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42BBA" w:rsidRDefault="00196D93" w:rsidP="00A93D35">
      <w:pPr>
        <w:tabs>
          <w:tab w:val="left" w:pos="3420"/>
        </w:tabs>
        <w:spacing w:line="480" w:lineRule="auto"/>
      </w:pPr>
      <w:r>
        <w:fldChar w:fldCharType="begin"/>
      </w:r>
      <w:r>
        <w:instrText xml:space="preserve"> ADDIN EN.CITE &lt;EndNote&gt;&lt;Cite AuthorYear="1"&gt;&lt;Author&gt;Gelman&lt;/Author&gt;&lt;Year&gt;2014&lt;/Year&gt;&lt;RecNum&gt;103&lt;/RecNum&gt;&lt;DisplayText&gt;Gelman and Carlin (2014)&lt;/DisplayText&gt;&lt;record&gt;&lt;rec-number&gt;103&lt;/rec-number&gt;&lt;foreign-keys&gt;&lt;key app="EN" db-id="5dfpzefp82xxdzev9v0veaxmadvtez95x92z" timestamp="1501288910"&gt;103&lt;/key&gt;&lt;/foreign-keys&gt;&lt;ref-type name="Journal Article"&gt;17&lt;/ref-type&gt;&lt;contributors&gt;&lt;authors&gt;&lt;author&gt;Gelman, Andrew&lt;/author&gt;&lt;author&gt;Carlin, John&lt;/author&gt;&lt;/authors&gt;&lt;/contributors&gt;&lt;titles&gt;&lt;title&gt;Beyond power calculations: Assessing Type S (sign) and Type M (magnitude) errors&lt;/title&gt;&lt;secondary-title&gt;Perspectives on Psychological Science&lt;/secondary-title&gt;&lt;/titles&gt;&lt;periodical&gt;&lt;full-title&gt;Perspectives on Psychological Science&lt;/full-title&gt;&lt;/periodical&gt;&lt;pages&gt;641-651&lt;/pages&gt;&lt;volume&gt;9&lt;/volume&gt;&lt;number&gt;6&lt;/number&gt;&lt;dates&gt;&lt;year&gt;2014&lt;/year&gt;&lt;/dates&gt;&lt;isbn&gt;1745-6916&lt;/isbn&gt;&lt;urls&gt;&lt;/urls&gt;&lt;/record&gt;&lt;/Cite&gt;&lt;/EndNote&gt;</w:instrText>
      </w:r>
      <w:r>
        <w:fldChar w:fldCharType="separate"/>
      </w:r>
      <w:r>
        <w:rPr>
          <w:noProof/>
        </w:rPr>
        <w:t>Gelman and Carlin (2014)</w:t>
      </w:r>
      <w:r>
        <w:fldChar w:fldCharType="end"/>
      </w:r>
      <w:r>
        <w:t xml:space="preserve"> argue</w:t>
      </w:r>
      <w:r w:rsidR="007A161B">
        <w:t xml:space="preserve"> that</w:t>
      </w:r>
      <w:r>
        <w:t xml:space="preserve"> “</w:t>
      </w:r>
      <w:r w:rsidRPr="00105338">
        <w:t>when researchers use small samples</w:t>
      </w:r>
      <w:r>
        <w:t xml:space="preserve"> </w:t>
      </w:r>
      <w:r w:rsidRPr="00105338">
        <w:t xml:space="preserve">and noisy measurements to study small </w:t>
      </w:r>
      <w:r>
        <w:t xml:space="preserve">[underlying] </w:t>
      </w:r>
      <w:r w:rsidRPr="00105338">
        <w:t>effects</w:t>
      </w:r>
      <w:r>
        <w:t xml:space="preserve"> . . . </w:t>
      </w:r>
      <w:r w:rsidRPr="00105338">
        <w:t>a</w:t>
      </w:r>
      <w:r>
        <w:t xml:space="preserve"> </w:t>
      </w:r>
      <w:r w:rsidRPr="00105338">
        <w:t>significant result is often surprisingly likely to be in the</w:t>
      </w:r>
      <w:r>
        <w:t xml:space="preserve"> </w:t>
      </w:r>
      <w:r w:rsidRPr="00105338">
        <w:t>wrong direction and to</w:t>
      </w:r>
      <w:r>
        <w:t xml:space="preserve"> greatly overestimate an [underlying] effect” (p. 1). </w:t>
      </w:r>
      <w:r w:rsidR="007A161B">
        <w:t xml:space="preserve">As a demonstration of their point, </w:t>
      </w:r>
      <w:r w:rsidR="004A1569">
        <w:t>suppose in a pre-post design with 20 participants</w:t>
      </w:r>
      <w:r w:rsidR="004A5CBD">
        <w:t xml:space="preserve"> (</w:t>
      </w:r>
      <w:r w:rsidR="004E0075" w:rsidRPr="004E0075">
        <w:rPr>
          <w:i/>
          <w:iCs/>
        </w:rPr>
        <w:t>small</w:t>
      </w:r>
      <w:r w:rsidR="004E0075">
        <w:t xml:space="preserve"> </w:t>
      </w:r>
      <w:r w:rsidR="004A5CBD">
        <w:t>as required by Gelman and Carlin [2014])</w:t>
      </w:r>
      <w:r w:rsidR="004A1569">
        <w:t xml:space="preserve">, the effect of an L2 treatment on improving the use of type III conditionals </w:t>
      </w:r>
      <w:r w:rsidR="00842367">
        <w:fldChar w:fldCharType="begin"/>
      </w:r>
      <w:r w:rsidR="00842367">
        <w:instrText xml:space="preserve"> ADDIN EN.CITE &lt;EndNote&gt;&lt;Cite&gt;&lt;Author&gt;Shintani&lt;/Author&gt;&lt;Year&gt;2014&lt;/Year&gt;&lt;RecNum&gt;106&lt;/RecNum&gt;&lt;Prefix&gt;see &lt;/Prefix&gt;&lt;DisplayText&gt;(see Shintani, Ellis, &amp;amp; Suzuki, 2014)&lt;/DisplayText&gt;&lt;record&gt;&lt;rec-number&gt;106&lt;/rec-number&gt;&lt;foreign-keys&gt;&lt;key app="EN" db-id="5dfpzefp82xxdzev9v0veaxmadvtez95x92z" timestamp="1501447578"&gt;106&lt;/key&gt;&lt;/foreign-keys&gt;&lt;ref-type name="Journal Article"&gt;17&lt;/ref-type&gt;&lt;contributors&gt;&lt;authors&gt;&lt;author&gt;Shintani, Natsuko&lt;/author&gt;&lt;author&gt;Ellis, Rod&lt;/author&gt;&lt;author&gt;Suzuki, Wataru&lt;/author&gt;&lt;/authors&gt;&lt;/contributors&gt;&lt;titles&gt;&lt;title&gt;Effects of written feedback and revision on learners’ accuracy in using two English grammatical structures&lt;/title&gt;&lt;secondary-title&gt;Language Learning&lt;/secondary-title&gt;&lt;/titles&gt;&lt;periodical&gt;&lt;full-title&gt;Language Learning&lt;/full-title&gt;&lt;/periodical&gt;&lt;pages&gt;103-131&lt;/pages&gt;&lt;volume&gt;64&lt;/volume&gt;&lt;number&gt;1&lt;/number&gt;&lt;dates&gt;&lt;year&gt;2014&lt;/year&gt;&lt;/dates&gt;&lt;isbn&gt;1467-9922&lt;/isbn&gt;&lt;urls&gt;&lt;/urls&gt;&lt;/record&gt;&lt;/Cite&gt;&lt;/EndNote&gt;</w:instrText>
      </w:r>
      <w:r w:rsidR="00842367">
        <w:fldChar w:fldCharType="separate"/>
      </w:r>
      <w:r w:rsidR="00842367">
        <w:rPr>
          <w:noProof/>
        </w:rPr>
        <w:t>(see Shintani, Ellis, &amp; Suzuki, 2014)</w:t>
      </w:r>
      <w:r w:rsidR="00842367">
        <w:fldChar w:fldCharType="end"/>
      </w:r>
      <w:r w:rsidR="00842367">
        <w:t xml:space="preserve"> </w:t>
      </w:r>
      <w:r w:rsidR="004A1569">
        <w:t xml:space="preserve">in English is investigated. For the sake of demonstration, let us assume that the underlying effect of this treatment in the actual population of </w:t>
      </w:r>
      <w:r w:rsidR="009D78F2">
        <w:t xml:space="preserve">the target </w:t>
      </w:r>
      <w:r w:rsidR="004A1569">
        <w:t xml:space="preserve">learners is quantified by a standardized mean </w:t>
      </w:r>
      <w:r w:rsidR="006812EE">
        <w:t xml:space="preserve">difference </w:t>
      </w:r>
      <w:r w:rsidR="004A1569">
        <w:t xml:space="preserve">effect size (i.e., Cohen’s </w:t>
      </w:r>
      <w:r w:rsidR="004A1569" w:rsidRPr="00432B11">
        <w:rPr>
          <w:i/>
          <w:iCs/>
        </w:rPr>
        <w:t>d</w:t>
      </w:r>
      <w:r w:rsidR="004A1569">
        <w:t xml:space="preserve">) of </w:t>
      </w:r>
      <w:r w:rsidR="004A1569" w:rsidRPr="009D78F2">
        <w:rPr>
          <w:b/>
          <w:bCs/>
        </w:rPr>
        <w:t>.1</w:t>
      </w:r>
      <w:r w:rsidR="003D1CE5">
        <w:rPr>
          <w:b/>
          <w:bCs/>
        </w:rPr>
        <w:t xml:space="preserve"> </w:t>
      </w:r>
      <w:r w:rsidR="003D1CE5">
        <w:t>(</w:t>
      </w:r>
      <w:r w:rsidR="003D1CE5" w:rsidRPr="00DC542A">
        <w:rPr>
          <w:i/>
          <w:iCs/>
        </w:rPr>
        <w:t>small</w:t>
      </w:r>
      <w:r w:rsidR="003D1CE5">
        <w:t xml:space="preserve"> as required by Gelman and Carlin [2014])</w:t>
      </w:r>
      <w:r w:rsidR="004A1569">
        <w:t>. For any statistically significant result</w:t>
      </w:r>
      <w:r w:rsidR="00E81C10">
        <w:t xml:space="preserve"> (at .05 significance level)</w:t>
      </w:r>
      <w:r w:rsidR="004A1569">
        <w:t xml:space="preserve"> that we obtain</w:t>
      </w:r>
      <w:r w:rsidR="00A54610">
        <w:t xml:space="preserve"> from such a pre-post design</w:t>
      </w:r>
      <w:r w:rsidR="004A1569">
        <w:t xml:space="preserve">, one of the following two things </w:t>
      </w:r>
      <w:r w:rsidR="00306079">
        <w:t>has likely</w:t>
      </w:r>
      <w:r w:rsidR="004A1569">
        <w:t xml:space="preserve"> happened. We either (a) have overestimated</w:t>
      </w:r>
      <w:r w:rsidR="00D97DB9">
        <w:t xml:space="preserve"> </w:t>
      </w:r>
      <w:r w:rsidR="004A1569">
        <w:t>the underlying effect of</w:t>
      </w:r>
      <w:r w:rsidR="004A1569" w:rsidRPr="00C0640E">
        <w:rPr>
          <w:b/>
          <w:bCs/>
        </w:rPr>
        <w:t xml:space="preserve"> .1</w:t>
      </w:r>
      <w:r w:rsidR="004A1569">
        <w:t xml:space="preserve">, or (b) have found an effect that </w:t>
      </w:r>
      <w:r w:rsidR="007258F3">
        <w:t xml:space="preserve">in addition to being exaggerated, </w:t>
      </w:r>
      <w:r w:rsidR="004A1569">
        <w:t>is in the opposite direction to the underlying effect.</w:t>
      </w:r>
      <w:r w:rsidR="0003534D">
        <w:t xml:space="preserve"> Figure 1, shows how </w:t>
      </w:r>
      <w:r w:rsidR="00D336D3">
        <w:t xml:space="preserve">each of </w:t>
      </w:r>
      <w:r w:rsidR="0003534D">
        <w:t xml:space="preserve">these two </w:t>
      </w:r>
      <w:r w:rsidR="00D336D3">
        <w:t xml:space="preserve">errors could happen under two scenarios. </w:t>
      </w:r>
    </w:p>
    <w:p w:rsidR="00142BBA" w:rsidRDefault="00D336D3" w:rsidP="00A93D35">
      <w:pPr>
        <w:tabs>
          <w:tab w:val="left" w:pos="3420"/>
        </w:tabs>
        <w:spacing w:line="480" w:lineRule="auto"/>
      </w:pPr>
      <w:r>
        <w:t xml:space="preserve">First, suppose we obtain a statistically effect size of </w:t>
      </w:r>
      <w:r w:rsidR="005537FC" w:rsidRPr="005537FC">
        <w:rPr>
          <w:i/>
          <w:iCs/>
        </w:rPr>
        <w:t>d</w:t>
      </w:r>
      <w:r w:rsidR="005537FC">
        <w:t xml:space="preserve"> = </w:t>
      </w:r>
      <w:r w:rsidRPr="00D336D3">
        <w:rPr>
          <w:b/>
          <w:bCs/>
        </w:rPr>
        <w:t>.6</w:t>
      </w:r>
      <w:r>
        <w:rPr>
          <w:b/>
          <w:bCs/>
        </w:rPr>
        <w:t xml:space="preserve"> </w:t>
      </w:r>
      <w:r w:rsidRPr="00D336D3">
        <w:t>(</w:t>
      </w:r>
      <w:r w:rsidR="000761D8" w:rsidRPr="000761D8">
        <w:rPr>
          <w:i/>
          <w:iCs/>
        </w:rPr>
        <w:t>t</w:t>
      </w:r>
      <w:r w:rsidR="003553D7">
        <w:t xml:space="preserve"> </w:t>
      </w:r>
      <w:r w:rsidR="000761D8">
        <w:t xml:space="preserve">(19) = 2.6832, </w:t>
      </w:r>
      <w:r w:rsidRPr="00BA71AF">
        <w:rPr>
          <w:i/>
          <w:iCs/>
        </w:rPr>
        <w:t>p</w:t>
      </w:r>
      <w:r w:rsidR="00BA71AF">
        <w:t xml:space="preserve"> = .0147</w:t>
      </w:r>
      <w:r w:rsidRPr="00D336D3">
        <w:t>)</w:t>
      </w:r>
      <w:r w:rsidR="005537FC">
        <w:t xml:space="preserve"> from our pre-post design</w:t>
      </w:r>
      <w:r w:rsidRPr="00D336D3">
        <w:t>.</w:t>
      </w:r>
      <w:r w:rsidR="003944CC">
        <w:t xml:space="preserve"> Figure 1 (</w:t>
      </w:r>
      <w:r w:rsidR="002B16CB">
        <w:t>top</w:t>
      </w:r>
      <w:r w:rsidR="003944CC">
        <w:t xml:space="preserve">-panel), shows </w:t>
      </w:r>
      <w:r w:rsidR="00C76E0A">
        <w:t>the distribution of the effect size</w:t>
      </w:r>
      <w:r w:rsidR="004C5210">
        <w:t>s for our study</w:t>
      </w:r>
      <w:r w:rsidR="003944CC">
        <w:t xml:space="preserve"> under </w:t>
      </w:r>
      <w:r w:rsidR="003944CC" w:rsidRPr="00C76E0A">
        <w:rPr>
          <w:i/>
          <w:iCs/>
        </w:rPr>
        <w:t>H</w:t>
      </w:r>
      <w:r w:rsidR="003944CC" w:rsidRPr="003944CC">
        <w:rPr>
          <w:vertAlign w:val="subscript"/>
        </w:rPr>
        <w:t>0</w:t>
      </w:r>
      <w:r w:rsidR="00C76E0A">
        <w:t xml:space="preserve"> </w:t>
      </w:r>
      <w:r w:rsidR="00C01F89">
        <w:t xml:space="preserve">(before knowing the </w:t>
      </w:r>
      <w:r w:rsidR="009412D8">
        <w:t>size of the underlying effect</w:t>
      </w:r>
      <w:r w:rsidR="00C01F89">
        <w:t xml:space="preserve">) </w:t>
      </w:r>
      <w:r w:rsidR="00183B34">
        <w:t>which assumes that the underlying effect size is “0”. T</w:t>
      </w:r>
      <w:r w:rsidR="00C76E0A">
        <w:t xml:space="preserve">he position of </w:t>
      </w:r>
      <w:r w:rsidR="00B27A75">
        <w:t xml:space="preserve">the </w:t>
      </w:r>
      <w:r w:rsidR="00C0241B">
        <w:t xml:space="preserve">obtained effect size </w:t>
      </w:r>
      <w:r w:rsidR="00C76E0A" w:rsidRPr="00C76E0A">
        <w:rPr>
          <w:b/>
          <w:bCs/>
        </w:rPr>
        <w:t>.6</w:t>
      </w:r>
      <w:r w:rsidR="00C76E0A">
        <w:rPr>
          <w:b/>
          <w:bCs/>
        </w:rPr>
        <w:t xml:space="preserve"> </w:t>
      </w:r>
      <w:r w:rsidR="008806D8" w:rsidRPr="008806D8">
        <w:t xml:space="preserve">shown as a </w:t>
      </w:r>
      <w:r w:rsidR="002371DC">
        <w:t xml:space="preserve">green </w:t>
      </w:r>
      <w:r w:rsidR="008806D8" w:rsidRPr="00A9449D">
        <w:t>rhombus</w:t>
      </w:r>
      <w:r w:rsidR="008806D8" w:rsidRPr="008806D8">
        <w:rPr>
          <w:b/>
          <w:bCs/>
        </w:rPr>
        <w:t xml:space="preserve"> </w:t>
      </w:r>
      <w:r w:rsidR="00C76E0A" w:rsidRPr="00C76E0A">
        <w:t>i</w:t>
      </w:r>
      <w:r w:rsidR="00C76E0A">
        <w:t>n the right red-shaded tail</w:t>
      </w:r>
      <w:r w:rsidR="007C1CBF">
        <w:t>.</w:t>
      </w:r>
      <w:r w:rsidR="00306079">
        <w:t xml:space="preserve"> </w:t>
      </w:r>
      <w:r w:rsidR="00AA11A7">
        <w:t>Based on this distribution</w:t>
      </w:r>
      <w:r w:rsidR="00F45CB5">
        <w:t xml:space="preserve">, </w:t>
      </w:r>
      <w:r w:rsidR="004C5210">
        <w:t xml:space="preserve">any effect size value </w:t>
      </w:r>
      <w:r w:rsidR="00A93D35">
        <w:t xml:space="preserve">larger than </w:t>
      </w:r>
      <w:r w:rsidR="00FA2C01">
        <w:t>|</w:t>
      </w:r>
      <w:r w:rsidR="00A93D35" w:rsidRPr="00A93D35">
        <w:rPr>
          <w:b/>
          <w:bCs/>
        </w:rPr>
        <w:t>.468</w:t>
      </w:r>
      <w:r w:rsidR="00FA2C01">
        <w:rPr>
          <w:b/>
          <w:bCs/>
        </w:rPr>
        <w:t>|</w:t>
      </w:r>
      <w:r w:rsidR="00A93D35">
        <w:t xml:space="preserve"> is </w:t>
      </w:r>
      <w:r w:rsidR="00360767">
        <w:t xml:space="preserve">called statistically significant. </w:t>
      </w:r>
      <w:r w:rsidR="0012627F">
        <w:t xml:space="preserve">Yet </w:t>
      </w:r>
      <w:proofErr w:type="gramStart"/>
      <w:r w:rsidR="0012627F">
        <w:t>in reality we</w:t>
      </w:r>
      <w:proofErr w:type="gramEnd"/>
      <w:r w:rsidR="0012627F">
        <w:t xml:space="preserve"> assumed </w:t>
      </w:r>
      <w:r w:rsidR="0070373F">
        <w:t xml:space="preserve">(known for the sake of demonstration) </w:t>
      </w:r>
      <w:r w:rsidR="0012627F">
        <w:t xml:space="preserve">that the underlying effect size is </w:t>
      </w:r>
      <w:r w:rsidR="0012627F" w:rsidRPr="00160933">
        <w:rPr>
          <w:b/>
          <w:bCs/>
        </w:rPr>
        <w:t>.1</w:t>
      </w:r>
      <w:r w:rsidR="00183B34">
        <w:t>, and thus</w:t>
      </w:r>
      <w:r w:rsidR="0012627F">
        <w:rPr>
          <w:b/>
          <w:bCs/>
        </w:rPr>
        <w:t xml:space="preserve"> </w:t>
      </w:r>
      <w:r w:rsidR="0012627F">
        <w:t xml:space="preserve">the actual distribution of effect sizes </w:t>
      </w:r>
      <w:r w:rsidR="0070373F">
        <w:t>has</w:t>
      </w:r>
      <w:r w:rsidR="0012627F">
        <w:t xml:space="preserve"> to look like the bottom-panel NOT the top-panel </w:t>
      </w:r>
      <w:r w:rsidR="0012627F" w:rsidRPr="00F15BC6">
        <w:rPr>
          <w:i/>
          <w:iCs/>
        </w:rPr>
        <w:t>H</w:t>
      </w:r>
      <w:r w:rsidR="0012627F">
        <w:rPr>
          <w:vertAlign w:val="subscript"/>
        </w:rPr>
        <w:t>0</w:t>
      </w:r>
      <w:r w:rsidR="0012627F">
        <w:t xml:space="preserve">. </w:t>
      </w:r>
      <w:r w:rsidR="00037ED1">
        <w:t xml:space="preserve">This shifting of distribution from </w:t>
      </w:r>
      <w:r w:rsidR="00037ED1" w:rsidRPr="00037ED1">
        <w:rPr>
          <w:i/>
          <w:iCs/>
        </w:rPr>
        <w:t>H</w:t>
      </w:r>
      <w:r w:rsidR="00037ED1">
        <w:rPr>
          <w:vertAlign w:val="subscript"/>
        </w:rPr>
        <w:t>0</w:t>
      </w:r>
      <w:r w:rsidR="00037ED1">
        <w:t xml:space="preserve"> to a distribution </w:t>
      </w:r>
      <w:r w:rsidR="00B27A75">
        <w:t xml:space="preserve">that assumes an underlying effect size other than “0” (here that other value is </w:t>
      </w:r>
      <w:r w:rsidR="00B27A75" w:rsidRPr="00B27A75">
        <w:rPr>
          <w:b/>
          <w:bCs/>
        </w:rPr>
        <w:t>.1</w:t>
      </w:r>
      <w:r w:rsidR="00B27A75">
        <w:t>)</w:t>
      </w:r>
      <w:r w:rsidR="00CB0501">
        <w:t xml:space="preserve"> is best known as </w:t>
      </w:r>
      <w:r w:rsidR="00CB0501">
        <w:lastRenderedPageBreak/>
        <w:t>“</w:t>
      </w:r>
      <w:r w:rsidR="00CB0501" w:rsidRPr="00C94710">
        <w:rPr>
          <w:b/>
          <w:bCs/>
          <w:i/>
          <w:iCs/>
        </w:rPr>
        <w:t>Power Analysis</w:t>
      </w:r>
      <w:r w:rsidR="00CB0501">
        <w:t>” in research.</w:t>
      </w:r>
      <w:r w:rsidR="00037ED1">
        <w:t xml:space="preserve"> </w:t>
      </w:r>
      <w:r w:rsidR="00CB0501">
        <w:t>I</w:t>
      </w:r>
      <w:r w:rsidR="0012627F">
        <w:t xml:space="preserve">f we did not assume </w:t>
      </w:r>
      <w:r w:rsidR="00176341">
        <w:t xml:space="preserve">that the underlying effect </w:t>
      </w:r>
      <w:r w:rsidR="00CB0501">
        <w:t xml:space="preserve">is </w:t>
      </w:r>
      <w:r w:rsidR="00176341">
        <w:t xml:space="preserve">of some size (here </w:t>
      </w:r>
      <w:r w:rsidR="00176341" w:rsidRPr="00176341">
        <w:rPr>
          <w:b/>
          <w:bCs/>
        </w:rPr>
        <w:t>.1</w:t>
      </w:r>
      <w:r w:rsidR="00176341">
        <w:t xml:space="preserve">), we </w:t>
      </w:r>
      <w:r w:rsidR="00CB0501">
        <w:t xml:space="preserve">would </w:t>
      </w:r>
      <w:r w:rsidR="00176341">
        <w:t>not be realizing that we have an error of magnitude or sign</w:t>
      </w:r>
      <w:r w:rsidR="00803239">
        <w:t xml:space="preserve"> in our estimation process</w:t>
      </w:r>
      <w:r w:rsidR="00176341">
        <w:t xml:space="preserve">. With this </w:t>
      </w:r>
      <w:r w:rsidR="00176341" w:rsidRPr="00E506AE">
        <w:rPr>
          <w:i/>
          <w:iCs/>
        </w:rPr>
        <w:t>assumed</w:t>
      </w:r>
      <w:r w:rsidR="00176341">
        <w:t xml:space="preserve"> knowledge</w:t>
      </w:r>
      <w:r w:rsidR="00803239">
        <w:t xml:space="preserve">, we </w:t>
      </w:r>
      <w:r w:rsidR="00870024">
        <w:t>translate</w:t>
      </w:r>
      <w:r w:rsidR="00803239">
        <w:t xml:space="preserve"> </w:t>
      </w:r>
      <w:r w:rsidR="00803239" w:rsidRPr="00AA6059">
        <w:rPr>
          <w:i/>
          <w:iCs/>
        </w:rPr>
        <w:t>everything</w:t>
      </w:r>
      <w:r w:rsidR="00803239">
        <w:t xml:space="preserve"> </w:t>
      </w:r>
      <w:r w:rsidR="00AA6059">
        <w:t xml:space="preserve">(including the two shaded regions) </w:t>
      </w:r>
      <w:r w:rsidR="00803239">
        <w:t xml:space="preserve">from our distribution of effect size under </w:t>
      </w:r>
      <w:r w:rsidR="00803239" w:rsidRPr="00803239">
        <w:rPr>
          <w:i/>
          <w:iCs/>
        </w:rPr>
        <w:t>H</w:t>
      </w:r>
      <w:r w:rsidR="00803239">
        <w:rPr>
          <w:vertAlign w:val="subscript"/>
        </w:rPr>
        <w:t>0</w:t>
      </w:r>
      <w:r w:rsidR="00803239">
        <w:t xml:space="preserve"> to that under the assumed underlying effect size. </w:t>
      </w:r>
      <w:r w:rsidR="00631D69">
        <w:t xml:space="preserve">Now, we have the </w:t>
      </w:r>
      <w:r w:rsidR="002B2471">
        <w:t xml:space="preserve">two </w:t>
      </w:r>
      <w:r w:rsidR="00631D69">
        <w:t>formerly shaded region</w:t>
      </w:r>
      <w:r w:rsidR="002B2471">
        <w:t>s</w:t>
      </w:r>
      <w:r w:rsidR="00631D69">
        <w:t xml:space="preserve"> but this time under </w:t>
      </w:r>
      <w:r w:rsidR="006E2510">
        <w:t>our new distribution</w:t>
      </w:r>
      <w:r w:rsidR="006E2510" w:rsidRPr="006E2510">
        <w:t xml:space="preserve"> </w:t>
      </w:r>
      <w:r w:rsidR="006E2510">
        <w:t xml:space="preserve">under the underlying effect size. </w:t>
      </w:r>
      <w:r w:rsidR="002B2471">
        <w:t>Note that under this assumed distribution the shaded regions have disproportionate sizes</w:t>
      </w:r>
      <w:r w:rsidR="0033398A">
        <w:t xml:space="preserve"> because the bottom-panel </w:t>
      </w:r>
      <w:r w:rsidR="00EF563D">
        <w:t>distribution has shifted to the right</w:t>
      </w:r>
      <w:r w:rsidR="002B2471">
        <w:t xml:space="preserve">. </w:t>
      </w:r>
      <w:r w:rsidR="006E2510">
        <w:t>A</w:t>
      </w:r>
      <w:r w:rsidR="00B13FB2">
        <w:t xml:space="preserve">ccording to </w:t>
      </w:r>
      <w:r w:rsidR="006E2510">
        <w:t>this</w:t>
      </w:r>
      <w:r w:rsidR="00B13FB2">
        <w:t xml:space="preserve"> </w:t>
      </w:r>
      <w:r w:rsidR="00A80FAD">
        <w:t xml:space="preserve">assumed </w:t>
      </w:r>
      <w:r w:rsidR="00B13FB2">
        <w:t>distribution,</w:t>
      </w:r>
      <w:r w:rsidR="008D6C26">
        <w:t xml:space="preserve"> o</w:t>
      </w:r>
      <w:r w:rsidR="00EA19F3">
        <w:t xml:space="preserve">n average, </w:t>
      </w:r>
      <w:r w:rsidR="009A4425">
        <w:t xml:space="preserve">we will </w:t>
      </w:r>
      <w:r w:rsidR="003109D9">
        <w:t>be exaggerating</w:t>
      </w:r>
      <w:r w:rsidR="009A4425">
        <w:t xml:space="preserve"> the magnitude of the underlying effect by a factor of 5.8</w:t>
      </w:r>
      <w:r w:rsidR="00412E98">
        <w:t xml:space="preserve"> whenever our obtained results are statistically </w:t>
      </w:r>
      <w:r w:rsidR="00EB3649">
        <w:t>significant at .05 significance level</w:t>
      </w:r>
      <w:r w:rsidR="009A4425">
        <w:t xml:space="preserve">. </w:t>
      </w:r>
      <w:r w:rsidR="00EF563D">
        <w:t xml:space="preserve">The calculations are shown </w:t>
      </w:r>
      <w:hyperlink r:id="rId6" w:history="1">
        <w:r w:rsidR="00EF563D" w:rsidRPr="00EF563D">
          <w:rPr>
            <w:rStyle w:val="Hyperlink"/>
            <w:b/>
            <w:bCs/>
          </w:rPr>
          <w:t>HERE</w:t>
        </w:r>
      </w:hyperlink>
      <w:r w:rsidR="00EF563D" w:rsidRPr="00EF563D">
        <w:t>.</w:t>
      </w:r>
    </w:p>
    <w:p w:rsidR="009131C0" w:rsidRDefault="00142BBA" w:rsidP="00C94710">
      <w:pPr>
        <w:tabs>
          <w:tab w:val="left" w:pos="3420"/>
        </w:tabs>
        <w:spacing w:line="480" w:lineRule="auto"/>
      </w:pPr>
      <w:r>
        <w:t xml:space="preserve">Second, </w:t>
      </w:r>
      <w:r w:rsidR="00B840E8">
        <w:t xml:space="preserve">suppose we had obtained </w:t>
      </w:r>
      <w:r w:rsidR="00E07F84">
        <w:t>the same</w:t>
      </w:r>
      <w:r w:rsidR="00B840E8">
        <w:t xml:space="preserve"> stati</w:t>
      </w:r>
      <w:r w:rsidR="00EB620E">
        <w:t>sti</w:t>
      </w:r>
      <w:r w:rsidR="00B840E8">
        <w:t xml:space="preserve">cally significant result </w:t>
      </w:r>
      <w:r w:rsidR="00E07F84">
        <w:t xml:space="preserve">but in </w:t>
      </w:r>
      <w:r w:rsidR="00253205">
        <w:t xml:space="preserve">a </w:t>
      </w:r>
      <w:r w:rsidR="00E07F84">
        <w:t>different direction</w:t>
      </w:r>
      <w:r w:rsidR="00151AA9">
        <w:t xml:space="preserve"> i.e.,</w:t>
      </w:r>
      <w:r w:rsidR="00E07F84">
        <w:t xml:space="preserve"> </w:t>
      </w:r>
      <w:r w:rsidR="00BE3775" w:rsidRPr="005537FC">
        <w:rPr>
          <w:i/>
          <w:iCs/>
        </w:rPr>
        <w:t>d</w:t>
      </w:r>
      <w:r w:rsidR="00BE3775">
        <w:t xml:space="preserve"> = </w:t>
      </w:r>
      <w:bookmarkStart w:id="0" w:name="_Hlk489199456"/>
      <w:r w:rsidR="00C94710">
        <w:t>–</w:t>
      </w:r>
      <w:r w:rsidR="00BE3775">
        <w:t xml:space="preserve"> </w:t>
      </w:r>
      <w:bookmarkEnd w:id="0"/>
      <w:r w:rsidR="00BE3775" w:rsidRPr="00D336D3">
        <w:rPr>
          <w:b/>
          <w:bCs/>
        </w:rPr>
        <w:t>.6</w:t>
      </w:r>
      <w:r w:rsidR="00BE3775">
        <w:rPr>
          <w:b/>
          <w:bCs/>
        </w:rPr>
        <w:t xml:space="preserve"> </w:t>
      </w:r>
      <w:r w:rsidR="00BE3775" w:rsidRPr="00D336D3">
        <w:t>(</w:t>
      </w:r>
      <w:r w:rsidR="00BE3775" w:rsidRPr="000761D8">
        <w:rPr>
          <w:i/>
          <w:iCs/>
        </w:rPr>
        <w:t>t</w:t>
      </w:r>
      <w:r w:rsidR="00BE3775">
        <w:t xml:space="preserve"> (19) = </w:t>
      </w:r>
      <w:r w:rsidR="00C94710" w:rsidRPr="00C94710">
        <w:t>–</w:t>
      </w:r>
      <w:r w:rsidR="00C94710">
        <w:t xml:space="preserve"> </w:t>
      </w:r>
      <w:r w:rsidR="00BE3775">
        <w:t xml:space="preserve">2.6832, </w:t>
      </w:r>
      <w:r w:rsidR="00BE3775" w:rsidRPr="00BA71AF">
        <w:rPr>
          <w:i/>
          <w:iCs/>
        </w:rPr>
        <w:t>p</w:t>
      </w:r>
      <w:r w:rsidR="00BE3775">
        <w:t xml:space="preserve"> = .0147</w:t>
      </w:r>
      <w:r w:rsidR="00BE3775" w:rsidRPr="00D336D3">
        <w:t>)</w:t>
      </w:r>
      <w:r w:rsidR="00BE3775">
        <w:t xml:space="preserve"> from our pre-post design</w:t>
      </w:r>
      <w:r w:rsidR="00C94710">
        <w:t>.</w:t>
      </w:r>
      <w:r w:rsidR="00BE3775">
        <w:t xml:space="preserve"> </w:t>
      </w:r>
      <w:r w:rsidR="00B840E8">
        <w:t>This time, the</w:t>
      </w:r>
      <w:r w:rsidR="00BE3775">
        <w:t xml:space="preserve"> obtained </w:t>
      </w:r>
      <w:r w:rsidR="00AD7431">
        <w:t xml:space="preserve">effect is positioned in </w:t>
      </w:r>
      <w:r w:rsidR="00A2011F">
        <w:t>t</w:t>
      </w:r>
      <w:r w:rsidR="00FA0050">
        <w:t>he red-shaded area in the left tail</w:t>
      </w:r>
      <w:r w:rsidR="00E07F84">
        <w:t xml:space="preserve"> of </w:t>
      </w:r>
      <w:r w:rsidR="00D22B5B">
        <w:t>the assumed</w:t>
      </w:r>
      <w:r w:rsidR="00E07F84">
        <w:t xml:space="preserve"> distribution</w:t>
      </w:r>
      <w:r w:rsidR="00D22B5B">
        <w:t xml:space="preserve"> (the bottom-panel)</w:t>
      </w:r>
      <w:r w:rsidR="00E07F84">
        <w:t>.</w:t>
      </w:r>
      <w:r w:rsidR="00C94710">
        <w:t xml:space="preserve"> </w:t>
      </w:r>
      <w:r w:rsidR="00E07F84">
        <w:t>This</w:t>
      </w:r>
      <w:r w:rsidR="00FA0050">
        <w:t xml:space="preserve"> statistically significant result</w:t>
      </w:r>
      <w:r w:rsidR="00E07F84">
        <w:t>, however,</w:t>
      </w:r>
      <w:r w:rsidR="00FA0050">
        <w:t xml:space="preserve"> in addition to overestimat</w:t>
      </w:r>
      <w:r w:rsidR="004F794B">
        <w:t>ing</w:t>
      </w:r>
      <w:r w:rsidR="00FA0050">
        <w:t xml:space="preserve"> the actual size of the underlying </w:t>
      </w:r>
      <w:r w:rsidR="00D22B5B">
        <w:t>is</w:t>
      </w:r>
      <w:r w:rsidR="00FA0050">
        <w:t xml:space="preserve"> in the wrong direction. </w:t>
      </w:r>
      <w:r w:rsidR="00DB2817">
        <w:t xml:space="preserve">Given the assumed underlying distribution of effect sizes, </w:t>
      </w:r>
      <w:r w:rsidR="00985DA1">
        <w:t>it is possible to determine the likelihood that any one significant result is in the wrong direction. In our case, o</w:t>
      </w:r>
      <w:r w:rsidR="00FA0050">
        <w:t>ut of all possible statistically significant finding</w:t>
      </w:r>
      <w:r w:rsidR="00BB2A58">
        <w:t>s</w:t>
      </w:r>
      <w:r w:rsidR="00D22B5B">
        <w:t xml:space="preserve"> that could be obtain</w:t>
      </w:r>
      <w:r w:rsidR="001B5C72">
        <w:t>ed</w:t>
      </w:r>
      <w:r w:rsidR="00BB2A58">
        <w:t>,</w:t>
      </w:r>
      <w:r w:rsidR="00FA0050">
        <w:t xml:space="preserve"> the likelihood that any one significant result is in the wrong directio</w:t>
      </w:r>
      <w:r w:rsidR="00AD21ED">
        <w:t>n is simpl</w:t>
      </w:r>
      <w:r w:rsidR="00BB2A58">
        <w:t>y</w:t>
      </w:r>
      <w:r w:rsidR="00AD21ED">
        <w:t xml:space="preserve"> the area of the red-shaded area in the left tail divided by </w:t>
      </w:r>
      <w:r w:rsidR="00BB2A58">
        <w:t xml:space="preserve">total areas of significance under the </w:t>
      </w:r>
      <w:r w:rsidR="001B5C72">
        <w:t xml:space="preserve">assumed underlying distribution of effect sizes. </w:t>
      </w:r>
      <w:r w:rsidR="00060338">
        <w:t xml:space="preserve">In this case, </w:t>
      </w:r>
      <w:r w:rsidR="00E0572A">
        <w:t>this likelihood is 12%.</w:t>
      </w:r>
    </w:p>
    <w:p w:rsidR="00E0572A" w:rsidRDefault="00E0572A" w:rsidP="00A93D35">
      <w:pPr>
        <w:tabs>
          <w:tab w:val="left" w:pos="3420"/>
        </w:tabs>
        <w:spacing w:line="480" w:lineRule="auto"/>
      </w:pPr>
      <w:r>
        <w:t>Therefore, on average a statistically significant result from this study due mainly to</w:t>
      </w:r>
      <w:r w:rsidR="008F57C8">
        <w:t xml:space="preserve"> its</w:t>
      </w:r>
      <w:r>
        <w:t xml:space="preserve"> small sample size (20 participants)</w:t>
      </w:r>
      <w:r w:rsidR="00F401DE">
        <w:t xml:space="preserve"> </w:t>
      </w:r>
      <w:r w:rsidR="00985DA1">
        <w:t>can either be an exaggeration of</w:t>
      </w:r>
      <w:r w:rsidR="00F401DE">
        <w:t xml:space="preserve"> the underlying population effect by </w:t>
      </w:r>
      <w:r w:rsidR="00F401DE">
        <w:lastRenderedPageBreak/>
        <w:t xml:space="preserve">a factor of 5.8 (i.e., 5.8 times larger than the </w:t>
      </w:r>
      <w:r w:rsidR="0074687D">
        <w:t xml:space="preserve">actual </w:t>
      </w:r>
      <w:r w:rsidR="00F401DE">
        <w:t>underlying effect)</w:t>
      </w:r>
      <w:r w:rsidR="008F57C8">
        <w:t xml:space="preserve"> </w:t>
      </w:r>
      <w:r w:rsidR="0074687D">
        <w:t>and</w:t>
      </w:r>
      <w:r w:rsidR="00985DA1">
        <w:t xml:space="preserve"> in addition to that</w:t>
      </w:r>
      <w:r w:rsidR="008F57C8">
        <w:t xml:space="preserve"> </w:t>
      </w:r>
      <w:r w:rsidR="0074687D">
        <w:t xml:space="preserve">there is </w:t>
      </w:r>
      <w:r w:rsidR="00F401DE">
        <w:t xml:space="preserve">12% probability </w:t>
      </w:r>
      <w:r w:rsidR="0074687D">
        <w:t xml:space="preserve">for that statistically significant result </w:t>
      </w:r>
      <w:r w:rsidR="00F401DE">
        <w:t>to be in the wrong direction</w:t>
      </w:r>
      <w:r w:rsidR="000F3B2E">
        <w:t xml:space="preserve"> as well</w:t>
      </w:r>
      <w:r w:rsidR="00F07944">
        <w:t>.</w:t>
      </w:r>
    </w:p>
    <w:p w:rsidR="00F07944" w:rsidRDefault="00446E9E" w:rsidP="00510721">
      <w:pPr>
        <w:tabs>
          <w:tab w:val="left" w:pos="3420"/>
        </w:tabs>
        <w:spacing w:line="480" w:lineRule="auto"/>
      </w:pPr>
      <w:r>
        <w:fldChar w:fldCharType="begin"/>
      </w:r>
      <w:r>
        <w:instrText xml:space="preserve"> ADDIN EN.CITE &lt;EndNote&gt;&lt;Cite AuthorYear="1"&gt;&lt;Author&gt;Gelman&lt;/Author&gt;&lt;Year&gt;2014&lt;/Year&gt;&lt;RecNum&gt;103&lt;/RecNum&gt;&lt;DisplayText&gt;Gelman and Carlin (2014)&lt;/DisplayText&gt;&lt;record&gt;&lt;rec-number&gt;103&lt;/rec-number&gt;&lt;foreign-keys&gt;&lt;key app="EN" db-id="5dfpzefp82xxdzev9v0veaxmadvtez95x92z" timestamp="1501288910"&gt;103&lt;/key&gt;&lt;/foreign-keys&gt;&lt;ref-type name="Journal Article"&gt;17&lt;/ref-type&gt;&lt;contributors&gt;&lt;authors&gt;&lt;author&gt;Gelman, Andrew&lt;/author&gt;&lt;author&gt;Carlin, John&lt;/author&gt;&lt;/authors&gt;&lt;/contributors&gt;&lt;titles&gt;&lt;title&gt;Beyond power calculations: Assessing Type S (sign) and Type M (magnitude) errors&lt;/title&gt;&lt;secondary-title&gt;Perspectives on Psychological Science&lt;/secondary-title&gt;&lt;/titles&gt;&lt;periodical&gt;&lt;full-title&gt;Perspectives on Psychological Science&lt;/full-title&gt;&lt;/periodical&gt;&lt;pages&gt;641-651&lt;/pages&gt;&lt;volume&gt;9&lt;/volume&gt;&lt;number&gt;6&lt;/number&gt;&lt;dates&gt;&lt;year&gt;2014&lt;/year&gt;&lt;/dates&gt;&lt;isbn&gt;1745-6916&lt;/isbn&gt;&lt;urls&gt;&lt;/urls&gt;&lt;/record&gt;&lt;/Cite&gt;&lt;/EndNote&gt;</w:instrText>
      </w:r>
      <w:r>
        <w:fldChar w:fldCharType="separate"/>
      </w:r>
      <w:r>
        <w:rPr>
          <w:noProof/>
        </w:rPr>
        <w:t>Gelman and Carlin (2014)</w:t>
      </w:r>
      <w:r>
        <w:fldChar w:fldCharType="end"/>
      </w:r>
      <w:r>
        <w:t xml:space="preserve"> call the </w:t>
      </w:r>
      <w:r w:rsidR="00AA0680">
        <w:t>factor by which</w:t>
      </w:r>
      <w:r>
        <w:t xml:space="preserve"> </w:t>
      </w:r>
      <w:r w:rsidR="00AA0680">
        <w:t>one</w:t>
      </w:r>
      <w:r>
        <w:t xml:space="preserve"> </w:t>
      </w:r>
      <w:r w:rsidR="00AA0680">
        <w:t xml:space="preserve">can obtain a statistically significant </w:t>
      </w:r>
      <w:r>
        <w:t xml:space="preserve">effect </w:t>
      </w:r>
      <w:r w:rsidR="00AA0680">
        <w:t xml:space="preserve">that overestimates the underlying effect </w:t>
      </w:r>
      <w:r>
        <w:t>a “</w:t>
      </w:r>
      <w:r w:rsidRPr="00446E9E">
        <w:rPr>
          <w:i/>
          <w:iCs/>
        </w:rPr>
        <w:t>Type M</w:t>
      </w:r>
      <w:r>
        <w:t>”</w:t>
      </w:r>
      <w:r w:rsidR="00AA0680">
        <w:t xml:space="preserve"> </w:t>
      </w:r>
      <w:r w:rsidR="00A77C8E">
        <w:t xml:space="preserve">error </w:t>
      </w:r>
      <w:r w:rsidR="00AA0680">
        <w:t>(</w:t>
      </w:r>
      <w:r w:rsidR="00AA0680" w:rsidRPr="00AA0680">
        <w:rPr>
          <w:i/>
          <w:iCs/>
        </w:rPr>
        <w:t>M</w:t>
      </w:r>
      <w:r w:rsidR="00AA0680">
        <w:t xml:space="preserve"> for magnitude), and </w:t>
      </w:r>
      <w:r w:rsidR="00A77C8E">
        <w:t xml:space="preserve">the probability by which one can obtain a statistically significant effect that in addition to being a </w:t>
      </w:r>
      <w:r w:rsidR="00A77C8E" w:rsidRPr="00A77C8E">
        <w:rPr>
          <w:i/>
          <w:iCs/>
        </w:rPr>
        <w:t>Type M</w:t>
      </w:r>
      <w:r w:rsidR="00A77C8E">
        <w:t xml:space="preserve"> error is in the wrong direction to the underlying effect a “</w:t>
      </w:r>
      <w:r w:rsidR="00A77C8E" w:rsidRPr="00A77C8E">
        <w:rPr>
          <w:i/>
          <w:iCs/>
        </w:rPr>
        <w:t>Type S</w:t>
      </w:r>
      <w:r w:rsidR="00A77C8E">
        <w:t xml:space="preserve">” </w:t>
      </w:r>
      <w:r w:rsidR="00BB716E">
        <w:t>(</w:t>
      </w:r>
      <w:r w:rsidR="00BB716E">
        <w:rPr>
          <w:i/>
          <w:iCs/>
        </w:rPr>
        <w:t>S</w:t>
      </w:r>
      <w:r w:rsidR="00BB716E">
        <w:t xml:space="preserve"> for sign) </w:t>
      </w:r>
      <w:r w:rsidR="00A77C8E">
        <w:t>error</w:t>
      </w:r>
      <w:r w:rsidR="00BB716E">
        <w:t xml:space="preserve">. An R function </w:t>
      </w:r>
      <w:r w:rsidR="00D33E99">
        <w:t xml:space="preserve">to </w:t>
      </w:r>
      <w:r w:rsidR="0022566E">
        <w:t xml:space="preserve">graphically </w:t>
      </w:r>
      <w:r w:rsidR="00D33E99">
        <w:t>compute</w:t>
      </w:r>
      <w:r w:rsidR="00BB716E">
        <w:t xml:space="preserve"> </w:t>
      </w:r>
      <w:r w:rsidR="00517C14">
        <w:t xml:space="preserve">all these errors </w:t>
      </w:r>
      <w:r w:rsidR="005F638F">
        <w:t xml:space="preserve">and </w:t>
      </w:r>
      <w:r w:rsidR="00A46AAF">
        <w:t xml:space="preserve">draw Figure 1 is publicly available </w:t>
      </w:r>
      <w:hyperlink r:id="rId7" w:history="1">
        <w:r w:rsidR="00EE62E7" w:rsidRPr="00EE62E7">
          <w:rPr>
            <w:rStyle w:val="Hyperlink"/>
            <w:b/>
            <w:bCs/>
          </w:rPr>
          <w:t>HERE</w:t>
        </w:r>
      </w:hyperlink>
      <w:r w:rsidR="00517C14">
        <w:t>.</w:t>
      </w:r>
    </w:p>
    <w:p w:rsidR="00962D8C" w:rsidRPr="00962D8C" w:rsidRDefault="00210042" w:rsidP="00962D8C">
      <w:pPr>
        <w:tabs>
          <w:tab w:val="left" w:pos="3420"/>
        </w:tabs>
        <w:spacing w:after="0" w:line="240" w:lineRule="auto"/>
        <w:jc w:val="center"/>
        <w:rPr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FA4EEF3" wp14:editId="056FCBBB">
                <wp:simplePos x="0" y="0"/>
                <wp:positionH relativeFrom="column">
                  <wp:posOffset>2584670</wp:posOffset>
                </wp:positionH>
                <wp:positionV relativeFrom="paragraph">
                  <wp:posOffset>461128</wp:posOffset>
                </wp:positionV>
                <wp:extent cx="714307" cy="150461"/>
                <wp:effectExtent l="0" t="0" r="0" b="0"/>
                <wp:wrapNone/>
                <wp:docPr id="4" name="tx5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714307" cy="15046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:rsidR="00210042" w:rsidRPr="00327E04" w:rsidRDefault="00210042" w:rsidP="00210042">
                            <w:pPr>
                              <w:spacing w:after="0"/>
                              <w:rPr>
                                <w:color w:val="C00000"/>
                                <w:sz w:val="18"/>
                                <w:szCs w:val="18"/>
                              </w:rPr>
                            </w:pPr>
                            <w:r w:rsidRPr="00327E04">
                              <w:rPr>
                                <w:rFonts w:ascii="Calibri" w:hAnsi="Calibri" w:cs="Calibri"/>
                                <w:b/>
                                <w:color w:val="C00000"/>
                                <w:sz w:val="18"/>
                                <w:szCs w:val="18"/>
                              </w:rPr>
                              <w:t>Null effect = 0</w:t>
                            </w:r>
                          </w:p>
                        </w:txbxContent>
                      </wps:txbx>
                      <wps:bodyPr vert="horz" wrap="none" lIns="0" tIns="0" rIns="0" bIns="0" anchor="b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FA4EEF3" id="tx541" o:spid="_x0000_s1026" style="position:absolute;left:0;text-align:left;margin-left:203.5pt;margin-top:36.3pt;width:56.25pt;height:11.85pt;rotation:-90;z-index:2516633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" filled="f" stroked="f">
                <v:textbox style="mso-fit-shape-to-text:t" inset="0,0,0,0">
                  <w:txbxContent>
                    <w:p w:rsidR="00210042" w:rsidRPr="00327E04" w:rsidRDefault="00210042" w:rsidP="00210042">
                      <w:pPr>
                        <w:spacing w:after="0"/>
                        <w:rPr>
                          <w:color w:val="C00000"/>
                          <w:sz w:val="18"/>
                          <w:szCs w:val="18"/>
                        </w:rPr>
                      </w:pPr>
                      <w:r w:rsidRPr="00327E04">
                        <w:rPr>
                          <w:rFonts w:ascii="Calibri" w:hAnsi="Calibri" w:cs="Calibri"/>
                          <w:b/>
                          <w:color w:val="C00000"/>
                          <w:sz w:val="18"/>
                          <w:szCs w:val="18"/>
                        </w:rPr>
                        <w:t>Null effect = 0</w:t>
                      </w:r>
                    </w:p>
                  </w:txbxContent>
                </v:textbox>
              </v:rect>
            </w:pict>
          </mc:Fallback>
        </mc:AlternateContent>
      </w:r>
      <w:r w:rsidR="00112443"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FA8E952" wp14:editId="3E0BF237">
                <wp:simplePos x="0" y="0"/>
                <wp:positionH relativeFrom="column">
                  <wp:posOffset>2294255</wp:posOffset>
                </wp:positionH>
                <wp:positionV relativeFrom="paragraph">
                  <wp:posOffset>2300605</wp:posOffset>
                </wp:positionV>
                <wp:extent cx="81915" cy="81915"/>
                <wp:effectExtent l="0" t="0" r="13335" b="13335"/>
                <wp:wrapNone/>
                <wp:docPr id="2" name="pg5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1915" cy="81915"/>
                        </a:xfrm>
                        <a:custGeom>
                          <a:avLst/>
                          <a:gdLst/>
                          <a:ahLst/>
                          <a:cxnLst/>
                          <a:rect l="0" t="0" r="0" b="0"/>
                          <a:pathLst>
                            <a:path w="110305" h="110305">
                              <a:moveTo>
                                <a:pt x="55152" y="110305"/>
                              </a:moveTo>
                              <a:lnTo>
                                <a:pt x="110305" y="55152"/>
                              </a:lnTo>
                              <a:lnTo>
                                <a:pt x="55152" y="0"/>
                              </a:lnTo>
                              <a:lnTo>
                                <a:pt x="0" y="55152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FF00"/>
                        </a:solidFill>
                        <a:ln w="9525" cap="rnd">
                          <a:solidFill>
                            <a:srgbClr val="000000">
                              <a:alpha val="100000"/>
                            </a:srgbClr>
                          </a:solidFill>
                          <a:prstDash val="solid"/>
                          <a:round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7C50142" id="pg542" o:spid="_x0000_s1026" style="position:absolute;margin-left:180.65pt;margin-top:181.15pt;width:6.45pt;height:6.4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110305,11030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" path="m55152,110305l110305,55152,55152,,,55152r55152,55153xe" fillcolor="lime">
                <v:stroke endcap="round"/>
                <v:path arrowok="t" textboxrect="0,0,110305,110305"/>
              </v:shape>
            </w:pict>
          </mc:Fallback>
        </mc:AlternateContent>
      </w:r>
      <w:r w:rsidR="00897B7E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EE2512B" wp14:editId="1B50861C">
                <wp:simplePos x="0" y="0"/>
                <wp:positionH relativeFrom="column">
                  <wp:posOffset>2300005</wp:posOffset>
                </wp:positionH>
                <wp:positionV relativeFrom="paragraph">
                  <wp:posOffset>849608</wp:posOffset>
                </wp:positionV>
                <wp:extent cx="81915" cy="81915"/>
                <wp:effectExtent l="0" t="0" r="13335" b="13335"/>
                <wp:wrapNone/>
                <wp:docPr id="1" name="pg2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1915" cy="81915"/>
                        </a:xfrm>
                        <a:custGeom>
                          <a:avLst/>
                          <a:gdLst/>
                          <a:ahLst/>
                          <a:cxnLst/>
                          <a:rect l="0" t="0" r="0" b="0"/>
                          <a:pathLst>
                            <a:path w="110305" h="110305">
                              <a:moveTo>
                                <a:pt x="55152" y="110305"/>
                              </a:moveTo>
                              <a:lnTo>
                                <a:pt x="110305" y="55152"/>
                              </a:lnTo>
                              <a:lnTo>
                                <a:pt x="55152" y="0"/>
                              </a:lnTo>
                              <a:lnTo>
                                <a:pt x="0" y="55152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FF00"/>
                        </a:solidFill>
                        <a:ln w="9525" cap="rnd">
                          <a:solidFill>
                            <a:srgbClr val="000000">
                              <a:alpha val="100000"/>
                            </a:srgbClr>
                          </a:solidFill>
                          <a:prstDash val="solid"/>
                          <a:round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7CCB69C" id="pg251" o:spid="_x0000_s1026" style="position:absolute;margin-left:181.1pt;margin-top:66.9pt;width:6.45pt;height:6.4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110305,11030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" path="m55152,110305l110305,55152,55152,,,55152r55152,55153xe" fillcolor="lime">
                <v:stroke endcap="round"/>
                <v:path arrowok="t" textboxrect="0,0,110305,110305"/>
              </v:shape>
            </w:pict>
          </mc:Fallback>
        </mc:AlternateContent>
      </w:r>
      <w:r w:rsidR="00962D8C" w:rsidRPr="00962D8C">
        <w:rPr>
          <w:noProof/>
        </w:rPr>
        <w:t xml:space="preserve"> </w:t>
      </w:r>
      <w:r w:rsidR="00962D8C">
        <w:rPr>
          <w:noProof/>
        </w:rPr>
        <mc:AlternateContent>
          <mc:Choice Requires="wpg">
            <w:drawing>
              <wp:inline distT="0" distB="0" distL="0" distR="0" wp14:anchorId="4A4312F9" wp14:editId="0A3BBF50">
                <wp:extent cx="2375126" cy="2751445"/>
                <wp:effectExtent l="0" t="0" r="6350" b="0"/>
                <wp:docPr id="8574" name="plot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75126" cy="2751445"/>
                          <a:chOff x="689416" y="423102"/>
                          <a:chExt cx="2609634" cy="4437097"/>
                        </a:xfrm>
                      </wpg:grpSpPr>
                      <wps:wsp>
                        <wps:cNvPr id="8576" name="pl5"/>
                        <wps:cNvSpPr/>
                        <wps:spPr>
                          <a:xfrm>
                            <a:off x="800262" y="1844039"/>
                            <a:ext cx="0" cy="8381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83819">
                                <a:moveTo>
                                  <a:pt x="0" y="0"/>
                                </a:moveTo>
                                <a:lnTo>
                                  <a:pt x="0" y="83819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77" name="pl6"/>
                        <wps:cNvSpPr/>
                        <wps:spPr>
                          <a:xfrm>
                            <a:off x="1398351" y="1844039"/>
                            <a:ext cx="0" cy="8381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83819">
                                <a:moveTo>
                                  <a:pt x="0" y="0"/>
                                </a:moveTo>
                                <a:lnTo>
                                  <a:pt x="0" y="83819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78" name="pl7"/>
                        <wps:cNvSpPr/>
                        <wps:spPr>
                          <a:xfrm>
                            <a:off x="1996439" y="1844039"/>
                            <a:ext cx="0" cy="8381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83819">
                                <a:moveTo>
                                  <a:pt x="0" y="0"/>
                                </a:moveTo>
                                <a:lnTo>
                                  <a:pt x="0" y="83819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79" name="pl8"/>
                        <wps:cNvSpPr/>
                        <wps:spPr>
                          <a:xfrm>
                            <a:off x="2594528" y="1844039"/>
                            <a:ext cx="0" cy="8381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83819">
                                <a:moveTo>
                                  <a:pt x="0" y="0"/>
                                </a:moveTo>
                                <a:lnTo>
                                  <a:pt x="0" y="83819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80" name="pl9"/>
                        <wps:cNvSpPr/>
                        <wps:spPr>
                          <a:xfrm>
                            <a:off x="3192617" y="1844039"/>
                            <a:ext cx="0" cy="8381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83819">
                                <a:moveTo>
                                  <a:pt x="0" y="0"/>
                                </a:moveTo>
                                <a:lnTo>
                                  <a:pt x="0" y="83819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81" name="tx10"/>
                        <wps:cNvSpPr/>
                        <wps:spPr>
                          <a:xfrm>
                            <a:off x="689416" y="1969744"/>
                            <a:ext cx="244194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-1.0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583" name="tx12"/>
                        <wps:cNvSpPr/>
                        <wps:spPr>
                          <a:xfrm>
                            <a:off x="1948160" y="1970421"/>
                            <a:ext cx="78142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0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585" name="tx14"/>
                        <wps:cNvSpPr/>
                        <wps:spPr>
                          <a:xfrm>
                            <a:off x="3102300" y="1970447"/>
                            <a:ext cx="196750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1.0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586" name="tx15"/>
                        <wps:cNvSpPr/>
                        <wps:spPr>
                          <a:xfrm>
                            <a:off x="1700266" y="2216346"/>
                            <a:ext cx="650253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Effect Size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587" name="pl16"/>
                        <wps:cNvSpPr/>
                        <wps:spPr>
                          <a:xfrm>
                            <a:off x="775178" y="1843996"/>
                            <a:ext cx="43" cy="4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3" h="43">
                                <a:moveTo>
                                  <a:pt x="0" y="43"/>
                                </a:moveTo>
                                <a:lnTo>
                                  <a:pt x="4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88" name="pl17"/>
                        <wps:cNvSpPr/>
                        <wps:spPr>
                          <a:xfrm>
                            <a:off x="781644" y="1843949"/>
                            <a:ext cx="90" cy="9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0" h="90">
                                <a:moveTo>
                                  <a:pt x="0" y="90"/>
                                </a:moveTo>
                                <a:lnTo>
                                  <a:pt x="9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89" name="pl18"/>
                        <wps:cNvSpPr/>
                        <wps:spPr>
                          <a:xfrm>
                            <a:off x="788109" y="1843899"/>
                            <a:ext cx="140" cy="14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0" h="140">
                                <a:moveTo>
                                  <a:pt x="0" y="140"/>
                                </a:moveTo>
                                <a:lnTo>
                                  <a:pt x="14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90" name="pl19"/>
                        <wps:cNvSpPr/>
                        <wps:spPr>
                          <a:xfrm>
                            <a:off x="794575" y="1843847"/>
                            <a:ext cx="192" cy="19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92" h="192">
                                <a:moveTo>
                                  <a:pt x="0" y="192"/>
                                </a:moveTo>
                                <a:lnTo>
                                  <a:pt x="19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91" name="pl20"/>
                        <wps:cNvSpPr/>
                        <wps:spPr>
                          <a:xfrm>
                            <a:off x="801041" y="1843792"/>
                            <a:ext cx="247" cy="24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47" h="247">
                                <a:moveTo>
                                  <a:pt x="0" y="247"/>
                                </a:moveTo>
                                <a:lnTo>
                                  <a:pt x="24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92" name="pl21"/>
                        <wps:cNvSpPr/>
                        <wps:spPr>
                          <a:xfrm>
                            <a:off x="807507" y="1843733"/>
                            <a:ext cx="306" cy="30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06" h="306">
                                <a:moveTo>
                                  <a:pt x="0" y="306"/>
                                </a:moveTo>
                                <a:lnTo>
                                  <a:pt x="30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93" name="pl22"/>
                        <wps:cNvSpPr/>
                        <wps:spPr>
                          <a:xfrm>
                            <a:off x="813973" y="1843671"/>
                            <a:ext cx="368" cy="36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68" h="368">
                                <a:moveTo>
                                  <a:pt x="0" y="368"/>
                                </a:moveTo>
                                <a:lnTo>
                                  <a:pt x="36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94" name="pl23"/>
                        <wps:cNvSpPr/>
                        <wps:spPr>
                          <a:xfrm>
                            <a:off x="820438" y="1843605"/>
                            <a:ext cx="434" cy="43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34" h="434">
                                <a:moveTo>
                                  <a:pt x="0" y="434"/>
                                </a:moveTo>
                                <a:lnTo>
                                  <a:pt x="43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95" name="pl24"/>
                        <wps:cNvSpPr/>
                        <wps:spPr>
                          <a:xfrm>
                            <a:off x="826904" y="1843536"/>
                            <a:ext cx="503" cy="50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03" h="503">
                                <a:moveTo>
                                  <a:pt x="0" y="503"/>
                                </a:moveTo>
                                <a:lnTo>
                                  <a:pt x="50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96" name="pl25"/>
                        <wps:cNvSpPr/>
                        <wps:spPr>
                          <a:xfrm>
                            <a:off x="833370" y="1843462"/>
                            <a:ext cx="577" cy="57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77" h="577">
                                <a:moveTo>
                                  <a:pt x="0" y="577"/>
                                </a:moveTo>
                                <a:lnTo>
                                  <a:pt x="57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97" name="pl26"/>
                        <wps:cNvSpPr/>
                        <wps:spPr>
                          <a:xfrm>
                            <a:off x="839836" y="1843384"/>
                            <a:ext cx="655" cy="65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55" h="655">
                                <a:moveTo>
                                  <a:pt x="0" y="655"/>
                                </a:moveTo>
                                <a:lnTo>
                                  <a:pt x="65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98" name="pl27"/>
                        <wps:cNvSpPr/>
                        <wps:spPr>
                          <a:xfrm>
                            <a:off x="846301" y="1843302"/>
                            <a:ext cx="737" cy="73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37" h="737">
                                <a:moveTo>
                                  <a:pt x="0" y="737"/>
                                </a:moveTo>
                                <a:lnTo>
                                  <a:pt x="73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599" name="pl28"/>
                        <wps:cNvSpPr/>
                        <wps:spPr>
                          <a:xfrm>
                            <a:off x="852767" y="1843214"/>
                            <a:ext cx="825" cy="82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25" h="825">
                                <a:moveTo>
                                  <a:pt x="0" y="825"/>
                                </a:moveTo>
                                <a:lnTo>
                                  <a:pt x="82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00" name="pl29"/>
                        <wps:cNvSpPr/>
                        <wps:spPr>
                          <a:xfrm>
                            <a:off x="859233" y="1843122"/>
                            <a:ext cx="917" cy="91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17" h="917">
                                <a:moveTo>
                                  <a:pt x="0" y="917"/>
                                </a:moveTo>
                                <a:lnTo>
                                  <a:pt x="91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01" name="pl30"/>
                        <wps:cNvSpPr/>
                        <wps:spPr>
                          <a:xfrm>
                            <a:off x="865699" y="1843024"/>
                            <a:ext cx="1015" cy="101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15" h="1015">
                                <a:moveTo>
                                  <a:pt x="0" y="1015"/>
                                </a:moveTo>
                                <a:lnTo>
                                  <a:pt x="101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02" name="pl31"/>
                        <wps:cNvSpPr/>
                        <wps:spPr>
                          <a:xfrm>
                            <a:off x="872165" y="1842921"/>
                            <a:ext cx="1118" cy="111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18" h="1118">
                                <a:moveTo>
                                  <a:pt x="0" y="1118"/>
                                </a:moveTo>
                                <a:lnTo>
                                  <a:pt x="111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03" name="pl32"/>
                        <wps:cNvSpPr/>
                        <wps:spPr>
                          <a:xfrm>
                            <a:off x="878630" y="1842811"/>
                            <a:ext cx="1228" cy="122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28" h="1228">
                                <a:moveTo>
                                  <a:pt x="0" y="1228"/>
                                </a:moveTo>
                                <a:lnTo>
                                  <a:pt x="122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04" name="pl33"/>
                        <wps:cNvSpPr/>
                        <wps:spPr>
                          <a:xfrm>
                            <a:off x="885096" y="1842695"/>
                            <a:ext cx="1344" cy="134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44" h="1344">
                                <a:moveTo>
                                  <a:pt x="0" y="1344"/>
                                </a:moveTo>
                                <a:lnTo>
                                  <a:pt x="134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05" name="pl34"/>
                        <wps:cNvSpPr/>
                        <wps:spPr>
                          <a:xfrm>
                            <a:off x="891562" y="1842572"/>
                            <a:ext cx="1467" cy="146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67" h="1467">
                                <a:moveTo>
                                  <a:pt x="0" y="1467"/>
                                </a:moveTo>
                                <a:lnTo>
                                  <a:pt x="146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06" name="pl35"/>
                        <wps:cNvSpPr/>
                        <wps:spPr>
                          <a:xfrm>
                            <a:off x="898028" y="1842442"/>
                            <a:ext cx="1597" cy="159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97" h="1597">
                                <a:moveTo>
                                  <a:pt x="0" y="1597"/>
                                </a:moveTo>
                                <a:lnTo>
                                  <a:pt x="159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07" name="pl36"/>
                        <wps:cNvSpPr/>
                        <wps:spPr>
                          <a:xfrm>
                            <a:off x="904494" y="1842304"/>
                            <a:ext cx="1735" cy="173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35" h="1735">
                                <a:moveTo>
                                  <a:pt x="0" y="1735"/>
                                </a:moveTo>
                                <a:lnTo>
                                  <a:pt x="173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08" name="pl37"/>
                        <wps:cNvSpPr/>
                        <wps:spPr>
                          <a:xfrm>
                            <a:off x="910959" y="1842158"/>
                            <a:ext cx="1881" cy="188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881" h="1881">
                                <a:moveTo>
                                  <a:pt x="0" y="1881"/>
                                </a:moveTo>
                                <a:lnTo>
                                  <a:pt x="188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09" name="pl38"/>
                        <wps:cNvSpPr/>
                        <wps:spPr>
                          <a:xfrm>
                            <a:off x="917425" y="1842004"/>
                            <a:ext cx="2035" cy="203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035" h="2035">
                                <a:moveTo>
                                  <a:pt x="0" y="2035"/>
                                </a:moveTo>
                                <a:lnTo>
                                  <a:pt x="203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10" name="pl39"/>
                        <wps:cNvSpPr/>
                        <wps:spPr>
                          <a:xfrm>
                            <a:off x="923891" y="1841840"/>
                            <a:ext cx="2199" cy="219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199" h="2199">
                                <a:moveTo>
                                  <a:pt x="0" y="2199"/>
                                </a:moveTo>
                                <a:lnTo>
                                  <a:pt x="219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11" name="pl40"/>
                        <wps:cNvSpPr/>
                        <wps:spPr>
                          <a:xfrm>
                            <a:off x="930357" y="1841667"/>
                            <a:ext cx="2372" cy="237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372" h="2372">
                                <a:moveTo>
                                  <a:pt x="0" y="2372"/>
                                </a:moveTo>
                                <a:lnTo>
                                  <a:pt x="237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12" name="pl41"/>
                        <wps:cNvSpPr/>
                        <wps:spPr>
                          <a:xfrm>
                            <a:off x="936822" y="1841483"/>
                            <a:ext cx="2556" cy="255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556" h="2556">
                                <a:moveTo>
                                  <a:pt x="0" y="2556"/>
                                </a:moveTo>
                                <a:lnTo>
                                  <a:pt x="255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13" name="pl42"/>
                        <wps:cNvSpPr/>
                        <wps:spPr>
                          <a:xfrm>
                            <a:off x="943288" y="1841289"/>
                            <a:ext cx="2750" cy="275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750" h="2750">
                                <a:moveTo>
                                  <a:pt x="0" y="2750"/>
                                </a:moveTo>
                                <a:lnTo>
                                  <a:pt x="275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14" name="pl43"/>
                        <wps:cNvSpPr/>
                        <wps:spPr>
                          <a:xfrm>
                            <a:off x="949754" y="1841082"/>
                            <a:ext cx="2957" cy="295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957" h="2957">
                                <a:moveTo>
                                  <a:pt x="0" y="2957"/>
                                </a:moveTo>
                                <a:lnTo>
                                  <a:pt x="295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15" name="pl44"/>
                        <wps:cNvSpPr/>
                        <wps:spPr>
                          <a:xfrm>
                            <a:off x="956220" y="1840864"/>
                            <a:ext cx="3175" cy="317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175" h="3175">
                                <a:moveTo>
                                  <a:pt x="0" y="3175"/>
                                </a:moveTo>
                                <a:lnTo>
                                  <a:pt x="317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16" name="pl45"/>
                        <wps:cNvSpPr/>
                        <wps:spPr>
                          <a:xfrm>
                            <a:off x="962686" y="1840632"/>
                            <a:ext cx="3407" cy="340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07" h="3407">
                                <a:moveTo>
                                  <a:pt x="0" y="3407"/>
                                </a:moveTo>
                                <a:lnTo>
                                  <a:pt x="340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17" name="pl46"/>
                        <wps:cNvSpPr/>
                        <wps:spPr>
                          <a:xfrm>
                            <a:off x="969151" y="1840387"/>
                            <a:ext cx="3652" cy="365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652" h="3652">
                                <a:moveTo>
                                  <a:pt x="0" y="3652"/>
                                </a:moveTo>
                                <a:lnTo>
                                  <a:pt x="365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18" name="pl47"/>
                        <wps:cNvSpPr/>
                        <wps:spPr>
                          <a:xfrm>
                            <a:off x="975617" y="1840126"/>
                            <a:ext cx="3913" cy="391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913" h="3913">
                                <a:moveTo>
                                  <a:pt x="0" y="3913"/>
                                </a:moveTo>
                                <a:lnTo>
                                  <a:pt x="391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19" name="pl48"/>
                        <wps:cNvSpPr/>
                        <wps:spPr>
                          <a:xfrm>
                            <a:off x="982083" y="1839850"/>
                            <a:ext cx="4189" cy="418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189" h="4189">
                                <a:moveTo>
                                  <a:pt x="0" y="4189"/>
                                </a:moveTo>
                                <a:lnTo>
                                  <a:pt x="418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20" name="pl49"/>
                        <wps:cNvSpPr/>
                        <wps:spPr>
                          <a:xfrm>
                            <a:off x="988549" y="1839557"/>
                            <a:ext cx="4482" cy="448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482" h="4482">
                                <a:moveTo>
                                  <a:pt x="0" y="4482"/>
                                </a:moveTo>
                                <a:lnTo>
                                  <a:pt x="448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21" name="pl50"/>
                        <wps:cNvSpPr/>
                        <wps:spPr>
                          <a:xfrm>
                            <a:off x="995015" y="1839247"/>
                            <a:ext cx="4792" cy="479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792" h="4792">
                                <a:moveTo>
                                  <a:pt x="0" y="4792"/>
                                </a:moveTo>
                                <a:lnTo>
                                  <a:pt x="479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22" name="pl51"/>
                        <wps:cNvSpPr/>
                        <wps:spPr>
                          <a:xfrm>
                            <a:off x="1001480" y="1838917"/>
                            <a:ext cx="5122" cy="512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122" h="5122">
                                <a:moveTo>
                                  <a:pt x="0" y="5122"/>
                                </a:moveTo>
                                <a:lnTo>
                                  <a:pt x="512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23" name="pl52"/>
                        <wps:cNvSpPr/>
                        <wps:spPr>
                          <a:xfrm>
                            <a:off x="1007946" y="1838567"/>
                            <a:ext cx="5472" cy="547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472" h="5472">
                                <a:moveTo>
                                  <a:pt x="0" y="5472"/>
                                </a:moveTo>
                                <a:lnTo>
                                  <a:pt x="547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24" name="pl53"/>
                        <wps:cNvSpPr/>
                        <wps:spPr>
                          <a:xfrm>
                            <a:off x="1014412" y="1838196"/>
                            <a:ext cx="5843" cy="584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843" h="5843">
                                <a:moveTo>
                                  <a:pt x="0" y="5843"/>
                                </a:moveTo>
                                <a:lnTo>
                                  <a:pt x="584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25" name="pl54"/>
                        <wps:cNvSpPr/>
                        <wps:spPr>
                          <a:xfrm>
                            <a:off x="1020878" y="1837802"/>
                            <a:ext cx="6237" cy="623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237" h="6237">
                                <a:moveTo>
                                  <a:pt x="0" y="6237"/>
                                </a:moveTo>
                                <a:lnTo>
                                  <a:pt x="623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26" name="pl55"/>
                        <wps:cNvSpPr/>
                        <wps:spPr>
                          <a:xfrm>
                            <a:off x="1027343" y="1837383"/>
                            <a:ext cx="6656" cy="665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656" h="6656">
                                <a:moveTo>
                                  <a:pt x="0" y="6656"/>
                                </a:moveTo>
                                <a:lnTo>
                                  <a:pt x="665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27" name="pl56"/>
                        <wps:cNvSpPr/>
                        <wps:spPr>
                          <a:xfrm>
                            <a:off x="1033809" y="1836938"/>
                            <a:ext cx="7101" cy="710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101" h="7101">
                                <a:moveTo>
                                  <a:pt x="0" y="7101"/>
                                </a:moveTo>
                                <a:lnTo>
                                  <a:pt x="710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28" name="pl57"/>
                        <wps:cNvSpPr/>
                        <wps:spPr>
                          <a:xfrm>
                            <a:off x="1040275" y="1836465"/>
                            <a:ext cx="7574" cy="757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574" h="7574">
                                <a:moveTo>
                                  <a:pt x="0" y="7574"/>
                                </a:moveTo>
                                <a:lnTo>
                                  <a:pt x="757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29" name="pl58"/>
                        <wps:cNvSpPr/>
                        <wps:spPr>
                          <a:xfrm>
                            <a:off x="1046741" y="1835963"/>
                            <a:ext cx="8076" cy="807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076" h="8076">
                                <a:moveTo>
                                  <a:pt x="0" y="8076"/>
                                </a:moveTo>
                                <a:lnTo>
                                  <a:pt x="807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30" name="pl59"/>
                        <wps:cNvSpPr/>
                        <wps:spPr>
                          <a:xfrm>
                            <a:off x="1053207" y="1835428"/>
                            <a:ext cx="8611" cy="861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611" h="8611">
                                <a:moveTo>
                                  <a:pt x="0" y="8611"/>
                                </a:moveTo>
                                <a:lnTo>
                                  <a:pt x="861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31" name="pl60"/>
                        <wps:cNvSpPr/>
                        <wps:spPr>
                          <a:xfrm>
                            <a:off x="1059672" y="1834860"/>
                            <a:ext cx="9179" cy="917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179" h="9179">
                                <a:moveTo>
                                  <a:pt x="0" y="9179"/>
                                </a:moveTo>
                                <a:lnTo>
                                  <a:pt x="917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32" name="pl61"/>
                        <wps:cNvSpPr/>
                        <wps:spPr>
                          <a:xfrm>
                            <a:off x="1066138" y="1834254"/>
                            <a:ext cx="9785" cy="978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785" h="9785">
                                <a:moveTo>
                                  <a:pt x="0" y="9785"/>
                                </a:moveTo>
                                <a:lnTo>
                                  <a:pt x="978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33" name="pl62"/>
                        <wps:cNvSpPr/>
                        <wps:spPr>
                          <a:xfrm>
                            <a:off x="1072604" y="1833610"/>
                            <a:ext cx="10429" cy="1042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429" h="10429">
                                <a:moveTo>
                                  <a:pt x="0" y="10429"/>
                                </a:moveTo>
                                <a:lnTo>
                                  <a:pt x="1042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34" name="pl63"/>
                        <wps:cNvSpPr/>
                        <wps:spPr>
                          <a:xfrm>
                            <a:off x="1079070" y="1832923"/>
                            <a:ext cx="11116" cy="1111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116" h="11116">
                                <a:moveTo>
                                  <a:pt x="0" y="11116"/>
                                </a:moveTo>
                                <a:lnTo>
                                  <a:pt x="1111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35" name="pl64"/>
                        <wps:cNvSpPr/>
                        <wps:spPr>
                          <a:xfrm>
                            <a:off x="1085536" y="1832191"/>
                            <a:ext cx="11848" cy="1184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848" h="11848">
                                <a:moveTo>
                                  <a:pt x="0" y="11848"/>
                                </a:moveTo>
                                <a:lnTo>
                                  <a:pt x="1184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36" name="pl65"/>
                        <wps:cNvSpPr/>
                        <wps:spPr>
                          <a:xfrm>
                            <a:off x="1092001" y="1831409"/>
                            <a:ext cx="12630" cy="1263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630" h="12630">
                                <a:moveTo>
                                  <a:pt x="0" y="12630"/>
                                </a:moveTo>
                                <a:lnTo>
                                  <a:pt x="1263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37" name="pl66"/>
                        <wps:cNvSpPr/>
                        <wps:spPr>
                          <a:xfrm>
                            <a:off x="1098467" y="1830576"/>
                            <a:ext cx="13463" cy="1346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463" h="13463">
                                <a:moveTo>
                                  <a:pt x="0" y="13463"/>
                                </a:moveTo>
                                <a:lnTo>
                                  <a:pt x="1346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38" name="pl67"/>
                        <wps:cNvSpPr/>
                        <wps:spPr>
                          <a:xfrm>
                            <a:off x="1104933" y="1829685"/>
                            <a:ext cx="14354" cy="1435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354" h="14354">
                                <a:moveTo>
                                  <a:pt x="0" y="14354"/>
                                </a:moveTo>
                                <a:lnTo>
                                  <a:pt x="1435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39" name="pl68"/>
                        <wps:cNvSpPr/>
                        <wps:spPr>
                          <a:xfrm>
                            <a:off x="1111399" y="1828732"/>
                            <a:ext cx="15307" cy="1530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307" h="15307">
                                <a:moveTo>
                                  <a:pt x="0" y="15307"/>
                                </a:moveTo>
                                <a:lnTo>
                                  <a:pt x="1530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40" name="pl69"/>
                        <wps:cNvSpPr/>
                        <wps:spPr>
                          <a:xfrm>
                            <a:off x="1117864" y="1827713"/>
                            <a:ext cx="16326" cy="1632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6326" h="16326">
                                <a:moveTo>
                                  <a:pt x="0" y="16326"/>
                                </a:moveTo>
                                <a:lnTo>
                                  <a:pt x="1632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41" name="pl70"/>
                        <wps:cNvSpPr/>
                        <wps:spPr>
                          <a:xfrm>
                            <a:off x="1124330" y="1826621"/>
                            <a:ext cx="17418" cy="1741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418" h="17418">
                                <a:moveTo>
                                  <a:pt x="0" y="17418"/>
                                </a:moveTo>
                                <a:lnTo>
                                  <a:pt x="1741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42" name="pl71"/>
                        <wps:cNvSpPr/>
                        <wps:spPr>
                          <a:xfrm>
                            <a:off x="1130796" y="1825450"/>
                            <a:ext cx="18589" cy="1858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8589" h="18589">
                                <a:moveTo>
                                  <a:pt x="0" y="18589"/>
                                </a:moveTo>
                                <a:lnTo>
                                  <a:pt x="1858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43" name="pl72"/>
                        <wps:cNvSpPr/>
                        <wps:spPr>
                          <a:xfrm>
                            <a:off x="1137262" y="1824193"/>
                            <a:ext cx="19846" cy="1984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9846" h="19846">
                                <a:moveTo>
                                  <a:pt x="0" y="19846"/>
                                </a:moveTo>
                                <a:lnTo>
                                  <a:pt x="1984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44" name="pl73"/>
                        <wps:cNvSpPr/>
                        <wps:spPr>
                          <a:xfrm>
                            <a:off x="1143728" y="1822842"/>
                            <a:ext cx="21197" cy="2119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1197" h="21197">
                                <a:moveTo>
                                  <a:pt x="0" y="21197"/>
                                </a:moveTo>
                                <a:lnTo>
                                  <a:pt x="2119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45" name="pl74"/>
                        <wps:cNvSpPr/>
                        <wps:spPr>
                          <a:xfrm>
                            <a:off x="1150193" y="1821387"/>
                            <a:ext cx="22652" cy="2265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2652" h="22652">
                                <a:moveTo>
                                  <a:pt x="0" y="22652"/>
                                </a:moveTo>
                                <a:lnTo>
                                  <a:pt x="2265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46" name="pl75"/>
                        <wps:cNvSpPr/>
                        <wps:spPr>
                          <a:xfrm>
                            <a:off x="1156659" y="1819817"/>
                            <a:ext cx="24222" cy="2422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4222" h="24222">
                                <a:moveTo>
                                  <a:pt x="0" y="24222"/>
                                </a:moveTo>
                                <a:lnTo>
                                  <a:pt x="2422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47" name="pl76"/>
                        <wps:cNvSpPr/>
                        <wps:spPr>
                          <a:xfrm>
                            <a:off x="1163125" y="1818122"/>
                            <a:ext cx="25917" cy="2591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5917" h="25917">
                                <a:moveTo>
                                  <a:pt x="0" y="25917"/>
                                </a:moveTo>
                                <a:lnTo>
                                  <a:pt x="2591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48" name="pl77"/>
                        <wps:cNvSpPr/>
                        <wps:spPr>
                          <a:xfrm>
                            <a:off x="1169591" y="1816286"/>
                            <a:ext cx="27753" cy="2775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7753" h="27753">
                                <a:moveTo>
                                  <a:pt x="0" y="27753"/>
                                </a:moveTo>
                                <a:lnTo>
                                  <a:pt x="2775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49" name="pl78"/>
                        <wps:cNvSpPr/>
                        <wps:spPr>
                          <a:xfrm>
                            <a:off x="1176056" y="1814292"/>
                            <a:ext cx="29747" cy="2974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9747" h="29747">
                                <a:moveTo>
                                  <a:pt x="0" y="29747"/>
                                </a:moveTo>
                                <a:lnTo>
                                  <a:pt x="2974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50" name="pl79"/>
                        <wps:cNvSpPr/>
                        <wps:spPr>
                          <a:xfrm>
                            <a:off x="1182522" y="1812123"/>
                            <a:ext cx="31916" cy="3191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1916" h="31916">
                                <a:moveTo>
                                  <a:pt x="0" y="31916"/>
                                </a:moveTo>
                                <a:lnTo>
                                  <a:pt x="3191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51" name="pl80"/>
                        <wps:cNvSpPr/>
                        <wps:spPr>
                          <a:xfrm>
                            <a:off x="1188988" y="1809755"/>
                            <a:ext cx="34284" cy="3428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284" h="34284">
                                <a:moveTo>
                                  <a:pt x="0" y="34284"/>
                                </a:moveTo>
                                <a:lnTo>
                                  <a:pt x="3428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52" name="pl81"/>
                        <wps:cNvSpPr/>
                        <wps:spPr>
                          <a:xfrm>
                            <a:off x="1195454" y="1807159"/>
                            <a:ext cx="36880" cy="3688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6880" h="36880">
                                <a:moveTo>
                                  <a:pt x="0" y="36880"/>
                                </a:moveTo>
                                <a:lnTo>
                                  <a:pt x="3688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53" name="pl82"/>
                        <wps:cNvSpPr/>
                        <wps:spPr>
                          <a:xfrm>
                            <a:off x="1201920" y="1804302"/>
                            <a:ext cx="39737" cy="3973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9737" h="39737">
                                <a:moveTo>
                                  <a:pt x="0" y="39737"/>
                                </a:moveTo>
                                <a:lnTo>
                                  <a:pt x="3973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54" name="pl83"/>
                        <wps:cNvSpPr/>
                        <wps:spPr>
                          <a:xfrm>
                            <a:off x="1208385" y="1801141"/>
                            <a:ext cx="42898" cy="4289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2898" h="42898">
                                <a:moveTo>
                                  <a:pt x="0" y="42898"/>
                                </a:moveTo>
                                <a:lnTo>
                                  <a:pt x="4289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55" name="pl84"/>
                        <wps:cNvSpPr/>
                        <wps:spPr>
                          <a:xfrm>
                            <a:off x="1214851" y="1797621"/>
                            <a:ext cx="46418" cy="4641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6418" h="46418">
                                <a:moveTo>
                                  <a:pt x="0" y="46418"/>
                                </a:moveTo>
                                <a:lnTo>
                                  <a:pt x="4641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56" name="pl85"/>
                        <wps:cNvSpPr/>
                        <wps:spPr>
                          <a:xfrm>
                            <a:off x="1221317" y="1793673"/>
                            <a:ext cx="50366" cy="5036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0366" h="50366">
                                <a:moveTo>
                                  <a:pt x="0" y="50366"/>
                                </a:moveTo>
                                <a:lnTo>
                                  <a:pt x="5036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57" name="pl86"/>
                        <wps:cNvSpPr/>
                        <wps:spPr>
                          <a:xfrm>
                            <a:off x="1227783" y="1789200"/>
                            <a:ext cx="54839" cy="5483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4839" h="54839">
                                <a:moveTo>
                                  <a:pt x="0" y="54839"/>
                                </a:moveTo>
                                <a:lnTo>
                                  <a:pt x="5483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58" name="pl87"/>
                        <wps:cNvSpPr/>
                        <wps:spPr>
                          <a:xfrm>
                            <a:off x="1234249" y="1784069"/>
                            <a:ext cx="59970" cy="5997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9970" h="59970">
                                <a:moveTo>
                                  <a:pt x="0" y="59970"/>
                                </a:moveTo>
                                <a:lnTo>
                                  <a:pt x="5997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59" name="pl88"/>
                        <wps:cNvSpPr/>
                        <wps:spPr>
                          <a:xfrm>
                            <a:off x="1240714" y="1778080"/>
                            <a:ext cx="65959" cy="6595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5959" h="65959">
                                <a:moveTo>
                                  <a:pt x="0" y="65959"/>
                                </a:moveTo>
                                <a:lnTo>
                                  <a:pt x="6595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60" name="pl89"/>
                        <wps:cNvSpPr/>
                        <wps:spPr>
                          <a:xfrm>
                            <a:off x="1247180" y="1770918"/>
                            <a:ext cx="73121" cy="7312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3121" h="73121">
                                <a:moveTo>
                                  <a:pt x="0" y="73121"/>
                                </a:moveTo>
                                <a:lnTo>
                                  <a:pt x="7312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61" name="pl90"/>
                        <wps:cNvSpPr/>
                        <wps:spPr>
                          <a:xfrm>
                            <a:off x="1253646" y="1762015"/>
                            <a:ext cx="82024" cy="8202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2024" h="82024">
                                <a:moveTo>
                                  <a:pt x="0" y="82024"/>
                                </a:moveTo>
                                <a:lnTo>
                                  <a:pt x="8202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62" name="pl91"/>
                        <wps:cNvSpPr/>
                        <wps:spPr>
                          <a:xfrm>
                            <a:off x="1260112" y="1750154"/>
                            <a:ext cx="93885" cy="9388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3885" h="93885">
                                <a:moveTo>
                                  <a:pt x="0" y="93885"/>
                                </a:moveTo>
                                <a:lnTo>
                                  <a:pt x="9388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63" name="pl92"/>
                        <wps:cNvSpPr/>
                        <wps:spPr>
                          <a:xfrm>
                            <a:off x="1266577" y="1731315"/>
                            <a:ext cx="112724" cy="11272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2724" h="112724">
                                <a:moveTo>
                                  <a:pt x="0" y="112724"/>
                                </a:moveTo>
                                <a:lnTo>
                                  <a:pt x="11272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64" name="pl93"/>
                        <wps:cNvSpPr/>
                        <wps:spPr>
                          <a:xfrm>
                            <a:off x="1273043" y="1680472"/>
                            <a:ext cx="163567" cy="16356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63567" h="163567">
                                <a:moveTo>
                                  <a:pt x="0" y="163567"/>
                                </a:moveTo>
                                <a:lnTo>
                                  <a:pt x="16356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65" name="pl94"/>
                        <wps:cNvSpPr/>
                        <wps:spPr>
                          <a:xfrm>
                            <a:off x="1279509" y="1686937"/>
                            <a:ext cx="157102" cy="15710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7102" h="157102">
                                <a:moveTo>
                                  <a:pt x="0" y="157102"/>
                                </a:moveTo>
                                <a:lnTo>
                                  <a:pt x="15710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66" name="pl95"/>
                        <wps:cNvSpPr/>
                        <wps:spPr>
                          <a:xfrm>
                            <a:off x="1285975" y="1693403"/>
                            <a:ext cx="150636" cy="15063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0636" h="150636">
                                <a:moveTo>
                                  <a:pt x="0" y="150636"/>
                                </a:moveTo>
                                <a:lnTo>
                                  <a:pt x="15063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67" name="pl96"/>
                        <wps:cNvSpPr/>
                        <wps:spPr>
                          <a:xfrm>
                            <a:off x="1292441" y="1699869"/>
                            <a:ext cx="144170" cy="14417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4170" h="144170">
                                <a:moveTo>
                                  <a:pt x="0" y="144170"/>
                                </a:moveTo>
                                <a:lnTo>
                                  <a:pt x="14417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68" name="pl97"/>
                        <wps:cNvSpPr/>
                        <wps:spPr>
                          <a:xfrm>
                            <a:off x="1298906" y="1706335"/>
                            <a:ext cx="137704" cy="13770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7704" h="137704">
                                <a:moveTo>
                                  <a:pt x="0" y="137704"/>
                                </a:moveTo>
                                <a:lnTo>
                                  <a:pt x="13770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69" name="pl98"/>
                        <wps:cNvSpPr/>
                        <wps:spPr>
                          <a:xfrm>
                            <a:off x="1305372" y="1712800"/>
                            <a:ext cx="131239" cy="13123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1239" h="131239">
                                <a:moveTo>
                                  <a:pt x="0" y="131239"/>
                                </a:moveTo>
                                <a:lnTo>
                                  <a:pt x="13123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70" name="pl99"/>
                        <wps:cNvSpPr/>
                        <wps:spPr>
                          <a:xfrm>
                            <a:off x="1311838" y="1719266"/>
                            <a:ext cx="124773" cy="12477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4773" h="124773">
                                <a:moveTo>
                                  <a:pt x="0" y="124773"/>
                                </a:moveTo>
                                <a:lnTo>
                                  <a:pt x="12477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71" name="pl100"/>
                        <wps:cNvSpPr/>
                        <wps:spPr>
                          <a:xfrm>
                            <a:off x="1318304" y="1725732"/>
                            <a:ext cx="118307" cy="11830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8307" h="118307">
                                <a:moveTo>
                                  <a:pt x="0" y="118307"/>
                                </a:moveTo>
                                <a:lnTo>
                                  <a:pt x="11830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72" name="pl101"/>
                        <wps:cNvSpPr/>
                        <wps:spPr>
                          <a:xfrm>
                            <a:off x="1324770" y="1732198"/>
                            <a:ext cx="111841" cy="11184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1841" h="111841">
                                <a:moveTo>
                                  <a:pt x="0" y="111841"/>
                                </a:moveTo>
                                <a:lnTo>
                                  <a:pt x="11184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73" name="pl102"/>
                        <wps:cNvSpPr/>
                        <wps:spPr>
                          <a:xfrm>
                            <a:off x="1331235" y="1738664"/>
                            <a:ext cx="105375" cy="10537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5375" h="105375">
                                <a:moveTo>
                                  <a:pt x="0" y="105375"/>
                                </a:moveTo>
                                <a:lnTo>
                                  <a:pt x="10537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74" name="pl103"/>
                        <wps:cNvSpPr/>
                        <wps:spPr>
                          <a:xfrm>
                            <a:off x="1337701" y="1745129"/>
                            <a:ext cx="98910" cy="9891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8910" h="98910">
                                <a:moveTo>
                                  <a:pt x="0" y="98910"/>
                                </a:moveTo>
                                <a:lnTo>
                                  <a:pt x="9891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75" name="pl104"/>
                        <wps:cNvSpPr/>
                        <wps:spPr>
                          <a:xfrm>
                            <a:off x="1344167" y="1751595"/>
                            <a:ext cx="92444" cy="9244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2444" h="92444">
                                <a:moveTo>
                                  <a:pt x="0" y="92444"/>
                                </a:moveTo>
                                <a:lnTo>
                                  <a:pt x="9244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76" name="pl105"/>
                        <wps:cNvSpPr/>
                        <wps:spPr>
                          <a:xfrm>
                            <a:off x="1350633" y="1758061"/>
                            <a:ext cx="85978" cy="8597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5978" h="85978">
                                <a:moveTo>
                                  <a:pt x="0" y="85978"/>
                                </a:moveTo>
                                <a:lnTo>
                                  <a:pt x="8597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77" name="pl106"/>
                        <wps:cNvSpPr/>
                        <wps:spPr>
                          <a:xfrm>
                            <a:off x="1357098" y="1764527"/>
                            <a:ext cx="79512" cy="7951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9512" h="79512">
                                <a:moveTo>
                                  <a:pt x="0" y="79512"/>
                                </a:moveTo>
                                <a:lnTo>
                                  <a:pt x="7951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78" name="pl107"/>
                        <wps:cNvSpPr/>
                        <wps:spPr>
                          <a:xfrm>
                            <a:off x="1363564" y="1770992"/>
                            <a:ext cx="73047" cy="7304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3047" h="73047">
                                <a:moveTo>
                                  <a:pt x="0" y="73047"/>
                                </a:moveTo>
                                <a:lnTo>
                                  <a:pt x="7304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79" name="pl108"/>
                        <wps:cNvSpPr/>
                        <wps:spPr>
                          <a:xfrm>
                            <a:off x="1370030" y="1777458"/>
                            <a:ext cx="66581" cy="6658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6581" h="66581">
                                <a:moveTo>
                                  <a:pt x="0" y="66581"/>
                                </a:moveTo>
                                <a:lnTo>
                                  <a:pt x="6658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80" name="pl109"/>
                        <wps:cNvSpPr/>
                        <wps:spPr>
                          <a:xfrm>
                            <a:off x="1376496" y="1783924"/>
                            <a:ext cx="60115" cy="6011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0115" h="60115">
                                <a:moveTo>
                                  <a:pt x="0" y="60115"/>
                                </a:moveTo>
                                <a:lnTo>
                                  <a:pt x="6011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81" name="pl110"/>
                        <wps:cNvSpPr/>
                        <wps:spPr>
                          <a:xfrm>
                            <a:off x="1382962" y="1790390"/>
                            <a:ext cx="53649" cy="5364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3649" h="53649">
                                <a:moveTo>
                                  <a:pt x="0" y="53649"/>
                                </a:moveTo>
                                <a:lnTo>
                                  <a:pt x="5364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82" name="pl111"/>
                        <wps:cNvSpPr/>
                        <wps:spPr>
                          <a:xfrm>
                            <a:off x="1389427" y="1796856"/>
                            <a:ext cx="47183" cy="4718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7183" h="47183">
                                <a:moveTo>
                                  <a:pt x="0" y="47183"/>
                                </a:moveTo>
                                <a:lnTo>
                                  <a:pt x="4718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83" name="pl112"/>
                        <wps:cNvSpPr/>
                        <wps:spPr>
                          <a:xfrm>
                            <a:off x="1395893" y="1803321"/>
                            <a:ext cx="40718" cy="4071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0718" h="40718">
                                <a:moveTo>
                                  <a:pt x="0" y="40718"/>
                                </a:moveTo>
                                <a:lnTo>
                                  <a:pt x="4071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84" name="pl113"/>
                        <wps:cNvSpPr/>
                        <wps:spPr>
                          <a:xfrm>
                            <a:off x="1402359" y="1809787"/>
                            <a:ext cx="34252" cy="3425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252" h="34252">
                                <a:moveTo>
                                  <a:pt x="0" y="34252"/>
                                </a:moveTo>
                                <a:lnTo>
                                  <a:pt x="3425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85" name="pl114"/>
                        <wps:cNvSpPr/>
                        <wps:spPr>
                          <a:xfrm>
                            <a:off x="1408825" y="1816253"/>
                            <a:ext cx="27786" cy="2778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7786" h="27786">
                                <a:moveTo>
                                  <a:pt x="0" y="27786"/>
                                </a:moveTo>
                                <a:lnTo>
                                  <a:pt x="2778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86" name="pl115"/>
                        <wps:cNvSpPr/>
                        <wps:spPr>
                          <a:xfrm>
                            <a:off x="1415291" y="1822719"/>
                            <a:ext cx="21320" cy="2132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1320" h="21320">
                                <a:moveTo>
                                  <a:pt x="0" y="21320"/>
                                </a:moveTo>
                                <a:lnTo>
                                  <a:pt x="2132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87" name="pl116"/>
                        <wps:cNvSpPr/>
                        <wps:spPr>
                          <a:xfrm>
                            <a:off x="1421756" y="1829185"/>
                            <a:ext cx="14854" cy="1485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854" h="14854">
                                <a:moveTo>
                                  <a:pt x="0" y="14854"/>
                                </a:moveTo>
                                <a:lnTo>
                                  <a:pt x="1485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88" name="pl117"/>
                        <wps:cNvSpPr/>
                        <wps:spPr>
                          <a:xfrm>
                            <a:off x="1428222" y="1835650"/>
                            <a:ext cx="8389" cy="838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389" h="8389">
                                <a:moveTo>
                                  <a:pt x="0" y="8389"/>
                                </a:moveTo>
                                <a:lnTo>
                                  <a:pt x="838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89" name="pl118"/>
                        <wps:cNvSpPr/>
                        <wps:spPr>
                          <a:xfrm>
                            <a:off x="1434688" y="1842116"/>
                            <a:ext cx="1923" cy="192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923" h="1923">
                                <a:moveTo>
                                  <a:pt x="0" y="1923"/>
                                </a:moveTo>
                                <a:lnTo>
                                  <a:pt x="192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90" name="pl119"/>
                        <wps:cNvSpPr/>
                        <wps:spPr>
                          <a:xfrm>
                            <a:off x="768773" y="1676284"/>
                            <a:ext cx="667838" cy="16775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67838" h="167755">
                                <a:moveTo>
                                  <a:pt x="0" y="167755"/>
                                </a:moveTo>
                                <a:lnTo>
                                  <a:pt x="0" y="167755"/>
                                </a:lnTo>
                                <a:lnTo>
                                  <a:pt x="66" y="167754"/>
                                </a:lnTo>
                                <a:lnTo>
                                  <a:pt x="133" y="167754"/>
                                </a:lnTo>
                                <a:lnTo>
                                  <a:pt x="200" y="167753"/>
                                </a:lnTo>
                                <a:lnTo>
                                  <a:pt x="267" y="167753"/>
                                </a:lnTo>
                                <a:lnTo>
                                  <a:pt x="333" y="167753"/>
                                </a:lnTo>
                                <a:lnTo>
                                  <a:pt x="400" y="167752"/>
                                </a:lnTo>
                                <a:lnTo>
                                  <a:pt x="467" y="167752"/>
                                </a:lnTo>
                                <a:lnTo>
                                  <a:pt x="534" y="167751"/>
                                </a:lnTo>
                                <a:lnTo>
                                  <a:pt x="601" y="167751"/>
                                </a:lnTo>
                                <a:lnTo>
                                  <a:pt x="667" y="167750"/>
                                </a:lnTo>
                                <a:lnTo>
                                  <a:pt x="734" y="167750"/>
                                </a:lnTo>
                                <a:lnTo>
                                  <a:pt x="801" y="167749"/>
                                </a:lnTo>
                                <a:lnTo>
                                  <a:pt x="868" y="167749"/>
                                </a:lnTo>
                                <a:lnTo>
                                  <a:pt x="935" y="167749"/>
                                </a:lnTo>
                                <a:lnTo>
                                  <a:pt x="1001" y="167748"/>
                                </a:lnTo>
                                <a:lnTo>
                                  <a:pt x="1068" y="167748"/>
                                </a:lnTo>
                                <a:lnTo>
                                  <a:pt x="1135" y="167747"/>
                                </a:lnTo>
                                <a:lnTo>
                                  <a:pt x="1202" y="167747"/>
                                </a:lnTo>
                                <a:lnTo>
                                  <a:pt x="1269" y="167746"/>
                                </a:lnTo>
                                <a:lnTo>
                                  <a:pt x="1335" y="167746"/>
                                </a:lnTo>
                                <a:lnTo>
                                  <a:pt x="1402" y="167745"/>
                                </a:lnTo>
                                <a:lnTo>
                                  <a:pt x="1469" y="167745"/>
                                </a:lnTo>
                                <a:lnTo>
                                  <a:pt x="1536" y="167745"/>
                                </a:lnTo>
                                <a:lnTo>
                                  <a:pt x="1602" y="167744"/>
                                </a:lnTo>
                                <a:lnTo>
                                  <a:pt x="1669" y="167744"/>
                                </a:lnTo>
                                <a:lnTo>
                                  <a:pt x="1736" y="167743"/>
                                </a:lnTo>
                                <a:lnTo>
                                  <a:pt x="1803" y="167743"/>
                                </a:lnTo>
                                <a:lnTo>
                                  <a:pt x="1870" y="167742"/>
                                </a:lnTo>
                                <a:lnTo>
                                  <a:pt x="1936" y="167742"/>
                                </a:lnTo>
                                <a:lnTo>
                                  <a:pt x="2003" y="167741"/>
                                </a:lnTo>
                                <a:lnTo>
                                  <a:pt x="2070" y="167741"/>
                                </a:lnTo>
                                <a:lnTo>
                                  <a:pt x="2137" y="167741"/>
                                </a:lnTo>
                                <a:lnTo>
                                  <a:pt x="2204" y="167740"/>
                                </a:lnTo>
                                <a:lnTo>
                                  <a:pt x="2270" y="167740"/>
                                </a:lnTo>
                                <a:lnTo>
                                  <a:pt x="2337" y="167739"/>
                                </a:lnTo>
                                <a:lnTo>
                                  <a:pt x="2404" y="167739"/>
                                </a:lnTo>
                                <a:lnTo>
                                  <a:pt x="2471" y="167738"/>
                                </a:lnTo>
                                <a:lnTo>
                                  <a:pt x="2538" y="167738"/>
                                </a:lnTo>
                                <a:lnTo>
                                  <a:pt x="2604" y="167737"/>
                                </a:lnTo>
                                <a:lnTo>
                                  <a:pt x="2671" y="167737"/>
                                </a:lnTo>
                                <a:lnTo>
                                  <a:pt x="2738" y="167736"/>
                                </a:lnTo>
                                <a:lnTo>
                                  <a:pt x="2805" y="167736"/>
                                </a:lnTo>
                                <a:lnTo>
                                  <a:pt x="2871" y="167736"/>
                                </a:lnTo>
                                <a:lnTo>
                                  <a:pt x="2938" y="167735"/>
                                </a:lnTo>
                                <a:lnTo>
                                  <a:pt x="3005" y="167735"/>
                                </a:lnTo>
                                <a:lnTo>
                                  <a:pt x="3072" y="167734"/>
                                </a:lnTo>
                                <a:lnTo>
                                  <a:pt x="3139" y="167734"/>
                                </a:lnTo>
                                <a:lnTo>
                                  <a:pt x="3205" y="167733"/>
                                </a:lnTo>
                                <a:lnTo>
                                  <a:pt x="3272" y="167733"/>
                                </a:lnTo>
                                <a:lnTo>
                                  <a:pt x="3339" y="167732"/>
                                </a:lnTo>
                                <a:lnTo>
                                  <a:pt x="3406" y="167732"/>
                                </a:lnTo>
                                <a:lnTo>
                                  <a:pt x="3473" y="167731"/>
                                </a:lnTo>
                                <a:lnTo>
                                  <a:pt x="3539" y="167731"/>
                                </a:lnTo>
                                <a:lnTo>
                                  <a:pt x="3606" y="167731"/>
                                </a:lnTo>
                                <a:lnTo>
                                  <a:pt x="3673" y="167730"/>
                                </a:lnTo>
                                <a:lnTo>
                                  <a:pt x="3740" y="167730"/>
                                </a:lnTo>
                                <a:lnTo>
                                  <a:pt x="3807" y="167729"/>
                                </a:lnTo>
                                <a:lnTo>
                                  <a:pt x="3873" y="167729"/>
                                </a:lnTo>
                                <a:lnTo>
                                  <a:pt x="3940" y="167728"/>
                                </a:lnTo>
                                <a:lnTo>
                                  <a:pt x="4007" y="167728"/>
                                </a:lnTo>
                                <a:lnTo>
                                  <a:pt x="4074" y="167727"/>
                                </a:lnTo>
                                <a:lnTo>
                                  <a:pt x="4141" y="167727"/>
                                </a:lnTo>
                                <a:lnTo>
                                  <a:pt x="4207" y="167726"/>
                                </a:lnTo>
                                <a:lnTo>
                                  <a:pt x="4274" y="167726"/>
                                </a:lnTo>
                                <a:lnTo>
                                  <a:pt x="4341" y="167726"/>
                                </a:lnTo>
                                <a:lnTo>
                                  <a:pt x="4408" y="167725"/>
                                </a:lnTo>
                                <a:lnTo>
                                  <a:pt x="4474" y="167725"/>
                                </a:lnTo>
                                <a:lnTo>
                                  <a:pt x="4541" y="167724"/>
                                </a:lnTo>
                                <a:lnTo>
                                  <a:pt x="4608" y="167724"/>
                                </a:lnTo>
                                <a:lnTo>
                                  <a:pt x="4675" y="167723"/>
                                </a:lnTo>
                                <a:lnTo>
                                  <a:pt x="4742" y="167723"/>
                                </a:lnTo>
                                <a:lnTo>
                                  <a:pt x="4808" y="167722"/>
                                </a:lnTo>
                                <a:lnTo>
                                  <a:pt x="4875" y="167722"/>
                                </a:lnTo>
                                <a:lnTo>
                                  <a:pt x="4942" y="167721"/>
                                </a:lnTo>
                                <a:lnTo>
                                  <a:pt x="5009" y="167721"/>
                                </a:lnTo>
                                <a:lnTo>
                                  <a:pt x="5076" y="167720"/>
                                </a:lnTo>
                                <a:lnTo>
                                  <a:pt x="5142" y="167720"/>
                                </a:lnTo>
                                <a:lnTo>
                                  <a:pt x="5209" y="167720"/>
                                </a:lnTo>
                                <a:lnTo>
                                  <a:pt x="5276" y="167719"/>
                                </a:lnTo>
                                <a:lnTo>
                                  <a:pt x="5343" y="167719"/>
                                </a:lnTo>
                                <a:lnTo>
                                  <a:pt x="5410" y="167718"/>
                                </a:lnTo>
                                <a:lnTo>
                                  <a:pt x="5476" y="167718"/>
                                </a:lnTo>
                                <a:lnTo>
                                  <a:pt x="5543" y="167717"/>
                                </a:lnTo>
                                <a:lnTo>
                                  <a:pt x="5610" y="167717"/>
                                </a:lnTo>
                                <a:lnTo>
                                  <a:pt x="5677" y="167716"/>
                                </a:lnTo>
                                <a:lnTo>
                                  <a:pt x="5743" y="167716"/>
                                </a:lnTo>
                                <a:lnTo>
                                  <a:pt x="5810" y="167715"/>
                                </a:lnTo>
                                <a:lnTo>
                                  <a:pt x="5877" y="167715"/>
                                </a:lnTo>
                                <a:lnTo>
                                  <a:pt x="5944" y="167714"/>
                                </a:lnTo>
                                <a:lnTo>
                                  <a:pt x="6011" y="167714"/>
                                </a:lnTo>
                                <a:lnTo>
                                  <a:pt x="6077" y="167714"/>
                                </a:lnTo>
                                <a:lnTo>
                                  <a:pt x="6144" y="167713"/>
                                </a:lnTo>
                                <a:lnTo>
                                  <a:pt x="6211" y="167713"/>
                                </a:lnTo>
                                <a:lnTo>
                                  <a:pt x="6278" y="167712"/>
                                </a:lnTo>
                                <a:lnTo>
                                  <a:pt x="6345" y="167712"/>
                                </a:lnTo>
                                <a:lnTo>
                                  <a:pt x="6411" y="167711"/>
                                </a:lnTo>
                                <a:lnTo>
                                  <a:pt x="6478" y="167711"/>
                                </a:lnTo>
                                <a:lnTo>
                                  <a:pt x="6545" y="167710"/>
                                </a:lnTo>
                                <a:lnTo>
                                  <a:pt x="6612" y="167710"/>
                                </a:lnTo>
                                <a:lnTo>
                                  <a:pt x="6679" y="167709"/>
                                </a:lnTo>
                                <a:lnTo>
                                  <a:pt x="6745" y="167709"/>
                                </a:lnTo>
                                <a:lnTo>
                                  <a:pt x="6812" y="167708"/>
                                </a:lnTo>
                                <a:lnTo>
                                  <a:pt x="6879" y="167708"/>
                                </a:lnTo>
                                <a:lnTo>
                                  <a:pt x="6946" y="167707"/>
                                </a:lnTo>
                                <a:lnTo>
                                  <a:pt x="7013" y="167707"/>
                                </a:lnTo>
                                <a:lnTo>
                                  <a:pt x="7079" y="167707"/>
                                </a:lnTo>
                                <a:lnTo>
                                  <a:pt x="7146" y="167706"/>
                                </a:lnTo>
                                <a:lnTo>
                                  <a:pt x="7213" y="167706"/>
                                </a:lnTo>
                                <a:lnTo>
                                  <a:pt x="7280" y="167705"/>
                                </a:lnTo>
                                <a:lnTo>
                                  <a:pt x="7346" y="167705"/>
                                </a:lnTo>
                                <a:lnTo>
                                  <a:pt x="7413" y="167704"/>
                                </a:lnTo>
                                <a:lnTo>
                                  <a:pt x="7480" y="167704"/>
                                </a:lnTo>
                                <a:lnTo>
                                  <a:pt x="7547" y="167703"/>
                                </a:lnTo>
                                <a:lnTo>
                                  <a:pt x="7614" y="167703"/>
                                </a:lnTo>
                                <a:lnTo>
                                  <a:pt x="7680" y="167702"/>
                                </a:lnTo>
                                <a:lnTo>
                                  <a:pt x="7747" y="167702"/>
                                </a:lnTo>
                                <a:lnTo>
                                  <a:pt x="7814" y="167701"/>
                                </a:lnTo>
                                <a:lnTo>
                                  <a:pt x="7881" y="167701"/>
                                </a:lnTo>
                                <a:lnTo>
                                  <a:pt x="7948" y="167700"/>
                                </a:lnTo>
                                <a:lnTo>
                                  <a:pt x="8014" y="167700"/>
                                </a:lnTo>
                                <a:lnTo>
                                  <a:pt x="8081" y="167699"/>
                                </a:lnTo>
                                <a:lnTo>
                                  <a:pt x="8148" y="167699"/>
                                </a:lnTo>
                                <a:lnTo>
                                  <a:pt x="8215" y="167698"/>
                                </a:lnTo>
                                <a:lnTo>
                                  <a:pt x="8282" y="167698"/>
                                </a:lnTo>
                                <a:lnTo>
                                  <a:pt x="8348" y="167698"/>
                                </a:lnTo>
                                <a:lnTo>
                                  <a:pt x="8415" y="167697"/>
                                </a:lnTo>
                                <a:lnTo>
                                  <a:pt x="8482" y="167697"/>
                                </a:lnTo>
                                <a:lnTo>
                                  <a:pt x="8549" y="167696"/>
                                </a:lnTo>
                                <a:lnTo>
                                  <a:pt x="8615" y="167696"/>
                                </a:lnTo>
                                <a:lnTo>
                                  <a:pt x="8682" y="167695"/>
                                </a:lnTo>
                                <a:lnTo>
                                  <a:pt x="8749" y="167695"/>
                                </a:lnTo>
                                <a:lnTo>
                                  <a:pt x="8816" y="167694"/>
                                </a:lnTo>
                                <a:lnTo>
                                  <a:pt x="8883" y="167694"/>
                                </a:lnTo>
                                <a:lnTo>
                                  <a:pt x="8949" y="167693"/>
                                </a:lnTo>
                                <a:lnTo>
                                  <a:pt x="9016" y="167693"/>
                                </a:lnTo>
                                <a:lnTo>
                                  <a:pt x="9083" y="167692"/>
                                </a:lnTo>
                                <a:lnTo>
                                  <a:pt x="9150" y="167692"/>
                                </a:lnTo>
                                <a:lnTo>
                                  <a:pt x="9217" y="167691"/>
                                </a:lnTo>
                                <a:lnTo>
                                  <a:pt x="9283" y="167691"/>
                                </a:lnTo>
                                <a:lnTo>
                                  <a:pt x="9350" y="167690"/>
                                </a:lnTo>
                                <a:lnTo>
                                  <a:pt x="9417" y="167690"/>
                                </a:lnTo>
                                <a:lnTo>
                                  <a:pt x="9484" y="167689"/>
                                </a:lnTo>
                                <a:lnTo>
                                  <a:pt x="9551" y="167689"/>
                                </a:lnTo>
                                <a:lnTo>
                                  <a:pt x="9617" y="167688"/>
                                </a:lnTo>
                                <a:lnTo>
                                  <a:pt x="9684" y="167688"/>
                                </a:lnTo>
                                <a:lnTo>
                                  <a:pt x="9751" y="167688"/>
                                </a:lnTo>
                                <a:lnTo>
                                  <a:pt x="9818" y="167687"/>
                                </a:lnTo>
                                <a:lnTo>
                                  <a:pt x="9884" y="167687"/>
                                </a:lnTo>
                                <a:lnTo>
                                  <a:pt x="9951" y="167686"/>
                                </a:lnTo>
                                <a:lnTo>
                                  <a:pt x="10018" y="167686"/>
                                </a:lnTo>
                                <a:lnTo>
                                  <a:pt x="10085" y="167685"/>
                                </a:lnTo>
                                <a:lnTo>
                                  <a:pt x="10152" y="167685"/>
                                </a:lnTo>
                                <a:lnTo>
                                  <a:pt x="10218" y="167684"/>
                                </a:lnTo>
                                <a:lnTo>
                                  <a:pt x="10285" y="167684"/>
                                </a:lnTo>
                                <a:lnTo>
                                  <a:pt x="10352" y="167683"/>
                                </a:lnTo>
                                <a:lnTo>
                                  <a:pt x="10419" y="167683"/>
                                </a:lnTo>
                                <a:lnTo>
                                  <a:pt x="10486" y="167682"/>
                                </a:lnTo>
                                <a:lnTo>
                                  <a:pt x="10552" y="167682"/>
                                </a:lnTo>
                                <a:lnTo>
                                  <a:pt x="10619" y="167681"/>
                                </a:lnTo>
                                <a:lnTo>
                                  <a:pt x="10686" y="167681"/>
                                </a:lnTo>
                                <a:lnTo>
                                  <a:pt x="10753" y="167680"/>
                                </a:lnTo>
                                <a:lnTo>
                                  <a:pt x="10820" y="167680"/>
                                </a:lnTo>
                                <a:lnTo>
                                  <a:pt x="10886" y="167679"/>
                                </a:lnTo>
                                <a:lnTo>
                                  <a:pt x="10953" y="167679"/>
                                </a:lnTo>
                                <a:lnTo>
                                  <a:pt x="11020" y="167678"/>
                                </a:lnTo>
                                <a:lnTo>
                                  <a:pt x="11087" y="167678"/>
                                </a:lnTo>
                                <a:lnTo>
                                  <a:pt x="11154" y="167677"/>
                                </a:lnTo>
                                <a:lnTo>
                                  <a:pt x="11220" y="167677"/>
                                </a:lnTo>
                                <a:lnTo>
                                  <a:pt x="11287" y="167676"/>
                                </a:lnTo>
                                <a:lnTo>
                                  <a:pt x="11354" y="167676"/>
                                </a:lnTo>
                                <a:lnTo>
                                  <a:pt x="11421" y="167675"/>
                                </a:lnTo>
                                <a:lnTo>
                                  <a:pt x="11487" y="167675"/>
                                </a:lnTo>
                                <a:lnTo>
                                  <a:pt x="11554" y="167674"/>
                                </a:lnTo>
                                <a:lnTo>
                                  <a:pt x="11621" y="167674"/>
                                </a:lnTo>
                                <a:lnTo>
                                  <a:pt x="11688" y="167673"/>
                                </a:lnTo>
                                <a:lnTo>
                                  <a:pt x="11755" y="167673"/>
                                </a:lnTo>
                                <a:lnTo>
                                  <a:pt x="11821" y="167673"/>
                                </a:lnTo>
                                <a:lnTo>
                                  <a:pt x="11888" y="167672"/>
                                </a:lnTo>
                                <a:lnTo>
                                  <a:pt x="11955" y="167672"/>
                                </a:lnTo>
                                <a:lnTo>
                                  <a:pt x="12022" y="167671"/>
                                </a:lnTo>
                                <a:lnTo>
                                  <a:pt x="12089" y="167671"/>
                                </a:lnTo>
                                <a:lnTo>
                                  <a:pt x="12155" y="167670"/>
                                </a:lnTo>
                                <a:lnTo>
                                  <a:pt x="12222" y="167670"/>
                                </a:lnTo>
                                <a:lnTo>
                                  <a:pt x="12289" y="167669"/>
                                </a:lnTo>
                                <a:lnTo>
                                  <a:pt x="12356" y="167669"/>
                                </a:lnTo>
                                <a:lnTo>
                                  <a:pt x="12423" y="167668"/>
                                </a:lnTo>
                                <a:lnTo>
                                  <a:pt x="12489" y="167668"/>
                                </a:lnTo>
                                <a:lnTo>
                                  <a:pt x="12556" y="167667"/>
                                </a:lnTo>
                                <a:lnTo>
                                  <a:pt x="12623" y="167667"/>
                                </a:lnTo>
                                <a:lnTo>
                                  <a:pt x="12690" y="167666"/>
                                </a:lnTo>
                                <a:lnTo>
                                  <a:pt x="12756" y="167666"/>
                                </a:lnTo>
                                <a:lnTo>
                                  <a:pt x="12823" y="167665"/>
                                </a:lnTo>
                                <a:lnTo>
                                  <a:pt x="12890" y="167665"/>
                                </a:lnTo>
                                <a:lnTo>
                                  <a:pt x="12957" y="167664"/>
                                </a:lnTo>
                                <a:lnTo>
                                  <a:pt x="13024" y="167664"/>
                                </a:lnTo>
                                <a:lnTo>
                                  <a:pt x="13090" y="167663"/>
                                </a:lnTo>
                                <a:lnTo>
                                  <a:pt x="13157" y="167663"/>
                                </a:lnTo>
                                <a:lnTo>
                                  <a:pt x="13224" y="167662"/>
                                </a:lnTo>
                                <a:lnTo>
                                  <a:pt x="13291" y="167662"/>
                                </a:lnTo>
                                <a:lnTo>
                                  <a:pt x="13358" y="167661"/>
                                </a:lnTo>
                                <a:lnTo>
                                  <a:pt x="13424" y="167661"/>
                                </a:lnTo>
                                <a:lnTo>
                                  <a:pt x="13491" y="167660"/>
                                </a:lnTo>
                                <a:lnTo>
                                  <a:pt x="13558" y="167660"/>
                                </a:lnTo>
                                <a:lnTo>
                                  <a:pt x="13625" y="167659"/>
                                </a:lnTo>
                                <a:lnTo>
                                  <a:pt x="13692" y="167659"/>
                                </a:lnTo>
                                <a:lnTo>
                                  <a:pt x="13758" y="167658"/>
                                </a:lnTo>
                                <a:lnTo>
                                  <a:pt x="13825" y="167658"/>
                                </a:lnTo>
                                <a:lnTo>
                                  <a:pt x="13892" y="167657"/>
                                </a:lnTo>
                                <a:lnTo>
                                  <a:pt x="13959" y="167657"/>
                                </a:lnTo>
                                <a:lnTo>
                                  <a:pt x="14026" y="167656"/>
                                </a:lnTo>
                                <a:lnTo>
                                  <a:pt x="14092" y="167656"/>
                                </a:lnTo>
                                <a:lnTo>
                                  <a:pt x="14159" y="167655"/>
                                </a:lnTo>
                                <a:lnTo>
                                  <a:pt x="14226" y="167655"/>
                                </a:lnTo>
                                <a:lnTo>
                                  <a:pt x="14293" y="167654"/>
                                </a:lnTo>
                                <a:lnTo>
                                  <a:pt x="14359" y="167654"/>
                                </a:lnTo>
                                <a:lnTo>
                                  <a:pt x="14426" y="167653"/>
                                </a:lnTo>
                                <a:lnTo>
                                  <a:pt x="14493" y="167653"/>
                                </a:lnTo>
                                <a:lnTo>
                                  <a:pt x="14560" y="167652"/>
                                </a:lnTo>
                                <a:lnTo>
                                  <a:pt x="14627" y="167652"/>
                                </a:lnTo>
                                <a:lnTo>
                                  <a:pt x="14693" y="167651"/>
                                </a:lnTo>
                                <a:lnTo>
                                  <a:pt x="14760" y="167651"/>
                                </a:lnTo>
                                <a:lnTo>
                                  <a:pt x="14827" y="167650"/>
                                </a:lnTo>
                                <a:lnTo>
                                  <a:pt x="14894" y="167650"/>
                                </a:lnTo>
                                <a:lnTo>
                                  <a:pt x="14961" y="167649"/>
                                </a:lnTo>
                                <a:lnTo>
                                  <a:pt x="15027" y="167649"/>
                                </a:lnTo>
                                <a:lnTo>
                                  <a:pt x="15094" y="167648"/>
                                </a:lnTo>
                                <a:lnTo>
                                  <a:pt x="15161" y="167648"/>
                                </a:lnTo>
                                <a:lnTo>
                                  <a:pt x="15228" y="167647"/>
                                </a:lnTo>
                                <a:lnTo>
                                  <a:pt x="15295" y="167647"/>
                                </a:lnTo>
                                <a:lnTo>
                                  <a:pt x="15361" y="167646"/>
                                </a:lnTo>
                                <a:lnTo>
                                  <a:pt x="15428" y="167646"/>
                                </a:lnTo>
                                <a:lnTo>
                                  <a:pt x="15495" y="167645"/>
                                </a:lnTo>
                                <a:lnTo>
                                  <a:pt x="15562" y="167645"/>
                                </a:lnTo>
                                <a:lnTo>
                                  <a:pt x="15628" y="167644"/>
                                </a:lnTo>
                                <a:lnTo>
                                  <a:pt x="15695" y="167644"/>
                                </a:lnTo>
                                <a:lnTo>
                                  <a:pt x="15762" y="167643"/>
                                </a:lnTo>
                                <a:lnTo>
                                  <a:pt x="15829" y="167643"/>
                                </a:lnTo>
                                <a:lnTo>
                                  <a:pt x="15896" y="167642"/>
                                </a:lnTo>
                                <a:lnTo>
                                  <a:pt x="15962" y="167642"/>
                                </a:lnTo>
                                <a:lnTo>
                                  <a:pt x="16029" y="167641"/>
                                </a:lnTo>
                                <a:lnTo>
                                  <a:pt x="16096" y="167641"/>
                                </a:lnTo>
                                <a:lnTo>
                                  <a:pt x="16163" y="167640"/>
                                </a:lnTo>
                                <a:lnTo>
                                  <a:pt x="16230" y="167640"/>
                                </a:lnTo>
                                <a:lnTo>
                                  <a:pt x="16296" y="167639"/>
                                </a:lnTo>
                                <a:lnTo>
                                  <a:pt x="16363" y="167639"/>
                                </a:lnTo>
                                <a:lnTo>
                                  <a:pt x="16430" y="167638"/>
                                </a:lnTo>
                                <a:lnTo>
                                  <a:pt x="16497" y="167638"/>
                                </a:lnTo>
                                <a:lnTo>
                                  <a:pt x="16564" y="167637"/>
                                </a:lnTo>
                                <a:lnTo>
                                  <a:pt x="16630" y="167637"/>
                                </a:lnTo>
                                <a:lnTo>
                                  <a:pt x="16697" y="167636"/>
                                </a:lnTo>
                                <a:lnTo>
                                  <a:pt x="16764" y="167636"/>
                                </a:lnTo>
                                <a:lnTo>
                                  <a:pt x="16831" y="167635"/>
                                </a:lnTo>
                                <a:lnTo>
                                  <a:pt x="16898" y="167635"/>
                                </a:lnTo>
                                <a:lnTo>
                                  <a:pt x="16964" y="167634"/>
                                </a:lnTo>
                                <a:lnTo>
                                  <a:pt x="17031" y="167634"/>
                                </a:lnTo>
                                <a:lnTo>
                                  <a:pt x="17098" y="167633"/>
                                </a:lnTo>
                                <a:lnTo>
                                  <a:pt x="17165" y="167633"/>
                                </a:lnTo>
                                <a:lnTo>
                                  <a:pt x="17231" y="167632"/>
                                </a:lnTo>
                                <a:lnTo>
                                  <a:pt x="17298" y="167631"/>
                                </a:lnTo>
                                <a:lnTo>
                                  <a:pt x="17365" y="167631"/>
                                </a:lnTo>
                                <a:lnTo>
                                  <a:pt x="17432" y="167630"/>
                                </a:lnTo>
                                <a:lnTo>
                                  <a:pt x="17499" y="167630"/>
                                </a:lnTo>
                                <a:lnTo>
                                  <a:pt x="17565" y="167629"/>
                                </a:lnTo>
                                <a:lnTo>
                                  <a:pt x="17632" y="167629"/>
                                </a:lnTo>
                                <a:lnTo>
                                  <a:pt x="17699" y="167628"/>
                                </a:lnTo>
                                <a:lnTo>
                                  <a:pt x="17766" y="167628"/>
                                </a:lnTo>
                                <a:lnTo>
                                  <a:pt x="17833" y="167627"/>
                                </a:lnTo>
                                <a:lnTo>
                                  <a:pt x="17899" y="167627"/>
                                </a:lnTo>
                                <a:lnTo>
                                  <a:pt x="17966" y="167626"/>
                                </a:lnTo>
                                <a:lnTo>
                                  <a:pt x="18033" y="167626"/>
                                </a:lnTo>
                                <a:lnTo>
                                  <a:pt x="18100" y="167625"/>
                                </a:lnTo>
                                <a:lnTo>
                                  <a:pt x="18167" y="167625"/>
                                </a:lnTo>
                                <a:lnTo>
                                  <a:pt x="18233" y="167624"/>
                                </a:lnTo>
                                <a:lnTo>
                                  <a:pt x="18300" y="167624"/>
                                </a:lnTo>
                                <a:lnTo>
                                  <a:pt x="18367" y="167623"/>
                                </a:lnTo>
                                <a:lnTo>
                                  <a:pt x="18434" y="167623"/>
                                </a:lnTo>
                                <a:lnTo>
                                  <a:pt x="18500" y="167622"/>
                                </a:lnTo>
                                <a:lnTo>
                                  <a:pt x="18567" y="167622"/>
                                </a:lnTo>
                                <a:lnTo>
                                  <a:pt x="18634" y="167621"/>
                                </a:lnTo>
                                <a:lnTo>
                                  <a:pt x="18701" y="167621"/>
                                </a:lnTo>
                                <a:lnTo>
                                  <a:pt x="18768" y="167620"/>
                                </a:lnTo>
                                <a:lnTo>
                                  <a:pt x="18834" y="167620"/>
                                </a:lnTo>
                                <a:lnTo>
                                  <a:pt x="18901" y="167619"/>
                                </a:lnTo>
                                <a:lnTo>
                                  <a:pt x="18968" y="167619"/>
                                </a:lnTo>
                                <a:lnTo>
                                  <a:pt x="19035" y="167618"/>
                                </a:lnTo>
                                <a:lnTo>
                                  <a:pt x="19102" y="167618"/>
                                </a:lnTo>
                                <a:lnTo>
                                  <a:pt x="19168" y="167617"/>
                                </a:lnTo>
                                <a:lnTo>
                                  <a:pt x="19235" y="167616"/>
                                </a:lnTo>
                                <a:lnTo>
                                  <a:pt x="19302" y="167616"/>
                                </a:lnTo>
                                <a:lnTo>
                                  <a:pt x="19369" y="167615"/>
                                </a:lnTo>
                                <a:lnTo>
                                  <a:pt x="19436" y="167615"/>
                                </a:lnTo>
                                <a:lnTo>
                                  <a:pt x="19502" y="167614"/>
                                </a:lnTo>
                                <a:lnTo>
                                  <a:pt x="19569" y="167614"/>
                                </a:lnTo>
                                <a:lnTo>
                                  <a:pt x="19636" y="167613"/>
                                </a:lnTo>
                                <a:lnTo>
                                  <a:pt x="19703" y="167613"/>
                                </a:lnTo>
                                <a:lnTo>
                                  <a:pt x="19769" y="167612"/>
                                </a:lnTo>
                                <a:lnTo>
                                  <a:pt x="19836" y="167612"/>
                                </a:lnTo>
                                <a:lnTo>
                                  <a:pt x="19903" y="167611"/>
                                </a:lnTo>
                                <a:lnTo>
                                  <a:pt x="19970" y="167611"/>
                                </a:lnTo>
                                <a:lnTo>
                                  <a:pt x="20037" y="167610"/>
                                </a:lnTo>
                                <a:lnTo>
                                  <a:pt x="20103" y="167610"/>
                                </a:lnTo>
                                <a:lnTo>
                                  <a:pt x="20170" y="167609"/>
                                </a:lnTo>
                                <a:lnTo>
                                  <a:pt x="20237" y="167609"/>
                                </a:lnTo>
                                <a:lnTo>
                                  <a:pt x="20304" y="167608"/>
                                </a:lnTo>
                                <a:lnTo>
                                  <a:pt x="20371" y="167608"/>
                                </a:lnTo>
                                <a:lnTo>
                                  <a:pt x="20437" y="167607"/>
                                </a:lnTo>
                                <a:lnTo>
                                  <a:pt x="20504" y="167607"/>
                                </a:lnTo>
                                <a:lnTo>
                                  <a:pt x="20571" y="167606"/>
                                </a:lnTo>
                                <a:lnTo>
                                  <a:pt x="20638" y="167605"/>
                                </a:lnTo>
                                <a:lnTo>
                                  <a:pt x="20705" y="167605"/>
                                </a:lnTo>
                                <a:lnTo>
                                  <a:pt x="20771" y="167604"/>
                                </a:lnTo>
                                <a:lnTo>
                                  <a:pt x="20838" y="167604"/>
                                </a:lnTo>
                                <a:lnTo>
                                  <a:pt x="20905" y="167603"/>
                                </a:lnTo>
                                <a:lnTo>
                                  <a:pt x="20972" y="167603"/>
                                </a:lnTo>
                                <a:lnTo>
                                  <a:pt x="21039" y="167602"/>
                                </a:lnTo>
                                <a:lnTo>
                                  <a:pt x="21105" y="167602"/>
                                </a:lnTo>
                                <a:lnTo>
                                  <a:pt x="21172" y="167601"/>
                                </a:lnTo>
                                <a:lnTo>
                                  <a:pt x="21239" y="167601"/>
                                </a:lnTo>
                                <a:lnTo>
                                  <a:pt x="21306" y="167600"/>
                                </a:lnTo>
                                <a:lnTo>
                                  <a:pt x="21372" y="167600"/>
                                </a:lnTo>
                                <a:lnTo>
                                  <a:pt x="21439" y="167599"/>
                                </a:lnTo>
                                <a:lnTo>
                                  <a:pt x="21506" y="167599"/>
                                </a:lnTo>
                                <a:lnTo>
                                  <a:pt x="21573" y="167598"/>
                                </a:lnTo>
                                <a:lnTo>
                                  <a:pt x="21640" y="167598"/>
                                </a:lnTo>
                                <a:lnTo>
                                  <a:pt x="21706" y="167597"/>
                                </a:lnTo>
                                <a:lnTo>
                                  <a:pt x="21773" y="167596"/>
                                </a:lnTo>
                                <a:lnTo>
                                  <a:pt x="21840" y="167596"/>
                                </a:lnTo>
                                <a:lnTo>
                                  <a:pt x="21907" y="167595"/>
                                </a:lnTo>
                                <a:lnTo>
                                  <a:pt x="21974" y="167595"/>
                                </a:lnTo>
                                <a:lnTo>
                                  <a:pt x="22040" y="167594"/>
                                </a:lnTo>
                                <a:lnTo>
                                  <a:pt x="22107" y="167594"/>
                                </a:lnTo>
                                <a:lnTo>
                                  <a:pt x="22174" y="167593"/>
                                </a:lnTo>
                                <a:lnTo>
                                  <a:pt x="22241" y="167593"/>
                                </a:lnTo>
                                <a:lnTo>
                                  <a:pt x="22308" y="167592"/>
                                </a:lnTo>
                                <a:lnTo>
                                  <a:pt x="22374" y="167592"/>
                                </a:lnTo>
                                <a:lnTo>
                                  <a:pt x="22441" y="167591"/>
                                </a:lnTo>
                                <a:lnTo>
                                  <a:pt x="22508" y="167591"/>
                                </a:lnTo>
                                <a:lnTo>
                                  <a:pt x="22575" y="167590"/>
                                </a:lnTo>
                                <a:lnTo>
                                  <a:pt x="22641" y="167590"/>
                                </a:lnTo>
                                <a:lnTo>
                                  <a:pt x="22708" y="167589"/>
                                </a:lnTo>
                                <a:lnTo>
                                  <a:pt x="22775" y="167588"/>
                                </a:lnTo>
                                <a:lnTo>
                                  <a:pt x="22842" y="167588"/>
                                </a:lnTo>
                                <a:lnTo>
                                  <a:pt x="22909" y="167587"/>
                                </a:lnTo>
                                <a:lnTo>
                                  <a:pt x="22975" y="167587"/>
                                </a:lnTo>
                                <a:lnTo>
                                  <a:pt x="23042" y="167586"/>
                                </a:lnTo>
                                <a:lnTo>
                                  <a:pt x="23109" y="167586"/>
                                </a:lnTo>
                                <a:lnTo>
                                  <a:pt x="23176" y="167585"/>
                                </a:lnTo>
                                <a:lnTo>
                                  <a:pt x="23243" y="167585"/>
                                </a:lnTo>
                                <a:lnTo>
                                  <a:pt x="23309" y="167584"/>
                                </a:lnTo>
                                <a:lnTo>
                                  <a:pt x="23376" y="167584"/>
                                </a:lnTo>
                                <a:lnTo>
                                  <a:pt x="23443" y="167583"/>
                                </a:lnTo>
                                <a:lnTo>
                                  <a:pt x="23510" y="167583"/>
                                </a:lnTo>
                                <a:lnTo>
                                  <a:pt x="23577" y="167582"/>
                                </a:lnTo>
                                <a:lnTo>
                                  <a:pt x="23643" y="167581"/>
                                </a:lnTo>
                                <a:lnTo>
                                  <a:pt x="23710" y="167581"/>
                                </a:lnTo>
                                <a:lnTo>
                                  <a:pt x="23777" y="167580"/>
                                </a:lnTo>
                                <a:lnTo>
                                  <a:pt x="23844" y="167580"/>
                                </a:lnTo>
                                <a:lnTo>
                                  <a:pt x="23911" y="167579"/>
                                </a:lnTo>
                                <a:lnTo>
                                  <a:pt x="23977" y="167579"/>
                                </a:lnTo>
                                <a:lnTo>
                                  <a:pt x="24044" y="167578"/>
                                </a:lnTo>
                                <a:lnTo>
                                  <a:pt x="24111" y="167578"/>
                                </a:lnTo>
                                <a:lnTo>
                                  <a:pt x="24178" y="167577"/>
                                </a:lnTo>
                                <a:lnTo>
                                  <a:pt x="24244" y="167577"/>
                                </a:lnTo>
                                <a:lnTo>
                                  <a:pt x="24311" y="167576"/>
                                </a:lnTo>
                                <a:lnTo>
                                  <a:pt x="24378" y="167575"/>
                                </a:lnTo>
                                <a:lnTo>
                                  <a:pt x="24445" y="167575"/>
                                </a:lnTo>
                                <a:lnTo>
                                  <a:pt x="24512" y="167574"/>
                                </a:lnTo>
                                <a:lnTo>
                                  <a:pt x="24578" y="167574"/>
                                </a:lnTo>
                                <a:lnTo>
                                  <a:pt x="24645" y="167573"/>
                                </a:lnTo>
                                <a:lnTo>
                                  <a:pt x="24712" y="167573"/>
                                </a:lnTo>
                                <a:lnTo>
                                  <a:pt x="24779" y="167572"/>
                                </a:lnTo>
                                <a:lnTo>
                                  <a:pt x="24846" y="167572"/>
                                </a:lnTo>
                                <a:lnTo>
                                  <a:pt x="24912" y="167571"/>
                                </a:lnTo>
                                <a:lnTo>
                                  <a:pt x="24979" y="167571"/>
                                </a:lnTo>
                                <a:lnTo>
                                  <a:pt x="25046" y="167570"/>
                                </a:lnTo>
                                <a:lnTo>
                                  <a:pt x="25113" y="167569"/>
                                </a:lnTo>
                                <a:lnTo>
                                  <a:pt x="25180" y="167569"/>
                                </a:lnTo>
                                <a:lnTo>
                                  <a:pt x="25246" y="167568"/>
                                </a:lnTo>
                                <a:lnTo>
                                  <a:pt x="25313" y="167568"/>
                                </a:lnTo>
                                <a:lnTo>
                                  <a:pt x="25380" y="167567"/>
                                </a:lnTo>
                                <a:lnTo>
                                  <a:pt x="25447" y="167567"/>
                                </a:lnTo>
                                <a:lnTo>
                                  <a:pt x="25513" y="167566"/>
                                </a:lnTo>
                                <a:lnTo>
                                  <a:pt x="25580" y="167566"/>
                                </a:lnTo>
                                <a:lnTo>
                                  <a:pt x="25647" y="167565"/>
                                </a:lnTo>
                                <a:lnTo>
                                  <a:pt x="25714" y="167565"/>
                                </a:lnTo>
                                <a:lnTo>
                                  <a:pt x="25781" y="167564"/>
                                </a:lnTo>
                                <a:lnTo>
                                  <a:pt x="25847" y="167563"/>
                                </a:lnTo>
                                <a:lnTo>
                                  <a:pt x="25914" y="167563"/>
                                </a:lnTo>
                                <a:lnTo>
                                  <a:pt x="25981" y="167562"/>
                                </a:lnTo>
                                <a:lnTo>
                                  <a:pt x="26048" y="167562"/>
                                </a:lnTo>
                                <a:lnTo>
                                  <a:pt x="26115" y="167561"/>
                                </a:lnTo>
                                <a:lnTo>
                                  <a:pt x="26181" y="167561"/>
                                </a:lnTo>
                                <a:lnTo>
                                  <a:pt x="26248" y="167560"/>
                                </a:lnTo>
                                <a:lnTo>
                                  <a:pt x="26315" y="167560"/>
                                </a:lnTo>
                                <a:lnTo>
                                  <a:pt x="26382" y="167559"/>
                                </a:lnTo>
                                <a:lnTo>
                                  <a:pt x="26449" y="167558"/>
                                </a:lnTo>
                                <a:lnTo>
                                  <a:pt x="26515" y="167558"/>
                                </a:lnTo>
                                <a:lnTo>
                                  <a:pt x="26582" y="167557"/>
                                </a:lnTo>
                                <a:lnTo>
                                  <a:pt x="26649" y="167557"/>
                                </a:lnTo>
                                <a:lnTo>
                                  <a:pt x="26716" y="167556"/>
                                </a:lnTo>
                                <a:lnTo>
                                  <a:pt x="26782" y="167556"/>
                                </a:lnTo>
                                <a:lnTo>
                                  <a:pt x="26849" y="167555"/>
                                </a:lnTo>
                                <a:lnTo>
                                  <a:pt x="26916" y="167555"/>
                                </a:lnTo>
                                <a:lnTo>
                                  <a:pt x="26983" y="167554"/>
                                </a:lnTo>
                                <a:lnTo>
                                  <a:pt x="27050" y="167553"/>
                                </a:lnTo>
                                <a:lnTo>
                                  <a:pt x="27116" y="167553"/>
                                </a:lnTo>
                                <a:lnTo>
                                  <a:pt x="27183" y="167552"/>
                                </a:lnTo>
                                <a:lnTo>
                                  <a:pt x="27250" y="167552"/>
                                </a:lnTo>
                                <a:lnTo>
                                  <a:pt x="27317" y="167551"/>
                                </a:lnTo>
                                <a:lnTo>
                                  <a:pt x="27384" y="167551"/>
                                </a:lnTo>
                                <a:lnTo>
                                  <a:pt x="27450" y="167550"/>
                                </a:lnTo>
                                <a:lnTo>
                                  <a:pt x="27517" y="167550"/>
                                </a:lnTo>
                                <a:lnTo>
                                  <a:pt x="27584" y="167549"/>
                                </a:lnTo>
                                <a:lnTo>
                                  <a:pt x="27651" y="167548"/>
                                </a:lnTo>
                                <a:lnTo>
                                  <a:pt x="27718" y="167548"/>
                                </a:lnTo>
                                <a:lnTo>
                                  <a:pt x="27784" y="167547"/>
                                </a:lnTo>
                                <a:lnTo>
                                  <a:pt x="27851" y="167547"/>
                                </a:lnTo>
                                <a:lnTo>
                                  <a:pt x="27918" y="167546"/>
                                </a:lnTo>
                                <a:lnTo>
                                  <a:pt x="27985" y="167546"/>
                                </a:lnTo>
                                <a:lnTo>
                                  <a:pt x="28052" y="167545"/>
                                </a:lnTo>
                                <a:lnTo>
                                  <a:pt x="28118" y="167544"/>
                                </a:lnTo>
                                <a:lnTo>
                                  <a:pt x="28185" y="167544"/>
                                </a:lnTo>
                                <a:lnTo>
                                  <a:pt x="28252" y="167543"/>
                                </a:lnTo>
                                <a:lnTo>
                                  <a:pt x="28319" y="167543"/>
                                </a:lnTo>
                                <a:lnTo>
                                  <a:pt x="28385" y="167542"/>
                                </a:lnTo>
                                <a:lnTo>
                                  <a:pt x="28452" y="167542"/>
                                </a:lnTo>
                                <a:lnTo>
                                  <a:pt x="28519" y="167541"/>
                                </a:lnTo>
                                <a:lnTo>
                                  <a:pt x="28586" y="167541"/>
                                </a:lnTo>
                                <a:lnTo>
                                  <a:pt x="28653" y="167540"/>
                                </a:lnTo>
                                <a:lnTo>
                                  <a:pt x="28719" y="167539"/>
                                </a:lnTo>
                                <a:lnTo>
                                  <a:pt x="28786" y="167539"/>
                                </a:lnTo>
                                <a:lnTo>
                                  <a:pt x="28853" y="167538"/>
                                </a:lnTo>
                                <a:lnTo>
                                  <a:pt x="28920" y="167538"/>
                                </a:lnTo>
                                <a:lnTo>
                                  <a:pt x="28987" y="167537"/>
                                </a:lnTo>
                                <a:lnTo>
                                  <a:pt x="29053" y="167537"/>
                                </a:lnTo>
                                <a:lnTo>
                                  <a:pt x="29120" y="167536"/>
                                </a:lnTo>
                                <a:lnTo>
                                  <a:pt x="29187" y="167535"/>
                                </a:lnTo>
                                <a:lnTo>
                                  <a:pt x="29254" y="167535"/>
                                </a:lnTo>
                                <a:lnTo>
                                  <a:pt x="29321" y="167534"/>
                                </a:lnTo>
                                <a:lnTo>
                                  <a:pt x="29387" y="167534"/>
                                </a:lnTo>
                                <a:lnTo>
                                  <a:pt x="29454" y="167533"/>
                                </a:lnTo>
                                <a:lnTo>
                                  <a:pt x="29521" y="167533"/>
                                </a:lnTo>
                                <a:lnTo>
                                  <a:pt x="29588" y="167532"/>
                                </a:lnTo>
                                <a:lnTo>
                                  <a:pt x="29654" y="167531"/>
                                </a:lnTo>
                                <a:lnTo>
                                  <a:pt x="29721" y="167531"/>
                                </a:lnTo>
                                <a:lnTo>
                                  <a:pt x="29788" y="167530"/>
                                </a:lnTo>
                                <a:lnTo>
                                  <a:pt x="29855" y="167530"/>
                                </a:lnTo>
                                <a:lnTo>
                                  <a:pt x="29922" y="167529"/>
                                </a:lnTo>
                                <a:lnTo>
                                  <a:pt x="29988" y="167529"/>
                                </a:lnTo>
                                <a:lnTo>
                                  <a:pt x="30055" y="167528"/>
                                </a:lnTo>
                                <a:lnTo>
                                  <a:pt x="30122" y="167527"/>
                                </a:lnTo>
                                <a:lnTo>
                                  <a:pt x="30189" y="167527"/>
                                </a:lnTo>
                                <a:lnTo>
                                  <a:pt x="30256" y="167526"/>
                                </a:lnTo>
                                <a:lnTo>
                                  <a:pt x="30322" y="167526"/>
                                </a:lnTo>
                                <a:lnTo>
                                  <a:pt x="30389" y="167525"/>
                                </a:lnTo>
                                <a:lnTo>
                                  <a:pt x="30456" y="167525"/>
                                </a:lnTo>
                                <a:lnTo>
                                  <a:pt x="30523" y="167524"/>
                                </a:lnTo>
                                <a:lnTo>
                                  <a:pt x="30590" y="167523"/>
                                </a:lnTo>
                                <a:lnTo>
                                  <a:pt x="30656" y="167523"/>
                                </a:lnTo>
                                <a:lnTo>
                                  <a:pt x="30723" y="167522"/>
                                </a:lnTo>
                                <a:lnTo>
                                  <a:pt x="30790" y="167522"/>
                                </a:lnTo>
                                <a:lnTo>
                                  <a:pt x="30857" y="167521"/>
                                </a:lnTo>
                                <a:lnTo>
                                  <a:pt x="30924" y="167521"/>
                                </a:lnTo>
                                <a:lnTo>
                                  <a:pt x="30990" y="167520"/>
                                </a:lnTo>
                                <a:lnTo>
                                  <a:pt x="31057" y="167519"/>
                                </a:lnTo>
                                <a:lnTo>
                                  <a:pt x="31124" y="167519"/>
                                </a:lnTo>
                                <a:lnTo>
                                  <a:pt x="31191" y="167518"/>
                                </a:lnTo>
                                <a:lnTo>
                                  <a:pt x="31257" y="167518"/>
                                </a:lnTo>
                                <a:lnTo>
                                  <a:pt x="31324" y="167517"/>
                                </a:lnTo>
                                <a:lnTo>
                                  <a:pt x="31391" y="167517"/>
                                </a:lnTo>
                                <a:lnTo>
                                  <a:pt x="31458" y="167516"/>
                                </a:lnTo>
                                <a:lnTo>
                                  <a:pt x="31525" y="167515"/>
                                </a:lnTo>
                                <a:lnTo>
                                  <a:pt x="31591" y="167515"/>
                                </a:lnTo>
                                <a:lnTo>
                                  <a:pt x="31658" y="167514"/>
                                </a:lnTo>
                                <a:lnTo>
                                  <a:pt x="31725" y="167514"/>
                                </a:lnTo>
                                <a:lnTo>
                                  <a:pt x="31792" y="167513"/>
                                </a:lnTo>
                                <a:lnTo>
                                  <a:pt x="31859" y="167513"/>
                                </a:lnTo>
                                <a:lnTo>
                                  <a:pt x="31925" y="167512"/>
                                </a:lnTo>
                                <a:lnTo>
                                  <a:pt x="31992" y="167511"/>
                                </a:lnTo>
                                <a:lnTo>
                                  <a:pt x="32059" y="167511"/>
                                </a:lnTo>
                                <a:lnTo>
                                  <a:pt x="32126" y="167510"/>
                                </a:lnTo>
                                <a:lnTo>
                                  <a:pt x="32193" y="167510"/>
                                </a:lnTo>
                                <a:lnTo>
                                  <a:pt x="32259" y="167509"/>
                                </a:lnTo>
                                <a:lnTo>
                                  <a:pt x="32326" y="167508"/>
                                </a:lnTo>
                                <a:lnTo>
                                  <a:pt x="32393" y="167508"/>
                                </a:lnTo>
                                <a:lnTo>
                                  <a:pt x="32460" y="167507"/>
                                </a:lnTo>
                                <a:lnTo>
                                  <a:pt x="32526" y="167507"/>
                                </a:lnTo>
                                <a:lnTo>
                                  <a:pt x="32593" y="167506"/>
                                </a:lnTo>
                                <a:lnTo>
                                  <a:pt x="32660" y="167506"/>
                                </a:lnTo>
                                <a:lnTo>
                                  <a:pt x="32727" y="167505"/>
                                </a:lnTo>
                                <a:lnTo>
                                  <a:pt x="32794" y="167504"/>
                                </a:lnTo>
                                <a:lnTo>
                                  <a:pt x="32860" y="167504"/>
                                </a:lnTo>
                                <a:lnTo>
                                  <a:pt x="32927" y="167503"/>
                                </a:lnTo>
                                <a:lnTo>
                                  <a:pt x="32994" y="167503"/>
                                </a:lnTo>
                                <a:lnTo>
                                  <a:pt x="33061" y="167502"/>
                                </a:lnTo>
                                <a:lnTo>
                                  <a:pt x="33128" y="167501"/>
                                </a:lnTo>
                                <a:lnTo>
                                  <a:pt x="33194" y="167501"/>
                                </a:lnTo>
                                <a:lnTo>
                                  <a:pt x="33261" y="167500"/>
                                </a:lnTo>
                                <a:lnTo>
                                  <a:pt x="33328" y="167500"/>
                                </a:lnTo>
                                <a:lnTo>
                                  <a:pt x="33395" y="167499"/>
                                </a:lnTo>
                                <a:lnTo>
                                  <a:pt x="33462" y="167498"/>
                                </a:lnTo>
                                <a:lnTo>
                                  <a:pt x="33528" y="167498"/>
                                </a:lnTo>
                                <a:lnTo>
                                  <a:pt x="33595" y="167497"/>
                                </a:lnTo>
                                <a:lnTo>
                                  <a:pt x="33662" y="167497"/>
                                </a:lnTo>
                                <a:lnTo>
                                  <a:pt x="33729" y="167496"/>
                                </a:lnTo>
                                <a:lnTo>
                                  <a:pt x="33796" y="167496"/>
                                </a:lnTo>
                                <a:lnTo>
                                  <a:pt x="33862" y="167495"/>
                                </a:lnTo>
                                <a:lnTo>
                                  <a:pt x="33929" y="167494"/>
                                </a:lnTo>
                                <a:lnTo>
                                  <a:pt x="33996" y="167494"/>
                                </a:lnTo>
                                <a:lnTo>
                                  <a:pt x="34063" y="167493"/>
                                </a:lnTo>
                                <a:lnTo>
                                  <a:pt x="34129" y="167493"/>
                                </a:lnTo>
                                <a:lnTo>
                                  <a:pt x="34196" y="167492"/>
                                </a:lnTo>
                                <a:lnTo>
                                  <a:pt x="34263" y="167491"/>
                                </a:lnTo>
                                <a:lnTo>
                                  <a:pt x="34330" y="167491"/>
                                </a:lnTo>
                                <a:lnTo>
                                  <a:pt x="34397" y="167490"/>
                                </a:lnTo>
                                <a:lnTo>
                                  <a:pt x="34463" y="167490"/>
                                </a:lnTo>
                                <a:lnTo>
                                  <a:pt x="34530" y="167489"/>
                                </a:lnTo>
                                <a:lnTo>
                                  <a:pt x="34597" y="167488"/>
                                </a:lnTo>
                                <a:lnTo>
                                  <a:pt x="34664" y="167488"/>
                                </a:lnTo>
                                <a:lnTo>
                                  <a:pt x="34731" y="167487"/>
                                </a:lnTo>
                                <a:lnTo>
                                  <a:pt x="34797" y="167487"/>
                                </a:lnTo>
                                <a:lnTo>
                                  <a:pt x="34864" y="167486"/>
                                </a:lnTo>
                                <a:lnTo>
                                  <a:pt x="34931" y="167485"/>
                                </a:lnTo>
                                <a:lnTo>
                                  <a:pt x="34998" y="167485"/>
                                </a:lnTo>
                                <a:lnTo>
                                  <a:pt x="35065" y="167484"/>
                                </a:lnTo>
                                <a:lnTo>
                                  <a:pt x="35131" y="167484"/>
                                </a:lnTo>
                                <a:lnTo>
                                  <a:pt x="35198" y="167483"/>
                                </a:lnTo>
                                <a:lnTo>
                                  <a:pt x="35265" y="167482"/>
                                </a:lnTo>
                                <a:lnTo>
                                  <a:pt x="35332" y="167482"/>
                                </a:lnTo>
                                <a:lnTo>
                                  <a:pt x="35398" y="167481"/>
                                </a:lnTo>
                                <a:lnTo>
                                  <a:pt x="35465" y="167481"/>
                                </a:lnTo>
                                <a:lnTo>
                                  <a:pt x="35532" y="167480"/>
                                </a:lnTo>
                                <a:lnTo>
                                  <a:pt x="35599" y="167479"/>
                                </a:lnTo>
                                <a:lnTo>
                                  <a:pt x="35666" y="167479"/>
                                </a:lnTo>
                                <a:lnTo>
                                  <a:pt x="35732" y="167478"/>
                                </a:lnTo>
                                <a:lnTo>
                                  <a:pt x="35799" y="167478"/>
                                </a:lnTo>
                                <a:lnTo>
                                  <a:pt x="35866" y="167477"/>
                                </a:lnTo>
                                <a:lnTo>
                                  <a:pt x="35933" y="167476"/>
                                </a:lnTo>
                                <a:lnTo>
                                  <a:pt x="36000" y="167476"/>
                                </a:lnTo>
                                <a:lnTo>
                                  <a:pt x="36066" y="167475"/>
                                </a:lnTo>
                                <a:lnTo>
                                  <a:pt x="36133" y="167475"/>
                                </a:lnTo>
                                <a:lnTo>
                                  <a:pt x="36200" y="167474"/>
                                </a:lnTo>
                                <a:lnTo>
                                  <a:pt x="36267" y="167473"/>
                                </a:lnTo>
                                <a:lnTo>
                                  <a:pt x="36334" y="167473"/>
                                </a:lnTo>
                                <a:lnTo>
                                  <a:pt x="36400" y="167472"/>
                                </a:lnTo>
                                <a:lnTo>
                                  <a:pt x="36467" y="167472"/>
                                </a:lnTo>
                                <a:lnTo>
                                  <a:pt x="36534" y="167471"/>
                                </a:lnTo>
                                <a:lnTo>
                                  <a:pt x="36601" y="167470"/>
                                </a:lnTo>
                                <a:lnTo>
                                  <a:pt x="36667" y="167470"/>
                                </a:lnTo>
                                <a:lnTo>
                                  <a:pt x="36734" y="167469"/>
                                </a:lnTo>
                                <a:lnTo>
                                  <a:pt x="36801" y="167469"/>
                                </a:lnTo>
                                <a:lnTo>
                                  <a:pt x="36868" y="167468"/>
                                </a:lnTo>
                                <a:lnTo>
                                  <a:pt x="36935" y="167467"/>
                                </a:lnTo>
                                <a:lnTo>
                                  <a:pt x="37001" y="167467"/>
                                </a:lnTo>
                                <a:lnTo>
                                  <a:pt x="37068" y="167466"/>
                                </a:lnTo>
                                <a:lnTo>
                                  <a:pt x="37135" y="167466"/>
                                </a:lnTo>
                                <a:lnTo>
                                  <a:pt x="37202" y="167465"/>
                                </a:lnTo>
                                <a:lnTo>
                                  <a:pt x="37269" y="167464"/>
                                </a:lnTo>
                                <a:lnTo>
                                  <a:pt x="37335" y="167464"/>
                                </a:lnTo>
                                <a:lnTo>
                                  <a:pt x="37402" y="167463"/>
                                </a:lnTo>
                                <a:lnTo>
                                  <a:pt x="37469" y="167463"/>
                                </a:lnTo>
                                <a:lnTo>
                                  <a:pt x="37536" y="167462"/>
                                </a:lnTo>
                                <a:lnTo>
                                  <a:pt x="37603" y="167461"/>
                                </a:lnTo>
                                <a:lnTo>
                                  <a:pt x="37669" y="167461"/>
                                </a:lnTo>
                                <a:lnTo>
                                  <a:pt x="37736" y="167460"/>
                                </a:lnTo>
                                <a:lnTo>
                                  <a:pt x="37803" y="167459"/>
                                </a:lnTo>
                                <a:lnTo>
                                  <a:pt x="37870" y="167459"/>
                                </a:lnTo>
                                <a:lnTo>
                                  <a:pt x="37937" y="167458"/>
                                </a:lnTo>
                                <a:lnTo>
                                  <a:pt x="38003" y="167458"/>
                                </a:lnTo>
                                <a:lnTo>
                                  <a:pt x="38070" y="167457"/>
                                </a:lnTo>
                                <a:lnTo>
                                  <a:pt x="38137" y="167456"/>
                                </a:lnTo>
                                <a:lnTo>
                                  <a:pt x="38204" y="167456"/>
                                </a:lnTo>
                                <a:lnTo>
                                  <a:pt x="38270" y="167455"/>
                                </a:lnTo>
                                <a:lnTo>
                                  <a:pt x="38337" y="167455"/>
                                </a:lnTo>
                                <a:lnTo>
                                  <a:pt x="38404" y="167454"/>
                                </a:lnTo>
                                <a:lnTo>
                                  <a:pt x="38471" y="167453"/>
                                </a:lnTo>
                                <a:lnTo>
                                  <a:pt x="38538" y="167453"/>
                                </a:lnTo>
                                <a:lnTo>
                                  <a:pt x="38604" y="167452"/>
                                </a:lnTo>
                                <a:lnTo>
                                  <a:pt x="38671" y="167452"/>
                                </a:lnTo>
                                <a:lnTo>
                                  <a:pt x="38738" y="167451"/>
                                </a:lnTo>
                                <a:lnTo>
                                  <a:pt x="38805" y="167450"/>
                                </a:lnTo>
                                <a:lnTo>
                                  <a:pt x="38872" y="167450"/>
                                </a:lnTo>
                                <a:lnTo>
                                  <a:pt x="38938" y="167449"/>
                                </a:lnTo>
                                <a:lnTo>
                                  <a:pt x="39005" y="167448"/>
                                </a:lnTo>
                                <a:lnTo>
                                  <a:pt x="39072" y="167448"/>
                                </a:lnTo>
                                <a:lnTo>
                                  <a:pt x="39139" y="167447"/>
                                </a:lnTo>
                                <a:lnTo>
                                  <a:pt x="39206" y="167447"/>
                                </a:lnTo>
                                <a:lnTo>
                                  <a:pt x="39272" y="167446"/>
                                </a:lnTo>
                                <a:lnTo>
                                  <a:pt x="39339" y="167445"/>
                                </a:lnTo>
                                <a:lnTo>
                                  <a:pt x="39406" y="167445"/>
                                </a:lnTo>
                                <a:lnTo>
                                  <a:pt x="39473" y="167444"/>
                                </a:lnTo>
                                <a:lnTo>
                                  <a:pt x="39539" y="167443"/>
                                </a:lnTo>
                                <a:lnTo>
                                  <a:pt x="39606" y="167443"/>
                                </a:lnTo>
                                <a:lnTo>
                                  <a:pt x="39673" y="167442"/>
                                </a:lnTo>
                                <a:lnTo>
                                  <a:pt x="39740" y="167442"/>
                                </a:lnTo>
                                <a:lnTo>
                                  <a:pt x="39807" y="167441"/>
                                </a:lnTo>
                                <a:lnTo>
                                  <a:pt x="39873" y="167440"/>
                                </a:lnTo>
                                <a:lnTo>
                                  <a:pt x="39940" y="167440"/>
                                </a:lnTo>
                                <a:lnTo>
                                  <a:pt x="40007" y="167439"/>
                                </a:lnTo>
                                <a:lnTo>
                                  <a:pt x="40074" y="167439"/>
                                </a:lnTo>
                                <a:lnTo>
                                  <a:pt x="40141" y="167438"/>
                                </a:lnTo>
                                <a:lnTo>
                                  <a:pt x="40207" y="167437"/>
                                </a:lnTo>
                                <a:lnTo>
                                  <a:pt x="40274" y="167437"/>
                                </a:lnTo>
                                <a:lnTo>
                                  <a:pt x="40341" y="167436"/>
                                </a:lnTo>
                                <a:lnTo>
                                  <a:pt x="40408" y="167435"/>
                                </a:lnTo>
                                <a:lnTo>
                                  <a:pt x="40475" y="167435"/>
                                </a:lnTo>
                                <a:lnTo>
                                  <a:pt x="40541" y="167434"/>
                                </a:lnTo>
                                <a:lnTo>
                                  <a:pt x="40608" y="167434"/>
                                </a:lnTo>
                                <a:lnTo>
                                  <a:pt x="40675" y="167433"/>
                                </a:lnTo>
                                <a:lnTo>
                                  <a:pt x="40742" y="167432"/>
                                </a:lnTo>
                                <a:lnTo>
                                  <a:pt x="40809" y="167432"/>
                                </a:lnTo>
                                <a:lnTo>
                                  <a:pt x="40875" y="167431"/>
                                </a:lnTo>
                                <a:lnTo>
                                  <a:pt x="40942" y="167430"/>
                                </a:lnTo>
                                <a:lnTo>
                                  <a:pt x="41009" y="167430"/>
                                </a:lnTo>
                                <a:lnTo>
                                  <a:pt x="41076" y="167429"/>
                                </a:lnTo>
                                <a:lnTo>
                                  <a:pt x="41142" y="167428"/>
                                </a:lnTo>
                                <a:lnTo>
                                  <a:pt x="41209" y="167428"/>
                                </a:lnTo>
                                <a:lnTo>
                                  <a:pt x="41276" y="167427"/>
                                </a:lnTo>
                                <a:lnTo>
                                  <a:pt x="41343" y="167427"/>
                                </a:lnTo>
                                <a:lnTo>
                                  <a:pt x="41410" y="167426"/>
                                </a:lnTo>
                                <a:lnTo>
                                  <a:pt x="41476" y="167425"/>
                                </a:lnTo>
                                <a:lnTo>
                                  <a:pt x="41543" y="167425"/>
                                </a:lnTo>
                                <a:lnTo>
                                  <a:pt x="41610" y="167424"/>
                                </a:lnTo>
                                <a:lnTo>
                                  <a:pt x="41677" y="167423"/>
                                </a:lnTo>
                                <a:lnTo>
                                  <a:pt x="41744" y="167423"/>
                                </a:lnTo>
                                <a:lnTo>
                                  <a:pt x="41810" y="167422"/>
                                </a:lnTo>
                                <a:lnTo>
                                  <a:pt x="41877" y="167422"/>
                                </a:lnTo>
                                <a:lnTo>
                                  <a:pt x="41944" y="167421"/>
                                </a:lnTo>
                                <a:lnTo>
                                  <a:pt x="42011" y="167420"/>
                                </a:lnTo>
                                <a:lnTo>
                                  <a:pt x="42078" y="167420"/>
                                </a:lnTo>
                                <a:lnTo>
                                  <a:pt x="42144" y="167419"/>
                                </a:lnTo>
                                <a:lnTo>
                                  <a:pt x="42211" y="167418"/>
                                </a:lnTo>
                                <a:lnTo>
                                  <a:pt x="42278" y="167418"/>
                                </a:lnTo>
                                <a:lnTo>
                                  <a:pt x="42345" y="167417"/>
                                </a:lnTo>
                                <a:lnTo>
                                  <a:pt x="42411" y="167416"/>
                                </a:lnTo>
                                <a:lnTo>
                                  <a:pt x="42478" y="167416"/>
                                </a:lnTo>
                                <a:lnTo>
                                  <a:pt x="42545" y="167415"/>
                                </a:lnTo>
                                <a:lnTo>
                                  <a:pt x="42612" y="167415"/>
                                </a:lnTo>
                                <a:lnTo>
                                  <a:pt x="42679" y="167414"/>
                                </a:lnTo>
                                <a:lnTo>
                                  <a:pt x="42745" y="167413"/>
                                </a:lnTo>
                                <a:lnTo>
                                  <a:pt x="42812" y="167413"/>
                                </a:lnTo>
                                <a:lnTo>
                                  <a:pt x="42879" y="167412"/>
                                </a:lnTo>
                                <a:lnTo>
                                  <a:pt x="42946" y="167411"/>
                                </a:lnTo>
                                <a:lnTo>
                                  <a:pt x="43013" y="167411"/>
                                </a:lnTo>
                                <a:lnTo>
                                  <a:pt x="43079" y="167410"/>
                                </a:lnTo>
                                <a:lnTo>
                                  <a:pt x="43146" y="167409"/>
                                </a:lnTo>
                                <a:lnTo>
                                  <a:pt x="43213" y="167409"/>
                                </a:lnTo>
                                <a:lnTo>
                                  <a:pt x="43280" y="167408"/>
                                </a:lnTo>
                                <a:lnTo>
                                  <a:pt x="43347" y="167408"/>
                                </a:lnTo>
                                <a:lnTo>
                                  <a:pt x="43413" y="167407"/>
                                </a:lnTo>
                                <a:lnTo>
                                  <a:pt x="43480" y="167406"/>
                                </a:lnTo>
                                <a:lnTo>
                                  <a:pt x="43547" y="167406"/>
                                </a:lnTo>
                                <a:lnTo>
                                  <a:pt x="43614" y="167405"/>
                                </a:lnTo>
                                <a:lnTo>
                                  <a:pt x="43681" y="167404"/>
                                </a:lnTo>
                                <a:lnTo>
                                  <a:pt x="43747" y="167404"/>
                                </a:lnTo>
                                <a:lnTo>
                                  <a:pt x="43814" y="167403"/>
                                </a:lnTo>
                                <a:lnTo>
                                  <a:pt x="43881" y="167402"/>
                                </a:lnTo>
                                <a:lnTo>
                                  <a:pt x="43948" y="167402"/>
                                </a:lnTo>
                                <a:lnTo>
                                  <a:pt x="44014" y="167401"/>
                                </a:lnTo>
                                <a:lnTo>
                                  <a:pt x="44081" y="167400"/>
                                </a:lnTo>
                                <a:lnTo>
                                  <a:pt x="44148" y="167400"/>
                                </a:lnTo>
                                <a:lnTo>
                                  <a:pt x="44215" y="167399"/>
                                </a:lnTo>
                                <a:lnTo>
                                  <a:pt x="44282" y="167399"/>
                                </a:lnTo>
                                <a:lnTo>
                                  <a:pt x="44348" y="167398"/>
                                </a:lnTo>
                                <a:lnTo>
                                  <a:pt x="44415" y="167397"/>
                                </a:lnTo>
                                <a:lnTo>
                                  <a:pt x="44482" y="167397"/>
                                </a:lnTo>
                                <a:lnTo>
                                  <a:pt x="44549" y="167396"/>
                                </a:lnTo>
                                <a:lnTo>
                                  <a:pt x="44616" y="167395"/>
                                </a:lnTo>
                                <a:lnTo>
                                  <a:pt x="44682" y="167395"/>
                                </a:lnTo>
                                <a:lnTo>
                                  <a:pt x="44749" y="167394"/>
                                </a:lnTo>
                                <a:lnTo>
                                  <a:pt x="44816" y="167393"/>
                                </a:lnTo>
                                <a:lnTo>
                                  <a:pt x="44883" y="167393"/>
                                </a:lnTo>
                                <a:lnTo>
                                  <a:pt x="44950" y="167392"/>
                                </a:lnTo>
                                <a:lnTo>
                                  <a:pt x="45016" y="167391"/>
                                </a:lnTo>
                                <a:lnTo>
                                  <a:pt x="45083" y="167391"/>
                                </a:lnTo>
                                <a:lnTo>
                                  <a:pt x="45150" y="167390"/>
                                </a:lnTo>
                                <a:lnTo>
                                  <a:pt x="45217" y="167389"/>
                                </a:lnTo>
                                <a:lnTo>
                                  <a:pt x="45283" y="167389"/>
                                </a:lnTo>
                                <a:lnTo>
                                  <a:pt x="45350" y="167388"/>
                                </a:lnTo>
                                <a:lnTo>
                                  <a:pt x="45417" y="167387"/>
                                </a:lnTo>
                                <a:lnTo>
                                  <a:pt x="45484" y="167387"/>
                                </a:lnTo>
                                <a:lnTo>
                                  <a:pt x="45551" y="167386"/>
                                </a:lnTo>
                                <a:lnTo>
                                  <a:pt x="45617" y="167386"/>
                                </a:lnTo>
                                <a:lnTo>
                                  <a:pt x="45684" y="167385"/>
                                </a:lnTo>
                                <a:lnTo>
                                  <a:pt x="45751" y="167384"/>
                                </a:lnTo>
                                <a:lnTo>
                                  <a:pt x="45818" y="167384"/>
                                </a:lnTo>
                                <a:lnTo>
                                  <a:pt x="45885" y="167383"/>
                                </a:lnTo>
                                <a:lnTo>
                                  <a:pt x="45951" y="167382"/>
                                </a:lnTo>
                                <a:lnTo>
                                  <a:pt x="46018" y="167382"/>
                                </a:lnTo>
                                <a:lnTo>
                                  <a:pt x="46085" y="167381"/>
                                </a:lnTo>
                                <a:lnTo>
                                  <a:pt x="46152" y="167380"/>
                                </a:lnTo>
                                <a:lnTo>
                                  <a:pt x="46219" y="167380"/>
                                </a:lnTo>
                                <a:lnTo>
                                  <a:pt x="46285" y="167379"/>
                                </a:lnTo>
                                <a:lnTo>
                                  <a:pt x="46352" y="167378"/>
                                </a:lnTo>
                                <a:lnTo>
                                  <a:pt x="46419" y="167378"/>
                                </a:lnTo>
                                <a:lnTo>
                                  <a:pt x="46486" y="167377"/>
                                </a:lnTo>
                                <a:lnTo>
                                  <a:pt x="46552" y="167376"/>
                                </a:lnTo>
                                <a:lnTo>
                                  <a:pt x="46619" y="167376"/>
                                </a:lnTo>
                                <a:lnTo>
                                  <a:pt x="46686" y="167375"/>
                                </a:lnTo>
                                <a:lnTo>
                                  <a:pt x="46753" y="167374"/>
                                </a:lnTo>
                                <a:lnTo>
                                  <a:pt x="46820" y="167374"/>
                                </a:lnTo>
                                <a:lnTo>
                                  <a:pt x="46886" y="167373"/>
                                </a:lnTo>
                                <a:lnTo>
                                  <a:pt x="46953" y="167372"/>
                                </a:lnTo>
                                <a:lnTo>
                                  <a:pt x="47020" y="167372"/>
                                </a:lnTo>
                                <a:lnTo>
                                  <a:pt x="47087" y="167371"/>
                                </a:lnTo>
                                <a:lnTo>
                                  <a:pt x="47154" y="167370"/>
                                </a:lnTo>
                                <a:lnTo>
                                  <a:pt x="47220" y="167370"/>
                                </a:lnTo>
                                <a:lnTo>
                                  <a:pt x="47287" y="167369"/>
                                </a:lnTo>
                                <a:lnTo>
                                  <a:pt x="47354" y="167368"/>
                                </a:lnTo>
                                <a:lnTo>
                                  <a:pt x="47421" y="167368"/>
                                </a:lnTo>
                                <a:lnTo>
                                  <a:pt x="47488" y="167367"/>
                                </a:lnTo>
                                <a:lnTo>
                                  <a:pt x="47554" y="167366"/>
                                </a:lnTo>
                                <a:lnTo>
                                  <a:pt x="47621" y="167366"/>
                                </a:lnTo>
                                <a:lnTo>
                                  <a:pt x="47688" y="167365"/>
                                </a:lnTo>
                                <a:lnTo>
                                  <a:pt x="47755" y="167364"/>
                                </a:lnTo>
                                <a:lnTo>
                                  <a:pt x="47822" y="167364"/>
                                </a:lnTo>
                                <a:lnTo>
                                  <a:pt x="47888" y="167363"/>
                                </a:lnTo>
                                <a:lnTo>
                                  <a:pt x="47955" y="167362"/>
                                </a:lnTo>
                                <a:lnTo>
                                  <a:pt x="48022" y="167362"/>
                                </a:lnTo>
                                <a:lnTo>
                                  <a:pt x="48089" y="167361"/>
                                </a:lnTo>
                                <a:lnTo>
                                  <a:pt x="48155" y="167360"/>
                                </a:lnTo>
                                <a:lnTo>
                                  <a:pt x="48222" y="167360"/>
                                </a:lnTo>
                                <a:lnTo>
                                  <a:pt x="48289" y="167359"/>
                                </a:lnTo>
                                <a:lnTo>
                                  <a:pt x="48356" y="167358"/>
                                </a:lnTo>
                                <a:lnTo>
                                  <a:pt x="48423" y="167358"/>
                                </a:lnTo>
                                <a:lnTo>
                                  <a:pt x="48489" y="167357"/>
                                </a:lnTo>
                                <a:lnTo>
                                  <a:pt x="48556" y="167356"/>
                                </a:lnTo>
                                <a:lnTo>
                                  <a:pt x="48623" y="167356"/>
                                </a:lnTo>
                                <a:lnTo>
                                  <a:pt x="48690" y="167355"/>
                                </a:lnTo>
                                <a:lnTo>
                                  <a:pt x="48757" y="167354"/>
                                </a:lnTo>
                                <a:lnTo>
                                  <a:pt x="48823" y="167354"/>
                                </a:lnTo>
                                <a:lnTo>
                                  <a:pt x="48890" y="167353"/>
                                </a:lnTo>
                                <a:lnTo>
                                  <a:pt x="48957" y="167352"/>
                                </a:lnTo>
                                <a:lnTo>
                                  <a:pt x="49024" y="167352"/>
                                </a:lnTo>
                                <a:lnTo>
                                  <a:pt x="49091" y="167351"/>
                                </a:lnTo>
                                <a:lnTo>
                                  <a:pt x="49157" y="167350"/>
                                </a:lnTo>
                                <a:lnTo>
                                  <a:pt x="49224" y="167350"/>
                                </a:lnTo>
                                <a:lnTo>
                                  <a:pt x="49291" y="167349"/>
                                </a:lnTo>
                                <a:lnTo>
                                  <a:pt x="49358" y="167348"/>
                                </a:lnTo>
                                <a:lnTo>
                                  <a:pt x="49424" y="167348"/>
                                </a:lnTo>
                                <a:lnTo>
                                  <a:pt x="49491" y="167347"/>
                                </a:lnTo>
                                <a:lnTo>
                                  <a:pt x="49558" y="167346"/>
                                </a:lnTo>
                                <a:lnTo>
                                  <a:pt x="49625" y="167346"/>
                                </a:lnTo>
                                <a:lnTo>
                                  <a:pt x="49692" y="167345"/>
                                </a:lnTo>
                                <a:lnTo>
                                  <a:pt x="49758" y="167344"/>
                                </a:lnTo>
                                <a:lnTo>
                                  <a:pt x="49825" y="167344"/>
                                </a:lnTo>
                                <a:lnTo>
                                  <a:pt x="49892" y="167343"/>
                                </a:lnTo>
                                <a:lnTo>
                                  <a:pt x="49959" y="167342"/>
                                </a:lnTo>
                                <a:lnTo>
                                  <a:pt x="50026" y="167342"/>
                                </a:lnTo>
                                <a:lnTo>
                                  <a:pt x="50092" y="167341"/>
                                </a:lnTo>
                                <a:lnTo>
                                  <a:pt x="50159" y="167340"/>
                                </a:lnTo>
                                <a:lnTo>
                                  <a:pt x="50226" y="167340"/>
                                </a:lnTo>
                                <a:lnTo>
                                  <a:pt x="50293" y="167339"/>
                                </a:lnTo>
                                <a:lnTo>
                                  <a:pt x="50360" y="167338"/>
                                </a:lnTo>
                                <a:lnTo>
                                  <a:pt x="50426" y="167337"/>
                                </a:lnTo>
                                <a:lnTo>
                                  <a:pt x="50493" y="167337"/>
                                </a:lnTo>
                                <a:lnTo>
                                  <a:pt x="50560" y="167336"/>
                                </a:lnTo>
                                <a:lnTo>
                                  <a:pt x="50627" y="167335"/>
                                </a:lnTo>
                                <a:lnTo>
                                  <a:pt x="50694" y="167335"/>
                                </a:lnTo>
                                <a:lnTo>
                                  <a:pt x="50760" y="167334"/>
                                </a:lnTo>
                                <a:lnTo>
                                  <a:pt x="50827" y="167333"/>
                                </a:lnTo>
                                <a:lnTo>
                                  <a:pt x="50894" y="167333"/>
                                </a:lnTo>
                                <a:lnTo>
                                  <a:pt x="50961" y="167332"/>
                                </a:lnTo>
                                <a:lnTo>
                                  <a:pt x="51027" y="167331"/>
                                </a:lnTo>
                                <a:lnTo>
                                  <a:pt x="51094" y="167331"/>
                                </a:lnTo>
                                <a:lnTo>
                                  <a:pt x="51161" y="167330"/>
                                </a:lnTo>
                                <a:lnTo>
                                  <a:pt x="51228" y="167329"/>
                                </a:lnTo>
                                <a:lnTo>
                                  <a:pt x="51295" y="167329"/>
                                </a:lnTo>
                                <a:lnTo>
                                  <a:pt x="51361" y="167328"/>
                                </a:lnTo>
                                <a:lnTo>
                                  <a:pt x="51428" y="167327"/>
                                </a:lnTo>
                                <a:lnTo>
                                  <a:pt x="51495" y="167327"/>
                                </a:lnTo>
                                <a:lnTo>
                                  <a:pt x="51562" y="167326"/>
                                </a:lnTo>
                                <a:lnTo>
                                  <a:pt x="51629" y="167325"/>
                                </a:lnTo>
                                <a:lnTo>
                                  <a:pt x="51695" y="167324"/>
                                </a:lnTo>
                                <a:lnTo>
                                  <a:pt x="51762" y="167324"/>
                                </a:lnTo>
                                <a:lnTo>
                                  <a:pt x="51829" y="167323"/>
                                </a:lnTo>
                                <a:lnTo>
                                  <a:pt x="51896" y="167322"/>
                                </a:lnTo>
                                <a:lnTo>
                                  <a:pt x="51963" y="167322"/>
                                </a:lnTo>
                                <a:lnTo>
                                  <a:pt x="52029" y="167321"/>
                                </a:lnTo>
                                <a:lnTo>
                                  <a:pt x="52096" y="167320"/>
                                </a:lnTo>
                                <a:lnTo>
                                  <a:pt x="52163" y="167320"/>
                                </a:lnTo>
                                <a:lnTo>
                                  <a:pt x="52230" y="167319"/>
                                </a:lnTo>
                                <a:lnTo>
                                  <a:pt x="52296" y="167318"/>
                                </a:lnTo>
                                <a:lnTo>
                                  <a:pt x="52363" y="167318"/>
                                </a:lnTo>
                                <a:lnTo>
                                  <a:pt x="52430" y="167317"/>
                                </a:lnTo>
                                <a:lnTo>
                                  <a:pt x="52497" y="167316"/>
                                </a:lnTo>
                                <a:lnTo>
                                  <a:pt x="52564" y="167316"/>
                                </a:lnTo>
                                <a:lnTo>
                                  <a:pt x="52630" y="167315"/>
                                </a:lnTo>
                                <a:lnTo>
                                  <a:pt x="52697" y="167314"/>
                                </a:lnTo>
                                <a:lnTo>
                                  <a:pt x="52764" y="167313"/>
                                </a:lnTo>
                                <a:lnTo>
                                  <a:pt x="52831" y="167313"/>
                                </a:lnTo>
                                <a:lnTo>
                                  <a:pt x="52898" y="167312"/>
                                </a:lnTo>
                                <a:lnTo>
                                  <a:pt x="52964" y="167311"/>
                                </a:lnTo>
                                <a:lnTo>
                                  <a:pt x="53031" y="167311"/>
                                </a:lnTo>
                                <a:lnTo>
                                  <a:pt x="53098" y="167310"/>
                                </a:lnTo>
                                <a:lnTo>
                                  <a:pt x="53165" y="167309"/>
                                </a:lnTo>
                                <a:lnTo>
                                  <a:pt x="53232" y="167309"/>
                                </a:lnTo>
                                <a:lnTo>
                                  <a:pt x="53298" y="167308"/>
                                </a:lnTo>
                                <a:lnTo>
                                  <a:pt x="53365" y="167307"/>
                                </a:lnTo>
                                <a:lnTo>
                                  <a:pt x="53432" y="167306"/>
                                </a:lnTo>
                                <a:lnTo>
                                  <a:pt x="53499" y="167306"/>
                                </a:lnTo>
                                <a:lnTo>
                                  <a:pt x="53565" y="167305"/>
                                </a:lnTo>
                                <a:lnTo>
                                  <a:pt x="53632" y="167304"/>
                                </a:lnTo>
                                <a:lnTo>
                                  <a:pt x="53699" y="167304"/>
                                </a:lnTo>
                                <a:lnTo>
                                  <a:pt x="53766" y="167303"/>
                                </a:lnTo>
                                <a:lnTo>
                                  <a:pt x="53833" y="167302"/>
                                </a:lnTo>
                                <a:lnTo>
                                  <a:pt x="53899" y="167302"/>
                                </a:lnTo>
                                <a:lnTo>
                                  <a:pt x="53966" y="167301"/>
                                </a:lnTo>
                                <a:lnTo>
                                  <a:pt x="54033" y="167300"/>
                                </a:lnTo>
                                <a:lnTo>
                                  <a:pt x="54100" y="167299"/>
                                </a:lnTo>
                                <a:lnTo>
                                  <a:pt x="54167" y="167299"/>
                                </a:lnTo>
                                <a:lnTo>
                                  <a:pt x="54233" y="167298"/>
                                </a:lnTo>
                                <a:lnTo>
                                  <a:pt x="54300" y="167297"/>
                                </a:lnTo>
                                <a:lnTo>
                                  <a:pt x="54367" y="167297"/>
                                </a:lnTo>
                                <a:lnTo>
                                  <a:pt x="54434" y="167296"/>
                                </a:lnTo>
                                <a:lnTo>
                                  <a:pt x="54501" y="167295"/>
                                </a:lnTo>
                                <a:lnTo>
                                  <a:pt x="54567" y="167295"/>
                                </a:lnTo>
                                <a:lnTo>
                                  <a:pt x="54634" y="167294"/>
                                </a:lnTo>
                                <a:lnTo>
                                  <a:pt x="54701" y="167293"/>
                                </a:lnTo>
                                <a:lnTo>
                                  <a:pt x="54768" y="167292"/>
                                </a:lnTo>
                                <a:lnTo>
                                  <a:pt x="54835" y="167292"/>
                                </a:lnTo>
                                <a:lnTo>
                                  <a:pt x="54901" y="167291"/>
                                </a:lnTo>
                                <a:lnTo>
                                  <a:pt x="54968" y="167290"/>
                                </a:lnTo>
                                <a:lnTo>
                                  <a:pt x="55035" y="167290"/>
                                </a:lnTo>
                                <a:lnTo>
                                  <a:pt x="55102" y="167289"/>
                                </a:lnTo>
                                <a:lnTo>
                                  <a:pt x="55168" y="167288"/>
                                </a:lnTo>
                                <a:lnTo>
                                  <a:pt x="55235" y="167287"/>
                                </a:lnTo>
                                <a:lnTo>
                                  <a:pt x="55302" y="167287"/>
                                </a:lnTo>
                                <a:lnTo>
                                  <a:pt x="55369" y="167286"/>
                                </a:lnTo>
                                <a:lnTo>
                                  <a:pt x="55436" y="167285"/>
                                </a:lnTo>
                                <a:lnTo>
                                  <a:pt x="55502" y="167285"/>
                                </a:lnTo>
                                <a:lnTo>
                                  <a:pt x="55569" y="167284"/>
                                </a:lnTo>
                                <a:lnTo>
                                  <a:pt x="55636" y="167283"/>
                                </a:lnTo>
                                <a:lnTo>
                                  <a:pt x="55703" y="167282"/>
                                </a:lnTo>
                                <a:lnTo>
                                  <a:pt x="55770" y="167282"/>
                                </a:lnTo>
                                <a:lnTo>
                                  <a:pt x="55836" y="167281"/>
                                </a:lnTo>
                                <a:lnTo>
                                  <a:pt x="55903" y="167280"/>
                                </a:lnTo>
                                <a:lnTo>
                                  <a:pt x="55970" y="167280"/>
                                </a:lnTo>
                                <a:lnTo>
                                  <a:pt x="56037" y="167279"/>
                                </a:lnTo>
                                <a:lnTo>
                                  <a:pt x="56104" y="167278"/>
                                </a:lnTo>
                                <a:lnTo>
                                  <a:pt x="56170" y="167277"/>
                                </a:lnTo>
                                <a:lnTo>
                                  <a:pt x="56237" y="167277"/>
                                </a:lnTo>
                                <a:lnTo>
                                  <a:pt x="56304" y="167276"/>
                                </a:lnTo>
                                <a:lnTo>
                                  <a:pt x="56371" y="167275"/>
                                </a:lnTo>
                                <a:lnTo>
                                  <a:pt x="56437" y="167275"/>
                                </a:lnTo>
                                <a:lnTo>
                                  <a:pt x="56504" y="167274"/>
                                </a:lnTo>
                                <a:lnTo>
                                  <a:pt x="56571" y="167273"/>
                                </a:lnTo>
                                <a:lnTo>
                                  <a:pt x="56638" y="167272"/>
                                </a:lnTo>
                                <a:lnTo>
                                  <a:pt x="56705" y="167272"/>
                                </a:lnTo>
                                <a:lnTo>
                                  <a:pt x="56771" y="167271"/>
                                </a:lnTo>
                                <a:lnTo>
                                  <a:pt x="56838" y="167270"/>
                                </a:lnTo>
                                <a:lnTo>
                                  <a:pt x="56905" y="167270"/>
                                </a:lnTo>
                                <a:lnTo>
                                  <a:pt x="56972" y="167269"/>
                                </a:lnTo>
                                <a:lnTo>
                                  <a:pt x="57039" y="167268"/>
                                </a:lnTo>
                                <a:lnTo>
                                  <a:pt x="57105" y="167267"/>
                                </a:lnTo>
                                <a:lnTo>
                                  <a:pt x="57172" y="167267"/>
                                </a:lnTo>
                                <a:lnTo>
                                  <a:pt x="57239" y="167266"/>
                                </a:lnTo>
                                <a:lnTo>
                                  <a:pt x="57306" y="167265"/>
                                </a:lnTo>
                                <a:lnTo>
                                  <a:pt x="57373" y="167265"/>
                                </a:lnTo>
                                <a:lnTo>
                                  <a:pt x="57439" y="167264"/>
                                </a:lnTo>
                                <a:lnTo>
                                  <a:pt x="57506" y="167263"/>
                                </a:lnTo>
                                <a:lnTo>
                                  <a:pt x="57573" y="167262"/>
                                </a:lnTo>
                                <a:lnTo>
                                  <a:pt x="57640" y="167262"/>
                                </a:lnTo>
                                <a:lnTo>
                                  <a:pt x="57707" y="167261"/>
                                </a:lnTo>
                                <a:lnTo>
                                  <a:pt x="57773" y="167260"/>
                                </a:lnTo>
                                <a:lnTo>
                                  <a:pt x="57840" y="167259"/>
                                </a:lnTo>
                                <a:lnTo>
                                  <a:pt x="57907" y="167259"/>
                                </a:lnTo>
                                <a:lnTo>
                                  <a:pt x="57974" y="167258"/>
                                </a:lnTo>
                                <a:lnTo>
                                  <a:pt x="58040" y="167257"/>
                                </a:lnTo>
                                <a:lnTo>
                                  <a:pt x="58107" y="167257"/>
                                </a:lnTo>
                                <a:lnTo>
                                  <a:pt x="58174" y="167256"/>
                                </a:lnTo>
                                <a:lnTo>
                                  <a:pt x="58241" y="167255"/>
                                </a:lnTo>
                                <a:lnTo>
                                  <a:pt x="58308" y="167254"/>
                                </a:lnTo>
                                <a:lnTo>
                                  <a:pt x="58374" y="167254"/>
                                </a:lnTo>
                                <a:lnTo>
                                  <a:pt x="58441" y="167253"/>
                                </a:lnTo>
                                <a:lnTo>
                                  <a:pt x="58508" y="167252"/>
                                </a:lnTo>
                                <a:lnTo>
                                  <a:pt x="58575" y="167251"/>
                                </a:lnTo>
                                <a:lnTo>
                                  <a:pt x="58642" y="167251"/>
                                </a:lnTo>
                                <a:lnTo>
                                  <a:pt x="58708" y="167250"/>
                                </a:lnTo>
                                <a:lnTo>
                                  <a:pt x="58775" y="167249"/>
                                </a:lnTo>
                                <a:lnTo>
                                  <a:pt x="58842" y="167249"/>
                                </a:lnTo>
                                <a:lnTo>
                                  <a:pt x="58909" y="167248"/>
                                </a:lnTo>
                                <a:lnTo>
                                  <a:pt x="58976" y="167247"/>
                                </a:lnTo>
                                <a:lnTo>
                                  <a:pt x="59042" y="167246"/>
                                </a:lnTo>
                                <a:lnTo>
                                  <a:pt x="59109" y="167246"/>
                                </a:lnTo>
                                <a:lnTo>
                                  <a:pt x="59176" y="167245"/>
                                </a:lnTo>
                                <a:lnTo>
                                  <a:pt x="59243" y="167244"/>
                                </a:lnTo>
                                <a:lnTo>
                                  <a:pt x="59309" y="167243"/>
                                </a:lnTo>
                                <a:lnTo>
                                  <a:pt x="59376" y="167243"/>
                                </a:lnTo>
                                <a:lnTo>
                                  <a:pt x="59443" y="167242"/>
                                </a:lnTo>
                                <a:lnTo>
                                  <a:pt x="59510" y="167241"/>
                                </a:lnTo>
                                <a:lnTo>
                                  <a:pt x="59577" y="167240"/>
                                </a:lnTo>
                                <a:lnTo>
                                  <a:pt x="59643" y="167240"/>
                                </a:lnTo>
                                <a:lnTo>
                                  <a:pt x="59710" y="167239"/>
                                </a:lnTo>
                                <a:lnTo>
                                  <a:pt x="59777" y="167238"/>
                                </a:lnTo>
                                <a:lnTo>
                                  <a:pt x="59844" y="167237"/>
                                </a:lnTo>
                                <a:lnTo>
                                  <a:pt x="59911" y="167237"/>
                                </a:lnTo>
                                <a:lnTo>
                                  <a:pt x="59977" y="167236"/>
                                </a:lnTo>
                                <a:lnTo>
                                  <a:pt x="60044" y="167235"/>
                                </a:lnTo>
                                <a:lnTo>
                                  <a:pt x="60111" y="167235"/>
                                </a:lnTo>
                                <a:lnTo>
                                  <a:pt x="60178" y="167234"/>
                                </a:lnTo>
                                <a:lnTo>
                                  <a:pt x="60245" y="167233"/>
                                </a:lnTo>
                                <a:lnTo>
                                  <a:pt x="60311" y="167232"/>
                                </a:lnTo>
                                <a:lnTo>
                                  <a:pt x="60378" y="167232"/>
                                </a:lnTo>
                                <a:lnTo>
                                  <a:pt x="60445" y="167231"/>
                                </a:lnTo>
                                <a:lnTo>
                                  <a:pt x="60512" y="167230"/>
                                </a:lnTo>
                                <a:lnTo>
                                  <a:pt x="60579" y="167229"/>
                                </a:lnTo>
                                <a:lnTo>
                                  <a:pt x="60645" y="167229"/>
                                </a:lnTo>
                                <a:lnTo>
                                  <a:pt x="60712" y="167228"/>
                                </a:lnTo>
                                <a:lnTo>
                                  <a:pt x="60779" y="167227"/>
                                </a:lnTo>
                                <a:lnTo>
                                  <a:pt x="60846" y="167226"/>
                                </a:lnTo>
                                <a:lnTo>
                                  <a:pt x="60912" y="167226"/>
                                </a:lnTo>
                                <a:lnTo>
                                  <a:pt x="60979" y="167225"/>
                                </a:lnTo>
                                <a:lnTo>
                                  <a:pt x="61046" y="167224"/>
                                </a:lnTo>
                                <a:lnTo>
                                  <a:pt x="61113" y="167223"/>
                                </a:lnTo>
                                <a:lnTo>
                                  <a:pt x="61180" y="167223"/>
                                </a:lnTo>
                                <a:lnTo>
                                  <a:pt x="61246" y="167222"/>
                                </a:lnTo>
                                <a:lnTo>
                                  <a:pt x="61313" y="167221"/>
                                </a:lnTo>
                                <a:lnTo>
                                  <a:pt x="61380" y="167220"/>
                                </a:lnTo>
                                <a:lnTo>
                                  <a:pt x="61447" y="167220"/>
                                </a:lnTo>
                                <a:lnTo>
                                  <a:pt x="61514" y="167219"/>
                                </a:lnTo>
                                <a:lnTo>
                                  <a:pt x="61580" y="167218"/>
                                </a:lnTo>
                                <a:lnTo>
                                  <a:pt x="61647" y="167217"/>
                                </a:lnTo>
                                <a:lnTo>
                                  <a:pt x="61714" y="167217"/>
                                </a:lnTo>
                                <a:lnTo>
                                  <a:pt x="61781" y="167216"/>
                                </a:lnTo>
                                <a:lnTo>
                                  <a:pt x="61848" y="167215"/>
                                </a:lnTo>
                                <a:lnTo>
                                  <a:pt x="61914" y="167214"/>
                                </a:lnTo>
                                <a:lnTo>
                                  <a:pt x="61981" y="167214"/>
                                </a:lnTo>
                                <a:lnTo>
                                  <a:pt x="62048" y="167213"/>
                                </a:lnTo>
                                <a:lnTo>
                                  <a:pt x="62115" y="167212"/>
                                </a:lnTo>
                                <a:lnTo>
                                  <a:pt x="62181" y="167211"/>
                                </a:lnTo>
                                <a:lnTo>
                                  <a:pt x="62248" y="167211"/>
                                </a:lnTo>
                                <a:lnTo>
                                  <a:pt x="62315" y="167210"/>
                                </a:lnTo>
                                <a:lnTo>
                                  <a:pt x="62382" y="167209"/>
                                </a:lnTo>
                                <a:lnTo>
                                  <a:pt x="62449" y="167208"/>
                                </a:lnTo>
                                <a:lnTo>
                                  <a:pt x="62515" y="167208"/>
                                </a:lnTo>
                                <a:lnTo>
                                  <a:pt x="62582" y="167207"/>
                                </a:lnTo>
                                <a:lnTo>
                                  <a:pt x="62649" y="167206"/>
                                </a:lnTo>
                                <a:lnTo>
                                  <a:pt x="62716" y="167205"/>
                                </a:lnTo>
                                <a:lnTo>
                                  <a:pt x="62783" y="167205"/>
                                </a:lnTo>
                                <a:lnTo>
                                  <a:pt x="62849" y="167204"/>
                                </a:lnTo>
                                <a:lnTo>
                                  <a:pt x="62916" y="167203"/>
                                </a:lnTo>
                                <a:lnTo>
                                  <a:pt x="62983" y="167202"/>
                                </a:lnTo>
                                <a:lnTo>
                                  <a:pt x="63050" y="167202"/>
                                </a:lnTo>
                                <a:lnTo>
                                  <a:pt x="63117" y="167201"/>
                                </a:lnTo>
                                <a:lnTo>
                                  <a:pt x="63183" y="167200"/>
                                </a:lnTo>
                                <a:lnTo>
                                  <a:pt x="63250" y="167199"/>
                                </a:lnTo>
                                <a:lnTo>
                                  <a:pt x="63317" y="167199"/>
                                </a:lnTo>
                                <a:lnTo>
                                  <a:pt x="63384" y="167198"/>
                                </a:lnTo>
                                <a:lnTo>
                                  <a:pt x="63450" y="167197"/>
                                </a:lnTo>
                                <a:lnTo>
                                  <a:pt x="63517" y="167196"/>
                                </a:lnTo>
                                <a:lnTo>
                                  <a:pt x="63584" y="167195"/>
                                </a:lnTo>
                                <a:lnTo>
                                  <a:pt x="63651" y="167195"/>
                                </a:lnTo>
                                <a:lnTo>
                                  <a:pt x="63718" y="167194"/>
                                </a:lnTo>
                                <a:lnTo>
                                  <a:pt x="63784" y="167193"/>
                                </a:lnTo>
                                <a:lnTo>
                                  <a:pt x="63851" y="167192"/>
                                </a:lnTo>
                                <a:lnTo>
                                  <a:pt x="63918" y="167192"/>
                                </a:lnTo>
                                <a:lnTo>
                                  <a:pt x="63985" y="167191"/>
                                </a:lnTo>
                                <a:lnTo>
                                  <a:pt x="64052" y="167190"/>
                                </a:lnTo>
                                <a:lnTo>
                                  <a:pt x="64118" y="167189"/>
                                </a:lnTo>
                                <a:lnTo>
                                  <a:pt x="64185" y="167189"/>
                                </a:lnTo>
                                <a:lnTo>
                                  <a:pt x="64252" y="167188"/>
                                </a:lnTo>
                                <a:lnTo>
                                  <a:pt x="64319" y="167187"/>
                                </a:lnTo>
                                <a:lnTo>
                                  <a:pt x="64386" y="167186"/>
                                </a:lnTo>
                                <a:lnTo>
                                  <a:pt x="64452" y="167186"/>
                                </a:lnTo>
                                <a:lnTo>
                                  <a:pt x="64519" y="167185"/>
                                </a:lnTo>
                                <a:lnTo>
                                  <a:pt x="64586" y="167184"/>
                                </a:lnTo>
                                <a:lnTo>
                                  <a:pt x="64653" y="167183"/>
                                </a:lnTo>
                                <a:lnTo>
                                  <a:pt x="64720" y="167182"/>
                                </a:lnTo>
                                <a:lnTo>
                                  <a:pt x="64786" y="167182"/>
                                </a:lnTo>
                                <a:lnTo>
                                  <a:pt x="64853" y="167181"/>
                                </a:lnTo>
                                <a:lnTo>
                                  <a:pt x="64920" y="167180"/>
                                </a:lnTo>
                                <a:lnTo>
                                  <a:pt x="64987" y="167179"/>
                                </a:lnTo>
                                <a:lnTo>
                                  <a:pt x="65053" y="167179"/>
                                </a:lnTo>
                                <a:lnTo>
                                  <a:pt x="65120" y="167178"/>
                                </a:lnTo>
                                <a:lnTo>
                                  <a:pt x="65187" y="167177"/>
                                </a:lnTo>
                                <a:lnTo>
                                  <a:pt x="65254" y="167176"/>
                                </a:lnTo>
                                <a:lnTo>
                                  <a:pt x="65321" y="167175"/>
                                </a:lnTo>
                                <a:lnTo>
                                  <a:pt x="65387" y="167175"/>
                                </a:lnTo>
                                <a:lnTo>
                                  <a:pt x="65454" y="167174"/>
                                </a:lnTo>
                                <a:lnTo>
                                  <a:pt x="65521" y="167173"/>
                                </a:lnTo>
                                <a:lnTo>
                                  <a:pt x="65588" y="167172"/>
                                </a:lnTo>
                                <a:lnTo>
                                  <a:pt x="65655" y="167172"/>
                                </a:lnTo>
                                <a:lnTo>
                                  <a:pt x="65721" y="167171"/>
                                </a:lnTo>
                                <a:lnTo>
                                  <a:pt x="65788" y="167170"/>
                                </a:lnTo>
                                <a:lnTo>
                                  <a:pt x="65855" y="167169"/>
                                </a:lnTo>
                                <a:lnTo>
                                  <a:pt x="65922" y="167169"/>
                                </a:lnTo>
                                <a:lnTo>
                                  <a:pt x="65989" y="167168"/>
                                </a:lnTo>
                                <a:lnTo>
                                  <a:pt x="66055" y="167167"/>
                                </a:lnTo>
                                <a:lnTo>
                                  <a:pt x="66122" y="167166"/>
                                </a:lnTo>
                                <a:lnTo>
                                  <a:pt x="66189" y="167165"/>
                                </a:lnTo>
                                <a:lnTo>
                                  <a:pt x="66256" y="167165"/>
                                </a:lnTo>
                                <a:lnTo>
                                  <a:pt x="66322" y="167164"/>
                                </a:lnTo>
                                <a:lnTo>
                                  <a:pt x="66389" y="167163"/>
                                </a:lnTo>
                                <a:lnTo>
                                  <a:pt x="66456" y="167162"/>
                                </a:lnTo>
                                <a:lnTo>
                                  <a:pt x="66523" y="167161"/>
                                </a:lnTo>
                                <a:lnTo>
                                  <a:pt x="66590" y="167161"/>
                                </a:lnTo>
                                <a:lnTo>
                                  <a:pt x="66656" y="167160"/>
                                </a:lnTo>
                                <a:lnTo>
                                  <a:pt x="66723" y="167159"/>
                                </a:lnTo>
                                <a:lnTo>
                                  <a:pt x="66790" y="167158"/>
                                </a:lnTo>
                                <a:lnTo>
                                  <a:pt x="66857" y="167158"/>
                                </a:lnTo>
                                <a:lnTo>
                                  <a:pt x="66924" y="167157"/>
                                </a:lnTo>
                                <a:lnTo>
                                  <a:pt x="66990" y="167156"/>
                                </a:lnTo>
                                <a:lnTo>
                                  <a:pt x="67057" y="167155"/>
                                </a:lnTo>
                                <a:lnTo>
                                  <a:pt x="67124" y="167154"/>
                                </a:lnTo>
                                <a:lnTo>
                                  <a:pt x="67191" y="167154"/>
                                </a:lnTo>
                                <a:lnTo>
                                  <a:pt x="67258" y="167153"/>
                                </a:lnTo>
                                <a:lnTo>
                                  <a:pt x="67324" y="167152"/>
                                </a:lnTo>
                                <a:lnTo>
                                  <a:pt x="67391" y="167151"/>
                                </a:lnTo>
                                <a:lnTo>
                                  <a:pt x="67458" y="167150"/>
                                </a:lnTo>
                                <a:lnTo>
                                  <a:pt x="67525" y="167150"/>
                                </a:lnTo>
                                <a:lnTo>
                                  <a:pt x="67592" y="167149"/>
                                </a:lnTo>
                                <a:lnTo>
                                  <a:pt x="67658" y="167148"/>
                                </a:lnTo>
                                <a:lnTo>
                                  <a:pt x="67725" y="167147"/>
                                </a:lnTo>
                                <a:lnTo>
                                  <a:pt x="67792" y="167147"/>
                                </a:lnTo>
                                <a:lnTo>
                                  <a:pt x="67859" y="167146"/>
                                </a:lnTo>
                                <a:lnTo>
                                  <a:pt x="67925" y="167145"/>
                                </a:lnTo>
                                <a:lnTo>
                                  <a:pt x="67992" y="167144"/>
                                </a:lnTo>
                                <a:lnTo>
                                  <a:pt x="68059" y="167143"/>
                                </a:lnTo>
                                <a:lnTo>
                                  <a:pt x="68126" y="167143"/>
                                </a:lnTo>
                                <a:lnTo>
                                  <a:pt x="68193" y="167142"/>
                                </a:lnTo>
                                <a:lnTo>
                                  <a:pt x="68259" y="167141"/>
                                </a:lnTo>
                                <a:lnTo>
                                  <a:pt x="68326" y="167140"/>
                                </a:lnTo>
                                <a:lnTo>
                                  <a:pt x="68393" y="167139"/>
                                </a:lnTo>
                                <a:lnTo>
                                  <a:pt x="68460" y="167139"/>
                                </a:lnTo>
                                <a:lnTo>
                                  <a:pt x="68527" y="167138"/>
                                </a:lnTo>
                                <a:lnTo>
                                  <a:pt x="68593" y="167137"/>
                                </a:lnTo>
                                <a:lnTo>
                                  <a:pt x="68660" y="167136"/>
                                </a:lnTo>
                                <a:lnTo>
                                  <a:pt x="68727" y="167135"/>
                                </a:lnTo>
                                <a:lnTo>
                                  <a:pt x="68794" y="167135"/>
                                </a:lnTo>
                                <a:lnTo>
                                  <a:pt x="68861" y="167134"/>
                                </a:lnTo>
                                <a:lnTo>
                                  <a:pt x="68927" y="167133"/>
                                </a:lnTo>
                                <a:lnTo>
                                  <a:pt x="68994" y="167132"/>
                                </a:lnTo>
                                <a:lnTo>
                                  <a:pt x="69061" y="167131"/>
                                </a:lnTo>
                                <a:lnTo>
                                  <a:pt x="69128" y="167131"/>
                                </a:lnTo>
                                <a:lnTo>
                                  <a:pt x="69194" y="167130"/>
                                </a:lnTo>
                                <a:lnTo>
                                  <a:pt x="69261" y="167129"/>
                                </a:lnTo>
                                <a:lnTo>
                                  <a:pt x="69328" y="167128"/>
                                </a:lnTo>
                                <a:lnTo>
                                  <a:pt x="69395" y="167127"/>
                                </a:lnTo>
                                <a:lnTo>
                                  <a:pt x="69462" y="167127"/>
                                </a:lnTo>
                                <a:lnTo>
                                  <a:pt x="69528" y="167126"/>
                                </a:lnTo>
                                <a:lnTo>
                                  <a:pt x="69595" y="167125"/>
                                </a:lnTo>
                                <a:lnTo>
                                  <a:pt x="69662" y="167124"/>
                                </a:lnTo>
                                <a:lnTo>
                                  <a:pt x="69729" y="167123"/>
                                </a:lnTo>
                                <a:lnTo>
                                  <a:pt x="69796" y="167123"/>
                                </a:lnTo>
                                <a:lnTo>
                                  <a:pt x="69862" y="167122"/>
                                </a:lnTo>
                                <a:lnTo>
                                  <a:pt x="69929" y="167121"/>
                                </a:lnTo>
                                <a:lnTo>
                                  <a:pt x="69996" y="167120"/>
                                </a:lnTo>
                                <a:lnTo>
                                  <a:pt x="70063" y="167119"/>
                                </a:lnTo>
                                <a:lnTo>
                                  <a:pt x="70130" y="167119"/>
                                </a:lnTo>
                                <a:lnTo>
                                  <a:pt x="70196" y="167118"/>
                                </a:lnTo>
                                <a:lnTo>
                                  <a:pt x="70263" y="167117"/>
                                </a:lnTo>
                                <a:lnTo>
                                  <a:pt x="70330" y="167116"/>
                                </a:lnTo>
                                <a:lnTo>
                                  <a:pt x="70397" y="167115"/>
                                </a:lnTo>
                                <a:lnTo>
                                  <a:pt x="70463" y="167115"/>
                                </a:lnTo>
                                <a:lnTo>
                                  <a:pt x="70530" y="167114"/>
                                </a:lnTo>
                                <a:lnTo>
                                  <a:pt x="70597" y="167113"/>
                                </a:lnTo>
                                <a:lnTo>
                                  <a:pt x="70664" y="167112"/>
                                </a:lnTo>
                                <a:lnTo>
                                  <a:pt x="70731" y="167111"/>
                                </a:lnTo>
                                <a:lnTo>
                                  <a:pt x="70797" y="167111"/>
                                </a:lnTo>
                                <a:lnTo>
                                  <a:pt x="70864" y="167110"/>
                                </a:lnTo>
                                <a:lnTo>
                                  <a:pt x="70931" y="167109"/>
                                </a:lnTo>
                                <a:lnTo>
                                  <a:pt x="70998" y="167108"/>
                                </a:lnTo>
                                <a:lnTo>
                                  <a:pt x="71065" y="167107"/>
                                </a:lnTo>
                                <a:lnTo>
                                  <a:pt x="71131" y="167106"/>
                                </a:lnTo>
                                <a:lnTo>
                                  <a:pt x="71198" y="167106"/>
                                </a:lnTo>
                                <a:lnTo>
                                  <a:pt x="71265" y="167105"/>
                                </a:lnTo>
                                <a:lnTo>
                                  <a:pt x="71332" y="167104"/>
                                </a:lnTo>
                                <a:lnTo>
                                  <a:pt x="71399" y="167103"/>
                                </a:lnTo>
                                <a:lnTo>
                                  <a:pt x="71465" y="167102"/>
                                </a:lnTo>
                                <a:lnTo>
                                  <a:pt x="71532" y="167102"/>
                                </a:lnTo>
                                <a:lnTo>
                                  <a:pt x="71599" y="167101"/>
                                </a:lnTo>
                                <a:lnTo>
                                  <a:pt x="71666" y="167100"/>
                                </a:lnTo>
                                <a:lnTo>
                                  <a:pt x="71733" y="167099"/>
                                </a:lnTo>
                                <a:lnTo>
                                  <a:pt x="71799" y="167098"/>
                                </a:lnTo>
                                <a:lnTo>
                                  <a:pt x="71866" y="167097"/>
                                </a:lnTo>
                                <a:lnTo>
                                  <a:pt x="71933" y="167097"/>
                                </a:lnTo>
                                <a:lnTo>
                                  <a:pt x="72000" y="167096"/>
                                </a:lnTo>
                                <a:lnTo>
                                  <a:pt x="72066" y="167095"/>
                                </a:lnTo>
                                <a:lnTo>
                                  <a:pt x="72133" y="167094"/>
                                </a:lnTo>
                                <a:lnTo>
                                  <a:pt x="72200" y="167093"/>
                                </a:lnTo>
                                <a:lnTo>
                                  <a:pt x="72267" y="167093"/>
                                </a:lnTo>
                                <a:lnTo>
                                  <a:pt x="72334" y="167092"/>
                                </a:lnTo>
                                <a:lnTo>
                                  <a:pt x="72400" y="167091"/>
                                </a:lnTo>
                                <a:lnTo>
                                  <a:pt x="72467" y="167090"/>
                                </a:lnTo>
                                <a:lnTo>
                                  <a:pt x="72534" y="167089"/>
                                </a:lnTo>
                                <a:lnTo>
                                  <a:pt x="72601" y="167088"/>
                                </a:lnTo>
                                <a:lnTo>
                                  <a:pt x="72668" y="167088"/>
                                </a:lnTo>
                                <a:lnTo>
                                  <a:pt x="72734" y="167087"/>
                                </a:lnTo>
                                <a:lnTo>
                                  <a:pt x="72801" y="167086"/>
                                </a:lnTo>
                                <a:lnTo>
                                  <a:pt x="72868" y="167085"/>
                                </a:lnTo>
                                <a:lnTo>
                                  <a:pt x="72935" y="167084"/>
                                </a:lnTo>
                                <a:lnTo>
                                  <a:pt x="73002" y="167083"/>
                                </a:lnTo>
                                <a:lnTo>
                                  <a:pt x="73068" y="167083"/>
                                </a:lnTo>
                                <a:lnTo>
                                  <a:pt x="73135" y="167082"/>
                                </a:lnTo>
                                <a:lnTo>
                                  <a:pt x="73202" y="167081"/>
                                </a:lnTo>
                                <a:lnTo>
                                  <a:pt x="73269" y="167080"/>
                                </a:lnTo>
                                <a:lnTo>
                                  <a:pt x="73335" y="167079"/>
                                </a:lnTo>
                                <a:lnTo>
                                  <a:pt x="73402" y="167079"/>
                                </a:lnTo>
                                <a:lnTo>
                                  <a:pt x="73469" y="167078"/>
                                </a:lnTo>
                                <a:lnTo>
                                  <a:pt x="73536" y="167077"/>
                                </a:lnTo>
                                <a:lnTo>
                                  <a:pt x="73603" y="167076"/>
                                </a:lnTo>
                                <a:lnTo>
                                  <a:pt x="73669" y="167075"/>
                                </a:lnTo>
                                <a:lnTo>
                                  <a:pt x="73736" y="167074"/>
                                </a:lnTo>
                                <a:lnTo>
                                  <a:pt x="73803" y="167074"/>
                                </a:lnTo>
                                <a:lnTo>
                                  <a:pt x="73870" y="167073"/>
                                </a:lnTo>
                                <a:lnTo>
                                  <a:pt x="73937" y="167072"/>
                                </a:lnTo>
                                <a:lnTo>
                                  <a:pt x="74003" y="167071"/>
                                </a:lnTo>
                                <a:lnTo>
                                  <a:pt x="74070" y="167070"/>
                                </a:lnTo>
                                <a:lnTo>
                                  <a:pt x="74137" y="167069"/>
                                </a:lnTo>
                                <a:lnTo>
                                  <a:pt x="74204" y="167069"/>
                                </a:lnTo>
                                <a:lnTo>
                                  <a:pt x="74271" y="167068"/>
                                </a:lnTo>
                                <a:lnTo>
                                  <a:pt x="74337" y="167067"/>
                                </a:lnTo>
                                <a:lnTo>
                                  <a:pt x="74404" y="167066"/>
                                </a:lnTo>
                                <a:lnTo>
                                  <a:pt x="74471" y="167065"/>
                                </a:lnTo>
                                <a:lnTo>
                                  <a:pt x="74538" y="167064"/>
                                </a:lnTo>
                                <a:lnTo>
                                  <a:pt x="74605" y="167064"/>
                                </a:lnTo>
                                <a:lnTo>
                                  <a:pt x="74671" y="167063"/>
                                </a:lnTo>
                                <a:lnTo>
                                  <a:pt x="74738" y="167062"/>
                                </a:lnTo>
                                <a:lnTo>
                                  <a:pt x="74805" y="167061"/>
                                </a:lnTo>
                                <a:lnTo>
                                  <a:pt x="74872" y="167060"/>
                                </a:lnTo>
                                <a:lnTo>
                                  <a:pt x="74938" y="167059"/>
                                </a:lnTo>
                                <a:lnTo>
                                  <a:pt x="75005" y="167058"/>
                                </a:lnTo>
                                <a:lnTo>
                                  <a:pt x="75072" y="167058"/>
                                </a:lnTo>
                                <a:lnTo>
                                  <a:pt x="75139" y="167057"/>
                                </a:lnTo>
                                <a:lnTo>
                                  <a:pt x="75206" y="167056"/>
                                </a:lnTo>
                                <a:lnTo>
                                  <a:pt x="75272" y="167055"/>
                                </a:lnTo>
                                <a:lnTo>
                                  <a:pt x="75339" y="167054"/>
                                </a:lnTo>
                                <a:lnTo>
                                  <a:pt x="75406" y="167053"/>
                                </a:lnTo>
                                <a:lnTo>
                                  <a:pt x="75473" y="167053"/>
                                </a:lnTo>
                                <a:lnTo>
                                  <a:pt x="75540" y="167052"/>
                                </a:lnTo>
                                <a:lnTo>
                                  <a:pt x="75606" y="167051"/>
                                </a:lnTo>
                                <a:lnTo>
                                  <a:pt x="75673" y="167050"/>
                                </a:lnTo>
                                <a:lnTo>
                                  <a:pt x="75740" y="167049"/>
                                </a:lnTo>
                                <a:lnTo>
                                  <a:pt x="75807" y="167048"/>
                                </a:lnTo>
                                <a:lnTo>
                                  <a:pt x="75874" y="167048"/>
                                </a:lnTo>
                                <a:lnTo>
                                  <a:pt x="75940" y="167047"/>
                                </a:lnTo>
                                <a:lnTo>
                                  <a:pt x="76007" y="167046"/>
                                </a:lnTo>
                                <a:lnTo>
                                  <a:pt x="76074" y="167045"/>
                                </a:lnTo>
                                <a:lnTo>
                                  <a:pt x="76141" y="167044"/>
                                </a:lnTo>
                                <a:lnTo>
                                  <a:pt x="76207" y="167043"/>
                                </a:lnTo>
                                <a:lnTo>
                                  <a:pt x="76274" y="167042"/>
                                </a:lnTo>
                                <a:lnTo>
                                  <a:pt x="76341" y="167042"/>
                                </a:lnTo>
                                <a:lnTo>
                                  <a:pt x="76408" y="167041"/>
                                </a:lnTo>
                                <a:lnTo>
                                  <a:pt x="76475" y="167040"/>
                                </a:lnTo>
                                <a:lnTo>
                                  <a:pt x="76541" y="167039"/>
                                </a:lnTo>
                                <a:lnTo>
                                  <a:pt x="76608" y="167038"/>
                                </a:lnTo>
                                <a:lnTo>
                                  <a:pt x="76675" y="167037"/>
                                </a:lnTo>
                                <a:lnTo>
                                  <a:pt x="76742" y="167036"/>
                                </a:lnTo>
                                <a:lnTo>
                                  <a:pt x="76809" y="167036"/>
                                </a:lnTo>
                                <a:lnTo>
                                  <a:pt x="76875" y="167035"/>
                                </a:lnTo>
                                <a:lnTo>
                                  <a:pt x="76942" y="167034"/>
                                </a:lnTo>
                                <a:lnTo>
                                  <a:pt x="77009" y="167033"/>
                                </a:lnTo>
                                <a:lnTo>
                                  <a:pt x="77076" y="167032"/>
                                </a:lnTo>
                                <a:lnTo>
                                  <a:pt x="77143" y="167031"/>
                                </a:lnTo>
                                <a:lnTo>
                                  <a:pt x="77209" y="167030"/>
                                </a:lnTo>
                                <a:lnTo>
                                  <a:pt x="77276" y="167030"/>
                                </a:lnTo>
                                <a:lnTo>
                                  <a:pt x="77343" y="167029"/>
                                </a:lnTo>
                                <a:lnTo>
                                  <a:pt x="77410" y="167028"/>
                                </a:lnTo>
                                <a:lnTo>
                                  <a:pt x="77477" y="167027"/>
                                </a:lnTo>
                                <a:lnTo>
                                  <a:pt x="77543" y="167026"/>
                                </a:lnTo>
                                <a:lnTo>
                                  <a:pt x="77610" y="167025"/>
                                </a:lnTo>
                                <a:lnTo>
                                  <a:pt x="77677" y="167024"/>
                                </a:lnTo>
                                <a:lnTo>
                                  <a:pt x="77744" y="167024"/>
                                </a:lnTo>
                                <a:lnTo>
                                  <a:pt x="77810" y="167023"/>
                                </a:lnTo>
                                <a:lnTo>
                                  <a:pt x="77877" y="167022"/>
                                </a:lnTo>
                                <a:lnTo>
                                  <a:pt x="77944" y="167021"/>
                                </a:lnTo>
                                <a:lnTo>
                                  <a:pt x="78011" y="167020"/>
                                </a:lnTo>
                                <a:lnTo>
                                  <a:pt x="78078" y="167019"/>
                                </a:lnTo>
                                <a:lnTo>
                                  <a:pt x="78144" y="167018"/>
                                </a:lnTo>
                                <a:lnTo>
                                  <a:pt x="78211" y="167018"/>
                                </a:lnTo>
                                <a:lnTo>
                                  <a:pt x="78278" y="167017"/>
                                </a:lnTo>
                                <a:lnTo>
                                  <a:pt x="78345" y="167016"/>
                                </a:lnTo>
                                <a:lnTo>
                                  <a:pt x="78412" y="167015"/>
                                </a:lnTo>
                                <a:lnTo>
                                  <a:pt x="78478" y="167014"/>
                                </a:lnTo>
                                <a:lnTo>
                                  <a:pt x="78545" y="167013"/>
                                </a:lnTo>
                                <a:lnTo>
                                  <a:pt x="78612" y="167012"/>
                                </a:lnTo>
                                <a:lnTo>
                                  <a:pt x="78679" y="167012"/>
                                </a:lnTo>
                                <a:lnTo>
                                  <a:pt x="78746" y="167011"/>
                                </a:lnTo>
                                <a:lnTo>
                                  <a:pt x="78812" y="167010"/>
                                </a:lnTo>
                                <a:lnTo>
                                  <a:pt x="78879" y="167009"/>
                                </a:lnTo>
                                <a:lnTo>
                                  <a:pt x="78946" y="167008"/>
                                </a:lnTo>
                                <a:lnTo>
                                  <a:pt x="79013" y="167007"/>
                                </a:lnTo>
                                <a:lnTo>
                                  <a:pt x="79079" y="167006"/>
                                </a:lnTo>
                                <a:lnTo>
                                  <a:pt x="79146" y="167005"/>
                                </a:lnTo>
                                <a:lnTo>
                                  <a:pt x="79213" y="167005"/>
                                </a:lnTo>
                                <a:lnTo>
                                  <a:pt x="79280" y="167004"/>
                                </a:lnTo>
                                <a:lnTo>
                                  <a:pt x="79347" y="167003"/>
                                </a:lnTo>
                                <a:lnTo>
                                  <a:pt x="79413" y="167002"/>
                                </a:lnTo>
                                <a:lnTo>
                                  <a:pt x="79480" y="167001"/>
                                </a:lnTo>
                                <a:lnTo>
                                  <a:pt x="79547" y="167000"/>
                                </a:lnTo>
                                <a:lnTo>
                                  <a:pt x="79614" y="166999"/>
                                </a:lnTo>
                                <a:lnTo>
                                  <a:pt x="79681" y="166998"/>
                                </a:lnTo>
                                <a:lnTo>
                                  <a:pt x="79747" y="166998"/>
                                </a:lnTo>
                                <a:lnTo>
                                  <a:pt x="79814" y="166997"/>
                                </a:lnTo>
                                <a:lnTo>
                                  <a:pt x="79881" y="166996"/>
                                </a:lnTo>
                                <a:lnTo>
                                  <a:pt x="79948" y="166995"/>
                                </a:lnTo>
                                <a:lnTo>
                                  <a:pt x="80015" y="166994"/>
                                </a:lnTo>
                                <a:lnTo>
                                  <a:pt x="80081" y="166993"/>
                                </a:lnTo>
                                <a:lnTo>
                                  <a:pt x="80148" y="166992"/>
                                </a:lnTo>
                                <a:lnTo>
                                  <a:pt x="80215" y="166991"/>
                                </a:lnTo>
                                <a:lnTo>
                                  <a:pt x="80282" y="166991"/>
                                </a:lnTo>
                                <a:lnTo>
                                  <a:pt x="80348" y="166990"/>
                                </a:lnTo>
                                <a:lnTo>
                                  <a:pt x="80415" y="166989"/>
                                </a:lnTo>
                                <a:lnTo>
                                  <a:pt x="80482" y="166988"/>
                                </a:lnTo>
                                <a:lnTo>
                                  <a:pt x="80549" y="166987"/>
                                </a:lnTo>
                                <a:lnTo>
                                  <a:pt x="80616" y="166986"/>
                                </a:lnTo>
                                <a:lnTo>
                                  <a:pt x="80682" y="166985"/>
                                </a:lnTo>
                                <a:lnTo>
                                  <a:pt x="80749" y="166984"/>
                                </a:lnTo>
                                <a:lnTo>
                                  <a:pt x="80816" y="166983"/>
                                </a:lnTo>
                                <a:lnTo>
                                  <a:pt x="80883" y="166983"/>
                                </a:lnTo>
                                <a:lnTo>
                                  <a:pt x="80950" y="166982"/>
                                </a:lnTo>
                                <a:lnTo>
                                  <a:pt x="81016" y="166981"/>
                                </a:lnTo>
                                <a:lnTo>
                                  <a:pt x="81083" y="166980"/>
                                </a:lnTo>
                                <a:lnTo>
                                  <a:pt x="81150" y="166979"/>
                                </a:lnTo>
                                <a:lnTo>
                                  <a:pt x="81217" y="166978"/>
                                </a:lnTo>
                                <a:lnTo>
                                  <a:pt x="81284" y="166977"/>
                                </a:lnTo>
                                <a:lnTo>
                                  <a:pt x="81350" y="166976"/>
                                </a:lnTo>
                                <a:lnTo>
                                  <a:pt x="81417" y="166976"/>
                                </a:lnTo>
                                <a:lnTo>
                                  <a:pt x="81484" y="166975"/>
                                </a:lnTo>
                                <a:lnTo>
                                  <a:pt x="81551" y="166974"/>
                                </a:lnTo>
                                <a:lnTo>
                                  <a:pt x="81618" y="166973"/>
                                </a:lnTo>
                                <a:lnTo>
                                  <a:pt x="81684" y="166972"/>
                                </a:lnTo>
                                <a:lnTo>
                                  <a:pt x="81751" y="166971"/>
                                </a:lnTo>
                                <a:lnTo>
                                  <a:pt x="81818" y="166970"/>
                                </a:lnTo>
                                <a:lnTo>
                                  <a:pt x="81885" y="166969"/>
                                </a:lnTo>
                                <a:lnTo>
                                  <a:pt x="81951" y="166968"/>
                                </a:lnTo>
                                <a:lnTo>
                                  <a:pt x="82018" y="166967"/>
                                </a:lnTo>
                                <a:lnTo>
                                  <a:pt x="82085" y="166967"/>
                                </a:lnTo>
                                <a:lnTo>
                                  <a:pt x="82152" y="166966"/>
                                </a:lnTo>
                                <a:lnTo>
                                  <a:pt x="82219" y="166965"/>
                                </a:lnTo>
                                <a:lnTo>
                                  <a:pt x="82285" y="166964"/>
                                </a:lnTo>
                                <a:lnTo>
                                  <a:pt x="82352" y="166963"/>
                                </a:lnTo>
                                <a:lnTo>
                                  <a:pt x="82419" y="166962"/>
                                </a:lnTo>
                                <a:lnTo>
                                  <a:pt x="82486" y="166961"/>
                                </a:lnTo>
                                <a:lnTo>
                                  <a:pt x="82553" y="166960"/>
                                </a:lnTo>
                                <a:lnTo>
                                  <a:pt x="82619" y="166959"/>
                                </a:lnTo>
                                <a:lnTo>
                                  <a:pt x="82686" y="166959"/>
                                </a:lnTo>
                                <a:lnTo>
                                  <a:pt x="82753" y="166958"/>
                                </a:lnTo>
                                <a:lnTo>
                                  <a:pt x="82820" y="166957"/>
                                </a:lnTo>
                                <a:lnTo>
                                  <a:pt x="82887" y="166956"/>
                                </a:lnTo>
                                <a:lnTo>
                                  <a:pt x="82953" y="166955"/>
                                </a:lnTo>
                                <a:lnTo>
                                  <a:pt x="83020" y="166954"/>
                                </a:lnTo>
                                <a:lnTo>
                                  <a:pt x="83087" y="166953"/>
                                </a:lnTo>
                                <a:lnTo>
                                  <a:pt x="83154" y="166952"/>
                                </a:lnTo>
                                <a:lnTo>
                                  <a:pt x="83220" y="166951"/>
                                </a:lnTo>
                                <a:lnTo>
                                  <a:pt x="83287" y="166950"/>
                                </a:lnTo>
                                <a:lnTo>
                                  <a:pt x="83354" y="166950"/>
                                </a:lnTo>
                                <a:lnTo>
                                  <a:pt x="83421" y="166949"/>
                                </a:lnTo>
                                <a:lnTo>
                                  <a:pt x="83488" y="166948"/>
                                </a:lnTo>
                                <a:lnTo>
                                  <a:pt x="83554" y="166947"/>
                                </a:lnTo>
                                <a:lnTo>
                                  <a:pt x="83621" y="166946"/>
                                </a:lnTo>
                                <a:lnTo>
                                  <a:pt x="83688" y="166945"/>
                                </a:lnTo>
                                <a:lnTo>
                                  <a:pt x="83755" y="166944"/>
                                </a:lnTo>
                                <a:lnTo>
                                  <a:pt x="83822" y="166943"/>
                                </a:lnTo>
                                <a:lnTo>
                                  <a:pt x="83888" y="166942"/>
                                </a:lnTo>
                                <a:lnTo>
                                  <a:pt x="83955" y="166941"/>
                                </a:lnTo>
                                <a:lnTo>
                                  <a:pt x="84022" y="166940"/>
                                </a:lnTo>
                                <a:lnTo>
                                  <a:pt x="84089" y="166940"/>
                                </a:lnTo>
                                <a:lnTo>
                                  <a:pt x="84156" y="166939"/>
                                </a:lnTo>
                                <a:lnTo>
                                  <a:pt x="84222" y="166938"/>
                                </a:lnTo>
                                <a:lnTo>
                                  <a:pt x="84289" y="166937"/>
                                </a:lnTo>
                                <a:lnTo>
                                  <a:pt x="84356" y="166936"/>
                                </a:lnTo>
                                <a:lnTo>
                                  <a:pt x="84423" y="166935"/>
                                </a:lnTo>
                                <a:lnTo>
                                  <a:pt x="84490" y="166934"/>
                                </a:lnTo>
                                <a:lnTo>
                                  <a:pt x="84556" y="166933"/>
                                </a:lnTo>
                                <a:lnTo>
                                  <a:pt x="84623" y="166932"/>
                                </a:lnTo>
                                <a:lnTo>
                                  <a:pt x="84690" y="166931"/>
                                </a:lnTo>
                                <a:lnTo>
                                  <a:pt x="84757" y="166930"/>
                                </a:lnTo>
                                <a:lnTo>
                                  <a:pt x="84823" y="166930"/>
                                </a:lnTo>
                                <a:lnTo>
                                  <a:pt x="84890" y="166929"/>
                                </a:lnTo>
                                <a:lnTo>
                                  <a:pt x="84957" y="166928"/>
                                </a:lnTo>
                                <a:lnTo>
                                  <a:pt x="85024" y="166927"/>
                                </a:lnTo>
                                <a:lnTo>
                                  <a:pt x="85091" y="166926"/>
                                </a:lnTo>
                                <a:lnTo>
                                  <a:pt x="85157" y="166925"/>
                                </a:lnTo>
                                <a:lnTo>
                                  <a:pt x="85224" y="166924"/>
                                </a:lnTo>
                                <a:lnTo>
                                  <a:pt x="85291" y="166923"/>
                                </a:lnTo>
                                <a:lnTo>
                                  <a:pt x="85358" y="166922"/>
                                </a:lnTo>
                                <a:lnTo>
                                  <a:pt x="85425" y="166921"/>
                                </a:lnTo>
                                <a:lnTo>
                                  <a:pt x="85491" y="166920"/>
                                </a:lnTo>
                                <a:lnTo>
                                  <a:pt x="85558" y="166919"/>
                                </a:lnTo>
                                <a:lnTo>
                                  <a:pt x="85625" y="166919"/>
                                </a:lnTo>
                                <a:lnTo>
                                  <a:pt x="85692" y="166918"/>
                                </a:lnTo>
                                <a:lnTo>
                                  <a:pt x="85759" y="166917"/>
                                </a:lnTo>
                                <a:lnTo>
                                  <a:pt x="85825" y="166916"/>
                                </a:lnTo>
                                <a:lnTo>
                                  <a:pt x="85892" y="166915"/>
                                </a:lnTo>
                                <a:lnTo>
                                  <a:pt x="85959" y="166914"/>
                                </a:lnTo>
                                <a:lnTo>
                                  <a:pt x="86026" y="166913"/>
                                </a:lnTo>
                                <a:lnTo>
                                  <a:pt x="86092" y="166912"/>
                                </a:lnTo>
                                <a:lnTo>
                                  <a:pt x="86159" y="166911"/>
                                </a:lnTo>
                                <a:lnTo>
                                  <a:pt x="86226" y="166910"/>
                                </a:lnTo>
                                <a:lnTo>
                                  <a:pt x="86293" y="166909"/>
                                </a:lnTo>
                                <a:lnTo>
                                  <a:pt x="86360" y="166908"/>
                                </a:lnTo>
                                <a:lnTo>
                                  <a:pt x="86426" y="166907"/>
                                </a:lnTo>
                                <a:lnTo>
                                  <a:pt x="86493" y="166907"/>
                                </a:lnTo>
                                <a:lnTo>
                                  <a:pt x="86560" y="166906"/>
                                </a:lnTo>
                                <a:lnTo>
                                  <a:pt x="86627" y="166905"/>
                                </a:lnTo>
                                <a:lnTo>
                                  <a:pt x="86694" y="166904"/>
                                </a:lnTo>
                                <a:lnTo>
                                  <a:pt x="86760" y="166903"/>
                                </a:lnTo>
                                <a:lnTo>
                                  <a:pt x="86827" y="166902"/>
                                </a:lnTo>
                                <a:lnTo>
                                  <a:pt x="86894" y="166901"/>
                                </a:lnTo>
                                <a:lnTo>
                                  <a:pt x="86961" y="166900"/>
                                </a:lnTo>
                                <a:lnTo>
                                  <a:pt x="87028" y="166899"/>
                                </a:lnTo>
                                <a:lnTo>
                                  <a:pt x="87094" y="166898"/>
                                </a:lnTo>
                                <a:lnTo>
                                  <a:pt x="87161" y="166897"/>
                                </a:lnTo>
                                <a:lnTo>
                                  <a:pt x="87228" y="166896"/>
                                </a:lnTo>
                                <a:lnTo>
                                  <a:pt x="87295" y="166895"/>
                                </a:lnTo>
                                <a:lnTo>
                                  <a:pt x="87362" y="166894"/>
                                </a:lnTo>
                                <a:lnTo>
                                  <a:pt x="87428" y="166893"/>
                                </a:lnTo>
                                <a:lnTo>
                                  <a:pt x="87495" y="166893"/>
                                </a:lnTo>
                                <a:lnTo>
                                  <a:pt x="87562" y="166892"/>
                                </a:lnTo>
                                <a:lnTo>
                                  <a:pt x="87629" y="166891"/>
                                </a:lnTo>
                                <a:lnTo>
                                  <a:pt x="87695" y="166890"/>
                                </a:lnTo>
                                <a:lnTo>
                                  <a:pt x="87762" y="166889"/>
                                </a:lnTo>
                                <a:lnTo>
                                  <a:pt x="87829" y="166888"/>
                                </a:lnTo>
                                <a:lnTo>
                                  <a:pt x="87896" y="166887"/>
                                </a:lnTo>
                                <a:lnTo>
                                  <a:pt x="87963" y="166886"/>
                                </a:lnTo>
                                <a:lnTo>
                                  <a:pt x="88029" y="166885"/>
                                </a:lnTo>
                                <a:lnTo>
                                  <a:pt x="88096" y="166884"/>
                                </a:lnTo>
                                <a:lnTo>
                                  <a:pt x="88163" y="166883"/>
                                </a:lnTo>
                                <a:lnTo>
                                  <a:pt x="88230" y="166882"/>
                                </a:lnTo>
                                <a:lnTo>
                                  <a:pt x="88297" y="166881"/>
                                </a:lnTo>
                                <a:lnTo>
                                  <a:pt x="88363" y="166880"/>
                                </a:lnTo>
                                <a:lnTo>
                                  <a:pt x="88430" y="166879"/>
                                </a:lnTo>
                                <a:lnTo>
                                  <a:pt x="88497" y="166878"/>
                                </a:lnTo>
                                <a:lnTo>
                                  <a:pt x="88564" y="166877"/>
                                </a:lnTo>
                                <a:lnTo>
                                  <a:pt x="88631" y="166877"/>
                                </a:lnTo>
                                <a:lnTo>
                                  <a:pt x="88697" y="166876"/>
                                </a:lnTo>
                                <a:lnTo>
                                  <a:pt x="88764" y="166875"/>
                                </a:lnTo>
                                <a:lnTo>
                                  <a:pt x="88831" y="166874"/>
                                </a:lnTo>
                                <a:lnTo>
                                  <a:pt x="88898" y="166873"/>
                                </a:lnTo>
                                <a:lnTo>
                                  <a:pt x="88964" y="166872"/>
                                </a:lnTo>
                                <a:lnTo>
                                  <a:pt x="89031" y="166871"/>
                                </a:lnTo>
                                <a:lnTo>
                                  <a:pt x="89098" y="166870"/>
                                </a:lnTo>
                                <a:lnTo>
                                  <a:pt x="89165" y="166869"/>
                                </a:lnTo>
                                <a:lnTo>
                                  <a:pt x="89232" y="166868"/>
                                </a:lnTo>
                                <a:lnTo>
                                  <a:pt x="89298" y="166867"/>
                                </a:lnTo>
                                <a:lnTo>
                                  <a:pt x="89365" y="166866"/>
                                </a:lnTo>
                                <a:lnTo>
                                  <a:pt x="89432" y="166865"/>
                                </a:lnTo>
                                <a:lnTo>
                                  <a:pt x="89499" y="166864"/>
                                </a:lnTo>
                                <a:lnTo>
                                  <a:pt x="89566" y="166863"/>
                                </a:lnTo>
                                <a:lnTo>
                                  <a:pt x="89632" y="166862"/>
                                </a:lnTo>
                                <a:lnTo>
                                  <a:pt x="89699" y="166861"/>
                                </a:lnTo>
                                <a:lnTo>
                                  <a:pt x="89766" y="166860"/>
                                </a:lnTo>
                                <a:lnTo>
                                  <a:pt x="89833" y="166859"/>
                                </a:lnTo>
                                <a:lnTo>
                                  <a:pt x="89900" y="166858"/>
                                </a:lnTo>
                                <a:lnTo>
                                  <a:pt x="89966" y="166858"/>
                                </a:lnTo>
                                <a:lnTo>
                                  <a:pt x="90033" y="166857"/>
                                </a:lnTo>
                                <a:lnTo>
                                  <a:pt x="90100" y="166856"/>
                                </a:lnTo>
                                <a:lnTo>
                                  <a:pt x="90167" y="166855"/>
                                </a:lnTo>
                                <a:lnTo>
                                  <a:pt x="90233" y="166854"/>
                                </a:lnTo>
                                <a:lnTo>
                                  <a:pt x="90300" y="166853"/>
                                </a:lnTo>
                                <a:lnTo>
                                  <a:pt x="90367" y="166852"/>
                                </a:lnTo>
                                <a:lnTo>
                                  <a:pt x="90434" y="166851"/>
                                </a:lnTo>
                                <a:lnTo>
                                  <a:pt x="90501" y="166850"/>
                                </a:lnTo>
                                <a:lnTo>
                                  <a:pt x="90567" y="166849"/>
                                </a:lnTo>
                                <a:lnTo>
                                  <a:pt x="90634" y="166848"/>
                                </a:lnTo>
                                <a:lnTo>
                                  <a:pt x="90701" y="166847"/>
                                </a:lnTo>
                                <a:lnTo>
                                  <a:pt x="90768" y="166846"/>
                                </a:lnTo>
                                <a:lnTo>
                                  <a:pt x="90835" y="166845"/>
                                </a:lnTo>
                                <a:lnTo>
                                  <a:pt x="90901" y="166844"/>
                                </a:lnTo>
                                <a:lnTo>
                                  <a:pt x="90968" y="166843"/>
                                </a:lnTo>
                                <a:lnTo>
                                  <a:pt x="91035" y="166842"/>
                                </a:lnTo>
                                <a:lnTo>
                                  <a:pt x="91102" y="166841"/>
                                </a:lnTo>
                                <a:lnTo>
                                  <a:pt x="91169" y="166840"/>
                                </a:lnTo>
                                <a:lnTo>
                                  <a:pt x="91235" y="166839"/>
                                </a:lnTo>
                                <a:lnTo>
                                  <a:pt x="91302" y="166838"/>
                                </a:lnTo>
                                <a:lnTo>
                                  <a:pt x="91369" y="166837"/>
                                </a:lnTo>
                                <a:lnTo>
                                  <a:pt x="91436" y="166836"/>
                                </a:lnTo>
                                <a:lnTo>
                                  <a:pt x="91503" y="166835"/>
                                </a:lnTo>
                                <a:lnTo>
                                  <a:pt x="91569" y="166834"/>
                                </a:lnTo>
                                <a:lnTo>
                                  <a:pt x="91636" y="166833"/>
                                </a:lnTo>
                                <a:lnTo>
                                  <a:pt x="91703" y="166833"/>
                                </a:lnTo>
                                <a:lnTo>
                                  <a:pt x="91770" y="166832"/>
                                </a:lnTo>
                                <a:lnTo>
                                  <a:pt x="91836" y="166831"/>
                                </a:lnTo>
                                <a:lnTo>
                                  <a:pt x="91903" y="166830"/>
                                </a:lnTo>
                                <a:lnTo>
                                  <a:pt x="91970" y="166829"/>
                                </a:lnTo>
                                <a:lnTo>
                                  <a:pt x="92037" y="166828"/>
                                </a:lnTo>
                                <a:lnTo>
                                  <a:pt x="92104" y="166827"/>
                                </a:lnTo>
                                <a:lnTo>
                                  <a:pt x="92170" y="166826"/>
                                </a:lnTo>
                                <a:lnTo>
                                  <a:pt x="92237" y="166825"/>
                                </a:lnTo>
                                <a:lnTo>
                                  <a:pt x="92304" y="166824"/>
                                </a:lnTo>
                                <a:lnTo>
                                  <a:pt x="92371" y="166823"/>
                                </a:lnTo>
                                <a:lnTo>
                                  <a:pt x="92438" y="166822"/>
                                </a:lnTo>
                                <a:lnTo>
                                  <a:pt x="92504" y="166821"/>
                                </a:lnTo>
                                <a:lnTo>
                                  <a:pt x="92571" y="166820"/>
                                </a:lnTo>
                                <a:lnTo>
                                  <a:pt x="92638" y="166819"/>
                                </a:lnTo>
                                <a:lnTo>
                                  <a:pt x="92705" y="166818"/>
                                </a:lnTo>
                                <a:lnTo>
                                  <a:pt x="92772" y="166817"/>
                                </a:lnTo>
                                <a:lnTo>
                                  <a:pt x="92838" y="166816"/>
                                </a:lnTo>
                                <a:lnTo>
                                  <a:pt x="92905" y="166815"/>
                                </a:lnTo>
                                <a:lnTo>
                                  <a:pt x="92972" y="166814"/>
                                </a:lnTo>
                                <a:lnTo>
                                  <a:pt x="93039" y="166813"/>
                                </a:lnTo>
                                <a:lnTo>
                                  <a:pt x="93105" y="166812"/>
                                </a:lnTo>
                                <a:lnTo>
                                  <a:pt x="93172" y="166811"/>
                                </a:lnTo>
                                <a:lnTo>
                                  <a:pt x="93239" y="166810"/>
                                </a:lnTo>
                                <a:lnTo>
                                  <a:pt x="93306" y="166809"/>
                                </a:lnTo>
                                <a:lnTo>
                                  <a:pt x="93373" y="166808"/>
                                </a:lnTo>
                                <a:lnTo>
                                  <a:pt x="93439" y="166807"/>
                                </a:lnTo>
                                <a:lnTo>
                                  <a:pt x="93506" y="166806"/>
                                </a:lnTo>
                                <a:lnTo>
                                  <a:pt x="93573" y="166805"/>
                                </a:lnTo>
                                <a:lnTo>
                                  <a:pt x="93640" y="166804"/>
                                </a:lnTo>
                                <a:lnTo>
                                  <a:pt x="93707" y="166803"/>
                                </a:lnTo>
                                <a:lnTo>
                                  <a:pt x="93773" y="166802"/>
                                </a:lnTo>
                                <a:lnTo>
                                  <a:pt x="93840" y="166801"/>
                                </a:lnTo>
                                <a:lnTo>
                                  <a:pt x="93907" y="166800"/>
                                </a:lnTo>
                                <a:lnTo>
                                  <a:pt x="93974" y="166799"/>
                                </a:lnTo>
                                <a:lnTo>
                                  <a:pt x="94041" y="166798"/>
                                </a:lnTo>
                                <a:lnTo>
                                  <a:pt x="94107" y="166797"/>
                                </a:lnTo>
                                <a:lnTo>
                                  <a:pt x="94174" y="166796"/>
                                </a:lnTo>
                                <a:lnTo>
                                  <a:pt x="94241" y="166795"/>
                                </a:lnTo>
                                <a:lnTo>
                                  <a:pt x="94308" y="166794"/>
                                </a:lnTo>
                                <a:lnTo>
                                  <a:pt x="94375" y="166793"/>
                                </a:lnTo>
                                <a:lnTo>
                                  <a:pt x="94441" y="166792"/>
                                </a:lnTo>
                                <a:lnTo>
                                  <a:pt x="94508" y="166791"/>
                                </a:lnTo>
                                <a:lnTo>
                                  <a:pt x="94575" y="166790"/>
                                </a:lnTo>
                                <a:lnTo>
                                  <a:pt x="94642" y="166789"/>
                                </a:lnTo>
                                <a:lnTo>
                                  <a:pt x="94708" y="166788"/>
                                </a:lnTo>
                                <a:lnTo>
                                  <a:pt x="94775" y="166787"/>
                                </a:lnTo>
                                <a:lnTo>
                                  <a:pt x="94842" y="166786"/>
                                </a:lnTo>
                                <a:lnTo>
                                  <a:pt x="94909" y="166785"/>
                                </a:lnTo>
                                <a:lnTo>
                                  <a:pt x="94976" y="166784"/>
                                </a:lnTo>
                                <a:lnTo>
                                  <a:pt x="95042" y="166783"/>
                                </a:lnTo>
                                <a:lnTo>
                                  <a:pt x="95109" y="166782"/>
                                </a:lnTo>
                                <a:lnTo>
                                  <a:pt x="95176" y="166781"/>
                                </a:lnTo>
                                <a:lnTo>
                                  <a:pt x="95243" y="166780"/>
                                </a:lnTo>
                                <a:lnTo>
                                  <a:pt x="95310" y="166779"/>
                                </a:lnTo>
                                <a:lnTo>
                                  <a:pt x="95376" y="166778"/>
                                </a:lnTo>
                                <a:lnTo>
                                  <a:pt x="95443" y="166777"/>
                                </a:lnTo>
                                <a:lnTo>
                                  <a:pt x="95510" y="166776"/>
                                </a:lnTo>
                                <a:lnTo>
                                  <a:pt x="95577" y="166775"/>
                                </a:lnTo>
                                <a:lnTo>
                                  <a:pt x="95644" y="166774"/>
                                </a:lnTo>
                                <a:lnTo>
                                  <a:pt x="95710" y="166773"/>
                                </a:lnTo>
                                <a:lnTo>
                                  <a:pt x="95777" y="166772"/>
                                </a:lnTo>
                                <a:lnTo>
                                  <a:pt x="95844" y="166771"/>
                                </a:lnTo>
                                <a:lnTo>
                                  <a:pt x="95911" y="166770"/>
                                </a:lnTo>
                                <a:lnTo>
                                  <a:pt x="95977" y="166769"/>
                                </a:lnTo>
                                <a:lnTo>
                                  <a:pt x="96044" y="166768"/>
                                </a:lnTo>
                                <a:lnTo>
                                  <a:pt x="96111" y="166767"/>
                                </a:lnTo>
                                <a:lnTo>
                                  <a:pt x="96178" y="166766"/>
                                </a:lnTo>
                                <a:lnTo>
                                  <a:pt x="96245" y="166765"/>
                                </a:lnTo>
                                <a:lnTo>
                                  <a:pt x="96311" y="166764"/>
                                </a:lnTo>
                                <a:lnTo>
                                  <a:pt x="96378" y="166763"/>
                                </a:lnTo>
                                <a:lnTo>
                                  <a:pt x="96445" y="166762"/>
                                </a:lnTo>
                                <a:lnTo>
                                  <a:pt x="96512" y="166761"/>
                                </a:lnTo>
                                <a:lnTo>
                                  <a:pt x="96579" y="166760"/>
                                </a:lnTo>
                                <a:lnTo>
                                  <a:pt x="96645" y="166759"/>
                                </a:lnTo>
                                <a:lnTo>
                                  <a:pt x="96712" y="166758"/>
                                </a:lnTo>
                                <a:lnTo>
                                  <a:pt x="96779" y="166757"/>
                                </a:lnTo>
                                <a:lnTo>
                                  <a:pt x="96846" y="166756"/>
                                </a:lnTo>
                                <a:lnTo>
                                  <a:pt x="96913" y="166755"/>
                                </a:lnTo>
                                <a:lnTo>
                                  <a:pt x="96979" y="166754"/>
                                </a:lnTo>
                                <a:lnTo>
                                  <a:pt x="97046" y="166753"/>
                                </a:lnTo>
                                <a:lnTo>
                                  <a:pt x="97113" y="166752"/>
                                </a:lnTo>
                                <a:lnTo>
                                  <a:pt x="97180" y="166751"/>
                                </a:lnTo>
                                <a:lnTo>
                                  <a:pt x="97246" y="166750"/>
                                </a:lnTo>
                                <a:lnTo>
                                  <a:pt x="97313" y="166749"/>
                                </a:lnTo>
                                <a:lnTo>
                                  <a:pt x="97380" y="166748"/>
                                </a:lnTo>
                                <a:lnTo>
                                  <a:pt x="97447" y="166747"/>
                                </a:lnTo>
                                <a:lnTo>
                                  <a:pt x="97514" y="166746"/>
                                </a:lnTo>
                                <a:lnTo>
                                  <a:pt x="97580" y="166745"/>
                                </a:lnTo>
                                <a:lnTo>
                                  <a:pt x="97647" y="166744"/>
                                </a:lnTo>
                                <a:lnTo>
                                  <a:pt x="97714" y="166743"/>
                                </a:lnTo>
                                <a:lnTo>
                                  <a:pt x="97781" y="166742"/>
                                </a:lnTo>
                                <a:lnTo>
                                  <a:pt x="97848" y="166741"/>
                                </a:lnTo>
                                <a:lnTo>
                                  <a:pt x="97914" y="166740"/>
                                </a:lnTo>
                                <a:lnTo>
                                  <a:pt x="97981" y="166739"/>
                                </a:lnTo>
                                <a:lnTo>
                                  <a:pt x="98048" y="166738"/>
                                </a:lnTo>
                                <a:lnTo>
                                  <a:pt x="98115" y="166737"/>
                                </a:lnTo>
                                <a:lnTo>
                                  <a:pt x="98182" y="166736"/>
                                </a:lnTo>
                                <a:lnTo>
                                  <a:pt x="98248" y="166735"/>
                                </a:lnTo>
                                <a:lnTo>
                                  <a:pt x="98315" y="166734"/>
                                </a:lnTo>
                                <a:lnTo>
                                  <a:pt x="98382" y="166733"/>
                                </a:lnTo>
                                <a:lnTo>
                                  <a:pt x="98449" y="166732"/>
                                </a:lnTo>
                                <a:lnTo>
                                  <a:pt x="98516" y="166731"/>
                                </a:lnTo>
                                <a:lnTo>
                                  <a:pt x="98582" y="166730"/>
                                </a:lnTo>
                                <a:lnTo>
                                  <a:pt x="98649" y="166729"/>
                                </a:lnTo>
                                <a:lnTo>
                                  <a:pt x="98716" y="166728"/>
                                </a:lnTo>
                                <a:lnTo>
                                  <a:pt x="98783" y="166727"/>
                                </a:lnTo>
                                <a:lnTo>
                                  <a:pt x="98849" y="166725"/>
                                </a:lnTo>
                                <a:lnTo>
                                  <a:pt x="98916" y="166724"/>
                                </a:lnTo>
                                <a:lnTo>
                                  <a:pt x="98983" y="166723"/>
                                </a:lnTo>
                                <a:lnTo>
                                  <a:pt x="99050" y="166722"/>
                                </a:lnTo>
                                <a:lnTo>
                                  <a:pt x="99117" y="166721"/>
                                </a:lnTo>
                                <a:lnTo>
                                  <a:pt x="99183" y="166720"/>
                                </a:lnTo>
                                <a:lnTo>
                                  <a:pt x="99250" y="166719"/>
                                </a:lnTo>
                                <a:lnTo>
                                  <a:pt x="99317" y="166718"/>
                                </a:lnTo>
                                <a:lnTo>
                                  <a:pt x="99384" y="166717"/>
                                </a:lnTo>
                                <a:lnTo>
                                  <a:pt x="99451" y="166716"/>
                                </a:lnTo>
                                <a:lnTo>
                                  <a:pt x="99517" y="166715"/>
                                </a:lnTo>
                                <a:lnTo>
                                  <a:pt x="99584" y="166714"/>
                                </a:lnTo>
                                <a:lnTo>
                                  <a:pt x="99651" y="166713"/>
                                </a:lnTo>
                                <a:lnTo>
                                  <a:pt x="99718" y="166712"/>
                                </a:lnTo>
                                <a:lnTo>
                                  <a:pt x="99785" y="166711"/>
                                </a:lnTo>
                                <a:lnTo>
                                  <a:pt x="99851" y="166710"/>
                                </a:lnTo>
                                <a:lnTo>
                                  <a:pt x="99918" y="166709"/>
                                </a:lnTo>
                                <a:lnTo>
                                  <a:pt x="99985" y="166708"/>
                                </a:lnTo>
                                <a:lnTo>
                                  <a:pt x="100052" y="166707"/>
                                </a:lnTo>
                                <a:lnTo>
                                  <a:pt x="100118" y="166706"/>
                                </a:lnTo>
                                <a:lnTo>
                                  <a:pt x="100185" y="166705"/>
                                </a:lnTo>
                                <a:lnTo>
                                  <a:pt x="100252" y="166704"/>
                                </a:lnTo>
                                <a:lnTo>
                                  <a:pt x="100319" y="166703"/>
                                </a:lnTo>
                                <a:lnTo>
                                  <a:pt x="100386" y="166702"/>
                                </a:lnTo>
                                <a:lnTo>
                                  <a:pt x="100452" y="166701"/>
                                </a:lnTo>
                                <a:lnTo>
                                  <a:pt x="100519" y="166700"/>
                                </a:lnTo>
                                <a:lnTo>
                                  <a:pt x="100586" y="166698"/>
                                </a:lnTo>
                                <a:lnTo>
                                  <a:pt x="100653" y="166697"/>
                                </a:lnTo>
                                <a:lnTo>
                                  <a:pt x="100720" y="166696"/>
                                </a:lnTo>
                                <a:lnTo>
                                  <a:pt x="100786" y="166695"/>
                                </a:lnTo>
                                <a:lnTo>
                                  <a:pt x="100853" y="166694"/>
                                </a:lnTo>
                                <a:lnTo>
                                  <a:pt x="100920" y="166693"/>
                                </a:lnTo>
                                <a:lnTo>
                                  <a:pt x="100987" y="166692"/>
                                </a:lnTo>
                                <a:lnTo>
                                  <a:pt x="101054" y="166691"/>
                                </a:lnTo>
                                <a:lnTo>
                                  <a:pt x="101120" y="166690"/>
                                </a:lnTo>
                                <a:lnTo>
                                  <a:pt x="101187" y="166689"/>
                                </a:lnTo>
                                <a:lnTo>
                                  <a:pt x="101254" y="166688"/>
                                </a:lnTo>
                                <a:lnTo>
                                  <a:pt x="101321" y="166687"/>
                                </a:lnTo>
                                <a:lnTo>
                                  <a:pt x="101388" y="166686"/>
                                </a:lnTo>
                                <a:lnTo>
                                  <a:pt x="101454" y="166685"/>
                                </a:lnTo>
                                <a:lnTo>
                                  <a:pt x="101521" y="166684"/>
                                </a:lnTo>
                                <a:lnTo>
                                  <a:pt x="101588" y="166683"/>
                                </a:lnTo>
                                <a:lnTo>
                                  <a:pt x="101655" y="166682"/>
                                </a:lnTo>
                                <a:lnTo>
                                  <a:pt x="101721" y="166681"/>
                                </a:lnTo>
                                <a:lnTo>
                                  <a:pt x="101788" y="166680"/>
                                </a:lnTo>
                                <a:lnTo>
                                  <a:pt x="101855" y="166678"/>
                                </a:lnTo>
                                <a:lnTo>
                                  <a:pt x="101922" y="166677"/>
                                </a:lnTo>
                                <a:lnTo>
                                  <a:pt x="101989" y="166676"/>
                                </a:lnTo>
                                <a:lnTo>
                                  <a:pt x="102055" y="166675"/>
                                </a:lnTo>
                                <a:lnTo>
                                  <a:pt x="102122" y="166674"/>
                                </a:lnTo>
                                <a:lnTo>
                                  <a:pt x="102189" y="166673"/>
                                </a:lnTo>
                                <a:lnTo>
                                  <a:pt x="102256" y="166672"/>
                                </a:lnTo>
                                <a:lnTo>
                                  <a:pt x="102323" y="166671"/>
                                </a:lnTo>
                                <a:lnTo>
                                  <a:pt x="102389" y="166670"/>
                                </a:lnTo>
                                <a:lnTo>
                                  <a:pt x="102456" y="166669"/>
                                </a:lnTo>
                                <a:lnTo>
                                  <a:pt x="102523" y="166668"/>
                                </a:lnTo>
                                <a:lnTo>
                                  <a:pt x="102590" y="166667"/>
                                </a:lnTo>
                                <a:lnTo>
                                  <a:pt x="102657" y="166666"/>
                                </a:lnTo>
                                <a:lnTo>
                                  <a:pt x="102723" y="166665"/>
                                </a:lnTo>
                                <a:lnTo>
                                  <a:pt x="102790" y="166664"/>
                                </a:lnTo>
                                <a:lnTo>
                                  <a:pt x="102857" y="166663"/>
                                </a:lnTo>
                                <a:lnTo>
                                  <a:pt x="102924" y="166661"/>
                                </a:lnTo>
                                <a:lnTo>
                                  <a:pt x="102990" y="166660"/>
                                </a:lnTo>
                                <a:lnTo>
                                  <a:pt x="103057" y="166659"/>
                                </a:lnTo>
                                <a:lnTo>
                                  <a:pt x="103124" y="166658"/>
                                </a:lnTo>
                                <a:lnTo>
                                  <a:pt x="103191" y="166657"/>
                                </a:lnTo>
                                <a:lnTo>
                                  <a:pt x="103258" y="166656"/>
                                </a:lnTo>
                                <a:lnTo>
                                  <a:pt x="103324" y="166655"/>
                                </a:lnTo>
                                <a:lnTo>
                                  <a:pt x="103391" y="166654"/>
                                </a:lnTo>
                                <a:lnTo>
                                  <a:pt x="103458" y="166653"/>
                                </a:lnTo>
                                <a:lnTo>
                                  <a:pt x="103525" y="166652"/>
                                </a:lnTo>
                                <a:lnTo>
                                  <a:pt x="103592" y="166651"/>
                                </a:lnTo>
                                <a:lnTo>
                                  <a:pt x="103658" y="166650"/>
                                </a:lnTo>
                                <a:lnTo>
                                  <a:pt x="103725" y="166649"/>
                                </a:lnTo>
                                <a:lnTo>
                                  <a:pt x="103792" y="166648"/>
                                </a:lnTo>
                                <a:lnTo>
                                  <a:pt x="103859" y="166646"/>
                                </a:lnTo>
                                <a:lnTo>
                                  <a:pt x="103926" y="166645"/>
                                </a:lnTo>
                                <a:lnTo>
                                  <a:pt x="103992" y="166644"/>
                                </a:lnTo>
                                <a:lnTo>
                                  <a:pt x="104059" y="166643"/>
                                </a:lnTo>
                                <a:lnTo>
                                  <a:pt x="104126" y="166642"/>
                                </a:lnTo>
                                <a:lnTo>
                                  <a:pt x="104193" y="166641"/>
                                </a:lnTo>
                                <a:lnTo>
                                  <a:pt x="104260" y="166640"/>
                                </a:lnTo>
                                <a:lnTo>
                                  <a:pt x="104326" y="166639"/>
                                </a:lnTo>
                                <a:lnTo>
                                  <a:pt x="104393" y="166638"/>
                                </a:lnTo>
                                <a:lnTo>
                                  <a:pt x="104460" y="166637"/>
                                </a:lnTo>
                                <a:lnTo>
                                  <a:pt x="104527" y="166636"/>
                                </a:lnTo>
                                <a:lnTo>
                                  <a:pt x="104593" y="166635"/>
                                </a:lnTo>
                                <a:lnTo>
                                  <a:pt x="104660" y="166634"/>
                                </a:lnTo>
                                <a:lnTo>
                                  <a:pt x="104727" y="166632"/>
                                </a:lnTo>
                                <a:lnTo>
                                  <a:pt x="104794" y="166631"/>
                                </a:lnTo>
                                <a:lnTo>
                                  <a:pt x="104861" y="166630"/>
                                </a:lnTo>
                                <a:lnTo>
                                  <a:pt x="104927" y="166629"/>
                                </a:lnTo>
                                <a:lnTo>
                                  <a:pt x="104994" y="166628"/>
                                </a:lnTo>
                                <a:lnTo>
                                  <a:pt x="105061" y="166627"/>
                                </a:lnTo>
                                <a:lnTo>
                                  <a:pt x="105128" y="166626"/>
                                </a:lnTo>
                                <a:lnTo>
                                  <a:pt x="105195" y="166625"/>
                                </a:lnTo>
                                <a:lnTo>
                                  <a:pt x="105261" y="166624"/>
                                </a:lnTo>
                                <a:lnTo>
                                  <a:pt x="105328" y="166623"/>
                                </a:lnTo>
                                <a:lnTo>
                                  <a:pt x="105395" y="166622"/>
                                </a:lnTo>
                                <a:lnTo>
                                  <a:pt x="105462" y="166620"/>
                                </a:lnTo>
                                <a:lnTo>
                                  <a:pt x="105529" y="166619"/>
                                </a:lnTo>
                                <a:lnTo>
                                  <a:pt x="105595" y="166618"/>
                                </a:lnTo>
                                <a:lnTo>
                                  <a:pt x="105662" y="166617"/>
                                </a:lnTo>
                                <a:lnTo>
                                  <a:pt x="105729" y="166616"/>
                                </a:lnTo>
                                <a:lnTo>
                                  <a:pt x="105796" y="166615"/>
                                </a:lnTo>
                                <a:lnTo>
                                  <a:pt x="105862" y="166614"/>
                                </a:lnTo>
                                <a:lnTo>
                                  <a:pt x="105929" y="166613"/>
                                </a:lnTo>
                                <a:lnTo>
                                  <a:pt x="105996" y="166612"/>
                                </a:lnTo>
                                <a:lnTo>
                                  <a:pt x="106063" y="166611"/>
                                </a:lnTo>
                                <a:lnTo>
                                  <a:pt x="106130" y="166610"/>
                                </a:lnTo>
                                <a:lnTo>
                                  <a:pt x="106196" y="166608"/>
                                </a:lnTo>
                                <a:lnTo>
                                  <a:pt x="106263" y="166607"/>
                                </a:lnTo>
                                <a:lnTo>
                                  <a:pt x="106330" y="166606"/>
                                </a:lnTo>
                                <a:lnTo>
                                  <a:pt x="106397" y="166605"/>
                                </a:lnTo>
                                <a:lnTo>
                                  <a:pt x="106464" y="166604"/>
                                </a:lnTo>
                                <a:lnTo>
                                  <a:pt x="106530" y="166603"/>
                                </a:lnTo>
                                <a:lnTo>
                                  <a:pt x="106597" y="166602"/>
                                </a:lnTo>
                                <a:lnTo>
                                  <a:pt x="106664" y="166601"/>
                                </a:lnTo>
                                <a:lnTo>
                                  <a:pt x="106731" y="166600"/>
                                </a:lnTo>
                                <a:lnTo>
                                  <a:pt x="106798" y="166599"/>
                                </a:lnTo>
                                <a:lnTo>
                                  <a:pt x="106864" y="166597"/>
                                </a:lnTo>
                                <a:lnTo>
                                  <a:pt x="106931" y="166596"/>
                                </a:lnTo>
                                <a:lnTo>
                                  <a:pt x="106998" y="166595"/>
                                </a:lnTo>
                                <a:lnTo>
                                  <a:pt x="107065" y="166594"/>
                                </a:lnTo>
                                <a:lnTo>
                                  <a:pt x="107131" y="166593"/>
                                </a:lnTo>
                                <a:lnTo>
                                  <a:pt x="107198" y="166592"/>
                                </a:lnTo>
                                <a:lnTo>
                                  <a:pt x="107265" y="166591"/>
                                </a:lnTo>
                                <a:lnTo>
                                  <a:pt x="107332" y="166590"/>
                                </a:lnTo>
                                <a:lnTo>
                                  <a:pt x="107399" y="166589"/>
                                </a:lnTo>
                                <a:lnTo>
                                  <a:pt x="107465" y="166587"/>
                                </a:lnTo>
                                <a:lnTo>
                                  <a:pt x="107532" y="166586"/>
                                </a:lnTo>
                                <a:lnTo>
                                  <a:pt x="107599" y="166585"/>
                                </a:lnTo>
                                <a:lnTo>
                                  <a:pt x="107666" y="166584"/>
                                </a:lnTo>
                                <a:lnTo>
                                  <a:pt x="107733" y="166583"/>
                                </a:lnTo>
                                <a:lnTo>
                                  <a:pt x="107799" y="166582"/>
                                </a:lnTo>
                                <a:lnTo>
                                  <a:pt x="107866" y="166581"/>
                                </a:lnTo>
                                <a:lnTo>
                                  <a:pt x="107933" y="166580"/>
                                </a:lnTo>
                                <a:lnTo>
                                  <a:pt x="108000" y="166579"/>
                                </a:lnTo>
                                <a:lnTo>
                                  <a:pt x="108067" y="166577"/>
                                </a:lnTo>
                                <a:lnTo>
                                  <a:pt x="108133" y="166576"/>
                                </a:lnTo>
                                <a:lnTo>
                                  <a:pt x="108200" y="166575"/>
                                </a:lnTo>
                                <a:lnTo>
                                  <a:pt x="108267" y="166574"/>
                                </a:lnTo>
                                <a:lnTo>
                                  <a:pt x="108334" y="166573"/>
                                </a:lnTo>
                                <a:lnTo>
                                  <a:pt x="108401" y="166572"/>
                                </a:lnTo>
                                <a:lnTo>
                                  <a:pt x="108467" y="166571"/>
                                </a:lnTo>
                                <a:lnTo>
                                  <a:pt x="108534" y="166570"/>
                                </a:lnTo>
                                <a:lnTo>
                                  <a:pt x="108601" y="166568"/>
                                </a:lnTo>
                                <a:lnTo>
                                  <a:pt x="108668" y="166567"/>
                                </a:lnTo>
                                <a:lnTo>
                                  <a:pt x="108734" y="166566"/>
                                </a:lnTo>
                                <a:lnTo>
                                  <a:pt x="108801" y="166565"/>
                                </a:lnTo>
                                <a:lnTo>
                                  <a:pt x="108868" y="166564"/>
                                </a:lnTo>
                                <a:lnTo>
                                  <a:pt x="108935" y="166563"/>
                                </a:lnTo>
                                <a:lnTo>
                                  <a:pt x="109002" y="166562"/>
                                </a:lnTo>
                                <a:lnTo>
                                  <a:pt x="109068" y="166561"/>
                                </a:lnTo>
                                <a:lnTo>
                                  <a:pt x="109135" y="166559"/>
                                </a:lnTo>
                                <a:lnTo>
                                  <a:pt x="109202" y="166558"/>
                                </a:lnTo>
                                <a:lnTo>
                                  <a:pt x="109269" y="166557"/>
                                </a:lnTo>
                                <a:lnTo>
                                  <a:pt x="109336" y="166556"/>
                                </a:lnTo>
                                <a:lnTo>
                                  <a:pt x="109402" y="166555"/>
                                </a:lnTo>
                                <a:lnTo>
                                  <a:pt x="109469" y="166554"/>
                                </a:lnTo>
                                <a:lnTo>
                                  <a:pt x="109536" y="166553"/>
                                </a:lnTo>
                                <a:lnTo>
                                  <a:pt x="109603" y="166552"/>
                                </a:lnTo>
                                <a:lnTo>
                                  <a:pt x="109670" y="166550"/>
                                </a:lnTo>
                                <a:lnTo>
                                  <a:pt x="109736" y="166549"/>
                                </a:lnTo>
                                <a:lnTo>
                                  <a:pt x="109803" y="166548"/>
                                </a:lnTo>
                                <a:lnTo>
                                  <a:pt x="109870" y="166547"/>
                                </a:lnTo>
                                <a:lnTo>
                                  <a:pt x="109937" y="166546"/>
                                </a:lnTo>
                                <a:lnTo>
                                  <a:pt x="110003" y="166545"/>
                                </a:lnTo>
                                <a:lnTo>
                                  <a:pt x="110070" y="166544"/>
                                </a:lnTo>
                                <a:lnTo>
                                  <a:pt x="110137" y="166543"/>
                                </a:lnTo>
                                <a:lnTo>
                                  <a:pt x="110204" y="166541"/>
                                </a:lnTo>
                                <a:lnTo>
                                  <a:pt x="110271" y="166540"/>
                                </a:lnTo>
                                <a:lnTo>
                                  <a:pt x="110337" y="166539"/>
                                </a:lnTo>
                                <a:lnTo>
                                  <a:pt x="110404" y="166538"/>
                                </a:lnTo>
                                <a:lnTo>
                                  <a:pt x="110471" y="166537"/>
                                </a:lnTo>
                                <a:lnTo>
                                  <a:pt x="110538" y="166536"/>
                                </a:lnTo>
                                <a:lnTo>
                                  <a:pt x="110605" y="166535"/>
                                </a:lnTo>
                                <a:lnTo>
                                  <a:pt x="110671" y="166533"/>
                                </a:lnTo>
                                <a:lnTo>
                                  <a:pt x="110738" y="166532"/>
                                </a:lnTo>
                                <a:lnTo>
                                  <a:pt x="110805" y="166531"/>
                                </a:lnTo>
                                <a:lnTo>
                                  <a:pt x="110872" y="166530"/>
                                </a:lnTo>
                                <a:lnTo>
                                  <a:pt x="110939" y="166529"/>
                                </a:lnTo>
                                <a:lnTo>
                                  <a:pt x="111005" y="166528"/>
                                </a:lnTo>
                                <a:lnTo>
                                  <a:pt x="111072" y="166527"/>
                                </a:lnTo>
                                <a:lnTo>
                                  <a:pt x="111139" y="166525"/>
                                </a:lnTo>
                                <a:lnTo>
                                  <a:pt x="111206" y="166524"/>
                                </a:lnTo>
                                <a:lnTo>
                                  <a:pt x="111273" y="166523"/>
                                </a:lnTo>
                                <a:lnTo>
                                  <a:pt x="111339" y="166522"/>
                                </a:lnTo>
                                <a:lnTo>
                                  <a:pt x="111406" y="166521"/>
                                </a:lnTo>
                                <a:lnTo>
                                  <a:pt x="111473" y="166520"/>
                                </a:lnTo>
                                <a:lnTo>
                                  <a:pt x="111540" y="166519"/>
                                </a:lnTo>
                                <a:lnTo>
                                  <a:pt x="111606" y="166517"/>
                                </a:lnTo>
                                <a:lnTo>
                                  <a:pt x="111673" y="166516"/>
                                </a:lnTo>
                                <a:lnTo>
                                  <a:pt x="111740" y="166515"/>
                                </a:lnTo>
                                <a:lnTo>
                                  <a:pt x="111807" y="166514"/>
                                </a:lnTo>
                                <a:lnTo>
                                  <a:pt x="111874" y="166513"/>
                                </a:lnTo>
                                <a:lnTo>
                                  <a:pt x="111940" y="166512"/>
                                </a:lnTo>
                                <a:lnTo>
                                  <a:pt x="112007" y="166510"/>
                                </a:lnTo>
                                <a:lnTo>
                                  <a:pt x="112074" y="166509"/>
                                </a:lnTo>
                                <a:lnTo>
                                  <a:pt x="112141" y="166508"/>
                                </a:lnTo>
                                <a:lnTo>
                                  <a:pt x="112208" y="166507"/>
                                </a:lnTo>
                                <a:lnTo>
                                  <a:pt x="112274" y="166506"/>
                                </a:lnTo>
                                <a:lnTo>
                                  <a:pt x="112341" y="166505"/>
                                </a:lnTo>
                                <a:lnTo>
                                  <a:pt x="112408" y="166504"/>
                                </a:lnTo>
                                <a:lnTo>
                                  <a:pt x="112475" y="166502"/>
                                </a:lnTo>
                                <a:lnTo>
                                  <a:pt x="112542" y="166501"/>
                                </a:lnTo>
                                <a:lnTo>
                                  <a:pt x="112608" y="166500"/>
                                </a:lnTo>
                                <a:lnTo>
                                  <a:pt x="112675" y="166499"/>
                                </a:lnTo>
                                <a:lnTo>
                                  <a:pt x="112742" y="166498"/>
                                </a:lnTo>
                                <a:lnTo>
                                  <a:pt x="112809" y="166497"/>
                                </a:lnTo>
                                <a:lnTo>
                                  <a:pt x="112875" y="166495"/>
                                </a:lnTo>
                                <a:lnTo>
                                  <a:pt x="112942" y="166494"/>
                                </a:lnTo>
                                <a:lnTo>
                                  <a:pt x="113009" y="166493"/>
                                </a:lnTo>
                                <a:lnTo>
                                  <a:pt x="113076" y="166492"/>
                                </a:lnTo>
                                <a:lnTo>
                                  <a:pt x="113143" y="166491"/>
                                </a:lnTo>
                                <a:lnTo>
                                  <a:pt x="113209" y="166490"/>
                                </a:lnTo>
                                <a:lnTo>
                                  <a:pt x="113276" y="166488"/>
                                </a:lnTo>
                                <a:lnTo>
                                  <a:pt x="113343" y="166487"/>
                                </a:lnTo>
                                <a:lnTo>
                                  <a:pt x="113410" y="166486"/>
                                </a:lnTo>
                                <a:lnTo>
                                  <a:pt x="113477" y="166485"/>
                                </a:lnTo>
                                <a:lnTo>
                                  <a:pt x="113543" y="166484"/>
                                </a:lnTo>
                                <a:lnTo>
                                  <a:pt x="113610" y="166483"/>
                                </a:lnTo>
                                <a:lnTo>
                                  <a:pt x="113677" y="166481"/>
                                </a:lnTo>
                                <a:lnTo>
                                  <a:pt x="113744" y="166480"/>
                                </a:lnTo>
                                <a:lnTo>
                                  <a:pt x="113811" y="166479"/>
                                </a:lnTo>
                                <a:lnTo>
                                  <a:pt x="113877" y="166478"/>
                                </a:lnTo>
                                <a:lnTo>
                                  <a:pt x="113944" y="166477"/>
                                </a:lnTo>
                                <a:lnTo>
                                  <a:pt x="114011" y="166476"/>
                                </a:lnTo>
                                <a:lnTo>
                                  <a:pt x="114078" y="166474"/>
                                </a:lnTo>
                                <a:lnTo>
                                  <a:pt x="114144" y="166473"/>
                                </a:lnTo>
                                <a:lnTo>
                                  <a:pt x="114211" y="166472"/>
                                </a:lnTo>
                                <a:lnTo>
                                  <a:pt x="114278" y="166471"/>
                                </a:lnTo>
                                <a:lnTo>
                                  <a:pt x="114345" y="166470"/>
                                </a:lnTo>
                                <a:lnTo>
                                  <a:pt x="114412" y="166469"/>
                                </a:lnTo>
                                <a:lnTo>
                                  <a:pt x="114478" y="166467"/>
                                </a:lnTo>
                                <a:lnTo>
                                  <a:pt x="114545" y="166466"/>
                                </a:lnTo>
                                <a:lnTo>
                                  <a:pt x="114612" y="166465"/>
                                </a:lnTo>
                                <a:lnTo>
                                  <a:pt x="114679" y="166464"/>
                                </a:lnTo>
                                <a:lnTo>
                                  <a:pt x="114746" y="166463"/>
                                </a:lnTo>
                                <a:lnTo>
                                  <a:pt x="114812" y="166461"/>
                                </a:lnTo>
                                <a:lnTo>
                                  <a:pt x="114879" y="166460"/>
                                </a:lnTo>
                                <a:lnTo>
                                  <a:pt x="114946" y="166459"/>
                                </a:lnTo>
                                <a:lnTo>
                                  <a:pt x="115013" y="166458"/>
                                </a:lnTo>
                                <a:lnTo>
                                  <a:pt x="115080" y="166457"/>
                                </a:lnTo>
                                <a:lnTo>
                                  <a:pt x="115146" y="166456"/>
                                </a:lnTo>
                                <a:lnTo>
                                  <a:pt x="115213" y="166454"/>
                                </a:lnTo>
                                <a:lnTo>
                                  <a:pt x="115280" y="166453"/>
                                </a:lnTo>
                                <a:lnTo>
                                  <a:pt x="115347" y="166452"/>
                                </a:lnTo>
                                <a:lnTo>
                                  <a:pt x="115414" y="166451"/>
                                </a:lnTo>
                                <a:lnTo>
                                  <a:pt x="115480" y="166450"/>
                                </a:lnTo>
                                <a:lnTo>
                                  <a:pt x="115547" y="166448"/>
                                </a:lnTo>
                                <a:lnTo>
                                  <a:pt x="115614" y="166447"/>
                                </a:lnTo>
                                <a:lnTo>
                                  <a:pt x="115681" y="166446"/>
                                </a:lnTo>
                                <a:lnTo>
                                  <a:pt x="115747" y="166445"/>
                                </a:lnTo>
                                <a:lnTo>
                                  <a:pt x="115814" y="166444"/>
                                </a:lnTo>
                                <a:lnTo>
                                  <a:pt x="115881" y="166442"/>
                                </a:lnTo>
                                <a:lnTo>
                                  <a:pt x="115948" y="166441"/>
                                </a:lnTo>
                                <a:lnTo>
                                  <a:pt x="116015" y="166440"/>
                                </a:lnTo>
                                <a:lnTo>
                                  <a:pt x="116081" y="166439"/>
                                </a:lnTo>
                                <a:lnTo>
                                  <a:pt x="116148" y="166438"/>
                                </a:lnTo>
                                <a:lnTo>
                                  <a:pt x="116215" y="166436"/>
                                </a:lnTo>
                                <a:lnTo>
                                  <a:pt x="116282" y="166435"/>
                                </a:lnTo>
                                <a:lnTo>
                                  <a:pt x="116349" y="166434"/>
                                </a:lnTo>
                                <a:lnTo>
                                  <a:pt x="116415" y="166433"/>
                                </a:lnTo>
                                <a:lnTo>
                                  <a:pt x="116482" y="166432"/>
                                </a:lnTo>
                                <a:lnTo>
                                  <a:pt x="116549" y="166430"/>
                                </a:lnTo>
                                <a:lnTo>
                                  <a:pt x="116616" y="166429"/>
                                </a:lnTo>
                                <a:lnTo>
                                  <a:pt x="116683" y="166428"/>
                                </a:lnTo>
                                <a:lnTo>
                                  <a:pt x="116749" y="166427"/>
                                </a:lnTo>
                                <a:lnTo>
                                  <a:pt x="116816" y="166426"/>
                                </a:lnTo>
                                <a:lnTo>
                                  <a:pt x="116883" y="166424"/>
                                </a:lnTo>
                                <a:lnTo>
                                  <a:pt x="116950" y="166423"/>
                                </a:lnTo>
                                <a:lnTo>
                                  <a:pt x="117016" y="166422"/>
                                </a:lnTo>
                                <a:lnTo>
                                  <a:pt x="117083" y="166421"/>
                                </a:lnTo>
                                <a:lnTo>
                                  <a:pt x="117150" y="166420"/>
                                </a:lnTo>
                                <a:lnTo>
                                  <a:pt x="117217" y="166418"/>
                                </a:lnTo>
                                <a:lnTo>
                                  <a:pt x="117284" y="166417"/>
                                </a:lnTo>
                                <a:lnTo>
                                  <a:pt x="117350" y="166416"/>
                                </a:lnTo>
                                <a:lnTo>
                                  <a:pt x="117417" y="166415"/>
                                </a:lnTo>
                                <a:lnTo>
                                  <a:pt x="117484" y="166414"/>
                                </a:lnTo>
                                <a:lnTo>
                                  <a:pt x="117551" y="166412"/>
                                </a:lnTo>
                                <a:lnTo>
                                  <a:pt x="117618" y="166411"/>
                                </a:lnTo>
                                <a:lnTo>
                                  <a:pt x="117684" y="166410"/>
                                </a:lnTo>
                                <a:lnTo>
                                  <a:pt x="117751" y="166409"/>
                                </a:lnTo>
                                <a:lnTo>
                                  <a:pt x="117818" y="166408"/>
                                </a:lnTo>
                                <a:lnTo>
                                  <a:pt x="117885" y="166406"/>
                                </a:lnTo>
                                <a:lnTo>
                                  <a:pt x="117952" y="166405"/>
                                </a:lnTo>
                                <a:lnTo>
                                  <a:pt x="118018" y="166404"/>
                                </a:lnTo>
                                <a:lnTo>
                                  <a:pt x="118085" y="166403"/>
                                </a:lnTo>
                                <a:lnTo>
                                  <a:pt x="118152" y="166402"/>
                                </a:lnTo>
                                <a:lnTo>
                                  <a:pt x="118219" y="166400"/>
                                </a:lnTo>
                                <a:lnTo>
                                  <a:pt x="118286" y="166399"/>
                                </a:lnTo>
                                <a:lnTo>
                                  <a:pt x="118352" y="166398"/>
                                </a:lnTo>
                                <a:lnTo>
                                  <a:pt x="118419" y="166397"/>
                                </a:lnTo>
                                <a:lnTo>
                                  <a:pt x="118486" y="166395"/>
                                </a:lnTo>
                                <a:lnTo>
                                  <a:pt x="118553" y="166394"/>
                                </a:lnTo>
                                <a:lnTo>
                                  <a:pt x="118619" y="166393"/>
                                </a:lnTo>
                                <a:lnTo>
                                  <a:pt x="118686" y="166392"/>
                                </a:lnTo>
                                <a:lnTo>
                                  <a:pt x="118753" y="166391"/>
                                </a:lnTo>
                                <a:lnTo>
                                  <a:pt x="118820" y="166389"/>
                                </a:lnTo>
                                <a:lnTo>
                                  <a:pt x="118887" y="166388"/>
                                </a:lnTo>
                                <a:lnTo>
                                  <a:pt x="118953" y="166387"/>
                                </a:lnTo>
                                <a:lnTo>
                                  <a:pt x="119020" y="166386"/>
                                </a:lnTo>
                                <a:lnTo>
                                  <a:pt x="119087" y="166384"/>
                                </a:lnTo>
                                <a:lnTo>
                                  <a:pt x="119154" y="166383"/>
                                </a:lnTo>
                                <a:lnTo>
                                  <a:pt x="119221" y="166382"/>
                                </a:lnTo>
                                <a:lnTo>
                                  <a:pt x="119287" y="166381"/>
                                </a:lnTo>
                                <a:lnTo>
                                  <a:pt x="119354" y="166380"/>
                                </a:lnTo>
                                <a:lnTo>
                                  <a:pt x="119421" y="166378"/>
                                </a:lnTo>
                                <a:lnTo>
                                  <a:pt x="119488" y="166377"/>
                                </a:lnTo>
                                <a:lnTo>
                                  <a:pt x="119555" y="166376"/>
                                </a:lnTo>
                                <a:lnTo>
                                  <a:pt x="119621" y="166375"/>
                                </a:lnTo>
                                <a:lnTo>
                                  <a:pt x="119688" y="166373"/>
                                </a:lnTo>
                                <a:lnTo>
                                  <a:pt x="119755" y="166372"/>
                                </a:lnTo>
                                <a:lnTo>
                                  <a:pt x="119822" y="166371"/>
                                </a:lnTo>
                                <a:lnTo>
                                  <a:pt x="119888" y="166370"/>
                                </a:lnTo>
                                <a:lnTo>
                                  <a:pt x="119955" y="166368"/>
                                </a:lnTo>
                                <a:lnTo>
                                  <a:pt x="120022" y="166367"/>
                                </a:lnTo>
                                <a:lnTo>
                                  <a:pt x="120089" y="166366"/>
                                </a:lnTo>
                                <a:lnTo>
                                  <a:pt x="120156" y="166365"/>
                                </a:lnTo>
                                <a:lnTo>
                                  <a:pt x="120222" y="166363"/>
                                </a:lnTo>
                                <a:lnTo>
                                  <a:pt x="120289" y="166362"/>
                                </a:lnTo>
                                <a:lnTo>
                                  <a:pt x="120356" y="166361"/>
                                </a:lnTo>
                                <a:lnTo>
                                  <a:pt x="120423" y="166360"/>
                                </a:lnTo>
                                <a:lnTo>
                                  <a:pt x="120490" y="166359"/>
                                </a:lnTo>
                                <a:lnTo>
                                  <a:pt x="120556" y="166357"/>
                                </a:lnTo>
                                <a:lnTo>
                                  <a:pt x="120623" y="166356"/>
                                </a:lnTo>
                                <a:lnTo>
                                  <a:pt x="120690" y="166355"/>
                                </a:lnTo>
                                <a:lnTo>
                                  <a:pt x="120757" y="166354"/>
                                </a:lnTo>
                                <a:lnTo>
                                  <a:pt x="120824" y="166352"/>
                                </a:lnTo>
                                <a:lnTo>
                                  <a:pt x="120890" y="166351"/>
                                </a:lnTo>
                                <a:lnTo>
                                  <a:pt x="120957" y="166350"/>
                                </a:lnTo>
                                <a:lnTo>
                                  <a:pt x="121024" y="166349"/>
                                </a:lnTo>
                                <a:lnTo>
                                  <a:pt x="121091" y="166347"/>
                                </a:lnTo>
                                <a:lnTo>
                                  <a:pt x="121158" y="166346"/>
                                </a:lnTo>
                                <a:lnTo>
                                  <a:pt x="121224" y="166345"/>
                                </a:lnTo>
                                <a:lnTo>
                                  <a:pt x="121291" y="166344"/>
                                </a:lnTo>
                                <a:lnTo>
                                  <a:pt x="121358" y="166342"/>
                                </a:lnTo>
                                <a:lnTo>
                                  <a:pt x="121425" y="166341"/>
                                </a:lnTo>
                                <a:lnTo>
                                  <a:pt x="121491" y="166340"/>
                                </a:lnTo>
                                <a:lnTo>
                                  <a:pt x="121558" y="166339"/>
                                </a:lnTo>
                                <a:lnTo>
                                  <a:pt x="121625" y="166337"/>
                                </a:lnTo>
                                <a:lnTo>
                                  <a:pt x="121692" y="166336"/>
                                </a:lnTo>
                                <a:lnTo>
                                  <a:pt x="121759" y="166335"/>
                                </a:lnTo>
                                <a:lnTo>
                                  <a:pt x="121825" y="166334"/>
                                </a:lnTo>
                                <a:lnTo>
                                  <a:pt x="121892" y="166332"/>
                                </a:lnTo>
                                <a:lnTo>
                                  <a:pt x="121959" y="166331"/>
                                </a:lnTo>
                                <a:lnTo>
                                  <a:pt x="122026" y="166330"/>
                                </a:lnTo>
                                <a:lnTo>
                                  <a:pt x="122093" y="166329"/>
                                </a:lnTo>
                                <a:lnTo>
                                  <a:pt x="122159" y="166327"/>
                                </a:lnTo>
                                <a:lnTo>
                                  <a:pt x="122226" y="166326"/>
                                </a:lnTo>
                                <a:lnTo>
                                  <a:pt x="122293" y="166325"/>
                                </a:lnTo>
                                <a:lnTo>
                                  <a:pt x="122360" y="166324"/>
                                </a:lnTo>
                                <a:lnTo>
                                  <a:pt x="122427" y="166322"/>
                                </a:lnTo>
                                <a:lnTo>
                                  <a:pt x="122493" y="166321"/>
                                </a:lnTo>
                                <a:lnTo>
                                  <a:pt x="122560" y="166320"/>
                                </a:lnTo>
                                <a:lnTo>
                                  <a:pt x="122627" y="166318"/>
                                </a:lnTo>
                                <a:lnTo>
                                  <a:pt x="122694" y="166317"/>
                                </a:lnTo>
                                <a:lnTo>
                                  <a:pt x="122760" y="166316"/>
                                </a:lnTo>
                                <a:lnTo>
                                  <a:pt x="122827" y="166315"/>
                                </a:lnTo>
                                <a:lnTo>
                                  <a:pt x="122894" y="166313"/>
                                </a:lnTo>
                                <a:lnTo>
                                  <a:pt x="122961" y="166312"/>
                                </a:lnTo>
                                <a:lnTo>
                                  <a:pt x="123028" y="166311"/>
                                </a:lnTo>
                                <a:lnTo>
                                  <a:pt x="123094" y="166310"/>
                                </a:lnTo>
                                <a:lnTo>
                                  <a:pt x="123161" y="166308"/>
                                </a:lnTo>
                                <a:lnTo>
                                  <a:pt x="123228" y="166307"/>
                                </a:lnTo>
                                <a:lnTo>
                                  <a:pt x="123295" y="166306"/>
                                </a:lnTo>
                                <a:lnTo>
                                  <a:pt x="123362" y="166305"/>
                                </a:lnTo>
                                <a:lnTo>
                                  <a:pt x="123428" y="166303"/>
                                </a:lnTo>
                                <a:lnTo>
                                  <a:pt x="123495" y="166302"/>
                                </a:lnTo>
                                <a:lnTo>
                                  <a:pt x="123562" y="166301"/>
                                </a:lnTo>
                                <a:lnTo>
                                  <a:pt x="123629" y="166299"/>
                                </a:lnTo>
                                <a:lnTo>
                                  <a:pt x="123696" y="166298"/>
                                </a:lnTo>
                                <a:lnTo>
                                  <a:pt x="123762" y="166297"/>
                                </a:lnTo>
                                <a:lnTo>
                                  <a:pt x="123829" y="166296"/>
                                </a:lnTo>
                                <a:lnTo>
                                  <a:pt x="123896" y="166294"/>
                                </a:lnTo>
                                <a:lnTo>
                                  <a:pt x="123963" y="166293"/>
                                </a:lnTo>
                                <a:lnTo>
                                  <a:pt x="124029" y="166292"/>
                                </a:lnTo>
                                <a:lnTo>
                                  <a:pt x="124096" y="166291"/>
                                </a:lnTo>
                                <a:lnTo>
                                  <a:pt x="124163" y="166289"/>
                                </a:lnTo>
                                <a:lnTo>
                                  <a:pt x="124230" y="166288"/>
                                </a:lnTo>
                                <a:lnTo>
                                  <a:pt x="124297" y="166287"/>
                                </a:lnTo>
                                <a:lnTo>
                                  <a:pt x="124363" y="166285"/>
                                </a:lnTo>
                                <a:lnTo>
                                  <a:pt x="124430" y="166284"/>
                                </a:lnTo>
                                <a:lnTo>
                                  <a:pt x="124497" y="166283"/>
                                </a:lnTo>
                                <a:lnTo>
                                  <a:pt x="124564" y="166282"/>
                                </a:lnTo>
                                <a:lnTo>
                                  <a:pt x="124631" y="166280"/>
                                </a:lnTo>
                                <a:lnTo>
                                  <a:pt x="124697" y="166279"/>
                                </a:lnTo>
                                <a:lnTo>
                                  <a:pt x="124764" y="166278"/>
                                </a:lnTo>
                                <a:lnTo>
                                  <a:pt x="124831" y="166276"/>
                                </a:lnTo>
                                <a:lnTo>
                                  <a:pt x="124898" y="166275"/>
                                </a:lnTo>
                                <a:lnTo>
                                  <a:pt x="124965" y="166274"/>
                                </a:lnTo>
                                <a:lnTo>
                                  <a:pt x="125031" y="166273"/>
                                </a:lnTo>
                                <a:lnTo>
                                  <a:pt x="125098" y="166271"/>
                                </a:lnTo>
                                <a:lnTo>
                                  <a:pt x="125165" y="166270"/>
                                </a:lnTo>
                                <a:lnTo>
                                  <a:pt x="125232" y="166269"/>
                                </a:lnTo>
                                <a:lnTo>
                                  <a:pt x="125299" y="166267"/>
                                </a:lnTo>
                                <a:lnTo>
                                  <a:pt x="125365" y="166266"/>
                                </a:lnTo>
                                <a:lnTo>
                                  <a:pt x="125432" y="166265"/>
                                </a:lnTo>
                                <a:lnTo>
                                  <a:pt x="125499" y="166264"/>
                                </a:lnTo>
                                <a:lnTo>
                                  <a:pt x="125566" y="166262"/>
                                </a:lnTo>
                                <a:lnTo>
                                  <a:pt x="125632" y="166261"/>
                                </a:lnTo>
                                <a:lnTo>
                                  <a:pt x="125699" y="166260"/>
                                </a:lnTo>
                                <a:lnTo>
                                  <a:pt x="125766" y="166258"/>
                                </a:lnTo>
                                <a:lnTo>
                                  <a:pt x="125833" y="166257"/>
                                </a:lnTo>
                                <a:lnTo>
                                  <a:pt x="125900" y="166256"/>
                                </a:lnTo>
                                <a:lnTo>
                                  <a:pt x="125966" y="166254"/>
                                </a:lnTo>
                                <a:lnTo>
                                  <a:pt x="126033" y="166253"/>
                                </a:lnTo>
                                <a:lnTo>
                                  <a:pt x="126100" y="166252"/>
                                </a:lnTo>
                                <a:lnTo>
                                  <a:pt x="126167" y="166251"/>
                                </a:lnTo>
                                <a:lnTo>
                                  <a:pt x="126234" y="166249"/>
                                </a:lnTo>
                                <a:lnTo>
                                  <a:pt x="126300" y="166248"/>
                                </a:lnTo>
                                <a:lnTo>
                                  <a:pt x="126367" y="166247"/>
                                </a:lnTo>
                                <a:lnTo>
                                  <a:pt x="126434" y="166245"/>
                                </a:lnTo>
                                <a:lnTo>
                                  <a:pt x="126501" y="166244"/>
                                </a:lnTo>
                                <a:lnTo>
                                  <a:pt x="126568" y="166243"/>
                                </a:lnTo>
                                <a:lnTo>
                                  <a:pt x="126634" y="166241"/>
                                </a:lnTo>
                                <a:lnTo>
                                  <a:pt x="126701" y="166240"/>
                                </a:lnTo>
                                <a:lnTo>
                                  <a:pt x="126768" y="166239"/>
                                </a:lnTo>
                                <a:lnTo>
                                  <a:pt x="126835" y="166237"/>
                                </a:lnTo>
                                <a:lnTo>
                                  <a:pt x="126901" y="166236"/>
                                </a:lnTo>
                                <a:lnTo>
                                  <a:pt x="126968" y="166235"/>
                                </a:lnTo>
                                <a:lnTo>
                                  <a:pt x="127035" y="166234"/>
                                </a:lnTo>
                                <a:lnTo>
                                  <a:pt x="127102" y="166232"/>
                                </a:lnTo>
                                <a:lnTo>
                                  <a:pt x="127169" y="166231"/>
                                </a:lnTo>
                                <a:lnTo>
                                  <a:pt x="127235" y="166230"/>
                                </a:lnTo>
                                <a:lnTo>
                                  <a:pt x="127302" y="166228"/>
                                </a:lnTo>
                                <a:lnTo>
                                  <a:pt x="127369" y="166227"/>
                                </a:lnTo>
                                <a:lnTo>
                                  <a:pt x="127436" y="166226"/>
                                </a:lnTo>
                                <a:lnTo>
                                  <a:pt x="127503" y="166224"/>
                                </a:lnTo>
                                <a:lnTo>
                                  <a:pt x="127569" y="166223"/>
                                </a:lnTo>
                                <a:lnTo>
                                  <a:pt x="127636" y="166222"/>
                                </a:lnTo>
                                <a:lnTo>
                                  <a:pt x="127703" y="166220"/>
                                </a:lnTo>
                                <a:lnTo>
                                  <a:pt x="127770" y="166219"/>
                                </a:lnTo>
                                <a:lnTo>
                                  <a:pt x="127837" y="166218"/>
                                </a:lnTo>
                                <a:lnTo>
                                  <a:pt x="127903" y="166216"/>
                                </a:lnTo>
                                <a:lnTo>
                                  <a:pt x="127970" y="166215"/>
                                </a:lnTo>
                                <a:lnTo>
                                  <a:pt x="128037" y="166214"/>
                                </a:lnTo>
                                <a:lnTo>
                                  <a:pt x="128104" y="166212"/>
                                </a:lnTo>
                                <a:lnTo>
                                  <a:pt x="128171" y="166211"/>
                                </a:lnTo>
                                <a:lnTo>
                                  <a:pt x="128237" y="166210"/>
                                </a:lnTo>
                                <a:lnTo>
                                  <a:pt x="128304" y="166208"/>
                                </a:lnTo>
                                <a:lnTo>
                                  <a:pt x="128371" y="166207"/>
                                </a:lnTo>
                                <a:lnTo>
                                  <a:pt x="128438" y="166206"/>
                                </a:lnTo>
                                <a:lnTo>
                                  <a:pt x="128504" y="166205"/>
                                </a:lnTo>
                                <a:lnTo>
                                  <a:pt x="128571" y="166203"/>
                                </a:lnTo>
                                <a:lnTo>
                                  <a:pt x="128638" y="166202"/>
                                </a:lnTo>
                                <a:lnTo>
                                  <a:pt x="128705" y="166201"/>
                                </a:lnTo>
                                <a:lnTo>
                                  <a:pt x="128772" y="166199"/>
                                </a:lnTo>
                                <a:lnTo>
                                  <a:pt x="128838" y="166198"/>
                                </a:lnTo>
                                <a:lnTo>
                                  <a:pt x="128905" y="166197"/>
                                </a:lnTo>
                                <a:lnTo>
                                  <a:pt x="128972" y="166195"/>
                                </a:lnTo>
                                <a:lnTo>
                                  <a:pt x="129039" y="166194"/>
                                </a:lnTo>
                                <a:lnTo>
                                  <a:pt x="129106" y="166193"/>
                                </a:lnTo>
                                <a:lnTo>
                                  <a:pt x="129172" y="166191"/>
                                </a:lnTo>
                                <a:lnTo>
                                  <a:pt x="129239" y="166190"/>
                                </a:lnTo>
                                <a:lnTo>
                                  <a:pt x="129306" y="166189"/>
                                </a:lnTo>
                                <a:lnTo>
                                  <a:pt x="129373" y="166187"/>
                                </a:lnTo>
                                <a:lnTo>
                                  <a:pt x="129440" y="166186"/>
                                </a:lnTo>
                                <a:lnTo>
                                  <a:pt x="129506" y="166185"/>
                                </a:lnTo>
                                <a:lnTo>
                                  <a:pt x="129573" y="166183"/>
                                </a:lnTo>
                                <a:lnTo>
                                  <a:pt x="129640" y="166182"/>
                                </a:lnTo>
                                <a:lnTo>
                                  <a:pt x="129707" y="166180"/>
                                </a:lnTo>
                                <a:lnTo>
                                  <a:pt x="129773" y="166179"/>
                                </a:lnTo>
                                <a:lnTo>
                                  <a:pt x="129840" y="166178"/>
                                </a:lnTo>
                                <a:lnTo>
                                  <a:pt x="129907" y="166176"/>
                                </a:lnTo>
                                <a:lnTo>
                                  <a:pt x="129974" y="166175"/>
                                </a:lnTo>
                                <a:lnTo>
                                  <a:pt x="130041" y="166174"/>
                                </a:lnTo>
                                <a:lnTo>
                                  <a:pt x="130107" y="166172"/>
                                </a:lnTo>
                                <a:lnTo>
                                  <a:pt x="130174" y="166171"/>
                                </a:lnTo>
                                <a:lnTo>
                                  <a:pt x="130241" y="166170"/>
                                </a:lnTo>
                                <a:lnTo>
                                  <a:pt x="130308" y="166168"/>
                                </a:lnTo>
                                <a:lnTo>
                                  <a:pt x="130375" y="166167"/>
                                </a:lnTo>
                                <a:lnTo>
                                  <a:pt x="130441" y="166166"/>
                                </a:lnTo>
                                <a:lnTo>
                                  <a:pt x="130508" y="166164"/>
                                </a:lnTo>
                                <a:lnTo>
                                  <a:pt x="130575" y="166163"/>
                                </a:lnTo>
                                <a:lnTo>
                                  <a:pt x="130642" y="166162"/>
                                </a:lnTo>
                                <a:lnTo>
                                  <a:pt x="130709" y="166160"/>
                                </a:lnTo>
                                <a:lnTo>
                                  <a:pt x="130775" y="166159"/>
                                </a:lnTo>
                                <a:lnTo>
                                  <a:pt x="130842" y="166158"/>
                                </a:lnTo>
                                <a:lnTo>
                                  <a:pt x="130909" y="166156"/>
                                </a:lnTo>
                                <a:lnTo>
                                  <a:pt x="130976" y="166155"/>
                                </a:lnTo>
                                <a:lnTo>
                                  <a:pt x="131043" y="166154"/>
                                </a:lnTo>
                                <a:lnTo>
                                  <a:pt x="131109" y="166152"/>
                                </a:lnTo>
                                <a:lnTo>
                                  <a:pt x="131176" y="166151"/>
                                </a:lnTo>
                                <a:lnTo>
                                  <a:pt x="131243" y="166149"/>
                                </a:lnTo>
                                <a:lnTo>
                                  <a:pt x="131310" y="166148"/>
                                </a:lnTo>
                                <a:lnTo>
                                  <a:pt x="131376" y="166147"/>
                                </a:lnTo>
                                <a:lnTo>
                                  <a:pt x="131443" y="166145"/>
                                </a:lnTo>
                                <a:lnTo>
                                  <a:pt x="131510" y="166144"/>
                                </a:lnTo>
                                <a:lnTo>
                                  <a:pt x="131577" y="166143"/>
                                </a:lnTo>
                                <a:lnTo>
                                  <a:pt x="131644" y="166141"/>
                                </a:lnTo>
                                <a:lnTo>
                                  <a:pt x="131710" y="166140"/>
                                </a:lnTo>
                                <a:lnTo>
                                  <a:pt x="131777" y="166139"/>
                                </a:lnTo>
                                <a:lnTo>
                                  <a:pt x="131844" y="166137"/>
                                </a:lnTo>
                                <a:lnTo>
                                  <a:pt x="131911" y="166136"/>
                                </a:lnTo>
                                <a:lnTo>
                                  <a:pt x="131978" y="166134"/>
                                </a:lnTo>
                                <a:lnTo>
                                  <a:pt x="132044" y="166133"/>
                                </a:lnTo>
                                <a:lnTo>
                                  <a:pt x="132111" y="166132"/>
                                </a:lnTo>
                                <a:lnTo>
                                  <a:pt x="132178" y="166130"/>
                                </a:lnTo>
                                <a:lnTo>
                                  <a:pt x="132245" y="166129"/>
                                </a:lnTo>
                                <a:lnTo>
                                  <a:pt x="132312" y="166128"/>
                                </a:lnTo>
                                <a:lnTo>
                                  <a:pt x="132378" y="166126"/>
                                </a:lnTo>
                                <a:lnTo>
                                  <a:pt x="132445" y="166125"/>
                                </a:lnTo>
                                <a:lnTo>
                                  <a:pt x="132512" y="166123"/>
                                </a:lnTo>
                                <a:lnTo>
                                  <a:pt x="132579" y="166122"/>
                                </a:lnTo>
                                <a:lnTo>
                                  <a:pt x="132645" y="166121"/>
                                </a:lnTo>
                                <a:lnTo>
                                  <a:pt x="132712" y="166119"/>
                                </a:lnTo>
                                <a:lnTo>
                                  <a:pt x="132779" y="166118"/>
                                </a:lnTo>
                                <a:lnTo>
                                  <a:pt x="132846" y="166117"/>
                                </a:lnTo>
                                <a:lnTo>
                                  <a:pt x="132913" y="166115"/>
                                </a:lnTo>
                                <a:lnTo>
                                  <a:pt x="132979" y="166114"/>
                                </a:lnTo>
                                <a:lnTo>
                                  <a:pt x="133046" y="166112"/>
                                </a:lnTo>
                                <a:lnTo>
                                  <a:pt x="133113" y="166111"/>
                                </a:lnTo>
                                <a:lnTo>
                                  <a:pt x="133180" y="166110"/>
                                </a:lnTo>
                                <a:lnTo>
                                  <a:pt x="133247" y="166108"/>
                                </a:lnTo>
                                <a:lnTo>
                                  <a:pt x="133313" y="166107"/>
                                </a:lnTo>
                                <a:lnTo>
                                  <a:pt x="133380" y="166106"/>
                                </a:lnTo>
                                <a:lnTo>
                                  <a:pt x="133447" y="166104"/>
                                </a:lnTo>
                                <a:lnTo>
                                  <a:pt x="133514" y="166103"/>
                                </a:lnTo>
                                <a:lnTo>
                                  <a:pt x="133581" y="166101"/>
                                </a:lnTo>
                                <a:lnTo>
                                  <a:pt x="133647" y="166100"/>
                                </a:lnTo>
                                <a:lnTo>
                                  <a:pt x="133714" y="166099"/>
                                </a:lnTo>
                                <a:lnTo>
                                  <a:pt x="133781" y="166097"/>
                                </a:lnTo>
                                <a:lnTo>
                                  <a:pt x="133848" y="166096"/>
                                </a:lnTo>
                                <a:lnTo>
                                  <a:pt x="133914" y="166094"/>
                                </a:lnTo>
                                <a:lnTo>
                                  <a:pt x="133981" y="166093"/>
                                </a:lnTo>
                                <a:lnTo>
                                  <a:pt x="134048" y="166092"/>
                                </a:lnTo>
                                <a:lnTo>
                                  <a:pt x="134115" y="166090"/>
                                </a:lnTo>
                                <a:lnTo>
                                  <a:pt x="134182" y="166089"/>
                                </a:lnTo>
                                <a:lnTo>
                                  <a:pt x="134248" y="166087"/>
                                </a:lnTo>
                                <a:lnTo>
                                  <a:pt x="134315" y="166086"/>
                                </a:lnTo>
                                <a:lnTo>
                                  <a:pt x="134382" y="166085"/>
                                </a:lnTo>
                                <a:lnTo>
                                  <a:pt x="134449" y="166083"/>
                                </a:lnTo>
                                <a:lnTo>
                                  <a:pt x="134516" y="166082"/>
                                </a:lnTo>
                                <a:lnTo>
                                  <a:pt x="134582" y="166080"/>
                                </a:lnTo>
                                <a:lnTo>
                                  <a:pt x="134649" y="166079"/>
                                </a:lnTo>
                                <a:lnTo>
                                  <a:pt x="134716" y="166078"/>
                                </a:lnTo>
                                <a:lnTo>
                                  <a:pt x="134783" y="166076"/>
                                </a:lnTo>
                                <a:lnTo>
                                  <a:pt x="134850" y="166075"/>
                                </a:lnTo>
                                <a:lnTo>
                                  <a:pt x="134916" y="166073"/>
                                </a:lnTo>
                                <a:lnTo>
                                  <a:pt x="134983" y="166072"/>
                                </a:lnTo>
                                <a:lnTo>
                                  <a:pt x="135050" y="166071"/>
                                </a:lnTo>
                                <a:lnTo>
                                  <a:pt x="135117" y="166069"/>
                                </a:lnTo>
                                <a:lnTo>
                                  <a:pt x="135184" y="166068"/>
                                </a:lnTo>
                                <a:lnTo>
                                  <a:pt x="135250" y="166066"/>
                                </a:lnTo>
                                <a:lnTo>
                                  <a:pt x="135317" y="166065"/>
                                </a:lnTo>
                                <a:lnTo>
                                  <a:pt x="135384" y="166064"/>
                                </a:lnTo>
                                <a:lnTo>
                                  <a:pt x="135451" y="166062"/>
                                </a:lnTo>
                                <a:lnTo>
                                  <a:pt x="135517" y="166061"/>
                                </a:lnTo>
                                <a:lnTo>
                                  <a:pt x="135584" y="166059"/>
                                </a:lnTo>
                                <a:lnTo>
                                  <a:pt x="135651" y="166058"/>
                                </a:lnTo>
                                <a:lnTo>
                                  <a:pt x="135718" y="166057"/>
                                </a:lnTo>
                                <a:lnTo>
                                  <a:pt x="135785" y="166055"/>
                                </a:lnTo>
                                <a:lnTo>
                                  <a:pt x="135851" y="166054"/>
                                </a:lnTo>
                                <a:lnTo>
                                  <a:pt x="135918" y="166052"/>
                                </a:lnTo>
                                <a:lnTo>
                                  <a:pt x="135985" y="166051"/>
                                </a:lnTo>
                                <a:lnTo>
                                  <a:pt x="136052" y="166050"/>
                                </a:lnTo>
                                <a:lnTo>
                                  <a:pt x="136119" y="166048"/>
                                </a:lnTo>
                                <a:lnTo>
                                  <a:pt x="136185" y="166047"/>
                                </a:lnTo>
                                <a:lnTo>
                                  <a:pt x="136252" y="166045"/>
                                </a:lnTo>
                                <a:lnTo>
                                  <a:pt x="136319" y="166044"/>
                                </a:lnTo>
                                <a:lnTo>
                                  <a:pt x="136386" y="166042"/>
                                </a:lnTo>
                                <a:lnTo>
                                  <a:pt x="136453" y="166041"/>
                                </a:lnTo>
                                <a:lnTo>
                                  <a:pt x="136519" y="166040"/>
                                </a:lnTo>
                                <a:lnTo>
                                  <a:pt x="136586" y="166038"/>
                                </a:lnTo>
                                <a:lnTo>
                                  <a:pt x="136653" y="166037"/>
                                </a:lnTo>
                                <a:lnTo>
                                  <a:pt x="136720" y="166035"/>
                                </a:lnTo>
                                <a:lnTo>
                                  <a:pt x="136786" y="166034"/>
                                </a:lnTo>
                                <a:lnTo>
                                  <a:pt x="136853" y="166032"/>
                                </a:lnTo>
                                <a:lnTo>
                                  <a:pt x="136920" y="166031"/>
                                </a:lnTo>
                                <a:lnTo>
                                  <a:pt x="136987" y="166030"/>
                                </a:lnTo>
                                <a:lnTo>
                                  <a:pt x="137054" y="166028"/>
                                </a:lnTo>
                                <a:lnTo>
                                  <a:pt x="137120" y="166027"/>
                                </a:lnTo>
                                <a:lnTo>
                                  <a:pt x="137187" y="166025"/>
                                </a:lnTo>
                                <a:lnTo>
                                  <a:pt x="137254" y="166024"/>
                                </a:lnTo>
                                <a:lnTo>
                                  <a:pt x="137321" y="166022"/>
                                </a:lnTo>
                                <a:lnTo>
                                  <a:pt x="137388" y="166021"/>
                                </a:lnTo>
                                <a:lnTo>
                                  <a:pt x="137454" y="166020"/>
                                </a:lnTo>
                                <a:lnTo>
                                  <a:pt x="137521" y="166018"/>
                                </a:lnTo>
                                <a:lnTo>
                                  <a:pt x="137588" y="166017"/>
                                </a:lnTo>
                                <a:lnTo>
                                  <a:pt x="137655" y="166015"/>
                                </a:lnTo>
                                <a:lnTo>
                                  <a:pt x="137722" y="166014"/>
                                </a:lnTo>
                                <a:lnTo>
                                  <a:pt x="137788" y="166012"/>
                                </a:lnTo>
                                <a:lnTo>
                                  <a:pt x="137855" y="166011"/>
                                </a:lnTo>
                                <a:lnTo>
                                  <a:pt x="137922" y="166010"/>
                                </a:lnTo>
                                <a:lnTo>
                                  <a:pt x="137989" y="166008"/>
                                </a:lnTo>
                                <a:lnTo>
                                  <a:pt x="138056" y="166007"/>
                                </a:lnTo>
                                <a:lnTo>
                                  <a:pt x="138122" y="166005"/>
                                </a:lnTo>
                                <a:lnTo>
                                  <a:pt x="138189" y="166004"/>
                                </a:lnTo>
                                <a:lnTo>
                                  <a:pt x="138256" y="166002"/>
                                </a:lnTo>
                                <a:lnTo>
                                  <a:pt x="138323" y="166001"/>
                                </a:lnTo>
                                <a:lnTo>
                                  <a:pt x="138389" y="165999"/>
                                </a:lnTo>
                                <a:lnTo>
                                  <a:pt x="138456" y="165998"/>
                                </a:lnTo>
                                <a:lnTo>
                                  <a:pt x="138523" y="165997"/>
                                </a:lnTo>
                                <a:lnTo>
                                  <a:pt x="138590" y="165995"/>
                                </a:lnTo>
                                <a:lnTo>
                                  <a:pt x="138657" y="165994"/>
                                </a:lnTo>
                                <a:lnTo>
                                  <a:pt x="138723" y="165992"/>
                                </a:lnTo>
                                <a:lnTo>
                                  <a:pt x="138790" y="165991"/>
                                </a:lnTo>
                                <a:lnTo>
                                  <a:pt x="138857" y="165989"/>
                                </a:lnTo>
                                <a:lnTo>
                                  <a:pt x="138924" y="165988"/>
                                </a:lnTo>
                                <a:lnTo>
                                  <a:pt x="138991" y="165986"/>
                                </a:lnTo>
                                <a:lnTo>
                                  <a:pt x="139057" y="165985"/>
                                </a:lnTo>
                                <a:lnTo>
                                  <a:pt x="139124" y="165984"/>
                                </a:lnTo>
                                <a:lnTo>
                                  <a:pt x="139191" y="165982"/>
                                </a:lnTo>
                                <a:lnTo>
                                  <a:pt x="139258" y="165981"/>
                                </a:lnTo>
                                <a:lnTo>
                                  <a:pt x="139325" y="165979"/>
                                </a:lnTo>
                                <a:lnTo>
                                  <a:pt x="139391" y="165978"/>
                                </a:lnTo>
                                <a:lnTo>
                                  <a:pt x="139458" y="165976"/>
                                </a:lnTo>
                                <a:lnTo>
                                  <a:pt x="139525" y="165975"/>
                                </a:lnTo>
                                <a:lnTo>
                                  <a:pt x="139592" y="165973"/>
                                </a:lnTo>
                                <a:lnTo>
                                  <a:pt x="139658" y="165972"/>
                                </a:lnTo>
                                <a:lnTo>
                                  <a:pt x="139725" y="165970"/>
                                </a:lnTo>
                                <a:lnTo>
                                  <a:pt x="139792" y="165969"/>
                                </a:lnTo>
                                <a:lnTo>
                                  <a:pt x="139859" y="165968"/>
                                </a:lnTo>
                                <a:lnTo>
                                  <a:pt x="139926" y="165966"/>
                                </a:lnTo>
                                <a:lnTo>
                                  <a:pt x="139992" y="165965"/>
                                </a:lnTo>
                                <a:lnTo>
                                  <a:pt x="140059" y="165963"/>
                                </a:lnTo>
                                <a:lnTo>
                                  <a:pt x="140126" y="165962"/>
                                </a:lnTo>
                                <a:lnTo>
                                  <a:pt x="140193" y="165960"/>
                                </a:lnTo>
                                <a:lnTo>
                                  <a:pt x="140260" y="165959"/>
                                </a:lnTo>
                                <a:lnTo>
                                  <a:pt x="140326" y="165957"/>
                                </a:lnTo>
                                <a:lnTo>
                                  <a:pt x="140393" y="165956"/>
                                </a:lnTo>
                                <a:lnTo>
                                  <a:pt x="140460" y="165954"/>
                                </a:lnTo>
                                <a:lnTo>
                                  <a:pt x="140527" y="165953"/>
                                </a:lnTo>
                                <a:lnTo>
                                  <a:pt x="140594" y="165951"/>
                                </a:lnTo>
                                <a:lnTo>
                                  <a:pt x="140660" y="165950"/>
                                </a:lnTo>
                                <a:lnTo>
                                  <a:pt x="140727" y="165948"/>
                                </a:lnTo>
                                <a:lnTo>
                                  <a:pt x="140794" y="165947"/>
                                </a:lnTo>
                                <a:lnTo>
                                  <a:pt x="140861" y="165945"/>
                                </a:lnTo>
                                <a:lnTo>
                                  <a:pt x="140927" y="165944"/>
                                </a:lnTo>
                                <a:lnTo>
                                  <a:pt x="140994" y="165943"/>
                                </a:lnTo>
                                <a:lnTo>
                                  <a:pt x="141061" y="165941"/>
                                </a:lnTo>
                                <a:lnTo>
                                  <a:pt x="141128" y="165940"/>
                                </a:lnTo>
                                <a:lnTo>
                                  <a:pt x="141195" y="165938"/>
                                </a:lnTo>
                                <a:lnTo>
                                  <a:pt x="141261" y="165937"/>
                                </a:lnTo>
                                <a:lnTo>
                                  <a:pt x="141328" y="165935"/>
                                </a:lnTo>
                                <a:lnTo>
                                  <a:pt x="141395" y="165934"/>
                                </a:lnTo>
                                <a:lnTo>
                                  <a:pt x="141462" y="165932"/>
                                </a:lnTo>
                                <a:lnTo>
                                  <a:pt x="141529" y="165931"/>
                                </a:lnTo>
                                <a:lnTo>
                                  <a:pt x="141595" y="165929"/>
                                </a:lnTo>
                                <a:lnTo>
                                  <a:pt x="141662" y="165928"/>
                                </a:lnTo>
                                <a:lnTo>
                                  <a:pt x="141729" y="165926"/>
                                </a:lnTo>
                                <a:lnTo>
                                  <a:pt x="141796" y="165925"/>
                                </a:lnTo>
                                <a:lnTo>
                                  <a:pt x="141863" y="165923"/>
                                </a:lnTo>
                                <a:lnTo>
                                  <a:pt x="141929" y="165922"/>
                                </a:lnTo>
                                <a:lnTo>
                                  <a:pt x="141996" y="165920"/>
                                </a:lnTo>
                                <a:lnTo>
                                  <a:pt x="142063" y="165919"/>
                                </a:lnTo>
                                <a:lnTo>
                                  <a:pt x="142130" y="165917"/>
                                </a:lnTo>
                                <a:lnTo>
                                  <a:pt x="142197" y="165916"/>
                                </a:lnTo>
                                <a:lnTo>
                                  <a:pt x="142263" y="165914"/>
                                </a:lnTo>
                                <a:lnTo>
                                  <a:pt x="142330" y="165913"/>
                                </a:lnTo>
                                <a:lnTo>
                                  <a:pt x="142397" y="165911"/>
                                </a:lnTo>
                                <a:lnTo>
                                  <a:pt x="142464" y="165910"/>
                                </a:lnTo>
                                <a:lnTo>
                                  <a:pt x="142530" y="165908"/>
                                </a:lnTo>
                                <a:lnTo>
                                  <a:pt x="142597" y="165907"/>
                                </a:lnTo>
                                <a:lnTo>
                                  <a:pt x="142664" y="165905"/>
                                </a:lnTo>
                                <a:lnTo>
                                  <a:pt x="142731" y="165904"/>
                                </a:lnTo>
                                <a:lnTo>
                                  <a:pt x="142798" y="165902"/>
                                </a:lnTo>
                                <a:lnTo>
                                  <a:pt x="142864" y="165901"/>
                                </a:lnTo>
                                <a:lnTo>
                                  <a:pt x="142931" y="165899"/>
                                </a:lnTo>
                                <a:lnTo>
                                  <a:pt x="142998" y="165898"/>
                                </a:lnTo>
                                <a:lnTo>
                                  <a:pt x="143065" y="165896"/>
                                </a:lnTo>
                                <a:lnTo>
                                  <a:pt x="143132" y="165895"/>
                                </a:lnTo>
                                <a:lnTo>
                                  <a:pt x="143198" y="165893"/>
                                </a:lnTo>
                                <a:lnTo>
                                  <a:pt x="143265" y="165892"/>
                                </a:lnTo>
                                <a:lnTo>
                                  <a:pt x="143332" y="165890"/>
                                </a:lnTo>
                                <a:lnTo>
                                  <a:pt x="143399" y="165889"/>
                                </a:lnTo>
                                <a:lnTo>
                                  <a:pt x="143466" y="165887"/>
                                </a:lnTo>
                                <a:lnTo>
                                  <a:pt x="143532" y="165886"/>
                                </a:lnTo>
                                <a:lnTo>
                                  <a:pt x="143599" y="165884"/>
                                </a:lnTo>
                                <a:lnTo>
                                  <a:pt x="143666" y="165883"/>
                                </a:lnTo>
                                <a:lnTo>
                                  <a:pt x="143733" y="165881"/>
                                </a:lnTo>
                                <a:lnTo>
                                  <a:pt x="143799" y="165880"/>
                                </a:lnTo>
                                <a:lnTo>
                                  <a:pt x="143866" y="165878"/>
                                </a:lnTo>
                                <a:lnTo>
                                  <a:pt x="143933" y="165877"/>
                                </a:lnTo>
                                <a:lnTo>
                                  <a:pt x="144000" y="165875"/>
                                </a:lnTo>
                                <a:lnTo>
                                  <a:pt x="144067" y="165874"/>
                                </a:lnTo>
                                <a:lnTo>
                                  <a:pt x="144133" y="165872"/>
                                </a:lnTo>
                                <a:lnTo>
                                  <a:pt x="144200" y="165871"/>
                                </a:lnTo>
                                <a:lnTo>
                                  <a:pt x="144267" y="165869"/>
                                </a:lnTo>
                                <a:lnTo>
                                  <a:pt x="144334" y="165868"/>
                                </a:lnTo>
                                <a:lnTo>
                                  <a:pt x="144401" y="165866"/>
                                </a:lnTo>
                                <a:lnTo>
                                  <a:pt x="144467" y="165865"/>
                                </a:lnTo>
                                <a:lnTo>
                                  <a:pt x="144534" y="165863"/>
                                </a:lnTo>
                                <a:lnTo>
                                  <a:pt x="144601" y="165862"/>
                                </a:lnTo>
                                <a:lnTo>
                                  <a:pt x="144668" y="165860"/>
                                </a:lnTo>
                                <a:lnTo>
                                  <a:pt x="144735" y="165859"/>
                                </a:lnTo>
                                <a:lnTo>
                                  <a:pt x="144801" y="165857"/>
                                </a:lnTo>
                                <a:lnTo>
                                  <a:pt x="144868" y="165855"/>
                                </a:lnTo>
                                <a:lnTo>
                                  <a:pt x="144935" y="165854"/>
                                </a:lnTo>
                                <a:lnTo>
                                  <a:pt x="145002" y="165852"/>
                                </a:lnTo>
                                <a:lnTo>
                                  <a:pt x="145069" y="165851"/>
                                </a:lnTo>
                                <a:lnTo>
                                  <a:pt x="145135" y="165849"/>
                                </a:lnTo>
                                <a:lnTo>
                                  <a:pt x="145202" y="165848"/>
                                </a:lnTo>
                                <a:lnTo>
                                  <a:pt x="145269" y="165846"/>
                                </a:lnTo>
                                <a:lnTo>
                                  <a:pt x="145336" y="165845"/>
                                </a:lnTo>
                                <a:lnTo>
                                  <a:pt x="145402" y="165843"/>
                                </a:lnTo>
                                <a:lnTo>
                                  <a:pt x="145469" y="165842"/>
                                </a:lnTo>
                                <a:lnTo>
                                  <a:pt x="145536" y="165840"/>
                                </a:lnTo>
                                <a:lnTo>
                                  <a:pt x="145603" y="165839"/>
                                </a:lnTo>
                                <a:lnTo>
                                  <a:pt x="145670" y="165837"/>
                                </a:lnTo>
                                <a:lnTo>
                                  <a:pt x="145736" y="165836"/>
                                </a:lnTo>
                                <a:lnTo>
                                  <a:pt x="145803" y="165834"/>
                                </a:lnTo>
                                <a:lnTo>
                                  <a:pt x="145870" y="165832"/>
                                </a:lnTo>
                                <a:lnTo>
                                  <a:pt x="145937" y="165831"/>
                                </a:lnTo>
                                <a:lnTo>
                                  <a:pt x="146004" y="165829"/>
                                </a:lnTo>
                                <a:lnTo>
                                  <a:pt x="146070" y="165828"/>
                                </a:lnTo>
                                <a:lnTo>
                                  <a:pt x="146137" y="165826"/>
                                </a:lnTo>
                                <a:lnTo>
                                  <a:pt x="146204" y="165825"/>
                                </a:lnTo>
                                <a:lnTo>
                                  <a:pt x="146271" y="165823"/>
                                </a:lnTo>
                                <a:lnTo>
                                  <a:pt x="146338" y="165822"/>
                                </a:lnTo>
                                <a:lnTo>
                                  <a:pt x="146404" y="165820"/>
                                </a:lnTo>
                                <a:lnTo>
                                  <a:pt x="146471" y="165819"/>
                                </a:lnTo>
                                <a:lnTo>
                                  <a:pt x="146538" y="165817"/>
                                </a:lnTo>
                                <a:lnTo>
                                  <a:pt x="146605" y="165816"/>
                                </a:lnTo>
                                <a:lnTo>
                                  <a:pt x="146671" y="165814"/>
                                </a:lnTo>
                                <a:lnTo>
                                  <a:pt x="146738" y="165812"/>
                                </a:lnTo>
                                <a:lnTo>
                                  <a:pt x="146805" y="165811"/>
                                </a:lnTo>
                                <a:lnTo>
                                  <a:pt x="146872" y="165809"/>
                                </a:lnTo>
                                <a:lnTo>
                                  <a:pt x="146939" y="165808"/>
                                </a:lnTo>
                                <a:lnTo>
                                  <a:pt x="147005" y="165806"/>
                                </a:lnTo>
                                <a:lnTo>
                                  <a:pt x="147072" y="165805"/>
                                </a:lnTo>
                                <a:lnTo>
                                  <a:pt x="147139" y="165803"/>
                                </a:lnTo>
                                <a:lnTo>
                                  <a:pt x="147206" y="165802"/>
                                </a:lnTo>
                                <a:lnTo>
                                  <a:pt x="147273" y="165800"/>
                                </a:lnTo>
                                <a:lnTo>
                                  <a:pt x="147339" y="165798"/>
                                </a:lnTo>
                                <a:lnTo>
                                  <a:pt x="147406" y="165797"/>
                                </a:lnTo>
                                <a:lnTo>
                                  <a:pt x="147473" y="165795"/>
                                </a:lnTo>
                                <a:lnTo>
                                  <a:pt x="147540" y="165794"/>
                                </a:lnTo>
                                <a:lnTo>
                                  <a:pt x="147607" y="165792"/>
                                </a:lnTo>
                                <a:lnTo>
                                  <a:pt x="147673" y="165791"/>
                                </a:lnTo>
                                <a:lnTo>
                                  <a:pt x="147740" y="165789"/>
                                </a:lnTo>
                                <a:lnTo>
                                  <a:pt x="147807" y="165787"/>
                                </a:lnTo>
                                <a:lnTo>
                                  <a:pt x="147874" y="165786"/>
                                </a:lnTo>
                                <a:lnTo>
                                  <a:pt x="147941" y="165784"/>
                                </a:lnTo>
                                <a:lnTo>
                                  <a:pt x="148007" y="165783"/>
                                </a:lnTo>
                                <a:lnTo>
                                  <a:pt x="148074" y="165781"/>
                                </a:lnTo>
                                <a:lnTo>
                                  <a:pt x="148141" y="165780"/>
                                </a:lnTo>
                                <a:lnTo>
                                  <a:pt x="148208" y="165778"/>
                                </a:lnTo>
                                <a:lnTo>
                                  <a:pt x="148274" y="165777"/>
                                </a:lnTo>
                                <a:lnTo>
                                  <a:pt x="148341" y="165775"/>
                                </a:lnTo>
                                <a:lnTo>
                                  <a:pt x="148408" y="165773"/>
                                </a:lnTo>
                                <a:lnTo>
                                  <a:pt x="148475" y="165772"/>
                                </a:lnTo>
                                <a:lnTo>
                                  <a:pt x="148542" y="165770"/>
                                </a:lnTo>
                                <a:lnTo>
                                  <a:pt x="148608" y="165769"/>
                                </a:lnTo>
                                <a:lnTo>
                                  <a:pt x="148675" y="165767"/>
                                </a:lnTo>
                                <a:lnTo>
                                  <a:pt x="148742" y="165766"/>
                                </a:lnTo>
                                <a:lnTo>
                                  <a:pt x="148809" y="165764"/>
                                </a:lnTo>
                                <a:lnTo>
                                  <a:pt x="148876" y="165762"/>
                                </a:lnTo>
                                <a:lnTo>
                                  <a:pt x="148942" y="165761"/>
                                </a:lnTo>
                                <a:lnTo>
                                  <a:pt x="149009" y="165759"/>
                                </a:lnTo>
                                <a:lnTo>
                                  <a:pt x="149076" y="165758"/>
                                </a:lnTo>
                                <a:lnTo>
                                  <a:pt x="149143" y="165756"/>
                                </a:lnTo>
                                <a:lnTo>
                                  <a:pt x="149210" y="165754"/>
                                </a:lnTo>
                                <a:lnTo>
                                  <a:pt x="149276" y="165753"/>
                                </a:lnTo>
                                <a:lnTo>
                                  <a:pt x="149343" y="165751"/>
                                </a:lnTo>
                                <a:lnTo>
                                  <a:pt x="149410" y="165750"/>
                                </a:lnTo>
                                <a:lnTo>
                                  <a:pt x="149477" y="165748"/>
                                </a:lnTo>
                                <a:lnTo>
                                  <a:pt x="149543" y="165747"/>
                                </a:lnTo>
                                <a:lnTo>
                                  <a:pt x="149610" y="165745"/>
                                </a:lnTo>
                                <a:lnTo>
                                  <a:pt x="149677" y="165743"/>
                                </a:lnTo>
                                <a:lnTo>
                                  <a:pt x="149744" y="165742"/>
                                </a:lnTo>
                                <a:lnTo>
                                  <a:pt x="149811" y="165740"/>
                                </a:lnTo>
                                <a:lnTo>
                                  <a:pt x="149877" y="165739"/>
                                </a:lnTo>
                                <a:lnTo>
                                  <a:pt x="149944" y="165737"/>
                                </a:lnTo>
                                <a:lnTo>
                                  <a:pt x="150011" y="165735"/>
                                </a:lnTo>
                                <a:lnTo>
                                  <a:pt x="150078" y="165734"/>
                                </a:lnTo>
                                <a:lnTo>
                                  <a:pt x="150145" y="165732"/>
                                </a:lnTo>
                                <a:lnTo>
                                  <a:pt x="150211" y="165731"/>
                                </a:lnTo>
                                <a:lnTo>
                                  <a:pt x="150278" y="165729"/>
                                </a:lnTo>
                                <a:lnTo>
                                  <a:pt x="150345" y="165727"/>
                                </a:lnTo>
                                <a:lnTo>
                                  <a:pt x="150412" y="165726"/>
                                </a:lnTo>
                                <a:lnTo>
                                  <a:pt x="150479" y="165724"/>
                                </a:lnTo>
                                <a:lnTo>
                                  <a:pt x="150545" y="165723"/>
                                </a:lnTo>
                                <a:lnTo>
                                  <a:pt x="150612" y="165721"/>
                                </a:lnTo>
                                <a:lnTo>
                                  <a:pt x="150679" y="165719"/>
                                </a:lnTo>
                                <a:lnTo>
                                  <a:pt x="150746" y="165718"/>
                                </a:lnTo>
                                <a:lnTo>
                                  <a:pt x="150812" y="165716"/>
                                </a:lnTo>
                                <a:lnTo>
                                  <a:pt x="150879" y="165715"/>
                                </a:lnTo>
                                <a:lnTo>
                                  <a:pt x="150946" y="165713"/>
                                </a:lnTo>
                                <a:lnTo>
                                  <a:pt x="151013" y="165711"/>
                                </a:lnTo>
                                <a:lnTo>
                                  <a:pt x="151080" y="165710"/>
                                </a:lnTo>
                                <a:lnTo>
                                  <a:pt x="151146" y="165708"/>
                                </a:lnTo>
                                <a:lnTo>
                                  <a:pt x="151213" y="165707"/>
                                </a:lnTo>
                                <a:lnTo>
                                  <a:pt x="151280" y="165705"/>
                                </a:lnTo>
                                <a:lnTo>
                                  <a:pt x="151347" y="165703"/>
                                </a:lnTo>
                                <a:lnTo>
                                  <a:pt x="151414" y="165702"/>
                                </a:lnTo>
                                <a:lnTo>
                                  <a:pt x="151480" y="165700"/>
                                </a:lnTo>
                                <a:lnTo>
                                  <a:pt x="151547" y="165698"/>
                                </a:lnTo>
                                <a:lnTo>
                                  <a:pt x="151614" y="165697"/>
                                </a:lnTo>
                                <a:lnTo>
                                  <a:pt x="151681" y="165695"/>
                                </a:lnTo>
                                <a:lnTo>
                                  <a:pt x="151748" y="165694"/>
                                </a:lnTo>
                                <a:lnTo>
                                  <a:pt x="151814" y="165692"/>
                                </a:lnTo>
                                <a:lnTo>
                                  <a:pt x="151881" y="165690"/>
                                </a:lnTo>
                                <a:lnTo>
                                  <a:pt x="151948" y="165689"/>
                                </a:lnTo>
                                <a:lnTo>
                                  <a:pt x="152015" y="165687"/>
                                </a:lnTo>
                                <a:lnTo>
                                  <a:pt x="152082" y="165686"/>
                                </a:lnTo>
                                <a:lnTo>
                                  <a:pt x="152148" y="165684"/>
                                </a:lnTo>
                                <a:lnTo>
                                  <a:pt x="152215" y="165682"/>
                                </a:lnTo>
                                <a:lnTo>
                                  <a:pt x="152282" y="165681"/>
                                </a:lnTo>
                                <a:lnTo>
                                  <a:pt x="152349" y="165679"/>
                                </a:lnTo>
                                <a:lnTo>
                                  <a:pt x="152415" y="165677"/>
                                </a:lnTo>
                                <a:lnTo>
                                  <a:pt x="152482" y="165676"/>
                                </a:lnTo>
                                <a:lnTo>
                                  <a:pt x="152549" y="165674"/>
                                </a:lnTo>
                                <a:lnTo>
                                  <a:pt x="152616" y="165673"/>
                                </a:lnTo>
                                <a:lnTo>
                                  <a:pt x="152683" y="165671"/>
                                </a:lnTo>
                                <a:lnTo>
                                  <a:pt x="152749" y="165669"/>
                                </a:lnTo>
                                <a:lnTo>
                                  <a:pt x="152816" y="165668"/>
                                </a:lnTo>
                                <a:lnTo>
                                  <a:pt x="152883" y="165666"/>
                                </a:lnTo>
                                <a:lnTo>
                                  <a:pt x="152950" y="165664"/>
                                </a:lnTo>
                                <a:lnTo>
                                  <a:pt x="153017" y="165663"/>
                                </a:lnTo>
                                <a:lnTo>
                                  <a:pt x="153083" y="165661"/>
                                </a:lnTo>
                                <a:lnTo>
                                  <a:pt x="153150" y="165659"/>
                                </a:lnTo>
                                <a:lnTo>
                                  <a:pt x="153217" y="165658"/>
                                </a:lnTo>
                                <a:lnTo>
                                  <a:pt x="153284" y="165656"/>
                                </a:lnTo>
                                <a:lnTo>
                                  <a:pt x="153351" y="165655"/>
                                </a:lnTo>
                                <a:lnTo>
                                  <a:pt x="153417" y="165653"/>
                                </a:lnTo>
                                <a:lnTo>
                                  <a:pt x="153484" y="165651"/>
                                </a:lnTo>
                                <a:lnTo>
                                  <a:pt x="153551" y="165650"/>
                                </a:lnTo>
                                <a:lnTo>
                                  <a:pt x="153618" y="165648"/>
                                </a:lnTo>
                                <a:lnTo>
                                  <a:pt x="153684" y="165646"/>
                                </a:lnTo>
                                <a:lnTo>
                                  <a:pt x="153751" y="165645"/>
                                </a:lnTo>
                                <a:lnTo>
                                  <a:pt x="153818" y="165643"/>
                                </a:lnTo>
                                <a:lnTo>
                                  <a:pt x="153885" y="165641"/>
                                </a:lnTo>
                                <a:lnTo>
                                  <a:pt x="153952" y="165640"/>
                                </a:lnTo>
                                <a:lnTo>
                                  <a:pt x="154018" y="165638"/>
                                </a:lnTo>
                                <a:lnTo>
                                  <a:pt x="154085" y="165636"/>
                                </a:lnTo>
                                <a:lnTo>
                                  <a:pt x="154152" y="165635"/>
                                </a:lnTo>
                                <a:lnTo>
                                  <a:pt x="154219" y="165633"/>
                                </a:lnTo>
                                <a:lnTo>
                                  <a:pt x="154286" y="165632"/>
                                </a:lnTo>
                                <a:lnTo>
                                  <a:pt x="154352" y="165630"/>
                                </a:lnTo>
                                <a:lnTo>
                                  <a:pt x="154419" y="165628"/>
                                </a:lnTo>
                                <a:lnTo>
                                  <a:pt x="154486" y="165627"/>
                                </a:lnTo>
                                <a:lnTo>
                                  <a:pt x="154553" y="165625"/>
                                </a:lnTo>
                                <a:lnTo>
                                  <a:pt x="154620" y="165623"/>
                                </a:lnTo>
                                <a:lnTo>
                                  <a:pt x="154686" y="165622"/>
                                </a:lnTo>
                                <a:lnTo>
                                  <a:pt x="154753" y="165620"/>
                                </a:lnTo>
                                <a:lnTo>
                                  <a:pt x="154820" y="165618"/>
                                </a:lnTo>
                                <a:lnTo>
                                  <a:pt x="154887" y="165617"/>
                                </a:lnTo>
                                <a:lnTo>
                                  <a:pt x="154954" y="165615"/>
                                </a:lnTo>
                                <a:lnTo>
                                  <a:pt x="155020" y="165613"/>
                                </a:lnTo>
                                <a:lnTo>
                                  <a:pt x="155087" y="165612"/>
                                </a:lnTo>
                                <a:lnTo>
                                  <a:pt x="155154" y="165610"/>
                                </a:lnTo>
                                <a:lnTo>
                                  <a:pt x="155221" y="165608"/>
                                </a:lnTo>
                                <a:lnTo>
                                  <a:pt x="155287" y="165607"/>
                                </a:lnTo>
                                <a:lnTo>
                                  <a:pt x="155354" y="165605"/>
                                </a:lnTo>
                                <a:lnTo>
                                  <a:pt x="155421" y="165603"/>
                                </a:lnTo>
                                <a:lnTo>
                                  <a:pt x="155488" y="165602"/>
                                </a:lnTo>
                                <a:lnTo>
                                  <a:pt x="155555" y="165600"/>
                                </a:lnTo>
                                <a:lnTo>
                                  <a:pt x="155621" y="165598"/>
                                </a:lnTo>
                                <a:lnTo>
                                  <a:pt x="155688" y="165597"/>
                                </a:lnTo>
                                <a:lnTo>
                                  <a:pt x="155755" y="165595"/>
                                </a:lnTo>
                                <a:lnTo>
                                  <a:pt x="155822" y="165593"/>
                                </a:lnTo>
                                <a:lnTo>
                                  <a:pt x="155889" y="165592"/>
                                </a:lnTo>
                                <a:lnTo>
                                  <a:pt x="155955" y="165590"/>
                                </a:lnTo>
                                <a:lnTo>
                                  <a:pt x="156022" y="165588"/>
                                </a:lnTo>
                                <a:lnTo>
                                  <a:pt x="156089" y="165587"/>
                                </a:lnTo>
                                <a:lnTo>
                                  <a:pt x="156156" y="165585"/>
                                </a:lnTo>
                                <a:lnTo>
                                  <a:pt x="156223" y="165583"/>
                                </a:lnTo>
                                <a:lnTo>
                                  <a:pt x="156289" y="165581"/>
                                </a:lnTo>
                                <a:lnTo>
                                  <a:pt x="156356" y="165580"/>
                                </a:lnTo>
                                <a:lnTo>
                                  <a:pt x="156423" y="165578"/>
                                </a:lnTo>
                                <a:lnTo>
                                  <a:pt x="156490" y="165576"/>
                                </a:lnTo>
                                <a:lnTo>
                                  <a:pt x="156556" y="165575"/>
                                </a:lnTo>
                                <a:lnTo>
                                  <a:pt x="156623" y="165573"/>
                                </a:lnTo>
                                <a:lnTo>
                                  <a:pt x="156690" y="165571"/>
                                </a:lnTo>
                                <a:lnTo>
                                  <a:pt x="156757" y="165570"/>
                                </a:lnTo>
                                <a:lnTo>
                                  <a:pt x="156824" y="165568"/>
                                </a:lnTo>
                                <a:lnTo>
                                  <a:pt x="156890" y="165566"/>
                                </a:lnTo>
                                <a:lnTo>
                                  <a:pt x="156957" y="165565"/>
                                </a:lnTo>
                                <a:lnTo>
                                  <a:pt x="157024" y="165563"/>
                                </a:lnTo>
                                <a:lnTo>
                                  <a:pt x="157091" y="165561"/>
                                </a:lnTo>
                                <a:lnTo>
                                  <a:pt x="157158" y="165560"/>
                                </a:lnTo>
                                <a:lnTo>
                                  <a:pt x="157224" y="165558"/>
                                </a:lnTo>
                                <a:lnTo>
                                  <a:pt x="157291" y="165556"/>
                                </a:lnTo>
                                <a:lnTo>
                                  <a:pt x="157358" y="165554"/>
                                </a:lnTo>
                                <a:lnTo>
                                  <a:pt x="157425" y="165553"/>
                                </a:lnTo>
                                <a:lnTo>
                                  <a:pt x="157492" y="165551"/>
                                </a:lnTo>
                                <a:lnTo>
                                  <a:pt x="157558" y="165549"/>
                                </a:lnTo>
                                <a:lnTo>
                                  <a:pt x="157625" y="165548"/>
                                </a:lnTo>
                                <a:lnTo>
                                  <a:pt x="157692" y="165546"/>
                                </a:lnTo>
                                <a:lnTo>
                                  <a:pt x="157759" y="165544"/>
                                </a:lnTo>
                                <a:lnTo>
                                  <a:pt x="157826" y="165543"/>
                                </a:lnTo>
                                <a:lnTo>
                                  <a:pt x="157892" y="165541"/>
                                </a:lnTo>
                                <a:lnTo>
                                  <a:pt x="157959" y="165539"/>
                                </a:lnTo>
                                <a:lnTo>
                                  <a:pt x="158026" y="165537"/>
                                </a:lnTo>
                                <a:lnTo>
                                  <a:pt x="158093" y="165536"/>
                                </a:lnTo>
                                <a:lnTo>
                                  <a:pt x="158159" y="165534"/>
                                </a:lnTo>
                                <a:lnTo>
                                  <a:pt x="158226" y="165532"/>
                                </a:lnTo>
                                <a:lnTo>
                                  <a:pt x="158293" y="165531"/>
                                </a:lnTo>
                                <a:lnTo>
                                  <a:pt x="158360" y="165529"/>
                                </a:lnTo>
                                <a:lnTo>
                                  <a:pt x="158427" y="165527"/>
                                </a:lnTo>
                                <a:lnTo>
                                  <a:pt x="158493" y="165525"/>
                                </a:lnTo>
                                <a:lnTo>
                                  <a:pt x="158560" y="165524"/>
                                </a:lnTo>
                                <a:lnTo>
                                  <a:pt x="158627" y="165522"/>
                                </a:lnTo>
                                <a:lnTo>
                                  <a:pt x="158694" y="165520"/>
                                </a:lnTo>
                                <a:lnTo>
                                  <a:pt x="158761" y="165519"/>
                                </a:lnTo>
                                <a:lnTo>
                                  <a:pt x="158827" y="165517"/>
                                </a:lnTo>
                                <a:lnTo>
                                  <a:pt x="158894" y="165515"/>
                                </a:lnTo>
                                <a:lnTo>
                                  <a:pt x="158961" y="165513"/>
                                </a:lnTo>
                                <a:lnTo>
                                  <a:pt x="159028" y="165512"/>
                                </a:lnTo>
                                <a:lnTo>
                                  <a:pt x="159095" y="165510"/>
                                </a:lnTo>
                                <a:lnTo>
                                  <a:pt x="159161" y="165508"/>
                                </a:lnTo>
                                <a:lnTo>
                                  <a:pt x="159228" y="165507"/>
                                </a:lnTo>
                                <a:lnTo>
                                  <a:pt x="159295" y="165505"/>
                                </a:lnTo>
                                <a:lnTo>
                                  <a:pt x="159362" y="165503"/>
                                </a:lnTo>
                                <a:lnTo>
                                  <a:pt x="159428" y="165501"/>
                                </a:lnTo>
                                <a:lnTo>
                                  <a:pt x="159495" y="165500"/>
                                </a:lnTo>
                                <a:lnTo>
                                  <a:pt x="159562" y="165498"/>
                                </a:lnTo>
                                <a:lnTo>
                                  <a:pt x="159629" y="165496"/>
                                </a:lnTo>
                                <a:lnTo>
                                  <a:pt x="159696" y="165495"/>
                                </a:lnTo>
                                <a:lnTo>
                                  <a:pt x="159762" y="165493"/>
                                </a:lnTo>
                                <a:lnTo>
                                  <a:pt x="159829" y="165491"/>
                                </a:lnTo>
                                <a:lnTo>
                                  <a:pt x="159896" y="165489"/>
                                </a:lnTo>
                                <a:lnTo>
                                  <a:pt x="159963" y="165488"/>
                                </a:lnTo>
                                <a:lnTo>
                                  <a:pt x="160030" y="165486"/>
                                </a:lnTo>
                                <a:lnTo>
                                  <a:pt x="160096" y="165484"/>
                                </a:lnTo>
                                <a:lnTo>
                                  <a:pt x="160163" y="165482"/>
                                </a:lnTo>
                                <a:lnTo>
                                  <a:pt x="160230" y="165481"/>
                                </a:lnTo>
                                <a:lnTo>
                                  <a:pt x="160297" y="165479"/>
                                </a:lnTo>
                                <a:lnTo>
                                  <a:pt x="160364" y="165477"/>
                                </a:lnTo>
                                <a:lnTo>
                                  <a:pt x="160430" y="165475"/>
                                </a:lnTo>
                                <a:lnTo>
                                  <a:pt x="160497" y="165474"/>
                                </a:lnTo>
                                <a:lnTo>
                                  <a:pt x="160564" y="165472"/>
                                </a:lnTo>
                                <a:lnTo>
                                  <a:pt x="160631" y="165470"/>
                                </a:lnTo>
                                <a:lnTo>
                                  <a:pt x="160697" y="165468"/>
                                </a:lnTo>
                                <a:lnTo>
                                  <a:pt x="160764" y="165467"/>
                                </a:lnTo>
                                <a:lnTo>
                                  <a:pt x="160831" y="165465"/>
                                </a:lnTo>
                                <a:lnTo>
                                  <a:pt x="160898" y="165463"/>
                                </a:lnTo>
                                <a:lnTo>
                                  <a:pt x="160965" y="165461"/>
                                </a:lnTo>
                                <a:lnTo>
                                  <a:pt x="161031" y="165460"/>
                                </a:lnTo>
                                <a:lnTo>
                                  <a:pt x="161098" y="165458"/>
                                </a:lnTo>
                                <a:lnTo>
                                  <a:pt x="161165" y="165456"/>
                                </a:lnTo>
                                <a:lnTo>
                                  <a:pt x="161232" y="165454"/>
                                </a:lnTo>
                                <a:lnTo>
                                  <a:pt x="161299" y="165453"/>
                                </a:lnTo>
                                <a:lnTo>
                                  <a:pt x="161365" y="165451"/>
                                </a:lnTo>
                                <a:lnTo>
                                  <a:pt x="161432" y="165449"/>
                                </a:lnTo>
                                <a:lnTo>
                                  <a:pt x="161499" y="165447"/>
                                </a:lnTo>
                                <a:lnTo>
                                  <a:pt x="161566" y="165446"/>
                                </a:lnTo>
                                <a:lnTo>
                                  <a:pt x="161633" y="165444"/>
                                </a:lnTo>
                                <a:lnTo>
                                  <a:pt x="161699" y="165442"/>
                                </a:lnTo>
                                <a:lnTo>
                                  <a:pt x="161766" y="165440"/>
                                </a:lnTo>
                                <a:lnTo>
                                  <a:pt x="161833" y="165439"/>
                                </a:lnTo>
                                <a:lnTo>
                                  <a:pt x="161900" y="165437"/>
                                </a:lnTo>
                                <a:lnTo>
                                  <a:pt x="161967" y="165435"/>
                                </a:lnTo>
                                <a:lnTo>
                                  <a:pt x="162033" y="165433"/>
                                </a:lnTo>
                                <a:lnTo>
                                  <a:pt x="162100" y="165432"/>
                                </a:lnTo>
                                <a:lnTo>
                                  <a:pt x="162167" y="165430"/>
                                </a:lnTo>
                                <a:lnTo>
                                  <a:pt x="162234" y="165428"/>
                                </a:lnTo>
                                <a:lnTo>
                                  <a:pt x="162300" y="165426"/>
                                </a:lnTo>
                                <a:lnTo>
                                  <a:pt x="162367" y="165425"/>
                                </a:lnTo>
                                <a:lnTo>
                                  <a:pt x="162434" y="165423"/>
                                </a:lnTo>
                                <a:lnTo>
                                  <a:pt x="162501" y="165421"/>
                                </a:lnTo>
                                <a:lnTo>
                                  <a:pt x="162568" y="165419"/>
                                </a:lnTo>
                                <a:lnTo>
                                  <a:pt x="162634" y="165417"/>
                                </a:lnTo>
                                <a:lnTo>
                                  <a:pt x="162701" y="165416"/>
                                </a:lnTo>
                                <a:lnTo>
                                  <a:pt x="162768" y="165414"/>
                                </a:lnTo>
                                <a:lnTo>
                                  <a:pt x="162835" y="165412"/>
                                </a:lnTo>
                                <a:lnTo>
                                  <a:pt x="162902" y="165410"/>
                                </a:lnTo>
                                <a:lnTo>
                                  <a:pt x="162968" y="165409"/>
                                </a:lnTo>
                                <a:lnTo>
                                  <a:pt x="163035" y="165407"/>
                                </a:lnTo>
                                <a:lnTo>
                                  <a:pt x="163102" y="165405"/>
                                </a:lnTo>
                                <a:lnTo>
                                  <a:pt x="163169" y="165403"/>
                                </a:lnTo>
                                <a:lnTo>
                                  <a:pt x="163236" y="165401"/>
                                </a:lnTo>
                                <a:lnTo>
                                  <a:pt x="163302" y="165400"/>
                                </a:lnTo>
                                <a:lnTo>
                                  <a:pt x="163369" y="165398"/>
                                </a:lnTo>
                                <a:lnTo>
                                  <a:pt x="163436" y="165396"/>
                                </a:lnTo>
                                <a:lnTo>
                                  <a:pt x="163503" y="165394"/>
                                </a:lnTo>
                                <a:lnTo>
                                  <a:pt x="163569" y="165392"/>
                                </a:lnTo>
                                <a:lnTo>
                                  <a:pt x="163636" y="165391"/>
                                </a:lnTo>
                                <a:lnTo>
                                  <a:pt x="163703" y="165389"/>
                                </a:lnTo>
                                <a:lnTo>
                                  <a:pt x="163770" y="165387"/>
                                </a:lnTo>
                                <a:lnTo>
                                  <a:pt x="163837" y="165385"/>
                                </a:lnTo>
                                <a:lnTo>
                                  <a:pt x="163903" y="165384"/>
                                </a:lnTo>
                                <a:lnTo>
                                  <a:pt x="163970" y="165382"/>
                                </a:lnTo>
                                <a:lnTo>
                                  <a:pt x="164037" y="165380"/>
                                </a:lnTo>
                                <a:lnTo>
                                  <a:pt x="164104" y="165378"/>
                                </a:lnTo>
                                <a:lnTo>
                                  <a:pt x="164171" y="165376"/>
                                </a:lnTo>
                                <a:lnTo>
                                  <a:pt x="164237" y="165375"/>
                                </a:lnTo>
                                <a:lnTo>
                                  <a:pt x="164304" y="165373"/>
                                </a:lnTo>
                                <a:lnTo>
                                  <a:pt x="164371" y="165371"/>
                                </a:lnTo>
                                <a:lnTo>
                                  <a:pt x="164438" y="165369"/>
                                </a:lnTo>
                                <a:lnTo>
                                  <a:pt x="164505" y="165367"/>
                                </a:lnTo>
                                <a:lnTo>
                                  <a:pt x="164571" y="165366"/>
                                </a:lnTo>
                                <a:lnTo>
                                  <a:pt x="164638" y="165364"/>
                                </a:lnTo>
                                <a:lnTo>
                                  <a:pt x="164705" y="165362"/>
                                </a:lnTo>
                                <a:lnTo>
                                  <a:pt x="164772" y="165360"/>
                                </a:lnTo>
                                <a:lnTo>
                                  <a:pt x="164839" y="165358"/>
                                </a:lnTo>
                                <a:lnTo>
                                  <a:pt x="164905" y="165357"/>
                                </a:lnTo>
                                <a:lnTo>
                                  <a:pt x="164972" y="165355"/>
                                </a:lnTo>
                                <a:lnTo>
                                  <a:pt x="165039" y="165353"/>
                                </a:lnTo>
                                <a:lnTo>
                                  <a:pt x="165106" y="165351"/>
                                </a:lnTo>
                                <a:lnTo>
                                  <a:pt x="165172" y="165349"/>
                                </a:lnTo>
                                <a:lnTo>
                                  <a:pt x="165239" y="165347"/>
                                </a:lnTo>
                                <a:lnTo>
                                  <a:pt x="165306" y="165346"/>
                                </a:lnTo>
                                <a:lnTo>
                                  <a:pt x="165373" y="165344"/>
                                </a:lnTo>
                                <a:lnTo>
                                  <a:pt x="165440" y="165342"/>
                                </a:lnTo>
                                <a:lnTo>
                                  <a:pt x="165506" y="165340"/>
                                </a:lnTo>
                                <a:lnTo>
                                  <a:pt x="165573" y="165338"/>
                                </a:lnTo>
                                <a:lnTo>
                                  <a:pt x="165640" y="165337"/>
                                </a:lnTo>
                                <a:lnTo>
                                  <a:pt x="165707" y="165335"/>
                                </a:lnTo>
                                <a:lnTo>
                                  <a:pt x="165774" y="165333"/>
                                </a:lnTo>
                                <a:lnTo>
                                  <a:pt x="165840" y="165331"/>
                                </a:lnTo>
                                <a:lnTo>
                                  <a:pt x="165907" y="165329"/>
                                </a:lnTo>
                                <a:lnTo>
                                  <a:pt x="165974" y="165327"/>
                                </a:lnTo>
                                <a:lnTo>
                                  <a:pt x="166041" y="165326"/>
                                </a:lnTo>
                                <a:lnTo>
                                  <a:pt x="166108" y="165324"/>
                                </a:lnTo>
                                <a:lnTo>
                                  <a:pt x="166174" y="165322"/>
                                </a:lnTo>
                                <a:lnTo>
                                  <a:pt x="166241" y="165320"/>
                                </a:lnTo>
                                <a:lnTo>
                                  <a:pt x="166308" y="165318"/>
                                </a:lnTo>
                                <a:lnTo>
                                  <a:pt x="166375" y="165317"/>
                                </a:lnTo>
                                <a:lnTo>
                                  <a:pt x="166441" y="165315"/>
                                </a:lnTo>
                                <a:lnTo>
                                  <a:pt x="166508" y="165313"/>
                                </a:lnTo>
                                <a:lnTo>
                                  <a:pt x="166575" y="165311"/>
                                </a:lnTo>
                                <a:lnTo>
                                  <a:pt x="166642" y="165309"/>
                                </a:lnTo>
                                <a:lnTo>
                                  <a:pt x="166709" y="165307"/>
                                </a:lnTo>
                                <a:lnTo>
                                  <a:pt x="166775" y="165306"/>
                                </a:lnTo>
                                <a:lnTo>
                                  <a:pt x="166842" y="165304"/>
                                </a:lnTo>
                                <a:lnTo>
                                  <a:pt x="166909" y="165302"/>
                                </a:lnTo>
                                <a:lnTo>
                                  <a:pt x="166976" y="165300"/>
                                </a:lnTo>
                                <a:lnTo>
                                  <a:pt x="167043" y="165298"/>
                                </a:lnTo>
                                <a:lnTo>
                                  <a:pt x="167109" y="165296"/>
                                </a:lnTo>
                                <a:lnTo>
                                  <a:pt x="167176" y="165294"/>
                                </a:lnTo>
                                <a:lnTo>
                                  <a:pt x="167243" y="165293"/>
                                </a:lnTo>
                                <a:lnTo>
                                  <a:pt x="167310" y="165291"/>
                                </a:lnTo>
                                <a:lnTo>
                                  <a:pt x="167377" y="165289"/>
                                </a:lnTo>
                                <a:lnTo>
                                  <a:pt x="167443" y="165287"/>
                                </a:lnTo>
                                <a:lnTo>
                                  <a:pt x="167510" y="165285"/>
                                </a:lnTo>
                                <a:lnTo>
                                  <a:pt x="167577" y="165283"/>
                                </a:lnTo>
                                <a:lnTo>
                                  <a:pt x="167644" y="165282"/>
                                </a:lnTo>
                                <a:lnTo>
                                  <a:pt x="167710" y="165280"/>
                                </a:lnTo>
                                <a:lnTo>
                                  <a:pt x="167777" y="165278"/>
                                </a:lnTo>
                                <a:lnTo>
                                  <a:pt x="167844" y="165276"/>
                                </a:lnTo>
                                <a:lnTo>
                                  <a:pt x="167911" y="165274"/>
                                </a:lnTo>
                                <a:lnTo>
                                  <a:pt x="167978" y="165272"/>
                                </a:lnTo>
                                <a:lnTo>
                                  <a:pt x="168044" y="165270"/>
                                </a:lnTo>
                                <a:lnTo>
                                  <a:pt x="168111" y="165269"/>
                                </a:lnTo>
                                <a:lnTo>
                                  <a:pt x="168178" y="165267"/>
                                </a:lnTo>
                                <a:lnTo>
                                  <a:pt x="168245" y="165265"/>
                                </a:lnTo>
                                <a:lnTo>
                                  <a:pt x="168312" y="165263"/>
                                </a:lnTo>
                                <a:lnTo>
                                  <a:pt x="168378" y="165261"/>
                                </a:lnTo>
                                <a:lnTo>
                                  <a:pt x="168445" y="165259"/>
                                </a:lnTo>
                                <a:lnTo>
                                  <a:pt x="168512" y="165257"/>
                                </a:lnTo>
                                <a:lnTo>
                                  <a:pt x="168579" y="165256"/>
                                </a:lnTo>
                                <a:lnTo>
                                  <a:pt x="168646" y="165254"/>
                                </a:lnTo>
                                <a:lnTo>
                                  <a:pt x="168712" y="165252"/>
                                </a:lnTo>
                                <a:lnTo>
                                  <a:pt x="168779" y="165250"/>
                                </a:lnTo>
                                <a:lnTo>
                                  <a:pt x="168846" y="165248"/>
                                </a:lnTo>
                                <a:lnTo>
                                  <a:pt x="168913" y="165246"/>
                                </a:lnTo>
                                <a:lnTo>
                                  <a:pt x="168980" y="165244"/>
                                </a:lnTo>
                                <a:lnTo>
                                  <a:pt x="169046" y="165242"/>
                                </a:lnTo>
                                <a:lnTo>
                                  <a:pt x="169113" y="165241"/>
                                </a:lnTo>
                                <a:lnTo>
                                  <a:pt x="169180" y="165239"/>
                                </a:lnTo>
                                <a:lnTo>
                                  <a:pt x="169247" y="165237"/>
                                </a:lnTo>
                                <a:lnTo>
                                  <a:pt x="169313" y="165235"/>
                                </a:lnTo>
                                <a:lnTo>
                                  <a:pt x="169380" y="165233"/>
                                </a:lnTo>
                                <a:lnTo>
                                  <a:pt x="169447" y="165231"/>
                                </a:lnTo>
                                <a:lnTo>
                                  <a:pt x="169514" y="165229"/>
                                </a:lnTo>
                                <a:lnTo>
                                  <a:pt x="169581" y="165227"/>
                                </a:lnTo>
                                <a:lnTo>
                                  <a:pt x="169647" y="165226"/>
                                </a:lnTo>
                                <a:lnTo>
                                  <a:pt x="169714" y="165224"/>
                                </a:lnTo>
                                <a:lnTo>
                                  <a:pt x="169781" y="165222"/>
                                </a:lnTo>
                                <a:lnTo>
                                  <a:pt x="169848" y="165220"/>
                                </a:lnTo>
                                <a:lnTo>
                                  <a:pt x="169915" y="165218"/>
                                </a:lnTo>
                                <a:lnTo>
                                  <a:pt x="169981" y="165216"/>
                                </a:lnTo>
                                <a:lnTo>
                                  <a:pt x="170048" y="165214"/>
                                </a:lnTo>
                                <a:lnTo>
                                  <a:pt x="170115" y="165212"/>
                                </a:lnTo>
                                <a:lnTo>
                                  <a:pt x="170182" y="165210"/>
                                </a:lnTo>
                                <a:lnTo>
                                  <a:pt x="170249" y="165209"/>
                                </a:lnTo>
                                <a:lnTo>
                                  <a:pt x="170315" y="165207"/>
                                </a:lnTo>
                                <a:lnTo>
                                  <a:pt x="170382" y="165205"/>
                                </a:lnTo>
                                <a:lnTo>
                                  <a:pt x="170449" y="165203"/>
                                </a:lnTo>
                                <a:lnTo>
                                  <a:pt x="170516" y="165201"/>
                                </a:lnTo>
                                <a:lnTo>
                                  <a:pt x="170582" y="165199"/>
                                </a:lnTo>
                                <a:lnTo>
                                  <a:pt x="170649" y="165197"/>
                                </a:lnTo>
                                <a:lnTo>
                                  <a:pt x="170716" y="165195"/>
                                </a:lnTo>
                                <a:lnTo>
                                  <a:pt x="170783" y="165193"/>
                                </a:lnTo>
                                <a:lnTo>
                                  <a:pt x="170850" y="165192"/>
                                </a:lnTo>
                                <a:lnTo>
                                  <a:pt x="170916" y="165190"/>
                                </a:lnTo>
                                <a:lnTo>
                                  <a:pt x="170983" y="165188"/>
                                </a:lnTo>
                                <a:lnTo>
                                  <a:pt x="171050" y="165186"/>
                                </a:lnTo>
                                <a:lnTo>
                                  <a:pt x="171117" y="165184"/>
                                </a:lnTo>
                                <a:lnTo>
                                  <a:pt x="171184" y="165182"/>
                                </a:lnTo>
                                <a:lnTo>
                                  <a:pt x="171250" y="165180"/>
                                </a:lnTo>
                                <a:lnTo>
                                  <a:pt x="171317" y="165178"/>
                                </a:lnTo>
                                <a:lnTo>
                                  <a:pt x="171384" y="165176"/>
                                </a:lnTo>
                                <a:lnTo>
                                  <a:pt x="171451" y="165174"/>
                                </a:lnTo>
                                <a:lnTo>
                                  <a:pt x="171518" y="165172"/>
                                </a:lnTo>
                                <a:lnTo>
                                  <a:pt x="171584" y="165171"/>
                                </a:lnTo>
                                <a:lnTo>
                                  <a:pt x="171651" y="165169"/>
                                </a:lnTo>
                                <a:lnTo>
                                  <a:pt x="171718" y="165167"/>
                                </a:lnTo>
                                <a:lnTo>
                                  <a:pt x="171785" y="165165"/>
                                </a:lnTo>
                                <a:lnTo>
                                  <a:pt x="171852" y="165163"/>
                                </a:lnTo>
                                <a:lnTo>
                                  <a:pt x="171918" y="165161"/>
                                </a:lnTo>
                                <a:lnTo>
                                  <a:pt x="171985" y="165159"/>
                                </a:lnTo>
                                <a:lnTo>
                                  <a:pt x="172052" y="165157"/>
                                </a:lnTo>
                                <a:lnTo>
                                  <a:pt x="172119" y="165155"/>
                                </a:lnTo>
                                <a:lnTo>
                                  <a:pt x="172185" y="165153"/>
                                </a:lnTo>
                                <a:lnTo>
                                  <a:pt x="172252" y="165151"/>
                                </a:lnTo>
                                <a:lnTo>
                                  <a:pt x="172319" y="165149"/>
                                </a:lnTo>
                                <a:lnTo>
                                  <a:pt x="172386" y="165147"/>
                                </a:lnTo>
                                <a:lnTo>
                                  <a:pt x="172453" y="165146"/>
                                </a:lnTo>
                                <a:lnTo>
                                  <a:pt x="172519" y="165144"/>
                                </a:lnTo>
                                <a:lnTo>
                                  <a:pt x="172586" y="165142"/>
                                </a:lnTo>
                                <a:lnTo>
                                  <a:pt x="172653" y="165140"/>
                                </a:lnTo>
                                <a:lnTo>
                                  <a:pt x="172720" y="165138"/>
                                </a:lnTo>
                                <a:lnTo>
                                  <a:pt x="172787" y="165136"/>
                                </a:lnTo>
                                <a:lnTo>
                                  <a:pt x="172853" y="165134"/>
                                </a:lnTo>
                                <a:lnTo>
                                  <a:pt x="172920" y="165132"/>
                                </a:lnTo>
                                <a:lnTo>
                                  <a:pt x="172987" y="165130"/>
                                </a:lnTo>
                                <a:lnTo>
                                  <a:pt x="173054" y="165128"/>
                                </a:lnTo>
                                <a:lnTo>
                                  <a:pt x="173121" y="165126"/>
                                </a:lnTo>
                                <a:lnTo>
                                  <a:pt x="173187" y="165124"/>
                                </a:lnTo>
                                <a:lnTo>
                                  <a:pt x="173254" y="165122"/>
                                </a:lnTo>
                                <a:lnTo>
                                  <a:pt x="173321" y="165120"/>
                                </a:lnTo>
                                <a:lnTo>
                                  <a:pt x="173388" y="165118"/>
                                </a:lnTo>
                                <a:lnTo>
                                  <a:pt x="173454" y="165117"/>
                                </a:lnTo>
                                <a:lnTo>
                                  <a:pt x="173521" y="165115"/>
                                </a:lnTo>
                                <a:lnTo>
                                  <a:pt x="173588" y="165113"/>
                                </a:lnTo>
                                <a:lnTo>
                                  <a:pt x="173655" y="165111"/>
                                </a:lnTo>
                                <a:lnTo>
                                  <a:pt x="173722" y="165109"/>
                                </a:lnTo>
                                <a:lnTo>
                                  <a:pt x="173788" y="165107"/>
                                </a:lnTo>
                                <a:lnTo>
                                  <a:pt x="173855" y="165105"/>
                                </a:lnTo>
                                <a:lnTo>
                                  <a:pt x="173922" y="165103"/>
                                </a:lnTo>
                                <a:lnTo>
                                  <a:pt x="173989" y="165101"/>
                                </a:lnTo>
                                <a:lnTo>
                                  <a:pt x="174056" y="165099"/>
                                </a:lnTo>
                                <a:lnTo>
                                  <a:pt x="174122" y="165097"/>
                                </a:lnTo>
                                <a:lnTo>
                                  <a:pt x="174189" y="165095"/>
                                </a:lnTo>
                                <a:lnTo>
                                  <a:pt x="174256" y="165093"/>
                                </a:lnTo>
                                <a:lnTo>
                                  <a:pt x="174323" y="165091"/>
                                </a:lnTo>
                                <a:lnTo>
                                  <a:pt x="174390" y="165089"/>
                                </a:lnTo>
                                <a:lnTo>
                                  <a:pt x="174456" y="165087"/>
                                </a:lnTo>
                                <a:lnTo>
                                  <a:pt x="174523" y="165085"/>
                                </a:lnTo>
                                <a:lnTo>
                                  <a:pt x="174590" y="165083"/>
                                </a:lnTo>
                                <a:lnTo>
                                  <a:pt x="174657" y="165081"/>
                                </a:lnTo>
                                <a:lnTo>
                                  <a:pt x="174724" y="165079"/>
                                </a:lnTo>
                                <a:lnTo>
                                  <a:pt x="174790" y="165077"/>
                                </a:lnTo>
                                <a:lnTo>
                                  <a:pt x="174857" y="165075"/>
                                </a:lnTo>
                                <a:lnTo>
                                  <a:pt x="174924" y="165074"/>
                                </a:lnTo>
                                <a:lnTo>
                                  <a:pt x="174991" y="165072"/>
                                </a:lnTo>
                                <a:lnTo>
                                  <a:pt x="175057" y="165070"/>
                                </a:lnTo>
                                <a:lnTo>
                                  <a:pt x="175124" y="165068"/>
                                </a:lnTo>
                                <a:lnTo>
                                  <a:pt x="175191" y="165066"/>
                                </a:lnTo>
                                <a:lnTo>
                                  <a:pt x="175258" y="165064"/>
                                </a:lnTo>
                                <a:lnTo>
                                  <a:pt x="175325" y="165062"/>
                                </a:lnTo>
                                <a:lnTo>
                                  <a:pt x="175391" y="165060"/>
                                </a:lnTo>
                                <a:lnTo>
                                  <a:pt x="175458" y="165058"/>
                                </a:lnTo>
                                <a:lnTo>
                                  <a:pt x="175525" y="165056"/>
                                </a:lnTo>
                                <a:lnTo>
                                  <a:pt x="175592" y="165054"/>
                                </a:lnTo>
                                <a:lnTo>
                                  <a:pt x="175659" y="165052"/>
                                </a:lnTo>
                                <a:lnTo>
                                  <a:pt x="175725" y="165050"/>
                                </a:lnTo>
                                <a:lnTo>
                                  <a:pt x="175792" y="165048"/>
                                </a:lnTo>
                                <a:lnTo>
                                  <a:pt x="175859" y="165046"/>
                                </a:lnTo>
                                <a:lnTo>
                                  <a:pt x="175926" y="165044"/>
                                </a:lnTo>
                                <a:lnTo>
                                  <a:pt x="175993" y="165042"/>
                                </a:lnTo>
                                <a:lnTo>
                                  <a:pt x="176059" y="165040"/>
                                </a:lnTo>
                                <a:lnTo>
                                  <a:pt x="176126" y="165038"/>
                                </a:lnTo>
                                <a:lnTo>
                                  <a:pt x="176193" y="165036"/>
                                </a:lnTo>
                                <a:lnTo>
                                  <a:pt x="176260" y="165034"/>
                                </a:lnTo>
                                <a:lnTo>
                                  <a:pt x="176326" y="165032"/>
                                </a:lnTo>
                                <a:lnTo>
                                  <a:pt x="176393" y="165030"/>
                                </a:lnTo>
                                <a:lnTo>
                                  <a:pt x="176460" y="165028"/>
                                </a:lnTo>
                                <a:lnTo>
                                  <a:pt x="176527" y="165026"/>
                                </a:lnTo>
                                <a:lnTo>
                                  <a:pt x="176594" y="165024"/>
                                </a:lnTo>
                                <a:lnTo>
                                  <a:pt x="176660" y="165022"/>
                                </a:lnTo>
                                <a:lnTo>
                                  <a:pt x="176727" y="165020"/>
                                </a:lnTo>
                                <a:lnTo>
                                  <a:pt x="176794" y="165018"/>
                                </a:lnTo>
                                <a:lnTo>
                                  <a:pt x="176861" y="165016"/>
                                </a:lnTo>
                                <a:lnTo>
                                  <a:pt x="176928" y="165014"/>
                                </a:lnTo>
                                <a:lnTo>
                                  <a:pt x="176994" y="165012"/>
                                </a:lnTo>
                                <a:lnTo>
                                  <a:pt x="177061" y="165010"/>
                                </a:lnTo>
                                <a:lnTo>
                                  <a:pt x="177128" y="165008"/>
                                </a:lnTo>
                                <a:lnTo>
                                  <a:pt x="177195" y="165006"/>
                                </a:lnTo>
                                <a:lnTo>
                                  <a:pt x="177262" y="165004"/>
                                </a:lnTo>
                                <a:lnTo>
                                  <a:pt x="177328" y="165002"/>
                                </a:lnTo>
                                <a:lnTo>
                                  <a:pt x="177395" y="165000"/>
                                </a:lnTo>
                                <a:lnTo>
                                  <a:pt x="177462" y="164998"/>
                                </a:lnTo>
                                <a:lnTo>
                                  <a:pt x="177529" y="164996"/>
                                </a:lnTo>
                                <a:lnTo>
                                  <a:pt x="177595" y="164994"/>
                                </a:lnTo>
                                <a:lnTo>
                                  <a:pt x="177662" y="164992"/>
                                </a:lnTo>
                                <a:lnTo>
                                  <a:pt x="177729" y="164990"/>
                                </a:lnTo>
                                <a:lnTo>
                                  <a:pt x="177796" y="164988"/>
                                </a:lnTo>
                                <a:lnTo>
                                  <a:pt x="177863" y="164986"/>
                                </a:lnTo>
                                <a:lnTo>
                                  <a:pt x="177929" y="164984"/>
                                </a:lnTo>
                                <a:lnTo>
                                  <a:pt x="177996" y="164982"/>
                                </a:lnTo>
                                <a:lnTo>
                                  <a:pt x="178063" y="164980"/>
                                </a:lnTo>
                                <a:lnTo>
                                  <a:pt x="178130" y="164978"/>
                                </a:lnTo>
                                <a:lnTo>
                                  <a:pt x="178197" y="164976"/>
                                </a:lnTo>
                                <a:lnTo>
                                  <a:pt x="178263" y="164974"/>
                                </a:lnTo>
                                <a:lnTo>
                                  <a:pt x="178330" y="164972"/>
                                </a:lnTo>
                                <a:lnTo>
                                  <a:pt x="178397" y="164970"/>
                                </a:lnTo>
                                <a:lnTo>
                                  <a:pt x="178464" y="164968"/>
                                </a:lnTo>
                                <a:lnTo>
                                  <a:pt x="178531" y="164966"/>
                                </a:lnTo>
                                <a:lnTo>
                                  <a:pt x="178597" y="164964"/>
                                </a:lnTo>
                                <a:lnTo>
                                  <a:pt x="178664" y="164962"/>
                                </a:lnTo>
                                <a:lnTo>
                                  <a:pt x="178731" y="164960"/>
                                </a:lnTo>
                                <a:lnTo>
                                  <a:pt x="178798" y="164957"/>
                                </a:lnTo>
                                <a:lnTo>
                                  <a:pt x="178865" y="164955"/>
                                </a:lnTo>
                                <a:lnTo>
                                  <a:pt x="178931" y="164953"/>
                                </a:lnTo>
                                <a:lnTo>
                                  <a:pt x="178998" y="164951"/>
                                </a:lnTo>
                                <a:lnTo>
                                  <a:pt x="179065" y="164949"/>
                                </a:lnTo>
                                <a:lnTo>
                                  <a:pt x="179132" y="164947"/>
                                </a:lnTo>
                                <a:lnTo>
                                  <a:pt x="179198" y="164945"/>
                                </a:lnTo>
                                <a:lnTo>
                                  <a:pt x="179265" y="164943"/>
                                </a:lnTo>
                                <a:lnTo>
                                  <a:pt x="179332" y="164941"/>
                                </a:lnTo>
                                <a:lnTo>
                                  <a:pt x="179399" y="164939"/>
                                </a:lnTo>
                                <a:lnTo>
                                  <a:pt x="179466" y="164937"/>
                                </a:lnTo>
                                <a:lnTo>
                                  <a:pt x="179532" y="164935"/>
                                </a:lnTo>
                                <a:lnTo>
                                  <a:pt x="179599" y="164933"/>
                                </a:lnTo>
                                <a:lnTo>
                                  <a:pt x="179666" y="164931"/>
                                </a:lnTo>
                                <a:lnTo>
                                  <a:pt x="179733" y="164929"/>
                                </a:lnTo>
                                <a:lnTo>
                                  <a:pt x="179800" y="164927"/>
                                </a:lnTo>
                                <a:lnTo>
                                  <a:pt x="179866" y="164925"/>
                                </a:lnTo>
                                <a:lnTo>
                                  <a:pt x="179933" y="164923"/>
                                </a:lnTo>
                                <a:lnTo>
                                  <a:pt x="180000" y="164921"/>
                                </a:lnTo>
                                <a:lnTo>
                                  <a:pt x="180067" y="164919"/>
                                </a:lnTo>
                                <a:lnTo>
                                  <a:pt x="180134" y="164917"/>
                                </a:lnTo>
                                <a:lnTo>
                                  <a:pt x="180200" y="164915"/>
                                </a:lnTo>
                                <a:lnTo>
                                  <a:pt x="180267" y="164912"/>
                                </a:lnTo>
                                <a:lnTo>
                                  <a:pt x="180334" y="164910"/>
                                </a:lnTo>
                                <a:lnTo>
                                  <a:pt x="180401" y="164908"/>
                                </a:lnTo>
                                <a:lnTo>
                                  <a:pt x="180467" y="164906"/>
                                </a:lnTo>
                                <a:lnTo>
                                  <a:pt x="180534" y="164904"/>
                                </a:lnTo>
                                <a:lnTo>
                                  <a:pt x="180601" y="164902"/>
                                </a:lnTo>
                                <a:lnTo>
                                  <a:pt x="180668" y="164900"/>
                                </a:lnTo>
                                <a:lnTo>
                                  <a:pt x="180735" y="164898"/>
                                </a:lnTo>
                                <a:lnTo>
                                  <a:pt x="180801" y="164896"/>
                                </a:lnTo>
                                <a:lnTo>
                                  <a:pt x="180868" y="164894"/>
                                </a:lnTo>
                                <a:lnTo>
                                  <a:pt x="180935" y="164892"/>
                                </a:lnTo>
                                <a:lnTo>
                                  <a:pt x="181002" y="164890"/>
                                </a:lnTo>
                                <a:lnTo>
                                  <a:pt x="181069" y="164888"/>
                                </a:lnTo>
                                <a:lnTo>
                                  <a:pt x="181135" y="164886"/>
                                </a:lnTo>
                                <a:lnTo>
                                  <a:pt x="181202" y="164884"/>
                                </a:lnTo>
                                <a:lnTo>
                                  <a:pt x="181269" y="164881"/>
                                </a:lnTo>
                                <a:lnTo>
                                  <a:pt x="181336" y="164879"/>
                                </a:lnTo>
                                <a:lnTo>
                                  <a:pt x="181403" y="164877"/>
                                </a:lnTo>
                                <a:lnTo>
                                  <a:pt x="181469" y="164875"/>
                                </a:lnTo>
                                <a:lnTo>
                                  <a:pt x="181536" y="164873"/>
                                </a:lnTo>
                                <a:lnTo>
                                  <a:pt x="181603" y="164871"/>
                                </a:lnTo>
                                <a:lnTo>
                                  <a:pt x="181670" y="164869"/>
                                </a:lnTo>
                                <a:lnTo>
                                  <a:pt x="181737" y="164867"/>
                                </a:lnTo>
                                <a:lnTo>
                                  <a:pt x="181803" y="164865"/>
                                </a:lnTo>
                                <a:lnTo>
                                  <a:pt x="181870" y="164863"/>
                                </a:lnTo>
                                <a:lnTo>
                                  <a:pt x="181937" y="164861"/>
                                </a:lnTo>
                                <a:lnTo>
                                  <a:pt x="182004" y="164859"/>
                                </a:lnTo>
                                <a:lnTo>
                                  <a:pt x="182070" y="164856"/>
                                </a:lnTo>
                                <a:lnTo>
                                  <a:pt x="182137" y="164854"/>
                                </a:lnTo>
                                <a:lnTo>
                                  <a:pt x="182204" y="164852"/>
                                </a:lnTo>
                                <a:lnTo>
                                  <a:pt x="182271" y="164850"/>
                                </a:lnTo>
                                <a:lnTo>
                                  <a:pt x="182338" y="164848"/>
                                </a:lnTo>
                                <a:lnTo>
                                  <a:pt x="182404" y="164846"/>
                                </a:lnTo>
                                <a:lnTo>
                                  <a:pt x="182471" y="164844"/>
                                </a:lnTo>
                                <a:lnTo>
                                  <a:pt x="182538" y="164842"/>
                                </a:lnTo>
                                <a:lnTo>
                                  <a:pt x="182605" y="164840"/>
                                </a:lnTo>
                                <a:lnTo>
                                  <a:pt x="182672" y="164838"/>
                                </a:lnTo>
                                <a:lnTo>
                                  <a:pt x="182738" y="164836"/>
                                </a:lnTo>
                                <a:lnTo>
                                  <a:pt x="182805" y="164833"/>
                                </a:lnTo>
                                <a:lnTo>
                                  <a:pt x="182872" y="164831"/>
                                </a:lnTo>
                                <a:lnTo>
                                  <a:pt x="182939" y="164829"/>
                                </a:lnTo>
                                <a:lnTo>
                                  <a:pt x="183006" y="164827"/>
                                </a:lnTo>
                                <a:lnTo>
                                  <a:pt x="183072" y="164825"/>
                                </a:lnTo>
                                <a:lnTo>
                                  <a:pt x="183139" y="164823"/>
                                </a:lnTo>
                                <a:lnTo>
                                  <a:pt x="183206" y="164821"/>
                                </a:lnTo>
                                <a:lnTo>
                                  <a:pt x="183273" y="164819"/>
                                </a:lnTo>
                                <a:lnTo>
                                  <a:pt x="183339" y="164817"/>
                                </a:lnTo>
                                <a:lnTo>
                                  <a:pt x="183406" y="164814"/>
                                </a:lnTo>
                                <a:lnTo>
                                  <a:pt x="183473" y="164812"/>
                                </a:lnTo>
                                <a:lnTo>
                                  <a:pt x="183540" y="164810"/>
                                </a:lnTo>
                                <a:lnTo>
                                  <a:pt x="183607" y="164808"/>
                                </a:lnTo>
                                <a:lnTo>
                                  <a:pt x="183673" y="164806"/>
                                </a:lnTo>
                                <a:lnTo>
                                  <a:pt x="183740" y="164804"/>
                                </a:lnTo>
                                <a:lnTo>
                                  <a:pt x="183807" y="164802"/>
                                </a:lnTo>
                                <a:lnTo>
                                  <a:pt x="183874" y="164800"/>
                                </a:lnTo>
                                <a:lnTo>
                                  <a:pt x="183941" y="164798"/>
                                </a:lnTo>
                                <a:lnTo>
                                  <a:pt x="184007" y="164795"/>
                                </a:lnTo>
                                <a:lnTo>
                                  <a:pt x="184074" y="164793"/>
                                </a:lnTo>
                                <a:lnTo>
                                  <a:pt x="184141" y="164791"/>
                                </a:lnTo>
                                <a:lnTo>
                                  <a:pt x="184208" y="164789"/>
                                </a:lnTo>
                                <a:lnTo>
                                  <a:pt x="184275" y="164787"/>
                                </a:lnTo>
                                <a:lnTo>
                                  <a:pt x="184341" y="164785"/>
                                </a:lnTo>
                                <a:lnTo>
                                  <a:pt x="184408" y="164783"/>
                                </a:lnTo>
                                <a:lnTo>
                                  <a:pt x="184475" y="164780"/>
                                </a:lnTo>
                                <a:lnTo>
                                  <a:pt x="184542" y="164778"/>
                                </a:lnTo>
                                <a:lnTo>
                                  <a:pt x="184608" y="164776"/>
                                </a:lnTo>
                                <a:lnTo>
                                  <a:pt x="184675" y="164774"/>
                                </a:lnTo>
                                <a:lnTo>
                                  <a:pt x="184742" y="164772"/>
                                </a:lnTo>
                                <a:lnTo>
                                  <a:pt x="184809" y="164770"/>
                                </a:lnTo>
                                <a:lnTo>
                                  <a:pt x="184876" y="164768"/>
                                </a:lnTo>
                                <a:lnTo>
                                  <a:pt x="184942" y="164766"/>
                                </a:lnTo>
                                <a:lnTo>
                                  <a:pt x="185009" y="164763"/>
                                </a:lnTo>
                                <a:lnTo>
                                  <a:pt x="185076" y="164761"/>
                                </a:lnTo>
                                <a:lnTo>
                                  <a:pt x="185143" y="164759"/>
                                </a:lnTo>
                                <a:lnTo>
                                  <a:pt x="185210" y="164757"/>
                                </a:lnTo>
                                <a:lnTo>
                                  <a:pt x="185276" y="164755"/>
                                </a:lnTo>
                                <a:lnTo>
                                  <a:pt x="185343" y="164753"/>
                                </a:lnTo>
                                <a:lnTo>
                                  <a:pt x="185410" y="164751"/>
                                </a:lnTo>
                                <a:lnTo>
                                  <a:pt x="185477" y="164748"/>
                                </a:lnTo>
                                <a:lnTo>
                                  <a:pt x="185544" y="164746"/>
                                </a:lnTo>
                                <a:lnTo>
                                  <a:pt x="185610" y="164744"/>
                                </a:lnTo>
                                <a:lnTo>
                                  <a:pt x="185677" y="164742"/>
                                </a:lnTo>
                                <a:lnTo>
                                  <a:pt x="185744" y="164740"/>
                                </a:lnTo>
                                <a:lnTo>
                                  <a:pt x="185811" y="164738"/>
                                </a:lnTo>
                                <a:lnTo>
                                  <a:pt x="185878" y="164735"/>
                                </a:lnTo>
                                <a:lnTo>
                                  <a:pt x="185944" y="164733"/>
                                </a:lnTo>
                                <a:lnTo>
                                  <a:pt x="186011" y="164731"/>
                                </a:lnTo>
                                <a:lnTo>
                                  <a:pt x="186078" y="164729"/>
                                </a:lnTo>
                                <a:lnTo>
                                  <a:pt x="186145" y="164727"/>
                                </a:lnTo>
                                <a:lnTo>
                                  <a:pt x="186211" y="164725"/>
                                </a:lnTo>
                                <a:lnTo>
                                  <a:pt x="186278" y="164722"/>
                                </a:lnTo>
                                <a:lnTo>
                                  <a:pt x="186345" y="164720"/>
                                </a:lnTo>
                                <a:lnTo>
                                  <a:pt x="186412" y="164718"/>
                                </a:lnTo>
                                <a:lnTo>
                                  <a:pt x="186479" y="164716"/>
                                </a:lnTo>
                                <a:lnTo>
                                  <a:pt x="186545" y="164714"/>
                                </a:lnTo>
                                <a:lnTo>
                                  <a:pt x="186612" y="164712"/>
                                </a:lnTo>
                                <a:lnTo>
                                  <a:pt x="186679" y="164709"/>
                                </a:lnTo>
                                <a:lnTo>
                                  <a:pt x="186746" y="164707"/>
                                </a:lnTo>
                                <a:lnTo>
                                  <a:pt x="186813" y="164705"/>
                                </a:lnTo>
                                <a:lnTo>
                                  <a:pt x="186879" y="164703"/>
                                </a:lnTo>
                                <a:lnTo>
                                  <a:pt x="186946" y="164701"/>
                                </a:lnTo>
                                <a:lnTo>
                                  <a:pt x="187013" y="164699"/>
                                </a:lnTo>
                                <a:lnTo>
                                  <a:pt x="187080" y="164696"/>
                                </a:lnTo>
                                <a:lnTo>
                                  <a:pt x="187147" y="164694"/>
                                </a:lnTo>
                                <a:lnTo>
                                  <a:pt x="187213" y="164692"/>
                                </a:lnTo>
                                <a:lnTo>
                                  <a:pt x="187280" y="164690"/>
                                </a:lnTo>
                                <a:lnTo>
                                  <a:pt x="187347" y="164688"/>
                                </a:lnTo>
                                <a:lnTo>
                                  <a:pt x="187414" y="164685"/>
                                </a:lnTo>
                                <a:lnTo>
                                  <a:pt x="187480" y="164683"/>
                                </a:lnTo>
                                <a:lnTo>
                                  <a:pt x="187547" y="164681"/>
                                </a:lnTo>
                                <a:lnTo>
                                  <a:pt x="187614" y="164679"/>
                                </a:lnTo>
                                <a:lnTo>
                                  <a:pt x="187681" y="164677"/>
                                </a:lnTo>
                                <a:lnTo>
                                  <a:pt x="187748" y="164675"/>
                                </a:lnTo>
                                <a:lnTo>
                                  <a:pt x="187814" y="164672"/>
                                </a:lnTo>
                                <a:lnTo>
                                  <a:pt x="187881" y="164670"/>
                                </a:lnTo>
                                <a:lnTo>
                                  <a:pt x="187948" y="164668"/>
                                </a:lnTo>
                                <a:lnTo>
                                  <a:pt x="188015" y="164666"/>
                                </a:lnTo>
                                <a:lnTo>
                                  <a:pt x="188082" y="164664"/>
                                </a:lnTo>
                                <a:lnTo>
                                  <a:pt x="188148" y="164661"/>
                                </a:lnTo>
                                <a:lnTo>
                                  <a:pt x="188215" y="164659"/>
                                </a:lnTo>
                                <a:lnTo>
                                  <a:pt x="188282" y="164657"/>
                                </a:lnTo>
                                <a:lnTo>
                                  <a:pt x="188349" y="164655"/>
                                </a:lnTo>
                                <a:lnTo>
                                  <a:pt x="188416" y="164653"/>
                                </a:lnTo>
                                <a:lnTo>
                                  <a:pt x="188482" y="164650"/>
                                </a:lnTo>
                                <a:lnTo>
                                  <a:pt x="188549" y="164648"/>
                                </a:lnTo>
                                <a:lnTo>
                                  <a:pt x="188616" y="164646"/>
                                </a:lnTo>
                                <a:lnTo>
                                  <a:pt x="188683" y="164644"/>
                                </a:lnTo>
                                <a:lnTo>
                                  <a:pt x="188750" y="164641"/>
                                </a:lnTo>
                                <a:lnTo>
                                  <a:pt x="188816" y="164639"/>
                                </a:lnTo>
                                <a:lnTo>
                                  <a:pt x="188883" y="164637"/>
                                </a:lnTo>
                                <a:lnTo>
                                  <a:pt x="188950" y="164635"/>
                                </a:lnTo>
                                <a:lnTo>
                                  <a:pt x="189017" y="164633"/>
                                </a:lnTo>
                                <a:lnTo>
                                  <a:pt x="189083" y="164630"/>
                                </a:lnTo>
                                <a:lnTo>
                                  <a:pt x="189150" y="164628"/>
                                </a:lnTo>
                                <a:lnTo>
                                  <a:pt x="189217" y="164626"/>
                                </a:lnTo>
                                <a:lnTo>
                                  <a:pt x="189284" y="164624"/>
                                </a:lnTo>
                                <a:lnTo>
                                  <a:pt x="189351" y="164622"/>
                                </a:lnTo>
                                <a:lnTo>
                                  <a:pt x="189417" y="164619"/>
                                </a:lnTo>
                                <a:lnTo>
                                  <a:pt x="189484" y="164617"/>
                                </a:lnTo>
                                <a:lnTo>
                                  <a:pt x="189551" y="164615"/>
                                </a:lnTo>
                                <a:lnTo>
                                  <a:pt x="189618" y="164613"/>
                                </a:lnTo>
                                <a:lnTo>
                                  <a:pt x="189685" y="164610"/>
                                </a:lnTo>
                                <a:lnTo>
                                  <a:pt x="189751" y="164608"/>
                                </a:lnTo>
                                <a:lnTo>
                                  <a:pt x="189818" y="164606"/>
                                </a:lnTo>
                                <a:lnTo>
                                  <a:pt x="189885" y="164604"/>
                                </a:lnTo>
                                <a:lnTo>
                                  <a:pt x="189952" y="164602"/>
                                </a:lnTo>
                                <a:lnTo>
                                  <a:pt x="190019" y="164599"/>
                                </a:lnTo>
                                <a:lnTo>
                                  <a:pt x="190085" y="164597"/>
                                </a:lnTo>
                                <a:lnTo>
                                  <a:pt x="190152" y="164595"/>
                                </a:lnTo>
                                <a:lnTo>
                                  <a:pt x="190219" y="164593"/>
                                </a:lnTo>
                                <a:lnTo>
                                  <a:pt x="190286" y="164590"/>
                                </a:lnTo>
                                <a:lnTo>
                                  <a:pt x="190352" y="164588"/>
                                </a:lnTo>
                                <a:lnTo>
                                  <a:pt x="190419" y="164586"/>
                                </a:lnTo>
                                <a:lnTo>
                                  <a:pt x="190486" y="164584"/>
                                </a:lnTo>
                                <a:lnTo>
                                  <a:pt x="190553" y="164581"/>
                                </a:lnTo>
                                <a:lnTo>
                                  <a:pt x="190620" y="164579"/>
                                </a:lnTo>
                                <a:lnTo>
                                  <a:pt x="190686" y="164577"/>
                                </a:lnTo>
                                <a:lnTo>
                                  <a:pt x="190753" y="164575"/>
                                </a:lnTo>
                                <a:lnTo>
                                  <a:pt x="190820" y="164572"/>
                                </a:lnTo>
                                <a:lnTo>
                                  <a:pt x="190887" y="164570"/>
                                </a:lnTo>
                                <a:lnTo>
                                  <a:pt x="190954" y="164568"/>
                                </a:lnTo>
                                <a:lnTo>
                                  <a:pt x="191020" y="164566"/>
                                </a:lnTo>
                                <a:lnTo>
                                  <a:pt x="191087" y="164563"/>
                                </a:lnTo>
                                <a:lnTo>
                                  <a:pt x="191154" y="164561"/>
                                </a:lnTo>
                                <a:lnTo>
                                  <a:pt x="191221" y="164559"/>
                                </a:lnTo>
                                <a:lnTo>
                                  <a:pt x="191288" y="164557"/>
                                </a:lnTo>
                                <a:lnTo>
                                  <a:pt x="191354" y="164554"/>
                                </a:lnTo>
                                <a:lnTo>
                                  <a:pt x="191421" y="164552"/>
                                </a:lnTo>
                                <a:lnTo>
                                  <a:pt x="191488" y="164550"/>
                                </a:lnTo>
                                <a:lnTo>
                                  <a:pt x="191555" y="164548"/>
                                </a:lnTo>
                                <a:lnTo>
                                  <a:pt x="191622" y="164545"/>
                                </a:lnTo>
                                <a:lnTo>
                                  <a:pt x="191688" y="164543"/>
                                </a:lnTo>
                                <a:lnTo>
                                  <a:pt x="191755" y="164541"/>
                                </a:lnTo>
                                <a:lnTo>
                                  <a:pt x="191822" y="164538"/>
                                </a:lnTo>
                                <a:lnTo>
                                  <a:pt x="191889" y="164536"/>
                                </a:lnTo>
                                <a:lnTo>
                                  <a:pt x="191955" y="164534"/>
                                </a:lnTo>
                                <a:lnTo>
                                  <a:pt x="192022" y="164532"/>
                                </a:lnTo>
                                <a:lnTo>
                                  <a:pt x="192089" y="164529"/>
                                </a:lnTo>
                                <a:lnTo>
                                  <a:pt x="192156" y="164527"/>
                                </a:lnTo>
                                <a:lnTo>
                                  <a:pt x="192223" y="164525"/>
                                </a:lnTo>
                                <a:lnTo>
                                  <a:pt x="192289" y="164523"/>
                                </a:lnTo>
                                <a:lnTo>
                                  <a:pt x="192356" y="164520"/>
                                </a:lnTo>
                                <a:lnTo>
                                  <a:pt x="192423" y="164518"/>
                                </a:lnTo>
                                <a:lnTo>
                                  <a:pt x="192490" y="164516"/>
                                </a:lnTo>
                                <a:lnTo>
                                  <a:pt x="192557" y="164513"/>
                                </a:lnTo>
                                <a:lnTo>
                                  <a:pt x="192623" y="164511"/>
                                </a:lnTo>
                                <a:lnTo>
                                  <a:pt x="192690" y="164509"/>
                                </a:lnTo>
                                <a:lnTo>
                                  <a:pt x="192757" y="164507"/>
                                </a:lnTo>
                                <a:lnTo>
                                  <a:pt x="192824" y="164504"/>
                                </a:lnTo>
                                <a:lnTo>
                                  <a:pt x="192891" y="164502"/>
                                </a:lnTo>
                                <a:lnTo>
                                  <a:pt x="192957" y="164500"/>
                                </a:lnTo>
                                <a:lnTo>
                                  <a:pt x="193024" y="164497"/>
                                </a:lnTo>
                                <a:lnTo>
                                  <a:pt x="193091" y="164495"/>
                                </a:lnTo>
                                <a:lnTo>
                                  <a:pt x="193158" y="164493"/>
                                </a:lnTo>
                                <a:lnTo>
                                  <a:pt x="193224" y="164491"/>
                                </a:lnTo>
                                <a:lnTo>
                                  <a:pt x="193291" y="164488"/>
                                </a:lnTo>
                                <a:lnTo>
                                  <a:pt x="193358" y="164486"/>
                                </a:lnTo>
                                <a:lnTo>
                                  <a:pt x="193425" y="164484"/>
                                </a:lnTo>
                                <a:lnTo>
                                  <a:pt x="193492" y="164481"/>
                                </a:lnTo>
                                <a:lnTo>
                                  <a:pt x="193558" y="164479"/>
                                </a:lnTo>
                                <a:lnTo>
                                  <a:pt x="193625" y="164477"/>
                                </a:lnTo>
                                <a:lnTo>
                                  <a:pt x="193692" y="164474"/>
                                </a:lnTo>
                                <a:lnTo>
                                  <a:pt x="193759" y="164472"/>
                                </a:lnTo>
                                <a:lnTo>
                                  <a:pt x="193826" y="164470"/>
                                </a:lnTo>
                                <a:lnTo>
                                  <a:pt x="193892" y="164468"/>
                                </a:lnTo>
                                <a:lnTo>
                                  <a:pt x="193959" y="164465"/>
                                </a:lnTo>
                                <a:lnTo>
                                  <a:pt x="194026" y="164463"/>
                                </a:lnTo>
                                <a:lnTo>
                                  <a:pt x="194093" y="164461"/>
                                </a:lnTo>
                                <a:lnTo>
                                  <a:pt x="194160" y="164458"/>
                                </a:lnTo>
                                <a:lnTo>
                                  <a:pt x="194226" y="164456"/>
                                </a:lnTo>
                                <a:lnTo>
                                  <a:pt x="194293" y="164454"/>
                                </a:lnTo>
                                <a:lnTo>
                                  <a:pt x="194360" y="164451"/>
                                </a:lnTo>
                                <a:lnTo>
                                  <a:pt x="194427" y="164449"/>
                                </a:lnTo>
                                <a:lnTo>
                                  <a:pt x="194493" y="164447"/>
                                </a:lnTo>
                                <a:lnTo>
                                  <a:pt x="194560" y="164444"/>
                                </a:lnTo>
                                <a:lnTo>
                                  <a:pt x="194627" y="164442"/>
                                </a:lnTo>
                                <a:lnTo>
                                  <a:pt x="194694" y="164440"/>
                                </a:lnTo>
                                <a:lnTo>
                                  <a:pt x="194761" y="164437"/>
                                </a:lnTo>
                                <a:lnTo>
                                  <a:pt x="194827" y="164435"/>
                                </a:lnTo>
                                <a:lnTo>
                                  <a:pt x="194894" y="164433"/>
                                </a:lnTo>
                                <a:lnTo>
                                  <a:pt x="194961" y="164430"/>
                                </a:lnTo>
                                <a:lnTo>
                                  <a:pt x="195028" y="164428"/>
                                </a:lnTo>
                                <a:lnTo>
                                  <a:pt x="195095" y="164426"/>
                                </a:lnTo>
                                <a:lnTo>
                                  <a:pt x="195161" y="164423"/>
                                </a:lnTo>
                                <a:lnTo>
                                  <a:pt x="195228" y="164421"/>
                                </a:lnTo>
                                <a:lnTo>
                                  <a:pt x="195295" y="164419"/>
                                </a:lnTo>
                                <a:lnTo>
                                  <a:pt x="195362" y="164416"/>
                                </a:lnTo>
                                <a:lnTo>
                                  <a:pt x="195429" y="164414"/>
                                </a:lnTo>
                                <a:lnTo>
                                  <a:pt x="195495" y="164412"/>
                                </a:lnTo>
                                <a:lnTo>
                                  <a:pt x="195562" y="164409"/>
                                </a:lnTo>
                                <a:lnTo>
                                  <a:pt x="195629" y="164407"/>
                                </a:lnTo>
                                <a:lnTo>
                                  <a:pt x="195696" y="164405"/>
                                </a:lnTo>
                                <a:lnTo>
                                  <a:pt x="195763" y="164402"/>
                                </a:lnTo>
                                <a:lnTo>
                                  <a:pt x="195829" y="164400"/>
                                </a:lnTo>
                                <a:lnTo>
                                  <a:pt x="195896" y="164398"/>
                                </a:lnTo>
                                <a:lnTo>
                                  <a:pt x="195963" y="164395"/>
                                </a:lnTo>
                                <a:lnTo>
                                  <a:pt x="196030" y="164393"/>
                                </a:lnTo>
                                <a:lnTo>
                                  <a:pt x="196096" y="164391"/>
                                </a:lnTo>
                                <a:lnTo>
                                  <a:pt x="196163" y="164388"/>
                                </a:lnTo>
                                <a:lnTo>
                                  <a:pt x="196230" y="164386"/>
                                </a:lnTo>
                                <a:lnTo>
                                  <a:pt x="196297" y="164384"/>
                                </a:lnTo>
                                <a:lnTo>
                                  <a:pt x="196364" y="164381"/>
                                </a:lnTo>
                                <a:lnTo>
                                  <a:pt x="196430" y="164379"/>
                                </a:lnTo>
                                <a:lnTo>
                                  <a:pt x="196497" y="164377"/>
                                </a:lnTo>
                                <a:lnTo>
                                  <a:pt x="196564" y="164374"/>
                                </a:lnTo>
                                <a:lnTo>
                                  <a:pt x="196631" y="164372"/>
                                </a:lnTo>
                                <a:lnTo>
                                  <a:pt x="196698" y="164369"/>
                                </a:lnTo>
                                <a:lnTo>
                                  <a:pt x="196764" y="164367"/>
                                </a:lnTo>
                                <a:lnTo>
                                  <a:pt x="196831" y="164365"/>
                                </a:lnTo>
                                <a:lnTo>
                                  <a:pt x="196898" y="164362"/>
                                </a:lnTo>
                                <a:lnTo>
                                  <a:pt x="196965" y="164360"/>
                                </a:lnTo>
                                <a:lnTo>
                                  <a:pt x="197032" y="164358"/>
                                </a:lnTo>
                                <a:lnTo>
                                  <a:pt x="197098" y="164355"/>
                                </a:lnTo>
                                <a:lnTo>
                                  <a:pt x="197165" y="164353"/>
                                </a:lnTo>
                                <a:lnTo>
                                  <a:pt x="197232" y="164350"/>
                                </a:lnTo>
                                <a:lnTo>
                                  <a:pt x="197299" y="164348"/>
                                </a:lnTo>
                                <a:lnTo>
                                  <a:pt x="197365" y="164346"/>
                                </a:lnTo>
                                <a:lnTo>
                                  <a:pt x="197432" y="164343"/>
                                </a:lnTo>
                                <a:lnTo>
                                  <a:pt x="197499" y="164341"/>
                                </a:lnTo>
                                <a:lnTo>
                                  <a:pt x="197566" y="164339"/>
                                </a:lnTo>
                                <a:lnTo>
                                  <a:pt x="197633" y="164336"/>
                                </a:lnTo>
                                <a:lnTo>
                                  <a:pt x="197699" y="164334"/>
                                </a:lnTo>
                                <a:lnTo>
                                  <a:pt x="197766" y="164331"/>
                                </a:lnTo>
                                <a:lnTo>
                                  <a:pt x="197833" y="164329"/>
                                </a:lnTo>
                                <a:lnTo>
                                  <a:pt x="197900" y="164327"/>
                                </a:lnTo>
                                <a:lnTo>
                                  <a:pt x="197967" y="164324"/>
                                </a:lnTo>
                                <a:lnTo>
                                  <a:pt x="198033" y="164322"/>
                                </a:lnTo>
                                <a:lnTo>
                                  <a:pt x="198100" y="164319"/>
                                </a:lnTo>
                                <a:lnTo>
                                  <a:pt x="198167" y="164317"/>
                                </a:lnTo>
                                <a:lnTo>
                                  <a:pt x="198234" y="164315"/>
                                </a:lnTo>
                                <a:lnTo>
                                  <a:pt x="198301" y="164312"/>
                                </a:lnTo>
                                <a:lnTo>
                                  <a:pt x="198367" y="164310"/>
                                </a:lnTo>
                                <a:lnTo>
                                  <a:pt x="198434" y="164308"/>
                                </a:lnTo>
                                <a:lnTo>
                                  <a:pt x="198501" y="164305"/>
                                </a:lnTo>
                                <a:lnTo>
                                  <a:pt x="198568" y="164303"/>
                                </a:lnTo>
                                <a:lnTo>
                                  <a:pt x="198635" y="164300"/>
                                </a:lnTo>
                                <a:lnTo>
                                  <a:pt x="198701" y="164298"/>
                                </a:lnTo>
                                <a:lnTo>
                                  <a:pt x="198768" y="164296"/>
                                </a:lnTo>
                                <a:lnTo>
                                  <a:pt x="198835" y="164293"/>
                                </a:lnTo>
                                <a:lnTo>
                                  <a:pt x="198902" y="164291"/>
                                </a:lnTo>
                                <a:lnTo>
                                  <a:pt x="198968" y="164288"/>
                                </a:lnTo>
                                <a:lnTo>
                                  <a:pt x="199035" y="164286"/>
                                </a:lnTo>
                                <a:lnTo>
                                  <a:pt x="199102" y="164283"/>
                                </a:lnTo>
                                <a:lnTo>
                                  <a:pt x="199169" y="164281"/>
                                </a:lnTo>
                                <a:lnTo>
                                  <a:pt x="199236" y="164279"/>
                                </a:lnTo>
                                <a:lnTo>
                                  <a:pt x="199302" y="164276"/>
                                </a:lnTo>
                                <a:lnTo>
                                  <a:pt x="199369" y="164274"/>
                                </a:lnTo>
                                <a:lnTo>
                                  <a:pt x="199436" y="164271"/>
                                </a:lnTo>
                                <a:lnTo>
                                  <a:pt x="199503" y="164269"/>
                                </a:lnTo>
                                <a:lnTo>
                                  <a:pt x="199570" y="164267"/>
                                </a:lnTo>
                                <a:lnTo>
                                  <a:pt x="199636" y="164264"/>
                                </a:lnTo>
                                <a:lnTo>
                                  <a:pt x="199703" y="164262"/>
                                </a:lnTo>
                                <a:lnTo>
                                  <a:pt x="199770" y="164259"/>
                                </a:lnTo>
                                <a:lnTo>
                                  <a:pt x="199837" y="164257"/>
                                </a:lnTo>
                                <a:lnTo>
                                  <a:pt x="199904" y="164254"/>
                                </a:lnTo>
                                <a:lnTo>
                                  <a:pt x="199970" y="164252"/>
                                </a:lnTo>
                                <a:lnTo>
                                  <a:pt x="200037" y="164250"/>
                                </a:lnTo>
                                <a:lnTo>
                                  <a:pt x="200104" y="164247"/>
                                </a:lnTo>
                                <a:lnTo>
                                  <a:pt x="200171" y="164245"/>
                                </a:lnTo>
                                <a:lnTo>
                                  <a:pt x="200237" y="164242"/>
                                </a:lnTo>
                                <a:lnTo>
                                  <a:pt x="200304" y="164240"/>
                                </a:lnTo>
                                <a:lnTo>
                                  <a:pt x="200371" y="164237"/>
                                </a:lnTo>
                                <a:lnTo>
                                  <a:pt x="200438" y="164235"/>
                                </a:lnTo>
                                <a:lnTo>
                                  <a:pt x="200505" y="164233"/>
                                </a:lnTo>
                                <a:lnTo>
                                  <a:pt x="200571" y="164230"/>
                                </a:lnTo>
                                <a:lnTo>
                                  <a:pt x="200638" y="164228"/>
                                </a:lnTo>
                                <a:lnTo>
                                  <a:pt x="200705" y="164225"/>
                                </a:lnTo>
                                <a:lnTo>
                                  <a:pt x="200772" y="164223"/>
                                </a:lnTo>
                                <a:lnTo>
                                  <a:pt x="200839" y="164220"/>
                                </a:lnTo>
                                <a:lnTo>
                                  <a:pt x="200905" y="164218"/>
                                </a:lnTo>
                                <a:lnTo>
                                  <a:pt x="200972" y="164215"/>
                                </a:lnTo>
                                <a:lnTo>
                                  <a:pt x="201039" y="164213"/>
                                </a:lnTo>
                                <a:lnTo>
                                  <a:pt x="201106" y="164211"/>
                                </a:lnTo>
                                <a:lnTo>
                                  <a:pt x="201173" y="164208"/>
                                </a:lnTo>
                                <a:lnTo>
                                  <a:pt x="201239" y="164206"/>
                                </a:lnTo>
                                <a:lnTo>
                                  <a:pt x="201306" y="164203"/>
                                </a:lnTo>
                                <a:lnTo>
                                  <a:pt x="201373" y="164201"/>
                                </a:lnTo>
                                <a:lnTo>
                                  <a:pt x="201440" y="164198"/>
                                </a:lnTo>
                                <a:lnTo>
                                  <a:pt x="201507" y="164196"/>
                                </a:lnTo>
                                <a:lnTo>
                                  <a:pt x="201573" y="164193"/>
                                </a:lnTo>
                                <a:lnTo>
                                  <a:pt x="201640" y="164191"/>
                                </a:lnTo>
                                <a:lnTo>
                                  <a:pt x="201707" y="164188"/>
                                </a:lnTo>
                                <a:lnTo>
                                  <a:pt x="201774" y="164186"/>
                                </a:lnTo>
                                <a:lnTo>
                                  <a:pt x="201840" y="164183"/>
                                </a:lnTo>
                                <a:lnTo>
                                  <a:pt x="201907" y="164181"/>
                                </a:lnTo>
                                <a:lnTo>
                                  <a:pt x="201974" y="164179"/>
                                </a:lnTo>
                                <a:lnTo>
                                  <a:pt x="202041" y="164176"/>
                                </a:lnTo>
                                <a:lnTo>
                                  <a:pt x="202108" y="164174"/>
                                </a:lnTo>
                                <a:lnTo>
                                  <a:pt x="202174" y="164171"/>
                                </a:lnTo>
                                <a:lnTo>
                                  <a:pt x="202241" y="164169"/>
                                </a:lnTo>
                                <a:lnTo>
                                  <a:pt x="202308" y="164166"/>
                                </a:lnTo>
                                <a:lnTo>
                                  <a:pt x="202375" y="164164"/>
                                </a:lnTo>
                                <a:lnTo>
                                  <a:pt x="202442" y="164161"/>
                                </a:lnTo>
                                <a:lnTo>
                                  <a:pt x="202508" y="164159"/>
                                </a:lnTo>
                                <a:lnTo>
                                  <a:pt x="202575" y="164156"/>
                                </a:lnTo>
                                <a:lnTo>
                                  <a:pt x="202642" y="164154"/>
                                </a:lnTo>
                                <a:lnTo>
                                  <a:pt x="202709" y="164151"/>
                                </a:lnTo>
                                <a:lnTo>
                                  <a:pt x="202776" y="164149"/>
                                </a:lnTo>
                                <a:lnTo>
                                  <a:pt x="202842" y="164146"/>
                                </a:lnTo>
                                <a:lnTo>
                                  <a:pt x="202909" y="164144"/>
                                </a:lnTo>
                                <a:lnTo>
                                  <a:pt x="202976" y="164141"/>
                                </a:lnTo>
                                <a:lnTo>
                                  <a:pt x="203043" y="164139"/>
                                </a:lnTo>
                                <a:lnTo>
                                  <a:pt x="203109" y="164136"/>
                                </a:lnTo>
                                <a:lnTo>
                                  <a:pt x="203176" y="164134"/>
                                </a:lnTo>
                                <a:lnTo>
                                  <a:pt x="203243" y="164131"/>
                                </a:lnTo>
                                <a:lnTo>
                                  <a:pt x="203310" y="164129"/>
                                </a:lnTo>
                                <a:lnTo>
                                  <a:pt x="203377" y="164126"/>
                                </a:lnTo>
                                <a:lnTo>
                                  <a:pt x="203443" y="164124"/>
                                </a:lnTo>
                                <a:lnTo>
                                  <a:pt x="203510" y="164121"/>
                                </a:lnTo>
                                <a:lnTo>
                                  <a:pt x="203577" y="164119"/>
                                </a:lnTo>
                                <a:lnTo>
                                  <a:pt x="203644" y="164116"/>
                                </a:lnTo>
                                <a:lnTo>
                                  <a:pt x="203711" y="164114"/>
                                </a:lnTo>
                                <a:lnTo>
                                  <a:pt x="203777" y="164111"/>
                                </a:lnTo>
                                <a:lnTo>
                                  <a:pt x="203844" y="164109"/>
                                </a:lnTo>
                                <a:lnTo>
                                  <a:pt x="203911" y="164106"/>
                                </a:lnTo>
                                <a:lnTo>
                                  <a:pt x="203978" y="164104"/>
                                </a:lnTo>
                                <a:lnTo>
                                  <a:pt x="204045" y="164101"/>
                                </a:lnTo>
                                <a:lnTo>
                                  <a:pt x="204111" y="164099"/>
                                </a:lnTo>
                                <a:lnTo>
                                  <a:pt x="204178" y="164096"/>
                                </a:lnTo>
                                <a:lnTo>
                                  <a:pt x="204245" y="164094"/>
                                </a:lnTo>
                                <a:lnTo>
                                  <a:pt x="204312" y="164091"/>
                                </a:lnTo>
                                <a:lnTo>
                                  <a:pt x="204378" y="164089"/>
                                </a:lnTo>
                                <a:lnTo>
                                  <a:pt x="204445" y="164086"/>
                                </a:lnTo>
                                <a:lnTo>
                                  <a:pt x="204512" y="164084"/>
                                </a:lnTo>
                                <a:lnTo>
                                  <a:pt x="204579" y="164081"/>
                                </a:lnTo>
                                <a:lnTo>
                                  <a:pt x="204646" y="164079"/>
                                </a:lnTo>
                                <a:lnTo>
                                  <a:pt x="204712" y="164076"/>
                                </a:lnTo>
                                <a:lnTo>
                                  <a:pt x="204779" y="164074"/>
                                </a:lnTo>
                                <a:lnTo>
                                  <a:pt x="204846" y="164071"/>
                                </a:lnTo>
                                <a:lnTo>
                                  <a:pt x="204913" y="164068"/>
                                </a:lnTo>
                                <a:lnTo>
                                  <a:pt x="204980" y="164066"/>
                                </a:lnTo>
                                <a:lnTo>
                                  <a:pt x="205046" y="164063"/>
                                </a:lnTo>
                                <a:lnTo>
                                  <a:pt x="205113" y="164061"/>
                                </a:lnTo>
                                <a:lnTo>
                                  <a:pt x="205180" y="164058"/>
                                </a:lnTo>
                                <a:lnTo>
                                  <a:pt x="205247" y="164056"/>
                                </a:lnTo>
                                <a:lnTo>
                                  <a:pt x="205314" y="164053"/>
                                </a:lnTo>
                                <a:lnTo>
                                  <a:pt x="205380" y="164051"/>
                                </a:lnTo>
                                <a:lnTo>
                                  <a:pt x="205447" y="164048"/>
                                </a:lnTo>
                                <a:lnTo>
                                  <a:pt x="205514" y="164046"/>
                                </a:lnTo>
                                <a:lnTo>
                                  <a:pt x="205581" y="164043"/>
                                </a:lnTo>
                                <a:lnTo>
                                  <a:pt x="205648" y="164041"/>
                                </a:lnTo>
                                <a:lnTo>
                                  <a:pt x="205714" y="164038"/>
                                </a:lnTo>
                                <a:lnTo>
                                  <a:pt x="205781" y="164035"/>
                                </a:lnTo>
                                <a:lnTo>
                                  <a:pt x="205848" y="164033"/>
                                </a:lnTo>
                                <a:lnTo>
                                  <a:pt x="205915" y="164030"/>
                                </a:lnTo>
                                <a:lnTo>
                                  <a:pt x="205981" y="164028"/>
                                </a:lnTo>
                                <a:lnTo>
                                  <a:pt x="206048" y="164025"/>
                                </a:lnTo>
                                <a:lnTo>
                                  <a:pt x="206115" y="164023"/>
                                </a:lnTo>
                                <a:lnTo>
                                  <a:pt x="206182" y="164020"/>
                                </a:lnTo>
                                <a:lnTo>
                                  <a:pt x="206249" y="164018"/>
                                </a:lnTo>
                                <a:lnTo>
                                  <a:pt x="206315" y="164015"/>
                                </a:lnTo>
                                <a:lnTo>
                                  <a:pt x="206382" y="164012"/>
                                </a:lnTo>
                                <a:lnTo>
                                  <a:pt x="206449" y="164010"/>
                                </a:lnTo>
                                <a:lnTo>
                                  <a:pt x="206516" y="164007"/>
                                </a:lnTo>
                                <a:lnTo>
                                  <a:pt x="206583" y="164005"/>
                                </a:lnTo>
                                <a:lnTo>
                                  <a:pt x="206649" y="164002"/>
                                </a:lnTo>
                                <a:lnTo>
                                  <a:pt x="206716" y="164000"/>
                                </a:lnTo>
                                <a:lnTo>
                                  <a:pt x="206783" y="163997"/>
                                </a:lnTo>
                                <a:lnTo>
                                  <a:pt x="206850" y="163994"/>
                                </a:lnTo>
                                <a:lnTo>
                                  <a:pt x="206917" y="163992"/>
                                </a:lnTo>
                                <a:lnTo>
                                  <a:pt x="206983" y="163989"/>
                                </a:lnTo>
                                <a:lnTo>
                                  <a:pt x="207050" y="163987"/>
                                </a:lnTo>
                                <a:lnTo>
                                  <a:pt x="207117" y="163984"/>
                                </a:lnTo>
                                <a:lnTo>
                                  <a:pt x="207184" y="163982"/>
                                </a:lnTo>
                                <a:lnTo>
                                  <a:pt x="207250" y="163979"/>
                                </a:lnTo>
                                <a:lnTo>
                                  <a:pt x="207317" y="163976"/>
                                </a:lnTo>
                                <a:lnTo>
                                  <a:pt x="207384" y="163974"/>
                                </a:lnTo>
                                <a:lnTo>
                                  <a:pt x="207451" y="163971"/>
                                </a:lnTo>
                                <a:lnTo>
                                  <a:pt x="207518" y="163969"/>
                                </a:lnTo>
                                <a:lnTo>
                                  <a:pt x="207584" y="163966"/>
                                </a:lnTo>
                                <a:lnTo>
                                  <a:pt x="207651" y="163963"/>
                                </a:lnTo>
                                <a:lnTo>
                                  <a:pt x="207718" y="163961"/>
                                </a:lnTo>
                                <a:lnTo>
                                  <a:pt x="207785" y="163958"/>
                                </a:lnTo>
                                <a:lnTo>
                                  <a:pt x="207852" y="163956"/>
                                </a:lnTo>
                                <a:lnTo>
                                  <a:pt x="207918" y="163953"/>
                                </a:lnTo>
                                <a:lnTo>
                                  <a:pt x="207985" y="163950"/>
                                </a:lnTo>
                                <a:lnTo>
                                  <a:pt x="208052" y="163948"/>
                                </a:lnTo>
                                <a:lnTo>
                                  <a:pt x="208119" y="163945"/>
                                </a:lnTo>
                                <a:lnTo>
                                  <a:pt x="208186" y="163943"/>
                                </a:lnTo>
                                <a:lnTo>
                                  <a:pt x="208252" y="163940"/>
                                </a:lnTo>
                                <a:lnTo>
                                  <a:pt x="208319" y="163937"/>
                                </a:lnTo>
                                <a:lnTo>
                                  <a:pt x="208386" y="163935"/>
                                </a:lnTo>
                                <a:lnTo>
                                  <a:pt x="208453" y="163932"/>
                                </a:lnTo>
                                <a:lnTo>
                                  <a:pt x="208520" y="163930"/>
                                </a:lnTo>
                                <a:lnTo>
                                  <a:pt x="208586" y="163927"/>
                                </a:lnTo>
                                <a:lnTo>
                                  <a:pt x="208653" y="163924"/>
                                </a:lnTo>
                                <a:lnTo>
                                  <a:pt x="208720" y="163922"/>
                                </a:lnTo>
                                <a:lnTo>
                                  <a:pt x="208787" y="163919"/>
                                </a:lnTo>
                                <a:lnTo>
                                  <a:pt x="208853" y="163917"/>
                                </a:lnTo>
                                <a:lnTo>
                                  <a:pt x="208920" y="163914"/>
                                </a:lnTo>
                                <a:lnTo>
                                  <a:pt x="208987" y="163911"/>
                                </a:lnTo>
                                <a:lnTo>
                                  <a:pt x="209054" y="163909"/>
                                </a:lnTo>
                                <a:lnTo>
                                  <a:pt x="209121" y="163906"/>
                                </a:lnTo>
                                <a:lnTo>
                                  <a:pt x="209187" y="163903"/>
                                </a:lnTo>
                                <a:lnTo>
                                  <a:pt x="209254" y="163901"/>
                                </a:lnTo>
                                <a:lnTo>
                                  <a:pt x="209321" y="163898"/>
                                </a:lnTo>
                                <a:lnTo>
                                  <a:pt x="209388" y="163896"/>
                                </a:lnTo>
                                <a:lnTo>
                                  <a:pt x="209455" y="163893"/>
                                </a:lnTo>
                                <a:lnTo>
                                  <a:pt x="209521" y="163890"/>
                                </a:lnTo>
                                <a:lnTo>
                                  <a:pt x="209588" y="163888"/>
                                </a:lnTo>
                                <a:lnTo>
                                  <a:pt x="209655" y="163885"/>
                                </a:lnTo>
                                <a:lnTo>
                                  <a:pt x="209722" y="163882"/>
                                </a:lnTo>
                                <a:lnTo>
                                  <a:pt x="209789" y="163880"/>
                                </a:lnTo>
                                <a:lnTo>
                                  <a:pt x="209855" y="163877"/>
                                </a:lnTo>
                                <a:lnTo>
                                  <a:pt x="209922" y="163875"/>
                                </a:lnTo>
                                <a:lnTo>
                                  <a:pt x="209989" y="163872"/>
                                </a:lnTo>
                                <a:lnTo>
                                  <a:pt x="210056" y="163869"/>
                                </a:lnTo>
                                <a:lnTo>
                                  <a:pt x="210122" y="163867"/>
                                </a:lnTo>
                                <a:lnTo>
                                  <a:pt x="210189" y="163864"/>
                                </a:lnTo>
                                <a:lnTo>
                                  <a:pt x="210256" y="163861"/>
                                </a:lnTo>
                                <a:lnTo>
                                  <a:pt x="210323" y="163859"/>
                                </a:lnTo>
                                <a:lnTo>
                                  <a:pt x="210390" y="163856"/>
                                </a:lnTo>
                                <a:lnTo>
                                  <a:pt x="210456" y="163853"/>
                                </a:lnTo>
                                <a:lnTo>
                                  <a:pt x="210523" y="163851"/>
                                </a:lnTo>
                                <a:lnTo>
                                  <a:pt x="210590" y="163848"/>
                                </a:lnTo>
                                <a:lnTo>
                                  <a:pt x="210657" y="163845"/>
                                </a:lnTo>
                                <a:lnTo>
                                  <a:pt x="210724" y="163843"/>
                                </a:lnTo>
                                <a:lnTo>
                                  <a:pt x="210790" y="163840"/>
                                </a:lnTo>
                                <a:lnTo>
                                  <a:pt x="210857" y="163837"/>
                                </a:lnTo>
                                <a:lnTo>
                                  <a:pt x="210924" y="163835"/>
                                </a:lnTo>
                                <a:lnTo>
                                  <a:pt x="210991" y="163832"/>
                                </a:lnTo>
                                <a:lnTo>
                                  <a:pt x="211058" y="163829"/>
                                </a:lnTo>
                                <a:lnTo>
                                  <a:pt x="211124" y="163827"/>
                                </a:lnTo>
                                <a:lnTo>
                                  <a:pt x="211191" y="163824"/>
                                </a:lnTo>
                                <a:lnTo>
                                  <a:pt x="211258" y="163821"/>
                                </a:lnTo>
                                <a:lnTo>
                                  <a:pt x="211325" y="163819"/>
                                </a:lnTo>
                                <a:lnTo>
                                  <a:pt x="211391" y="163816"/>
                                </a:lnTo>
                                <a:lnTo>
                                  <a:pt x="211458" y="163813"/>
                                </a:lnTo>
                                <a:lnTo>
                                  <a:pt x="211525" y="163811"/>
                                </a:lnTo>
                                <a:lnTo>
                                  <a:pt x="211592" y="163808"/>
                                </a:lnTo>
                                <a:lnTo>
                                  <a:pt x="211659" y="163805"/>
                                </a:lnTo>
                                <a:lnTo>
                                  <a:pt x="211725" y="163803"/>
                                </a:lnTo>
                                <a:lnTo>
                                  <a:pt x="211792" y="163800"/>
                                </a:lnTo>
                                <a:lnTo>
                                  <a:pt x="211859" y="163797"/>
                                </a:lnTo>
                                <a:lnTo>
                                  <a:pt x="211926" y="163795"/>
                                </a:lnTo>
                                <a:lnTo>
                                  <a:pt x="211993" y="163792"/>
                                </a:lnTo>
                                <a:lnTo>
                                  <a:pt x="212059" y="163789"/>
                                </a:lnTo>
                                <a:lnTo>
                                  <a:pt x="212126" y="163787"/>
                                </a:lnTo>
                                <a:lnTo>
                                  <a:pt x="212193" y="163784"/>
                                </a:lnTo>
                                <a:lnTo>
                                  <a:pt x="212260" y="163781"/>
                                </a:lnTo>
                                <a:lnTo>
                                  <a:pt x="212327" y="163778"/>
                                </a:lnTo>
                                <a:lnTo>
                                  <a:pt x="212393" y="163776"/>
                                </a:lnTo>
                                <a:lnTo>
                                  <a:pt x="212460" y="163773"/>
                                </a:lnTo>
                                <a:lnTo>
                                  <a:pt x="212527" y="163770"/>
                                </a:lnTo>
                                <a:lnTo>
                                  <a:pt x="212594" y="163768"/>
                                </a:lnTo>
                                <a:lnTo>
                                  <a:pt x="212661" y="163765"/>
                                </a:lnTo>
                                <a:lnTo>
                                  <a:pt x="212727" y="163762"/>
                                </a:lnTo>
                                <a:lnTo>
                                  <a:pt x="212794" y="163760"/>
                                </a:lnTo>
                                <a:lnTo>
                                  <a:pt x="212861" y="163757"/>
                                </a:lnTo>
                                <a:lnTo>
                                  <a:pt x="212928" y="163754"/>
                                </a:lnTo>
                                <a:lnTo>
                                  <a:pt x="212994" y="163751"/>
                                </a:lnTo>
                                <a:lnTo>
                                  <a:pt x="213061" y="163749"/>
                                </a:lnTo>
                                <a:lnTo>
                                  <a:pt x="213128" y="163746"/>
                                </a:lnTo>
                                <a:lnTo>
                                  <a:pt x="213195" y="163743"/>
                                </a:lnTo>
                                <a:lnTo>
                                  <a:pt x="213262" y="163741"/>
                                </a:lnTo>
                                <a:lnTo>
                                  <a:pt x="213328" y="163738"/>
                                </a:lnTo>
                                <a:lnTo>
                                  <a:pt x="213395" y="163735"/>
                                </a:lnTo>
                                <a:lnTo>
                                  <a:pt x="213462" y="163732"/>
                                </a:lnTo>
                                <a:lnTo>
                                  <a:pt x="213529" y="163730"/>
                                </a:lnTo>
                                <a:lnTo>
                                  <a:pt x="213596" y="163727"/>
                                </a:lnTo>
                                <a:lnTo>
                                  <a:pt x="213662" y="163724"/>
                                </a:lnTo>
                                <a:lnTo>
                                  <a:pt x="213729" y="163722"/>
                                </a:lnTo>
                                <a:lnTo>
                                  <a:pt x="213796" y="163719"/>
                                </a:lnTo>
                                <a:lnTo>
                                  <a:pt x="213863" y="163716"/>
                                </a:lnTo>
                                <a:lnTo>
                                  <a:pt x="213930" y="163713"/>
                                </a:lnTo>
                                <a:lnTo>
                                  <a:pt x="213996" y="163711"/>
                                </a:lnTo>
                                <a:lnTo>
                                  <a:pt x="214063" y="163708"/>
                                </a:lnTo>
                                <a:lnTo>
                                  <a:pt x="214130" y="163705"/>
                                </a:lnTo>
                                <a:lnTo>
                                  <a:pt x="214197" y="163702"/>
                                </a:lnTo>
                                <a:lnTo>
                                  <a:pt x="214263" y="163700"/>
                                </a:lnTo>
                                <a:lnTo>
                                  <a:pt x="214330" y="163697"/>
                                </a:lnTo>
                                <a:lnTo>
                                  <a:pt x="214397" y="163694"/>
                                </a:lnTo>
                                <a:lnTo>
                                  <a:pt x="214464" y="163692"/>
                                </a:lnTo>
                                <a:lnTo>
                                  <a:pt x="214531" y="163689"/>
                                </a:lnTo>
                                <a:lnTo>
                                  <a:pt x="214597" y="163686"/>
                                </a:lnTo>
                                <a:lnTo>
                                  <a:pt x="214664" y="163683"/>
                                </a:lnTo>
                                <a:lnTo>
                                  <a:pt x="214731" y="163681"/>
                                </a:lnTo>
                                <a:lnTo>
                                  <a:pt x="214798" y="163678"/>
                                </a:lnTo>
                                <a:lnTo>
                                  <a:pt x="214865" y="163675"/>
                                </a:lnTo>
                                <a:lnTo>
                                  <a:pt x="214931" y="163672"/>
                                </a:lnTo>
                                <a:lnTo>
                                  <a:pt x="214998" y="163670"/>
                                </a:lnTo>
                                <a:lnTo>
                                  <a:pt x="215065" y="163667"/>
                                </a:lnTo>
                                <a:lnTo>
                                  <a:pt x="215132" y="163664"/>
                                </a:lnTo>
                                <a:lnTo>
                                  <a:pt x="215199" y="163661"/>
                                </a:lnTo>
                                <a:lnTo>
                                  <a:pt x="215265" y="163658"/>
                                </a:lnTo>
                                <a:lnTo>
                                  <a:pt x="215332" y="163656"/>
                                </a:lnTo>
                                <a:lnTo>
                                  <a:pt x="215399" y="163653"/>
                                </a:lnTo>
                                <a:lnTo>
                                  <a:pt x="215466" y="163650"/>
                                </a:lnTo>
                                <a:lnTo>
                                  <a:pt x="215533" y="163647"/>
                                </a:lnTo>
                                <a:lnTo>
                                  <a:pt x="215599" y="163645"/>
                                </a:lnTo>
                                <a:lnTo>
                                  <a:pt x="215666" y="163642"/>
                                </a:lnTo>
                                <a:lnTo>
                                  <a:pt x="215733" y="163639"/>
                                </a:lnTo>
                                <a:lnTo>
                                  <a:pt x="215800" y="163636"/>
                                </a:lnTo>
                                <a:lnTo>
                                  <a:pt x="215866" y="163634"/>
                                </a:lnTo>
                                <a:lnTo>
                                  <a:pt x="215933" y="163631"/>
                                </a:lnTo>
                                <a:lnTo>
                                  <a:pt x="216000" y="163628"/>
                                </a:lnTo>
                                <a:lnTo>
                                  <a:pt x="216067" y="163625"/>
                                </a:lnTo>
                                <a:lnTo>
                                  <a:pt x="216134" y="163622"/>
                                </a:lnTo>
                                <a:lnTo>
                                  <a:pt x="216200" y="163620"/>
                                </a:lnTo>
                                <a:lnTo>
                                  <a:pt x="216267" y="163617"/>
                                </a:lnTo>
                                <a:lnTo>
                                  <a:pt x="216334" y="163614"/>
                                </a:lnTo>
                                <a:lnTo>
                                  <a:pt x="216401" y="163611"/>
                                </a:lnTo>
                                <a:lnTo>
                                  <a:pt x="216468" y="163609"/>
                                </a:lnTo>
                                <a:lnTo>
                                  <a:pt x="216534" y="163606"/>
                                </a:lnTo>
                                <a:lnTo>
                                  <a:pt x="216601" y="163603"/>
                                </a:lnTo>
                                <a:lnTo>
                                  <a:pt x="216668" y="163600"/>
                                </a:lnTo>
                                <a:lnTo>
                                  <a:pt x="216735" y="163597"/>
                                </a:lnTo>
                                <a:lnTo>
                                  <a:pt x="216802" y="163595"/>
                                </a:lnTo>
                                <a:lnTo>
                                  <a:pt x="216868" y="163592"/>
                                </a:lnTo>
                                <a:lnTo>
                                  <a:pt x="216935" y="163589"/>
                                </a:lnTo>
                                <a:lnTo>
                                  <a:pt x="217002" y="163586"/>
                                </a:lnTo>
                                <a:lnTo>
                                  <a:pt x="217069" y="163583"/>
                                </a:lnTo>
                                <a:lnTo>
                                  <a:pt x="217135" y="163581"/>
                                </a:lnTo>
                                <a:lnTo>
                                  <a:pt x="217202" y="163578"/>
                                </a:lnTo>
                                <a:lnTo>
                                  <a:pt x="217269" y="163575"/>
                                </a:lnTo>
                                <a:lnTo>
                                  <a:pt x="217336" y="163572"/>
                                </a:lnTo>
                                <a:lnTo>
                                  <a:pt x="217403" y="163569"/>
                                </a:lnTo>
                                <a:lnTo>
                                  <a:pt x="217469" y="163567"/>
                                </a:lnTo>
                                <a:lnTo>
                                  <a:pt x="217536" y="163564"/>
                                </a:lnTo>
                                <a:lnTo>
                                  <a:pt x="217603" y="163561"/>
                                </a:lnTo>
                                <a:lnTo>
                                  <a:pt x="217670" y="163558"/>
                                </a:lnTo>
                                <a:lnTo>
                                  <a:pt x="217737" y="163555"/>
                                </a:lnTo>
                                <a:lnTo>
                                  <a:pt x="217803" y="163552"/>
                                </a:lnTo>
                                <a:lnTo>
                                  <a:pt x="217870" y="163550"/>
                                </a:lnTo>
                                <a:lnTo>
                                  <a:pt x="217937" y="163547"/>
                                </a:lnTo>
                                <a:lnTo>
                                  <a:pt x="218004" y="163544"/>
                                </a:lnTo>
                                <a:lnTo>
                                  <a:pt x="218071" y="163541"/>
                                </a:lnTo>
                                <a:lnTo>
                                  <a:pt x="218137" y="163538"/>
                                </a:lnTo>
                                <a:lnTo>
                                  <a:pt x="218204" y="163535"/>
                                </a:lnTo>
                                <a:lnTo>
                                  <a:pt x="218271" y="163533"/>
                                </a:lnTo>
                                <a:lnTo>
                                  <a:pt x="218338" y="163530"/>
                                </a:lnTo>
                                <a:lnTo>
                                  <a:pt x="218405" y="163527"/>
                                </a:lnTo>
                                <a:lnTo>
                                  <a:pt x="218471" y="163524"/>
                                </a:lnTo>
                                <a:lnTo>
                                  <a:pt x="218538" y="163521"/>
                                </a:lnTo>
                                <a:lnTo>
                                  <a:pt x="218605" y="163518"/>
                                </a:lnTo>
                                <a:lnTo>
                                  <a:pt x="218672" y="163516"/>
                                </a:lnTo>
                                <a:lnTo>
                                  <a:pt x="218738" y="163513"/>
                                </a:lnTo>
                                <a:lnTo>
                                  <a:pt x="218805" y="163510"/>
                                </a:lnTo>
                                <a:lnTo>
                                  <a:pt x="218872" y="163507"/>
                                </a:lnTo>
                                <a:lnTo>
                                  <a:pt x="218939" y="163504"/>
                                </a:lnTo>
                                <a:lnTo>
                                  <a:pt x="219006" y="163501"/>
                                </a:lnTo>
                                <a:lnTo>
                                  <a:pt x="219072" y="163499"/>
                                </a:lnTo>
                                <a:lnTo>
                                  <a:pt x="219139" y="163496"/>
                                </a:lnTo>
                                <a:lnTo>
                                  <a:pt x="219206" y="163493"/>
                                </a:lnTo>
                                <a:lnTo>
                                  <a:pt x="219273" y="163490"/>
                                </a:lnTo>
                                <a:lnTo>
                                  <a:pt x="219340" y="163487"/>
                                </a:lnTo>
                                <a:lnTo>
                                  <a:pt x="219406" y="163484"/>
                                </a:lnTo>
                                <a:lnTo>
                                  <a:pt x="219473" y="163481"/>
                                </a:lnTo>
                                <a:lnTo>
                                  <a:pt x="219540" y="163479"/>
                                </a:lnTo>
                                <a:lnTo>
                                  <a:pt x="219607" y="163476"/>
                                </a:lnTo>
                                <a:lnTo>
                                  <a:pt x="219674" y="163473"/>
                                </a:lnTo>
                                <a:lnTo>
                                  <a:pt x="219740" y="163470"/>
                                </a:lnTo>
                                <a:lnTo>
                                  <a:pt x="219807" y="163467"/>
                                </a:lnTo>
                                <a:lnTo>
                                  <a:pt x="219874" y="163464"/>
                                </a:lnTo>
                                <a:lnTo>
                                  <a:pt x="219941" y="163461"/>
                                </a:lnTo>
                                <a:lnTo>
                                  <a:pt x="220007" y="163459"/>
                                </a:lnTo>
                                <a:lnTo>
                                  <a:pt x="220074" y="163456"/>
                                </a:lnTo>
                                <a:lnTo>
                                  <a:pt x="220141" y="163453"/>
                                </a:lnTo>
                                <a:lnTo>
                                  <a:pt x="220208" y="163450"/>
                                </a:lnTo>
                                <a:lnTo>
                                  <a:pt x="220275" y="163447"/>
                                </a:lnTo>
                                <a:lnTo>
                                  <a:pt x="220341" y="163444"/>
                                </a:lnTo>
                                <a:lnTo>
                                  <a:pt x="220408" y="163441"/>
                                </a:lnTo>
                                <a:lnTo>
                                  <a:pt x="220475" y="163438"/>
                                </a:lnTo>
                                <a:lnTo>
                                  <a:pt x="220542" y="163435"/>
                                </a:lnTo>
                                <a:lnTo>
                                  <a:pt x="220609" y="163433"/>
                                </a:lnTo>
                                <a:lnTo>
                                  <a:pt x="220675" y="163430"/>
                                </a:lnTo>
                                <a:lnTo>
                                  <a:pt x="220742" y="163427"/>
                                </a:lnTo>
                                <a:lnTo>
                                  <a:pt x="220809" y="163424"/>
                                </a:lnTo>
                                <a:lnTo>
                                  <a:pt x="220876" y="163421"/>
                                </a:lnTo>
                                <a:lnTo>
                                  <a:pt x="220943" y="163418"/>
                                </a:lnTo>
                                <a:lnTo>
                                  <a:pt x="221009" y="163415"/>
                                </a:lnTo>
                                <a:lnTo>
                                  <a:pt x="221076" y="163412"/>
                                </a:lnTo>
                                <a:lnTo>
                                  <a:pt x="221143" y="163409"/>
                                </a:lnTo>
                                <a:lnTo>
                                  <a:pt x="221210" y="163407"/>
                                </a:lnTo>
                                <a:lnTo>
                                  <a:pt x="221276" y="163404"/>
                                </a:lnTo>
                                <a:lnTo>
                                  <a:pt x="221343" y="163401"/>
                                </a:lnTo>
                                <a:lnTo>
                                  <a:pt x="221410" y="163398"/>
                                </a:lnTo>
                                <a:lnTo>
                                  <a:pt x="221477" y="163395"/>
                                </a:lnTo>
                                <a:lnTo>
                                  <a:pt x="221544" y="163392"/>
                                </a:lnTo>
                                <a:lnTo>
                                  <a:pt x="221610" y="163389"/>
                                </a:lnTo>
                                <a:lnTo>
                                  <a:pt x="221677" y="163386"/>
                                </a:lnTo>
                                <a:lnTo>
                                  <a:pt x="221744" y="163383"/>
                                </a:lnTo>
                                <a:lnTo>
                                  <a:pt x="221811" y="163380"/>
                                </a:lnTo>
                                <a:lnTo>
                                  <a:pt x="221878" y="163377"/>
                                </a:lnTo>
                                <a:lnTo>
                                  <a:pt x="221944" y="163375"/>
                                </a:lnTo>
                                <a:lnTo>
                                  <a:pt x="222011" y="163372"/>
                                </a:lnTo>
                                <a:lnTo>
                                  <a:pt x="222078" y="163369"/>
                                </a:lnTo>
                                <a:lnTo>
                                  <a:pt x="222145" y="163366"/>
                                </a:lnTo>
                                <a:lnTo>
                                  <a:pt x="222212" y="163363"/>
                                </a:lnTo>
                                <a:lnTo>
                                  <a:pt x="222278" y="163360"/>
                                </a:lnTo>
                                <a:lnTo>
                                  <a:pt x="222345" y="163357"/>
                                </a:lnTo>
                                <a:lnTo>
                                  <a:pt x="222412" y="163354"/>
                                </a:lnTo>
                                <a:lnTo>
                                  <a:pt x="222479" y="163351"/>
                                </a:lnTo>
                                <a:lnTo>
                                  <a:pt x="222546" y="163348"/>
                                </a:lnTo>
                                <a:lnTo>
                                  <a:pt x="222612" y="163345"/>
                                </a:lnTo>
                                <a:lnTo>
                                  <a:pt x="222679" y="163342"/>
                                </a:lnTo>
                                <a:lnTo>
                                  <a:pt x="222746" y="163339"/>
                                </a:lnTo>
                                <a:lnTo>
                                  <a:pt x="222813" y="163336"/>
                                </a:lnTo>
                                <a:lnTo>
                                  <a:pt x="222879" y="163334"/>
                                </a:lnTo>
                                <a:lnTo>
                                  <a:pt x="222946" y="163331"/>
                                </a:lnTo>
                                <a:lnTo>
                                  <a:pt x="223013" y="163328"/>
                                </a:lnTo>
                                <a:lnTo>
                                  <a:pt x="223080" y="163325"/>
                                </a:lnTo>
                                <a:lnTo>
                                  <a:pt x="223147" y="163322"/>
                                </a:lnTo>
                                <a:lnTo>
                                  <a:pt x="223213" y="163319"/>
                                </a:lnTo>
                                <a:lnTo>
                                  <a:pt x="223280" y="163316"/>
                                </a:lnTo>
                                <a:lnTo>
                                  <a:pt x="223347" y="163313"/>
                                </a:lnTo>
                                <a:lnTo>
                                  <a:pt x="223414" y="163310"/>
                                </a:lnTo>
                                <a:lnTo>
                                  <a:pt x="223481" y="163307"/>
                                </a:lnTo>
                                <a:lnTo>
                                  <a:pt x="223547" y="163304"/>
                                </a:lnTo>
                                <a:lnTo>
                                  <a:pt x="223614" y="163301"/>
                                </a:lnTo>
                                <a:lnTo>
                                  <a:pt x="223681" y="163298"/>
                                </a:lnTo>
                                <a:lnTo>
                                  <a:pt x="223748" y="163295"/>
                                </a:lnTo>
                                <a:lnTo>
                                  <a:pt x="223815" y="163292"/>
                                </a:lnTo>
                                <a:lnTo>
                                  <a:pt x="223881" y="163289"/>
                                </a:lnTo>
                                <a:lnTo>
                                  <a:pt x="223948" y="163286"/>
                                </a:lnTo>
                                <a:lnTo>
                                  <a:pt x="224015" y="163283"/>
                                </a:lnTo>
                                <a:lnTo>
                                  <a:pt x="224082" y="163280"/>
                                </a:lnTo>
                                <a:lnTo>
                                  <a:pt x="224148" y="163277"/>
                                </a:lnTo>
                                <a:lnTo>
                                  <a:pt x="224215" y="163274"/>
                                </a:lnTo>
                                <a:lnTo>
                                  <a:pt x="224282" y="163271"/>
                                </a:lnTo>
                                <a:lnTo>
                                  <a:pt x="224349" y="163268"/>
                                </a:lnTo>
                                <a:lnTo>
                                  <a:pt x="224416" y="163265"/>
                                </a:lnTo>
                                <a:lnTo>
                                  <a:pt x="224482" y="163262"/>
                                </a:lnTo>
                                <a:lnTo>
                                  <a:pt x="224549" y="163259"/>
                                </a:lnTo>
                                <a:lnTo>
                                  <a:pt x="224616" y="163256"/>
                                </a:lnTo>
                                <a:lnTo>
                                  <a:pt x="224683" y="163253"/>
                                </a:lnTo>
                                <a:lnTo>
                                  <a:pt x="224750" y="163250"/>
                                </a:lnTo>
                                <a:lnTo>
                                  <a:pt x="224816" y="163247"/>
                                </a:lnTo>
                                <a:lnTo>
                                  <a:pt x="224883" y="163244"/>
                                </a:lnTo>
                                <a:lnTo>
                                  <a:pt x="224950" y="163242"/>
                                </a:lnTo>
                                <a:lnTo>
                                  <a:pt x="225017" y="163239"/>
                                </a:lnTo>
                                <a:lnTo>
                                  <a:pt x="225084" y="163236"/>
                                </a:lnTo>
                                <a:lnTo>
                                  <a:pt x="225150" y="163233"/>
                                </a:lnTo>
                                <a:lnTo>
                                  <a:pt x="225217" y="163230"/>
                                </a:lnTo>
                                <a:lnTo>
                                  <a:pt x="225284" y="163227"/>
                                </a:lnTo>
                                <a:lnTo>
                                  <a:pt x="225351" y="163224"/>
                                </a:lnTo>
                                <a:lnTo>
                                  <a:pt x="225418" y="163221"/>
                                </a:lnTo>
                                <a:lnTo>
                                  <a:pt x="225484" y="163217"/>
                                </a:lnTo>
                                <a:lnTo>
                                  <a:pt x="225551" y="163214"/>
                                </a:lnTo>
                                <a:lnTo>
                                  <a:pt x="225618" y="163211"/>
                                </a:lnTo>
                                <a:lnTo>
                                  <a:pt x="225685" y="163208"/>
                                </a:lnTo>
                                <a:lnTo>
                                  <a:pt x="225751" y="163205"/>
                                </a:lnTo>
                                <a:lnTo>
                                  <a:pt x="225818" y="163202"/>
                                </a:lnTo>
                                <a:lnTo>
                                  <a:pt x="225885" y="163199"/>
                                </a:lnTo>
                                <a:lnTo>
                                  <a:pt x="225952" y="163196"/>
                                </a:lnTo>
                                <a:lnTo>
                                  <a:pt x="226019" y="163193"/>
                                </a:lnTo>
                                <a:lnTo>
                                  <a:pt x="226085" y="163190"/>
                                </a:lnTo>
                                <a:lnTo>
                                  <a:pt x="226152" y="163187"/>
                                </a:lnTo>
                                <a:lnTo>
                                  <a:pt x="226219" y="163184"/>
                                </a:lnTo>
                                <a:lnTo>
                                  <a:pt x="226286" y="163181"/>
                                </a:lnTo>
                                <a:lnTo>
                                  <a:pt x="226353" y="163178"/>
                                </a:lnTo>
                                <a:lnTo>
                                  <a:pt x="226419" y="163175"/>
                                </a:lnTo>
                                <a:lnTo>
                                  <a:pt x="226486" y="163172"/>
                                </a:lnTo>
                                <a:lnTo>
                                  <a:pt x="226553" y="163169"/>
                                </a:lnTo>
                                <a:lnTo>
                                  <a:pt x="226620" y="163166"/>
                                </a:lnTo>
                                <a:lnTo>
                                  <a:pt x="226687" y="163163"/>
                                </a:lnTo>
                                <a:lnTo>
                                  <a:pt x="226753" y="163160"/>
                                </a:lnTo>
                                <a:lnTo>
                                  <a:pt x="226820" y="163157"/>
                                </a:lnTo>
                                <a:lnTo>
                                  <a:pt x="226887" y="163154"/>
                                </a:lnTo>
                                <a:lnTo>
                                  <a:pt x="226954" y="163151"/>
                                </a:lnTo>
                                <a:lnTo>
                                  <a:pt x="227020" y="163148"/>
                                </a:lnTo>
                                <a:lnTo>
                                  <a:pt x="227087" y="163145"/>
                                </a:lnTo>
                                <a:lnTo>
                                  <a:pt x="227154" y="163142"/>
                                </a:lnTo>
                                <a:lnTo>
                                  <a:pt x="227221" y="163139"/>
                                </a:lnTo>
                                <a:lnTo>
                                  <a:pt x="227288" y="163136"/>
                                </a:lnTo>
                                <a:lnTo>
                                  <a:pt x="227354" y="163133"/>
                                </a:lnTo>
                                <a:lnTo>
                                  <a:pt x="227421" y="163130"/>
                                </a:lnTo>
                                <a:lnTo>
                                  <a:pt x="227488" y="163127"/>
                                </a:lnTo>
                                <a:lnTo>
                                  <a:pt x="227555" y="163123"/>
                                </a:lnTo>
                                <a:lnTo>
                                  <a:pt x="227622" y="163120"/>
                                </a:lnTo>
                                <a:lnTo>
                                  <a:pt x="227688" y="163117"/>
                                </a:lnTo>
                                <a:lnTo>
                                  <a:pt x="227755" y="163114"/>
                                </a:lnTo>
                                <a:lnTo>
                                  <a:pt x="227822" y="163111"/>
                                </a:lnTo>
                                <a:lnTo>
                                  <a:pt x="227889" y="163108"/>
                                </a:lnTo>
                                <a:lnTo>
                                  <a:pt x="227956" y="163105"/>
                                </a:lnTo>
                                <a:lnTo>
                                  <a:pt x="228022" y="163102"/>
                                </a:lnTo>
                                <a:lnTo>
                                  <a:pt x="228089" y="163099"/>
                                </a:lnTo>
                                <a:lnTo>
                                  <a:pt x="228156" y="163096"/>
                                </a:lnTo>
                                <a:lnTo>
                                  <a:pt x="228223" y="163093"/>
                                </a:lnTo>
                                <a:lnTo>
                                  <a:pt x="228289" y="163090"/>
                                </a:lnTo>
                                <a:lnTo>
                                  <a:pt x="228356" y="163087"/>
                                </a:lnTo>
                                <a:lnTo>
                                  <a:pt x="228423" y="163084"/>
                                </a:lnTo>
                                <a:lnTo>
                                  <a:pt x="228490" y="163080"/>
                                </a:lnTo>
                                <a:lnTo>
                                  <a:pt x="228557" y="163077"/>
                                </a:lnTo>
                                <a:lnTo>
                                  <a:pt x="228623" y="163074"/>
                                </a:lnTo>
                                <a:lnTo>
                                  <a:pt x="228690" y="163071"/>
                                </a:lnTo>
                                <a:lnTo>
                                  <a:pt x="228757" y="163068"/>
                                </a:lnTo>
                                <a:lnTo>
                                  <a:pt x="228824" y="163065"/>
                                </a:lnTo>
                                <a:lnTo>
                                  <a:pt x="228891" y="163062"/>
                                </a:lnTo>
                                <a:lnTo>
                                  <a:pt x="228957" y="163059"/>
                                </a:lnTo>
                                <a:lnTo>
                                  <a:pt x="229024" y="163056"/>
                                </a:lnTo>
                                <a:lnTo>
                                  <a:pt x="229091" y="163053"/>
                                </a:lnTo>
                                <a:lnTo>
                                  <a:pt x="229158" y="163050"/>
                                </a:lnTo>
                                <a:lnTo>
                                  <a:pt x="229225" y="163046"/>
                                </a:lnTo>
                                <a:lnTo>
                                  <a:pt x="229291" y="163043"/>
                                </a:lnTo>
                                <a:lnTo>
                                  <a:pt x="229358" y="163040"/>
                                </a:lnTo>
                                <a:lnTo>
                                  <a:pt x="229425" y="163037"/>
                                </a:lnTo>
                                <a:lnTo>
                                  <a:pt x="229492" y="163034"/>
                                </a:lnTo>
                                <a:lnTo>
                                  <a:pt x="229559" y="163031"/>
                                </a:lnTo>
                                <a:lnTo>
                                  <a:pt x="229625" y="163028"/>
                                </a:lnTo>
                                <a:lnTo>
                                  <a:pt x="229692" y="163025"/>
                                </a:lnTo>
                                <a:lnTo>
                                  <a:pt x="229759" y="163022"/>
                                </a:lnTo>
                                <a:lnTo>
                                  <a:pt x="229826" y="163018"/>
                                </a:lnTo>
                                <a:lnTo>
                                  <a:pt x="229892" y="163015"/>
                                </a:lnTo>
                                <a:lnTo>
                                  <a:pt x="229959" y="163012"/>
                                </a:lnTo>
                                <a:lnTo>
                                  <a:pt x="230026" y="163009"/>
                                </a:lnTo>
                                <a:lnTo>
                                  <a:pt x="230093" y="163006"/>
                                </a:lnTo>
                                <a:lnTo>
                                  <a:pt x="230160" y="163003"/>
                                </a:lnTo>
                                <a:lnTo>
                                  <a:pt x="230226" y="163000"/>
                                </a:lnTo>
                                <a:lnTo>
                                  <a:pt x="230293" y="162997"/>
                                </a:lnTo>
                                <a:lnTo>
                                  <a:pt x="230360" y="162993"/>
                                </a:lnTo>
                                <a:lnTo>
                                  <a:pt x="230427" y="162990"/>
                                </a:lnTo>
                                <a:lnTo>
                                  <a:pt x="230494" y="162987"/>
                                </a:lnTo>
                                <a:lnTo>
                                  <a:pt x="230560" y="162984"/>
                                </a:lnTo>
                                <a:lnTo>
                                  <a:pt x="230627" y="162981"/>
                                </a:lnTo>
                                <a:lnTo>
                                  <a:pt x="230694" y="162978"/>
                                </a:lnTo>
                                <a:lnTo>
                                  <a:pt x="230761" y="162975"/>
                                </a:lnTo>
                                <a:lnTo>
                                  <a:pt x="230828" y="162972"/>
                                </a:lnTo>
                                <a:lnTo>
                                  <a:pt x="230894" y="162968"/>
                                </a:lnTo>
                                <a:lnTo>
                                  <a:pt x="230961" y="162965"/>
                                </a:lnTo>
                                <a:lnTo>
                                  <a:pt x="231028" y="162962"/>
                                </a:lnTo>
                                <a:lnTo>
                                  <a:pt x="231095" y="162959"/>
                                </a:lnTo>
                                <a:lnTo>
                                  <a:pt x="231161" y="162956"/>
                                </a:lnTo>
                                <a:lnTo>
                                  <a:pt x="231228" y="162953"/>
                                </a:lnTo>
                                <a:lnTo>
                                  <a:pt x="231295" y="162949"/>
                                </a:lnTo>
                                <a:lnTo>
                                  <a:pt x="231362" y="162946"/>
                                </a:lnTo>
                                <a:lnTo>
                                  <a:pt x="231429" y="162943"/>
                                </a:lnTo>
                                <a:lnTo>
                                  <a:pt x="231495" y="162940"/>
                                </a:lnTo>
                                <a:lnTo>
                                  <a:pt x="231562" y="162937"/>
                                </a:lnTo>
                                <a:lnTo>
                                  <a:pt x="231629" y="162934"/>
                                </a:lnTo>
                                <a:lnTo>
                                  <a:pt x="231696" y="162931"/>
                                </a:lnTo>
                                <a:lnTo>
                                  <a:pt x="231763" y="162927"/>
                                </a:lnTo>
                                <a:lnTo>
                                  <a:pt x="231829" y="162924"/>
                                </a:lnTo>
                                <a:lnTo>
                                  <a:pt x="231896" y="162921"/>
                                </a:lnTo>
                                <a:lnTo>
                                  <a:pt x="231963" y="162918"/>
                                </a:lnTo>
                                <a:lnTo>
                                  <a:pt x="232030" y="162915"/>
                                </a:lnTo>
                                <a:lnTo>
                                  <a:pt x="232097" y="162911"/>
                                </a:lnTo>
                                <a:lnTo>
                                  <a:pt x="232163" y="162908"/>
                                </a:lnTo>
                                <a:lnTo>
                                  <a:pt x="232230" y="162905"/>
                                </a:lnTo>
                                <a:lnTo>
                                  <a:pt x="232297" y="162902"/>
                                </a:lnTo>
                                <a:lnTo>
                                  <a:pt x="232364" y="162899"/>
                                </a:lnTo>
                                <a:lnTo>
                                  <a:pt x="232431" y="162896"/>
                                </a:lnTo>
                                <a:lnTo>
                                  <a:pt x="232497" y="162892"/>
                                </a:lnTo>
                                <a:lnTo>
                                  <a:pt x="232564" y="162889"/>
                                </a:lnTo>
                                <a:lnTo>
                                  <a:pt x="232631" y="162886"/>
                                </a:lnTo>
                                <a:lnTo>
                                  <a:pt x="232698" y="162883"/>
                                </a:lnTo>
                                <a:lnTo>
                                  <a:pt x="232764" y="162880"/>
                                </a:lnTo>
                                <a:lnTo>
                                  <a:pt x="232831" y="162876"/>
                                </a:lnTo>
                                <a:lnTo>
                                  <a:pt x="232898" y="162873"/>
                                </a:lnTo>
                                <a:lnTo>
                                  <a:pt x="232965" y="162870"/>
                                </a:lnTo>
                                <a:lnTo>
                                  <a:pt x="233032" y="162867"/>
                                </a:lnTo>
                                <a:lnTo>
                                  <a:pt x="233098" y="162864"/>
                                </a:lnTo>
                                <a:lnTo>
                                  <a:pt x="233165" y="162860"/>
                                </a:lnTo>
                                <a:lnTo>
                                  <a:pt x="233232" y="162857"/>
                                </a:lnTo>
                                <a:lnTo>
                                  <a:pt x="233299" y="162854"/>
                                </a:lnTo>
                                <a:lnTo>
                                  <a:pt x="233366" y="162851"/>
                                </a:lnTo>
                                <a:lnTo>
                                  <a:pt x="233432" y="162848"/>
                                </a:lnTo>
                                <a:lnTo>
                                  <a:pt x="233499" y="162844"/>
                                </a:lnTo>
                                <a:lnTo>
                                  <a:pt x="233566" y="162841"/>
                                </a:lnTo>
                                <a:lnTo>
                                  <a:pt x="233633" y="162838"/>
                                </a:lnTo>
                                <a:lnTo>
                                  <a:pt x="233700" y="162835"/>
                                </a:lnTo>
                                <a:lnTo>
                                  <a:pt x="233766" y="162832"/>
                                </a:lnTo>
                                <a:lnTo>
                                  <a:pt x="233833" y="162828"/>
                                </a:lnTo>
                                <a:lnTo>
                                  <a:pt x="233900" y="162825"/>
                                </a:lnTo>
                                <a:lnTo>
                                  <a:pt x="233967" y="162822"/>
                                </a:lnTo>
                                <a:lnTo>
                                  <a:pt x="234033" y="162819"/>
                                </a:lnTo>
                                <a:lnTo>
                                  <a:pt x="234100" y="162815"/>
                                </a:lnTo>
                                <a:lnTo>
                                  <a:pt x="234167" y="162812"/>
                                </a:lnTo>
                                <a:lnTo>
                                  <a:pt x="234234" y="162809"/>
                                </a:lnTo>
                                <a:lnTo>
                                  <a:pt x="234301" y="162806"/>
                                </a:lnTo>
                                <a:lnTo>
                                  <a:pt x="234367" y="162802"/>
                                </a:lnTo>
                                <a:lnTo>
                                  <a:pt x="234434" y="162799"/>
                                </a:lnTo>
                                <a:lnTo>
                                  <a:pt x="234501" y="162796"/>
                                </a:lnTo>
                                <a:lnTo>
                                  <a:pt x="234568" y="162793"/>
                                </a:lnTo>
                                <a:lnTo>
                                  <a:pt x="234635" y="162789"/>
                                </a:lnTo>
                                <a:lnTo>
                                  <a:pt x="234701" y="162786"/>
                                </a:lnTo>
                                <a:lnTo>
                                  <a:pt x="234768" y="162783"/>
                                </a:lnTo>
                                <a:lnTo>
                                  <a:pt x="234835" y="162780"/>
                                </a:lnTo>
                                <a:lnTo>
                                  <a:pt x="234902" y="162776"/>
                                </a:lnTo>
                                <a:lnTo>
                                  <a:pt x="234969" y="162773"/>
                                </a:lnTo>
                                <a:lnTo>
                                  <a:pt x="235035" y="162770"/>
                                </a:lnTo>
                                <a:lnTo>
                                  <a:pt x="235102" y="162767"/>
                                </a:lnTo>
                                <a:lnTo>
                                  <a:pt x="235169" y="162763"/>
                                </a:lnTo>
                                <a:lnTo>
                                  <a:pt x="235236" y="162760"/>
                                </a:lnTo>
                                <a:lnTo>
                                  <a:pt x="235303" y="162757"/>
                                </a:lnTo>
                                <a:lnTo>
                                  <a:pt x="235369" y="162754"/>
                                </a:lnTo>
                                <a:lnTo>
                                  <a:pt x="235436" y="162750"/>
                                </a:lnTo>
                                <a:lnTo>
                                  <a:pt x="235503" y="162747"/>
                                </a:lnTo>
                                <a:lnTo>
                                  <a:pt x="235570" y="162744"/>
                                </a:lnTo>
                                <a:lnTo>
                                  <a:pt x="235636" y="162741"/>
                                </a:lnTo>
                                <a:lnTo>
                                  <a:pt x="235703" y="162737"/>
                                </a:lnTo>
                                <a:lnTo>
                                  <a:pt x="235770" y="162734"/>
                                </a:lnTo>
                                <a:lnTo>
                                  <a:pt x="235837" y="162731"/>
                                </a:lnTo>
                                <a:lnTo>
                                  <a:pt x="235904" y="162727"/>
                                </a:lnTo>
                                <a:lnTo>
                                  <a:pt x="235970" y="162724"/>
                                </a:lnTo>
                                <a:lnTo>
                                  <a:pt x="236037" y="162721"/>
                                </a:lnTo>
                                <a:lnTo>
                                  <a:pt x="236104" y="162718"/>
                                </a:lnTo>
                                <a:lnTo>
                                  <a:pt x="236171" y="162714"/>
                                </a:lnTo>
                                <a:lnTo>
                                  <a:pt x="236238" y="162711"/>
                                </a:lnTo>
                                <a:lnTo>
                                  <a:pt x="236304" y="162708"/>
                                </a:lnTo>
                                <a:lnTo>
                                  <a:pt x="236371" y="162705"/>
                                </a:lnTo>
                                <a:lnTo>
                                  <a:pt x="236438" y="162701"/>
                                </a:lnTo>
                                <a:lnTo>
                                  <a:pt x="236505" y="162698"/>
                                </a:lnTo>
                                <a:lnTo>
                                  <a:pt x="236572" y="162695"/>
                                </a:lnTo>
                                <a:lnTo>
                                  <a:pt x="236638" y="162691"/>
                                </a:lnTo>
                                <a:lnTo>
                                  <a:pt x="236705" y="162688"/>
                                </a:lnTo>
                                <a:lnTo>
                                  <a:pt x="236772" y="162685"/>
                                </a:lnTo>
                                <a:lnTo>
                                  <a:pt x="236839" y="162681"/>
                                </a:lnTo>
                                <a:lnTo>
                                  <a:pt x="236905" y="162678"/>
                                </a:lnTo>
                                <a:lnTo>
                                  <a:pt x="236972" y="162675"/>
                                </a:lnTo>
                                <a:lnTo>
                                  <a:pt x="237039" y="162671"/>
                                </a:lnTo>
                                <a:lnTo>
                                  <a:pt x="237106" y="162668"/>
                                </a:lnTo>
                                <a:lnTo>
                                  <a:pt x="237173" y="162665"/>
                                </a:lnTo>
                                <a:lnTo>
                                  <a:pt x="237239" y="162662"/>
                                </a:lnTo>
                                <a:lnTo>
                                  <a:pt x="237306" y="162658"/>
                                </a:lnTo>
                                <a:lnTo>
                                  <a:pt x="237373" y="162655"/>
                                </a:lnTo>
                                <a:lnTo>
                                  <a:pt x="237440" y="162652"/>
                                </a:lnTo>
                                <a:lnTo>
                                  <a:pt x="237507" y="162648"/>
                                </a:lnTo>
                                <a:lnTo>
                                  <a:pt x="237573" y="162645"/>
                                </a:lnTo>
                                <a:lnTo>
                                  <a:pt x="237640" y="162642"/>
                                </a:lnTo>
                                <a:lnTo>
                                  <a:pt x="237707" y="162638"/>
                                </a:lnTo>
                                <a:lnTo>
                                  <a:pt x="237774" y="162635"/>
                                </a:lnTo>
                                <a:lnTo>
                                  <a:pt x="237841" y="162632"/>
                                </a:lnTo>
                                <a:lnTo>
                                  <a:pt x="237907" y="162628"/>
                                </a:lnTo>
                                <a:lnTo>
                                  <a:pt x="237974" y="162625"/>
                                </a:lnTo>
                                <a:lnTo>
                                  <a:pt x="238041" y="162622"/>
                                </a:lnTo>
                                <a:lnTo>
                                  <a:pt x="238108" y="162618"/>
                                </a:lnTo>
                                <a:lnTo>
                                  <a:pt x="238174" y="162615"/>
                                </a:lnTo>
                                <a:lnTo>
                                  <a:pt x="238241" y="162612"/>
                                </a:lnTo>
                                <a:lnTo>
                                  <a:pt x="238308" y="162608"/>
                                </a:lnTo>
                                <a:lnTo>
                                  <a:pt x="238375" y="162605"/>
                                </a:lnTo>
                                <a:lnTo>
                                  <a:pt x="238442" y="162602"/>
                                </a:lnTo>
                                <a:lnTo>
                                  <a:pt x="238508" y="162598"/>
                                </a:lnTo>
                                <a:lnTo>
                                  <a:pt x="238575" y="162595"/>
                                </a:lnTo>
                                <a:lnTo>
                                  <a:pt x="238642" y="162592"/>
                                </a:lnTo>
                                <a:lnTo>
                                  <a:pt x="238709" y="162588"/>
                                </a:lnTo>
                                <a:lnTo>
                                  <a:pt x="238776" y="162585"/>
                                </a:lnTo>
                                <a:lnTo>
                                  <a:pt x="238842" y="162581"/>
                                </a:lnTo>
                                <a:lnTo>
                                  <a:pt x="238909" y="162578"/>
                                </a:lnTo>
                                <a:lnTo>
                                  <a:pt x="238976" y="162575"/>
                                </a:lnTo>
                                <a:lnTo>
                                  <a:pt x="239043" y="162571"/>
                                </a:lnTo>
                                <a:lnTo>
                                  <a:pt x="239110" y="162568"/>
                                </a:lnTo>
                                <a:lnTo>
                                  <a:pt x="239176" y="162565"/>
                                </a:lnTo>
                                <a:lnTo>
                                  <a:pt x="239243" y="162561"/>
                                </a:lnTo>
                                <a:lnTo>
                                  <a:pt x="239310" y="162558"/>
                                </a:lnTo>
                                <a:lnTo>
                                  <a:pt x="239377" y="162555"/>
                                </a:lnTo>
                                <a:lnTo>
                                  <a:pt x="239444" y="162551"/>
                                </a:lnTo>
                                <a:lnTo>
                                  <a:pt x="239510" y="162548"/>
                                </a:lnTo>
                                <a:lnTo>
                                  <a:pt x="239577" y="162544"/>
                                </a:lnTo>
                                <a:lnTo>
                                  <a:pt x="239644" y="162541"/>
                                </a:lnTo>
                                <a:lnTo>
                                  <a:pt x="239711" y="162538"/>
                                </a:lnTo>
                                <a:lnTo>
                                  <a:pt x="239777" y="162534"/>
                                </a:lnTo>
                                <a:lnTo>
                                  <a:pt x="239844" y="162531"/>
                                </a:lnTo>
                                <a:lnTo>
                                  <a:pt x="239911" y="162527"/>
                                </a:lnTo>
                                <a:lnTo>
                                  <a:pt x="239978" y="162524"/>
                                </a:lnTo>
                                <a:lnTo>
                                  <a:pt x="240045" y="162521"/>
                                </a:lnTo>
                                <a:lnTo>
                                  <a:pt x="240111" y="162517"/>
                                </a:lnTo>
                                <a:lnTo>
                                  <a:pt x="240178" y="162514"/>
                                </a:lnTo>
                                <a:lnTo>
                                  <a:pt x="240245" y="162510"/>
                                </a:lnTo>
                                <a:lnTo>
                                  <a:pt x="240312" y="162507"/>
                                </a:lnTo>
                                <a:lnTo>
                                  <a:pt x="240379" y="162504"/>
                                </a:lnTo>
                                <a:lnTo>
                                  <a:pt x="240445" y="162500"/>
                                </a:lnTo>
                                <a:lnTo>
                                  <a:pt x="240512" y="162497"/>
                                </a:lnTo>
                                <a:lnTo>
                                  <a:pt x="240579" y="162493"/>
                                </a:lnTo>
                                <a:lnTo>
                                  <a:pt x="240646" y="162490"/>
                                </a:lnTo>
                                <a:lnTo>
                                  <a:pt x="240713" y="162487"/>
                                </a:lnTo>
                                <a:lnTo>
                                  <a:pt x="240779" y="162483"/>
                                </a:lnTo>
                                <a:lnTo>
                                  <a:pt x="240846" y="162480"/>
                                </a:lnTo>
                                <a:lnTo>
                                  <a:pt x="240913" y="162476"/>
                                </a:lnTo>
                                <a:lnTo>
                                  <a:pt x="240980" y="162473"/>
                                </a:lnTo>
                                <a:lnTo>
                                  <a:pt x="241046" y="162470"/>
                                </a:lnTo>
                                <a:lnTo>
                                  <a:pt x="241113" y="162466"/>
                                </a:lnTo>
                                <a:lnTo>
                                  <a:pt x="241180" y="162463"/>
                                </a:lnTo>
                                <a:lnTo>
                                  <a:pt x="241247" y="162459"/>
                                </a:lnTo>
                                <a:lnTo>
                                  <a:pt x="241314" y="162456"/>
                                </a:lnTo>
                                <a:lnTo>
                                  <a:pt x="241380" y="162452"/>
                                </a:lnTo>
                                <a:lnTo>
                                  <a:pt x="241447" y="162449"/>
                                </a:lnTo>
                                <a:lnTo>
                                  <a:pt x="241514" y="162446"/>
                                </a:lnTo>
                                <a:lnTo>
                                  <a:pt x="241581" y="162442"/>
                                </a:lnTo>
                                <a:lnTo>
                                  <a:pt x="241648" y="162439"/>
                                </a:lnTo>
                                <a:lnTo>
                                  <a:pt x="241714" y="162435"/>
                                </a:lnTo>
                                <a:lnTo>
                                  <a:pt x="241781" y="162432"/>
                                </a:lnTo>
                                <a:lnTo>
                                  <a:pt x="241848" y="162428"/>
                                </a:lnTo>
                                <a:lnTo>
                                  <a:pt x="241915" y="162425"/>
                                </a:lnTo>
                                <a:lnTo>
                                  <a:pt x="241982" y="162421"/>
                                </a:lnTo>
                                <a:lnTo>
                                  <a:pt x="242048" y="162418"/>
                                </a:lnTo>
                                <a:lnTo>
                                  <a:pt x="242115" y="162415"/>
                                </a:lnTo>
                                <a:lnTo>
                                  <a:pt x="242182" y="162411"/>
                                </a:lnTo>
                                <a:lnTo>
                                  <a:pt x="242249" y="162408"/>
                                </a:lnTo>
                                <a:lnTo>
                                  <a:pt x="242316" y="162404"/>
                                </a:lnTo>
                                <a:lnTo>
                                  <a:pt x="242382" y="162401"/>
                                </a:lnTo>
                                <a:lnTo>
                                  <a:pt x="242449" y="162397"/>
                                </a:lnTo>
                                <a:lnTo>
                                  <a:pt x="242516" y="162394"/>
                                </a:lnTo>
                                <a:lnTo>
                                  <a:pt x="242583" y="162390"/>
                                </a:lnTo>
                                <a:lnTo>
                                  <a:pt x="242649" y="162387"/>
                                </a:lnTo>
                                <a:lnTo>
                                  <a:pt x="242716" y="162383"/>
                                </a:lnTo>
                                <a:lnTo>
                                  <a:pt x="242783" y="162380"/>
                                </a:lnTo>
                                <a:lnTo>
                                  <a:pt x="242850" y="162376"/>
                                </a:lnTo>
                                <a:lnTo>
                                  <a:pt x="242917" y="162373"/>
                                </a:lnTo>
                                <a:lnTo>
                                  <a:pt x="242983" y="162370"/>
                                </a:lnTo>
                                <a:lnTo>
                                  <a:pt x="243050" y="162366"/>
                                </a:lnTo>
                                <a:lnTo>
                                  <a:pt x="243117" y="162363"/>
                                </a:lnTo>
                                <a:lnTo>
                                  <a:pt x="243184" y="162359"/>
                                </a:lnTo>
                                <a:lnTo>
                                  <a:pt x="243251" y="162356"/>
                                </a:lnTo>
                                <a:lnTo>
                                  <a:pt x="243317" y="162352"/>
                                </a:lnTo>
                                <a:lnTo>
                                  <a:pt x="243384" y="162349"/>
                                </a:lnTo>
                                <a:lnTo>
                                  <a:pt x="243451" y="162345"/>
                                </a:lnTo>
                                <a:lnTo>
                                  <a:pt x="243518" y="162342"/>
                                </a:lnTo>
                                <a:lnTo>
                                  <a:pt x="243585" y="162338"/>
                                </a:lnTo>
                                <a:lnTo>
                                  <a:pt x="243651" y="162335"/>
                                </a:lnTo>
                                <a:lnTo>
                                  <a:pt x="243718" y="162331"/>
                                </a:lnTo>
                                <a:lnTo>
                                  <a:pt x="243785" y="162328"/>
                                </a:lnTo>
                                <a:lnTo>
                                  <a:pt x="243852" y="162324"/>
                                </a:lnTo>
                                <a:lnTo>
                                  <a:pt x="243918" y="162321"/>
                                </a:lnTo>
                                <a:lnTo>
                                  <a:pt x="243985" y="162317"/>
                                </a:lnTo>
                                <a:lnTo>
                                  <a:pt x="244052" y="162314"/>
                                </a:lnTo>
                                <a:lnTo>
                                  <a:pt x="244119" y="162310"/>
                                </a:lnTo>
                                <a:lnTo>
                                  <a:pt x="244186" y="162307"/>
                                </a:lnTo>
                                <a:lnTo>
                                  <a:pt x="244252" y="162303"/>
                                </a:lnTo>
                                <a:lnTo>
                                  <a:pt x="244319" y="162300"/>
                                </a:lnTo>
                                <a:lnTo>
                                  <a:pt x="244386" y="162296"/>
                                </a:lnTo>
                                <a:lnTo>
                                  <a:pt x="244453" y="162293"/>
                                </a:lnTo>
                                <a:lnTo>
                                  <a:pt x="244520" y="162289"/>
                                </a:lnTo>
                                <a:lnTo>
                                  <a:pt x="244586" y="162285"/>
                                </a:lnTo>
                                <a:lnTo>
                                  <a:pt x="244653" y="162282"/>
                                </a:lnTo>
                                <a:lnTo>
                                  <a:pt x="244720" y="162278"/>
                                </a:lnTo>
                                <a:lnTo>
                                  <a:pt x="244787" y="162275"/>
                                </a:lnTo>
                                <a:lnTo>
                                  <a:pt x="244854" y="162271"/>
                                </a:lnTo>
                                <a:lnTo>
                                  <a:pt x="244920" y="162268"/>
                                </a:lnTo>
                                <a:lnTo>
                                  <a:pt x="244987" y="162264"/>
                                </a:lnTo>
                                <a:lnTo>
                                  <a:pt x="245054" y="162261"/>
                                </a:lnTo>
                                <a:lnTo>
                                  <a:pt x="245121" y="162257"/>
                                </a:lnTo>
                                <a:lnTo>
                                  <a:pt x="245188" y="162254"/>
                                </a:lnTo>
                                <a:lnTo>
                                  <a:pt x="245254" y="162250"/>
                                </a:lnTo>
                                <a:lnTo>
                                  <a:pt x="245321" y="162247"/>
                                </a:lnTo>
                                <a:lnTo>
                                  <a:pt x="245388" y="162243"/>
                                </a:lnTo>
                                <a:lnTo>
                                  <a:pt x="245455" y="162240"/>
                                </a:lnTo>
                                <a:lnTo>
                                  <a:pt x="245521" y="162236"/>
                                </a:lnTo>
                                <a:lnTo>
                                  <a:pt x="245588" y="162232"/>
                                </a:lnTo>
                                <a:lnTo>
                                  <a:pt x="245655" y="162229"/>
                                </a:lnTo>
                                <a:lnTo>
                                  <a:pt x="245722" y="162225"/>
                                </a:lnTo>
                                <a:lnTo>
                                  <a:pt x="245789" y="162222"/>
                                </a:lnTo>
                                <a:lnTo>
                                  <a:pt x="245855" y="162218"/>
                                </a:lnTo>
                                <a:lnTo>
                                  <a:pt x="245922" y="162215"/>
                                </a:lnTo>
                                <a:lnTo>
                                  <a:pt x="245989" y="162211"/>
                                </a:lnTo>
                                <a:lnTo>
                                  <a:pt x="246056" y="162207"/>
                                </a:lnTo>
                                <a:lnTo>
                                  <a:pt x="246123" y="162204"/>
                                </a:lnTo>
                                <a:lnTo>
                                  <a:pt x="246189" y="162200"/>
                                </a:lnTo>
                                <a:lnTo>
                                  <a:pt x="246256" y="162197"/>
                                </a:lnTo>
                                <a:lnTo>
                                  <a:pt x="246323" y="162193"/>
                                </a:lnTo>
                                <a:lnTo>
                                  <a:pt x="246390" y="162190"/>
                                </a:lnTo>
                                <a:lnTo>
                                  <a:pt x="246457" y="162186"/>
                                </a:lnTo>
                                <a:lnTo>
                                  <a:pt x="246523" y="162182"/>
                                </a:lnTo>
                                <a:lnTo>
                                  <a:pt x="246590" y="162179"/>
                                </a:lnTo>
                                <a:lnTo>
                                  <a:pt x="246657" y="162175"/>
                                </a:lnTo>
                                <a:lnTo>
                                  <a:pt x="246724" y="162172"/>
                                </a:lnTo>
                                <a:lnTo>
                                  <a:pt x="246790" y="162168"/>
                                </a:lnTo>
                                <a:lnTo>
                                  <a:pt x="246857" y="162165"/>
                                </a:lnTo>
                                <a:lnTo>
                                  <a:pt x="246924" y="162161"/>
                                </a:lnTo>
                                <a:lnTo>
                                  <a:pt x="246991" y="162157"/>
                                </a:lnTo>
                                <a:lnTo>
                                  <a:pt x="247058" y="162154"/>
                                </a:lnTo>
                                <a:lnTo>
                                  <a:pt x="247124" y="162150"/>
                                </a:lnTo>
                                <a:lnTo>
                                  <a:pt x="247191" y="162147"/>
                                </a:lnTo>
                                <a:lnTo>
                                  <a:pt x="247258" y="162143"/>
                                </a:lnTo>
                                <a:lnTo>
                                  <a:pt x="247325" y="162139"/>
                                </a:lnTo>
                                <a:lnTo>
                                  <a:pt x="247392" y="162136"/>
                                </a:lnTo>
                                <a:lnTo>
                                  <a:pt x="247458" y="162132"/>
                                </a:lnTo>
                                <a:lnTo>
                                  <a:pt x="247525" y="162129"/>
                                </a:lnTo>
                                <a:lnTo>
                                  <a:pt x="247592" y="162125"/>
                                </a:lnTo>
                                <a:lnTo>
                                  <a:pt x="247659" y="162121"/>
                                </a:lnTo>
                                <a:lnTo>
                                  <a:pt x="247726" y="162118"/>
                                </a:lnTo>
                                <a:lnTo>
                                  <a:pt x="247792" y="162114"/>
                                </a:lnTo>
                                <a:lnTo>
                                  <a:pt x="247859" y="162110"/>
                                </a:lnTo>
                                <a:lnTo>
                                  <a:pt x="247926" y="162107"/>
                                </a:lnTo>
                                <a:lnTo>
                                  <a:pt x="247993" y="162103"/>
                                </a:lnTo>
                                <a:lnTo>
                                  <a:pt x="248059" y="162100"/>
                                </a:lnTo>
                                <a:lnTo>
                                  <a:pt x="248126" y="162096"/>
                                </a:lnTo>
                                <a:lnTo>
                                  <a:pt x="248193" y="162092"/>
                                </a:lnTo>
                                <a:lnTo>
                                  <a:pt x="248260" y="162089"/>
                                </a:lnTo>
                                <a:lnTo>
                                  <a:pt x="248327" y="162085"/>
                                </a:lnTo>
                                <a:lnTo>
                                  <a:pt x="248393" y="162081"/>
                                </a:lnTo>
                                <a:lnTo>
                                  <a:pt x="248460" y="162078"/>
                                </a:lnTo>
                                <a:lnTo>
                                  <a:pt x="248527" y="162074"/>
                                </a:lnTo>
                                <a:lnTo>
                                  <a:pt x="248594" y="162071"/>
                                </a:lnTo>
                                <a:lnTo>
                                  <a:pt x="248661" y="162067"/>
                                </a:lnTo>
                                <a:lnTo>
                                  <a:pt x="248727" y="162063"/>
                                </a:lnTo>
                                <a:lnTo>
                                  <a:pt x="248794" y="162060"/>
                                </a:lnTo>
                                <a:lnTo>
                                  <a:pt x="248861" y="162056"/>
                                </a:lnTo>
                                <a:lnTo>
                                  <a:pt x="248928" y="162052"/>
                                </a:lnTo>
                                <a:lnTo>
                                  <a:pt x="248995" y="162049"/>
                                </a:lnTo>
                                <a:lnTo>
                                  <a:pt x="249061" y="162045"/>
                                </a:lnTo>
                                <a:lnTo>
                                  <a:pt x="249128" y="162041"/>
                                </a:lnTo>
                                <a:lnTo>
                                  <a:pt x="249195" y="162038"/>
                                </a:lnTo>
                                <a:lnTo>
                                  <a:pt x="249262" y="162034"/>
                                </a:lnTo>
                                <a:lnTo>
                                  <a:pt x="249329" y="162030"/>
                                </a:lnTo>
                                <a:lnTo>
                                  <a:pt x="249395" y="162027"/>
                                </a:lnTo>
                                <a:lnTo>
                                  <a:pt x="249462" y="162023"/>
                                </a:lnTo>
                                <a:lnTo>
                                  <a:pt x="249529" y="162019"/>
                                </a:lnTo>
                                <a:lnTo>
                                  <a:pt x="249596" y="162016"/>
                                </a:lnTo>
                                <a:lnTo>
                                  <a:pt x="249662" y="162012"/>
                                </a:lnTo>
                                <a:lnTo>
                                  <a:pt x="249729" y="162008"/>
                                </a:lnTo>
                                <a:lnTo>
                                  <a:pt x="249796" y="162005"/>
                                </a:lnTo>
                                <a:lnTo>
                                  <a:pt x="249863" y="162001"/>
                                </a:lnTo>
                                <a:lnTo>
                                  <a:pt x="249930" y="161997"/>
                                </a:lnTo>
                                <a:lnTo>
                                  <a:pt x="249996" y="161994"/>
                                </a:lnTo>
                                <a:lnTo>
                                  <a:pt x="250063" y="161990"/>
                                </a:lnTo>
                                <a:lnTo>
                                  <a:pt x="250130" y="161986"/>
                                </a:lnTo>
                                <a:lnTo>
                                  <a:pt x="250197" y="161983"/>
                                </a:lnTo>
                                <a:lnTo>
                                  <a:pt x="250264" y="161979"/>
                                </a:lnTo>
                                <a:lnTo>
                                  <a:pt x="250330" y="161975"/>
                                </a:lnTo>
                                <a:lnTo>
                                  <a:pt x="250397" y="161971"/>
                                </a:lnTo>
                                <a:lnTo>
                                  <a:pt x="250464" y="161968"/>
                                </a:lnTo>
                                <a:lnTo>
                                  <a:pt x="250531" y="161964"/>
                                </a:lnTo>
                                <a:lnTo>
                                  <a:pt x="250598" y="161960"/>
                                </a:lnTo>
                                <a:lnTo>
                                  <a:pt x="250664" y="161957"/>
                                </a:lnTo>
                                <a:lnTo>
                                  <a:pt x="250731" y="161953"/>
                                </a:lnTo>
                                <a:lnTo>
                                  <a:pt x="250798" y="161949"/>
                                </a:lnTo>
                                <a:lnTo>
                                  <a:pt x="250865" y="161945"/>
                                </a:lnTo>
                                <a:lnTo>
                                  <a:pt x="250931" y="161942"/>
                                </a:lnTo>
                                <a:lnTo>
                                  <a:pt x="250998" y="161938"/>
                                </a:lnTo>
                                <a:lnTo>
                                  <a:pt x="251065" y="161934"/>
                                </a:lnTo>
                                <a:lnTo>
                                  <a:pt x="251132" y="161931"/>
                                </a:lnTo>
                                <a:lnTo>
                                  <a:pt x="251199" y="161927"/>
                                </a:lnTo>
                                <a:lnTo>
                                  <a:pt x="251265" y="161923"/>
                                </a:lnTo>
                                <a:lnTo>
                                  <a:pt x="251332" y="161919"/>
                                </a:lnTo>
                                <a:lnTo>
                                  <a:pt x="251399" y="161916"/>
                                </a:lnTo>
                                <a:lnTo>
                                  <a:pt x="251466" y="161912"/>
                                </a:lnTo>
                                <a:lnTo>
                                  <a:pt x="251533" y="161908"/>
                                </a:lnTo>
                                <a:lnTo>
                                  <a:pt x="251599" y="161905"/>
                                </a:lnTo>
                                <a:lnTo>
                                  <a:pt x="251666" y="161901"/>
                                </a:lnTo>
                                <a:lnTo>
                                  <a:pt x="251733" y="161897"/>
                                </a:lnTo>
                                <a:lnTo>
                                  <a:pt x="251800" y="161893"/>
                                </a:lnTo>
                                <a:lnTo>
                                  <a:pt x="251867" y="161890"/>
                                </a:lnTo>
                                <a:lnTo>
                                  <a:pt x="251933" y="161886"/>
                                </a:lnTo>
                                <a:lnTo>
                                  <a:pt x="252000" y="161882"/>
                                </a:lnTo>
                                <a:lnTo>
                                  <a:pt x="252067" y="161878"/>
                                </a:lnTo>
                                <a:lnTo>
                                  <a:pt x="252134" y="161875"/>
                                </a:lnTo>
                                <a:lnTo>
                                  <a:pt x="252201" y="161871"/>
                                </a:lnTo>
                                <a:lnTo>
                                  <a:pt x="252267" y="161867"/>
                                </a:lnTo>
                                <a:lnTo>
                                  <a:pt x="252334" y="161863"/>
                                </a:lnTo>
                                <a:lnTo>
                                  <a:pt x="252401" y="161860"/>
                                </a:lnTo>
                                <a:lnTo>
                                  <a:pt x="252468" y="161856"/>
                                </a:lnTo>
                                <a:lnTo>
                                  <a:pt x="252534" y="161852"/>
                                </a:lnTo>
                                <a:lnTo>
                                  <a:pt x="252601" y="161848"/>
                                </a:lnTo>
                                <a:lnTo>
                                  <a:pt x="252668" y="161845"/>
                                </a:lnTo>
                                <a:lnTo>
                                  <a:pt x="252735" y="161841"/>
                                </a:lnTo>
                                <a:lnTo>
                                  <a:pt x="252802" y="161837"/>
                                </a:lnTo>
                                <a:lnTo>
                                  <a:pt x="252868" y="161833"/>
                                </a:lnTo>
                                <a:lnTo>
                                  <a:pt x="252935" y="161829"/>
                                </a:lnTo>
                                <a:lnTo>
                                  <a:pt x="253002" y="161826"/>
                                </a:lnTo>
                                <a:lnTo>
                                  <a:pt x="253069" y="161822"/>
                                </a:lnTo>
                                <a:lnTo>
                                  <a:pt x="253136" y="161818"/>
                                </a:lnTo>
                                <a:lnTo>
                                  <a:pt x="253202" y="161814"/>
                                </a:lnTo>
                                <a:lnTo>
                                  <a:pt x="253269" y="161811"/>
                                </a:lnTo>
                                <a:lnTo>
                                  <a:pt x="253336" y="161807"/>
                                </a:lnTo>
                                <a:lnTo>
                                  <a:pt x="253403" y="161803"/>
                                </a:lnTo>
                                <a:lnTo>
                                  <a:pt x="253470" y="161799"/>
                                </a:lnTo>
                                <a:lnTo>
                                  <a:pt x="253536" y="161795"/>
                                </a:lnTo>
                                <a:lnTo>
                                  <a:pt x="253603" y="161792"/>
                                </a:lnTo>
                                <a:lnTo>
                                  <a:pt x="253670" y="161788"/>
                                </a:lnTo>
                                <a:lnTo>
                                  <a:pt x="253737" y="161784"/>
                                </a:lnTo>
                                <a:lnTo>
                                  <a:pt x="253803" y="161780"/>
                                </a:lnTo>
                                <a:lnTo>
                                  <a:pt x="253870" y="161776"/>
                                </a:lnTo>
                                <a:lnTo>
                                  <a:pt x="253937" y="161773"/>
                                </a:lnTo>
                                <a:lnTo>
                                  <a:pt x="254004" y="161769"/>
                                </a:lnTo>
                                <a:lnTo>
                                  <a:pt x="254071" y="161765"/>
                                </a:lnTo>
                                <a:lnTo>
                                  <a:pt x="254137" y="161761"/>
                                </a:lnTo>
                                <a:lnTo>
                                  <a:pt x="254204" y="161757"/>
                                </a:lnTo>
                                <a:lnTo>
                                  <a:pt x="254271" y="161754"/>
                                </a:lnTo>
                                <a:lnTo>
                                  <a:pt x="254338" y="161750"/>
                                </a:lnTo>
                                <a:lnTo>
                                  <a:pt x="254405" y="161746"/>
                                </a:lnTo>
                                <a:lnTo>
                                  <a:pt x="254471" y="161742"/>
                                </a:lnTo>
                                <a:lnTo>
                                  <a:pt x="254538" y="161738"/>
                                </a:lnTo>
                                <a:lnTo>
                                  <a:pt x="254605" y="161734"/>
                                </a:lnTo>
                                <a:lnTo>
                                  <a:pt x="254672" y="161731"/>
                                </a:lnTo>
                                <a:lnTo>
                                  <a:pt x="254739" y="161727"/>
                                </a:lnTo>
                                <a:lnTo>
                                  <a:pt x="254805" y="161723"/>
                                </a:lnTo>
                                <a:lnTo>
                                  <a:pt x="254872" y="161719"/>
                                </a:lnTo>
                                <a:lnTo>
                                  <a:pt x="254939" y="161715"/>
                                </a:lnTo>
                                <a:lnTo>
                                  <a:pt x="255006" y="161711"/>
                                </a:lnTo>
                                <a:lnTo>
                                  <a:pt x="255072" y="161708"/>
                                </a:lnTo>
                                <a:lnTo>
                                  <a:pt x="255139" y="161704"/>
                                </a:lnTo>
                                <a:lnTo>
                                  <a:pt x="255206" y="161700"/>
                                </a:lnTo>
                                <a:lnTo>
                                  <a:pt x="255273" y="161696"/>
                                </a:lnTo>
                                <a:lnTo>
                                  <a:pt x="255340" y="161692"/>
                                </a:lnTo>
                                <a:lnTo>
                                  <a:pt x="255406" y="161688"/>
                                </a:lnTo>
                                <a:lnTo>
                                  <a:pt x="255473" y="161684"/>
                                </a:lnTo>
                                <a:lnTo>
                                  <a:pt x="255540" y="161681"/>
                                </a:lnTo>
                                <a:lnTo>
                                  <a:pt x="255607" y="161677"/>
                                </a:lnTo>
                                <a:lnTo>
                                  <a:pt x="255674" y="161673"/>
                                </a:lnTo>
                                <a:lnTo>
                                  <a:pt x="255740" y="161669"/>
                                </a:lnTo>
                                <a:lnTo>
                                  <a:pt x="255807" y="161665"/>
                                </a:lnTo>
                                <a:lnTo>
                                  <a:pt x="255874" y="161661"/>
                                </a:lnTo>
                                <a:lnTo>
                                  <a:pt x="255941" y="161657"/>
                                </a:lnTo>
                                <a:lnTo>
                                  <a:pt x="256008" y="161654"/>
                                </a:lnTo>
                                <a:lnTo>
                                  <a:pt x="256074" y="161650"/>
                                </a:lnTo>
                                <a:lnTo>
                                  <a:pt x="256141" y="161646"/>
                                </a:lnTo>
                                <a:lnTo>
                                  <a:pt x="256208" y="161642"/>
                                </a:lnTo>
                                <a:lnTo>
                                  <a:pt x="256275" y="161638"/>
                                </a:lnTo>
                                <a:lnTo>
                                  <a:pt x="256342" y="161634"/>
                                </a:lnTo>
                                <a:lnTo>
                                  <a:pt x="256408" y="161630"/>
                                </a:lnTo>
                                <a:lnTo>
                                  <a:pt x="256475" y="161626"/>
                                </a:lnTo>
                                <a:lnTo>
                                  <a:pt x="256542" y="161622"/>
                                </a:lnTo>
                                <a:lnTo>
                                  <a:pt x="256609" y="161619"/>
                                </a:lnTo>
                                <a:lnTo>
                                  <a:pt x="256675" y="161615"/>
                                </a:lnTo>
                                <a:lnTo>
                                  <a:pt x="256742" y="161611"/>
                                </a:lnTo>
                                <a:lnTo>
                                  <a:pt x="256809" y="161607"/>
                                </a:lnTo>
                                <a:lnTo>
                                  <a:pt x="256876" y="161603"/>
                                </a:lnTo>
                                <a:lnTo>
                                  <a:pt x="256943" y="161599"/>
                                </a:lnTo>
                                <a:lnTo>
                                  <a:pt x="257009" y="161595"/>
                                </a:lnTo>
                                <a:lnTo>
                                  <a:pt x="257076" y="161591"/>
                                </a:lnTo>
                                <a:lnTo>
                                  <a:pt x="257143" y="161587"/>
                                </a:lnTo>
                                <a:lnTo>
                                  <a:pt x="257210" y="161583"/>
                                </a:lnTo>
                                <a:lnTo>
                                  <a:pt x="257277" y="161580"/>
                                </a:lnTo>
                                <a:lnTo>
                                  <a:pt x="257343" y="161576"/>
                                </a:lnTo>
                                <a:lnTo>
                                  <a:pt x="257410" y="161572"/>
                                </a:lnTo>
                                <a:lnTo>
                                  <a:pt x="257477" y="161568"/>
                                </a:lnTo>
                                <a:lnTo>
                                  <a:pt x="257544" y="161564"/>
                                </a:lnTo>
                                <a:lnTo>
                                  <a:pt x="257611" y="161560"/>
                                </a:lnTo>
                                <a:lnTo>
                                  <a:pt x="257677" y="161556"/>
                                </a:lnTo>
                                <a:lnTo>
                                  <a:pt x="257744" y="161552"/>
                                </a:lnTo>
                                <a:lnTo>
                                  <a:pt x="257811" y="161548"/>
                                </a:lnTo>
                                <a:lnTo>
                                  <a:pt x="257878" y="161544"/>
                                </a:lnTo>
                                <a:lnTo>
                                  <a:pt x="257944" y="161540"/>
                                </a:lnTo>
                                <a:lnTo>
                                  <a:pt x="258011" y="161536"/>
                                </a:lnTo>
                                <a:lnTo>
                                  <a:pt x="258078" y="161532"/>
                                </a:lnTo>
                                <a:lnTo>
                                  <a:pt x="258145" y="161529"/>
                                </a:lnTo>
                                <a:lnTo>
                                  <a:pt x="258212" y="161525"/>
                                </a:lnTo>
                                <a:lnTo>
                                  <a:pt x="258278" y="161521"/>
                                </a:lnTo>
                                <a:lnTo>
                                  <a:pt x="258345" y="161517"/>
                                </a:lnTo>
                                <a:lnTo>
                                  <a:pt x="258412" y="161513"/>
                                </a:lnTo>
                                <a:lnTo>
                                  <a:pt x="258479" y="161509"/>
                                </a:lnTo>
                                <a:lnTo>
                                  <a:pt x="258546" y="161505"/>
                                </a:lnTo>
                                <a:lnTo>
                                  <a:pt x="258612" y="161501"/>
                                </a:lnTo>
                                <a:lnTo>
                                  <a:pt x="258679" y="161497"/>
                                </a:lnTo>
                                <a:lnTo>
                                  <a:pt x="258746" y="161493"/>
                                </a:lnTo>
                                <a:lnTo>
                                  <a:pt x="258813" y="161489"/>
                                </a:lnTo>
                                <a:lnTo>
                                  <a:pt x="258880" y="161485"/>
                                </a:lnTo>
                                <a:lnTo>
                                  <a:pt x="258946" y="161481"/>
                                </a:lnTo>
                                <a:lnTo>
                                  <a:pt x="259013" y="161477"/>
                                </a:lnTo>
                                <a:lnTo>
                                  <a:pt x="259080" y="161473"/>
                                </a:lnTo>
                                <a:lnTo>
                                  <a:pt x="259147" y="161469"/>
                                </a:lnTo>
                                <a:lnTo>
                                  <a:pt x="259214" y="161465"/>
                                </a:lnTo>
                                <a:lnTo>
                                  <a:pt x="259280" y="161461"/>
                                </a:lnTo>
                                <a:lnTo>
                                  <a:pt x="259347" y="161457"/>
                                </a:lnTo>
                                <a:lnTo>
                                  <a:pt x="259414" y="161453"/>
                                </a:lnTo>
                                <a:lnTo>
                                  <a:pt x="259481" y="161449"/>
                                </a:lnTo>
                                <a:lnTo>
                                  <a:pt x="259547" y="161445"/>
                                </a:lnTo>
                                <a:lnTo>
                                  <a:pt x="259614" y="161441"/>
                                </a:lnTo>
                                <a:lnTo>
                                  <a:pt x="259681" y="161437"/>
                                </a:lnTo>
                                <a:lnTo>
                                  <a:pt x="259748" y="161433"/>
                                </a:lnTo>
                                <a:lnTo>
                                  <a:pt x="259815" y="161429"/>
                                </a:lnTo>
                                <a:lnTo>
                                  <a:pt x="259881" y="161425"/>
                                </a:lnTo>
                                <a:lnTo>
                                  <a:pt x="259948" y="161421"/>
                                </a:lnTo>
                                <a:lnTo>
                                  <a:pt x="260015" y="161417"/>
                                </a:lnTo>
                                <a:lnTo>
                                  <a:pt x="260082" y="161413"/>
                                </a:lnTo>
                                <a:lnTo>
                                  <a:pt x="260149" y="161409"/>
                                </a:lnTo>
                                <a:lnTo>
                                  <a:pt x="260215" y="161405"/>
                                </a:lnTo>
                                <a:lnTo>
                                  <a:pt x="260282" y="161401"/>
                                </a:lnTo>
                                <a:lnTo>
                                  <a:pt x="260349" y="161397"/>
                                </a:lnTo>
                                <a:lnTo>
                                  <a:pt x="260416" y="161393"/>
                                </a:lnTo>
                                <a:lnTo>
                                  <a:pt x="260483" y="161389"/>
                                </a:lnTo>
                                <a:lnTo>
                                  <a:pt x="260549" y="161385"/>
                                </a:lnTo>
                                <a:lnTo>
                                  <a:pt x="260616" y="161381"/>
                                </a:lnTo>
                                <a:lnTo>
                                  <a:pt x="260683" y="161377"/>
                                </a:lnTo>
                                <a:lnTo>
                                  <a:pt x="260750" y="161373"/>
                                </a:lnTo>
                                <a:lnTo>
                                  <a:pt x="260816" y="161369"/>
                                </a:lnTo>
                                <a:lnTo>
                                  <a:pt x="260883" y="161365"/>
                                </a:lnTo>
                                <a:lnTo>
                                  <a:pt x="260950" y="161361"/>
                                </a:lnTo>
                                <a:lnTo>
                                  <a:pt x="261017" y="161357"/>
                                </a:lnTo>
                                <a:lnTo>
                                  <a:pt x="261084" y="161353"/>
                                </a:lnTo>
                                <a:lnTo>
                                  <a:pt x="261150" y="161349"/>
                                </a:lnTo>
                                <a:lnTo>
                                  <a:pt x="261217" y="161345"/>
                                </a:lnTo>
                                <a:lnTo>
                                  <a:pt x="261284" y="161341"/>
                                </a:lnTo>
                                <a:lnTo>
                                  <a:pt x="261351" y="161337"/>
                                </a:lnTo>
                                <a:lnTo>
                                  <a:pt x="261418" y="161333"/>
                                </a:lnTo>
                                <a:lnTo>
                                  <a:pt x="261484" y="161329"/>
                                </a:lnTo>
                                <a:lnTo>
                                  <a:pt x="261551" y="161325"/>
                                </a:lnTo>
                                <a:lnTo>
                                  <a:pt x="261618" y="161321"/>
                                </a:lnTo>
                                <a:lnTo>
                                  <a:pt x="261685" y="161317"/>
                                </a:lnTo>
                                <a:lnTo>
                                  <a:pt x="261752" y="161312"/>
                                </a:lnTo>
                                <a:lnTo>
                                  <a:pt x="261818" y="161308"/>
                                </a:lnTo>
                                <a:lnTo>
                                  <a:pt x="261885" y="161304"/>
                                </a:lnTo>
                                <a:lnTo>
                                  <a:pt x="261952" y="161300"/>
                                </a:lnTo>
                                <a:lnTo>
                                  <a:pt x="262019" y="161296"/>
                                </a:lnTo>
                                <a:lnTo>
                                  <a:pt x="262086" y="161292"/>
                                </a:lnTo>
                                <a:lnTo>
                                  <a:pt x="262152" y="161288"/>
                                </a:lnTo>
                                <a:lnTo>
                                  <a:pt x="262219" y="161284"/>
                                </a:lnTo>
                                <a:lnTo>
                                  <a:pt x="262286" y="161280"/>
                                </a:lnTo>
                                <a:lnTo>
                                  <a:pt x="262353" y="161276"/>
                                </a:lnTo>
                                <a:lnTo>
                                  <a:pt x="262419" y="161272"/>
                                </a:lnTo>
                                <a:lnTo>
                                  <a:pt x="262486" y="161268"/>
                                </a:lnTo>
                                <a:lnTo>
                                  <a:pt x="262553" y="161264"/>
                                </a:lnTo>
                                <a:lnTo>
                                  <a:pt x="262620" y="161259"/>
                                </a:lnTo>
                                <a:lnTo>
                                  <a:pt x="262687" y="161255"/>
                                </a:lnTo>
                                <a:lnTo>
                                  <a:pt x="262753" y="161251"/>
                                </a:lnTo>
                                <a:lnTo>
                                  <a:pt x="262820" y="161247"/>
                                </a:lnTo>
                                <a:lnTo>
                                  <a:pt x="262887" y="161243"/>
                                </a:lnTo>
                                <a:lnTo>
                                  <a:pt x="262954" y="161239"/>
                                </a:lnTo>
                                <a:lnTo>
                                  <a:pt x="263021" y="161235"/>
                                </a:lnTo>
                                <a:lnTo>
                                  <a:pt x="263087" y="161231"/>
                                </a:lnTo>
                                <a:lnTo>
                                  <a:pt x="263154" y="161227"/>
                                </a:lnTo>
                                <a:lnTo>
                                  <a:pt x="263221" y="161223"/>
                                </a:lnTo>
                                <a:lnTo>
                                  <a:pt x="263288" y="161218"/>
                                </a:lnTo>
                                <a:lnTo>
                                  <a:pt x="263355" y="161214"/>
                                </a:lnTo>
                                <a:lnTo>
                                  <a:pt x="263421" y="161210"/>
                                </a:lnTo>
                                <a:lnTo>
                                  <a:pt x="263488" y="161206"/>
                                </a:lnTo>
                                <a:lnTo>
                                  <a:pt x="263555" y="161202"/>
                                </a:lnTo>
                                <a:lnTo>
                                  <a:pt x="263622" y="161198"/>
                                </a:lnTo>
                                <a:lnTo>
                                  <a:pt x="263688" y="161194"/>
                                </a:lnTo>
                                <a:lnTo>
                                  <a:pt x="263755" y="161190"/>
                                </a:lnTo>
                                <a:lnTo>
                                  <a:pt x="263822" y="161186"/>
                                </a:lnTo>
                                <a:lnTo>
                                  <a:pt x="263889" y="161181"/>
                                </a:lnTo>
                                <a:lnTo>
                                  <a:pt x="263956" y="161177"/>
                                </a:lnTo>
                                <a:lnTo>
                                  <a:pt x="264022" y="161173"/>
                                </a:lnTo>
                                <a:lnTo>
                                  <a:pt x="264089" y="161169"/>
                                </a:lnTo>
                                <a:lnTo>
                                  <a:pt x="264156" y="161165"/>
                                </a:lnTo>
                                <a:lnTo>
                                  <a:pt x="264223" y="161161"/>
                                </a:lnTo>
                                <a:lnTo>
                                  <a:pt x="264290" y="161157"/>
                                </a:lnTo>
                                <a:lnTo>
                                  <a:pt x="264356" y="161152"/>
                                </a:lnTo>
                                <a:lnTo>
                                  <a:pt x="264423" y="161148"/>
                                </a:lnTo>
                                <a:lnTo>
                                  <a:pt x="264490" y="161144"/>
                                </a:lnTo>
                                <a:lnTo>
                                  <a:pt x="264557" y="161140"/>
                                </a:lnTo>
                                <a:lnTo>
                                  <a:pt x="264624" y="161136"/>
                                </a:lnTo>
                                <a:lnTo>
                                  <a:pt x="264690" y="161132"/>
                                </a:lnTo>
                                <a:lnTo>
                                  <a:pt x="264757" y="161127"/>
                                </a:lnTo>
                                <a:lnTo>
                                  <a:pt x="264824" y="161123"/>
                                </a:lnTo>
                                <a:lnTo>
                                  <a:pt x="264891" y="161119"/>
                                </a:lnTo>
                                <a:lnTo>
                                  <a:pt x="264957" y="161115"/>
                                </a:lnTo>
                                <a:lnTo>
                                  <a:pt x="265024" y="161111"/>
                                </a:lnTo>
                                <a:lnTo>
                                  <a:pt x="265091" y="161107"/>
                                </a:lnTo>
                                <a:lnTo>
                                  <a:pt x="265158" y="161102"/>
                                </a:lnTo>
                                <a:lnTo>
                                  <a:pt x="265225" y="161098"/>
                                </a:lnTo>
                                <a:lnTo>
                                  <a:pt x="265291" y="161094"/>
                                </a:lnTo>
                                <a:lnTo>
                                  <a:pt x="265358" y="161090"/>
                                </a:lnTo>
                                <a:lnTo>
                                  <a:pt x="265425" y="161086"/>
                                </a:lnTo>
                                <a:lnTo>
                                  <a:pt x="265492" y="161082"/>
                                </a:lnTo>
                                <a:lnTo>
                                  <a:pt x="265559" y="161077"/>
                                </a:lnTo>
                                <a:lnTo>
                                  <a:pt x="265625" y="161073"/>
                                </a:lnTo>
                                <a:lnTo>
                                  <a:pt x="265692" y="161069"/>
                                </a:lnTo>
                                <a:lnTo>
                                  <a:pt x="265759" y="161065"/>
                                </a:lnTo>
                                <a:lnTo>
                                  <a:pt x="265826" y="161061"/>
                                </a:lnTo>
                                <a:lnTo>
                                  <a:pt x="265893" y="161056"/>
                                </a:lnTo>
                                <a:lnTo>
                                  <a:pt x="265959" y="161052"/>
                                </a:lnTo>
                                <a:lnTo>
                                  <a:pt x="266026" y="161048"/>
                                </a:lnTo>
                                <a:lnTo>
                                  <a:pt x="266093" y="161044"/>
                                </a:lnTo>
                                <a:lnTo>
                                  <a:pt x="266160" y="161040"/>
                                </a:lnTo>
                                <a:lnTo>
                                  <a:pt x="266227" y="161035"/>
                                </a:lnTo>
                                <a:lnTo>
                                  <a:pt x="266293" y="161031"/>
                                </a:lnTo>
                                <a:lnTo>
                                  <a:pt x="266360" y="161027"/>
                                </a:lnTo>
                                <a:lnTo>
                                  <a:pt x="266427" y="161023"/>
                                </a:lnTo>
                                <a:lnTo>
                                  <a:pt x="266494" y="161018"/>
                                </a:lnTo>
                                <a:lnTo>
                                  <a:pt x="266560" y="161014"/>
                                </a:lnTo>
                                <a:lnTo>
                                  <a:pt x="266627" y="161010"/>
                                </a:lnTo>
                                <a:lnTo>
                                  <a:pt x="266694" y="161006"/>
                                </a:lnTo>
                                <a:lnTo>
                                  <a:pt x="266761" y="161002"/>
                                </a:lnTo>
                                <a:lnTo>
                                  <a:pt x="266828" y="160997"/>
                                </a:lnTo>
                                <a:lnTo>
                                  <a:pt x="266894" y="160993"/>
                                </a:lnTo>
                                <a:lnTo>
                                  <a:pt x="266961" y="160989"/>
                                </a:lnTo>
                                <a:lnTo>
                                  <a:pt x="267028" y="160985"/>
                                </a:lnTo>
                                <a:lnTo>
                                  <a:pt x="267095" y="160980"/>
                                </a:lnTo>
                                <a:lnTo>
                                  <a:pt x="267162" y="160976"/>
                                </a:lnTo>
                                <a:lnTo>
                                  <a:pt x="267228" y="160972"/>
                                </a:lnTo>
                                <a:lnTo>
                                  <a:pt x="267295" y="160968"/>
                                </a:lnTo>
                                <a:lnTo>
                                  <a:pt x="267362" y="160963"/>
                                </a:lnTo>
                                <a:lnTo>
                                  <a:pt x="267429" y="160959"/>
                                </a:lnTo>
                                <a:lnTo>
                                  <a:pt x="267496" y="160955"/>
                                </a:lnTo>
                                <a:lnTo>
                                  <a:pt x="267562" y="160951"/>
                                </a:lnTo>
                                <a:lnTo>
                                  <a:pt x="267629" y="160946"/>
                                </a:lnTo>
                                <a:lnTo>
                                  <a:pt x="267696" y="160942"/>
                                </a:lnTo>
                                <a:lnTo>
                                  <a:pt x="267763" y="160938"/>
                                </a:lnTo>
                                <a:lnTo>
                                  <a:pt x="267829" y="160934"/>
                                </a:lnTo>
                                <a:lnTo>
                                  <a:pt x="267896" y="160929"/>
                                </a:lnTo>
                                <a:lnTo>
                                  <a:pt x="267963" y="160925"/>
                                </a:lnTo>
                                <a:lnTo>
                                  <a:pt x="268030" y="160921"/>
                                </a:lnTo>
                                <a:lnTo>
                                  <a:pt x="268097" y="160916"/>
                                </a:lnTo>
                                <a:lnTo>
                                  <a:pt x="268163" y="160912"/>
                                </a:lnTo>
                                <a:lnTo>
                                  <a:pt x="268230" y="160908"/>
                                </a:lnTo>
                                <a:lnTo>
                                  <a:pt x="268297" y="160904"/>
                                </a:lnTo>
                                <a:lnTo>
                                  <a:pt x="268364" y="160899"/>
                                </a:lnTo>
                                <a:lnTo>
                                  <a:pt x="268431" y="160895"/>
                                </a:lnTo>
                                <a:lnTo>
                                  <a:pt x="268497" y="160891"/>
                                </a:lnTo>
                                <a:lnTo>
                                  <a:pt x="268564" y="160886"/>
                                </a:lnTo>
                                <a:lnTo>
                                  <a:pt x="268631" y="160882"/>
                                </a:lnTo>
                                <a:lnTo>
                                  <a:pt x="268698" y="160878"/>
                                </a:lnTo>
                                <a:lnTo>
                                  <a:pt x="268765" y="160874"/>
                                </a:lnTo>
                                <a:lnTo>
                                  <a:pt x="268831" y="160869"/>
                                </a:lnTo>
                                <a:lnTo>
                                  <a:pt x="268898" y="160865"/>
                                </a:lnTo>
                                <a:lnTo>
                                  <a:pt x="268965" y="160861"/>
                                </a:lnTo>
                                <a:lnTo>
                                  <a:pt x="269032" y="160856"/>
                                </a:lnTo>
                                <a:lnTo>
                                  <a:pt x="269099" y="160852"/>
                                </a:lnTo>
                                <a:lnTo>
                                  <a:pt x="269165" y="160848"/>
                                </a:lnTo>
                                <a:lnTo>
                                  <a:pt x="269232" y="160843"/>
                                </a:lnTo>
                                <a:lnTo>
                                  <a:pt x="269299" y="160839"/>
                                </a:lnTo>
                                <a:lnTo>
                                  <a:pt x="269366" y="160835"/>
                                </a:lnTo>
                                <a:lnTo>
                                  <a:pt x="269432" y="160830"/>
                                </a:lnTo>
                                <a:lnTo>
                                  <a:pt x="269499" y="160826"/>
                                </a:lnTo>
                                <a:lnTo>
                                  <a:pt x="269566" y="160822"/>
                                </a:lnTo>
                                <a:lnTo>
                                  <a:pt x="269633" y="160817"/>
                                </a:lnTo>
                                <a:lnTo>
                                  <a:pt x="269700" y="160813"/>
                                </a:lnTo>
                                <a:lnTo>
                                  <a:pt x="269766" y="160809"/>
                                </a:lnTo>
                                <a:lnTo>
                                  <a:pt x="269833" y="160804"/>
                                </a:lnTo>
                                <a:lnTo>
                                  <a:pt x="269900" y="160800"/>
                                </a:lnTo>
                                <a:lnTo>
                                  <a:pt x="269967" y="160796"/>
                                </a:lnTo>
                                <a:lnTo>
                                  <a:pt x="270034" y="160791"/>
                                </a:lnTo>
                                <a:lnTo>
                                  <a:pt x="270100" y="160787"/>
                                </a:lnTo>
                                <a:lnTo>
                                  <a:pt x="270167" y="160783"/>
                                </a:lnTo>
                                <a:lnTo>
                                  <a:pt x="270234" y="160778"/>
                                </a:lnTo>
                                <a:lnTo>
                                  <a:pt x="270301" y="160774"/>
                                </a:lnTo>
                                <a:lnTo>
                                  <a:pt x="270368" y="160770"/>
                                </a:lnTo>
                                <a:lnTo>
                                  <a:pt x="270434" y="160765"/>
                                </a:lnTo>
                                <a:lnTo>
                                  <a:pt x="270501" y="160761"/>
                                </a:lnTo>
                                <a:lnTo>
                                  <a:pt x="270568" y="160757"/>
                                </a:lnTo>
                                <a:lnTo>
                                  <a:pt x="270635" y="160752"/>
                                </a:lnTo>
                                <a:lnTo>
                                  <a:pt x="270701" y="160748"/>
                                </a:lnTo>
                                <a:lnTo>
                                  <a:pt x="270768" y="160743"/>
                                </a:lnTo>
                                <a:lnTo>
                                  <a:pt x="270835" y="160739"/>
                                </a:lnTo>
                                <a:lnTo>
                                  <a:pt x="270902" y="160735"/>
                                </a:lnTo>
                                <a:lnTo>
                                  <a:pt x="270969" y="160730"/>
                                </a:lnTo>
                                <a:lnTo>
                                  <a:pt x="271035" y="160726"/>
                                </a:lnTo>
                                <a:lnTo>
                                  <a:pt x="271102" y="160722"/>
                                </a:lnTo>
                                <a:lnTo>
                                  <a:pt x="271169" y="160717"/>
                                </a:lnTo>
                                <a:lnTo>
                                  <a:pt x="271236" y="160713"/>
                                </a:lnTo>
                                <a:lnTo>
                                  <a:pt x="271303" y="160708"/>
                                </a:lnTo>
                                <a:lnTo>
                                  <a:pt x="271369" y="160704"/>
                                </a:lnTo>
                                <a:lnTo>
                                  <a:pt x="271436" y="160700"/>
                                </a:lnTo>
                                <a:lnTo>
                                  <a:pt x="271503" y="160695"/>
                                </a:lnTo>
                                <a:lnTo>
                                  <a:pt x="271570" y="160691"/>
                                </a:lnTo>
                                <a:lnTo>
                                  <a:pt x="271637" y="160686"/>
                                </a:lnTo>
                                <a:lnTo>
                                  <a:pt x="271703" y="160682"/>
                                </a:lnTo>
                                <a:lnTo>
                                  <a:pt x="271770" y="160678"/>
                                </a:lnTo>
                                <a:lnTo>
                                  <a:pt x="271837" y="160673"/>
                                </a:lnTo>
                                <a:lnTo>
                                  <a:pt x="271904" y="160669"/>
                                </a:lnTo>
                                <a:lnTo>
                                  <a:pt x="271971" y="160664"/>
                                </a:lnTo>
                                <a:lnTo>
                                  <a:pt x="272037" y="160660"/>
                                </a:lnTo>
                                <a:lnTo>
                                  <a:pt x="272104" y="160656"/>
                                </a:lnTo>
                                <a:lnTo>
                                  <a:pt x="272171" y="160651"/>
                                </a:lnTo>
                                <a:lnTo>
                                  <a:pt x="272238" y="160647"/>
                                </a:lnTo>
                                <a:lnTo>
                                  <a:pt x="272304" y="160642"/>
                                </a:lnTo>
                                <a:lnTo>
                                  <a:pt x="272371" y="160638"/>
                                </a:lnTo>
                                <a:lnTo>
                                  <a:pt x="272438" y="160633"/>
                                </a:lnTo>
                                <a:lnTo>
                                  <a:pt x="272505" y="160629"/>
                                </a:lnTo>
                                <a:lnTo>
                                  <a:pt x="272572" y="160624"/>
                                </a:lnTo>
                                <a:lnTo>
                                  <a:pt x="272638" y="160620"/>
                                </a:lnTo>
                                <a:lnTo>
                                  <a:pt x="272705" y="160616"/>
                                </a:lnTo>
                                <a:lnTo>
                                  <a:pt x="272772" y="160611"/>
                                </a:lnTo>
                                <a:lnTo>
                                  <a:pt x="272839" y="160607"/>
                                </a:lnTo>
                                <a:lnTo>
                                  <a:pt x="272906" y="160602"/>
                                </a:lnTo>
                                <a:lnTo>
                                  <a:pt x="272972" y="160598"/>
                                </a:lnTo>
                                <a:lnTo>
                                  <a:pt x="273039" y="160593"/>
                                </a:lnTo>
                                <a:lnTo>
                                  <a:pt x="273106" y="160589"/>
                                </a:lnTo>
                                <a:lnTo>
                                  <a:pt x="273173" y="160584"/>
                                </a:lnTo>
                                <a:lnTo>
                                  <a:pt x="273240" y="160580"/>
                                </a:lnTo>
                                <a:lnTo>
                                  <a:pt x="273306" y="160576"/>
                                </a:lnTo>
                                <a:lnTo>
                                  <a:pt x="273373" y="160571"/>
                                </a:lnTo>
                                <a:lnTo>
                                  <a:pt x="273440" y="160567"/>
                                </a:lnTo>
                                <a:lnTo>
                                  <a:pt x="273507" y="160562"/>
                                </a:lnTo>
                                <a:lnTo>
                                  <a:pt x="273573" y="160558"/>
                                </a:lnTo>
                                <a:lnTo>
                                  <a:pt x="273640" y="160553"/>
                                </a:lnTo>
                                <a:lnTo>
                                  <a:pt x="273707" y="160549"/>
                                </a:lnTo>
                                <a:lnTo>
                                  <a:pt x="273774" y="160544"/>
                                </a:lnTo>
                                <a:lnTo>
                                  <a:pt x="273841" y="160540"/>
                                </a:lnTo>
                                <a:lnTo>
                                  <a:pt x="273907" y="160535"/>
                                </a:lnTo>
                                <a:lnTo>
                                  <a:pt x="273974" y="160531"/>
                                </a:lnTo>
                                <a:lnTo>
                                  <a:pt x="274041" y="160526"/>
                                </a:lnTo>
                                <a:lnTo>
                                  <a:pt x="274108" y="160522"/>
                                </a:lnTo>
                                <a:lnTo>
                                  <a:pt x="274175" y="160517"/>
                                </a:lnTo>
                                <a:lnTo>
                                  <a:pt x="274241" y="160513"/>
                                </a:lnTo>
                                <a:lnTo>
                                  <a:pt x="274308" y="160508"/>
                                </a:lnTo>
                                <a:lnTo>
                                  <a:pt x="274375" y="160504"/>
                                </a:lnTo>
                                <a:lnTo>
                                  <a:pt x="274442" y="160499"/>
                                </a:lnTo>
                                <a:lnTo>
                                  <a:pt x="274509" y="160495"/>
                                </a:lnTo>
                                <a:lnTo>
                                  <a:pt x="274575" y="160490"/>
                                </a:lnTo>
                                <a:lnTo>
                                  <a:pt x="274642" y="160486"/>
                                </a:lnTo>
                                <a:lnTo>
                                  <a:pt x="274709" y="160481"/>
                                </a:lnTo>
                                <a:lnTo>
                                  <a:pt x="274776" y="160477"/>
                                </a:lnTo>
                                <a:lnTo>
                                  <a:pt x="274842" y="160472"/>
                                </a:lnTo>
                                <a:lnTo>
                                  <a:pt x="274909" y="160468"/>
                                </a:lnTo>
                                <a:lnTo>
                                  <a:pt x="274976" y="160463"/>
                                </a:lnTo>
                                <a:lnTo>
                                  <a:pt x="275043" y="160459"/>
                                </a:lnTo>
                                <a:lnTo>
                                  <a:pt x="275110" y="160454"/>
                                </a:lnTo>
                                <a:lnTo>
                                  <a:pt x="275176" y="160450"/>
                                </a:lnTo>
                                <a:lnTo>
                                  <a:pt x="275243" y="160445"/>
                                </a:lnTo>
                                <a:lnTo>
                                  <a:pt x="275310" y="160440"/>
                                </a:lnTo>
                                <a:lnTo>
                                  <a:pt x="275377" y="160436"/>
                                </a:lnTo>
                                <a:lnTo>
                                  <a:pt x="275444" y="160431"/>
                                </a:lnTo>
                                <a:lnTo>
                                  <a:pt x="275510" y="160427"/>
                                </a:lnTo>
                                <a:lnTo>
                                  <a:pt x="275577" y="160422"/>
                                </a:lnTo>
                                <a:lnTo>
                                  <a:pt x="275644" y="160418"/>
                                </a:lnTo>
                                <a:lnTo>
                                  <a:pt x="275711" y="160413"/>
                                </a:lnTo>
                                <a:lnTo>
                                  <a:pt x="275778" y="160409"/>
                                </a:lnTo>
                                <a:lnTo>
                                  <a:pt x="275844" y="160404"/>
                                </a:lnTo>
                                <a:lnTo>
                                  <a:pt x="275911" y="160400"/>
                                </a:lnTo>
                                <a:lnTo>
                                  <a:pt x="275978" y="160395"/>
                                </a:lnTo>
                                <a:lnTo>
                                  <a:pt x="276045" y="160390"/>
                                </a:lnTo>
                                <a:lnTo>
                                  <a:pt x="276112" y="160386"/>
                                </a:lnTo>
                                <a:lnTo>
                                  <a:pt x="276178" y="160381"/>
                                </a:lnTo>
                                <a:lnTo>
                                  <a:pt x="276245" y="160377"/>
                                </a:lnTo>
                                <a:lnTo>
                                  <a:pt x="276312" y="160372"/>
                                </a:lnTo>
                                <a:lnTo>
                                  <a:pt x="276379" y="160368"/>
                                </a:lnTo>
                                <a:lnTo>
                                  <a:pt x="276445" y="160363"/>
                                </a:lnTo>
                                <a:lnTo>
                                  <a:pt x="276512" y="160358"/>
                                </a:lnTo>
                                <a:lnTo>
                                  <a:pt x="276579" y="160354"/>
                                </a:lnTo>
                                <a:lnTo>
                                  <a:pt x="276646" y="160349"/>
                                </a:lnTo>
                                <a:lnTo>
                                  <a:pt x="276713" y="160345"/>
                                </a:lnTo>
                                <a:lnTo>
                                  <a:pt x="276779" y="160340"/>
                                </a:lnTo>
                                <a:lnTo>
                                  <a:pt x="276846" y="160335"/>
                                </a:lnTo>
                                <a:lnTo>
                                  <a:pt x="276913" y="160331"/>
                                </a:lnTo>
                                <a:lnTo>
                                  <a:pt x="276980" y="160326"/>
                                </a:lnTo>
                                <a:lnTo>
                                  <a:pt x="277047" y="160322"/>
                                </a:lnTo>
                                <a:lnTo>
                                  <a:pt x="277113" y="160317"/>
                                </a:lnTo>
                                <a:lnTo>
                                  <a:pt x="277180" y="160312"/>
                                </a:lnTo>
                                <a:lnTo>
                                  <a:pt x="277247" y="160308"/>
                                </a:lnTo>
                                <a:lnTo>
                                  <a:pt x="277314" y="160303"/>
                                </a:lnTo>
                                <a:lnTo>
                                  <a:pt x="277381" y="160299"/>
                                </a:lnTo>
                                <a:lnTo>
                                  <a:pt x="277447" y="160294"/>
                                </a:lnTo>
                                <a:lnTo>
                                  <a:pt x="277514" y="160289"/>
                                </a:lnTo>
                                <a:lnTo>
                                  <a:pt x="277581" y="160285"/>
                                </a:lnTo>
                                <a:lnTo>
                                  <a:pt x="277648" y="160280"/>
                                </a:lnTo>
                                <a:lnTo>
                                  <a:pt x="277714" y="160275"/>
                                </a:lnTo>
                                <a:lnTo>
                                  <a:pt x="277781" y="160271"/>
                                </a:lnTo>
                                <a:lnTo>
                                  <a:pt x="277848" y="160266"/>
                                </a:lnTo>
                                <a:lnTo>
                                  <a:pt x="277915" y="160262"/>
                                </a:lnTo>
                                <a:lnTo>
                                  <a:pt x="277982" y="160257"/>
                                </a:lnTo>
                                <a:lnTo>
                                  <a:pt x="278048" y="160252"/>
                                </a:lnTo>
                                <a:lnTo>
                                  <a:pt x="278115" y="160248"/>
                                </a:lnTo>
                                <a:lnTo>
                                  <a:pt x="278182" y="160243"/>
                                </a:lnTo>
                                <a:lnTo>
                                  <a:pt x="278249" y="160238"/>
                                </a:lnTo>
                                <a:lnTo>
                                  <a:pt x="278316" y="160234"/>
                                </a:lnTo>
                                <a:lnTo>
                                  <a:pt x="278382" y="160229"/>
                                </a:lnTo>
                                <a:lnTo>
                                  <a:pt x="278449" y="160224"/>
                                </a:lnTo>
                                <a:lnTo>
                                  <a:pt x="278516" y="160220"/>
                                </a:lnTo>
                                <a:lnTo>
                                  <a:pt x="278583" y="160215"/>
                                </a:lnTo>
                                <a:lnTo>
                                  <a:pt x="278650" y="160210"/>
                                </a:lnTo>
                                <a:lnTo>
                                  <a:pt x="278716" y="160206"/>
                                </a:lnTo>
                                <a:lnTo>
                                  <a:pt x="278783" y="160201"/>
                                </a:lnTo>
                                <a:lnTo>
                                  <a:pt x="278850" y="160196"/>
                                </a:lnTo>
                                <a:lnTo>
                                  <a:pt x="278917" y="160192"/>
                                </a:lnTo>
                                <a:lnTo>
                                  <a:pt x="278984" y="160187"/>
                                </a:lnTo>
                                <a:lnTo>
                                  <a:pt x="279050" y="160182"/>
                                </a:lnTo>
                                <a:lnTo>
                                  <a:pt x="279117" y="160178"/>
                                </a:lnTo>
                                <a:lnTo>
                                  <a:pt x="279184" y="160173"/>
                                </a:lnTo>
                                <a:lnTo>
                                  <a:pt x="279251" y="160168"/>
                                </a:lnTo>
                                <a:lnTo>
                                  <a:pt x="279317" y="160164"/>
                                </a:lnTo>
                                <a:lnTo>
                                  <a:pt x="279384" y="160159"/>
                                </a:lnTo>
                                <a:lnTo>
                                  <a:pt x="279451" y="160154"/>
                                </a:lnTo>
                                <a:lnTo>
                                  <a:pt x="279518" y="160150"/>
                                </a:lnTo>
                                <a:lnTo>
                                  <a:pt x="279585" y="160145"/>
                                </a:lnTo>
                                <a:lnTo>
                                  <a:pt x="279651" y="160140"/>
                                </a:lnTo>
                                <a:lnTo>
                                  <a:pt x="279718" y="160135"/>
                                </a:lnTo>
                                <a:lnTo>
                                  <a:pt x="279785" y="160131"/>
                                </a:lnTo>
                                <a:lnTo>
                                  <a:pt x="279852" y="160126"/>
                                </a:lnTo>
                                <a:lnTo>
                                  <a:pt x="279919" y="160121"/>
                                </a:lnTo>
                                <a:lnTo>
                                  <a:pt x="279985" y="160117"/>
                                </a:lnTo>
                                <a:lnTo>
                                  <a:pt x="280052" y="160112"/>
                                </a:lnTo>
                                <a:lnTo>
                                  <a:pt x="280119" y="160107"/>
                                </a:lnTo>
                                <a:lnTo>
                                  <a:pt x="280186" y="160102"/>
                                </a:lnTo>
                                <a:lnTo>
                                  <a:pt x="280253" y="160098"/>
                                </a:lnTo>
                                <a:lnTo>
                                  <a:pt x="280319" y="160093"/>
                                </a:lnTo>
                                <a:lnTo>
                                  <a:pt x="280386" y="160088"/>
                                </a:lnTo>
                                <a:lnTo>
                                  <a:pt x="280453" y="160084"/>
                                </a:lnTo>
                                <a:lnTo>
                                  <a:pt x="280520" y="160079"/>
                                </a:lnTo>
                                <a:lnTo>
                                  <a:pt x="280586" y="160074"/>
                                </a:lnTo>
                                <a:lnTo>
                                  <a:pt x="280653" y="160069"/>
                                </a:lnTo>
                                <a:lnTo>
                                  <a:pt x="280720" y="160065"/>
                                </a:lnTo>
                                <a:lnTo>
                                  <a:pt x="280787" y="160060"/>
                                </a:lnTo>
                                <a:lnTo>
                                  <a:pt x="280854" y="160055"/>
                                </a:lnTo>
                                <a:lnTo>
                                  <a:pt x="280920" y="160050"/>
                                </a:lnTo>
                                <a:lnTo>
                                  <a:pt x="280987" y="160046"/>
                                </a:lnTo>
                                <a:lnTo>
                                  <a:pt x="281054" y="160041"/>
                                </a:lnTo>
                                <a:lnTo>
                                  <a:pt x="281121" y="160036"/>
                                </a:lnTo>
                                <a:lnTo>
                                  <a:pt x="281188" y="160031"/>
                                </a:lnTo>
                                <a:lnTo>
                                  <a:pt x="281254" y="160027"/>
                                </a:lnTo>
                                <a:lnTo>
                                  <a:pt x="281321" y="160022"/>
                                </a:lnTo>
                                <a:lnTo>
                                  <a:pt x="281388" y="160017"/>
                                </a:lnTo>
                                <a:lnTo>
                                  <a:pt x="281455" y="160012"/>
                                </a:lnTo>
                                <a:lnTo>
                                  <a:pt x="281522" y="160007"/>
                                </a:lnTo>
                                <a:lnTo>
                                  <a:pt x="281588" y="160003"/>
                                </a:lnTo>
                                <a:lnTo>
                                  <a:pt x="281655" y="159998"/>
                                </a:lnTo>
                                <a:lnTo>
                                  <a:pt x="281722" y="159993"/>
                                </a:lnTo>
                                <a:lnTo>
                                  <a:pt x="281789" y="159988"/>
                                </a:lnTo>
                                <a:lnTo>
                                  <a:pt x="281855" y="159984"/>
                                </a:lnTo>
                                <a:lnTo>
                                  <a:pt x="281922" y="159979"/>
                                </a:lnTo>
                                <a:lnTo>
                                  <a:pt x="281989" y="159974"/>
                                </a:lnTo>
                                <a:lnTo>
                                  <a:pt x="282056" y="159969"/>
                                </a:lnTo>
                                <a:lnTo>
                                  <a:pt x="282123" y="159964"/>
                                </a:lnTo>
                                <a:lnTo>
                                  <a:pt x="282189" y="159960"/>
                                </a:lnTo>
                                <a:lnTo>
                                  <a:pt x="282256" y="159955"/>
                                </a:lnTo>
                                <a:lnTo>
                                  <a:pt x="282323" y="159950"/>
                                </a:lnTo>
                                <a:lnTo>
                                  <a:pt x="282390" y="159945"/>
                                </a:lnTo>
                                <a:lnTo>
                                  <a:pt x="282457" y="159940"/>
                                </a:lnTo>
                                <a:lnTo>
                                  <a:pt x="282523" y="159935"/>
                                </a:lnTo>
                                <a:lnTo>
                                  <a:pt x="282590" y="159931"/>
                                </a:lnTo>
                                <a:lnTo>
                                  <a:pt x="282657" y="159926"/>
                                </a:lnTo>
                                <a:lnTo>
                                  <a:pt x="282724" y="159921"/>
                                </a:lnTo>
                                <a:lnTo>
                                  <a:pt x="282791" y="159916"/>
                                </a:lnTo>
                                <a:lnTo>
                                  <a:pt x="282857" y="159911"/>
                                </a:lnTo>
                                <a:lnTo>
                                  <a:pt x="282924" y="159907"/>
                                </a:lnTo>
                                <a:lnTo>
                                  <a:pt x="282991" y="159902"/>
                                </a:lnTo>
                                <a:lnTo>
                                  <a:pt x="283058" y="159897"/>
                                </a:lnTo>
                                <a:lnTo>
                                  <a:pt x="283125" y="159892"/>
                                </a:lnTo>
                                <a:lnTo>
                                  <a:pt x="283191" y="159887"/>
                                </a:lnTo>
                                <a:lnTo>
                                  <a:pt x="283258" y="159882"/>
                                </a:lnTo>
                                <a:lnTo>
                                  <a:pt x="283325" y="159878"/>
                                </a:lnTo>
                                <a:lnTo>
                                  <a:pt x="283392" y="159873"/>
                                </a:lnTo>
                                <a:lnTo>
                                  <a:pt x="283458" y="159868"/>
                                </a:lnTo>
                                <a:lnTo>
                                  <a:pt x="283525" y="159863"/>
                                </a:lnTo>
                                <a:lnTo>
                                  <a:pt x="283592" y="159858"/>
                                </a:lnTo>
                                <a:lnTo>
                                  <a:pt x="283659" y="159853"/>
                                </a:lnTo>
                                <a:lnTo>
                                  <a:pt x="283726" y="159848"/>
                                </a:lnTo>
                                <a:lnTo>
                                  <a:pt x="283792" y="159844"/>
                                </a:lnTo>
                                <a:lnTo>
                                  <a:pt x="283859" y="159839"/>
                                </a:lnTo>
                                <a:lnTo>
                                  <a:pt x="283926" y="159834"/>
                                </a:lnTo>
                                <a:lnTo>
                                  <a:pt x="283993" y="159829"/>
                                </a:lnTo>
                                <a:lnTo>
                                  <a:pt x="284060" y="159824"/>
                                </a:lnTo>
                                <a:lnTo>
                                  <a:pt x="284126" y="159819"/>
                                </a:lnTo>
                                <a:lnTo>
                                  <a:pt x="284193" y="159814"/>
                                </a:lnTo>
                                <a:lnTo>
                                  <a:pt x="284260" y="159809"/>
                                </a:lnTo>
                                <a:lnTo>
                                  <a:pt x="284327" y="159805"/>
                                </a:lnTo>
                                <a:lnTo>
                                  <a:pt x="284394" y="159800"/>
                                </a:lnTo>
                                <a:lnTo>
                                  <a:pt x="284460" y="159795"/>
                                </a:lnTo>
                                <a:lnTo>
                                  <a:pt x="284527" y="159790"/>
                                </a:lnTo>
                                <a:lnTo>
                                  <a:pt x="284594" y="159785"/>
                                </a:lnTo>
                                <a:lnTo>
                                  <a:pt x="284661" y="159780"/>
                                </a:lnTo>
                                <a:lnTo>
                                  <a:pt x="284727" y="159775"/>
                                </a:lnTo>
                                <a:lnTo>
                                  <a:pt x="284794" y="159770"/>
                                </a:lnTo>
                                <a:lnTo>
                                  <a:pt x="284861" y="159765"/>
                                </a:lnTo>
                                <a:lnTo>
                                  <a:pt x="284928" y="159760"/>
                                </a:lnTo>
                                <a:lnTo>
                                  <a:pt x="284995" y="159756"/>
                                </a:lnTo>
                                <a:lnTo>
                                  <a:pt x="285061" y="159751"/>
                                </a:lnTo>
                                <a:lnTo>
                                  <a:pt x="285128" y="159746"/>
                                </a:lnTo>
                                <a:lnTo>
                                  <a:pt x="285195" y="159741"/>
                                </a:lnTo>
                                <a:lnTo>
                                  <a:pt x="285262" y="159736"/>
                                </a:lnTo>
                                <a:lnTo>
                                  <a:pt x="285329" y="159731"/>
                                </a:lnTo>
                                <a:lnTo>
                                  <a:pt x="285395" y="159726"/>
                                </a:lnTo>
                                <a:lnTo>
                                  <a:pt x="285462" y="159721"/>
                                </a:lnTo>
                                <a:lnTo>
                                  <a:pt x="285529" y="159716"/>
                                </a:lnTo>
                                <a:lnTo>
                                  <a:pt x="285596" y="159711"/>
                                </a:lnTo>
                                <a:lnTo>
                                  <a:pt x="285663" y="159706"/>
                                </a:lnTo>
                                <a:lnTo>
                                  <a:pt x="285729" y="159701"/>
                                </a:lnTo>
                                <a:lnTo>
                                  <a:pt x="285796" y="159696"/>
                                </a:lnTo>
                                <a:lnTo>
                                  <a:pt x="285863" y="159691"/>
                                </a:lnTo>
                                <a:lnTo>
                                  <a:pt x="285930" y="159686"/>
                                </a:lnTo>
                                <a:lnTo>
                                  <a:pt x="285997" y="159682"/>
                                </a:lnTo>
                                <a:lnTo>
                                  <a:pt x="286063" y="159677"/>
                                </a:lnTo>
                                <a:lnTo>
                                  <a:pt x="286130" y="159672"/>
                                </a:lnTo>
                                <a:lnTo>
                                  <a:pt x="286197" y="159667"/>
                                </a:lnTo>
                                <a:lnTo>
                                  <a:pt x="286264" y="159662"/>
                                </a:lnTo>
                                <a:lnTo>
                                  <a:pt x="286330" y="159657"/>
                                </a:lnTo>
                                <a:lnTo>
                                  <a:pt x="286397" y="159652"/>
                                </a:lnTo>
                                <a:lnTo>
                                  <a:pt x="286464" y="159647"/>
                                </a:lnTo>
                                <a:lnTo>
                                  <a:pt x="286531" y="159642"/>
                                </a:lnTo>
                                <a:lnTo>
                                  <a:pt x="286598" y="159637"/>
                                </a:lnTo>
                                <a:lnTo>
                                  <a:pt x="286664" y="159632"/>
                                </a:lnTo>
                                <a:lnTo>
                                  <a:pt x="286731" y="159627"/>
                                </a:lnTo>
                                <a:lnTo>
                                  <a:pt x="286798" y="159622"/>
                                </a:lnTo>
                                <a:lnTo>
                                  <a:pt x="286865" y="159617"/>
                                </a:lnTo>
                                <a:lnTo>
                                  <a:pt x="286932" y="159612"/>
                                </a:lnTo>
                                <a:lnTo>
                                  <a:pt x="286998" y="159607"/>
                                </a:lnTo>
                                <a:lnTo>
                                  <a:pt x="287065" y="159602"/>
                                </a:lnTo>
                                <a:lnTo>
                                  <a:pt x="287132" y="159597"/>
                                </a:lnTo>
                                <a:lnTo>
                                  <a:pt x="287199" y="159592"/>
                                </a:lnTo>
                                <a:lnTo>
                                  <a:pt x="287266" y="159587"/>
                                </a:lnTo>
                                <a:lnTo>
                                  <a:pt x="287332" y="159582"/>
                                </a:lnTo>
                                <a:lnTo>
                                  <a:pt x="287399" y="159577"/>
                                </a:lnTo>
                                <a:lnTo>
                                  <a:pt x="287466" y="159572"/>
                                </a:lnTo>
                                <a:lnTo>
                                  <a:pt x="287533" y="159567"/>
                                </a:lnTo>
                                <a:lnTo>
                                  <a:pt x="287599" y="159562"/>
                                </a:lnTo>
                                <a:lnTo>
                                  <a:pt x="287666" y="159557"/>
                                </a:lnTo>
                                <a:lnTo>
                                  <a:pt x="287733" y="159552"/>
                                </a:lnTo>
                                <a:lnTo>
                                  <a:pt x="287800" y="159547"/>
                                </a:lnTo>
                                <a:lnTo>
                                  <a:pt x="287867" y="159542"/>
                                </a:lnTo>
                                <a:lnTo>
                                  <a:pt x="287933" y="159537"/>
                                </a:lnTo>
                                <a:lnTo>
                                  <a:pt x="288000" y="159532"/>
                                </a:lnTo>
                                <a:lnTo>
                                  <a:pt x="288067" y="159527"/>
                                </a:lnTo>
                                <a:lnTo>
                                  <a:pt x="288134" y="159522"/>
                                </a:lnTo>
                                <a:lnTo>
                                  <a:pt x="288201" y="159517"/>
                                </a:lnTo>
                                <a:lnTo>
                                  <a:pt x="288267" y="159512"/>
                                </a:lnTo>
                                <a:lnTo>
                                  <a:pt x="288334" y="159506"/>
                                </a:lnTo>
                                <a:lnTo>
                                  <a:pt x="288401" y="159501"/>
                                </a:lnTo>
                                <a:lnTo>
                                  <a:pt x="288468" y="159496"/>
                                </a:lnTo>
                                <a:lnTo>
                                  <a:pt x="288535" y="159491"/>
                                </a:lnTo>
                                <a:lnTo>
                                  <a:pt x="288601" y="159486"/>
                                </a:lnTo>
                                <a:lnTo>
                                  <a:pt x="288668" y="159481"/>
                                </a:lnTo>
                                <a:lnTo>
                                  <a:pt x="288735" y="159476"/>
                                </a:lnTo>
                                <a:lnTo>
                                  <a:pt x="288802" y="159471"/>
                                </a:lnTo>
                                <a:lnTo>
                                  <a:pt x="288869" y="159466"/>
                                </a:lnTo>
                                <a:lnTo>
                                  <a:pt x="288935" y="159461"/>
                                </a:lnTo>
                                <a:lnTo>
                                  <a:pt x="289002" y="159456"/>
                                </a:lnTo>
                                <a:lnTo>
                                  <a:pt x="289069" y="159451"/>
                                </a:lnTo>
                                <a:lnTo>
                                  <a:pt x="289136" y="159446"/>
                                </a:lnTo>
                                <a:lnTo>
                                  <a:pt x="289202" y="159441"/>
                                </a:lnTo>
                                <a:lnTo>
                                  <a:pt x="289269" y="159436"/>
                                </a:lnTo>
                                <a:lnTo>
                                  <a:pt x="289336" y="159430"/>
                                </a:lnTo>
                                <a:lnTo>
                                  <a:pt x="289403" y="159425"/>
                                </a:lnTo>
                                <a:lnTo>
                                  <a:pt x="289470" y="159420"/>
                                </a:lnTo>
                                <a:lnTo>
                                  <a:pt x="289536" y="159415"/>
                                </a:lnTo>
                                <a:lnTo>
                                  <a:pt x="289603" y="159410"/>
                                </a:lnTo>
                                <a:lnTo>
                                  <a:pt x="289670" y="159405"/>
                                </a:lnTo>
                                <a:lnTo>
                                  <a:pt x="289737" y="159400"/>
                                </a:lnTo>
                                <a:lnTo>
                                  <a:pt x="289804" y="159395"/>
                                </a:lnTo>
                                <a:lnTo>
                                  <a:pt x="289870" y="159390"/>
                                </a:lnTo>
                                <a:lnTo>
                                  <a:pt x="289937" y="159385"/>
                                </a:lnTo>
                                <a:lnTo>
                                  <a:pt x="290004" y="159379"/>
                                </a:lnTo>
                                <a:lnTo>
                                  <a:pt x="290071" y="159374"/>
                                </a:lnTo>
                                <a:lnTo>
                                  <a:pt x="290138" y="159369"/>
                                </a:lnTo>
                                <a:lnTo>
                                  <a:pt x="290204" y="159364"/>
                                </a:lnTo>
                                <a:lnTo>
                                  <a:pt x="290271" y="159359"/>
                                </a:lnTo>
                                <a:lnTo>
                                  <a:pt x="290338" y="159354"/>
                                </a:lnTo>
                                <a:lnTo>
                                  <a:pt x="290405" y="159349"/>
                                </a:lnTo>
                                <a:lnTo>
                                  <a:pt x="290471" y="159344"/>
                                </a:lnTo>
                                <a:lnTo>
                                  <a:pt x="290538" y="159338"/>
                                </a:lnTo>
                                <a:lnTo>
                                  <a:pt x="290605" y="159333"/>
                                </a:lnTo>
                                <a:lnTo>
                                  <a:pt x="290672" y="159328"/>
                                </a:lnTo>
                                <a:lnTo>
                                  <a:pt x="290739" y="159323"/>
                                </a:lnTo>
                                <a:lnTo>
                                  <a:pt x="290805" y="159318"/>
                                </a:lnTo>
                                <a:lnTo>
                                  <a:pt x="290872" y="159313"/>
                                </a:lnTo>
                                <a:lnTo>
                                  <a:pt x="290939" y="159307"/>
                                </a:lnTo>
                                <a:lnTo>
                                  <a:pt x="291006" y="159302"/>
                                </a:lnTo>
                                <a:lnTo>
                                  <a:pt x="291073" y="159297"/>
                                </a:lnTo>
                                <a:lnTo>
                                  <a:pt x="291139" y="159292"/>
                                </a:lnTo>
                                <a:lnTo>
                                  <a:pt x="291206" y="159287"/>
                                </a:lnTo>
                                <a:lnTo>
                                  <a:pt x="291273" y="159282"/>
                                </a:lnTo>
                                <a:lnTo>
                                  <a:pt x="291340" y="159276"/>
                                </a:lnTo>
                                <a:lnTo>
                                  <a:pt x="291407" y="159271"/>
                                </a:lnTo>
                                <a:lnTo>
                                  <a:pt x="291473" y="159266"/>
                                </a:lnTo>
                                <a:lnTo>
                                  <a:pt x="291540" y="159261"/>
                                </a:lnTo>
                                <a:lnTo>
                                  <a:pt x="291607" y="159256"/>
                                </a:lnTo>
                                <a:lnTo>
                                  <a:pt x="291674" y="159251"/>
                                </a:lnTo>
                                <a:lnTo>
                                  <a:pt x="291740" y="159245"/>
                                </a:lnTo>
                                <a:lnTo>
                                  <a:pt x="291807" y="159240"/>
                                </a:lnTo>
                                <a:lnTo>
                                  <a:pt x="291874" y="159235"/>
                                </a:lnTo>
                                <a:lnTo>
                                  <a:pt x="291941" y="159230"/>
                                </a:lnTo>
                                <a:lnTo>
                                  <a:pt x="292008" y="159225"/>
                                </a:lnTo>
                                <a:lnTo>
                                  <a:pt x="292074" y="159219"/>
                                </a:lnTo>
                                <a:lnTo>
                                  <a:pt x="292141" y="159214"/>
                                </a:lnTo>
                                <a:lnTo>
                                  <a:pt x="292208" y="159209"/>
                                </a:lnTo>
                                <a:lnTo>
                                  <a:pt x="292275" y="159204"/>
                                </a:lnTo>
                                <a:lnTo>
                                  <a:pt x="292342" y="159199"/>
                                </a:lnTo>
                                <a:lnTo>
                                  <a:pt x="292408" y="159193"/>
                                </a:lnTo>
                                <a:lnTo>
                                  <a:pt x="292475" y="159188"/>
                                </a:lnTo>
                                <a:lnTo>
                                  <a:pt x="292542" y="159183"/>
                                </a:lnTo>
                                <a:lnTo>
                                  <a:pt x="292609" y="159178"/>
                                </a:lnTo>
                                <a:lnTo>
                                  <a:pt x="292676" y="159172"/>
                                </a:lnTo>
                                <a:lnTo>
                                  <a:pt x="292742" y="159167"/>
                                </a:lnTo>
                                <a:lnTo>
                                  <a:pt x="292809" y="159162"/>
                                </a:lnTo>
                                <a:lnTo>
                                  <a:pt x="292876" y="159157"/>
                                </a:lnTo>
                                <a:lnTo>
                                  <a:pt x="292943" y="159151"/>
                                </a:lnTo>
                                <a:lnTo>
                                  <a:pt x="293010" y="159146"/>
                                </a:lnTo>
                                <a:lnTo>
                                  <a:pt x="293076" y="159141"/>
                                </a:lnTo>
                                <a:lnTo>
                                  <a:pt x="293143" y="159136"/>
                                </a:lnTo>
                                <a:lnTo>
                                  <a:pt x="293210" y="159131"/>
                                </a:lnTo>
                                <a:lnTo>
                                  <a:pt x="293277" y="159125"/>
                                </a:lnTo>
                                <a:lnTo>
                                  <a:pt x="293343" y="159120"/>
                                </a:lnTo>
                                <a:lnTo>
                                  <a:pt x="293410" y="159115"/>
                                </a:lnTo>
                                <a:lnTo>
                                  <a:pt x="293477" y="159109"/>
                                </a:lnTo>
                                <a:lnTo>
                                  <a:pt x="293544" y="159104"/>
                                </a:lnTo>
                                <a:lnTo>
                                  <a:pt x="293611" y="159099"/>
                                </a:lnTo>
                                <a:lnTo>
                                  <a:pt x="293677" y="159094"/>
                                </a:lnTo>
                                <a:lnTo>
                                  <a:pt x="293744" y="159088"/>
                                </a:lnTo>
                                <a:lnTo>
                                  <a:pt x="293811" y="159083"/>
                                </a:lnTo>
                                <a:lnTo>
                                  <a:pt x="293878" y="159078"/>
                                </a:lnTo>
                                <a:lnTo>
                                  <a:pt x="293945" y="159073"/>
                                </a:lnTo>
                                <a:lnTo>
                                  <a:pt x="294011" y="159067"/>
                                </a:lnTo>
                                <a:lnTo>
                                  <a:pt x="294078" y="159062"/>
                                </a:lnTo>
                                <a:lnTo>
                                  <a:pt x="294145" y="159057"/>
                                </a:lnTo>
                                <a:lnTo>
                                  <a:pt x="294212" y="159051"/>
                                </a:lnTo>
                                <a:lnTo>
                                  <a:pt x="294279" y="159046"/>
                                </a:lnTo>
                                <a:lnTo>
                                  <a:pt x="294345" y="159041"/>
                                </a:lnTo>
                                <a:lnTo>
                                  <a:pt x="294412" y="159035"/>
                                </a:lnTo>
                                <a:lnTo>
                                  <a:pt x="294479" y="159030"/>
                                </a:lnTo>
                                <a:lnTo>
                                  <a:pt x="294546" y="159025"/>
                                </a:lnTo>
                                <a:lnTo>
                                  <a:pt x="294612" y="159020"/>
                                </a:lnTo>
                                <a:lnTo>
                                  <a:pt x="294679" y="159014"/>
                                </a:lnTo>
                                <a:lnTo>
                                  <a:pt x="294746" y="159009"/>
                                </a:lnTo>
                                <a:lnTo>
                                  <a:pt x="294813" y="159004"/>
                                </a:lnTo>
                                <a:lnTo>
                                  <a:pt x="294880" y="158998"/>
                                </a:lnTo>
                                <a:lnTo>
                                  <a:pt x="294946" y="158993"/>
                                </a:lnTo>
                                <a:lnTo>
                                  <a:pt x="295013" y="158988"/>
                                </a:lnTo>
                                <a:lnTo>
                                  <a:pt x="295080" y="158982"/>
                                </a:lnTo>
                                <a:lnTo>
                                  <a:pt x="295147" y="158977"/>
                                </a:lnTo>
                                <a:lnTo>
                                  <a:pt x="295214" y="158972"/>
                                </a:lnTo>
                                <a:lnTo>
                                  <a:pt x="295280" y="158966"/>
                                </a:lnTo>
                                <a:lnTo>
                                  <a:pt x="295347" y="158961"/>
                                </a:lnTo>
                                <a:lnTo>
                                  <a:pt x="295414" y="158956"/>
                                </a:lnTo>
                                <a:lnTo>
                                  <a:pt x="295481" y="158950"/>
                                </a:lnTo>
                                <a:lnTo>
                                  <a:pt x="295548" y="158945"/>
                                </a:lnTo>
                                <a:lnTo>
                                  <a:pt x="295614" y="158940"/>
                                </a:lnTo>
                                <a:lnTo>
                                  <a:pt x="295681" y="158934"/>
                                </a:lnTo>
                                <a:lnTo>
                                  <a:pt x="295748" y="158929"/>
                                </a:lnTo>
                                <a:lnTo>
                                  <a:pt x="295815" y="158923"/>
                                </a:lnTo>
                                <a:lnTo>
                                  <a:pt x="295882" y="158918"/>
                                </a:lnTo>
                                <a:lnTo>
                                  <a:pt x="295948" y="158913"/>
                                </a:lnTo>
                                <a:lnTo>
                                  <a:pt x="296015" y="158907"/>
                                </a:lnTo>
                                <a:lnTo>
                                  <a:pt x="296082" y="158902"/>
                                </a:lnTo>
                                <a:lnTo>
                                  <a:pt x="296149" y="158897"/>
                                </a:lnTo>
                                <a:lnTo>
                                  <a:pt x="296215" y="158891"/>
                                </a:lnTo>
                                <a:lnTo>
                                  <a:pt x="296282" y="158886"/>
                                </a:lnTo>
                                <a:lnTo>
                                  <a:pt x="296349" y="158880"/>
                                </a:lnTo>
                                <a:lnTo>
                                  <a:pt x="296416" y="158875"/>
                                </a:lnTo>
                                <a:lnTo>
                                  <a:pt x="296483" y="158870"/>
                                </a:lnTo>
                                <a:lnTo>
                                  <a:pt x="296549" y="158864"/>
                                </a:lnTo>
                                <a:lnTo>
                                  <a:pt x="296616" y="158859"/>
                                </a:lnTo>
                                <a:lnTo>
                                  <a:pt x="296683" y="158853"/>
                                </a:lnTo>
                                <a:lnTo>
                                  <a:pt x="296750" y="158848"/>
                                </a:lnTo>
                                <a:lnTo>
                                  <a:pt x="296817" y="158843"/>
                                </a:lnTo>
                                <a:lnTo>
                                  <a:pt x="296883" y="158837"/>
                                </a:lnTo>
                                <a:lnTo>
                                  <a:pt x="296950" y="158832"/>
                                </a:lnTo>
                                <a:lnTo>
                                  <a:pt x="297017" y="158826"/>
                                </a:lnTo>
                                <a:lnTo>
                                  <a:pt x="297084" y="158821"/>
                                </a:lnTo>
                                <a:lnTo>
                                  <a:pt x="297151" y="158816"/>
                                </a:lnTo>
                                <a:lnTo>
                                  <a:pt x="297217" y="158810"/>
                                </a:lnTo>
                                <a:lnTo>
                                  <a:pt x="297284" y="158805"/>
                                </a:lnTo>
                                <a:lnTo>
                                  <a:pt x="297351" y="158799"/>
                                </a:lnTo>
                                <a:lnTo>
                                  <a:pt x="297418" y="158794"/>
                                </a:lnTo>
                                <a:lnTo>
                                  <a:pt x="297484" y="158788"/>
                                </a:lnTo>
                                <a:lnTo>
                                  <a:pt x="297551" y="158783"/>
                                </a:lnTo>
                                <a:lnTo>
                                  <a:pt x="297618" y="158777"/>
                                </a:lnTo>
                                <a:lnTo>
                                  <a:pt x="297685" y="158772"/>
                                </a:lnTo>
                                <a:lnTo>
                                  <a:pt x="297752" y="158767"/>
                                </a:lnTo>
                                <a:lnTo>
                                  <a:pt x="297818" y="158761"/>
                                </a:lnTo>
                                <a:lnTo>
                                  <a:pt x="297885" y="158756"/>
                                </a:lnTo>
                                <a:lnTo>
                                  <a:pt x="297952" y="158750"/>
                                </a:lnTo>
                                <a:lnTo>
                                  <a:pt x="298019" y="158745"/>
                                </a:lnTo>
                                <a:lnTo>
                                  <a:pt x="298086" y="158739"/>
                                </a:lnTo>
                                <a:lnTo>
                                  <a:pt x="298152" y="158734"/>
                                </a:lnTo>
                                <a:lnTo>
                                  <a:pt x="298219" y="158728"/>
                                </a:lnTo>
                                <a:lnTo>
                                  <a:pt x="298286" y="158723"/>
                                </a:lnTo>
                                <a:lnTo>
                                  <a:pt x="298353" y="158717"/>
                                </a:lnTo>
                                <a:lnTo>
                                  <a:pt x="298420" y="158712"/>
                                </a:lnTo>
                                <a:lnTo>
                                  <a:pt x="298486" y="158706"/>
                                </a:lnTo>
                                <a:lnTo>
                                  <a:pt x="298553" y="158701"/>
                                </a:lnTo>
                                <a:lnTo>
                                  <a:pt x="298620" y="158695"/>
                                </a:lnTo>
                                <a:lnTo>
                                  <a:pt x="298687" y="158690"/>
                                </a:lnTo>
                                <a:lnTo>
                                  <a:pt x="298753" y="158684"/>
                                </a:lnTo>
                                <a:lnTo>
                                  <a:pt x="298820" y="158679"/>
                                </a:lnTo>
                                <a:lnTo>
                                  <a:pt x="298887" y="158673"/>
                                </a:lnTo>
                                <a:lnTo>
                                  <a:pt x="298954" y="158668"/>
                                </a:lnTo>
                                <a:lnTo>
                                  <a:pt x="299021" y="158662"/>
                                </a:lnTo>
                                <a:lnTo>
                                  <a:pt x="299087" y="158657"/>
                                </a:lnTo>
                                <a:lnTo>
                                  <a:pt x="299154" y="158651"/>
                                </a:lnTo>
                                <a:lnTo>
                                  <a:pt x="299221" y="158646"/>
                                </a:lnTo>
                                <a:lnTo>
                                  <a:pt x="299288" y="158640"/>
                                </a:lnTo>
                                <a:lnTo>
                                  <a:pt x="299355" y="158635"/>
                                </a:lnTo>
                                <a:lnTo>
                                  <a:pt x="299421" y="158629"/>
                                </a:lnTo>
                                <a:lnTo>
                                  <a:pt x="299488" y="158624"/>
                                </a:lnTo>
                                <a:lnTo>
                                  <a:pt x="299555" y="158618"/>
                                </a:lnTo>
                                <a:lnTo>
                                  <a:pt x="299622" y="158613"/>
                                </a:lnTo>
                                <a:lnTo>
                                  <a:pt x="299689" y="158607"/>
                                </a:lnTo>
                                <a:lnTo>
                                  <a:pt x="299755" y="158602"/>
                                </a:lnTo>
                                <a:lnTo>
                                  <a:pt x="299822" y="158596"/>
                                </a:lnTo>
                                <a:lnTo>
                                  <a:pt x="299889" y="158591"/>
                                </a:lnTo>
                                <a:lnTo>
                                  <a:pt x="299956" y="158585"/>
                                </a:lnTo>
                                <a:lnTo>
                                  <a:pt x="300023" y="158580"/>
                                </a:lnTo>
                                <a:lnTo>
                                  <a:pt x="300089" y="158574"/>
                                </a:lnTo>
                                <a:lnTo>
                                  <a:pt x="300156" y="158568"/>
                                </a:lnTo>
                                <a:lnTo>
                                  <a:pt x="300223" y="158563"/>
                                </a:lnTo>
                                <a:lnTo>
                                  <a:pt x="300290" y="158557"/>
                                </a:lnTo>
                                <a:lnTo>
                                  <a:pt x="300356" y="158552"/>
                                </a:lnTo>
                                <a:lnTo>
                                  <a:pt x="300423" y="158546"/>
                                </a:lnTo>
                                <a:lnTo>
                                  <a:pt x="300490" y="158541"/>
                                </a:lnTo>
                                <a:lnTo>
                                  <a:pt x="300557" y="158535"/>
                                </a:lnTo>
                                <a:lnTo>
                                  <a:pt x="300624" y="158529"/>
                                </a:lnTo>
                                <a:lnTo>
                                  <a:pt x="300690" y="158524"/>
                                </a:lnTo>
                                <a:lnTo>
                                  <a:pt x="300757" y="158518"/>
                                </a:lnTo>
                                <a:lnTo>
                                  <a:pt x="300824" y="158513"/>
                                </a:lnTo>
                                <a:lnTo>
                                  <a:pt x="300891" y="158507"/>
                                </a:lnTo>
                                <a:lnTo>
                                  <a:pt x="300958" y="158501"/>
                                </a:lnTo>
                                <a:lnTo>
                                  <a:pt x="301024" y="158496"/>
                                </a:lnTo>
                                <a:lnTo>
                                  <a:pt x="301091" y="158490"/>
                                </a:lnTo>
                                <a:lnTo>
                                  <a:pt x="301158" y="158485"/>
                                </a:lnTo>
                                <a:lnTo>
                                  <a:pt x="301225" y="158479"/>
                                </a:lnTo>
                                <a:lnTo>
                                  <a:pt x="301292" y="158473"/>
                                </a:lnTo>
                                <a:lnTo>
                                  <a:pt x="301358" y="158468"/>
                                </a:lnTo>
                                <a:lnTo>
                                  <a:pt x="301425" y="158462"/>
                                </a:lnTo>
                                <a:lnTo>
                                  <a:pt x="301492" y="158457"/>
                                </a:lnTo>
                                <a:lnTo>
                                  <a:pt x="301559" y="158451"/>
                                </a:lnTo>
                                <a:lnTo>
                                  <a:pt x="301625" y="158445"/>
                                </a:lnTo>
                                <a:lnTo>
                                  <a:pt x="301692" y="158440"/>
                                </a:lnTo>
                                <a:lnTo>
                                  <a:pt x="301759" y="158434"/>
                                </a:lnTo>
                                <a:lnTo>
                                  <a:pt x="301826" y="158429"/>
                                </a:lnTo>
                                <a:lnTo>
                                  <a:pt x="301893" y="158423"/>
                                </a:lnTo>
                                <a:lnTo>
                                  <a:pt x="301959" y="158417"/>
                                </a:lnTo>
                                <a:lnTo>
                                  <a:pt x="302026" y="158412"/>
                                </a:lnTo>
                                <a:lnTo>
                                  <a:pt x="302093" y="158406"/>
                                </a:lnTo>
                                <a:lnTo>
                                  <a:pt x="302160" y="158400"/>
                                </a:lnTo>
                                <a:lnTo>
                                  <a:pt x="302227" y="158395"/>
                                </a:lnTo>
                                <a:lnTo>
                                  <a:pt x="302293" y="158389"/>
                                </a:lnTo>
                                <a:lnTo>
                                  <a:pt x="302360" y="158383"/>
                                </a:lnTo>
                                <a:lnTo>
                                  <a:pt x="302427" y="158378"/>
                                </a:lnTo>
                                <a:lnTo>
                                  <a:pt x="302494" y="158372"/>
                                </a:lnTo>
                                <a:lnTo>
                                  <a:pt x="302561" y="158366"/>
                                </a:lnTo>
                                <a:lnTo>
                                  <a:pt x="302627" y="158361"/>
                                </a:lnTo>
                                <a:lnTo>
                                  <a:pt x="302694" y="158355"/>
                                </a:lnTo>
                                <a:lnTo>
                                  <a:pt x="302761" y="158349"/>
                                </a:lnTo>
                                <a:lnTo>
                                  <a:pt x="302828" y="158344"/>
                                </a:lnTo>
                                <a:lnTo>
                                  <a:pt x="302895" y="158338"/>
                                </a:lnTo>
                                <a:lnTo>
                                  <a:pt x="302961" y="158332"/>
                                </a:lnTo>
                                <a:lnTo>
                                  <a:pt x="303028" y="158327"/>
                                </a:lnTo>
                                <a:lnTo>
                                  <a:pt x="303095" y="158321"/>
                                </a:lnTo>
                                <a:lnTo>
                                  <a:pt x="303162" y="158315"/>
                                </a:lnTo>
                                <a:lnTo>
                                  <a:pt x="303228" y="158310"/>
                                </a:lnTo>
                                <a:lnTo>
                                  <a:pt x="303295" y="158304"/>
                                </a:lnTo>
                                <a:lnTo>
                                  <a:pt x="303362" y="158298"/>
                                </a:lnTo>
                                <a:lnTo>
                                  <a:pt x="303429" y="158292"/>
                                </a:lnTo>
                                <a:lnTo>
                                  <a:pt x="303496" y="158287"/>
                                </a:lnTo>
                                <a:lnTo>
                                  <a:pt x="303562" y="158281"/>
                                </a:lnTo>
                                <a:lnTo>
                                  <a:pt x="303629" y="158275"/>
                                </a:lnTo>
                                <a:lnTo>
                                  <a:pt x="303696" y="158270"/>
                                </a:lnTo>
                                <a:lnTo>
                                  <a:pt x="303763" y="158264"/>
                                </a:lnTo>
                                <a:lnTo>
                                  <a:pt x="303830" y="158258"/>
                                </a:lnTo>
                                <a:lnTo>
                                  <a:pt x="303896" y="158252"/>
                                </a:lnTo>
                                <a:lnTo>
                                  <a:pt x="303963" y="158247"/>
                                </a:lnTo>
                                <a:lnTo>
                                  <a:pt x="304030" y="158241"/>
                                </a:lnTo>
                                <a:lnTo>
                                  <a:pt x="304097" y="158235"/>
                                </a:lnTo>
                                <a:lnTo>
                                  <a:pt x="304164" y="158229"/>
                                </a:lnTo>
                                <a:lnTo>
                                  <a:pt x="304230" y="158224"/>
                                </a:lnTo>
                                <a:lnTo>
                                  <a:pt x="304297" y="158218"/>
                                </a:lnTo>
                                <a:lnTo>
                                  <a:pt x="304364" y="158212"/>
                                </a:lnTo>
                                <a:lnTo>
                                  <a:pt x="304431" y="158206"/>
                                </a:lnTo>
                                <a:lnTo>
                                  <a:pt x="304497" y="158201"/>
                                </a:lnTo>
                                <a:lnTo>
                                  <a:pt x="304564" y="158195"/>
                                </a:lnTo>
                                <a:lnTo>
                                  <a:pt x="304631" y="158189"/>
                                </a:lnTo>
                                <a:lnTo>
                                  <a:pt x="304698" y="158183"/>
                                </a:lnTo>
                                <a:lnTo>
                                  <a:pt x="304765" y="158178"/>
                                </a:lnTo>
                                <a:lnTo>
                                  <a:pt x="304831" y="158172"/>
                                </a:lnTo>
                                <a:lnTo>
                                  <a:pt x="304898" y="158166"/>
                                </a:lnTo>
                                <a:lnTo>
                                  <a:pt x="304965" y="158160"/>
                                </a:lnTo>
                                <a:lnTo>
                                  <a:pt x="305032" y="158155"/>
                                </a:lnTo>
                                <a:lnTo>
                                  <a:pt x="305099" y="158149"/>
                                </a:lnTo>
                                <a:lnTo>
                                  <a:pt x="305165" y="158143"/>
                                </a:lnTo>
                                <a:lnTo>
                                  <a:pt x="305232" y="158137"/>
                                </a:lnTo>
                                <a:lnTo>
                                  <a:pt x="305299" y="158131"/>
                                </a:lnTo>
                                <a:lnTo>
                                  <a:pt x="305366" y="158126"/>
                                </a:lnTo>
                                <a:lnTo>
                                  <a:pt x="305433" y="158120"/>
                                </a:lnTo>
                                <a:lnTo>
                                  <a:pt x="305499" y="158114"/>
                                </a:lnTo>
                                <a:lnTo>
                                  <a:pt x="305566" y="158108"/>
                                </a:lnTo>
                                <a:lnTo>
                                  <a:pt x="305633" y="158102"/>
                                </a:lnTo>
                                <a:lnTo>
                                  <a:pt x="305700" y="158097"/>
                                </a:lnTo>
                                <a:lnTo>
                                  <a:pt x="305767" y="158091"/>
                                </a:lnTo>
                                <a:lnTo>
                                  <a:pt x="305833" y="158085"/>
                                </a:lnTo>
                                <a:lnTo>
                                  <a:pt x="305900" y="158079"/>
                                </a:lnTo>
                                <a:lnTo>
                                  <a:pt x="305967" y="158073"/>
                                </a:lnTo>
                                <a:lnTo>
                                  <a:pt x="306034" y="158067"/>
                                </a:lnTo>
                                <a:lnTo>
                                  <a:pt x="306100" y="158062"/>
                                </a:lnTo>
                                <a:lnTo>
                                  <a:pt x="306167" y="158056"/>
                                </a:lnTo>
                                <a:lnTo>
                                  <a:pt x="306234" y="158050"/>
                                </a:lnTo>
                                <a:lnTo>
                                  <a:pt x="306301" y="158044"/>
                                </a:lnTo>
                                <a:lnTo>
                                  <a:pt x="306368" y="158038"/>
                                </a:lnTo>
                                <a:lnTo>
                                  <a:pt x="306434" y="158032"/>
                                </a:lnTo>
                                <a:lnTo>
                                  <a:pt x="306501" y="158027"/>
                                </a:lnTo>
                                <a:lnTo>
                                  <a:pt x="306568" y="158021"/>
                                </a:lnTo>
                                <a:lnTo>
                                  <a:pt x="306635" y="158015"/>
                                </a:lnTo>
                                <a:lnTo>
                                  <a:pt x="306702" y="158009"/>
                                </a:lnTo>
                                <a:lnTo>
                                  <a:pt x="306768" y="158003"/>
                                </a:lnTo>
                                <a:lnTo>
                                  <a:pt x="306835" y="157997"/>
                                </a:lnTo>
                                <a:lnTo>
                                  <a:pt x="306902" y="157991"/>
                                </a:lnTo>
                                <a:lnTo>
                                  <a:pt x="306969" y="157985"/>
                                </a:lnTo>
                                <a:lnTo>
                                  <a:pt x="307036" y="157980"/>
                                </a:lnTo>
                                <a:lnTo>
                                  <a:pt x="307102" y="157974"/>
                                </a:lnTo>
                                <a:lnTo>
                                  <a:pt x="307169" y="157968"/>
                                </a:lnTo>
                                <a:lnTo>
                                  <a:pt x="307236" y="157962"/>
                                </a:lnTo>
                                <a:lnTo>
                                  <a:pt x="307303" y="157956"/>
                                </a:lnTo>
                                <a:lnTo>
                                  <a:pt x="307369" y="157950"/>
                                </a:lnTo>
                                <a:lnTo>
                                  <a:pt x="307436" y="157944"/>
                                </a:lnTo>
                                <a:lnTo>
                                  <a:pt x="307503" y="157938"/>
                                </a:lnTo>
                                <a:lnTo>
                                  <a:pt x="307570" y="157932"/>
                                </a:lnTo>
                                <a:lnTo>
                                  <a:pt x="307637" y="157927"/>
                                </a:lnTo>
                                <a:lnTo>
                                  <a:pt x="307703" y="157921"/>
                                </a:lnTo>
                                <a:lnTo>
                                  <a:pt x="307770" y="157915"/>
                                </a:lnTo>
                                <a:lnTo>
                                  <a:pt x="307837" y="157909"/>
                                </a:lnTo>
                                <a:lnTo>
                                  <a:pt x="307904" y="157903"/>
                                </a:lnTo>
                                <a:lnTo>
                                  <a:pt x="307971" y="157897"/>
                                </a:lnTo>
                                <a:lnTo>
                                  <a:pt x="308037" y="157891"/>
                                </a:lnTo>
                                <a:lnTo>
                                  <a:pt x="308104" y="157885"/>
                                </a:lnTo>
                                <a:lnTo>
                                  <a:pt x="308171" y="157879"/>
                                </a:lnTo>
                                <a:lnTo>
                                  <a:pt x="308238" y="157873"/>
                                </a:lnTo>
                                <a:lnTo>
                                  <a:pt x="308305" y="157867"/>
                                </a:lnTo>
                                <a:lnTo>
                                  <a:pt x="308371" y="157861"/>
                                </a:lnTo>
                                <a:lnTo>
                                  <a:pt x="308438" y="157855"/>
                                </a:lnTo>
                                <a:lnTo>
                                  <a:pt x="308505" y="157850"/>
                                </a:lnTo>
                                <a:lnTo>
                                  <a:pt x="308572" y="157844"/>
                                </a:lnTo>
                                <a:lnTo>
                                  <a:pt x="308638" y="157838"/>
                                </a:lnTo>
                                <a:lnTo>
                                  <a:pt x="308705" y="157832"/>
                                </a:lnTo>
                                <a:lnTo>
                                  <a:pt x="308772" y="157826"/>
                                </a:lnTo>
                                <a:lnTo>
                                  <a:pt x="308839" y="157820"/>
                                </a:lnTo>
                                <a:lnTo>
                                  <a:pt x="308906" y="157814"/>
                                </a:lnTo>
                                <a:lnTo>
                                  <a:pt x="308972" y="157808"/>
                                </a:lnTo>
                                <a:lnTo>
                                  <a:pt x="309039" y="157802"/>
                                </a:lnTo>
                                <a:lnTo>
                                  <a:pt x="309106" y="157796"/>
                                </a:lnTo>
                                <a:lnTo>
                                  <a:pt x="309173" y="157790"/>
                                </a:lnTo>
                                <a:lnTo>
                                  <a:pt x="309240" y="157784"/>
                                </a:lnTo>
                                <a:lnTo>
                                  <a:pt x="309306" y="157778"/>
                                </a:lnTo>
                                <a:lnTo>
                                  <a:pt x="309373" y="157772"/>
                                </a:lnTo>
                                <a:lnTo>
                                  <a:pt x="309440" y="157766"/>
                                </a:lnTo>
                                <a:lnTo>
                                  <a:pt x="309507" y="157760"/>
                                </a:lnTo>
                                <a:lnTo>
                                  <a:pt x="309574" y="157754"/>
                                </a:lnTo>
                                <a:lnTo>
                                  <a:pt x="309640" y="157748"/>
                                </a:lnTo>
                                <a:lnTo>
                                  <a:pt x="309707" y="157742"/>
                                </a:lnTo>
                                <a:lnTo>
                                  <a:pt x="309774" y="157736"/>
                                </a:lnTo>
                                <a:lnTo>
                                  <a:pt x="309841" y="157730"/>
                                </a:lnTo>
                                <a:lnTo>
                                  <a:pt x="309908" y="157724"/>
                                </a:lnTo>
                                <a:lnTo>
                                  <a:pt x="309974" y="157718"/>
                                </a:lnTo>
                                <a:lnTo>
                                  <a:pt x="310041" y="157712"/>
                                </a:lnTo>
                                <a:lnTo>
                                  <a:pt x="310108" y="157706"/>
                                </a:lnTo>
                                <a:lnTo>
                                  <a:pt x="310175" y="157700"/>
                                </a:lnTo>
                                <a:lnTo>
                                  <a:pt x="310241" y="157694"/>
                                </a:lnTo>
                                <a:lnTo>
                                  <a:pt x="310308" y="157688"/>
                                </a:lnTo>
                                <a:lnTo>
                                  <a:pt x="310375" y="157682"/>
                                </a:lnTo>
                                <a:lnTo>
                                  <a:pt x="310442" y="157676"/>
                                </a:lnTo>
                                <a:lnTo>
                                  <a:pt x="310509" y="157670"/>
                                </a:lnTo>
                                <a:lnTo>
                                  <a:pt x="310575" y="157664"/>
                                </a:lnTo>
                                <a:lnTo>
                                  <a:pt x="310642" y="157658"/>
                                </a:lnTo>
                                <a:lnTo>
                                  <a:pt x="310709" y="157652"/>
                                </a:lnTo>
                                <a:lnTo>
                                  <a:pt x="310776" y="157645"/>
                                </a:lnTo>
                                <a:lnTo>
                                  <a:pt x="310843" y="157639"/>
                                </a:lnTo>
                                <a:lnTo>
                                  <a:pt x="310909" y="157633"/>
                                </a:lnTo>
                                <a:lnTo>
                                  <a:pt x="310976" y="157627"/>
                                </a:lnTo>
                                <a:lnTo>
                                  <a:pt x="311043" y="157621"/>
                                </a:lnTo>
                                <a:lnTo>
                                  <a:pt x="311110" y="157615"/>
                                </a:lnTo>
                                <a:lnTo>
                                  <a:pt x="311177" y="157609"/>
                                </a:lnTo>
                                <a:lnTo>
                                  <a:pt x="311243" y="157603"/>
                                </a:lnTo>
                                <a:lnTo>
                                  <a:pt x="311310" y="157597"/>
                                </a:lnTo>
                                <a:lnTo>
                                  <a:pt x="311377" y="157591"/>
                                </a:lnTo>
                                <a:lnTo>
                                  <a:pt x="311444" y="157585"/>
                                </a:lnTo>
                                <a:lnTo>
                                  <a:pt x="311510" y="157579"/>
                                </a:lnTo>
                                <a:lnTo>
                                  <a:pt x="311577" y="157573"/>
                                </a:lnTo>
                                <a:lnTo>
                                  <a:pt x="311644" y="157566"/>
                                </a:lnTo>
                                <a:lnTo>
                                  <a:pt x="311711" y="157560"/>
                                </a:lnTo>
                                <a:lnTo>
                                  <a:pt x="311778" y="157554"/>
                                </a:lnTo>
                                <a:lnTo>
                                  <a:pt x="311844" y="157548"/>
                                </a:lnTo>
                                <a:lnTo>
                                  <a:pt x="311911" y="157542"/>
                                </a:lnTo>
                                <a:lnTo>
                                  <a:pt x="311978" y="157536"/>
                                </a:lnTo>
                                <a:lnTo>
                                  <a:pt x="312045" y="157530"/>
                                </a:lnTo>
                                <a:lnTo>
                                  <a:pt x="312112" y="157524"/>
                                </a:lnTo>
                                <a:lnTo>
                                  <a:pt x="312178" y="157518"/>
                                </a:lnTo>
                                <a:lnTo>
                                  <a:pt x="312245" y="157511"/>
                                </a:lnTo>
                                <a:lnTo>
                                  <a:pt x="312312" y="157505"/>
                                </a:lnTo>
                                <a:lnTo>
                                  <a:pt x="312379" y="157499"/>
                                </a:lnTo>
                                <a:lnTo>
                                  <a:pt x="312446" y="157493"/>
                                </a:lnTo>
                                <a:lnTo>
                                  <a:pt x="312512" y="157487"/>
                                </a:lnTo>
                                <a:lnTo>
                                  <a:pt x="312579" y="157481"/>
                                </a:lnTo>
                                <a:lnTo>
                                  <a:pt x="312646" y="157475"/>
                                </a:lnTo>
                                <a:lnTo>
                                  <a:pt x="312713" y="157468"/>
                                </a:lnTo>
                                <a:lnTo>
                                  <a:pt x="312780" y="157462"/>
                                </a:lnTo>
                                <a:lnTo>
                                  <a:pt x="312846" y="157456"/>
                                </a:lnTo>
                                <a:lnTo>
                                  <a:pt x="312913" y="157450"/>
                                </a:lnTo>
                                <a:lnTo>
                                  <a:pt x="312980" y="157444"/>
                                </a:lnTo>
                                <a:lnTo>
                                  <a:pt x="313047" y="157438"/>
                                </a:lnTo>
                                <a:lnTo>
                                  <a:pt x="313113" y="157431"/>
                                </a:lnTo>
                                <a:lnTo>
                                  <a:pt x="313180" y="157425"/>
                                </a:lnTo>
                                <a:lnTo>
                                  <a:pt x="313247" y="157419"/>
                                </a:lnTo>
                                <a:lnTo>
                                  <a:pt x="313314" y="157413"/>
                                </a:lnTo>
                                <a:lnTo>
                                  <a:pt x="313381" y="157407"/>
                                </a:lnTo>
                                <a:lnTo>
                                  <a:pt x="313447" y="157401"/>
                                </a:lnTo>
                                <a:lnTo>
                                  <a:pt x="313514" y="157394"/>
                                </a:lnTo>
                                <a:lnTo>
                                  <a:pt x="313581" y="157388"/>
                                </a:lnTo>
                                <a:lnTo>
                                  <a:pt x="313648" y="157382"/>
                                </a:lnTo>
                                <a:lnTo>
                                  <a:pt x="313715" y="157376"/>
                                </a:lnTo>
                                <a:lnTo>
                                  <a:pt x="313781" y="157370"/>
                                </a:lnTo>
                                <a:lnTo>
                                  <a:pt x="313848" y="157363"/>
                                </a:lnTo>
                                <a:lnTo>
                                  <a:pt x="313915" y="157357"/>
                                </a:lnTo>
                                <a:lnTo>
                                  <a:pt x="313982" y="157351"/>
                                </a:lnTo>
                                <a:lnTo>
                                  <a:pt x="314049" y="157345"/>
                                </a:lnTo>
                                <a:lnTo>
                                  <a:pt x="314115" y="157338"/>
                                </a:lnTo>
                                <a:lnTo>
                                  <a:pt x="314182" y="157332"/>
                                </a:lnTo>
                                <a:lnTo>
                                  <a:pt x="314249" y="157326"/>
                                </a:lnTo>
                                <a:lnTo>
                                  <a:pt x="314316" y="157320"/>
                                </a:lnTo>
                                <a:lnTo>
                                  <a:pt x="314382" y="157314"/>
                                </a:lnTo>
                                <a:lnTo>
                                  <a:pt x="314449" y="157307"/>
                                </a:lnTo>
                                <a:lnTo>
                                  <a:pt x="314516" y="157301"/>
                                </a:lnTo>
                                <a:lnTo>
                                  <a:pt x="314583" y="157295"/>
                                </a:lnTo>
                                <a:lnTo>
                                  <a:pt x="314650" y="157289"/>
                                </a:lnTo>
                                <a:lnTo>
                                  <a:pt x="314716" y="157282"/>
                                </a:lnTo>
                                <a:lnTo>
                                  <a:pt x="314783" y="157276"/>
                                </a:lnTo>
                                <a:lnTo>
                                  <a:pt x="314850" y="157270"/>
                                </a:lnTo>
                                <a:lnTo>
                                  <a:pt x="314917" y="157264"/>
                                </a:lnTo>
                                <a:lnTo>
                                  <a:pt x="314984" y="157257"/>
                                </a:lnTo>
                                <a:lnTo>
                                  <a:pt x="315050" y="157251"/>
                                </a:lnTo>
                                <a:lnTo>
                                  <a:pt x="315117" y="157245"/>
                                </a:lnTo>
                                <a:lnTo>
                                  <a:pt x="315184" y="157238"/>
                                </a:lnTo>
                                <a:lnTo>
                                  <a:pt x="315251" y="157232"/>
                                </a:lnTo>
                                <a:lnTo>
                                  <a:pt x="315318" y="157226"/>
                                </a:lnTo>
                                <a:lnTo>
                                  <a:pt x="315384" y="157220"/>
                                </a:lnTo>
                                <a:lnTo>
                                  <a:pt x="315451" y="157213"/>
                                </a:lnTo>
                                <a:lnTo>
                                  <a:pt x="315518" y="157207"/>
                                </a:lnTo>
                                <a:lnTo>
                                  <a:pt x="315585" y="157201"/>
                                </a:lnTo>
                                <a:lnTo>
                                  <a:pt x="315652" y="157194"/>
                                </a:lnTo>
                                <a:lnTo>
                                  <a:pt x="315718" y="157188"/>
                                </a:lnTo>
                                <a:lnTo>
                                  <a:pt x="315785" y="157182"/>
                                </a:lnTo>
                                <a:lnTo>
                                  <a:pt x="315852" y="157176"/>
                                </a:lnTo>
                                <a:lnTo>
                                  <a:pt x="315919" y="157169"/>
                                </a:lnTo>
                                <a:lnTo>
                                  <a:pt x="315985" y="157163"/>
                                </a:lnTo>
                                <a:lnTo>
                                  <a:pt x="316052" y="157157"/>
                                </a:lnTo>
                                <a:lnTo>
                                  <a:pt x="316119" y="157150"/>
                                </a:lnTo>
                                <a:lnTo>
                                  <a:pt x="316186" y="157144"/>
                                </a:lnTo>
                                <a:lnTo>
                                  <a:pt x="316253" y="157138"/>
                                </a:lnTo>
                                <a:lnTo>
                                  <a:pt x="316319" y="157131"/>
                                </a:lnTo>
                                <a:lnTo>
                                  <a:pt x="316386" y="157125"/>
                                </a:lnTo>
                                <a:lnTo>
                                  <a:pt x="316453" y="157119"/>
                                </a:lnTo>
                                <a:lnTo>
                                  <a:pt x="316520" y="157112"/>
                                </a:lnTo>
                                <a:lnTo>
                                  <a:pt x="316587" y="157106"/>
                                </a:lnTo>
                                <a:lnTo>
                                  <a:pt x="316653" y="157100"/>
                                </a:lnTo>
                                <a:lnTo>
                                  <a:pt x="316720" y="157093"/>
                                </a:lnTo>
                                <a:lnTo>
                                  <a:pt x="316787" y="157087"/>
                                </a:lnTo>
                                <a:lnTo>
                                  <a:pt x="316854" y="157080"/>
                                </a:lnTo>
                                <a:lnTo>
                                  <a:pt x="316921" y="157074"/>
                                </a:lnTo>
                                <a:lnTo>
                                  <a:pt x="316987" y="157068"/>
                                </a:lnTo>
                                <a:lnTo>
                                  <a:pt x="317054" y="157061"/>
                                </a:lnTo>
                                <a:lnTo>
                                  <a:pt x="317121" y="157055"/>
                                </a:lnTo>
                                <a:lnTo>
                                  <a:pt x="317188" y="157049"/>
                                </a:lnTo>
                                <a:lnTo>
                                  <a:pt x="317254" y="157042"/>
                                </a:lnTo>
                                <a:lnTo>
                                  <a:pt x="317321" y="157036"/>
                                </a:lnTo>
                                <a:lnTo>
                                  <a:pt x="317388" y="157029"/>
                                </a:lnTo>
                                <a:lnTo>
                                  <a:pt x="317455" y="157023"/>
                                </a:lnTo>
                                <a:lnTo>
                                  <a:pt x="317522" y="157017"/>
                                </a:lnTo>
                                <a:lnTo>
                                  <a:pt x="317588" y="157010"/>
                                </a:lnTo>
                                <a:lnTo>
                                  <a:pt x="317655" y="157004"/>
                                </a:lnTo>
                                <a:lnTo>
                                  <a:pt x="317722" y="156997"/>
                                </a:lnTo>
                                <a:lnTo>
                                  <a:pt x="317789" y="156991"/>
                                </a:lnTo>
                                <a:lnTo>
                                  <a:pt x="317856" y="156985"/>
                                </a:lnTo>
                                <a:lnTo>
                                  <a:pt x="317922" y="156978"/>
                                </a:lnTo>
                                <a:lnTo>
                                  <a:pt x="317989" y="156972"/>
                                </a:lnTo>
                                <a:lnTo>
                                  <a:pt x="318056" y="156965"/>
                                </a:lnTo>
                                <a:lnTo>
                                  <a:pt x="318123" y="156959"/>
                                </a:lnTo>
                                <a:lnTo>
                                  <a:pt x="318190" y="156953"/>
                                </a:lnTo>
                                <a:lnTo>
                                  <a:pt x="318256" y="156946"/>
                                </a:lnTo>
                                <a:lnTo>
                                  <a:pt x="318323" y="156940"/>
                                </a:lnTo>
                                <a:lnTo>
                                  <a:pt x="318390" y="156933"/>
                                </a:lnTo>
                                <a:lnTo>
                                  <a:pt x="318457" y="156927"/>
                                </a:lnTo>
                                <a:lnTo>
                                  <a:pt x="318523" y="156920"/>
                                </a:lnTo>
                                <a:lnTo>
                                  <a:pt x="318590" y="156914"/>
                                </a:lnTo>
                                <a:lnTo>
                                  <a:pt x="318657" y="156907"/>
                                </a:lnTo>
                                <a:lnTo>
                                  <a:pt x="318724" y="156901"/>
                                </a:lnTo>
                                <a:lnTo>
                                  <a:pt x="318791" y="156895"/>
                                </a:lnTo>
                                <a:lnTo>
                                  <a:pt x="318857" y="156888"/>
                                </a:lnTo>
                                <a:lnTo>
                                  <a:pt x="318924" y="156882"/>
                                </a:lnTo>
                                <a:lnTo>
                                  <a:pt x="318991" y="156875"/>
                                </a:lnTo>
                                <a:lnTo>
                                  <a:pt x="319058" y="156869"/>
                                </a:lnTo>
                                <a:lnTo>
                                  <a:pt x="319125" y="156862"/>
                                </a:lnTo>
                                <a:lnTo>
                                  <a:pt x="319191" y="156856"/>
                                </a:lnTo>
                                <a:lnTo>
                                  <a:pt x="319258" y="156849"/>
                                </a:lnTo>
                                <a:lnTo>
                                  <a:pt x="319325" y="156843"/>
                                </a:lnTo>
                                <a:lnTo>
                                  <a:pt x="319392" y="156836"/>
                                </a:lnTo>
                                <a:lnTo>
                                  <a:pt x="319459" y="156830"/>
                                </a:lnTo>
                                <a:lnTo>
                                  <a:pt x="319525" y="156823"/>
                                </a:lnTo>
                                <a:lnTo>
                                  <a:pt x="319592" y="156817"/>
                                </a:lnTo>
                                <a:lnTo>
                                  <a:pt x="319659" y="156810"/>
                                </a:lnTo>
                                <a:lnTo>
                                  <a:pt x="319726" y="156804"/>
                                </a:lnTo>
                                <a:lnTo>
                                  <a:pt x="319793" y="156797"/>
                                </a:lnTo>
                                <a:lnTo>
                                  <a:pt x="319859" y="156791"/>
                                </a:lnTo>
                                <a:lnTo>
                                  <a:pt x="319926" y="156784"/>
                                </a:lnTo>
                                <a:lnTo>
                                  <a:pt x="319993" y="156778"/>
                                </a:lnTo>
                                <a:lnTo>
                                  <a:pt x="320060" y="156771"/>
                                </a:lnTo>
                                <a:lnTo>
                                  <a:pt x="320126" y="156765"/>
                                </a:lnTo>
                                <a:lnTo>
                                  <a:pt x="320193" y="156758"/>
                                </a:lnTo>
                                <a:lnTo>
                                  <a:pt x="320260" y="156752"/>
                                </a:lnTo>
                                <a:lnTo>
                                  <a:pt x="320327" y="156745"/>
                                </a:lnTo>
                                <a:lnTo>
                                  <a:pt x="320394" y="156738"/>
                                </a:lnTo>
                                <a:lnTo>
                                  <a:pt x="320460" y="156732"/>
                                </a:lnTo>
                                <a:lnTo>
                                  <a:pt x="320527" y="156725"/>
                                </a:lnTo>
                                <a:lnTo>
                                  <a:pt x="320594" y="156719"/>
                                </a:lnTo>
                                <a:lnTo>
                                  <a:pt x="320661" y="156712"/>
                                </a:lnTo>
                                <a:lnTo>
                                  <a:pt x="320728" y="156706"/>
                                </a:lnTo>
                                <a:lnTo>
                                  <a:pt x="320794" y="156699"/>
                                </a:lnTo>
                                <a:lnTo>
                                  <a:pt x="320861" y="156693"/>
                                </a:lnTo>
                                <a:lnTo>
                                  <a:pt x="320928" y="156686"/>
                                </a:lnTo>
                                <a:lnTo>
                                  <a:pt x="320995" y="156679"/>
                                </a:lnTo>
                                <a:lnTo>
                                  <a:pt x="321062" y="156673"/>
                                </a:lnTo>
                                <a:lnTo>
                                  <a:pt x="321128" y="156666"/>
                                </a:lnTo>
                                <a:lnTo>
                                  <a:pt x="321195" y="156660"/>
                                </a:lnTo>
                                <a:lnTo>
                                  <a:pt x="321262" y="156653"/>
                                </a:lnTo>
                                <a:lnTo>
                                  <a:pt x="321329" y="156646"/>
                                </a:lnTo>
                                <a:lnTo>
                                  <a:pt x="321395" y="156640"/>
                                </a:lnTo>
                                <a:lnTo>
                                  <a:pt x="321462" y="156633"/>
                                </a:lnTo>
                                <a:lnTo>
                                  <a:pt x="321529" y="156627"/>
                                </a:lnTo>
                                <a:lnTo>
                                  <a:pt x="321596" y="156620"/>
                                </a:lnTo>
                                <a:lnTo>
                                  <a:pt x="321663" y="156613"/>
                                </a:lnTo>
                                <a:lnTo>
                                  <a:pt x="321729" y="156607"/>
                                </a:lnTo>
                                <a:lnTo>
                                  <a:pt x="321796" y="156600"/>
                                </a:lnTo>
                                <a:lnTo>
                                  <a:pt x="321863" y="156594"/>
                                </a:lnTo>
                                <a:lnTo>
                                  <a:pt x="321930" y="156587"/>
                                </a:lnTo>
                                <a:lnTo>
                                  <a:pt x="321997" y="156580"/>
                                </a:lnTo>
                                <a:lnTo>
                                  <a:pt x="322063" y="156574"/>
                                </a:lnTo>
                                <a:lnTo>
                                  <a:pt x="322130" y="156567"/>
                                </a:lnTo>
                                <a:lnTo>
                                  <a:pt x="322197" y="156560"/>
                                </a:lnTo>
                                <a:lnTo>
                                  <a:pt x="322264" y="156554"/>
                                </a:lnTo>
                                <a:lnTo>
                                  <a:pt x="322331" y="156547"/>
                                </a:lnTo>
                                <a:lnTo>
                                  <a:pt x="322397" y="156540"/>
                                </a:lnTo>
                                <a:lnTo>
                                  <a:pt x="322464" y="156534"/>
                                </a:lnTo>
                                <a:lnTo>
                                  <a:pt x="322531" y="156527"/>
                                </a:lnTo>
                                <a:lnTo>
                                  <a:pt x="322598" y="156520"/>
                                </a:lnTo>
                                <a:lnTo>
                                  <a:pt x="322665" y="156514"/>
                                </a:lnTo>
                                <a:lnTo>
                                  <a:pt x="322731" y="156507"/>
                                </a:lnTo>
                                <a:lnTo>
                                  <a:pt x="322798" y="156500"/>
                                </a:lnTo>
                                <a:lnTo>
                                  <a:pt x="322865" y="156494"/>
                                </a:lnTo>
                                <a:lnTo>
                                  <a:pt x="322932" y="156487"/>
                                </a:lnTo>
                                <a:lnTo>
                                  <a:pt x="322998" y="156480"/>
                                </a:lnTo>
                                <a:lnTo>
                                  <a:pt x="323065" y="156474"/>
                                </a:lnTo>
                                <a:lnTo>
                                  <a:pt x="323132" y="156467"/>
                                </a:lnTo>
                                <a:lnTo>
                                  <a:pt x="323199" y="156460"/>
                                </a:lnTo>
                                <a:lnTo>
                                  <a:pt x="323266" y="156454"/>
                                </a:lnTo>
                                <a:lnTo>
                                  <a:pt x="323332" y="156447"/>
                                </a:lnTo>
                                <a:lnTo>
                                  <a:pt x="323399" y="156440"/>
                                </a:lnTo>
                                <a:lnTo>
                                  <a:pt x="323466" y="156434"/>
                                </a:lnTo>
                                <a:lnTo>
                                  <a:pt x="323533" y="156427"/>
                                </a:lnTo>
                                <a:lnTo>
                                  <a:pt x="323600" y="156420"/>
                                </a:lnTo>
                                <a:lnTo>
                                  <a:pt x="323666" y="156413"/>
                                </a:lnTo>
                                <a:lnTo>
                                  <a:pt x="323733" y="156407"/>
                                </a:lnTo>
                                <a:lnTo>
                                  <a:pt x="323800" y="156400"/>
                                </a:lnTo>
                                <a:lnTo>
                                  <a:pt x="323867" y="156393"/>
                                </a:lnTo>
                                <a:lnTo>
                                  <a:pt x="323934" y="156386"/>
                                </a:lnTo>
                                <a:lnTo>
                                  <a:pt x="324000" y="156380"/>
                                </a:lnTo>
                                <a:lnTo>
                                  <a:pt x="324067" y="156373"/>
                                </a:lnTo>
                                <a:lnTo>
                                  <a:pt x="324134" y="156366"/>
                                </a:lnTo>
                                <a:lnTo>
                                  <a:pt x="324201" y="156360"/>
                                </a:lnTo>
                                <a:lnTo>
                                  <a:pt x="324267" y="156353"/>
                                </a:lnTo>
                                <a:lnTo>
                                  <a:pt x="324334" y="156346"/>
                                </a:lnTo>
                                <a:lnTo>
                                  <a:pt x="324401" y="156339"/>
                                </a:lnTo>
                                <a:lnTo>
                                  <a:pt x="324468" y="156332"/>
                                </a:lnTo>
                                <a:lnTo>
                                  <a:pt x="324535" y="156326"/>
                                </a:lnTo>
                                <a:lnTo>
                                  <a:pt x="324601" y="156319"/>
                                </a:lnTo>
                                <a:lnTo>
                                  <a:pt x="324668" y="156312"/>
                                </a:lnTo>
                                <a:lnTo>
                                  <a:pt x="324735" y="156305"/>
                                </a:lnTo>
                                <a:lnTo>
                                  <a:pt x="324802" y="156299"/>
                                </a:lnTo>
                                <a:lnTo>
                                  <a:pt x="324869" y="156292"/>
                                </a:lnTo>
                                <a:lnTo>
                                  <a:pt x="324935" y="156285"/>
                                </a:lnTo>
                                <a:lnTo>
                                  <a:pt x="325002" y="156278"/>
                                </a:lnTo>
                                <a:lnTo>
                                  <a:pt x="325069" y="156271"/>
                                </a:lnTo>
                                <a:lnTo>
                                  <a:pt x="325136" y="156265"/>
                                </a:lnTo>
                                <a:lnTo>
                                  <a:pt x="325203" y="156258"/>
                                </a:lnTo>
                                <a:lnTo>
                                  <a:pt x="325269" y="156251"/>
                                </a:lnTo>
                                <a:lnTo>
                                  <a:pt x="325336" y="156244"/>
                                </a:lnTo>
                                <a:lnTo>
                                  <a:pt x="325403" y="156237"/>
                                </a:lnTo>
                                <a:lnTo>
                                  <a:pt x="325470" y="156231"/>
                                </a:lnTo>
                                <a:lnTo>
                                  <a:pt x="325536" y="156224"/>
                                </a:lnTo>
                                <a:lnTo>
                                  <a:pt x="325603" y="156217"/>
                                </a:lnTo>
                                <a:lnTo>
                                  <a:pt x="325670" y="156210"/>
                                </a:lnTo>
                                <a:lnTo>
                                  <a:pt x="325737" y="156203"/>
                                </a:lnTo>
                                <a:lnTo>
                                  <a:pt x="325804" y="156196"/>
                                </a:lnTo>
                                <a:lnTo>
                                  <a:pt x="325870" y="156190"/>
                                </a:lnTo>
                                <a:lnTo>
                                  <a:pt x="325937" y="156183"/>
                                </a:lnTo>
                                <a:lnTo>
                                  <a:pt x="326004" y="156176"/>
                                </a:lnTo>
                                <a:lnTo>
                                  <a:pt x="326071" y="156169"/>
                                </a:lnTo>
                                <a:lnTo>
                                  <a:pt x="326138" y="156162"/>
                                </a:lnTo>
                                <a:lnTo>
                                  <a:pt x="326204" y="156155"/>
                                </a:lnTo>
                                <a:lnTo>
                                  <a:pt x="326271" y="156149"/>
                                </a:lnTo>
                                <a:lnTo>
                                  <a:pt x="326338" y="156142"/>
                                </a:lnTo>
                                <a:lnTo>
                                  <a:pt x="326405" y="156135"/>
                                </a:lnTo>
                                <a:lnTo>
                                  <a:pt x="326472" y="156128"/>
                                </a:lnTo>
                                <a:lnTo>
                                  <a:pt x="326538" y="156121"/>
                                </a:lnTo>
                                <a:lnTo>
                                  <a:pt x="326605" y="156114"/>
                                </a:lnTo>
                                <a:lnTo>
                                  <a:pt x="326672" y="156107"/>
                                </a:lnTo>
                                <a:lnTo>
                                  <a:pt x="326739" y="156100"/>
                                </a:lnTo>
                                <a:lnTo>
                                  <a:pt x="326806" y="156094"/>
                                </a:lnTo>
                                <a:lnTo>
                                  <a:pt x="326872" y="156087"/>
                                </a:lnTo>
                                <a:lnTo>
                                  <a:pt x="326939" y="156080"/>
                                </a:lnTo>
                                <a:lnTo>
                                  <a:pt x="327006" y="156073"/>
                                </a:lnTo>
                                <a:lnTo>
                                  <a:pt x="327073" y="156066"/>
                                </a:lnTo>
                                <a:lnTo>
                                  <a:pt x="327139" y="156059"/>
                                </a:lnTo>
                                <a:lnTo>
                                  <a:pt x="327206" y="156052"/>
                                </a:lnTo>
                                <a:lnTo>
                                  <a:pt x="327273" y="156045"/>
                                </a:lnTo>
                                <a:lnTo>
                                  <a:pt x="327340" y="156038"/>
                                </a:lnTo>
                                <a:lnTo>
                                  <a:pt x="327407" y="156031"/>
                                </a:lnTo>
                                <a:lnTo>
                                  <a:pt x="327473" y="156024"/>
                                </a:lnTo>
                                <a:lnTo>
                                  <a:pt x="327540" y="156017"/>
                                </a:lnTo>
                                <a:lnTo>
                                  <a:pt x="327607" y="156011"/>
                                </a:lnTo>
                                <a:lnTo>
                                  <a:pt x="327674" y="156004"/>
                                </a:lnTo>
                                <a:lnTo>
                                  <a:pt x="327741" y="155997"/>
                                </a:lnTo>
                                <a:lnTo>
                                  <a:pt x="327807" y="155990"/>
                                </a:lnTo>
                                <a:lnTo>
                                  <a:pt x="327874" y="155983"/>
                                </a:lnTo>
                                <a:lnTo>
                                  <a:pt x="327941" y="155976"/>
                                </a:lnTo>
                                <a:lnTo>
                                  <a:pt x="328008" y="155969"/>
                                </a:lnTo>
                                <a:lnTo>
                                  <a:pt x="328075" y="155962"/>
                                </a:lnTo>
                                <a:lnTo>
                                  <a:pt x="328141" y="155955"/>
                                </a:lnTo>
                                <a:lnTo>
                                  <a:pt x="328208" y="155948"/>
                                </a:lnTo>
                                <a:lnTo>
                                  <a:pt x="328275" y="155941"/>
                                </a:lnTo>
                                <a:lnTo>
                                  <a:pt x="328342" y="155934"/>
                                </a:lnTo>
                                <a:lnTo>
                                  <a:pt x="328408" y="155927"/>
                                </a:lnTo>
                                <a:lnTo>
                                  <a:pt x="328475" y="155920"/>
                                </a:lnTo>
                                <a:lnTo>
                                  <a:pt x="328542" y="155913"/>
                                </a:lnTo>
                                <a:lnTo>
                                  <a:pt x="328609" y="155906"/>
                                </a:lnTo>
                                <a:lnTo>
                                  <a:pt x="328676" y="155899"/>
                                </a:lnTo>
                                <a:lnTo>
                                  <a:pt x="328742" y="155892"/>
                                </a:lnTo>
                                <a:lnTo>
                                  <a:pt x="328809" y="155885"/>
                                </a:lnTo>
                                <a:lnTo>
                                  <a:pt x="328876" y="155878"/>
                                </a:lnTo>
                                <a:lnTo>
                                  <a:pt x="328943" y="155871"/>
                                </a:lnTo>
                                <a:lnTo>
                                  <a:pt x="329010" y="155864"/>
                                </a:lnTo>
                                <a:lnTo>
                                  <a:pt x="329076" y="155857"/>
                                </a:lnTo>
                                <a:lnTo>
                                  <a:pt x="329143" y="155850"/>
                                </a:lnTo>
                                <a:lnTo>
                                  <a:pt x="329210" y="155843"/>
                                </a:lnTo>
                                <a:lnTo>
                                  <a:pt x="329277" y="155836"/>
                                </a:lnTo>
                                <a:lnTo>
                                  <a:pt x="329344" y="155829"/>
                                </a:lnTo>
                                <a:lnTo>
                                  <a:pt x="329410" y="155822"/>
                                </a:lnTo>
                                <a:lnTo>
                                  <a:pt x="329477" y="155815"/>
                                </a:lnTo>
                                <a:lnTo>
                                  <a:pt x="329544" y="155808"/>
                                </a:lnTo>
                                <a:lnTo>
                                  <a:pt x="329611" y="155801"/>
                                </a:lnTo>
                                <a:lnTo>
                                  <a:pt x="329678" y="155794"/>
                                </a:lnTo>
                                <a:lnTo>
                                  <a:pt x="329744" y="155787"/>
                                </a:lnTo>
                                <a:lnTo>
                                  <a:pt x="329811" y="155780"/>
                                </a:lnTo>
                                <a:lnTo>
                                  <a:pt x="329878" y="155773"/>
                                </a:lnTo>
                                <a:lnTo>
                                  <a:pt x="329945" y="155765"/>
                                </a:lnTo>
                                <a:lnTo>
                                  <a:pt x="330011" y="155758"/>
                                </a:lnTo>
                                <a:lnTo>
                                  <a:pt x="330078" y="155751"/>
                                </a:lnTo>
                                <a:lnTo>
                                  <a:pt x="330145" y="155744"/>
                                </a:lnTo>
                                <a:lnTo>
                                  <a:pt x="330212" y="155737"/>
                                </a:lnTo>
                                <a:lnTo>
                                  <a:pt x="330279" y="155730"/>
                                </a:lnTo>
                                <a:lnTo>
                                  <a:pt x="330345" y="155723"/>
                                </a:lnTo>
                                <a:lnTo>
                                  <a:pt x="330412" y="155716"/>
                                </a:lnTo>
                                <a:lnTo>
                                  <a:pt x="330479" y="155709"/>
                                </a:lnTo>
                                <a:lnTo>
                                  <a:pt x="330546" y="155702"/>
                                </a:lnTo>
                                <a:lnTo>
                                  <a:pt x="330613" y="155695"/>
                                </a:lnTo>
                                <a:lnTo>
                                  <a:pt x="330679" y="155688"/>
                                </a:lnTo>
                                <a:lnTo>
                                  <a:pt x="330746" y="155680"/>
                                </a:lnTo>
                                <a:lnTo>
                                  <a:pt x="330813" y="155673"/>
                                </a:lnTo>
                                <a:lnTo>
                                  <a:pt x="330880" y="155666"/>
                                </a:lnTo>
                                <a:lnTo>
                                  <a:pt x="330947" y="155659"/>
                                </a:lnTo>
                                <a:lnTo>
                                  <a:pt x="331013" y="155652"/>
                                </a:lnTo>
                                <a:lnTo>
                                  <a:pt x="331080" y="155645"/>
                                </a:lnTo>
                                <a:lnTo>
                                  <a:pt x="331147" y="155638"/>
                                </a:lnTo>
                                <a:lnTo>
                                  <a:pt x="331214" y="155631"/>
                                </a:lnTo>
                                <a:lnTo>
                                  <a:pt x="331280" y="155623"/>
                                </a:lnTo>
                                <a:lnTo>
                                  <a:pt x="331347" y="155616"/>
                                </a:lnTo>
                                <a:lnTo>
                                  <a:pt x="331414" y="155609"/>
                                </a:lnTo>
                                <a:lnTo>
                                  <a:pt x="331481" y="155602"/>
                                </a:lnTo>
                                <a:lnTo>
                                  <a:pt x="331548" y="155595"/>
                                </a:lnTo>
                                <a:lnTo>
                                  <a:pt x="331614" y="155588"/>
                                </a:lnTo>
                                <a:lnTo>
                                  <a:pt x="331681" y="155580"/>
                                </a:lnTo>
                                <a:lnTo>
                                  <a:pt x="331748" y="155573"/>
                                </a:lnTo>
                                <a:lnTo>
                                  <a:pt x="331815" y="155566"/>
                                </a:lnTo>
                                <a:lnTo>
                                  <a:pt x="331882" y="155559"/>
                                </a:lnTo>
                                <a:lnTo>
                                  <a:pt x="331948" y="155552"/>
                                </a:lnTo>
                                <a:lnTo>
                                  <a:pt x="332015" y="155545"/>
                                </a:lnTo>
                                <a:lnTo>
                                  <a:pt x="332082" y="155537"/>
                                </a:lnTo>
                                <a:lnTo>
                                  <a:pt x="332149" y="155530"/>
                                </a:lnTo>
                                <a:lnTo>
                                  <a:pt x="332216" y="155523"/>
                                </a:lnTo>
                                <a:lnTo>
                                  <a:pt x="332282" y="155516"/>
                                </a:lnTo>
                                <a:lnTo>
                                  <a:pt x="332349" y="155509"/>
                                </a:lnTo>
                                <a:lnTo>
                                  <a:pt x="332416" y="155501"/>
                                </a:lnTo>
                                <a:lnTo>
                                  <a:pt x="332483" y="155494"/>
                                </a:lnTo>
                                <a:lnTo>
                                  <a:pt x="332550" y="155487"/>
                                </a:lnTo>
                                <a:lnTo>
                                  <a:pt x="332616" y="155480"/>
                                </a:lnTo>
                                <a:lnTo>
                                  <a:pt x="332683" y="155473"/>
                                </a:lnTo>
                                <a:lnTo>
                                  <a:pt x="332750" y="155465"/>
                                </a:lnTo>
                                <a:lnTo>
                                  <a:pt x="332817" y="155458"/>
                                </a:lnTo>
                                <a:lnTo>
                                  <a:pt x="332883" y="155451"/>
                                </a:lnTo>
                                <a:lnTo>
                                  <a:pt x="332950" y="155444"/>
                                </a:lnTo>
                                <a:lnTo>
                                  <a:pt x="333017" y="155436"/>
                                </a:lnTo>
                                <a:lnTo>
                                  <a:pt x="333084" y="155429"/>
                                </a:lnTo>
                                <a:lnTo>
                                  <a:pt x="333151" y="155422"/>
                                </a:lnTo>
                                <a:lnTo>
                                  <a:pt x="333217" y="155415"/>
                                </a:lnTo>
                                <a:lnTo>
                                  <a:pt x="333284" y="155407"/>
                                </a:lnTo>
                                <a:lnTo>
                                  <a:pt x="333351" y="155400"/>
                                </a:lnTo>
                                <a:lnTo>
                                  <a:pt x="333418" y="155393"/>
                                </a:lnTo>
                                <a:lnTo>
                                  <a:pt x="333485" y="155386"/>
                                </a:lnTo>
                                <a:lnTo>
                                  <a:pt x="333551" y="155378"/>
                                </a:lnTo>
                                <a:lnTo>
                                  <a:pt x="333618" y="155371"/>
                                </a:lnTo>
                                <a:lnTo>
                                  <a:pt x="333685" y="155364"/>
                                </a:lnTo>
                                <a:lnTo>
                                  <a:pt x="333752" y="155356"/>
                                </a:lnTo>
                                <a:lnTo>
                                  <a:pt x="333819" y="155349"/>
                                </a:lnTo>
                                <a:lnTo>
                                  <a:pt x="333885" y="155342"/>
                                </a:lnTo>
                                <a:lnTo>
                                  <a:pt x="333952" y="155335"/>
                                </a:lnTo>
                                <a:lnTo>
                                  <a:pt x="334019" y="155327"/>
                                </a:lnTo>
                                <a:lnTo>
                                  <a:pt x="334086" y="155320"/>
                                </a:lnTo>
                                <a:lnTo>
                                  <a:pt x="334152" y="155313"/>
                                </a:lnTo>
                                <a:lnTo>
                                  <a:pt x="334219" y="155305"/>
                                </a:lnTo>
                                <a:lnTo>
                                  <a:pt x="334286" y="155298"/>
                                </a:lnTo>
                                <a:lnTo>
                                  <a:pt x="334353" y="155291"/>
                                </a:lnTo>
                                <a:lnTo>
                                  <a:pt x="334420" y="155283"/>
                                </a:lnTo>
                                <a:lnTo>
                                  <a:pt x="334486" y="155276"/>
                                </a:lnTo>
                                <a:lnTo>
                                  <a:pt x="334553" y="155269"/>
                                </a:lnTo>
                                <a:lnTo>
                                  <a:pt x="334620" y="155261"/>
                                </a:lnTo>
                                <a:lnTo>
                                  <a:pt x="334687" y="155254"/>
                                </a:lnTo>
                                <a:lnTo>
                                  <a:pt x="334754" y="155247"/>
                                </a:lnTo>
                                <a:lnTo>
                                  <a:pt x="334820" y="155239"/>
                                </a:lnTo>
                                <a:lnTo>
                                  <a:pt x="334887" y="155232"/>
                                </a:lnTo>
                                <a:lnTo>
                                  <a:pt x="334954" y="155225"/>
                                </a:lnTo>
                                <a:lnTo>
                                  <a:pt x="335021" y="155217"/>
                                </a:lnTo>
                                <a:lnTo>
                                  <a:pt x="335088" y="155210"/>
                                </a:lnTo>
                                <a:lnTo>
                                  <a:pt x="335154" y="155203"/>
                                </a:lnTo>
                                <a:lnTo>
                                  <a:pt x="335221" y="155195"/>
                                </a:lnTo>
                                <a:lnTo>
                                  <a:pt x="335288" y="155188"/>
                                </a:lnTo>
                                <a:lnTo>
                                  <a:pt x="335355" y="155180"/>
                                </a:lnTo>
                                <a:lnTo>
                                  <a:pt x="335421" y="155173"/>
                                </a:lnTo>
                                <a:lnTo>
                                  <a:pt x="335488" y="155166"/>
                                </a:lnTo>
                                <a:lnTo>
                                  <a:pt x="335555" y="155158"/>
                                </a:lnTo>
                                <a:lnTo>
                                  <a:pt x="335622" y="155151"/>
                                </a:lnTo>
                                <a:lnTo>
                                  <a:pt x="335689" y="155144"/>
                                </a:lnTo>
                                <a:lnTo>
                                  <a:pt x="335755" y="155136"/>
                                </a:lnTo>
                                <a:lnTo>
                                  <a:pt x="335822" y="155129"/>
                                </a:lnTo>
                                <a:lnTo>
                                  <a:pt x="335889" y="155121"/>
                                </a:lnTo>
                                <a:lnTo>
                                  <a:pt x="335956" y="155114"/>
                                </a:lnTo>
                                <a:lnTo>
                                  <a:pt x="336023" y="155106"/>
                                </a:lnTo>
                                <a:lnTo>
                                  <a:pt x="336089" y="155099"/>
                                </a:lnTo>
                                <a:lnTo>
                                  <a:pt x="336156" y="155092"/>
                                </a:lnTo>
                                <a:lnTo>
                                  <a:pt x="336223" y="155084"/>
                                </a:lnTo>
                                <a:lnTo>
                                  <a:pt x="336290" y="155077"/>
                                </a:lnTo>
                                <a:lnTo>
                                  <a:pt x="336357" y="155069"/>
                                </a:lnTo>
                                <a:lnTo>
                                  <a:pt x="336423" y="155062"/>
                                </a:lnTo>
                                <a:lnTo>
                                  <a:pt x="336490" y="155054"/>
                                </a:lnTo>
                                <a:lnTo>
                                  <a:pt x="336557" y="155047"/>
                                </a:lnTo>
                                <a:lnTo>
                                  <a:pt x="336624" y="155040"/>
                                </a:lnTo>
                                <a:lnTo>
                                  <a:pt x="336691" y="155032"/>
                                </a:lnTo>
                                <a:lnTo>
                                  <a:pt x="336757" y="155025"/>
                                </a:lnTo>
                                <a:lnTo>
                                  <a:pt x="336824" y="155017"/>
                                </a:lnTo>
                                <a:lnTo>
                                  <a:pt x="336891" y="155010"/>
                                </a:lnTo>
                                <a:lnTo>
                                  <a:pt x="336958" y="155002"/>
                                </a:lnTo>
                                <a:lnTo>
                                  <a:pt x="337024" y="154995"/>
                                </a:lnTo>
                                <a:lnTo>
                                  <a:pt x="337091" y="154987"/>
                                </a:lnTo>
                                <a:lnTo>
                                  <a:pt x="337158" y="154980"/>
                                </a:lnTo>
                                <a:lnTo>
                                  <a:pt x="337225" y="154972"/>
                                </a:lnTo>
                                <a:lnTo>
                                  <a:pt x="337292" y="154965"/>
                                </a:lnTo>
                                <a:lnTo>
                                  <a:pt x="337358" y="154957"/>
                                </a:lnTo>
                                <a:lnTo>
                                  <a:pt x="337425" y="154950"/>
                                </a:lnTo>
                                <a:lnTo>
                                  <a:pt x="337492" y="154942"/>
                                </a:lnTo>
                                <a:lnTo>
                                  <a:pt x="337559" y="154935"/>
                                </a:lnTo>
                                <a:lnTo>
                                  <a:pt x="337626" y="154927"/>
                                </a:lnTo>
                                <a:lnTo>
                                  <a:pt x="337692" y="154920"/>
                                </a:lnTo>
                                <a:lnTo>
                                  <a:pt x="337759" y="154912"/>
                                </a:lnTo>
                                <a:lnTo>
                                  <a:pt x="337826" y="154905"/>
                                </a:lnTo>
                                <a:lnTo>
                                  <a:pt x="337893" y="154897"/>
                                </a:lnTo>
                                <a:lnTo>
                                  <a:pt x="337960" y="154890"/>
                                </a:lnTo>
                                <a:lnTo>
                                  <a:pt x="338026" y="154882"/>
                                </a:lnTo>
                                <a:lnTo>
                                  <a:pt x="338093" y="154875"/>
                                </a:lnTo>
                                <a:lnTo>
                                  <a:pt x="338160" y="154867"/>
                                </a:lnTo>
                                <a:lnTo>
                                  <a:pt x="338227" y="154859"/>
                                </a:lnTo>
                                <a:lnTo>
                                  <a:pt x="338293" y="154852"/>
                                </a:lnTo>
                                <a:lnTo>
                                  <a:pt x="338360" y="154844"/>
                                </a:lnTo>
                                <a:lnTo>
                                  <a:pt x="338427" y="154837"/>
                                </a:lnTo>
                                <a:lnTo>
                                  <a:pt x="338494" y="154829"/>
                                </a:lnTo>
                                <a:lnTo>
                                  <a:pt x="338561" y="154822"/>
                                </a:lnTo>
                                <a:lnTo>
                                  <a:pt x="338627" y="154814"/>
                                </a:lnTo>
                                <a:lnTo>
                                  <a:pt x="338694" y="154806"/>
                                </a:lnTo>
                                <a:lnTo>
                                  <a:pt x="338761" y="154799"/>
                                </a:lnTo>
                                <a:lnTo>
                                  <a:pt x="338828" y="154791"/>
                                </a:lnTo>
                                <a:lnTo>
                                  <a:pt x="338895" y="154784"/>
                                </a:lnTo>
                                <a:lnTo>
                                  <a:pt x="338961" y="154776"/>
                                </a:lnTo>
                                <a:lnTo>
                                  <a:pt x="339028" y="154769"/>
                                </a:lnTo>
                                <a:lnTo>
                                  <a:pt x="339095" y="154761"/>
                                </a:lnTo>
                                <a:lnTo>
                                  <a:pt x="339162" y="154753"/>
                                </a:lnTo>
                                <a:lnTo>
                                  <a:pt x="339229" y="154746"/>
                                </a:lnTo>
                                <a:lnTo>
                                  <a:pt x="339295" y="154738"/>
                                </a:lnTo>
                                <a:lnTo>
                                  <a:pt x="339362" y="154730"/>
                                </a:lnTo>
                                <a:lnTo>
                                  <a:pt x="339429" y="154723"/>
                                </a:lnTo>
                                <a:lnTo>
                                  <a:pt x="339496" y="154715"/>
                                </a:lnTo>
                                <a:lnTo>
                                  <a:pt x="339563" y="154708"/>
                                </a:lnTo>
                                <a:lnTo>
                                  <a:pt x="339629" y="154700"/>
                                </a:lnTo>
                                <a:lnTo>
                                  <a:pt x="339696" y="154692"/>
                                </a:lnTo>
                                <a:lnTo>
                                  <a:pt x="339763" y="154685"/>
                                </a:lnTo>
                                <a:lnTo>
                                  <a:pt x="339830" y="154677"/>
                                </a:lnTo>
                                <a:lnTo>
                                  <a:pt x="339896" y="154669"/>
                                </a:lnTo>
                                <a:lnTo>
                                  <a:pt x="339963" y="154662"/>
                                </a:lnTo>
                                <a:lnTo>
                                  <a:pt x="340030" y="154654"/>
                                </a:lnTo>
                                <a:lnTo>
                                  <a:pt x="340097" y="154646"/>
                                </a:lnTo>
                                <a:lnTo>
                                  <a:pt x="340164" y="154639"/>
                                </a:lnTo>
                                <a:lnTo>
                                  <a:pt x="340230" y="154631"/>
                                </a:lnTo>
                                <a:lnTo>
                                  <a:pt x="340297" y="154623"/>
                                </a:lnTo>
                                <a:lnTo>
                                  <a:pt x="340364" y="154616"/>
                                </a:lnTo>
                                <a:lnTo>
                                  <a:pt x="340431" y="154608"/>
                                </a:lnTo>
                                <a:lnTo>
                                  <a:pt x="340498" y="154600"/>
                                </a:lnTo>
                                <a:lnTo>
                                  <a:pt x="340564" y="154593"/>
                                </a:lnTo>
                                <a:lnTo>
                                  <a:pt x="340631" y="154585"/>
                                </a:lnTo>
                                <a:lnTo>
                                  <a:pt x="340698" y="154577"/>
                                </a:lnTo>
                                <a:lnTo>
                                  <a:pt x="340765" y="154570"/>
                                </a:lnTo>
                                <a:lnTo>
                                  <a:pt x="340832" y="154562"/>
                                </a:lnTo>
                                <a:lnTo>
                                  <a:pt x="340898" y="154554"/>
                                </a:lnTo>
                                <a:lnTo>
                                  <a:pt x="340965" y="154546"/>
                                </a:lnTo>
                                <a:lnTo>
                                  <a:pt x="341032" y="154539"/>
                                </a:lnTo>
                                <a:lnTo>
                                  <a:pt x="341099" y="154531"/>
                                </a:lnTo>
                                <a:lnTo>
                                  <a:pt x="341165" y="154523"/>
                                </a:lnTo>
                                <a:lnTo>
                                  <a:pt x="341232" y="154516"/>
                                </a:lnTo>
                                <a:lnTo>
                                  <a:pt x="341299" y="154508"/>
                                </a:lnTo>
                                <a:lnTo>
                                  <a:pt x="341366" y="154500"/>
                                </a:lnTo>
                                <a:lnTo>
                                  <a:pt x="341433" y="154492"/>
                                </a:lnTo>
                                <a:lnTo>
                                  <a:pt x="341499" y="154485"/>
                                </a:lnTo>
                                <a:lnTo>
                                  <a:pt x="341566" y="154477"/>
                                </a:lnTo>
                                <a:lnTo>
                                  <a:pt x="341633" y="154469"/>
                                </a:lnTo>
                                <a:lnTo>
                                  <a:pt x="341700" y="154461"/>
                                </a:lnTo>
                                <a:lnTo>
                                  <a:pt x="341767" y="154454"/>
                                </a:lnTo>
                                <a:lnTo>
                                  <a:pt x="341833" y="154446"/>
                                </a:lnTo>
                                <a:lnTo>
                                  <a:pt x="341900" y="154438"/>
                                </a:lnTo>
                                <a:lnTo>
                                  <a:pt x="341967" y="154430"/>
                                </a:lnTo>
                                <a:lnTo>
                                  <a:pt x="342034" y="154422"/>
                                </a:lnTo>
                                <a:lnTo>
                                  <a:pt x="342101" y="154415"/>
                                </a:lnTo>
                                <a:lnTo>
                                  <a:pt x="342167" y="154407"/>
                                </a:lnTo>
                                <a:lnTo>
                                  <a:pt x="342234" y="154399"/>
                                </a:lnTo>
                                <a:lnTo>
                                  <a:pt x="342301" y="154391"/>
                                </a:lnTo>
                                <a:lnTo>
                                  <a:pt x="342368" y="154383"/>
                                </a:lnTo>
                                <a:lnTo>
                                  <a:pt x="342434" y="154376"/>
                                </a:lnTo>
                                <a:lnTo>
                                  <a:pt x="342501" y="154368"/>
                                </a:lnTo>
                                <a:lnTo>
                                  <a:pt x="342568" y="154360"/>
                                </a:lnTo>
                                <a:lnTo>
                                  <a:pt x="342635" y="154352"/>
                                </a:lnTo>
                                <a:lnTo>
                                  <a:pt x="342702" y="154344"/>
                                </a:lnTo>
                                <a:lnTo>
                                  <a:pt x="342768" y="154337"/>
                                </a:lnTo>
                                <a:lnTo>
                                  <a:pt x="342835" y="154329"/>
                                </a:lnTo>
                                <a:lnTo>
                                  <a:pt x="342902" y="154321"/>
                                </a:lnTo>
                                <a:lnTo>
                                  <a:pt x="342969" y="154313"/>
                                </a:lnTo>
                                <a:lnTo>
                                  <a:pt x="343036" y="154305"/>
                                </a:lnTo>
                                <a:lnTo>
                                  <a:pt x="343102" y="154297"/>
                                </a:lnTo>
                                <a:lnTo>
                                  <a:pt x="343169" y="154290"/>
                                </a:lnTo>
                                <a:lnTo>
                                  <a:pt x="343236" y="154282"/>
                                </a:lnTo>
                                <a:lnTo>
                                  <a:pt x="343303" y="154274"/>
                                </a:lnTo>
                                <a:lnTo>
                                  <a:pt x="343370" y="154266"/>
                                </a:lnTo>
                                <a:lnTo>
                                  <a:pt x="343436" y="154258"/>
                                </a:lnTo>
                                <a:lnTo>
                                  <a:pt x="343503" y="154250"/>
                                </a:lnTo>
                                <a:lnTo>
                                  <a:pt x="343570" y="154242"/>
                                </a:lnTo>
                                <a:lnTo>
                                  <a:pt x="343637" y="154234"/>
                                </a:lnTo>
                                <a:lnTo>
                                  <a:pt x="343704" y="154227"/>
                                </a:lnTo>
                                <a:lnTo>
                                  <a:pt x="343770" y="154219"/>
                                </a:lnTo>
                                <a:lnTo>
                                  <a:pt x="343837" y="154211"/>
                                </a:lnTo>
                                <a:lnTo>
                                  <a:pt x="343904" y="154203"/>
                                </a:lnTo>
                                <a:lnTo>
                                  <a:pt x="343971" y="154195"/>
                                </a:lnTo>
                                <a:lnTo>
                                  <a:pt x="344037" y="154187"/>
                                </a:lnTo>
                                <a:lnTo>
                                  <a:pt x="344104" y="154179"/>
                                </a:lnTo>
                                <a:lnTo>
                                  <a:pt x="344171" y="154171"/>
                                </a:lnTo>
                                <a:lnTo>
                                  <a:pt x="344238" y="154163"/>
                                </a:lnTo>
                                <a:lnTo>
                                  <a:pt x="344305" y="154155"/>
                                </a:lnTo>
                                <a:lnTo>
                                  <a:pt x="344371" y="154147"/>
                                </a:lnTo>
                                <a:lnTo>
                                  <a:pt x="344438" y="154140"/>
                                </a:lnTo>
                                <a:lnTo>
                                  <a:pt x="344505" y="154132"/>
                                </a:lnTo>
                                <a:lnTo>
                                  <a:pt x="344572" y="154124"/>
                                </a:lnTo>
                                <a:lnTo>
                                  <a:pt x="344639" y="154116"/>
                                </a:lnTo>
                                <a:lnTo>
                                  <a:pt x="344705" y="154108"/>
                                </a:lnTo>
                                <a:lnTo>
                                  <a:pt x="344772" y="154100"/>
                                </a:lnTo>
                                <a:lnTo>
                                  <a:pt x="344839" y="154092"/>
                                </a:lnTo>
                                <a:lnTo>
                                  <a:pt x="344906" y="154084"/>
                                </a:lnTo>
                                <a:lnTo>
                                  <a:pt x="344973" y="154076"/>
                                </a:lnTo>
                                <a:lnTo>
                                  <a:pt x="345039" y="154068"/>
                                </a:lnTo>
                                <a:lnTo>
                                  <a:pt x="345106" y="154060"/>
                                </a:lnTo>
                                <a:lnTo>
                                  <a:pt x="345173" y="154052"/>
                                </a:lnTo>
                                <a:lnTo>
                                  <a:pt x="345240" y="154044"/>
                                </a:lnTo>
                                <a:lnTo>
                                  <a:pt x="345306" y="154036"/>
                                </a:lnTo>
                                <a:lnTo>
                                  <a:pt x="345373" y="154028"/>
                                </a:lnTo>
                                <a:lnTo>
                                  <a:pt x="345440" y="154020"/>
                                </a:lnTo>
                                <a:lnTo>
                                  <a:pt x="345507" y="154012"/>
                                </a:lnTo>
                                <a:lnTo>
                                  <a:pt x="345574" y="154004"/>
                                </a:lnTo>
                                <a:lnTo>
                                  <a:pt x="345640" y="153996"/>
                                </a:lnTo>
                                <a:lnTo>
                                  <a:pt x="345707" y="153988"/>
                                </a:lnTo>
                                <a:lnTo>
                                  <a:pt x="345774" y="153980"/>
                                </a:lnTo>
                                <a:lnTo>
                                  <a:pt x="345841" y="153972"/>
                                </a:lnTo>
                                <a:lnTo>
                                  <a:pt x="345908" y="153964"/>
                                </a:lnTo>
                                <a:lnTo>
                                  <a:pt x="345974" y="153956"/>
                                </a:lnTo>
                                <a:lnTo>
                                  <a:pt x="346041" y="153948"/>
                                </a:lnTo>
                                <a:lnTo>
                                  <a:pt x="346108" y="153940"/>
                                </a:lnTo>
                                <a:lnTo>
                                  <a:pt x="346175" y="153932"/>
                                </a:lnTo>
                                <a:lnTo>
                                  <a:pt x="346242" y="153924"/>
                                </a:lnTo>
                                <a:lnTo>
                                  <a:pt x="346308" y="153916"/>
                                </a:lnTo>
                                <a:lnTo>
                                  <a:pt x="346375" y="153908"/>
                                </a:lnTo>
                                <a:lnTo>
                                  <a:pt x="346442" y="153900"/>
                                </a:lnTo>
                                <a:lnTo>
                                  <a:pt x="346509" y="153892"/>
                                </a:lnTo>
                                <a:lnTo>
                                  <a:pt x="346576" y="153883"/>
                                </a:lnTo>
                                <a:lnTo>
                                  <a:pt x="346642" y="153875"/>
                                </a:lnTo>
                                <a:lnTo>
                                  <a:pt x="346709" y="153867"/>
                                </a:lnTo>
                                <a:lnTo>
                                  <a:pt x="346776" y="153859"/>
                                </a:lnTo>
                                <a:lnTo>
                                  <a:pt x="346843" y="153851"/>
                                </a:lnTo>
                                <a:lnTo>
                                  <a:pt x="346909" y="153843"/>
                                </a:lnTo>
                                <a:lnTo>
                                  <a:pt x="346976" y="153835"/>
                                </a:lnTo>
                                <a:lnTo>
                                  <a:pt x="347043" y="153827"/>
                                </a:lnTo>
                                <a:lnTo>
                                  <a:pt x="347110" y="153819"/>
                                </a:lnTo>
                                <a:lnTo>
                                  <a:pt x="347177" y="153811"/>
                                </a:lnTo>
                                <a:lnTo>
                                  <a:pt x="347243" y="153803"/>
                                </a:lnTo>
                                <a:lnTo>
                                  <a:pt x="347310" y="153794"/>
                                </a:lnTo>
                                <a:lnTo>
                                  <a:pt x="347377" y="153786"/>
                                </a:lnTo>
                                <a:lnTo>
                                  <a:pt x="347444" y="153778"/>
                                </a:lnTo>
                                <a:lnTo>
                                  <a:pt x="347511" y="153770"/>
                                </a:lnTo>
                                <a:lnTo>
                                  <a:pt x="347577" y="153762"/>
                                </a:lnTo>
                                <a:lnTo>
                                  <a:pt x="347644" y="153754"/>
                                </a:lnTo>
                                <a:lnTo>
                                  <a:pt x="347711" y="153746"/>
                                </a:lnTo>
                                <a:lnTo>
                                  <a:pt x="347778" y="153738"/>
                                </a:lnTo>
                                <a:lnTo>
                                  <a:pt x="347845" y="153729"/>
                                </a:lnTo>
                                <a:lnTo>
                                  <a:pt x="347911" y="153721"/>
                                </a:lnTo>
                                <a:lnTo>
                                  <a:pt x="347978" y="153713"/>
                                </a:lnTo>
                                <a:lnTo>
                                  <a:pt x="348045" y="153705"/>
                                </a:lnTo>
                                <a:lnTo>
                                  <a:pt x="348112" y="153697"/>
                                </a:lnTo>
                                <a:lnTo>
                                  <a:pt x="348178" y="153689"/>
                                </a:lnTo>
                                <a:lnTo>
                                  <a:pt x="348245" y="153680"/>
                                </a:lnTo>
                                <a:lnTo>
                                  <a:pt x="348312" y="153672"/>
                                </a:lnTo>
                                <a:lnTo>
                                  <a:pt x="348379" y="153664"/>
                                </a:lnTo>
                                <a:lnTo>
                                  <a:pt x="348446" y="153656"/>
                                </a:lnTo>
                                <a:lnTo>
                                  <a:pt x="348512" y="153648"/>
                                </a:lnTo>
                                <a:lnTo>
                                  <a:pt x="348579" y="153639"/>
                                </a:lnTo>
                                <a:lnTo>
                                  <a:pt x="348646" y="153631"/>
                                </a:lnTo>
                                <a:lnTo>
                                  <a:pt x="348713" y="153623"/>
                                </a:lnTo>
                                <a:lnTo>
                                  <a:pt x="348780" y="153615"/>
                                </a:lnTo>
                                <a:lnTo>
                                  <a:pt x="348846" y="153607"/>
                                </a:lnTo>
                                <a:lnTo>
                                  <a:pt x="348913" y="153598"/>
                                </a:lnTo>
                                <a:lnTo>
                                  <a:pt x="348980" y="153590"/>
                                </a:lnTo>
                                <a:lnTo>
                                  <a:pt x="349047" y="153582"/>
                                </a:lnTo>
                                <a:lnTo>
                                  <a:pt x="349114" y="153574"/>
                                </a:lnTo>
                                <a:lnTo>
                                  <a:pt x="349180" y="153565"/>
                                </a:lnTo>
                                <a:lnTo>
                                  <a:pt x="349247" y="153557"/>
                                </a:lnTo>
                                <a:lnTo>
                                  <a:pt x="349314" y="153549"/>
                                </a:lnTo>
                                <a:lnTo>
                                  <a:pt x="349381" y="153541"/>
                                </a:lnTo>
                                <a:lnTo>
                                  <a:pt x="349448" y="153532"/>
                                </a:lnTo>
                                <a:lnTo>
                                  <a:pt x="349514" y="153524"/>
                                </a:lnTo>
                                <a:lnTo>
                                  <a:pt x="349581" y="153516"/>
                                </a:lnTo>
                                <a:lnTo>
                                  <a:pt x="349648" y="153508"/>
                                </a:lnTo>
                                <a:lnTo>
                                  <a:pt x="349715" y="153499"/>
                                </a:lnTo>
                                <a:lnTo>
                                  <a:pt x="349781" y="153491"/>
                                </a:lnTo>
                                <a:lnTo>
                                  <a:pt x="349848" y="153483"/>
                                </a:lnTo>
                                <a:lnTo>
                                  <a:pt x="349915" y="153475"/>
                                </a:lnTo>
                                <a:lnTo>
                                  <a:pt x="349982" y="153466"/>
                                </a:lnTo>
                                <a:lnTo>
                                  <a:pt x="350049" y="153458"/>
                                </a:lnTo>
                                <a:lnTo>
                                  <a:pt x="350115" y="153450"/>
                                </a:lnTo>
                                <a:lnTo>
                                  <a:pt x="350182" y="153441"/>
                                </a:lnTo>
                                <a:lnTo>
                                  <a:pt x="350249" y="153433"/>
                                </a:lnTo>
                                <a:lnTo>
                                  <a:pt x="350316" y="153425"/>
                                </a:lnTo>
                                <a:lnTo>
                                  <a:pt x="350383" y="153416"/>
                                </a:lnTo>
                                <a:lnTo>
                                  <a:pt x="350449" y="153408"/>
                                </a:lnTo>
                                <a:lnTo>
                                  <a:pt x="350516" y="153400"/>
                                </a:lnTo>
                                <a:lnTo>
                                  <a:pt x="350583" y="153391"/>
                                </a:lnTo>
                                <a:lnTo>
                                  <a:pt x="350650" y="153383"/>
                                </a:lnTo>
                                <a:lnTo>
                                  <a:pt x="350717" y="153375"/>
                                </a:lnTo>
                                <a:lnTo>
                                  <a:pt x="350783" y="153366"/>
                                </a:lnTo>
                                <a:lnTo>
                                  <a:pt x="350850" y="153358"/>
                                </a:lnTo>
                                <a:lnTo>
                                  <a:pt x="350917" y="153350"/>
                                </a:lnTo>
                                <a:lnTo>
                                  <a:pt x="350984" y="153341"/>
                                </a:lnTo>
                                <a:lnTo>
                                  <a:pt x="351050" y="153333"/>
                                </a:lnTo>
                                <a:lnTo>
                                  <a:pt x="351117" y="153325"/>
                                </a:lnTo>
                                <a:lnTo>
                                  <a:pt x="351184" y="153316"/>
                                </a:lnTo>
                                <a:lnTo>
                                  <a:pt x="351251" y="153308"/>
                                </a:lnTo>
                                <a:lnTo>
                                  <a:pt x="351318" y="153300"/>
                                </a:lnTo>
                                <a:lnTo>
                                  <a:pt x="351384" y="153291"/>
                                </a:lnTo>
                                <a:lnTo>
                                  <a:pt x="351451" y="153283"/>
                                </a:lnTo>
                                <a:lnTo>
                                  <a:pt x="351518" y="153274"/>
                                </a:lnTo>
                                <a:lnTo>
                                  <a:pt x="351585" y="153266"/>
                                </a:lnTo>
                                <a:lnTo>
                                  <a:pt x="351652" y="153258"/>
                                </a:lnTo>
                                <a:lnTo>
                                  <a:pt x="351718" y="153249"/>
                                </a:lnTo>
                                <a:lnTo>
                                  <a:pt x="351785" y="153241"/>
                                </a:lnTo>
                                <a:lnTo>
                                  <a:pt x="351852" y="153232"/>
                                </a:lnTo>
                                <a:lnTo>
                                  <a:pt x="351919" y="153224"/>
                                </a:lnTo>
                                <a:lnTo>
                                  <a:pt x="351986" y="153216"/>
                                </a:lnTo>
                                <a:lnTo>
                                  <a:pt x="352052" y="153207"/>
                                </a:lnTo>
                                <a:lnTo>
                                  <a:pt x="352119" y="153199"/>
                                </a:lnTo>
                                <a:lnTo>
                                  <a:pt x="352186" y="153190"/>
                                </a:lnTo>
                                <a:lnTo>
                                  <a:pt x="352253" y="153182"/>
                                </a:lnTo>
                                <a:lnTo>
                                  <a:pt x="352319" y="153173"/>
                                </a:lnTo>
                                <a:lnTo>
                                  <a:pt x="352386" y="153165"/>
                                </a:lnTo>
                                <a:lnTo>
                                  <a:pt x="352453" y="153156"/>
                                </a:lnTo>
                                <a:lnTo>
                                  <a:pt x="352520" y="153148"/>
                                </a:lnTo>
                                <a:lnTo>
                                  <a:pt x="352587" y="153140"/>
                                </a:lnTo>
                                <a:lnTo>
                                  <a:pt x="352653" y="153131"/>
                                </a:lnTo>
                                <a:lnTo>
                                  <a:pt x="352720" y="153123"/>
                                </a:lnTo>
                                <a:lnTo>
                                  <a:pt x="352787" y="153114"/>
                                </a:lnTo>
                                <a:lnTo>
                                  <a:pt x="352854" y="153106"/>
                                </a:lnTo>
                                <a:lnTo>
                                  <a:pt x="352921" y="153097"/>
                                </a:lnTo>
                                <a:lnTo>
                                  <a:pt x="352987" y="153089"/>
                                </a:lnTo>
                                <a:lnTo>
                                  <a:pt x="353054" y="153080"/>
                                </a:lnTo>
                                <a:lnTo>
                                  <a:pt x="353121" y="153072"/>
                                </a:lnTo>
                                <a:lnTo>
                                  <a:pt x="353188" y="153063"/>
                                </a:lnTo>
                                <a:lnTo>
                                  <a:pt x="353255" y="153055"/>
                                </a:lnTo>
                                <a:lnTo>
                                  <a:pt x="353321" y="153046"/>
                                </a:lnTo>
                                <a:lnTo>
                                  <a:pt x="353388" y="153038"/>
                                </a:lnTo>
                                <a:lnTo>
                                  <a:pt x="353455" y="153029"/>
                                </a:lnTo>
                                <a:lnTo>
                                  <a:pt x="353522" y="153021"/>
                                </a:lnTo>
                                <a:lnTo>
                                  <a:pt x="353589" y="153012"/>
                                </a:lnTo>
                                <a:lnTo>
                                  <a:pt x="353655" y="153004"/>
                                </a:lnTo>
                                <a:lnTo>
                                  <a:pt x="353722" y="152995"/>
                                </a:lnTo>
                                <a:lnTo>
                                  <a:pt x="353789" y="152987"/>
                                </a:lnTo>
                                <a:lnTo>
                                  <a:pt x="353856" y="152978"/>
                                </a:lnTo>
                                <a:lnTo>
                                  <a:pt x="353922" y="152969"/>
                                </a:lnTo>
                                <a:lnTo>
                                  <a:pt x="353989" y="152961"/>
                                </a:lnTo>
                                <a:lnTo>
                                  <a:pt x="354056" y="152952"/>
                                </a:lnTo>
                                <a:lnTo>
                                  <a:pt x="354123" y="152944"/>
                                </a:lnTo>
                                <a:lnTo>
                                  <a:pt x="354190" y="152935"/>
                                </a:lnTo>
                                <a:lnTo>
                                  <a:pt x="354256" y="152927"/>
                                </a:lnTo>
                                <a:lnTo>
                                  <a:pt x="354323" y="152918"/>
                                </a:lnTo>
                                <a:lnTo>
                                  <a:pt x="354390" y="152909"/>
                                </a:lnTo>
                                <a:lnTo>
                                  <a:pt x="354457" y="152901"/>
                                </a:lnTo>
                                <a:lnTo>
                                  <a:pt x="354524" y="152892"/>
                                </a:lnTo>
                                <a:lnTo>
                                  <a:pt x="354590" y="152884"/>
                                </a:lnTo>
                                <a:lnTo>
                                  <a:pt x="354657" y="152875"/>
                                </a:lnTo>
                                <a:lnTo>
                                  <a:pt x="354724" y="152866"/>
                                </a:lnTo>
                                <a:lnTo>
                                  <a:pt x="354791" y="152858"/>
                                </a:lnTo>
                                <a:lnTo>
                                  <a:pt x="354858" y="152849"/>
                                </a:lnTo>
                                <a:lnTo>
                                  <a:pt x="354924" y="152841"/>
                                </a:lnTo>
                                <a:lnTo>
                                  <a:pt x="354991" y="152832"/>
                                </a:lnTo>
                                <a:lnTo>
                                  <a:pt x="355058" y="152823"/>
                                </a:lnTo>
                                <a:lnTo>
                                  <a:pt x="355125" y="152815"/>
                                </a:lnTo>
                                <a:lnTo>
                                  <a:pt x="355191" y="152806"/>
                                </a:lnTo>
                                <a:lnTo>
                                  <a:pt x="355258" y="152797"/>
                                </a:lnTo>
                                <a:lnTo>
                                  <a:pt x="355325" y="152789"/>
                                </a:lnTo>
                                <a:lnTo>
                                  <a:pt x="355392" y="152780"/>
                                </a:lnTo>
                                <a:lnTo>
                                  <a:pt x="355459" y="152771"/>
                                </a:lnTo>
                                <a:lnTo>
                                  <a:pt x="355525" y="152763"/>
                                </a:lnTo>
                                <a:lnTo>
                                  <a:pt x="355592" y="152754"/>
                                </a:lnTo>
                                <a:lnTo>
                                  <a:pt x="355659" y="152745"/>
                                </a:lnTo>
                                <a:lnTo>
                                  <a:pt x="355726" y="152737"/>
                                </a:lnTo>
                                <a:lnTo>
                                  <a:pt x="355793" y="152728"/>
                                </a:lnTo>
                                <a:lnTo>
                                  <a:pt x="355859" y="152719"/>
                                </a:lnTo>
                                <a:lnTo>
                                  <a:pt x="355926" y="152711"/>
                                </a:lnTo>
                                <a:lnTo>
                                  <a:pt x="355993" y="152702"/>
                                </a:lnTo>
                                <a:lnTo>
                                  <a:pt x="356060" y="152693"/>
                                </a:lnTo>
                                <a:lnTo>
                                  <a:pt x="356127" y="152685"/>
                                </a:lnTo>
                                <a:lnTo>
                                  <a:pt x="356193" y="152676"/>
                                </a:lnTo>
                                <a:lnTo>
                                  <a:pt x="356260" y="152667"/>
                                </a:lnTo>
                                <a:lnTo>
                                  <a:pt x="356327" y="152659"/>
                                </a:lnTo>
                                <a:lnTo>
                                  <a:pt x="356394" y="152650"/>
                                </a:lnTo>
                                <a:lnTo>
                                  <a:pt x="356461" y="152641"/>
                                </a:lnTo>
                                <a:lnTo>
                                  <a:pt x="356527" y="152632"/>
                                </a:lnTo>
                                <a:lnTo>
                                  <a:pt x="356594" y="152624"/>
                                </a:lnTo>
                                <a:lnTo>
                                  <a:pt x="356661" y="152615"/>
                                </a:lnTo>
                                <a:lnTo>
                                  <a:pt x="356728" y="152606"/>
                                </a:lnTo>
                                <a:lnTo>
                                  <a:pt x="356794" y="152597"/>
                                </a:lnTo>
                                <a:lnTo>
                                  <a:pt x="356861" y="152589"/>
                                </a:lnTo>
                                <a:lnTo>
                                  <a:pt x="356928" y="152580"/>
                                </a:lnTo>
                                <a:lnTo>
                                  <a:pt x="356995" y="152571"/>
                                </a:lnTo>
                                <a:lnTo>
                                  <a:pt x="357062" y="152562"/>
                                </a:lnTo>
                                <a:lnTo>
                                  <a:pt x="357128" y="152554"/>
                                </a:lnTo>
                                <a:lnTo>
                                  <a:pt x="357195" y="152545"/>
                                </a:lnTo>
                                <a:lnTo>
                                  <a:pt x="357262" y="152536"/>
                                </a:lnTo>
                                <a:lnTo>
                                  <a:pt x="357329" y="152527"/>
                                </a:lnTo>
                                <a:lnTo>
                                  <a:pt x="357396" y="152518"/>
                                </a:lnTo>
                                <a:lnTo>
                                  <a:pt x="357462" y="152510"/>
                                </a:lnTo>
                                <a:lnTo>
                                  <a:pt x="357529" y="152501"/>
                                </a:lnTo>
                                <a:lnTo>
                                  <a:pt x="357596" y="152492"/>
                                </a:lnTo>
                                <a:lnTo>
                                  <a:pt x="357663" y="152483"/>
                                </a:lnTo>
                                <a:lnTo>
                                  <a:pt x="357730" y="152474"/>
                                </a:lnTo>
                                <a:lnTo>
                                  <a:pt x="357796" y="152466"/>
                                </a:lnTo>
                                <a:lnTo>
                                  <a:pt x="357863" y="152457"/>
                                </a:lnTo>
                                <a:lnTo>
                                  <a:pt x="357930" y="152448"/>
                                </a:lnTo>
                                <a:lnTo>
                                  <a:pt x="357997" y="152439"/>
                                </a:lnTo>
                                <a:lnTo>
                                  <a:pt x="358063" y="152430"/>
                                </a:lnTo>
                                <a:lnTo>
                                  <a:pt x="358130" y="152421"/>
                                </a:lnTo>
                                <a:lnTo>
                                  <a:pt x="358197" y="152413"/>
                                </a:lnTo>
                                <a:lnTo>
                                  <a:pt x="358264" y="152404"/>
                                </a:lnTo>
                                <a:lnTo>
                                  <a:pt x="358331" y="152395"/>
                                </a:lnTo>
                                <a:lnTo>
                                  <a:pt x="358397" y="152386"/>
                                </a:lnTo>
                                <a:lnTo>
                                  <a:pt x="358464" y="152377"/>
                                </a:lnTo>
                                <a:lnTo>
                                  <a:pt x="358531" y="152368"/>
                                </a:lnTo>
                                <a:lnTo>
                                  <a:pt x="358598" y="152359"/>
                                </a:lnTo>
                                <a:lnTo>
                                  <a:pt x="358665" y="152351"/>
                                </a:lnTo>
                                <a:lnTo>
                                  <a:pt x="358731" y="152342"/>
                                </a:lnTo>
                                <a:lnTo>
                                  <a:pt x="358798" y="152333"/>
                                </a:lnTo>
                                <a:lnTo>
                                  <a:pt x="358865" y="152324"/>
                                </a:lnTo>
                                <a:lnTo>
                                  <a:pt x="358932" y="152315"/>
                                </a:lnTo>
                                <a:lnTo>
                                  <a:pt x="358999" y="152306"/>
                                </a:lnTo>
                                <a:lnTo>
                                  <a:pt x="359065" y="152297"/>
                                </a:lnTo>
                                <a:lnTo>
                                  <a:pt x="359132" y="152288"/>
                                </a:lnTo>
                                <a:lnTo>
                                  <a:pt x="359199" y="152279"/>
                                </a:lnTo>
                                <a:lnTo>
                                  <a:pt x="359266" y="152270"/>
                                </a:lnTo>
                                <a:lnTo>
                                  <a:pt x="359333" y="152262"/>
                                </a:lnTo>
                                <a:lnTo>
                                  <a:pt x="359399" y="152253"/>
                                </a:lnTo>
                                <a:lnTo>
                                  <a:pt x="359466" y="152244"/>
                                </a:lnTo>
                                <a:lnTo>
                                  <a:pt x="359533" y="152235"/>
                                </a:lnTo>
                                <a:lnTo>
                                  <a:pt x="359600" y="152226"/>
                                </a:lnTo>
                                <a:lnTo>
                                  <a:pt x="359666" y="152217"/>
                                </a:lnTo>
                                <a:lnTo>
                                  <a:pt x="359733" y="152208"/>
                                </a:lnTo>
                                <a:lnTo>
                                  <a:pt x="359800" y="152199"/>
                                </a:lnTo>
                                <a:lnTo>
                                  <a:pt x="359867" y="152190"/>
                                </a:lnTo>
                                <a:lnTo>
                                  <a:pt x="359934" y="152181"/>
                                </a:lnTo>
                                <a:lnTo>
                                  <a:pt x="360000" y="152172"/>
                                </a:lnTo>
                                <a:lnTo>
                                  <a:pt x="360067" y="152163"/>
                                </a:lnTo>
                                <a:lnTo>
                                  <a:pt x="360134" y="152154"/>
                                </a:lnTo>
                                <a:lnTo>
                                  <a:pt x="360201" y="152145"/>
                                </a:lnTo>
                                <a:lnTo>
                                  <a:pt x="360268" y="152136"/>
                                </a:lnTo>
                                <a:lnTo>
                                  <a:pt x="360334" y="152127"/>
                                </a:lnTo>
                                <a:lnTo>
                                  <a:pt x="360401" y="152118"/>
                                </a:lnTo>
                                <a:lnTo>
                                  <a:pt x="360468" y="152109"/>
                                </a:lnTo>
                                <a:lnTo>
                                  <a:pt x="360535" y="152100"/>
                                </a:lnTo>
                                <a:lnTo>
                                  <a:pt x="360602" y="152091"/>
                                </a:lnTo>
                                <a:lnTo>
                                  <a:pt x="360668" y="152082"/>
                                </a:lnTo>
                                <a:lnTo>
                                  <a:pt x="360735" y="152073"/>
                                </a:lnTo>
                                <a:lnTo>
                                  <a:pt x="360802" y="152064"/>
                                </a:lnTo>
                                <a:lnTo>
                                  <a:pt x="360869" y="152055"/>
                                </a:lnTo>
                                <a:lnTo>
                                  <a:pt x="360935" y="152046"/>
                                </a:lnTo>
                                <a:lnTo>
                                  <a:pt x="361002" y="152037"/>
                                </a:lnTo>
                                <a:lnTo>
                                  <a:pt x="361069" y="152028"/>
                                </a:lnTo>
                                <a:lnTo>
                                  <a:pt x="361136" y="152019"/>
                                </a:lnTo>
                                <a:lnTo>
                                  <a:pt x="361203" y="152010"/>
                                </a:lnTo>
                                <a:lnTo>
                                  <a:pt x="361269" y="152001"/>
                                </a:lnTo>
                                <a:lnTo>
                                  <a:pt x="361336" y="151992"/>
                                </a:lnTo>
                                <a:lnTo>
                                  <a:pt x="361403" y="151982"/>
                                </a:lnTo>
                                <a:lnTo>
                                  <a:pt x="361470" y="151973"/>
                                </a:lnTo>
                                <a:lnTo>
                                  <a:pt x="361537" y="151964"/>
                                </a:lnTo>
                                <a:lnTo>
                                  <a:pt x="361603" y="151955"/>
                                </a:lnTo>
                                <a:lnTo>
                                  <a:pt x="361670" y="151946"/>
                                </a:lnTo>
                                <a:lnTo>
                                  <a:pt x="361737" y="151937"/>
                                </a:lnTo>
                                <a:lnTo>
                                  <a:pt x="361804" y="151928"/>
                                </a:lnTo>
                                <a:lnTo>
                                  <a:pt x="361871" y="151919"/>
                                </a:lnTo>
                                <a:lnTo>
                                  <a:pt x="361937" y="151910"/>
                                </a:lnTo>
                                <a:lnTo>
                                  <a:pt x="362004" y="151901"/>
                                </a:lnTo>
                                <a:lnTo>
                                  <a:pt x="362071" y="151892"/>
                                </a:lnTo>
                                <a:lnTo>
                                  <a:pt x="362138" y="151882"/>
                                </a:lnTo>
                                <a:lnTo>
                                  <a:pt x="362204" y="151873"/>
                                </a:lnTo>
                                <a:lnTo>
                                  <a:pt x="362271" y="151864"/>
                                </a:lnTo>
                                <a:lnTo>
                                  <a:pt x="362338" y="151855"/>
                                </a:lnTo>
                                <a:lnTo>
                                  <a:pt x="362405" y="151846"/>
                                </a:lnTo>
                                <a:lnTo>
                                  <a:pt x="362472" y="151837"/>
                                </a:lnTo>
                                <a:lnTo>
                                  <a:pt x="362538" y="151828"/>
                                </a:lnTo>
                                <a:lnTo>
                                  <a:pt x="362605" y="151818"/>
                                </a:lnTo>
                                <a:lnTo>
                                  <a:pt x="362672" y="151809"/>
                                </a:lnTo>
                                <a:lnTo>
                                  <a:pt x="362739" y="151800"/>
                                </a:lnTo>
                                <a:lnTo>
                                  <a:pt x="362806" y="151791"/>
                                </a:lnTo>
                                <a:lnTo>
                                  <a:pt x="362872" y="151782"/>
                                </a:lnTo>
                                <a:lnTo>
                                  <a:pt x="362939" y="151773"/>
                                </a:lnTo>
                                <a:lnTo>
                                  <a:pt x="363006" y="151763"/>
                                </a:lnTo>
                                <a:lnTo>
                                  <a:pt x="363073" y="151754"/>
                                </a:lnTo>
                                <a:lnTo>
                                  <a:pt x="363140" y="151745"/>
                                </a:lnTo>
                                <a:lnTo>
                                  <a:pt x="363206" y="151736"/>
                                </a:lnTo>
                                <a:lnTo>
                                  <a:pt x="363273" y="151727"/>
                                </a:lnTo>
                                <a:lnTo>
                                  <a:pt x="363340" y="151717"/>
                                </a:lnTo>
                                <a:lnTo>
                                  <a:pt x="363407" y="151708"/>
                                </a:lnTo>
                                <a:lnTo>
                                  <a:pt x="363474" y="151699"/>
                                </a:lnTo>
                                <a:lnTo>
                                  <a:pt x="363540" y="151690"/>
                                </a:lnTo>
                                <a:lnTo>
                                  <a:pt x="363607" y="151680"/>
                                </a:lnTo>
                                <a:lnTo>
                                  <a:pt x="363674" y="151671"/>
                                </a:lnTo>
                                <a:lnTo>
                                  <a:pt x="363741" y="151662"/>
                                </a:lnTo>
                                <a:lnTo>
                                  <a:pt x="363807" y="151653"/>
                                </a:lnTo>
                                <a:lnTo>
                                  <a:pt x="363874" y="151643"/>
                                </a:lnTo>
                                <a:lnTo>
                                  <a:pt x="363941" y="151634"/>
                                </a:lnTo>
                                <a:lnTo>
                                  <a:pt x="364008" y="151625"/>
                                </a:lnTo>
                                <a:lnTo>
                                  <a:pt x="364075" y="151616"/>
                                </a:lnTo>
                                <a:lnTo>
                                  <a:pt x="364141" y="151606"/>
                                </a:lnTo>
                                <a:lnTo>
                                  <a:pt x="364208" y="151597"/>
                                </a:lnTo>
                                <a:lnTo>
                                  <a:pt x="364275" y="151588"/>
                                </a:lnTo>
                                <a:lnTo>
                                  <a:pt x="364342" y="151579"/>
                                </a:lnTo>
                                <a:lnTo>
                                  <a:pt x="364409" y="151569"/>
                                </a:lnTo>
                                <a:lnTo>
                                  <a:pt x="364475" y="151560"/>
                                </a:lnTo>
                                <a:lnTo>
                                  <a:pt x="364542" y="151551"/>
                                </a:lnTo>
                                <a:lnTo>
                                  <a:pt x="364609" y="151541"/>
                                </a:lnTo>
                                <a:lnTo>
                                  <a:pt x="364676" y="151532"/>
                                </a:lnTo>
                                <a:lnTo>
                                  <a:pt x="364743" y="151523"/>
                                </a:lnTo>
                                <a:lnTo>
                                  <a:pt x="364809" y="151513"/>
                                </a:lnTo>
                                <a:lnTo>
                                  <a:pt x="364876" y="151504"/>
                                </a:lnTo>
                                <a:lnTo>
                                  <a:pt x="364943" y="151495"/>
                                </a:lnTo>
                                <a:lnTo>
                                  <a:pt x="365010" y="151485"/>
                                </a:lnTo>
                                <a:lnTo>
                                  <a:pt x="365076" y="151476"/>
                                </a:lnTo>
                                <a:lnTo>
                                  <a:pt x="365143" y="151467"/>
                                </a:lnTo>
                                <a:lnTo>
                                  <a:pt x="365210" y="151457"/>
                                </a:lnTo>
                                <a:lnTo>
                                  <a:pt x="365277" y="151448"/>
                                </a:lnTo>
                                <a:lnTo>
                                  <a:pt x="365344" y="151439"/>
                                </a:lnTo>
                                <a:lnTo>
                                  <a:pt x="365410" y="151429"/>
                                </a:lnTo>
                                <a:lnTo>
                                  <a:pt x="365477" y="151420"/>
                                </a:lnTo>
                                <a:lnTo>
                                  <a:pt x="365544" y="151411"/>
                                </a:lnTo>
                                <a:lnTo>
                                  <a:pt x="365611" y="151401"/>
                                </a:lnTo>
                                <a:lnTo>
                                  <a:pt x="365678" y="151392"/>
                                </a:lnTo>
                                <a:lnTo>
                                  <a:pt x="365744" y="151382"/>
                                </a:lnTo>
                                <a:lnTo>
                                  <a:pt x="365811" y="151373"/>
                                </a:lnTo>
                                <a:lnTo>
                                  <a:pt x="365878" y="151364"/>
                                </a:lnTo>
                                <a:lnTo>
                                  <a:pt x="365945" y="151354"/>
                                </a:lnTo>
                                <a:lnTo>
                                  <a:pt x="366012" y="151345"/>
                                </a:lnTo>
                                <a:lnTo>
                                  <a:pt x="366078" y="151335"/>
                                </a:lnTo>
                                <a:lnTo>
                                  <a:pt x="366145" y="151326"/>
                                </a:lnTo>
                                <a:lnTo>
                                  <a:pt x="366212" y="151317"/>
                                </a:lnTo>
                                <a:lnTo>
                                  <a:pt x="366279" y="151307"/>
                                </a:lnTo>
                                <a:lnTo>
                                  <a:pt x="366346" y="151298"/>
                                </a:lnTo>
                                <a:lnTo>
                                  <a:pt x="366412" y="151288"/>
                                </a:lnTo>
                                <a:lnTo>
                                  <a:pt x="366479" y="151279"/>
                                </a:lnTo>
                                <a:lnTo>
                                  <a:pt x="366546" y="151269"/>
                                </a:lnTo>
                                <a:lnTo>
                                  <a:pt x="366613" y="151260"/>
                                </a:lnTo>
                                <a:lnTo>
                                  <a:pt x="366679" y="151251"/>
                                </a:lnTo>
                                <a:lnTo>
                                  <a:pt x="366746" y="151241"/>
                                </a:lnTo>
                                <a:lnTo>
                                  <a:pt x="366813" y="151232"/>
                                </a:lnTo>
                                <a:lnTo>
                                  <a:pt x="366880" y="151222"/>
                                </a:lnTo>
                                <a:lnTo>
                                  <a:pt x="366947" y="151213"/>
                                </a:lnTo>
                                <a:lnTo>
                                  <a:pt x="367013" y="151203"/>
                                </a:lnTo>
                                <a:lnTo>
                                  <a:pt x="367080" y="151194"/>
                                </a:lnTo>
                                <a:lnTo>
                                  <a:pt x="367147" y="151184"/>
                                </a:lnTo>
                                <a:lnTo>
                                  <a:pt x="367214" y="151175"/>
                                </a:lnTo>
                                <a:lnTo>
                                  <a:pt x="367281" y="151165"/>
                                </a:lnTo>
                                <a:lnTo>
                                  <a:pt x="367347" y="151156"/>
                                </a:lnTo>
                                <a:lnTo>
                                  <a:pt x="367414" y="151146"/>
                                </a:lnTo>
                                <a:lnTo>
                                  <a:pt x="367481" y="151137"/>
                                </a:lnTo>
                                <a:lnTo>
                                  <a:pt x="367548" y="151127"/>
                                </a:lnTo>
                                <a:lnTo>
                                  <a:pt x="367615" y="151118"/>
                                </a:lnTo>
                                <a:lnTo>
                                  <a:pt x="367681" y="151108"/>
                                </a:lnTo>
                                <a:lnTo>
                                  <a:pt x="367748" y="151099"/>
                                </a:lnTo>
                                <a:lnTo>
                                  <a:pt x="367815" y="151089"/>
                                </a:lnTo>
                                <a:lnTo>
                                  <a:pt x="367882" y="151079"/>
                                </a:lnTo>
                                <a:lnTo>
                                  <a:pt x="367948" y="151070"/>
                                </a:lnTo>
                                <a:lnTo>
                                  <a:pt x="368015" y="151060"/>
                                </a:lnTo>
                                <a:lnTo>
                                  <a:pt x="368082" y="151051"/>
                                </a:lnTo>
                                <a:lnTo>
                                  <a:pt x="368149" y="151041"/>
                                </a:lnTo>
                                <a:lnTo>
                                  <a:pt x="368216" y="151032"/>
                                </a:lnTo>
                                <a:lnTo>
                                  <a:pt x="368282" y="151022"/>
                                </a:lnTo>
                                <a:lnTo>
                                  <a:pt x="368349" y="151013"/>
                                </a:lnTo>
                                <a:lnTo>
                                  <a:pt x="368416" y="151003"/>
                                </a:lnTo>
                                <a:lnTo>
                                  <a:pt x="368483" y="150993"/>
                                </a:lnTo>
                                <a:lnTo>
                                  <a:pt x="368550" y="150984"/>
                                </a:lnTo>
                                <a:lnTo>
                                  <a:pt x="368616" y="150974"/>
                                </a:lnTo>
                                <a:lnTo>
                                  <a:pt x="368683" y="150965"/>
                                </a:lnTo>
                                <a:lnTo>
                                  <a:pt x="368750" y="150955"/>
                                </a:lnTo>
                                <a:lnTo>
                                  <a:pt x="368817" y="150945"/>
                                </a:lnTo>
                                <a:lnTo>
                                  <a:pt x="368884" y="150936"/>
                                </a:lnTo>
                                <a:lnTo>
                                  <a:pt x="368950" y="150926"/>
                                </a:lnTo>
                                <a:lnTo>
                                  <a:pt x="369017" y="150916"/>
                                </a:lnTo>
                                <a:lnTo>
                                  <a:pt x="369084" y="150907"/>
                                </a:lnTo>
                                <a:lnTo>
                                  <a:pt x="369151" y="150897"/>
                                </a:lnTo>
                                <a:lnTo>
                                  <a:pt x="369217" y="150887"/>
                                </a:lnTo>
                                <a:lnTo>
                                  <a:pt x="369284" y="150878"/>
                                </a:lnTo>
                                <a:lnTo>
                                  <a:pt x="369351" y="150868"/>
                                </a:lnTo>
                                <a:lnTo>
                                  <a:pt x="369418" y="150859"/>
                                </a:lnTo>
                                <a:lnTo>
                                  <a:pt x="369485" y="150849"/>
                                </a:lnTo>
                                <a:lnTo>
                                  <a:pt x="369551" y="150839"/>
                                </a:lnTo>
                                <a:lnTo>
                                  <a:pt x="369618" y="150830"/>
                                </a:lnTo>
                                <a:lnTo>
                                  <a:pt x="369685" y="150820"/>
                                </a:lnTo>
                                <a:lnTo>
                                  <a:pt x="369752" y="150810"/>
                                </a:lnTo>
                                <a:lnTo>
                                  <a:pt x="369819" y="150800"/>
                                </a:lnTo>
                                <a:lnTo>
                                  <a:pt x="369885" y="150791"/>
                                </a:lnTo>
                                <a:lnTo>
                                  <a:pt x="369952" y="150781"/>
                                </a:lnTo>
                                <a:lnTo>
                                  <a:pt x="370019" y="150771"/>
                                </a:lnTo>
                                <a:lnTo>
                                  <a:pt x="370086" y="150762"/>
                                </a:lnTo>
                                <a:lnTo>
                                  <a:pt x="370153" y="150752"/>
                                </a:lnTo>
                                <a:lnTo>
                                  <a:pt x="370219" y="150742"/>
                                </a:lnTo>
                                <a:lnTo>
                                  <a:pt x="370286" y="150732"/>
                                </a:lnTo>
                                <a:lnTo>
                                  <a:pt x="370353" y="150723"/>
                                </a:lnTo>
                                <a:lnTo>
                                  <a:pt x="370420" y="150713"/>
                                </a:lnTo>
                                <a:lnTo>
                                  <a:pt x="370487" y="150703"/>
                                </a:lnTo>
                                <a:lnTo>
                                  <a:pt x="370553" y="150694"/>
                                </a:lnTo>
                                <a:lnTo>
                                  <a:pt x="370620" y="150684"/>
                                </a:lnTo>
                                <a:lnTo>
                                  <a:pt x="370687" y="150674"/>
                                </a:lnTo>
                                <a:lnTo>
                                  <a:pt x="370754" y="150664"/>
                                </a:lnTo>
                                <a:lnTo>
                                  <a:pt x="370820" y="150654"/>
                                </a:lnTo>
                                <a:lnTo>
                                  <a:pt x="370887" y="150645"/>
                                </a:lnTo>
                                <a:lnTo>
                                  <a:pt x="370954" y="150635"/>
                                </a:lnTo>
                                <a:lnTo>
                                  <a:pt x="371021" y="150625"/>
                                </a:lnTo>
                                <a:lnTo>
                                  <a:pt x="371088" y="150615"/>
                                </a:lnTo>
                                <a:lnTo>
                                  <a:pt x="371154" y="150606"/>
                                </a:lnTo>
                                <a:lnTo>
                                  <a:pt x="371221" y="150596"/>
                                </a:lnTo>
                                <a:lnTo>
                                  <a:pt x="371288" y="150586"/>
                                </a:lnTo>
                                <a:lnTo>
                                  <a:pt x="371355" y="150576"/>
                                </a:lnTo>
                                <a:lnTo>
                                  <a:pt x="371422" y="150566"/>
                                </a:lnTo>
                                <a:lnTo>
                                  <a:pt x="371488" y="150556"/>
                                </a:lnTo>
                                <a:lnTo>
                                  <a:pt x="371555" y="150547"/>
                                </a:lnTo>
                                <a:lnTo>
                                  <a:pt x="371622" y="150537"/>
                                </a:lnTo>
                                <a:lnTo>
                                  <a:pt x="371689" y="150527"/>
                                </a:lnTo>
                                <a:lnTo>
                                  <a:pt x="371756" y="150517"/>
                                </a:lnTo>
                                <a:lnTo>
                                  <a:pt x="371822" y="150507"/>
                                </a:lnTo>
                                <a:lnTo>
                                  <a:pt x="371889" y="150497"/>
                                </a:lnTo>
                                <a:lnTo>
                                  <a:pt x="371956" y="150488"/>
                                </a:lnTo>
                                <a:lnTo>
                                  <a:pt x="372023" y="150478"/>
                                </a:lnTo>
                                <a:lnTo>
                                  <a:pt x="372089" y="150468"/>
                                </a:lnTo>
                                <a:lnTo>
                                  <a:pt x="372156" y="150458"/>
                                </a:lnTo>
                                <a:lnTo>
                                  <a:pt x="372223" y="150448"/>
                                </a:lnTo>
                                <a:lnTo>
                                  <a:pt x="372290" y="150438"/>
                                </a:lnTo>
                                <a:lnTo>
                                  <a:pt x="372357" y="150428"/>
                                </a:lnTo>
                                <a:lnTo>
                                  <a:pt x="372423" y="150418"/>
                                </a:lnTo>
                                <a:lnTo>
                                  <a:pt x="372490" y="150409"/>
                                </a:lnTo>
                                <a:lnTo>
                                  <a:pt x="372557" y="150399"/>
                                </a:lnTo>
                                <a:lnTo>
                                  <a:pt x="372624" y="150389"/>
                                </a:lnTo>
                                <a:lnTo>
                                  <a:pt x="372691" y="150379"/>
                                </a:lnTo>
                                <a:lnTo>
                                  <a:pt x="372757" y="150369"/>
                                </a:lnTo>
                                <a:lnTo>
                                  <a:pt x="372824" y="150359"/>
                                </a:lnTo>
                                <a:lnTo>
                                  <a:pt x="372891" y="150349"/>
                                </a:lnTo>
                                <a:lnTo>
                                  <a:pt x="372958" y="150339"/>
                                </a:lnTo>
                                <a:lnTo>
                                  <a:pt x="373025" y="150329"/>
                                </a:lnTo>
                                <a:lnTo>
                                  <a:pt x="373091" y="150319"/>
                                </a:lnTo>
                                <a:lnTo>
                                  <a:pt x="373158" y="150309"/>
                                </a:lnTo>
                                <a:lnTo>
                                  <a:pt x="373225" y="150299"/>
                                </a:lnTo>
                                <a:lnTo>
                                  <a:pt x="373292" y="150289"/>
                                </a:lnTo>
                                <a:lnTo>
                                  <a:pt x="373359" y="150279"/>
                                </a:lnTo>
                                <a:lnTo>
                                  <a:pt x="373425" y="150269"/>
                                </a:lnTo>
                                <a:lnTo>
                                  <a:pt x="373492" y="150259"/>
                                </a:lnTo>
                                <a:lnTo>
                                  <a:pt x="373559" y="150250"/>
                                </a:lnTo>
                                <a:lnTo>
                                  <a:pt x="373626" y="150240"/>
                                </a:lnTo>
                                <a:lnTo>
                                  <a:pt x="373692" y="150230"/>
                                </a:lnTo>
                                <a:lnTo>
                                  <a:pt x="373759" y="150220"/>
                                </a:lnTo>
                                <a:lnTo>
                                  <a:pt x="373826" y="150210"/>
                                </a:lnTo>
                                <a:lnTo>
                                  <a:pt x="373893" y="150200"/>
                                </a:lnTo>
                                <a:lnTo>
                                  <a:pt x="373960" y="150190"/>
                                </a:lnTo>
                                <a:lnTo>
                                  <a:pt x="374026" y="150180"/>
                                </a:lnTo>
                                <a:lnTo>
                                  <a:pt x="374093" y="150169"/>
                                </a:lnTo>
                                <a:lnTo>
                                  <a:pt x="374160" y="150159"/>
                                </a:lnTo>
                                <a:lnTo>
                                  <a:pt x="374227" y="150149"/>
                                </a:lnTo>
                                <a:lnTo>
                                  <a:pt x="374294" y="150139"/>
                                </a:lnTo>
                                <a:lnTo>
                                  <a:pt x="374360" y="150129"/>
                                </a:lnTo>
                                <a:lnTo>
                                  <a:pt x="374427" y="150119"/>
                                </a:lnTo>
                                <a:lnTo>
                                  <a:pt x="374494" y="150109"/>
                                </a:lnTo>
                                <a:lnTo>
                                  <a:pt x="374561" y="150099"/>
                                </a:lnTo>
                                <a:lnTo>
                                  <a:pt x="374628" y="150089"/>
                                </a:lnTo>
                                <a:lnTo>
                                  <a:pt x="374694" y="150079"/>
                                </a:lnTo>
                                <a:lnTo>
                                  <a:pt x="374761" y="150069"/>
                                </a:lnTo>
                                <a:lnTo>
                                  <a:pt x="374828" y="150059"/>
                                </a:lnTo>
                                <a:lnTo>
                                  <a:pt x="374895" y="150049"/>
                                </a:lnTo>
                                <a:lnTo>
                                  <a:pt x="374961" y="150039"/>
                                </a:lnTo>
                                <a:lnTo>
                                  <a:pt x="375028" y="150029"/>
                                </a:lnTo>
                                <a:lnTo>
                                  <a:pt x="375095" y="150019"/>
                                </a:lnTo>
                                <a:lnTo>
                                  <a:pt x="375162" y="150008"/>
                                </a:lnTo>
                                <a:lnTo>
                                  <a:pt x="375229" y="149998"/>
                                </a:lnTo>
                                <a:lnTo>
                                  <a:pt x="375295" y="149988"/>
                                </a:lnTo>
                                <a:lnTo>
                                  <a:pt x="375362" y="149978"/>
                                </a:lnTo>
                                <a:lnTo>
                                  <a:pt x="375429" y="149968"/>
                                </a:lnTo>
                                <a:lnTo>
                                  <a:pt x="375496" y="149958"/>
                                </a:lnTo>
                                <a:lnTo>
                                  <a:pt x="375563" y="149948"/>
                                </a:lnTo>
                                <a:lnTo>
                                  <a:pt x="375629" y="149938"/>
                                </a:lnTo>
                                <a:lnTo>
                                  <a:pt x="375696" y="149927"/>
                                </a:lnTo>
                                <a:lnTo>
                                  <a:pt x="375763" y="149917"/>
                                </a:lnTo>
                                <a:lnTo>
                                  <a:pt x="375830" y="149907"/>
                                </a:lnTo>
                                <a:lnTo>
                                  <a:pt x="375897" y="149897"/>
                                </a:lnTo>
                                <a:lnTo>
                                  <a:pt x="375963" y="149887"/>
                                </a:lnTo>
                                <a:lnTo>
                                  <a:pt x="376030" y="149877"/>
                                </a:lnTo>
                                <a:lnTo>
                                  <a:pt x="376097" y="149866"/>
                                </a:lnTo>
                                <a:lnTo>
                                  <a:pt x="376164" y="149856"/>
                                </a:lnTo>
                                <a:lnTo>
                                  <a:pt x="376231" y="149846"/>
                                </a:lnTo>
                                <a:lnTo>
                                  <a:pt x="376297" y="149836"/>
                                </a:lnTo>
                                <a:lnTo>
                                  <a:pt x="376364" y="149826"/>
                                </a:lnTo>
                                <a:lnTo>
                                  <a:pt x="376431" y="149815"/>
                                </a:lnTo>
                                <a:lnTo>
                                  <a:pt x="376498" y="149805"/>
                                </a:lnTo>
                                <a:lnTo>
                                  <a:pt x="376564" y="149795"/>
                                </a:lnTo>
                                <a:lnTo>
                                  <a:pt x="376631" y="149785"/>
                                </a:lnTo>
                                <a:lnTo>
                                  <a:pt x="376698" y="149775"/>
                                </a:lnTo>
                                <a:lnTo>
                                  <a:pt x="376765" y="149764"/>
                                </a:lnTo>
                                <a:lnTo>
                                  <a:pt x="376832" y="149754"/>
                                </a:lnTo>
                                <a:lnTo>
                                  <a:pt x="376898" y="149744"/>
                                </a:lnTo>
                                <a:lnTo>
                                  <a:pt x="376965" y="149734"/>
                                </a:lnTo>
                                <a:lnTo>
                                  <a:pt x="377032" y="149723"/>
                                </a:lnTo>
                                <a:lnTo>
                                  <a:pt x="377099" y="149713"/>
                                </a:lnTo>
                                <a:lnTo>
                                  <a:pt x="377166" y="149703"/>
                                </a:lnTo>
                                <a:lnTo>
                                  <a:pt x="377232" y="149692"/>
                                </a:lnTo>
                                <a:lnTo>
                                  <a:pt x="377299" y="149682"/>
                                </a:lnTo>
                                <a:lnTo>
                                  <a:pt x="377366" y="149672"/>
                                </a:lnTo>
                                <a:lnTo>
                                  <a:pt x="377433" y="149662"/>
                                </a:lnTo>
                                <a:lnTo>
                                  <a:pt x="377500" y="149651"/>
                                </a:lnTo>
                                <a:lnTo>
                                  <a:pt x="377566" y="149641"/>
                                </a:lnTo>
                                <a:lnTo>
                                  <a:pt x="377633" y="149631"/>
                                </a:lnTo>
                                <a:lnTo>
                                  <a:pt x="377700" y="149620"/>
                                </a:lnTo>
                                <a:lnTo>
                                  <a:pt x="377767" y="149610"/>
                                </a:lnTo>
                                <a:lnTo>
                                  <a:pt x="377833" y="149600"/>
                                </a:lnTo>
                                <a:lnTo>
                                  <a:pt x="377900" y="149589"/>
                                </a:lnTo>
                                <a:lnTo>
                                  <a:pt x="377967" y="149579"/>
                                </a:lnTo>
                                <a:lnTo>
                                  <a:pt x="378034" y="149569"/>
                                </a:lnTo>
                                <a:lnTo>
                                  <a:pt x="378101" y="149558"/>
                                </a:lnTo>
                                <a:lnTo>
                                  <a:pt x="378167" y="149548"/>
                                </a:lnTo>
                                <a:lnTo>
                                  <a:pt x="378234" y="149538"/>
                                </a:lnTo>
                                <a:lnTo>
                                  <a:pt x="378301" y="149527"/>
                                </a:lnTo>
                                <a:lnTo>
                                  <a:pt x="378368" y="149517"/>
                                </a:lnTo>
                                <a:lnTo>
                                  <a:pt x="378435" y="149507"/>
                                </a:lnTo>
                                <a:lnTo>
                                  <a:pt x="378501" y="149496"/>
                                </a:lnTo>
                                <a:lnTo>
                                  <a:pt x="378568" y="149486"/>
                                </a:lnTo>
                                <a:lnTo>
                                  <a:pt x="378635" y="149476"/>
                                </a:lnTo>
                                <a:lnTo>
                                  <a:pt x="378702" y="149465"/>
                                </a:lnTo>
                                <a:lnTo>
                                  <a:pt x="378769" y="149455"/>
                                </a:lnTo>
                                <a:lnTo>
                                  <a:pt x="378835" y="149444"/>
                                </a:lnTo>
                                <a:lnTo>
                                  <a:pt x="378902" y="149434"/>
                                </a:lnTo>
                                <a:lnTo>
                                  <a:pt x="378969" y="149424"/>
                                </a:lnTo>
                                <a:lnTo>
                                  <a:pt x="379036" y="149413"/>
                                </a:lnTo>
                                <a:lnTo>
                                  <a:pt x="379102" y="149403"/>
                                </a:lnTo>
                                <a:lnTo>
                                  <a:pt x="379169" y="149392"/>
                                </a:lnTo>
                                <a:lnTo>
                                  <a:pt x="379236" y="149382"/>
                                </a:lnTo>
                                <a:lnTo>
                                  <a:pt x="379303" y="149371"/>
                                </a:lnTo>
                                <a:lnTo>
                                  <a:pt x="379370" y="149361"/>
                                </a:lnTo>
                                <a:lnTo>
                                  <a:pt x="379436" y="149351"/>
                                </a:lnTo>
                                <a:lnTo>
                                  <a:pt x="379503" y="149340"/>
                                </a:lnTo>
                                <a:lnTo>
                                  <a:pt x="379570" y="149330"/>
                                </a:lnTo>
                                <a:lnTo>
                                  <a:pt x="379637" y="149319"/>
                                </a:lnTo>
                                <a:lnTo>
                                  <a:pt x="379704" y="149309"/>
                                </a:lnTo>
                                <a:lnTo>
                                  <a:pt x="379770" y="149298"/>
                                </a:lnTo>
                                <a:lnTo>
                                  <a:pt x="379837" y="149288"/>
                                </a:lnTo>
                                <a:lnTo>
                                  <a:pt x="379904" y="149277"/>
                                </a:lnTo>
                                <a:lnTo>
                                  <a:pt x="379971" y="149267"/>
                                </a:lnTo>
                                <a:lnTo>
                                  <a:pt x="380038" y="149256"/>
                                </a:lnTo>
                                <a:lnTo>
                                  <a:pt x="380104" y="149246"/>
                                </a:lnTo>
                                <a:lnTo>
                                  <a:pt x="380171" y="149235"/>
                                </a:lnTo>
                                <a:lnTo>
                                  <a:pt x="380238" y="149225"/>
                                </a:lnTo>
                                <a:lnTo>
                                  <a:pt x="380305" y="149214"/>
                                </a:lnTo>
                                <a:lnTo>
                                  <a:pt x="380372" y="149204"/>
                                </a:lnTo>
                                <a:lnTo>
                                  <a:pt x="380438" y="149193"/>
                                </a:lnTo>
                                <a:lnTo>
                                  <a:pt x="380505" y="149183"/>
                                </a:lnTo>
                                <a:lnTo>
                                  <a:pt x="380572" y="149172"/>
                                </a:lnTo>
                                <a:lnTo>
                                  <a:pt x="380639" y="149161"/>
                                </a:lnTo>
                                <a:lnTo>
                                  <a:pt x="380705" y="149151"/>
                                </a:lnTo>
                                <a:lnTo>
                                  <a:pt x="380772" y="149140"/>
                                </a:lnTo>
                                <a:lnTo>
                                  <a:pt x="380839" y="149130"/>
                                </a:lnTo>
                                <a:lnTo>
                                  <a:pt x="380906" y="149119"/>
                                </a:lnTo>
                                <a:lnTo>
                                  <a:pt x="380973" y="149109"/>
                                </a:lnTo>
                                <a:lnTo>
                                  <a:pt x="381039" y="149098"/>
                                </a:lnTo>
                                <a:lnTo>
                                  <a:pt x="381106" y="149088"/>
                                </a:lnTo>
                                <a:lnTo>
                                  <a:pt x="381173" y="149077"/>
                                </a:lnTo>
                                <a:lnTo>
                                  <a:pt x="381240" y="149066"/>
                                </a:lnTo>
                                <a:lnTo>
                                  <a:pt x="381307" y="149056"/>
                                </a:lnTo>
                                <a:lnTo>
                                  <a:pt x="381373" y="149045"/>
                                </a:lnTo>
                                <a:lnTo>
                                  <a:pt x="381440" y="149034"/>
                                </a:lnTo>
                                <a:lnTo>
                                  <a:pt x="381507" y="149024"/>
                                </a:lnTo>
                                <a:lnTo>
                                  <a:pt x="381574" y="149013"/>
                                </a:lnTo>
                                <a:lnTo>
                                  <a:pt x="381641" y="149003"/>
                                </a:lnTo>
                                <a:lnTo>
                                  <a:pt x="381707" y="148992"/>
                                </a:lnTo>
                                <a:lnTo>
                                  <a:pt x="381774" y="148981"/>
                                </a:lnTo>
                                <a:lnTo>
                                  <a:pt x="381841" y="148971"/>
                                </a:lnTo>
                                <a:lnTo>
                                  <a:pt x="381908" y="148960"/>
                                </a:lnTo>
                                <a:lnTo>
                                  <a:pt x="381974" y="148949"/>
                                </a:lnTo>
                                <a:lnTo>
                                  <a:pt x="382041" y="148939"/>
                                </a:lnTo>
                                <a:lnTo>
                                  <a:pt x="382108" y="148928"/>
                                </a:lnTo>
                                <a:lnTo>
                                  <a:pt x="382175" y="148917"/>
                                </a:lnTo>
                                <a:lnTo>
                                  <a:pt x="382242" y="148907"/>
                                </a:lnTo>
                                <a:lnTo>
                                  <a:pt x="382308" y="148896"/>
                                </a:lnTo>
                                <a:lnTo>
                                  <a:pt x="382375" y="148885"/>
                                </a:lnTo>
                                <a:lnTo>
                                  <a:pt x="382442" y="148875"/>
                                </a:lnTo>
                                <a:lnTo>
                                  <a:pt x="382509" y="148864"/>
                                </a:lnTo>
                                <a:lnTo>
                                  <a:pt x="382576" y="148853"/>
                                </a:lnTo>
                                <a:lnTo>
                                  <a:pt x="382642" y="148842"/>
                                </a:lnTo>
                                <a:lnTo>
                                  <a:pt x="382709" y="148832"/>
                                </a:lnTo>
                                <a:lnTo>
                                  <a:pt x="382776" y="148821"/>
                                </a:lnTo>
                                <a:lnTo>
                                  <a:pt x="382843" y="148810"/>
                                </a:lnTo>
                                <a:lnTo>
                                  <a:pt x="382910" y="148800"/>
                                </a:lnTo>
                                <a:lnTo>
                                  <a:pt x="382976" y="148789"/>
                                </a:lnTo>
                                <a:lnTo>
                                  <a:pt x="383043" y="148778"/>
                                </a:lnTo>
                                <a:lnTo>
                                  <a:pt x="383110" y="148767"/>
                                </a:lnTo>
                                <a:lnTo>
                                  <a:pt x="383177" y="148757"/>
                                </a:lnTo>
                                <a:lnTo>
                                  <a:pt x="383244" y="148746"/>
                                </a:lnTo>
                                <a:lnTo>
                                  <a:pt x="383310" y="148735"/>
                                </a:lnTo>
                                <a:lnTo>
                                  <a:pt x="383377" y="148724"/>
                                </a:lnTo>
                                <a:lnTo>
                                  <a:pt x="383444" y="148713"/>
                                </a:lnTo>
                                <a:lnTo>
                                  <a:pt x="383511" y="148703"/>
                                </a:lnTo>
                                <a:lnTo>
                                  <a:pt x="383577" y="148692"/>
                                </a:lnTo>
                                <a:lnTo>
                                  <a:pt x="383644" y="148681"/>
                                </a:lnTo>
                                <a:lnTo>
                                  <a:pt x="383711" y="148670"/>
                                </a:lnTo>
                                <a:lnTo>
                                  <a:pt x="383778" y="148660"/>
                                </a:lnTo>
                                <a:lnTo>
                                  <a:pt x="383845" y="148649"/>
                                </a:lnTo>
                                <a:lnTo>
                                  <a:pt x="383911" y="148638"/>
                                </a:lnTo>
                                <a:lnTo>
                                  <a:pt x="383978" y="148627"/>
                                </a:lnTo>
                                <a:lnTo>
                                  <a:pt x="384045" y="148616"/>
                                </a:lnTo>
                                <a:lnTo>
                                  <a:pt x="384112" y="148605"/>
                                </a:lnTo>
                                <a:lnTo>
                                  <a:pt x="384179" y="148595"/>
                                </a:lnTo>
                                <a:lnTo>
                                  <a:pt x="384245" y="148584"/>
                                </a:lnTo>
                                <a:lnTo>
                                  <a:pt x="384312" y="148573"/>
                                </a:lnTo>
                                <a:lnTo>
                                  <a:pt x="384379" y="148562"/>
                                </a:lnTo>
                                <a:lnTo>
                                  <a:pt x="384446" y="148551"/>
                                </a:lnTo>
                                <a:lnTo>
                                  <a:pt x="384513" y="148540"/>
                                </a:lnTo>
                                <a:lnTo>
                                  <a:pt x="384579" y="148529"/>
                                </a:lnTo>
                                <a:lnTo>
                                  <a:pt x="384646" y="148518"/>
                                </a:lnTo>
                                <a:lnTo>
                                  <a:pt x="384713" y="148508"/>
                                </a:lnTo>
                                <a:lnTo>
                                  <a:pt x="384780" y="148497"/>
                                </a:lnTo>
                                <a:lnTo>
                                  <a:pt x="384846" y="148486"/>
                                </a:lnTo>
                                <a:lnTo>
                                  <a:pt x="384913" y="148475"/>
                                </a:lnTo>
                                <a:lnTo>
                                  <a:pt x="384980" y="148464"/>
                                </a:lnTo>
                                <a:lnTo>
                                  <a:pt x="385047" y="148453"/>
                                </a:lnTo>
                                <a:lnTo>
                                  <a:pt x="385114" y="148442"/>
                                </a:lnTo>
                                <a:lnTo>
                                  <a:pt x="385180" y="148431"/>
                                </a:lnTo>
                                <a:lnTo>
                                  <a:pt x="385247" y="148420"/>
                                </a:lnTo>
                                <a:lnTo>
                                  <a:pt x="385314" y="148409"/>
                                </a:lnTo>
                                <a:lnTo>
                                  <a:pt x="385381" y="148398"/>
                                </a:lnTo>
                                <a:lnTo>
                                  <a:pt x="385448" y="148387"/>
                                </a:lnTo>
                                <a:lnTo>
                                  <a:pt x="385514" y="148377"/>
                                </a:lnTo>
                                <a:lnTo>
                                  <a:pt x="385581" y="148366"/>
                                </a:lnTo>
                                <a:lnTo>
                                  <a:pt x="385648" y="148355"/>
                                </a:lnTo>
                                <a:lnTo>
                                  <a:pt x="385715" y="148344"/>
                                </a:lnTo>
                                <a:lnTo>
                                  <a:pt x="385782" y="148333"/>
                                </a:lnTo>
                                <a:lnTo>
                                  <a:pt x="385848" y="148322"/>
                                </a:lnTo>
                                <a:lnTo>
                                  <a:pt x="385915" y="148311"/>
                                </a:lnTo>
                                <a:lnTo>
                                  <a:pt x="385982" y="148300"/>
                                </a:lnTo>
                                <a:lnTo>
                                  <a:pt x="386049" y="148289"/>
                                </a:lnTo>
                                <a:lnTo>
                                  <a:pt x="386116" y="148278"/>
                                </a:lnTo>
                                <a:lnTo>
                                  <a:pt x="386182" y="148267"/>
                                </a:lnTo>
                                <a:lnTo>
                                  <a:pt x="386249" y="148256"/>
                                </a:lnTo>
                                <a:lnTo>
                                  <a:pt x="386316" y="148245"/>
                                </a:lnTo>
                                <a:lnTo>
                                  <a:pt x="386383" y="148234"/>
                                </a:lnTo>
                                <a:lnTo>
                                  <a:pt x="386449" y="148223"/>
                                </a:lnTo>
                                <a:lnTo>
                                  <a:pt x="386516" y="148211"/>
                                </a:lnTo>
                                <a:lnTo>
                                  <a:pt x="386583" y="148200"/>
                                </a:lnTo>
                                <a:lnTo>
                                  <a:pt x="386650" y="148189"/>
                                </a:lnTo>
                                <a:lnTo>
                                  <a:pt x="386717" y="148178"/>
                                </a:lnTo>
                                <a:lnTo>
                                  <a:pt x="386783" y="148167"/>
                                </a:lnTo>
                                <a:lnTo>
                                  <a:pt x="386850" y="148156"/>
                                </a:lnTo>
                                <a:lnTo>
                                  <a:pt x="386917" y="148145"/>
                                </a:lnTo>
                                <a:lnTo>
                                  <a:pt x="386984" y="148134"/>
                                </a:lnTo>
                                <a:lnTo>
                                  <a:pt x="387051" y="148123"/>
                                </a:lnTo>
                                <a:lnTo>
                                  <a:pt x="387117" y="148112"/>
                                </a:lnTo>
                                <a:lnTo>
                                  <a:pt x="387184" y="148101"/>
                                </a:lnTo>
                                <a:lnTo>
                                  <a:pt x="387251" y="148090"/>
                                </a:lnTo>
                                <a:lnTo>
                                  <a:pt x="387318" y="148079"/>
                                </a:lnTo>
                                <a:lnTo>
                                  <a:pt x="387385" y="148067"/>
                                </a:lnTo>
                                <a:lnTo>
                                  <a:pt x="387451" y="148056"/>
                                </a:lnTo>
                                <a:lnTo>
                                  <a:pt x="387518" y="148045"/>
                                </a:lnTo>
                                <a:lnTo>
                                  <a:pt x="387585" y="148034"/>
                                </a:lnTo>
                                <a:lnTo>
                                  <a:pt x="387652" y="148023"/>
                                </a:lnTo>
                                <a:lnTo>
                                  <a:pt x="387718" y="148012"/>
                                </a:lnTo>
                                <a:lnTo>
                                  <a:pt x="387785" y="148001"/>
                                </a:lnTo>
                                <a:lnTo>
                                  <a:pt x="387852" y="147989"/>
                                </a:lnTo>
                                <a:lnTo>
                                  <a:pt x="387919" y="147978"/>
                                </a:lnTo>
                                <a:lnTo>
                                  <a:pt x="387986" y="147967"/>
                                </a:lnTo>
                                <a:lnTo>
                                  <a:pt x="388052" y="147956"/>
                                </a:lnTo>
                                <a:lnTo>
                                  <a:pt x="388119" y="147945"/>
                                </a:lnTo>
                                <a:lnTo>
                                  <a:pt x="388186" y="147934"/>
                                </a:lnTo>
                                <a:lnTo>
                                  <a:pt x="388253" y="147922"/>
                                </a:lnTo>
                                <a:lnTo>
                                  <a:pt x="388320" y="147911"/>
                                </a:lnTo>
                                <a:lnTo>
                                  <a:pt x="388386" y="147900"/>
                                </a:lnTo>
                                <a:lnTo>
                                  <a:pt x="388453" y="147889"/>
                                </a:lnTo>
                                <a:lnTo>
                                  <a:pt x="388520" y="147878"/>
                                </a:lnTo>
                                <a:lnTo>
                                  <a:pt x="388587" y="147866"/>
                                </a:lnTo>
                                <a:lnTo>
                                  <a:pt x="388654" y="147855"/>
                                </a:lnTo>
                                <a:lnTo>
                                  <a:pt x="388720" y="147844"/>
                                </a:lnTo>
                                <a:lnTo>
                                  <a:pt x="388787" y="147833"/>
                                </a:lnTo>
                                <a:lnTo>
                                  <a:pt x="388854" y="147821"/>
                                </a:lnTo>
                                <a:lnTo>
                                  <a:pt x="388921" y="147810"/>
                                </a:lnTo>
                                <a:lnTo>
                                  <a:pt x="388987" y="147799"/>
                                </a:lnTo>
                                <a:lnTo>
                                  <a:pt x="389054" y="147788"/>
                                </a:lnTo>
                                <a:lnTo>
                                  <a:pt x="389121" y="147776"/>
                                </a:lnTo>
                                <a:lnTo>
                                  <a:pt x="389188" y="147765"/>
                                </a:lnTo>
                                <a:lnTo>
                                  <a:pt x="389255" y="147754"/>
                                </a:lnTo>
                                <a:lnTo>
                                  <a:pt x="389321" y="147743"/>
                                </a:lnTo>
                                <a:lnTo>
                                  <a:pt x="389388" y="147731"/>
                                </a:lnTo>
                                <a:lnTo>
                                  <a:pt x="389455" y="147720"/>
                                </a:lnTo>
                                <a:lnTo>
                                  <a:pt x="389522" y="147709"/>
                                </a:lnTo>
                                <a:lnTo>
                                  <a:pt x="389589" y="147697"/>
                                </a:lnTo>
                                <a:lnTo>
                                  <a:pt x="389655" y="147686"/>
                                </a:lnTo>
                                <a:lnTo>
                                  <a:pt x="389722" y="147675"/>
                                </a:lnTo>
                                <a:lnTo>
                                  <a:pt x="389789" y="147663"/>
                                </a:lnTo>
                                <a:lnTo>
                                  <a:pt x="389856" y="147652"/>
                                </a:lnTo>
                                <a:lnTo>
                                  <a:pt x="389923" y="147641"/>
                                </a:lnTo>
                                <a:lnTo>
                                  <a:pt x="389989" y="147629"/>
                                </a:lnTo>
                                <a:lnTo>
                                  <a:pt x="390056" y="147618"/>
                                </a:lnTo>
                                <a:lnTo>
                                  <a:pt x="390123" y="147607"/>
                                </a:lnTo>
                                <a:lnTo>
                                  <a:pt x="390190" y="147595"/>
                                </a:lnTo>
                                <a:lnTo>
                                  <a:pt x="390257" y="147584"/>
                                </a:lnTo>
                                <a:lnTo>
                                  <a:pt x="390323" y="147573"/>
                                </a:lnTo>
                                <a:lnTo>
                                  <a:pt x="390390" y="147561"/>
                                </a:lnTo>
                                <a:lnTo>
                                  <a:pt x="390457" y="147550"/>
                                </a:lnTo>
                                <a:lnTo>
                                  <a:pt x="390524" y="147538"/>
                                </a:lnTo>
                                <a:lnTo>
                                  <a:pt x="390590" y="147527"/>
                                </a:lnTo>
                                <a:lnTo>
                                  <a:pt x="390657" y="147516"/>
                                </a:lnTo>
                                <a:lnTo>
                                  <a:pt x="390724" y="147504"/>
                                </a:lnTo>
                                <a:lnTo>
                                  <a:pt x="390791" y="147493"/>
                                </a:lnTo>
                                <a:lnTo>
                                  <a:pt x="390858" y="147481"/>
                                </a:lnTo>
                                <a:lnTo>
                                  <a:pt x="390924" y="147470"/>
                                </a:lnTo>
                                <a:lnTo>
                                  <a:pt x="390991" y="147459"/>
                                </a:lnTo>
                                <a:lnTo>
                                  <a:pt x="391058" y="147447"/>
                                </a:lnTo>
                                <a:lnTo>
                                  <a:pt x="391125" y="147436"/>
                                </a:lnTo>
                                <a:lnTo>
                                  <a:pt x="391192" y="147424"/>
                                </a:lnTo>
                                <a:lnTo>
                                  <a:pt x="391258" y="147413"/>
                                </a:lnTo>
                                <a:lnTo>
                                  <a:pt x="391325" y="147401"/>
                                </a:lnTo>
                                <a:lnTo>
                                  <a:pt x="391392" y="147390"/>
                                </a:lnTo>
                                <a:lnTo>
                                  <a:pt x="391459" y="147378"/>
                                </a:lnTo>
                                <a:lnTo>
                                  <a:pt x="391526" y="147367"/>
                                </a:lnTo>
                                <a:lnTo>
                                  <a:pt x="391592" y="147355"/>
                                </a:lnTo>
                                <a:lnTo>
                                  <a:pt x="391659" y="147344"/>
                                </a:lnTo>
                                <a:lnTo>
                                  <a:pt x="391726" y="147332"/>
                                </a:lnTo>
                                <a:lnTo>
                                  <a:pt x="391793" y="147321"/>
                                </a:lnTo>
                                <a:lnTo>
                                  <a:pt x="391859" y="147309"/>
                                </a:lnTo>
                                <a:lnTo>
                                  <a:pt x="391926" y="147298"/>
                                </a:lnTo>
                                <a:lnTo>
                                  <a:pt x="391993" y="147286"/>
                                </a:lnTo>
                                <a:lnTo>
                                  <a:pt x="392060" y="147275"/>
                                </a:lnTo>
                                <a:lnTo>
                                  <a:pt x="392127" y="147263"/>
                                </a:lnTo>
                                <a:lnTo>
                                  <a:pt x="392193" y="147252"/>
                                </a:lnTo>
                                <a:lnTo>
                                  <a:pt x="392260" y="147240"/>
                                </a:lnTo>
                                <a:lnTo>
                                  <a:pt x="392327" y="147229"/>
                                </a:lnTo>
                                <a:lnTo>
                                  <a:pt x="392394" y="147217"/>
                                </a:lnTo>
                                <a:lnTo>
                                  <a:pt x="392461" y="147206"/>
                                </a:lnTo>
                                <a:lnTo>
                                  <a:pt x="392527" y="147194"/>
                                </a:lnTo>
                                <a:lnTo>
                                  <a:pt x="392594" y="147182"/>
                                </a:lnTo>
                                <a:lnTo>
                                  <a:pt x="392661" y="147171"/>
                                </a:lnTo>
                                <a:lnTo>
                                  <a:pt x="392728" y="147159"/>
                                </a:lnTo>
                                <a:lnTo>
                                  <a:pt x="392795" y="147148"/>
                                </a:lnTo>
                                <a:lnTo>
                                  <a:pt x="392861" y="147136"/>
                                </a:lnTo>
                                <a:lnTo>
                                  <a:pt x="392928" y="147124"/>
                                </a:lnTo>
                                <a:lnTo>
                                  <a:pt x="392995" y="147113"/>
                                </a:lnTo>
                                <a:lnTo>
                                  <a:pt x="393062" y="147101"/>
                                </a:lnTo>
                                <a:lnTo>
                                  <a:pt x="393129" y="147090"/>
                                </a:lnTo>
                                <a:lnTo>
                                  <a:pt x="393195" y="147078"/>
                                </a:lnTo>
                                <a:lnTo>
                                  <a:pt x="393262" y="147066"/>
                                </a:lnTo>
                                <a:lnTo>
                                  <a:pt x="393329" y="147055"/>
                                </a:lnTo>
                                <a:lnTo>
                                  <a:pt x="393396" y="147043"/>
                                </a:lnTo>
                                <a:lnTo>
                                  <a:pt x="393462" y="147031"/>
                                </a:lnTo>
                                <a:lnTo>
                                  <a:pt x="393529" y="147020"/>
                                </a:lnTo>
                                <a:lnTo>
                                  <a:pt x="393596" y="147008"/>
                                </a:lnTo>
                                <a:lnTo>
                                  <a:pt x="393663" y="146996"/>
                                </a:lnTo>
                                <a:lnTo>
                                  <a:pt x="393730" y="146985"/>
                                </a:lnTo>
                                <a:lnTo>
                                  <a:pt x="393796" y="146973"/>
                                </a:lnTo>
                                <a:lnTo>
                                  <a:pt x="393863" y="146961"/>
                                </a:lnTo>
                                <a:lnTo>
                                  <a:pt x="393930" y="146950"/>
                                </a:lnTo>
                                <a:lnTo>
                                  <a:pt x="393997" y="146938"/>
                                </a:lnTo>
                                <a:lnTo>
                                  <a:pt x="394064" y="146926"/>
                                </a:lnTo>
                                <a:lnTo>
                                  <a:pt x="394130" y="146915"/>
                                </a:lnTo>
                                <a:lnTo>
                                  <a:pt x="394197" y="146903"/>
                                </a:lnTo>
                                <a:lnTo>
                                  <a:pt x="394264" y="146891"/>
                                </a:lnTo>
                                <a:lnTo>
                                  <a:pt x="394331" y="146879"/>
                                </a:lnTo>
                                <a:lnTo>
                                  <a:pt x="394398" y="146868"/>
                                </a:lnTo>
                                <a:lnTo>
                                  <a:pt x="394464" y="146856"/>
                                </a:lnTo>
                                <a:lnTo>
                                  <a:pt x="394531" y="146844"/>
                                </a:lnTo>
                                <a:lnTo>
                                  <a:pt x="394598" y="146832"/>
                                </a:lnTo>
                                <a:lnTo>
                                  <a:pt x="394665" y="146821"/>
                                </a:lnTo>
                                <a:lnTo>
                                  <a:pt x="394731" y="146809"/>
                                </a:lnTo>
                                <a:lnTo>
                                  <a:pt x="394798" y="146797"/>
                                </a:lnTo>
                                <a:lnTo>
                                  <a:pt x="394865" y="146785"/>
                                </a:lnTo>
                                <a:lnTo>
                                  <a:pt x="394932" y="146774"/>
                                </a:lnTo>
                                <a:lnTo>
                                  <a:pt x="394999" y="146762"/>
                                </a:lnTo>
                                <a:lnTo>
                                  <a:pt x="395065" y="146750"/>
                                </a:lnTo>
                                <a:lnTo>
                                  <a:pt x="395132" y="146738"/>
                                </a:lnTo>
                                <a:lnTo>
                                  <a:pt x="395199" y="146726"/>
                                </a:lnTo>
                                <a:lnTo>
                                  <a:pt x="395266" y="146715"/>
                                </a:lnTo>
                                <a:lnTo>
                                  <a:pt x="395333" y="146703"/>
                                </a:lnTo>
                                <a:lnTo>
                                  <a:pt x="395399" y="146691"/>
                                </a:lnTo>
                                <a:lnTo>
                                  <a:pt x="395466" y="146679"/>
                                </a:lnTo>
                                <a:lnTo>
                                  <a:pt x="395533" y="146667"/>
                                </a:lnTo>
                                <a:lnTo>
                                  <a:pt x="395600" y="146655"/>
                                </a:lnTo>
                                <a:lnTo>
                                  <a:pt x="395667" y="146644"/>
                                </a:lnTo>
                                <a:lnTo>
                                  <a:pt x="395733" y="146632"/>
                                </a:lnTo>
                                <a:lnTo>
                                  <a:pt x="395800" y="146620"/>
                                </a:lnTo>
                                <a:lnTo>
                                  <a:pt x="395867" y="146608"/>
                                </a:lnTo>
                                <a:lnTo>
                                  <a:pt x="395934" y="146596"/>
                                </a:lnTo>
                                <a:lnTo>
                                  <a:pt x="396000" y="146584"/>
                                </a:lnTo>
                                <a:lnTo>
                                  <a:pt x="396067" y="146572"/>
                                </a:lnTo>
                                <a:lnTo>
                                  <a:pt x="396134" y="146560"/>
                                </a:lnTo>
                                <a:lnTo>
                                  <a:pt x="396201" y="146548"/>
                                </a:lnTo>
                                <a:lnTo>
                                  <a:pt x="396268" y="146537"/>
                                </a:lnTo>
                                <a:lnTo>
                                  <a:pt x="396334" y="146525"/>
                                </a:lnTo>
                                <a:lnTo>
                                  <a:pt x="396401" y="146513"/>
                                </a:lnTo>
                                <a:lnTo>
                                  <a:pt x="396468" y="146501"/>
                                </a:lnTo>
                                <a:lnTo>
                                  <a:pt x="396535" y="146489"/>
                                </a:lnTo>
                                <a:lnTo>
                                  <a:pt x="396602" y="146477"/>
                                </a:lnTo>
                                <a:lnTo>
                                  <a:pt x="396668" y="146465"/>
                                </a:lnTo>
                                <a:lnTo>
                                  <a:pt x="396735" y="146453"/>
                                </a:lnTo>
                                <a:lnTo>
                                  <a:pt x="396802" y="146441"/>
                                </a:lnTo>
                                <a:lnTo>
                                  <a:pt x="396869" y="146429"/>
                                </a:lnTo>
                                <a:lnTo>
                                  <a:pt x="396936" y="146417"/>
                                </a:lnTo>
                                <a:lnTo>
                                  <a:pt x="397002" y="146405"/>
                                </a:lnTo>
                                <a:lnTo>
                                  <a:pt x="397069" y="146393"/>
                                </a:lnTo>
                                <a:lnTo>
                                  <a:pt x="397136" y="146381"/>
                                </a:lnTo>
                                <a:lnTo>
                                  <a:pt x="397203" y="146369"/>
                                </a:lnTo>
                                <a:lnTo>
                                  <a:pt x="397270" y="146357"/>
                                </a:lnTo>
                                <a:lnTo>
                                  <a:pt x="397336" y="146345"/>
                                </a:lnTo>
                                <a:lnTo>
                                  <a:pt x="397403" y="146333"/>
                                </a:lnTo>
                                <a:lnTo>
                                  <a:pt x="397470" y="146321"/>
                                </a:lnTo>
                                <a:lnTo>
                                  <a:pt x="397537" y="146309"/>
                                </a:lnTo>
                                <a:lnTo>
                                  <a:pt x="397603" y="146297"/>
                                </a:lnTo>
                                <a:lnTo>
                                  <a:pt x="397670" y="146285"/>
                                </a:lnTo>
                                <a:lnTo>
                                  <a:pt x="397737" y="146273"/>
                                </a:lnTo>
                                <a:lnTo>
                                  <a:pt x="397804" y="146261"/>
                                </a:lnTo>
                                <a:lnTo>
                                  <a:pt x="397871" y="146249"/>
                                </a:lnTo>
                                <a:lnTo>
                                  <a:pt x="397937" y="146237"/>
                                </a:lnTo>
                                <a:lnTo>
                                  <a:pt x="398004" y="146225"/>
                                </a:lnTo>
                                <a:lnTo>
                                  <a:pt x="398071" y="146213"/>
                                </a:lnTo>
                                <a:lnTo>
                                  <a:pt x="398138" y="146201"/>
                                </a:lnTo>
                                <a:lnTo>
                                  <a:pt x="398205" y="146189"/>
                                </a:lnTo>
                                <a:lnTo>
                                  <a:pt x="398271" y="146176"/>
                                </a:lnTo>
                                <a:lnTo>
                                  <a:pt x="398338" y="146164"/>
                                </a:lnTo>
                                <a:lnTo>
                                  <a:pt x="398405" y="146152"/>
                                </a:lnTo>
                                <a:lnTo>
                                  <a:pt x="398472" y="146140"/>
                                </a:lnTo>
                                <a:lnTo>
                                  <a:pt x="398539" y="146128"/>
                                </a:lnTo>
                                <a:lnTo>
                                  <a:pt x="398605" y="146116"/>
                                </a:lnTo>
                                <a:lnTo>
                                  <a:pt x="398672" y="146104"/>
                                </a:lnTo>
                                <a:lnTo>
                                  <a:pt x="398739" y="146092"/>
                                </a:lnTo>
                                <a:lnTo>
                                  <a:pt x="398806" y="146080"/>
                                </a:lnTo>
                                <a:lnTo>
                                  <a:pt x="398872" y="146067"/>
                                </a:lnTo>
                                <a:lnTo>
                                  <a:pt x="398939" y="146055"/>
                                </a:lnTo>
                                <a:lnTo>
                                  <a:pt x="399006" y="146043"/>
                                </a:lnTo>
                                <a:lnTo>
                                  <a:pt x="399073" y="146031"/>
                                </a:lnTo>
                                <a:lnTo>
                                  <a:pt x="399140" y="146019"/>
                                </a:lnTo>
                                <a:lnTo>
                                  <a:pt x="399206" y="146007"/>
                                </a:lnTo>
                                <a:lnTo>
                                  <a:pt x="399273" y="145994"/>
                                </a:lnTo>
                                <a:lnTo>
                                  <a:pt x="399340" y="145982"/>
                                </a:lnTo>
                                <a:lnTo>
                                  <a:pt x="399407" y="145970"/>
                                </a:lnTo>
                                <a:lnTo>
                                  <a:pt x="399474" y="145958"/>
                                </a:lnTo>
                                <a:lnTo>
                                  <a:pt x="399540" y="145946"/>
                                </a:lnTo>
                                <a:lnTo>
                                  <a:pt x="399607" y="145933"/>
                                </a:lnTo>
                                <a:lnTo>
                                  <a:pt x="399674" y="145921"/>
                                </a:lnTo>
                                <a:lnTo>
                                  <a:pt x="399741" y="145909"/>
                                </a:lnTo>
                                <a:lnTo>
                                  <a:pt x="399808" y="145897"/>
                                </a:lnTo>
                                <a:lnTo>
                                  <a:pt x="399874" y="145884"/>
                                </a:lnTo>
                                <a:lnTo>
                                  <a:pt x="399941" y="145872"/>
                                </a:lnTo>
                                <a:lnTo>
                                  <a:pt x="400008" y="145860"/>
                                </a:lnTo>
                                <a:lnTo>
                                  <a:pt x="400075" y="145848"/>
                                </a:lnTo>
                                <a:lnTo>
                                  <a:pt x="400142" y="145835"/>
                                </a:lnTo>
                                <a:lnTo>
                                  <a:pt x="400208" y="145823"/>
                                </a:lnTo>
                                <a:lnTo>
                                  <a:pt x="400275" y="145811"/>
                                </a:lnTo>
                                <a:lnTo>
                                  <a:pt x="400342" y="145799"/>
                                </a:lnTo>
                                <a:lnTo>
                                  <a:pt x="400409" y="145786"/>
                                </a:lnTo>
                                <a:lnTo>
                                  <a:pt x="400475" y="145774"/>
                                </a:lnTo>
                                <a:lnTo>
                                  <a:pt x="400542" y="145762"/>
                                </a:lnTo>
                                <a:lnTo>
                                  <a:pt x="400609" y="145749"/>
                                </a:lnTo>
                                <a:lnTo>
                                  <a:pt x="400676" y="145737"/>
                                </a:lnTo>
                                <a:lnTo>
                                  <a:pt x="400743" y="145725"/>
                                </a:lnTo>
                                <a:lnTo>
                                  <a:pt x="400809" y="145712"/>
                                </a:lnTo>
                                <a:lnTo>
                                  <a:pt x="400876" y="145700"/>
                                </a:lnTo>
                                <a:lnTo>
                                  <a:pt x="400943" y="145688"/>
                                </a:lnTo>
                                <a:lnTo>
                                  <a:pt x="401010" y="145675"/>
                                </a:lnTo>
                                <a:lnTo>
                                  <a:pt x="401077" y="145663"/>
                                </a:lnTo>
                                <a:lnTo>
                                  <a:pt x="401143" y="145651"/>
                                </a:lnTo>
                                <a:lnTo>
                                  <a:pt x="401210" y="145638"/>
                                </a:lnTo>
                                <a:lnTo>
                                  <a:pt x="401277" y="145626"/>
                                </a:lnTo>
                                <a:lnTo>
                                  <a:pt x="401344" y="145613"/>
                                </a:lnTo>
                                <a:lnTo>
                                  <a:pt x="401411" y="145601"/>
                                </a:lnTo>
                                <a:lnTo>
                                  <a:pt x="401477" y="145589"/>
                                </a:lnTo>
                                <a:lnTo>
                                  <a:pt x="401544" y="145576"/>
                                </a:lnTo>
                                <a:lnTo>
                                  <a:pt x="401611" y="145564"/>
                                </a:lnTo>
                                <a:lnTo>
                                  <a:pt x="401678" y="145551"/>
                                </a:lnTo>
                                <a:lnTo>
                                  <a:pt x="401744" y="145539"/>
                                </a:lnTo>
                                <a:lnTo>
                                  <a:pt x="401811" y="145527"/>
                                </a:lnTo>
                                <a:lnTo>
                                  <a:pt x="401878" y="145514"/>
                                </a:lnTo>
                                <a:lnTo>
                                  <a:pt x="401945" y="145502"/>
                                </a:lnTo>
                                <a:lnTo>
                                  <a:pt x="402012" y="145489"/>
                                </a:lnTo>
                                <a:lnTo>
                                  <a:pt x="402078" y="145477"/>
                                </a:lnTo>
                                <a:lnTo>
                                  <a:pt x="402145" y="145464"/>
                                </a:lnTo>
                                <a:lnTo>
                                  <a:pt x="402212" y="145452"/>
                                </a:lnTo>
                                <a:lnTo>
                                  <a:pt x="402279" y="145439"/>
                                </a:lnTo>
                                <a:lnTo>
                                  <a:pt x="402346" y="145427"/>
                                </a:lnTo>
                                <a:lnTo>
                                  <a:pt x="402412" y="145414"/>
                                </a:lnTo>
                                <a:lnTo>
                                  <a:pt x="402479" y="145402"/>
                                </a:lnTo>
                                <a:lnTo>
                                  <a:pt x="402546" y="145390"/>
                                </a:lnTo>
                                <a:lnTo>
                                  <a:pt x="402613" y="145377"/>
                                </a:lnTo>
                                <a:lnTo>
                                  <a:pt x="402680" y="145364"/>
                                </a:lnTo>
                                <a:lnTo>
                                  <a:pt x="402746" y="145352"/>
                                </a:lnTo>
                                <a:lnTo>
                                  <a:pt x="402813" y="145339"/>
                                </a:lnTo>
                                <a:lnTo>
                                  <a:pt x="402880" y="145327"/>
                                </a:lnTo>
                                <a:lnTo>
                                  <a:pt x="402947" y="145314"/>
                                </a:lnTo>
                                <a:lnTo>
                                  <a:pt x="403014" y="145302"/>
                                </a:lnTo>
                                <a:lnTo>
                                  <a:pt x="403080" y="145289"/>
                                </a:lnTo>
                                <a:lnTo>
                                  <a:pt x="403147" y="145277"/>
                                </a:lnTo>
                                <a:lnTo>
                                  <a:pt x="403214" y="145264"/>
                                </a:lnTo>
                                <a:lnTo>
                                  <a:pt x="403281" y="145252"/>
                                </a:lnTo>
                                <a:lnTo>
                                  <a:pt x="403347" y="145239"/>
                                </a:lnTo>
                                <a:lnTo>
                                  <a:pt x="403414" y="145226"/>
                                </a:lnTo>
                                <a:lnTo>
                                  <a:pt x="403481" y="145214"/>
                                </a:lnTo>
                                <a:lnTo>
                                  <a:pt x="403548" y="145201"/>
                                </a:lnTo>
                                <a:lnTo>
                                  <a:pt x="403615" y="145189"/>
                                </a:lnTo>
                                <a:lnTo>
                                  <a:pt x="403681" y="145176"/>
                                </a:lnTo>
                                <a:lnTo>
                                  <a:pt x="403748" y="145163"/>
                                </a:lnTo>
                                <a:lnTo>
                                  <a:pt x="403815" y="145151"/>
                                </a:lnTo>
                                <a:lnTo>
                                  <a:pt x="403882" y="145138"/>
                                </a:lnTo>
                                <a:lnTo>
                                  <a:pt x="403949" y="145126"/>
                                </a:lnTo>
                                <a:lnTo>
                                  <a:pt x="404015" y="145113"/>
                                </a:lnTo>
                                <a:lnTo>
                                  <a:pt x="404082" y="145100"/>
                                </a:lnTo>
                                <a:lnTo>
                                  <a:pt x="404149" y="145088"/>
                                </a:lnTo>
                                <a:lnTo>
                                  <a:pt x="404216" y="145075"/>
                                </a:lnTo>
                                <a:lnTo>
                                  <a:pt x="404283" y="145062"/>
                                </a:lnTo>
                                <a:lnTo>
                                  <a:pt x="404349" y="145050"/>
                                </a:lnTo>
                                <a:lnTo>
                                  <a:pt x="404416" y="145037"/>
                                </a:lnTo>
                                <a:lnTo>
                                  <a:pt x="404483" y="145024"/>
                                </a:lnTo>
                                <a:lnTo>
                                  <a:pt x="404550" y="145012"/>
                                </a:lnTo>
                                <a:lnTo>
                                  <a:pt x="404616" y="144999"/>
                                </a:lnTo>
                                <a:lnTo>
                                  <a:pt x="404683" y="144986"/>
                                </a:lnTo>
                                <a:lnTo>
                                  <a:pt x="404750" y="144973"/>
                                </a:lnTo>
                                <a:lnTo>
                                  <a:pt x="404817" y="144961"/>
                                </a:lnTo>
                                <a:lnTo>
                                  <a:pt x="404884" y="144948"/>
                                </a:lnTo>
                                <a:lnTo>
                                  <a:pt x="404950" y="144935"/>
                                </a:lnTo>
                                <a:lnTo>
                                  <a:pt x="405017" y="144923"/>
                                </a:lnTo>
                                <a:lnTo>
                                  <a:pt x="405084" y="144910"/>
                                </a:lnTo>
                                <a:lnTo>
                                  <a:pt x="405151" y="144897"/>
                                </a:lnTo>
                                <a:lnTo>
                                  <a:pt x="405218" y="144884"/>
                                </a:lnTo>
                                <a:lnTo>
                                  <a:pt x="405284" y="144872"/>
                                </a:lnTo>
                                <a:lnTo>
                                  <a:pt x="405351" y="144859"/>
                                </a:lnTo>
                                <a:lnTo>
                                  <a:pt x="405418" y="144846"/>
                                </a:lnTo>
                                <a:lnTo>
                                  <a:pt x="405485" y="144833"/>
                                </a:lnTo>
                                <a:lnTo>
                                  <a:pt x="405552" y="144820"/>
                                </a:lnTo>
                                <a:lnTo>
                                  <a:pt x="405618" y="144808"/>
                                </a:lnTo>
                                <a:lnTo>
                                  <a:pt x="405685" y="144795"/>
                                </a:lnTo>
                                <a:lnTo>
                                  <a:pt x="405752" y="144782"/>
                                </a:lnTo>
                                <a:lnTo>
                                  <a:pt x="405819" y="144769"/>
                                </a:lnTo>
                                <a:lnTo>
                                  <a:pt x="405885" y="144756"/>
                                </a:lnTo>
                                <a:lnTo>
                                  <a:pt x="405952" y="144744"/>
                                </a:lnTo>
                                <a:lnTo>
                                  <a:pt x="406019" y="144731"/>
                                </a:lnTo>
                                <a:lnTo>
                                  <a:pt x="406086" y="144718"/>
                                </a:lnTo>
                                <a:lnTo>
                                  <a:pt x="406153" y="144705"/>
                                </a:lnTo>
                                <a:lnTo>
                                  <a:pt x="406219" y="144692"/>
                                </a:lnTo>
                                <a:lnTo>
                                  <a:pt x="406286" y="144679"/>
                                </a:lnTo>
                                <a:lnTo>
                                  <a:pt x="406353" y="144666"/>
                                </a:lnTo>
                                <a:lnTo>
                                  <a:pt x="406420" y="144654"/>
                                </a:lnTo>
                                <a:lnTo>
                                  <a:pt x="406487" y="144641"/>
                                </a:lnTo>
                                <a:lnTo>
                                  <a:pt x="406553" y="144628"/>
                                </a:lnTo>
                                <a:lnTo>
                                  <a:pt x="406620" y="144615"/>
                                </a:lnTo>
                                <a:lnTo>
                                  <a:pt x="406687" y="144602"/>
                                </a:lnTo>
                                <a:lnTo>
                                  <a:pt x="406754" y="144589"/>
                                </a:lnTo>
                                <a:lnTo>
                                  <a:pt x="406821" y="144576"/>
                                </a:lnTo>
                                <a:lnTo>
                                  <a:pt x="406887" y="144563"/>
                                </a:lnTo>
                                <a:lnTo>
                                  <a:pt x="406954" y="144550"/>
                                </a:lnTo>
                                <a:lnTo>
                                  <a:pt x="407021" y="144537"/>
                                </a:lnTo>
                                <a:lnTo>
                                  <a:pt x="407088" y="144525"/>
                                </a:lnTo>
                                <a:lnTo>
                                  <a:pt x="407155" y="144512"/>
                                </a:lnTo>
                                <a:lnTo>
                                  <a:pt x="407221" y="144499"/>
                                </a:lnTo>
                                <a:lnTo>
                                  <a:pt x="407288" y="144486"/>
                                </a:lnTo>
                                <a:lnTo>
                                  <a:pt x="407355" y="144473"/>
                                </a:lnTo>
                                <a:lnTo>
                                  <a:pt x="407422" y="144460"/>
                                </a:lnTo>
                                <a:lnTo>
                                  <a:pt x="407488" y="144447"/>
                                </a:lnTo>
                                <a:lnTo>
                                  <a:pt x="407555" y="144434"/>
                                </a:lnTo>
                                <a:lnTo>
                                  <a:pt x="407622" y="144421"/>
                                </a:lnTo>
                                <a:lnTo>
                                  <a:pt x="407689" y="144408"/>
                                </a:lnTo>
                                <a:lnTo>
                                  <a:pt x="407756" y="144395"/>
                                </a:lnTo>
                                <a:lnTo>
                                  <a:pt x="407822" y="144382"/>
                                </a:lnTo>
                                <a:lnTo>
                                  <a:pt x="407889" y="144369"/>
                                </a:lnTo>
                                <a:lnTo>
                                  <a:pt x="407956" y="144356"/>
                                </a:lnTo>
                                <a:lnTo>
                                  <a:pt x="408023" y="144343"/>
                                </a:lnTo>
                                <a:lnTo>
                                  <a:pt x="408090" y="144330"/>
                                </a:lnTo>
                                <a:lnTo>
                                  <a:pt x="408156" y="144317"/>
                                </a:lnTo>
                                <a:lnTo>
                                  <a:pt x="408223" y="144304"/>
                                </a:lnTo>
                                <a:lnTo>
                                  <a:pt x="408290" y="144290"/>
                                </a:lnTo>
                                <a:lnTo>
                                  <a:pt x="408357" y="144277"/>
                                </a:lnTo>
                                <a:lnTo>
                                  <a:pt x="408424" y="144264"/>
                                </a:lnTo>
                                <a:lnTo>
                                  <a:pt x="408490" y="144251"/>
                                </a:lnTo>
                                <a:lnTo>
                                  <a:pt x="408557" y="144238"/>
                                </a:lnTo>
                                <a:lnTo>
                                  <a:pt x="408624" y="144225"/>
                                </a:lnTo>
                                <a:lnTo>
                                  <a:pt x="408691" y="144212"/>
                                </a:lnTo>
                                <a:lnTo>
                                  <a:pt x="408757" y="144199"/>
                                </a:lnTo>
                                <a:lnTo>
                                  <a:pt x="408824" y="144186"/>
                                </a:lnTo>
                                <a:lnTo>
                                  <a:pt x="408891" y="144173"/>
                                </a:lnTo>
                                <a:lnTo>
                                  <a:pt x="408958" y="144159"/>
                                </a:lnTo>
                                <a:lnTo>
                                  <a:pt x="409025" y="144146"/>
                                </a:lnTo>
                                <a:lnTo>
                                  <a:pt x="409091" y="144133"/>
                                </a:lnTo>
                                <a:lnTo>
                                  <a:pt x="409158" y="144120"/>
                                </a:lnTo>
                                <a:lnTo>
                                  <a:pt x="409225" y="144107"/>
                                </a:lnTo>
                                <a:lnTo>
                                  <a:pt x="409292" y="144094"/>
                                </a:lnTo>
                                <a:lnTo>
                                  <a:pt x="409359" y="144081"/>
                                </a:lnTo>
                                <a:lnTo>
                                  <a:pt x="409425" y="144067"/>
                                </a:lnTo>
                                <a:lnTo>
                                  <a:pt x="409492" y="144054"/>
                                </a:lnTo>
                                <a:lnTo>
                                  <a:pt x="409559" y="144041"/>
                                </a:lnTo>
                                <a:lnTo>
                                  <a:pt x="409626" y="144028"/>
                                </a:lnTo>
                                <a:lnTo>
                                  <a:pt x="409693" y="144015"/>
                                </a:lnTo>
                                <a:lnTo>
                                  <a:pt x="409759" y="144001"/>
                                </a:lnTo>
                                <a:lnTo>
                                  <a:pt x="409826" y="143988"/>
                                </a:lnTo>
                                <a:lnTo>
                                  <a:pt x="409893" y="143975"/>
                                </a:lnTo>
                                <a:lnTo>
                                  <a:pt x="409960" y="143962"/>
                                </a:lnTo>
                                <a:lnTo>
                                  <a:pt x="410027" y="143949"/>
                                </a:lnTo>
                                <a:lnTo>
                                  <a:pt x="410093" y="143935"/>
                                </a:lnTo>
                                <a:lnTo>
                                  <a:pt x="410160" y="143922"/>
                                </a:lnTo>
                                <a:lnTo>
                                  <a:pt x="410227" y="143909"/>
                                </a:lnTo>
                                <a:lnTo>
                                  <a:pt x="410294" y="143896"/>
                                </a:lnTo>
                                <a:lnTo>
                                  <a:pt x="410360" y="143882"/>
                                </a:lnTo>
                                <a:lnTo>
                                  <a:pt x="410427" y="143869"/>
                                </a:lnTo>
                                <a:lnTo>
                                  <a:pt x="410494" y="143856"/>
                                </a:lnTo>
                                <a:lnTo>
                                  <a:pt x="410561" y="143842"/>
                                </a:lnTo>
                                <a:lnTo>
                                  <a:pt x="410628" y="143829"/>
                                </a:lnTo>
                                <a:lnTo>
                                  <a:pt x="410694" y="143816"/>
                                </a:lnTo>
                                <a:lnTo>
                                  <a:pt x="410761" y="143803"/>
                                </a:lnTo>
                                <a:lnTo>
                                  <a:pt x="410828" y="143789"/>
                                </a:lnTo>
                                <a:lnTo>
                                  <a:pt x="410895" y="143776"/>
                                </a:lnTo>
                                <a:lnTo>
                                  <a:pt x="410962" y="143763"/>
                                </a:lnTo>
                                <a:lnTo>
                                  <a:pt x="411028" y="143749"/>
                                </a:lnTo>
                                <a:lnTo>
                                  <a:pt x="411095" y="143736"/>
                                </a:lnTo>
                                <a:lnTo>
                                  <a:pt x="411162" y="143723"/>
                                </a:lnTo>
                                <a:lnTo>
                                  <a:pt x="411229" y="143709"/>
                                </a:lnTo>
                                <a:lnTo>
                                  <a:pt x="411296" y="143696"/>
                                </a:lnTo>
                                <a:lnTo>
                                  <a:pt x="411362" y="143682"/>
                                </a:lnTo>
                                <a:lnTo>
                                  <a:pt x="411429" y="143669"/>
                                </a:lnTo>
                                <a:lnTo>
                                  <a:pt x="411496" y="143656"/>
                                </a:lnTo>
                                <a:lnTo>
                                  <a:pt x="411563" y="143642"/>
                                </a:lnTo>
                                <a:lnTo>
                                  <a:pt x="411629" y="143629"/>
                                </a:lnTo>
                                <a:lnTo>
                                  <a:pt x="411696" y="143615"/>
                                </a:lnTo>
                                <a:lnTo>
                                  <a:pt x="411763" y="143602"/>
                                </a:lnTo>
                                <a:lnTo>
                                  <a:pt x="411830" y="143589"/>
                                </a:lnTo>
                                <a:lnTo>
                                  <a:pt x="411897" y="143575"/>
                                </a:lnTo>
                                <a:lnTo>
                                  <a:pt x="411963" y="143562"/>
                                </a:lnTo>
                                <a:lnTo>
                                  <a:pt x="412030" y="143548"/>
                                </a:lnTo>
                                <a:lnTo>
                                  <a:pt x="412097" y="143535"/>
                                </a:lnTo>
                                <a:lnTo>
                                  <a:pt x="412164" y="143521"/>
                                </a:lnTo>
                                <a:lnTo>
                                  <a:pt x="412231" y="143508"/>
                                </a:lnTo>
                                <a:lnTo>
                                  <a:pt x="412297" y="143495"/>
                                </a:lnTo>
                                <a:lnTo>
                                  <a:pt x="412364" y="143481"/>
                                </a:lnTo>
                                <a:lnTo>
                                  <a:pt x="412431" y="143468"/>
                                </a:lnTo>
                                <a:lnTo>
                                  <a:pt x="412498" y="143454"/>
                                </a:lnTo>
                                <a:lnTo>
                                  <a:pt x="412565" y="143441"/>
                                </a:lnTo>
                                <a:lnTo>
                                  <a:pt x="412631" y="143427"/>
                                </a:lnTo>
                                <a:lnTo>
                                  <a:pt x="412698" y="143414"/>
                                </a:lnTo>
                                <a:lnTo>
                                  <a:pt x="412765" y="143400"/>
                                </a:lnTo>
                                <a:lnTo>
                                  <a:pt x="412832" y="143387"/>
                                </a:lnTo>
                                <a:lnTo>
                                  <a:pt x="412898" y="143373"/>
                                </a:lnTo>
                                <a:lnTo>
                                  <a:pt x="412965" y="143359"/>
                                </a:lnTo>
                                <a:lnTo>
                                  <a:pt x="413032" y="143346"/>
                                </a:lnTo>
                                <a:lnTo>
                                  <a:pt x="413099" y="143332"/>
                                </a:lnTo>
                                <a:lnTo>
                                  <a:pt x="413166" y="143319"/>
                                </a:lnTo>
                                <a:lnTo>
                                  <a:pt x="413232" y="143305"/>
                                </a:lnTo>
                                <a:lnTo>
                                  <a:pt x="413299" y="143292"/>
                                </a:lnTo>
                                <a:lnTo>
                                  <a:pt x="413366" y="143278"/>
                                </a:lnTo>
                                <a:lnTo>
                                  <a:pt x="413433" y="143265"/>
                                </a:lnTo>
                                <a:lnTo>
                                  <a:pt x="413500" y="143251"/>
                                </a:lnTo>
                                <a:lnTo>
                                  <a:pt x="413566" y="143237"/>
                                </a:lnTo>
                                <a:lnTo>
                                  <a:pt x="413633" y="143224"/>
                                </a:lnTo>
                                <a:lnTo>
                                  <a:pt x="413700" y="143210"/>
                                </a:lnTo>
                                <a:lnTo>
                                  <a:pt x="413767" y="143197"/>
                                </a:lnTo>
                                <a:lnTo>
                                  <a:pt x="413834" y="143183"/>
                                </a:lnTo>
                                <a:lnTo>
                                  <a:pt x="413900" y="143169"/>
                                </a:lnTo>
                                <a:lnTo>
                                  <a:pt x="413967" y="143156"/>
                                </a:lnTo>
                                <a:lnTo>
                                  <a:pt x="414034" y="143142"/>
                                </a:lnTo>
                                <a:lnTo>
                                  <a:pt x="414101" y="143128"/>
                                </a:lnTo>
                                <a:lnTo>
                                  <a:pt x="414168" y="143115"/>
                                </a:lnTo>
                                <a:lnTo>
                                  <a:pt x="414234" y="143101"/>
                                </a:lnTo>
                                <a:lnTo>
                                  <a:pt x="414301" y="143087"/>
                                </a:lnTo>
                                <a:lnTo>
                                  <a:pt x="414368" y="143074"/>
                                </a:lnTo>
                                <a:lnTo>
                                  <a:pt x="414435" y="143060"/>
                                </a:lnTo>
                                <a:lnTo>
                                  <a:pt x="414501" y="143046"/>
                                </a:lnTo>
                                <a:lnTo>
                                  <a:pt x="414568" y="143033"/>
                                </a:lnTo>
                                <a:lnTo>
                                  <a:pt x="414635" y="143019"/>
                                </a:lnTo>
                                <a:lnTo>
                                  <a:pt x="414702" y="143005"/>
                                </a:lnTo>
                                <a:lnTo>
                                  <a:pt x="414769" y="142991"/>
                                </a:lnTo>
                                <a:lnTo>
                                  <a:pt x="414835" y="142978"/>
                                </a:lnTo>
                                <a:lnTo>
                                  <a:pt x="414902" y="142964"/>
                                </a:lnTo>
                                <a:lnTo>
                                  <a:pt x="414969" y="142950"/>
                                </a:lnTo>
                                <a:lnTo>
                                  <a:pt x="415036" y="142936"/>
                                </a:lnTo>
                                <a:lnTo>
                                  <a:pt x="415103" y="142923"/>
                                </a:lnTo>
                                <a:lnTo>
                                  <a:pt x="415169" y="142909"/>
                                </a:lnTo>
                                <a:lnTo>
                                  <a:pt x="415236" y="142895"/>
                                </a:lnTo>
                                <a:lnTo>
                                  <a:pt x="415303" y="142881"/>
                                </a:lnTo>
                                <a:lnTo>
                                  <a:pt x="415370" y="142868"/>
                                </a:lnTo>
                                <a:lnTo>
                                  <a:pt x="415437" y="142854"/>
                                </a:lnTo>
                                <a:lnTo>
                                  <a:pt x="415503" y="142840"/>
                                </a:lnTo>
                                <a:lnTo>
                                  <a:pt x="415570" y="142826"/>
                                </a:lnTo>
                                <a:lnTo>
                                  <a:pt x="415637" y="142812"/>
                                </a:lnTo>
                                <a:lnTo>
                                  <a:pt x="415704" y="142799"/>
                                </a:lnTo>
                                <a:lnTo>
                                  <a:pt x="415770" y="142785"/>
                                </a:lnTo>
                                <a:lnTo>
                                  <a:pt x="415837" y="142771"/>
                                </a:lnTo>
                                <a:lnTo>
                                  <a:pt x="415904" y="142757"/>
                                </a:lnTo>
                                <a:lnTo>
                                  <a:pt x="415971" y="142743"/>
                                </a:lnTo>
                                <a:lnTo>
                                  <a:pt x="416038" y="142729"/>
                                </a:lnTo>
                                <a:lnTo>
                                  <a:pt x="416104" y="142716"/>
                                </a:lnTo>
                                <a:lnTo>
                                  <a:pt x="416171" y="142702"/>
                                </a:lnTo>
                                <a:lnTo>
                                  <a:pt x="416238" y="142688"/>
                                </a:lnTo>
                                <a:lnTo>
                                  <a:pt x="416305" y="142674"/>
                                </a:lnTo>
                                <a:lnTo>
                                  <a:pt x="416372" y="142660"/>
                                </a:lnTo>
                                <a:lnTo>
                                  <a:pt x="416438" y="142646"/>
                                </a:lnTo>
                                <a:lnTo>
                                  <a:pt x="416505" y="142632"/>
                                </a:lnTo>
                                <a:lnTo>
                                  <a:pt x="416572" y="142618"/>
                                </a:lnTo>
                                <a:lnTo>
                                  <a:pt x="416639" y="142604"/>
                                </a:lnTo>
                                <a:lnTo>
                                  <a:pt x="416706" y="142590"/>
                                </a:lnTo>
                                <a:lnTo>
                                  <a:pt x="416772" y="142576"/>
                                </a:lnTo>
                                <a:lnTo>
                                  <a:pt x="416839" y="142563"/>
                                </a:lnTo>
                                <a:lnTo>
                                  <a:pt x="416906" y="142549"/>
                                </a:lnTo>
                                <a:lnTo>
                                  <a:pt x="416973" y="142535"/>
                                </a:lnTo>
                                <a:lnTo>
                                  <a:pt x="417040" y="142521"/>
                                </a:lnTo>
                                <a:lnTo>
                                  <a:pt x="417106" y="142507"/>
                                </a:lnTo>
                                <a:lnTo>
                                  <a:pt x="417173" y="142493"/>
                                </a:lnTo>
                                <a:lnTo>
                                  <a:pt x="417240" y="142479"/>
                                </a:lnTo>
                                <a:lnTo>
                                  <a:pt x="417307" y="142465"/>
                                </a:lnTo>
                                <a:lnTo>
                                  <a:pt x="417373" y="142451"/>
                                </a:lnTo>
                                <a:lnTo>
                                  <a:pt x="417440" y="142437"/>
                                </a:lnTo>
                                <a:lnTo>
                                  <a:pt x="417507" y="142423"/>
                                </a:lnTo>
                                <a:lnTo>
                                  <a:pt x="417574" y="142409"/>
                                </a:lnTo>
                                <a:lnTo>
                                  <a:pt x="417641" y="142395"/>
                                </a:lnTo>
                                <a:lnTo>
                                  <a:pt x="417707" y="142381"/>
                                </a:lnTo>
                                <a:lnTo>
                                  <a:pt x="417774" y="142367"/>
                                </a:lnTo>
                                <a:lnTo>
                                  <a:pt x="417841" y="142353"/>
                                </a:lnTo>
                                <a:lnTo>
                                  <a:pt x="417908" y="142339"/>
                                </a:lnTo>
                                <a:lnTo>
                                  <a:pt x="417975" y="142324"/>
                                </a:lnTo>
                                <a:lnTo>
                                  <a:pt x="418041" y="142310"/>
                                </a:lnTo>
                                <a:lnTo>
                                  <a:pt x="418108" y="142296"/>
                                </a:lnTo>
                                <a:lnTo>
                                  <a:pt x="418175" y="142282"/>
                                </a:lnTo>
                                <a:lnTo>
                                  <a:pt x="418242" y="142268"/>
                                </a:lnTo>
                                <a:lnTo>
                                  <a:pt x="418309" y="142254"/>
                                </a:lnTo>
                                <a:lnTo>
                                  <a:pt x="418375" y="142240"/>
                                </a:lnTo>
                                <a:lnTo>
                                  <a:pt x="418442" y="142226"/>
                                </a:lnTo>
                                <a:lnTo>
                                  <a:pt x="418509" y="142212"/>
                                </a:lnTo>
                                <a:lnTo>
                                  <a:pt x="418576" y="142198"/>
                                </a:lnTo>
                                <a:lnTo>
                                  <a:pt x="418642" y="142183"/>
                                </a:lnTo>
                                <a:lnTo>
                                  <a:pt x="418709" y="142169"/>
                                </a:lnTo>
                                <a:lnTo>
                                  <a:pt x="418776" y="142155"/>
                                </a:lnTo>
                                <a:lnTo>
                                  <a:pt x="418843" y="142141"/>
                                </a:lnTo>
                                <a:lnTo>
                                  <a:pt x="418910" y="142127"/>
                                </a:lnTo>
                                <a:lnTo>
                                  <a:pt x="418976" y="142113"/>
                                </a:lnTo>
                                <a:lnTo>
                                  <a:pt x="419043" y="142099"/>
                                </a:lnTo>
                                <a:lnTo>
                                  <a:pt x="419110" y="142084"/>
                                </a:lnTo>
                                <a:lnTo>
                                  <a:pt x="419177" y="142070"/>
                                </a:lnTo>
                                <a:lnTo>
                                  <a:pt x="419244" y="142056"/>
                                </a:lnTo>
                                <a:lnTo>
                                  <a:pt x="419310" y="142042"/>
                                </a:lnTo>
                                <a:lnTo>
                                  <a:pt x="419377" y="142028"/>
                                </a:lnTo>
                                <a:lnTo>
                                  <a:pt x="419444" y="142013"/>
                                </a:lnTo>
                                <a:lnTo>
                                  <a:pt x="419511" y="141999"/>
                                </a:lnTo>
                                <a:lnTo>
                                  <a:pt x="419578" y="141985"/>
                                </a:lnTo>
                                <a:lnTo>
                                  <a:pt x="419644" y="141971"/>
                                </a:lnTo>
                                <a:lnTo>
                                  <a:pt x="419711" y="141956"/>
                                </a:lnTo>
                                <a:lnTo>
                                  <a:pt x="419778" y="141942"/>
                                </a:lnTo>
                                <a:lnTo>
                                  <a:pt x="419845" y="141928"/>
                                </a:lnTo>
                                <a:lnTo>
                                  <a:pt x="419912" y="141914"/>
                                </a:lnTo>
                                <a:lnTo>
                                  <a:pt x="419978" y="141899"/>
                                </a:lnTo>
                                <a:lnTo>
                                  <a:pt x="420045" y="141885"/>
                                </a:lnTo>
                                <a:lnTo>
                                  <a:pt x="420112" y="141871"/>
                                </a:lnTo>
                                <a:lnTo>
                                  <a:pt x="420179" y="141856"/>
                                </a:lnTo>
                                <a:lnTo>
                                  <a:pt x="420245" y="141842"/>
                                </a:lnTo>
                                <a:lnTo>
                                  <a:pt x="420312" y="141828"/>
                                </a:lnTo>
                                <a:lnTo>
                                  <a:pt x="420379" y="141813"/>
                                </a:lnTo>
                                <a:lnTo>
                                  <a:pt x="420446" y="141799"/>
                                </a:lnTo>
                                <a:lnTo>
                                  <a:pt x="420513" y="141785"/>
                                </a:lnTo>
                                <a:lnTo>
                                  <a:pt x="420579" y="141770"/>
                                </a:lnTo>
                                <a:lnTo>
                                  <a:pt x="420646" y="141756"/>
                                </a:lnTo>
                                <a:lnTo>
                                  <a:pt x="420713" y="141742"/>
                                </a:lnTo>
                                <a:lnTo>
                                  <a:pt x="420780" y="141727"/>
                                </a:lnTo>
                                <a:lnTo>
                                  <a:pt x="420847" y="141713"/>
                                </a:lnTo>
                                <a:lnTo>
                                  <a:pt x="420913" y="141699"/>
                                </a:lnTo>
                                <a:lnTo>
                                  <a:pt x="420980" y="141684"/>
                                </a:lnTo>
                                <a:lnTo>
                                  <a:pt x="421047" y="141670"/>
                                </a:lnTo>
                                <a:lnTo>
                                  <a:pt x="421114" y="141655"/>
                                </a:lnTo>
                                <a:lnTo>
                                  <a:pt x="421181" y="141641"/>
                                </a:lnTo>
                                <a:lnTo>
                                  <a:pt x="421247" y="141627"/>
                                </a:lnTo>
                                <a:lnTo>
                                  <a:pt x="421314" y="141612"/>
                                </a:lnTo>
                                <a:lnTo>
                                  <a:pt x="421381" y="141598"/>
                                </a:lnTo>
                                <a:lnTo>
                                  <a:pt x="421448" y="141583"/>
                                </a:lnTo>
                                <a:lnTo>
                                  <a:pt x="421514" y="141569"/>
                                </a:lnTo>
                                <a:lnTo>
                                  <a:pt x="421581" y="141554"/>
                                </a:lnTo>
                                <a:lnTo>
                                  <a:pt x="421648" y="141540"/>
                                </a:lnTo>
                                <a:lnTo>
                                  <a:pt x="421715" y="141526"/>
                                </a:lnTo>
                                <a:lnTo>
                                  <a:pt x="421782" y="141511"/>
                                </a:lnTo>
                                <a:lnTo>
                                  <a:pt x="421848" y="141497"/>
                                </a:lnTo>
                                <a:lnTo>
                                  <a:pt x="421915" y="141482"/>
                                </a:lnTo>
                                <a:lnTo>
                                  <a:pt x="421982" y="141468"/>
                                </a:lnTo>
                                <a:lnTo>
                                  <a:pt x="422049" y="141453"/>
                                </a:lnTo>
                                <a:lnTo>
                                  <a:pt x="422116" y="141439"/>
                                </a:lnTo>
                                <a:lnTo>
                                  <a:pt x="422182" y="141424"/>
                                </a:lnTo>
                                <a:lnTo>
                                  <a:pt x="422249" y="141410"/>
                                </a:lnTo>
                                <a:lnTo>
                                  <a:pt x="422316" y="141395"/>
                                </a:lnTo>
                                <a:lnTo>
                                  <a:pt x="422383" y="141380"/>
                                </a:lnTo>
                                <a:lnTo>
                                  <a:pt x="422450" y="141366"/>
                                </a:lnTo>
                                <a:lnTo>
                                  <a:pt x="422516" y="141351"/>
                                </a:lnTo>
                                <a:lnTo>
                                  <a:pt x="422583" y="141337"/>
                                </a:lnTo>
                                <a:lnTo>
                                  <a:pt x="422650" y="141322"/>
                                </a:lnTo>
                                <a:lnTo>
                                  <a:pt x="422717" y="141308"/>
                                </a:lnTo>
                                <a:lnTo>
                                  <a:pt x="422783" y="141293"/>
                                </a:lnTo>
                                <a:lnTo>
                                  <a:pt x="422850" y="141278"/>
                                </a:lnTo>
                                <a:lnTo>
                                  <a:pt x="422917" y="141264"/>
                                </a:lnTo>
                                <a:lnTo>
                                  <a:pt x="422984" y="141249"/>
                                </a:lnTo>
                                <a:lnTo>
                                  <a:pt x="423051" y="141235"/>
                                </a:lnTo>
                                <a:lnTo>
                                  <a:pt x="423117" y="141220"/>
                                </a:lnTo>
                                <a:lnTo>
                                  <a:pt x="423184" y="141205"/>
                                </a:lnTo>
                                <a:lnTo>
                                  <a:pt x="423251" y="141191"/>
                                </a:lnTo>
                                <a:lnTo>
                                  <a:pt x="423318" y="141176"/>
                                </a:lnTo>
                                <a:lnTo>
                                  <a:pt x="423385" y="141161"/>
                                </a:lnTo>
                                <a:lnTo>
                                  <a:pt x="423451" y="141147"/>
                                </a:lnTo>
                                <a:lnTo>
                                  <a:pt x="423518" y="141132"/>
                                </a:lnTo>
                                <a:lnTo>
                                  <a:pt x="423585" y="141117"/>
                                </a:lnTo>
                                <a:lnTo>
                                  <a:pt x="423652" y="141103"/>
                                </a:lnTo>
                                <a:lnTo>
                                  <a:pt x="423719" y="141088"/>
                                </a:lnTo>
                                <a:lnTo>
                                  <a:pt x="423785" y="141073"/>
                                </a:lnTo>
                                <a:lnTo>
                                  <a:pt x="423852" y="141059"/>
                                </a:lnTo>
                                <a:lnTo>
                                  <a:pt x="423919" y="141044"/>
                                </a:lnTo>
                                <a:lnTo>
                                  <a:pt x="423986" y="141029"/>
                                </a:lnTo>
                                <a:lnTo>
                                  <a:pt x="424053" y="141015"/>
                                </a:lnTo>
                                <a:lnTo>
                                  <a:pt x="424119" y="141000"/>
                                </a:lnTo>
                                <a:lnTo>
                                  <a:pt x="424186" y="140985"/>
                                </a:lnTo>
                                <a:lnTo>
                                  <a:pt x="424253" y="140970"/>
                                </a:lnTo>
                                <a:lnTo>
                                  <a:pt x="424320" y="140956"/>
                                </a:lnTo>
                                <a:lnTo>
                                  <a:pt x="424386" y="140941"/>
                                </a:lnTo>
                                <a:lnTo>
                                  <a:pt x="424453" y="140926"/>
                                </a:lnTo>
                                <a:lnTo>
                                  <a:pt x="424520" y="140911"/>
                                </a:lnTo>
                                <a:lnTo>
                                  <a:pt x="424587" y="140896"/>
                                </a:lnTo>
                                <a:lnTo>
                                  <a:pt x="424654" y="140882"/>
                                </a:lnTo>
                                <a:lnTo>
                                  <a:pt x="424720" y="140867"/>
                                </a:lnTo>
                                <a:lnTo>
                                  <a:pt x="424787" y="140852"/>
                                </a:lnTo>
                                <a:lnTo>
                                  <a:pt x="424854" y="140837"/>
                                </a:lnTo>
                                <a:lnTo>
                                  <a:pt x="424921" y="140822"/>
                                </a:lnTo>
                                <a:lnTo>
                                  <a:pt x="424988" y="140808"/>
                                </a:lnTo>
                                <a:lnTo>
                                  <a:pt x="425054" y="140793"/>
                                </a:lnTo>
                                <a:lnTo>
                                  <a:pt x="425121" y="140778"/>
                                </a:lnTo>
                                <a:lnTo>
                                  <a:pt x="425188" y="140763"/>
                                </a:lnTo>
                                <a:lnTo>
                                  <a:pt x="425255" y="140748"/>
                                </a:lnTo>
                                <a:lnTo>
                                  <a:pt x="425322" y="140733"/>
                                </a:lnTo>
                                <a:lnTo>
                                  <a:pt x="425388" y="140718"/>
                                </a:lnTo>
                                <a:lnTo>
                                  <a:pt x="425455" y="140704"/>
                                </a:lnTo>
                                <a:lnTo>
                                  <a:pt x="425522" y="140689"/>
                                </a:lnTo>
                                <a:lnTo>
                                  <a:pt x="425589" y="140674"/>
                                </a:lnTo>
                                <a:lnTo>
                                  <a:pt x="425655" y="140659"/>
                                </a:lnTo>
                                <a:lnTo>
                                  <a:pt x="425722" y="140644"/>
                                </a:lnTo>
                                <a:lnTo>
                                  <a:pt x="425789" y="140629"/>
                                </a:lnTo>
                                <a:lnTo>
                                  <a:pt x="425856" y="140614"/>
                                </a:lnTo>
                                <a:lnTo>
                                  <a:pt x="425923" y="140599"/>
                                </a:lnTo>
                                <a:lnTo>
                                  <a:pt x="425989" y="140584"/>
                                </a:lnTo>
                                <a:lnTo>
                                  <a:pt x="426056" y="140569"/>
                                </a:lnTo>
                                <a:lnTo>
                                  <a:pt x="426123" y="140554"/>
                                </a:lnTo>
                                <a:lnTo>
                                  <a:pt x="426190" y="140539"/>
                                </a:lnTo>
                                <a:lnTo>
                                  <a:pt x="426257" y="140524"/>
                                </a:lnTo>
                                <a:lnTo>
                                  <a:pt x="426323" y="140509"/>
                                </a:lnTo>
                                <a:lnTo>
                                  <a:pt x="426390" y="140494"/>
                                </a:lnTo>
                                <a:lnTo>
                                  <a:pt x="426457" y="140479"/>
                                </a:lnTo>
                                <a:lnTo>
                                  <a:pt x="426524" y="140464"/>
                                </a:lnTo>
                                <a:lnTo>
                                  <a:pt x="426591" y="140449"/>
                                </a:lnTo>
                                <a:lnTo>
                                  <a:pt x="426657" y="140434"/>
                                </a:lnTo>
                                <a:lnTo>
                                  <a:pt x="426724" y="140419"/>
                                </a:lnTo>
                                <a:lnTo>
                                  <a:pt x="426791" y="140404"/>
                                </a:lnTo>
                                <a:lnTo>
                                  <a:pt x="426858" y="140389"/>
                                </a:lnTo>
                                <a:lnTo>
                                  <a:pt x="426925" y="140374"/>
                                </a:lnTo>
                                <a:lnTo>
                                  <a:pt x="426991" y="140359"/>
                                </a:lnTo>
                                <a:lnTo>
                                  <a:pt x="427058" y="140344"/>
                                </a:lnTo>
                                <a:lnTo>
                                  <a:pt x="427125" y="140329"/>
                                </a:lnTo>
                                <a:lnTo>
                                  <a:pt x="427192" y="140314"/>
                                </a:lnTo>
                                <a:lnTo>
                                  <a:pt x="427258" y="140299"/>
                                </a:lnTo>
                                <a:lnTo>
                                  <a:pt x="427325" y="140284"/>
                                </a:lnTo>
                                <a:lnTo>
                                  <a:pt x="427392" y="140269"/>
                                </a:lnTo>
                                <a:lnTo>
                                  <a:pt x="427459" y="140254"/>
                                </a:lnTo>
                                <a:lnTo>
                                  <a:pt x="427526" y="140238"/>
                                </a:lnTo>
                                <a:lnTo>
                                  <a:pt x="427592" y="140223"/>
                                </a:lnTo>
                                <a:lnTo>
                                  <a:pt x="427659" y="140208"/>
                                </a:lnTo>
                                <a:lnTo>
                                  <a:pt x="427726" y="140193"/>
                                </a:lnTo>
                                <a:lnTo>
                                  <a:pt x="427793" y="140178"/>
                                </a:lnTo>
                                <a:lnTo>
                                  <a:pt x="427860" y="140163"/>
                                </a:lnTo>
                                <a:lnTo>
                                  <a:pt x="427926" y="140148"/>
                                </a:lnTo>
                                <a:lnTo>
                                  <a:pt x="427993" y="140132"/>
                                </a:lnTo>
                                <a:lnTo>
                                  <a:pt x="428060" y="140117"/>
                                </a:lnTo>
                                <a:lnTo>
                                  <a:pt x="428127" y="140102"/>
                                </a:lnTo>
                                <a:lnTo>
                                  <a:pt x="428194" y="140087"/>
                                </a:lnTo>
                                <a:lnTo>
                                  <a:pt x="428260" y="140072"/>
                                </a:lnTo>
                                <a:lnTo>
                                  <a:pt x="428327" y="140056"/>
                                </a:lnTo>
                                <a:lnTo>
                                  <a:pt x="428394" y="140041"/>
                                </a:lnTo>
                                <a:lnTo>
                                  <a:pt x="428461" y="140026"/>
                                </a:lnTo>
                                <a:lnTo>
                                  <a:pt x="428527" y="140011"/>
                                </a:lnTo>
                                <a:lnTo>
                                  <a:pt x="428594" y="139996"/>
                                </a:lnTo>
                                <a:lnTo>
                                  <a:pt x="428661" y="139980"/>
                                </a:lnTo>
                                <a:lnTo>
                                  <a:pt x="428728" y="139965"/>
                                </a:lnTo>
                                <a:lnTo>
                                  <a:pt x="428795" y="139950"/>
                                </a:lnTo>
                                <a:lnTo>
                                  <a:pt x="428861" y="139935"/>
                                </a:lnTo>
                                <a:lnTo>
                                  <a:pt x="428928" y="139919"/>
                                </a:lnTo>
                                <a:lnTo>
                                  <a:pt x="428995" y="139904"/>
                                </a:lnTo>
                                <a:lnTo>
                                  <a:pt x="429062" y="139889"/>
                                </a:lnTo>
                                <a:lnTo>
                                  <a:pt x="429129" y="139873"/>
                                </a:lnTo>
                                <a:lnTo>
                                  <a:pt x="429195" y="139858"/>
                                </a:lnTo>
                                <a:lnTo>
                                  <a:pt x="429262" y="139843"/>
                                </a:lnTo>
                                <a:lnTo>
                                  <a:pt x="429329" y="139827"/>
                                </a:lnTo>
                                <a:lnTo>
                                  <a:pt x="429396" y="139812"/>
                                </a:lnTo>
                                <a:lnTo>
                                  <a:pt x="429463" y="139797"/>
                                </a:lnTo>
                                <a:lnTo>
                                  <a:pt x="429529" y="139781"/>
                                </a:lnTo>
                                <a:lnTo>
                                  <a:pt x="429596" y="139766"/>
                                </a:lnTo>
                                <a:lnTo>
                                  <a:pt x="429663" y="139751"/>
                                </a:lnTo>
                                <a:lnTo>
                                  <a:pt x="429730" y="139735"/>
                                </a:lnTo>
                                <a:lnTo>
                                  <a:pt x="429797" y="139720"/>
                                </a:lnTo>
                                <a:lnTo>
                                  <a:pt x="429863" y="139705"/>
                                </a:lnTo>
                                <a:lnTo>
                                  <a:pt x="429930" y="139689"/>
                                </a:lnTo>
                                <a:lnTo>
                                  <a:pt x="429997" y="139674"/>
                                </a:lnTo>
                                <a:lnTo>
                                  <a:pt x="430064" y="139658"/>
                                </a:lnTo>
                                <a:lnTo>
                                  <a:pt x="430130" y="139643"/>
                                </a:lnTo>
                                <a:lnTo>
                                  <a:pt x="430197" y="139627"/>
                                </a:lnTo>
                                <a:lnTo>
                                  <a:pt x="430264" y="139612"/>
                                </a:lnTo>
                                <a:lnTo>
                                  <a:pt x="430331" y="139597"/>
                                </a:lnTo>
                                <a:lnTo>
                                  <a:pt x="430398" y="139581"/>
                                </a:lnTo>
                                <a:lnTo>
                                  <a:pt x="430464" y="139566"/>
                                </a:lnTo>
                                <a:lnTo>
                                  <a:pt x="430531" y="139550"/>
                                </a:lnTo>
                                <a:lnTo>
                                  <a:pt x="430598" y="139535"/>
                                </a:lnTo>
                                <a:lnTo>
                                  <a:pt x="430665" y="139519"/>
                                </a:lnTo>
                                <a:lnTo>
                                  <a:pt x="430732" y="139504"/>
                                </a:lnTo>
                                <a:lnTo>
                                  <a:pt x="430798" y="139488"/>
                                </a:lnTo>
                                <a:lnTo>
                                  <a:pt x="430865" y="139473"/>
                                </a:lnTo>
                                <a:lnTo>
                                  <a:pt x="430932" y="139457"/>
                                </a:lnTo>
                                <a:lnTo>
                                  <a:pt x="430999" y="139442"/>
                                </a:lnTo>
                                <a:lnTo>
                                  <a:pt x="431066" y="139426"/>
                                </a:lnTo>
                                <a:lnTo>
                                  <a:pt x="431132" y="139411"/>
                                </a:lnTo>
                                <a:lnTo>
                                  <a:pt x="431199" y="139395"/>
                                </a:lnTo>
                                <a:lnTo>
                                  <a:pt x="431266" y="139380"/>
                                </a:lnTo>
                                <a:lnTo>
                                  <a:pt x="431333" y="139364"/>
                                </a:lnTo>
                                <a:lnTo>
                                  <a:pt x="431399" y="139348"/>
                                </a:lnTo>
                                <a:lnTo>
                                  <a:pt x="431466" y="139333"/>
                                </a:lnTo>
                                <a:lnTo>
                                  <a:pt x="431533" y="139317"/>
                                </a:lnTo>
                                <a:lnTo>
                                  <a:pt x="431600" y="139302"/>
                                </a:lnTo>
                                <a:lnTo>
                                  <a:pt x="431667" y="139286"/>
                                </a:lnTo>
                                <a:lnTo>
                                  <a:pt x="431733" y="139271"/>
                                </a:lnTo>
                                <a:lnTo>
                                  <a:pt x="431800" y="139255"/>
                                </a:lnTo>
                                <a:lnTo>
                                  <a:pt x="431867" y="139239"/>
                                </a:lnTo>
                                <a:lnTo>
                                  <a:pt x="431934" y="139224"/>
                                </a:lnTo>
                                <a:lnTo>
                                  <a:pt x="432001" y="139208"/>
                                </a:lnTo>
                                <a:lnTo>
                                  <a:pt x="432067" y="139192"/>
                                </a:lnTo>
                                <a:lnTo>
                                  <a:pt x="432134" y="139177"/>
                                </a:lnTo>
                                <a:lnTo>
                                  <a:pt x="432201" y="139161"/>
                                </a:lnTo>
                                <a:lnTo>
                                  <a:pt x="432268" y="139145"/>
                                </a:lnTo>
                                <a:lnTo>
                                  <a:pt x="432335" y="139130"/>
                                </a:lnTo>
                                <a:lnTo>
                                  <a:pt x="432401" y="139114"/>
                                </a:lnTo>
                                <a:lnTo>
                                  <a:pt x="432468" y="139098"/>
                                </a:lnTo>
                                <a:lnTo>
                                  <a:pt x="432535" y="139083"/>
                                </a:lnTo>
                                <a:lnTo>
                                  <a:pt x="432602" y="139067"/>
                                </a:lnTo>
                                <a:lnTo>
                                  <a:pt x="432668" y="139051"/>
                                </a:lnTo>
                                <a:lnTo>
                                  <a:pt x="432735" y="139036"/>
                                </a:lnTo>
                                <a:lnTo>
                                  <a:pt x="432802" y="139020"/>
                                </a:lnTo>
                                <a:lnTo>
                                  <a:pt x="432869" y="139004"/>
                                </a:lnTo>
                                <a:lnTo>
                                  <a:pt x="432936" y="138988"/>
                                </a:lnTo>
                                <a:lnTo>
                                  <a:pt x="433002" y="138973"/>
                                </a:lnTo>
                                <a:lnTo>
                                  <a:pt x="433069" y="138957"/>
                                </a:lnTo>
                                <a:lnTo>
                                  <a:pt x="433136" y="138941"/>
                                </a:lnTo>
                                <a:lnTo>
                                  <a:pt x="433203" y="138925"/>
                                </a:lnTo>
                                <a:lnTo>
                                  <a:pt x="433270" y="138909"/>
                                </a:lnTo>
                                <a:lnTo>
                                  <a:pt x="433336" y="138894"/>
                                </a:lnTo>
                                <a:lnTo>
                                  <a:pt x="433403" y="138878"/>
                                </a:lnTo>
                                <a:lnTo>
                                  <a:pt x="433470" y="138862"/>
                                </a:lnTo>
                                <a:lnTo>
                                  <a:pt x="433537" y="138846"/>
                                </a:lnTo>
                                <a:lnTo>
                                  <a:pt x="433604" y="138830"/>
                                </a:lnTo>
                                <a:lnTo>
                                  <a:pt x="433670" y="138815"/>
                                </a:lnTo>
                                <a:lnTo>
                                  <a:pt x="433737" y="138799"/>
                                </a:lnTo>
                                <a:lnTo>
                                  <a:pt x="433804" y="138783"/>
                                </a:lnTo>
                                <a:lnTo>
                                  <a:pt x="433871" y="138767"/>
                                </a:lnTo>
                                <a:lnTo>
                                  <a:pt x="433938" y="138751"/>
                                </a:lnTo>
                                <a:lnTo>
                                  <a:pt x="434004" y="138735"/>
                                </a:lnTo>
                                <a:lnTo>
                                  <a:pt x="434071" y="138719"/>
                                </a:lnTo>
                                <a:lnTo>
                                  <a:pt x="434138" y="138704"/>
                                </a:lnTo>
                                <a:lnTo>
                                  <a:pt x="434205" y="138688"/>
                                </a:lnTo>
                                <a:lnTo>
                                  <a:pt x="434271" y="138672"/>
                                </a:lnTo>
                                <a:lnTo>
                                  <a:pt x="434338" y="138656"/>
                                </a:lnTo>
                                <a:lnTo>
                                  <a:pt x="434405" y="138640"/>
                                </a:lnTo>
                                <a:lnTo>
                                  <a:pt x="434472" y="138624"/>
                                </a:lnTo>
                                <a:lnTo>
                                  <a:pt x="434539" y="138608"/>
                                </a:lnTo>
                                <a:lnTo>
                                  <a:pt x="434605" y="138592"/>
                                </a:lnTo>
                                <a:lnTo>
                                  <a:pt x="434672" y="138576"/>
                                </a:lnTo>
                                <a:lnTo>
                                  <a:pt x="434739" y="138560"/>
                                </a:lnTo>
                                <a:lnTo>
                                  <a:pt x="434806" y="138544"/>
                                </a:lnTo>
                                <a:lnTo>
                                  <a:pt x="434873" y="138528"/>
                                </a:lnTo>
                                <a:lnTo>
                                  <a:pt x="434939" y="138512"/>
                                </a:lnTo>
                                <a:lnTo>
                                  <a:pt x="435006" y="138496"/>
                                </a:lnTo>
                                <a:lnTo>
                                  <a:pt x="435073" y="138480"/>
                                </a:lnTo>
                                <a:lnTo>
                                  <a:pt x="435140" y="138464"/>
                                </a:lnTo>
                                <a:lnTo>
                                  <a:pt x="435207" y="138448"/>
                                </a:lnTo>
                                <a:lnTo>
                                  <a:pt x="435273" y="138432"/>
                                </a:lnTo>
                                <a:lnTo>
                                  <a:pt x="435340" y="138416"/>
                                </a:lnTo>
                                <a:lnTo>
                                  <a:pt x="435407" y="138400"/>
                                </a:lnTo>
                                <a:lnTo>
                                  <a:pt x="435474" y="138384"/>
                                </a:lnTo>
                                <a:lnTo>
                                  <a:pt x="435540" y="138368"/>
                                </a:lnTo>
                                <a:lnTo>
                                  <a:pt x="435607" y="138352"/>
                                </a:lnTo>
                                <a:lnTo>
                                  <a:pt x="435674" y="138336"/>
                                </a:lnTo>
                                <a:lnTo>
                                  <a:pt x="435741" y="138320"/>
                                </a:lnTo>
                                <a:lnTo>
                                  <a:pt x="435808" y="138304"/>
                                </a:lnTo>
                                <a:lnTo>
                                  <a:pt x="435874" y="138288"/>
                                </a:lnTo>
                                <a:lnTo>
                                  <a:pt x="435941" y="138271"/>
                                </a:lnTo>
                                <a:lnTo>
                                  <a:pt x="436008" y="138255"/>
                                </a:lnTo>
                                <a:lnTo>
                                  <a:pt x="436075" y="138239"/>
                                </a:lnTo>
                                <a:lnTo>
                                  <a:pt x="436142" y="138223"/>
                                </a:lnTo>
                                <a:lnTo>
                                  <a:pt x="436208" y="138207"/>
                                </a:lnTo>
                                <a:lnTo>
                                  <a:pt x="436275" y="138191"/>
                                </a:lnTo>
                                <a:lnTo>
                                  <a:pt x="436342" y="138175"/>
                                </a:lnTo>
                                <a:lnTo>
                                  <a:pt x="436409" y="138158"/>
                                </a:lnTo>
                                <a:lnTo>
                                  <a:pt x="436476" y="138142"/>
                                </a:lnTo>
                                <a:lnTo>
                                  <a:pt x="436542" y="138126"/>
                                </a:lnTo>
                                <a:lnTo>
                                  <a:pt x="436609" y="138110"/>
                                </a:lnTo>
                                <a:lnTo>
                                  <a:pt x="436676" y="138094"/>
                                </a:lnTo>
                                <a:lnTo>
                                  <a:pt x="436743" y="138078"/>
                                </a:lnTo>
                                <a:lnTo>
                                  <a:pt x="436810" y="138061"/>
                                </a:lnTo>
                                <a:lnTo>
                                  <a:pt x="436876" y="138045"/>
                                </a:lnTo>
                                <a:lnTo>
                                  <a:pt x="436943" y="138029"/>
                                </a:lnTo>
                                <a:lnTo>
                                  <a:pt x="437010" y="138013"/>
                                </a:lnTo>
                                <a:lnTo>
                                  <a:pt x="437077" y="137996"/>
                                </a:lnTo>
                                <a:lnTo>
                                  <a:pt x="437143" y="137980"/>
                                </a:lnTo>
                                <a:lnTo>
                                  <a:pt x="437210" y="137964"/>
                                </a:lnTo>
                                <a:lnTo>
                                  <a:pt x="437277" y="137948"/>
                                </a:lnTo>
                                <a:lnTo>
                                  <a:pt x="437344" y="137931"/>
                                </a:lnTo>
                                <a:lnTo>
                                  <a:pt x="437411" y="137915"/>
                                </a:lnTo>
                                <a:lnTo>
                                  <a:pt x="437477" y="137899"/>
                                </a:lnTo>
                                <a:lnTo>
                                  <a:pt x="437544" y="137882"/>
                                </a:lnTo>
                                <a:lnTo>
                                  <a:pt x="437611" y="137866"/>
                                </a:lnTo>
                                <a:lnTo>
                                  <a:pt x="437678" y="137850"/>
                                </a:lnTo>
                                <a:lnTo>
                                  <a:pt x="437745" y="137834"/>
                                </a:lnTo>
                                <a:lnTo>
                                  <a:pt x="437811" y="137817"/>
                                </a:lnTo>
                                <a:lnTo>
                                  <a:pt x="437878" y="137801"/>
                                </a:lnTo>
                                <a:lnTo>
                                  <a:pt x="437945" y="137785"/>
                                </a:lnTo>
                                <a:lnTo>
                                  <a:pt x="438012" y="137768"/>
                                </a:lnTo>
                                <a:lnTo>
                                  <a:pt x="438079" y="137752"/>
                                </a:lnTo>
                                <a:lnTo>
                                  <a:pt x="438145" y="137735"/>
                                </a:lnTo>
                                <a:lnTo>
                                  <a:pt x="438212" y="137719"/>
                                </a:lnTo>
                                <a:lnTo>
                                  <a:pt x="438279" y="137703"/>
                                </a:lnTo>
                                <a:lnTo>
                                  <a:pt x="438346" y="137686"/>
                                </a:lnTo>
                                <a:lnTo>
                                  <a:pt x="438412" y="137670"/>
                                </a:lnTo>
                                <a:lnTo>
                                  <a:pt x="438479" y="137653"/>
                                </a:lnTo>
                                <a:lnTo>
                                  <a:pt x="438546" y="137637"/>
                                </a:lnTo>
                                <a:lnTo>
                                  <a:pt x="438613" y="137621"/>
                                </a:lnTo>
                                <a:lnTo>
                                  <a:pt x="438680" y="137604"/>
                                </a:lnTo>
                                <a:lnTo>
                                  <a:pt x="438746" y="137588"/>
                                </a:lnTo>
                                <a:lnTo>
                                  <a:pt x="438813" y="137571"/>
                                </a:lnTo>
                                <a:lnTo>
                                  <a:pt x="438880" y="137555"/>
                                </a:lnTo>
                                <a:lnTo>
                                  <a:pt x="438947" y="137538"/>
                                </a:lnTo>
                                <a:lnTo>
                                  <a:pt x="439014" y="137522"/>
                                </a:lnTo>
                                <a:lnTo>
                                  <a:pt x="439080" y="137505"/>
                                </a:lnTo>
                                <a:lnTo>
                                  <a:pt x="439147" y="137489"/>
                                </a:lnTo>
                                <a:lnTo>
                                  <a:pt x="439214" y="137472"/>
                                </a:lnTo>
                                <a:lnTo>
                                  <a:pt x="439281" y="137456"/>
                                </a:lnTo>
                                <a:lnTo>
                                  <a:pt x="439348" y="137439"/>
                                </a:lnTo>
                                <a:lnTo>
                                  <a:pt x="439414" y="137423"/>
                                </a:lnTo>
                                <a:lnTo>
                                  <a:pt x="439481" y="137406"/>
                                </a:lnTo>
                                <a:lnTo>
                                  <a:pt x="439548" y="137390"/>
                                </a:lnTo>
                                <a:lnTo>
                                  <a:pt x="439615" y="137373"/>
                                </a:lnTo>
                                <a:lnTo>
                                  <a:pt x="439681" y="137357"/>
                                </a:lnTo>
                                <a:lnTo>
                                  <a:pt x="439748" y="137340"/>
                                </a:lnTo>
                                <a:lnTo>
                                  <a:pt x="439815" y="137323"/>
                                </a:lnTo>
                                <a:lnTo>
                                  <a:pt x="439882" y="137307"/>
                                </a:lnTo>
                                <a:lnTo>
                                  <a:pt x="439949" y="137290"/>
                                </a:lnTo>
                                <a:lnTo>
                                  <a:pt x="440015" y="137274"/>
                                </a:lnTo>
                                <a:lnTo>
                                  <a:pt x="440082" y="137257"/>
                                </a:lnTo>
                                <a:lnTo>
                                  <a:pt x="440149" y="137240"/>
                                </a:lnTo>
                                <a:lnTo>
                                  <a:pt x="440216" y="137224"/>
                                </a:lnTo>
                                <a:lnTo>
                                  <a:pt x="440283" y="137207"/>
                                </a:lnTo>
                                <a:lnTo>
                                  <a:pt x="440349" y="137190"/>
                                </a:lnTo>
                                <a:lnTo>
                                  <a:pt x="440416" y="137174"/>
                                </a:lnTo>
                                <a:lnTo>
                                  <a:pt x="440483" y="137157"/>
                                </a:lnTo>
                                <a:lnTo>
                                  <a:pt x="440550" y="137140"/>
                                </a:lnTo>
                                <a:lnTo>
                                  <a:pt x="440617" y="137124"/>
                                </a:lnTo>
                                <a:lnTo>
                                  <a:pt x="440683" y="137107"/>
                                </a:lnTo>
                                <a:lnTo>
                                  <a:pt x="440750" y="137090"/>
                                </a:lnTo>
                                <a:lnTo>
                                  <a:pt x="440817" y="137074"/>
                                </a:lnTo>
                                <a:lnTo>
                                  <a:pt x="440884" y="137057"/>
                                </a:lnTo>
                                <a:lnTo>
                                  <a:pt x="440951" y="137040"/>
                                </a:lnTo>
                                <a:lnTo>
                                  <a:pt x="441017" y="137023"/>
                                </a:lnTo>
                                <a:lnTo>
                                  <a:pt x="441084" y="137007"/>
                                </a:lnTo>
                                <a:lnTo>
                                  <a:pt x="441151" y="136990"/>
                                </a:lnTo>
                                <a:lnTo>
                                  <a:pt x="441218" y="136973"/>
                                </a:lnTo>
                                <a:lnTo>
                                  <a:pt x="441284" y="136956"/>
                                </a:lnTo>
                                <a:lnTo>
                                  <a:pt x="441351" y="136940"/>
                                </a:lnTo>
                                <a:lnTo>
                                  <a:pt x="441418" y="136923"/>
                                </a:lnTo>
                                <a:lnTo>
                                  <a:pt x="441485" y="136906"/>
                                </a:lnTo>
                                <a:lnTo>
                                  <a:pt x="441552" y="136889"/>
                                </a:lnTo>
                                <a:lnTo>
                                  <a:pt x="441618" y="136873"/>
                                </a:lnTo>
                                <a:lnTo>
                                  <a:pt x="441685" y="136856"/>
                                </a:lnTo>
                                <a:lnTo>
                                  <a:pt x="441752" y="136839"/>
                                </a:lnTo>
                                <a:lnTo>
                                  <a:pt x="441819" y="136822"/>
                                </a:lnTo>
                                <a:lnTo>
                                  <a:pt x="441886" y="136805"/>
                                </a:lnTo>
                                <a:lnTo>
                                  <a:pt x="441952" y="136788"/>
                                </a:lnTo>
                                <a:lnTo>
                                  <a:pt x="442019" y="136772"/>
                                </a:lnTo>
                                <a:lnTo>
                                  <a:pt x="442086" y="136755"/>
                                </a:lnTo>
                                <a:lnTo>
                                  <a:pt x="442153" y="136738"/>
                                </a:lnTo>
                                <a:lnTo>
                                  <a:pt x="442220" y="136721"/>
                                </a:lnTo>
                                <a:lnTo>
                                  <a:pt x="442286" y="136704"/>
                                </a:lnTo>
                                <a:lnTo>
                                  <a:pt x="442353" y="136687"/>
                                </a:lnTo>
                                <a:lnTo>
                                  <a:pt x="442420" y="136670"/>
                                </a:lnTo>
                                <a:lnTo>
                                  <a:pt x="442487" y="136653"/>
                                </a:lnTo>
                                <a:lnTo>
                                  <a:pt x="442553" y="136636"/>
                                </a:lnTo>
                                <a:lnTo>
                                  <a:pt x="442620" y="136619"/>
                                </a:lnTo>
                                <a:lnTo>
                                  <a:pt x="442687" y="136602"/>
                                </a:lnTo>
                                <a:lnTo>
                                  <a:pt x="442754" y="136586"/>
                                </a:lnTo>
                                <a:lnTo>
                                  <a:pt x="442821" y="136569"/>
                                </a:lnTo>
                                <a:lnTo>
                                  <a:pt x="442887" y="136552"/>
                                </a:lnTo>
                                <a:lnTo>
                                  <a:pt x="442954" y="136535"/>
                                </a:lnTo>
                                <a:lnTo>
                                  <a:pt x="443021" y="136518"/>
                                </a:lnTo>
                                <a:lnTo>
                                  <a:pt x="443088" y="136501"/>
                                </a:lnTo>
                                <a:lnTo>
                                  <a:pt x="443155" y="136484"/>
                                </a:lnTo>
                                <a:lnTo>
                                  <a:pt x="443221" y="136467"/>
                                </a:lnTo>
                                <a:lnTo>
                                  <a:pt x="443288" y="136450"/>
                                </a:lnTo>
                                <a:lnTo>
                                  <a:pt x="443355" y="136433"/>
                                </a:lnTo>
                                <a:lnTo>
                                  <a:pt x="443422" y="136416"/>
                                </a:lnTo>
                                <a:lnTo>
                                  <a:pt x="443489" y="136399"/>
                                </a:lnTo>
                                <a:lnTo>
                                  <a:pt x="443555" y="136381"/>
                                </a:lnTo>
                                <a:lnTo>
                                  <a:pt x="443622" y="136364"/>
                                </a:lnTo>
                                <a:lnTo>
                                  <a:pt x="443689" y="136347"/>
                                </a:lnTo>
                                <a:lnTo>
                                  <a:pt x="443756" y="136330"/>
                                </a:lnTo>
                                <a:lnTo>
                                  <a:pt x="443823" y="136313"/>
                                </a:lnTo>
                                <a:lnTo>
                                  <a:pt x="443889" y="136296"/>
                                </a:lnTo>
                                <a:lnTo>
                                  <a:pt x="443956" y="136279"/>
                                </a:lnTo>
                                <a:lnTo>
                                  <a:pt x="444023" y="136262"/>
                                </a:lnTo>
                                <a:lnTo>
                                  <a:pt x="444090" y="136245"/>
                                </a:lnTo>
                                <a:lnTo>
                                  <a:pt x="444156" y="136228"/>
                                </a:lnTo>
                                <a:lnTo>
                                  <a:pt x="444223" y="136211"/>
                                </a:lnTo>
                                <a:lnTo>
                                  <a:pt x="444290" y="136193"/>
                                </a:lnTo>
                                <a:lnTo>
                                  <a:pt x="444357" y="136176"/>
                                </a:lnTo>
                                <a:lnTo>
                                  <a:pt x="444424" y="136159"/>
                                </a:lnTo>
                                <a:lnTo>
                                  <a:pt x="444490" y="136142"/>
                                </a:lnTo>
                                <a:lnTo>
                                  <a:pt x="444557" y="136125"/>
                                </a:lnTo>
                                <a:lnTo>
                                  <a:pt x="444624" y="136108"/>
                                </a:lnTo>
                                <a:lnTo>
                                  <a:pt x="444691" y="136090"/>
                                </a:lnTo>
                                <a:lnTo>
                                  <a:pt x="444758" y="136073"/>
                                </a:lnTo>
                                <a:lnTo>
                                  <a:pt x="444824" y="136056"/>
                                </a:lnTo>
                                <a:lnTo>
                                  <a:pt x="444891" y="136039"/>
                                </a:lnTo>
                                <a:lnTo>
                                  <a:pt x="444958" y="136021"/>
                                </a:lnTo>
                                <a:lnTo>
                                  <a:pt x="445025" y="136004"/>
                                </a:lnTo>
                                <a:lnTo>
                                  <a:pt x="445092" y="135987"/>
                                </a:lnTo>
                                <a:lnTo>
                                  <a:pt x="445158" y="135970"/>
                                </a:lnTo>
                                <a:lnTo>
                                  <a:pt x="445225" y="135952"/>
                                </a:lnTo>
                                <a:lnTo>
                                  <a:pt x="445292" y="135935"/>
                                </a:lnTo>
                                <a:lnTo>
                                  <a:pt x="445359" y="135918"/>
                                </a:lnTo>
                                <a:lnTo>
                                  <a:pt x="445425" y="135901"/>
                                </a:lnTo>
                                <a:lnTo>
                                  <a:pt x="445492" y="135883"/>
                                </a:lnTo>
                                <a:lnTo>
                                  <a:pt x="445559" y="135866"/>
                                </a:lnTo>
                                <a:lnTo>
                                  <a:pt x="445626" y="135849"/>
                                </a:lnTo>
                                <a:lnTo>
                                  <a:pt x="445693" y="135831"/>
                                </a:lnTo>
                                <a:lnTo>
                                  <a:pt x="445759" y="135814"/>
                                </a:lnTo>
                                <a:lnTo>
                                  <a:pt x="445826" y="135797"/>
                                </a:lnTo>
                                <a:lnTo>
                                  <a:pt x="445893" y="135779"/>
                                </a:lnTo>
                                <a:lnTo>
                                  <a:pt x="445960" y="135762"/>
                                </a:lnTo>
                                <a:lnTo>
                                  <a:pt x="446027" y="135745"/>
                                </a:lnTo>
                                <a:lnTo>
                                  <a:pt x="446093" y="135727"/>
                                </a:lnTo>
                                <a:lnTo>
                                  <a:pt x="446160" y="135710"/>
                                </a:lnTo>
                                <a:lnTo>
                                  <a:pt x="446227" y="135692"/>
                                </a:lnTo>
                                <a:lnTo>
                                  <a:pt x="446294" y="135675"/>
                                </a:lnTo>
                                <a:lnTo>
                                  <a:pt x="446361" y="135658"/>
                                </a:lnTo>
                                <a:lnTo>
                                  <a:pt x="446427" y="135640"/>
                                </a:lnTo>
                                <a:lnTo>
                                  <a:pt x="446494" y="135623"/>
                                </a:lnTo>
                                <a:lnTo>
                                  <a:pt x="446561" y="135605"/>
                                </a:lnTo>
                                <a:lnTo>
                                  <a:pt x="446628" y="135588"/>
                                </a:lnTo>
                                <a:lnTo>
                                  <a:pt x="446695" y="135570"/>
                                </a:lnTo>
                                <a:lnTo>
                                  <a:pt x="446761" y="135553"/>
                                </a:lnTo>
                                <a:lnTo>
                                  <a:pt x="446828" y="135535"/>
                                </a:lnTo>
                                <a:lnTo>
                                  <a:pt x="446895" y="135518"/>
                                </a:lnTo>
                                <a:lnTo>
                                  <a:pt x="446962" y="135501"/>
                                </a:lnTo>
                                <a:lnTo>
                                  <a:pt x="447028" y="135483"/>
                                </a:lnTo>
                                <a:lnTo>
                                  <a:pt x="447095" y="135466"/>
                                </a:lnTo>
                                <a:lnTo>
                                  <a:pt x="447162" y="135448"/>
                                </a:lnTo>
                                <a:lnTo>
                                  <a:pt x="447229" y="135430"/>
                                </a:lnTo>
                                <a:lnTo>
                                  <a:pt x="447296" y="135413"/>
                                </a:lnTo>
                                <a:lnTo>
                                  <a:pt x="447362" y="135395"/>
                                </a:lnTo>
                                <a:lnTo>
                                  <a:pt x="447429" y="135378"/>
                                </a:lnTo>
                                <a:lnTo>
                                  <a:pt x="447496" y="135360"/>
                                </a:lnTo>
                                <a:lnTo>
                                  <a:pt x="447563" y="135343"/>
                                </a:lnTo>
                                <a:lnTo>
                                  <a:pt x="447630" y="135325"/>
                                </a:lnTo>
                                <a:lnTo>
                                  <a:pt x="447696" y="135308"/>
                                </a:lnTo>
                                <a:lnTo>
                                  <a:pt x="447763" y="135290"/>
                                </a:lnTo>
                                <a:lnTo>
                                  <a:pt x="447830" y="135272"/>
                                </a:lnTo>
                                <a:lnTo>
                                  <a:pt x="447897" y="135255"/>
                                </a:lnTo>
                                <a:lnTo>
                                  <a:pt x="447964" y="135237"/>
                                </a:lnTo>
                                <a:lnTo>
                                  <a:pt x="448030" y="135220"/>
                                </a:lnTo>
                                <a:lnTo>
                                  <a:pt x="448097" y="135202"/>
                                </a:lnTo>
                                <a:lnTo>
                                  <a:pt x="448164" y="135184"/>
                                </a:lnTo>
                                <a:lnTo>
                                  <a:pt x="448231" y="135167"/>
                                </a:lnTo>
                                <a:lnTo>
                                  <a:pt x="448297" y="135149"/>
                                </a:lnTo>
                                <a:lnTo>
                                  <a:pt x="448364" y="135131"/>
                                </a:lnTo>
                                <a:lnTo>
                                  <a:pt x="448431" y="135114"/>
                                </a:lnTo>
                                <a:lnTo>
                                  <a:pt x="448498" y="135096"/>
                                </a:lnTo>
                                <a:lnTo>
                                  <a:pt x="448565" y="135078"/>
                                </a:lnTo>
                                <a:lnTo>
                                  <a:pt x="448631" y="135060"/>
                                </a:lnTo>
                                <a:lnTo>
                                  <a:pt x="448698" y="135043"/>
                                </a:lnTo>
                                <a:lnTo>
                                  <a:pt x="448765" y="135025"/>
                                </a:lnTo>
                                <a:lnTo>
                                  <a:pt x="448832" y="135007"/>
                                </a:lnTo>
                                <a:lnTo>
                                  <a:pt x="448899" y="134990"/>
                                </a:lnTo>
                                <a:lnTo>
                                  <a:pt x="448965" y="134972"/>
                                </a:lnTo>
                                <a:lnTo>
                                  <a:pt x="449032" y="134954"/>
                                </a:lnTo>
                                <a:lnTo>
                                  <a:pt x="449099" y="134936"/>
                                </a:lnTo>
                                <a:lnTo>
                                  <a:pt x="449166" y="134918"/>
                                </a:lnTo>
                                <a:lnTo>
                                  <a:pt x="449233" y="134901"/>
                                </a:lnTo>
                                <a:lnTo>
                                  <a:pt x="449299" y="134883"/>
                                </a:lnTo>
                                <a:lnTo>
                                  <a:pt x="449366" y="134865"/>
                                </a:lnTo>
                                <a:lnTo>
                                  <a:pt x="449433" y="134847"/>
                                </a:lnTo>
                                <a:lnTo>
                                  <a:pt x="449500" y="134829"/>
                                </a:lnTo>
                                <a:lnTo>
                                  <a:pt x="449566" y="134812"/>
                                </a:lnTo>
                                <a:lnTo>
                                  <a:pt x="449633" y="134794"/>
                                </a:lnTo>
                                <a:lnTo>
                                  <a:pt x="449700" y="134776"/>
                                </a:lnTo>
                                <a:lnTo>
                                  <a:pt x="449767" y="134758"/>
                                </a:lnTo>
                                <a:lnTo>
                                  <a:pt x="449834" y="134740"/>
                                </a:lnTo>
                                <a:lnTo>
                                  <a:pt x="449900" y="134722"/>
                                </a:lnTo>
                                <a:lnTo>
                                  <a:pt x="449967" y="134704"/>
                                </a:lnTo>
                                <a:lnTo>
                                  <a:pt x="450034" y="134687"/>
                                </a:lnTo>
                                <a:lnTo>
                                  <a:pt x="450101" y="134669"/>
                                </a:lnTo>
                                <a:lnTo>
                                  <a:pt x="450168" y="134651"/>
                                </a:lnTo>
                                <a:lnTo>
                                  <a:pt x="450234" y="134633"/>
                                </a:lnTo>
                                <a:lnTo>
                                  <a:pt x="450301" y="134615"/>
                                </a:lnTo>
                                <a:lnTo>
                                  <a:pt x="450368" y="134597"/>
                                </a:lnTo>
                                <a:lnTo>
                                  <a:pt x="450435" y="134579"/>
                                </a:lnTo>
                                <a:lnTo>
                                  <a:pt x="450502" y="134561"/>
                                </a:lnTo>
                                <a:lnTo>
                                  <a:pt x="450568" y="134543"/>
                                </a:lnTo>
                                <a:lnTo>
                                  <a:pt x="450635" y="134525"/>
                                </a:lnTo>
                                <a:lnTo>
                                  <a:pt x="450702" y="134507"/>
                                </a:lnTo>
                                <a:lnTo>
                                  <a:pt x="450769" y="134489"/>
                                </a:lnTo>
                                <a:lnTo>
                                  <a:pt x="450836" y="134471"/>
                                </a:lnTo>
                                <a:lnTo>
                                  <a:pt x="450902" y="134453"/>
                                </a:lnTo>
                                <a:lnTo>
                                  <a:pt x="450969" y="134435"/>
                                </a:lnTo>
                                <a:lnTo>
                                  <a:pt x="451036" y="134417"/>
                                </a:lnTo>
                                <a:lnTo>
                                  <a:pt x="451103" y="134399"/>
                                </a:lnTo>
                                <a:lnTo>
                                  <a:pt x="451169" y="134381"/>
                                </a:lnTo>
                                <a:lnTo>
                                  <a:pt x="451236" y="134363"/>
                                </a:lnTo>
                                <a:lnTo>
                                  <a:pt x="451303" y="134345"/>
                                </a:lnTo>
                                <a:lnTo>
                                  <a:pt x="451370" y="134327"/>
                                </a:lnTo>
                                <a:lnTo>
                                  <a:pt x="451437" y="134309"/>
                                </a:lnTo>
                                <a:lnTo>
                                  <a:pt x="451503" y="134291"/>
                                </a:lnTo>
                                <a:lnTo>
                                  <a:pt x="451570" y="134273"/>
                                </a:lnTo>
                                <a:lnTo>
                                  <a:pt x="451637" y="134254"/>
                                </a:lnTo>
                                <a:lnTo>
                                  <a:pt x="451704" y="134236"/>
                                </a:lnTo>
                                <a:lnTo>
                                  <a:pt x="451771" y="134218"/>
                                </a:lnTo>
                                <a:lnTo>
                                  <a:pt x="451837" y="134200"/>
                                </a:lnTo>
                                <a:lnTo>
                                  <a:pt x="451904" y="134182"/>
                                </a:lnTo>
                                <a:lnTo>
                                  <a:pt x="451971" y="134164"/>
                                </a:lnTo>
                                <a:lnTo>
                                  <a:pt x="452038" y="134146"/>
                                </a:lnTo>
                                <a:lnTo>
                                  <a:pt x="452105" y="134127"/>
                                </a:lnTo>
                                <a:lnTo>
                                  <a:pt x="452171" y="134109"/>
                                </a:lnTo>
                                <a:lnTo>
                                  <a:pt x="452238" y="134091"/>
                                </a:lnTo>
                                <a:lnTo>
                                  <a:pt x="452305" y="134073"/>
                                </a:lnTo>
                                <a:lnTo>
                                  <a:pt x="452372" y="134055"/>
                                </a:lnTo>
                                <a:lnTo>
                                  <a:pt x="452438" y="134036"/>
                                </a:lnTo>
                                <a:lnTo>
                                  <a:pt x="452505" y="134018"/>
                                </a:lnTo>
                                <a:lnTo>
                                  <a:pt x="452572" y="134000"/>
                                </a:lnTo>
                                <a:lnTo>
                                  <a:pt x="452639" y="133982"/>
                                </a:lnTo>
                                <a:lnTo>
                                  <a:pt x="452706" y="133963"/>
                                </a:lnTo>
                                <a:lnTo>
                                  <a:pt x="452772" y="133945"/>
                                </a:lnTo>
                                <a:lnTo>
                                  <a:pt x="452839" y="133927"/>
                                </a:lnTo>
                                <a:lnTo>
                                  <a:pt x="452906" y="133909"/>
                                </a:lnTo>
                                <a:lnTo>
                                  <a:pt x="452973" y="133890"/>
                                </a:lnTo>
                                <a:lnTo>
                                  <a:pt x="453040" y="133872"/>
                                </a:lnTo>
                                <a:lnTo>
                                  <a:pt x="453106" y="133854"/>
                                </a:lnTo>
                                <a:lnTo>
                                  <a:pt x="453173" y="133835"/>
                                </a:lnTo>
                                <a:lnTo>
                                  <a:pt x="453240" y="133817"/>
                                </a:lnTo>
                                <a:lnTo>
                                  <a:pt x="453307" y="133799"/>
                                </a:lnTo>
                                <a:lnTo>
                                  <a:pt x="453374" y="133780"/>
                                </a:lnTo>
                                <a:lnTo>
                                  <a:pt x="453440" y="133762"/>
                                </a:lnTo>
                                <a:lnTo>
                                  <a:pt x="453507" y="133744"/>
                                </a:lnTo>
                                <a:lnTo>
                                  <a:pt x="453574" y="133725"/>
                                </a:lnTo>
                                <a:lnTo>
                                  <a:pt x="453641" y="133707"/>
                                </a:lnTo>
                                <a:lnTo>
                                  <a:pt x="453708" y="133689"/>
                                </a:lnTo>
                                <a:lnTo>
                                  <a:pt x="453774" y="133670"/>
                                </a:lnTo>
                                <a:lnTo>
                                  <a:pt x="453841" y="133652"/>
                                </a:lnTo>
                                <a:lnTo>
                                  <a:pt x="453908" y="133633"/>
                                </a:lnTo>
                                <a:lnTo>
                                  <a:pt x="453975" y="133615"/>
                                </a:lnTo>
                                <a:lnTo>
                                  <a:pt x="454041" y="133597"/>
                                </a:lnTo>
                                <a:lnTo>
                                  <a:pt x="454108" y="133578"/>
                                </a:lnTo>
                                <a:lnTo>
                                  <a:pt x="454175" y="133560"/>
                                </a:lnTo>
                                <a:lnTo>
                                  <a:pt x="454242" y="133541"/>
                                </a:lnTo>
                                <a:lnTo>
                                  <a:pt x="454309" y="133523"/>
                                </a:lnTo>
                                <a:lnTo>
                                  <a:pt x="454375" y="133504"/>
                                </a:lnTo>
                                <a:lnTo>
                                  <a:pt x="454442" y="133486"/>
                                </a:lnTo>
                                <a:lnTo>
                                  <a:pt x="454509" y="133467"/>
                                </a:lnTo>
                                <a:lnTo>
                                  <a:pt x="454576" y="133449"/>
                                </a:lnTo>
                                <a:lnTo>
                                  <a:pt x="454643" y="133430"/>
                                </a:lnTo>
                                <a:lnTo>
                                  <a:pt x="454709" y="133412"/>
                                </a:lnTo>
                                <a:lnTo>
                                  <a:pt x="454776" y="133393"/>
                                </a:lnTo>
                                <a:lnTo>
                                  <a:pt x="454843" y="133375"/>
                                </a:lnTo>
                                <a:lnTo>
                                  <a:pt x="454910" y="133356"/>
                                </a:lnTo>
                                <a:lnTo>
                                  <a:pt x="454977" y="133338"/>
                                </a:lnTo>
                                <a:lnTo>
                                  <a:pt x="455043" y="133319"/>
                                </a:lnTo>
                                <a:lnTo>
                                  <a:pt x="455110" y="133300"/>
                                </a:lnTo>
                                <a:lnTo>
                                  <a:pt x="455177" y="133282"/>
                                </a:lnTo>
                                <a:lnTo>
                                  <a:pt x="455244" y="133263"/>
                                </a:lnTo>
                                <a:lnTo>
                                  <a:pt x="455310" y="133245"/>
                                </a:lnTo>
                                <a:lnTo>
                                  <a:pt x="455377" y="133226"/>
                                </a:lnTo>
                                <a:lnTo>
                                  <a:pt x="455444" y="133207"/>
                                </a:lnTo>
                                <a:lnTo>
                                  <a:pt x="455511" y="133189"/>
                                </a:lnTo>
                                <a:lnTo>
                                  <a:pt x="455578" y="133170"/>
                                </a:lnTo>
                                <a:lnTo>
                                  <a:pt x="455644" y="133151"/>
                                </a:lnTo>
                                <a:lnTo>
                                  <a:pt x="455711" y="133133"/>
                                </a:lnTo>
                                <a:lnTo>
                                  <a:pt x="455778" y="133114"/>
                                </a:lnTo>
                                <a:lnTo>
                                  <a:pt x="455845" y="133095"/>
                                </a:lnTo>
                                <a:lnTo>
                                  <a:pt x="455912" y="133077"/>
                                </a:lnTo>
                                <a:lnTo>
                                  <a:pt x="455978" y="133058"/>
                                </a:lnTo>
                                <a:lnTo>
                                  <a:pt x="456045" y="133039"/>
                                </a:lnTo>
                                <a:lnTo>
                                  <a:pt x="456112" y="133021"/>
                                </a:lnTo>
                                <a:lnTo>
                                  <a:pt x="456179" y="133002"/>
                                </a:lnTo>
                                <a:lnTo>
                                  <a:pt x="456246" y="132983"/>
                                </a:lnTo>
                                <a:lnTo>
                                  <a:pt x="456312" y="132964"/>
                                </a:lnTo>
                                <a:lnTo>
                                  <a:pt x="456379" y="132946"/>
                                </a:lnTo>
                                <a:lnTo>
                                  <a:pt x="456446" y="132927"/>
                                </a:lnTo>
                                <a:lnTo>
                                  <a:pt x="456513" y="132908"/>
                                </a:lnTo>
                                <a:lnTo>
                                  <a:pt x="456579" y="132889"/>
                                </a:lnTo>
                                <a:lnTo>
                                  <a:pt x="456646" y="132871"/>
                                </a:lnTo>
                                <a:lnTo>
                                  <a:pt x="456713" y="132852"/>
                                </a:lnTo>
                                <a:lnTo>
                                  <a:pt x="456780" y="132833"/>
                                </a:lnTo>
                                <a:lnTo>
                                  <a:pt x="456847" y="132814"/>
                                </a:lnTo>
                                <a:lnTo>
                                  <a:pt x="456913" y="132795"/>
                                </a:lnTo>
                                <a:lnTo>
                                  <a:pt x="456980" y="132776"/>
                                </a:lnTo>
                                <a:lnTo>
                                  <a:pt x="457047" y="132758"/>
                                </a:lnTo>
                                <a:lnTo>
                                  <a:pt x="457114" y="132739"/>
                                </a:lnTo>
                                <a:lnTo>
                                  <a:pt x="457181" y="132720"/>
                                </a:lnTo>
                                <a:lnTo>
                                  <a:pt x="457247" y="132701"/>
                                </a:lnTo>
                                <a:lnTo>
                                  <a:pt x="457314" y="132682"/>
                                </a:lnTo>
                                <a:lnTo>
                                  <a:pt x="457381" y="132663"/>
                                </a:lnTo>
                                <a:lnTo>
                                  <a:pt x="457448" y="132644"/>
                                </a:lnTo>
                                <a:lnTo>
                                  <a:pt x="457515" y="132625"/>
                                </a:lnTo>
                                <a:lnTo>
                                  <a:pt x="457581" y="132606"/>
                                </a:lnTo>
                                <a:lnTo>
                                  <a:pt x="457648" y="132588"/>
                                </a:lnTo>
                                <a:lnTo>
                                  <a:pt x="457715" y="132569"/>
                                </a:lnTo>
                                <a:lnTo>
                                  <a:pt x="457782" y="132550"/>
                                </a:lnTo>
                                <a:lnTo>
                                  <a:pt x="457849" y="132531"/>
                                </a:lnTo>
                                <a:lnTo>
                                  <a:pt x="457915" y="132512"/>
                                </a:lnTo>
                                <a:lnTo>
                                  <a:pt x="457982" y="132493"/>
                                </a:lnTo>
                                <a:lnTo>
                                  <a:pt x="458049" y="132474"/>
                                </a:lnTo>
                                <a:lnTo>
                                  <a:pt x="458116" y="132455"/>
                                </a:lnTo>
                                <a:lnTo>
                                  <a:pt x="458182" y="132436"/>
                                </a:lnTo>
                                <a:lnTo>
                                  <a:pt x="458249" y="132417"/>
                                </a:lnTo>
                                <a:lnTo>
                                  <a:pt x="458316" y="132398"/>
                                </a:lnTo>
                                <a:lnTo>
                                  <a:pt x="458383" y="132379"/>
                                </a:lnTo>
                                <a:lnTo>
                                  <a:pt x="458450" y="132360"/>
                                </a:lnTo>
                                <a:lnTo>
                                  <a:pt x="458516" y="132341"/>
                                </a:lnTo>
                                <a:lnTo>
                                  <a:pt x="458583" y="132322"/>
                                </a:lnTo>
                                <a:lnTo>
                                  <a:pt x="458650" y="132302"/>
                                </a:lnTo>
                                <a:lnTo>
                                  <a:pt x="458717" y="132283"/>
                                </a:lnTo>
                                <a:lnTo>
                                  <a:pt x="458784" y="132264"/>
                                </a:lnTo>
                                <a:lnTo>
                                  <a:pt x="458850" y="132245"/>
                                </a:lnTo>
                                <a:lnTo>
                                  <a:pt x="458917" y="132226"/>
                                </a:lnTo>
                                <a:lnTo>
                                  <a:pt x="458984" y="132207"/>
                                </a:lnTo>
                                <a:lnTo>
                                  <a:pt x="459051" y="132188"/>
                                </a:lnTo>
                                <a:lnTo>
                                  <a:pt x="459118" y="132169"/>
                                </a:lnTo>
                                <a:lnTo>
                                  <a:pt x="459184" y="132150"/>
                                </a:lnTo>
                                <a:lnTo>
                                  <a:pt x="459251" y="132130"/>
                                </a:lnTo>
                                <a:lnTo>
                                  <a:pt x="459318" y="132111"/>
                                </a:lnTo>
                                <a:lnTo>
                                  <a:pt x="459385" y="132092"/>
                                </a:lnTo>
                                <a:lnTo>
                                  <a:pt x="459451" y="132073"/>
                                </a:lnTo>
                                <a:lnTo>
                                  <a:pt x="459518" y="132054"/>
                                </a:lnTo>
                                <a:lnTo>
                                  <a:pt x="459585" y="132034"/>
                                </a:lnTo>
                                <a:lnTo>
                                  <a:pt x="459652" y="132015"/>
                                </a:lnTo>
                                <a:lnTo>
                                  <a:pt x="459719" y="131996"/>
                                </a:lnTo>
                                <a:lnTo>
                                  <a:pt x="459785" y="131977"/>
                                </a:lnTo>
                                <a:lnTo>
                                  <a:pt x="459852" y="131958"/>
                                </a:lnTo>
                                <a:lnTo>
                                  <a:pt x="459919" y="131938"/>
                                </a:lnTo>
                                <a:lnTo>
                                  <a:pt x="459986" y="131919"/>
                                </a:lnTo>
                                <a:lnTo>
                                  <a:pt x="460053" y="131900"/>
                                </a:lnTo>
                                <a:lnTo>
                                  <a:pt x="460119" y="131880"/>
                                </a:lnTo>
                                <a:lnTo>
                                  <a:pt x="460186" y="131861"/>
                                </a:lnTo>
                                <a:lnTo>
                                  <a:pt x="460253" y="131842"/>
                                </a:lnTo>
                                <a:lnTo>
                                  <a:pt x="460320" y="131823"/>
                                </a:lnTo>
                                <a:lnTo>
                                  <a:pt x="460387" y="131803"/>
                                </a:lnTo>
                                <a:lnTo>
                                  <a:pt x="460453" y="131784"/>
                                </a:lnTo>
                                <a:lnTo>
                                  <a:pt x="460520" y="131765"/>
                                </a:lnTo>
                                <a:lnTo>
                                  <a:pt x="460587" y="131745"/>
                                </a:lnTo>
                                <a:lnTo>
                                  <a:pt x="460654" y="131726"/>
                                </a:lnTo>
                                <a:lnTo>
                                  <a:pt x="460721" y="131707"/>
                                </a:lnTo>
                                <a:lnTo>
                                  <a:pt x="460787" y="131687"/>
                                </a:lnTo>
                                <a:lnTo>
                                  <a:pt x="460854" y="131668"/>
                                </a:lnTo>
                                <a:lnTo>
                                  <a:pt x="460921" y="131648"/>
                                </a:lnTo>
                                <a:lnTo>
                                  <a:pt x="460988" y="131629"/>
                                </a:lnTo>
                                <a:lnTo>
                                  <a:pt x="461054" y="131610"/>
                                </a:lnTo>
                                <a:lnTo>
                                  <a:pt x="461121" y="131590"/>
                                </a:lnTo>
                                <a:lnTo>
                                  <a:pt x="461188" y="131571"/>
                                </a:lnTo>
                                <a:lnTo>
                                  <a:pt x="461255" y="131551"/>
                                </a:lnTo>
                                <a:lnTo>
                                  <a:pt x="461322" y="131532"/>
                                </a:lnTo>
                                <a:lnTo>
                                  <a:pt x="461388" y="131512"/>
                                </a:lnTo>
                                <a:lnTo>
                                  <a:pt x="461455" y="131493"/>
                                </a:lnTo>
                                <a:lnTo>
                                  <a:pt x="461522" y="131473"/>
                                </a:lnTo>
                                <a:lnTo>
                                  <a:pt x="461589" y="131454"/>
                                </a:lnTo>
                                <a:lnTo>
                                  <a:pt x="461656" y="131434"/>
                                </a:lnTo>
                                <a:lnTo>
                                  <a:pt x="461722" y="131415"/>
                                </a:lnTo>
                                <a:lnTo>
                                  <a:pt x="461789" y="131395"/>
                                </a:lnTo>
                                <a:lnTo>
                                  <a:pt x="461856" y="131376"/>
                                </a:lnTo>
                                <a:lnTo>
                                  <a:pt x="461923" y="131356"/>
                                </a:lnTo>
                                <a:lnTo>
                                  <a:pt x="461990" y="131337"/>
                                </a:lnTo>
                                <a:lnTo>
                                  <a:pt x="462056" y="131317"/>
                                </a:lnTo>
                                <a:lnTo>
                                  <a:pt x="462123" y="131298"/>
                                </a:lnTo>
                                <a:lnTo>
                                  <a:pt x="462190" y="131278"/>
                                </a:lnTo>
                                <a:lnTo>
                                  <a:pt x="462257" y="131259"/>
                                </a:lnTo>
                                <a:lnTo>
                                  <a:pt x="462323" y="131239"/>
                                </a:lnTo>
                                <a:lnTo>
                                  <a:pt x="462390" y="131219"/>
                                </a:lnTo>
                                <a:lnTo>
                                  <a:pt x="462457" y="131200"/>
                                </a:lnTo>
                                <a:lnTo>
                                  <a:pt x="462524" y="131180"/>
                                </a:lnTo>
                                <a:lnTo>
                                  <a:pt x="462591" y="131160"/>
                                </a:lnTo>
                                <a:lnTo>
                                  <a:pt x="462657" y="131141"/>
                                </a:lnTo>
                                <a:lnTo>
                                  <a:pt x="462724" y="131121"/>
                                </a:lnTo>
                                <a:lnTo>
                                  <a:pt x="462791" y="131102"/>
                                </a:lnTo>
                                <a:lnTo>
                                  <a:pt x="462858" y="131082"/>
                                </a:lnTo>
                                <a:lnTo>
                                  <a:pt x="462925" y="131062"/>
                                </a:lnTo>
                                <a:lnTo>
                                  <a:pt x="462991" y="131042"/>
                                </a:lnTo>
                                <a:lnTo>
                                  <a:pt x="463058" y="131023"/>
                                </a:lnTo>
                                <a:lnTo>
                                  <a:pt x="463125" y="131003"/>
                                </a:lnTo>
                                <a:lnTo>
                                  <a:pt x="463192" y="130983"/>
                                </a:lnTo>
                                <a:lnTo>
                                  <a:pt x="463259" y="130964"/>
                                </a:lnTo>
                                <a:lnTo>
                                  <a:pt x="463325" y="130944"/>
                                </a:lnTo>
                                <a:lnTo>
                                  <a:pt x="463392" y="130924"/>
                                </a:lnTo>
                                <a:lnTo>
                                  <a:pt x="463459" y="130904"/>
                                </a:lnTo>
                                <a:lnTo>
                                  <a:pt x="463526" y="130885"/>
                                </a:lnTo>
                                <a:lnTo>
                                  <a:pt x="463593" y="130865"/>
                                </a:lnTo>
                                <a:lnTo>
                                  <a:pt x="463659" y="130845"/>
                                </a:lnTo>
                                <a:lnTo>
                                  <a:pt x="463726" y="130825"/>
                                </a:lnTo>
                                <a:lnTo>
                                  <a:pt x="463793" y="130805"/>
                                </a:lnTo>
                                <a:lnTo>
                                  <a:pt x="463860" y="130786"/>
                                </a:lnTo>
                                <a:lnTo>
                                  <a:pt x="463926" y="130766"/>
                                </a:lnTo>
                                <a:lnTo>
                                  <a:pt x="463993" y="130746"/>
                                </a:lnTo>
                                <a:lnTo>
                                  <a:pt x="464060" y="130726"/>
                                </a:lnTo>
                                <a:lnTo>
                                  <a:pt x="464127" y="130706"/>
                                </a:lnTo>
                                <a:lnTo>
                                  <a:pt x="464194" y="130686"/>
                                </a:lnTo>
                                <a:lnTo>
                                  <a:pt x="464260" y="130666"/>
                                </a:lnTo>
                                <a:lnTo>
                                  <a:pt x="464327" y="130647"/>
                                </a:lnTo>
                                <a:lnTo>
                                  <a:pt x="464394" y="130627"/>
                                </a:lnTo>
                                <a:lnTo>
                                  <a:pt x="464461" y="130607"/>
                                </a:lnTo>
                                <a:lnTo>
                                  <a:pt x="464528" y="130587"/>
                                </a:lnTo>
                                <a:lnTo>
                                  <a:pt x="464594" y="130567"/>
                                </a:lnTo>
                                <a:lnTo>
                                  <a:pt x="464661" y="130547"/>
                                </a:lnTo>
                                <a:lnTo>
                                  <a:pt x="464728" y="130527"/>
                                </a:lnTo>
                                <a:lnTo>
                                  <a:pt x="464795" y="130507"/>
                                </a:lnTo>
                                <a:lnTo>
                                  <a:pt x="464862" y="130487"/>
                                </a:lnTo>
                                <a:lnTo>
                                  <a:pt x="464928" y="130467"/>
                                </a:lnTo>
                                <a:lnTo>
                                  <a:pt x="464995" y="130447"/>
                                </a:lnTo>
                                <a:lnTo>
                                  <a:pt x="465062" y="130427"/>
                                </a:lnTo>
                                <a:lnTo>
                                  <a:pt x="465129" y="130407"/>
                                </a:lnTo>
                                <a:lnTo>
                                  <a:pt x="465195" y="130387"/>
                                </a:lnTo>
                                <a:lnTo>
                                  <a:pt x="465262" y="130367"/>
                                </a:lnTo>
                                <a:lnTo>
                                  <a:pt x="465329" y="130347"/>
                                </a:lnTo>
                                <a:lnTo>
                                  <a:pt x="465396" y="130327"/>
                                </a:lnTo>
                                <a:lnTo>
                                  <a:pt x="465463" y="130307"/>
                                </a:lnTo>
                                <a:lnTo>
                                  <a:pt x="465529" y="130287"/>
                                </a:lnTo>
                                <a:lnTo>
                                  <a:pt x="465596" y="130267"/>
                                </a:lnTo>
                                <a:lnTo>
                                  <a:pt x="465663" y="130247"/>
                                </a:lnTo>
                                <a:lnTo>
                                  <a:pt x="465730" y="130227"/>
                                </a:lnTo>
                                <a:lnTo>
                                  <a:pt x="465797" y="130207"/>
                                </a:lnTo>
                                <a:lnTo>
                                  <a:pt x="465863" y="130187"/>
                                </a:lnTo>
                                <a:lnTo>
                                  <a:pt x="465930" y="130166"/>
                                </a:lnTo>
                                <a:lnTo>
                                  <a:pt x="465997" y="130146"/>
                                </a:lnTo>
                                <a:lnTo>
                                  <a:pt x="466064" y="130126"/>
                                </a:lnTo>
                                <a:lnTo>
                                  <a:pt x="466131" y="130106"/>
                                </a:lnTo>
                                <a:lnTo>
                                  <a:pt x="466197" y="130086"/>
                                </a:lnTo>
                                <a:lnTo>
                                  <a:pt x="466264" y="130066"/>
                                </a:lnTo>
                                <a:lnTo>
                                  <a:pt x="466331" y="130046"/>
                                </a:lnTo>
                                <a:lnTo>
                                  <a:pt x="466398" y="130025"/>
                                </a:lnTo>
                                <a:lnTo>
                                  <a:pt x="466464" y="130005"/>
                                </a:lnTo>
                                <a:lnTo>
                                  <a:pt x="466531" y="129985"/>
                                </a:lnTo>
                                <a:lnTo>
                                  <a:pt x="466598" y="129965"/>
                                </a:lnTo>
                                <a:lnTo>
                                  <a:pt x="466665" y="129944"/>
                                </a:lnTo>
                                <a:lnTo>
                                  <a:pt x="466732" y="129924"/>
                                </a:lnTo>
                                <a:lnTo>
                                  <a:pt x="466798" y="129904"/>
                                </a:lnTo>
                                <a:lnTo>
                                  <a:pt x="466865" y="129884"/>
                                </a:lnTo>
                                <a:lnTo>
                                  <a:pt x="466932" y="129863"/>
                                </a:lnTo>
                                <a:lnTo>
                                  <a:pt x="466999" y="129843"/>
                                </a:lnTo>
                                <a:lnTo>
                                  <a:pt x="467066" y="129823"/>
                                </a:lnTo>
                                <a:lnTo>
                                  <a:pt x="467132" y="129803"/>
                                </a:lnTo>
                                <a:lnTo>
                                  <a:pt x="467199" y="129782"/>
                                </a:lnTo>
                                <a:lnTo>
                                  <a:pt x="467266" y="129762"/>
                                </a:lnTo>
                                <a:lnTo>
                                  <a:pt x="467333" y="129742"/>
                                </a:lnTo>
                                <a:lnTo>
                                  <a:pt x="467400" y="129721"/>
                                </a:lnTo>
                                <a:lnTo>
                                  <a:pt x="467466" y="129701"/>
                                </a:lnTo>
                                <a:lnTo>
                                  <a:pt x="467533" y="129681"/>
                                </a:lnTo>
                                <a:lnTo>
                                  <a:pt x="467600" y="129660"/>
                                </a:lnTo>
                                <a:lnTo>
                                  <a:pt x="467667" y="129640"/>
                                </a:lnTo>
                                <a:lnTo>
                                  <a:pt x="467734" y="129619"/>
                                </a:lnTo>
                                <a:lnTo>
                                  <a:pt x="467800" y="129599"/>
                                </a:lnTo>
                                <a:lnTo>
                                  <a:pt x="467867" y="129579"/>
                                </a:lnTo>
                                <a:lnTo>
                                  <a:pt x="467934" y="129558"/>
                                </a:lnTo>
                                <a:lnTo>
                                  <a:pt x="468001" y="129538"/>
                                </a:lnTo>
                                <a:lnTo>
                                  <a:pt x="468067" y="129517"/>
                                </a:lnTo>
                                <a:lnTo>
                                  <a:pt x="468134" y="129497"/>
                                </a:lnTo>
                                <a:lnTo>
                                  <a:pt x="468201" y="129476"/>
                                </a:lnTo>
                                <a:lnTo>
                                  <a:pt x="468268" y="129456"/>
                                </a:lnTo>
                                <a:lnTo>
                                  <a:pt x="468335" y="129436"/>
                                </a:lnTo>
                                <a:lnTo>
                                  <a:pt x="468401" y="129415"/>
                                </a:lnTo>
                                <a:lnTo>
                                  <a:pt x="468468" y="129395"/>
                                </a:lnTo>
                                <a:lnTo>
                                  <a:pt x="468535" y="129374"/>
                                </a:lnTo>
                                <a:lnTo>
                                  <a:pt x="468602" y="129354"/>
                                </a:lnTo>
                                <a:lnTo>
                                  <a:pt x="468669" y="129333"/>
                                </a:lnTo>
                                <a:lnTo>
                                  <a:pt x="468735" y="129312"/>
                                </a:lnTo>
                                <a:lnTo>
                                  <a:pt x="468802" y="129292"/>
                                </a:lnTo>
                                <a:lnTo>
                                  <a:pt x="468869" y="129271"/>
                                </a:lnTo>
                                <a:lnTo>
                                  <a:pt x="468936" y="129251"/>
                                </a:lnTo>
                                <a:lnTo>
                                  <a:pt x="469003" y="129230"/>
                                </a:lnTo>
                                <a:lnTo>
                                  <a:pt x="469069" y="129210"/>
                                </a:lnTo>
                                <a:lnTo>
                                  <a:pt x="469136" y="129189"/>
                                </a:lnTo>
                                <a:lnTo>
                                  <a:pt x="469203" y="129168"/>
                                </a:lnTo>
                                <a:lnTo>
                                  <a:pt x="469270" y="129148"/>
                                </a:lnTo>
                                <a:lnTo>
                                  <a:pt x="469336" y="129127"/>
                                </a:lnTo>
                                <a:lnTo>
                                  <a:pt x="469403" y="129107"/>
                                </a:lnTo>
                                <a:lnTo>
                                  <a:pt x="469470" y="129086"/>
                                </a:lnTo>
                                <a:lnTo>
                                  <a:pt x="469537" y="129065"/>
                                </a:lnTo>
                                <a:lnTo>
                                  <a:pt x="469604" y="129045"/>
                                </a:lnTo>
                                <a:lnTo>
                                  <a:pt x="469670" y="129024"/>
                                </a:lnTo>
                                <a:lnTo>
                                  <a:pt x="469737" y="129003"/>
                                </a:lnTo>
                                <a:lnTo>
                                  <a:pt x="469804" y="128983"/>
                                </a:lnTo>
                                <a:lnTo>
                                  <a:pt x="469871" y="128962"/>
                                </a:lnTo>
                                <a:lnTo>
                                  <a:pt x="469938" y="128941"/>
                                </a:lnTo>
                                <a:lnTo>
                                  <a:pt x="470004" y="128920"/>
                                </a:lnTo>
                                <a:lnTo>
                                  <a:pt x="470071" y="128900"/>
                                </a:lnTo>
                                <a:lnTo>
                                  <a:pt x="470138" y="128879"/>
                                </a:lnTo>
                                <a:lnTo>
                                  <a:pt x="470205" y="128858"/>
                                </a:lnTo>
                                <a:lnTo>
                                  <a:pt x="470272" y="128837"/>
                                </a:lnTo>
                                <a:lnTo>
                                  <a:pt x="470338" y="128817"/>
                                </a:lnTo>
                                <a:lnTo>
                                  <a:pt x="470405" y="128796"/>
                                </a:lnTo>
                                <a:lnTo>
                                  <a:pt x="470472" y="128775"/>
                                </a:lnTo>
                                <a:lnTo>
                                  <a:pt x="470539" y="128754"/>
                                </a:lnTo>
                                <a:lnTo>
                                  <a:pt x="470606" y="128733"/>
                                </a:lnTo>
                                <a:lnTo>
                                  <a:pt x="470672" y="128713"/>
                                </a:lnTo>
                                <a:lnTo>
                                  <a:pt x="470739" y="128692"/>
                                </a:lnTo>
                                <a:lnTo>
                                  <a:pt x="470806" y="128671"/>
                                </a:lnTo>
                                <a:lnTo>
                                  <a:pt x="470873" y="128650"/>
                                </a:lnTo>
                                <a:lnTo>
                                  <a:pt x="470939" y="128629"/>
                                </a:lnTo>
                                <a:lnTo>
                                  <a:pt x="471006" y="128608"/>
                                </a:lnTo>
                                <a:lnTo>
                                  <a:pt x="471073" y="128587"/>
                                </a:lnTo>
                                <a:lnTo>
                                  <a:pt x="471140" y="128566"/>
                                </a:lnTo>
                                <a:lnTo>
                                  <a:pt x="471207" y="128546"/>
                                </a:lnTo>
                                <a:lnTo>
                                  <a:pt x="471273" y="128525"/>
                                </a:lnTo>
                                <a:lnTo>
                                  <a:pt x="471340" y="128504"/>
                                </a:lnTo>
                                <a:lnTo>
                                  <a:pt x="471407" y="128483"/>
                                </a:lnTo>
                                <a:lnTo>
                                  <a:pt x="471474" y="128462"/>
                                </a:lnTo>
                                <a:lnTo>
                                  <a:pt x="471541" y="128441"/>
                                </a:lnTo>
                                <a:lnTo>
                                  <a:pt x="471607" y="128420"/>
                                </a:lnTo>
                                <a:lnTo>
                                  <a:pt x="471674" y="128399"/>
                                </a:lnTo>
                                <a:lnTo>
                                  <a:pt x="471741" y="128378"/>
                                </a:lnTo>
                                <a:lnTo>
                                  <a:pt x="471808" y="128357"/>
                                </a:lnTo>
                                <a:lnTo>
                                  <a:pt x="471875" y="128336"/>
                                </a:lnTo>
                                <a:lnTo>
                                  <a:pt x="471941" y="128315"/>
                                </a:lnTo>
                                <a:lnTo>
                                  <a:pt x="472008" y="128294"/>
                                </a:lnTo>
                                <a:lnTo>
                                  <a:pt x="472075" y="128273"/>
                                </a:lnTo>
                                <a:lnTo>
                                  <a:pt x="472142" y="128252"/>
                                </a:lnTo>
                                <a:lnTo>
                                  <a:pt x="472208" y="128231"/>
                                </a:lnTo>
                                <a:lnTo>
                                  <a:pt x="472275" y="128210"/>
                                </a:lnTo>
                                <a:lnTo>
                                  <a:pt x="472342" y="128188"/>
                                </a:lnTo>
                                <a:lnTo>
                                  <a:pt x="472409" y="128167"/>
                                </a:lnTo>
                                <a:lnTo>
                                  <a:pt x="472476" y="128146"/>
                                </a:lnTo>
                                <a:lnTo>
                                  <a:pt x="472542" y="128125"/>
                                </a:lnTo>
                                <a:lnTo>
                                  <a:pt x="472609" y="128104"/>
                                </a:lnTo>
                                <a:lnTo>
                                  <a:pt x="472676" y="128083"/>
                                </a:lnTo>
                                <a:lnTo>
                                  <a:pt x="472743" y="128062"/>
                                </a:lnTo>
                                <a:lnTo>
                                  <a:pt x="472810" y="128041"/>
                                </a:lnTo>
                                <a:lnTo>
                                  <a:pt x="472876" y="128019"/>
                                </a:lnTo>
                                <a:lnTo>
                                  <a:pt x="472943" y="127998"/>
                                </a:lnTo>
                                <a:lnTo>
                                  <a:pt x="473010" y="127977"/>
                                </a:lnTo>
                                <a:lnTo>
                                  <a:pt x="473077" y="127956"/>
                                </a:lnTo>
                                <a:lnTo>
                                  <a:pt x="473144" y="127935"/>
                                </a:lnTo>
                                <a:lnTo>
                                  <a:pt x="473210" y="127913"/>
                                </a:lnTo>
                                <a:lnTo>
                                  <a:pt x="473277" y="127892"/>
                                </a:lnTo>
                                <a:lnTo>
                                  <a:pt x="473344" y="127871"/>
                                </a:lnTo>
                                <a:lnTo>
                                  <a:pt x="473411" y="127850"/>
                                </a:lnTo>
                                <a:lnTo>
                                  <a:pt x="473478" y="127828"/>
                                </a:lnTo>
                                <a:lnTo>
                                  <a:pt x="473544" y="127807"/>
                                </a:lnTo>
                                <a:lnTo>
                                  <a:pt x="473611" y="127786"/>
                                </a:lnTo>
                                <a:lnTo>
                                  <a:pt x="473678" y="127765"/>
                                </a:lnTo>
                                <a:lnTo>
                                  <a:pt x="473745" y="127743"/>
                                </a:lnTo>
                                <a:lnTo>
                                  <a:pt x="473811" y="127722"/>
                                </a:lnTo>
                                <a:lnTo>
                                  <a:pt x="473878" y="127701"/>
                                </a:lnTo>
                                <a:lnTo>
                                  <a:pt x="473945" y="127679"/>
                                </a:lnTo>
                                <a:lnTo>
                                  <a:pt x="474012" y="127658"/>
                                </a:lnTo>
                                <a:lnTo>
                                  <a:pt x="474079" y="127637"/>
                                </a:lnTo>
                                <a:lnTo>
                                  <a:pt x="474145" y="127615"/>
                                </a:lnTo>
                                <a:lnTo>
                                  <a:pt x="474212" y="127594"/>
                                </a:lnTo>
                                <a:lnTo>
                                  <a:pt x="474279" y="127573"/>
                                </a:lnTo>
                                <a:lnTo>
                                  <a:pt x="474346" y="127551"/>
                                </a:lnTo>
                                <a:lnTo>
                                  <a:pt x="474413" y="127530"/>
                                </a:lnTo>
                                <a:lnTo>
                                  <a:pt x="474479" y="127508"/>
                                </a:lnTo>
                                <a:lnTo>
                                  <a:pt x="474546" y="127487"/>
                                </a:lnTo>
                                <a:lnTo>
                                  <a:pt x="474613" y="127465"/>
                                </a:lnTo>
                                <a:lnTo>
                                  <a:pt x="474680" y="127444"/>
                                </a:lnTo>
                                <a:lnTo>
                                  <a:pt x="474747" y="127423"/>
                                </a:lnTo>
                                <a:lnTo>
                                  <a:pt x="474813" y="127401"/>
                                </a:lnTo>
                                <a:lnTo>
                                  <a:pt x="474880" y="127380"/>
                                </a:lnTo>
                                <a:lnTo>
                                  <a:pt x="474947" y="127358"/>
                                </a:lnTo>
                                <a:lnTo>
                                  <a:pt x="475014" y="127337"/>
                                </a:lnTo>
                                <a:lnTo>
                                  <a:pt x="475080" y="127315"/>
                                </a:lnTo>
                                <a:lnTo>
                                  <a:pt x="475147" y="127294"/>
                                </a:lnTo>
                                <a:lnTo>
                                  <a:pt x="475214" y="127272"/>
                                </a:lnTo>
                                <a:lnTo>
                                  <a:pt x="475281" y="127251"/>
                                </a:lnTo>
                                <a:lnTo>
                                  <a:pt x="475348" y="127229"/>
                                </a:lnTo>
                                <a:lnTo>
                                  <a:pt x="475414" y="127207"/>
                                </a:lnTo>
                                <a:lnTo>
                                  <a:pt x="475481" y="127186"/>
                                </a:lnTo>
                                <a:lnTo>
                                  <a:pt x="475548" y="127164"/>
                                </a:lnTo>
                                <a:lnTo>
                                  <a:pt x="475615" y="127143"/>
                                </a:lnTo>
                                <a:lnTo>
                                  <a:pt x="475682" y="127121"/>
                                </a:lnTo>
                                <a:lnTo>
                                  <a:pt x="475748" y="127099"/>
                                </a:lnTo>
                                <a:lnTo>
                                  <a:pt x="475815" y="127078"/>
                                </a:lnTo>
                                <a:lnTo>
                                  <a:pt x="475882" y="127056"/>
                                </a:lnTo>
                                <a:lnTo>
                                  <a:pt x="475949" y="127035"/>
                                </a:lnTo>
                                <a:lnTo>
                                  <a:pt x="476016" y="127013"/>
                                </a:lnTo>
                                <a:lnTo>
                                  <a:pt x="476082" y="126991"/>
                                </a:lnTo>
                                <a:lnTo>
                                  <a:pt x="476149" y="126970"/>
                                </a:lnTo>
                                <a:lnTo>
                                  <a:pt x="476216" y="126948"/>
                                </a:lnTo>
                                <a:lnTo>
                                  <a:pt x="476283" y="126926"/>
                                </a:lnTo>
                                <a:lnTo>
                                  <a:pt x="476349" y="126904"/>
                                </a:lnTo>
                                <a:lnTo>
                                  <a:pt x="476416" y="126883"/>
                                </a:lnTo>
                                <a:lnTo>
                                  <a:pt x="476483" y="126861"/>
                                </a:lnTo>
                                <a:lnTo>
                                  <a:pt x="476550" y="126839"/>
                                </a:lnTo>
                                <a:lnTo>
                                  <a:pt x="476617" y="126817"/>
                                </a:lnTo>
                                <a:lnTo>
                                  <a:pt x="476683" y="126796"/>
                                </a:lnTo>
                                <a:lnTo>
                                  <a:pt x="476750" y="126774"/>
                                </a:lnTo>
                                <a:lnTo>
                                  <a:pt x="476817" y="126752"/>
                                </a:lnTo>
                                <a:lnTo>
                                  <a:pt x="476884" y="126730"/>
                                </a:lnTo>
                                <a:lnTo>
                                  <a:pt x="476951" y="126709"/>
                                </a:lnTo>
                                <a:lnTo>
                                  <a:pt x="477017" y="126687"/>
                                </a:lnTo>
                                <a:lnTo>
                                  <a:pt x="477084" y="126665"/>
                                </a:lnTo>
                                <a:lnTo>
                                  <a:pt x="477151" y="126643"/>
                                </a:lnTo>
                                <a:lnTo>
                                  <a:pt x="477218" y="126621"/>
                                </a:lnTo>
                                <a:lnTo>
                                  <a:pt x="477285" y="126599"/>
                                </a:lnTo>
                                <a:lnTo>
                                  <a:pt x="477351" y="126578"/>
                                </a:lnTo>
                                <a:lnTo>
                                  <a:pt x="477418" y="126556"/>
                                </a:lnTo>
                                <a:lnTo>
                                  <a:pt x="477485" y="126534"/>
                                </a:lnTo>
                                <a:lnTo>
                                  <a:pt x="477552" y="126512"/>
                                </a:lnTo>
                                <a:lnTo>
                                  <a:pt x="477619" y="126490"/>
                                </a:lnTo>
                                <a:lnTo>
                                  <a:pt x="477685" y="126468"/>
                                </a:lnTo>
                                <a:lnTo>
                                  <a:pt x="477752" y="126446"/>
                                </a:lnTo>
                                <a:lnTo>
                                  <a:pt x="477819" y="126424"/>
                                </a:lnTo>
                                <a:lnTo>
                                  <a:pt x="477886" y="126402"/>
                                </a:lnTo>
                                <a:lnTo>
                                  <a:pt x="477952" y="126380"/>
                                </a:lnTo>
                                <a:lnTo>
                                  <a:pt x="478019" y="126358"/>
                                </a:lnTo>
                                <a:lnTo>
                                  <a:pt x="478086" y="126336"/>
                                </a:lnTo>
                                <a:lnTo>
                                  <a:pt x="478153" y="126314"/>
                                </a:lnTo>
                                <a:lnTo>
                                  <a:pt x="478220" y="126292"/>
                                </a:lnTo>
                                <a:lnTo>
                                  <a:pt x="478286" y="126270"/>
                                </a:lnTo>
                                <a:lnTo>
                                  <a:pt x="478353" y="126248"/>
                                </a:lnTo>
                                <a:lnTo>
                                  <a:pt x="478420" y="126226"/>
                                </a:lnTo>
                                <a:lnTo>
                                  <a:pt x="478487" y="126204"/>
                                </a:lnTo>
                                <a:lnTo>
                                  <a:pt x="478554" y="126182"/>
                                </a:lnTo>
                                <a:lnTo>
                                  <a:pt x="478620" y="126160"/>
                                </a:lnTo>
                                <a:lnTo>
                                  <a:pt x="478687" y="126138"/>
                                </a:lnTo>
                                <a:lnTo>
                                  <a:pt x="478754" y="126116"/>
                                </a:lnTo>
                                <a:lnTo>
                                  <a:pt x="478821" y="126094"/>
                                </a:lnTo>
                                <a:lnTo>
                                  <a:pt x="478888" y="126072"/>
                                </a:lnTo>
                                <a:lnTo>
                                  <a:pt x="478954" y="126050"/>
                                </a:lnTo>
                                <a:lnTo>
                                  <a:pt x="479021" y="126027"/>
                                </a:lnTo>
                                <a:lnTo>
                                  <a:pt x="479088" y="126005"/>
                                </a:lnTo>
                                <a:lnTo>
                                  <a:pt x="479155" y="125983"/>
                                </a:lnTo>
                                <a:lnTo>
                                  <a:pt x="479221" y="125961"/>
                                </a:lnTo>
                                <a:lnTo>
                                  <a:pt x="479288" y="125939"/>
                                </a:lnTo>
                                <a:lnTo>
                                  <a:pt x="479355" y="125917"/>
                                </a:lnTo>
                                <a:lnTo>
                                  <a:pt x="479422" y="125894"/>
                                </a:lnTo>
                                <a:lnTo>
                                  <a:pt x="479489" y="125872"/>
                                </a:lnTo>
                                <a:lnTo>
                                  <a:pt x="479555" y="125850"/>
                                </a:lnTo>
                                <a:lnTo>
                                  <a:pt x="479622" y="125828"/>
                                </a:lnTo>
                                <a:lnTo>
                                  <a:pt x="479689" y="125805"/>
                                </a:lnTo>
                                <a:lnTo>
                                  <a:pt x="479756" y="125783"/>
                                </a:lnTo>
                                <a:lnTo>
                                  <a:pt x="479823" y="125761"/>
                                </a:lnTo>
                                <a:lnTo>
                                  <a:pt x="479889" y="125739"/>
                                </a:lnTo>
                                <a:lnTo>
                                  <a:pt x="479956" y="125716"/>
                                </a:lnTo>
                                <a:lnTo>
                                  <a:pt x="480023" y="125694"/>
                                </a:lnTo>
                                <a:lnTo>
                                  <a:pt x="480090" y="125672"/>
                                </a:lnTo>
                                <a:lnTo>
                                  <a:pt x="480157" y="125649"/>
                                </a:lnTo>
                                <a:lnTo>
                                  <a:pt x="480223" y="125627"/>
                                </a:lnTo>
                                <a:lnTo>
                                  <a:pt x="480290" y="125605"/>
                                </a:lnTo>
                                <a:lnTo>
                                  <a:pt x="480357" y="125582"/>
                                </a:lnTo>
                                <a:lnTo>
                                  <a:pt x="480424" y="125560"/>
                                </a:lnTo>
                                <a:lnTo>
                                  <a:pt x="480491" y="125538"/>
                                </a:lnTo>
                                <a:lnTo>
                                  <a:pt x="480557" y="125515"/>
                                </a:lnTo>
                                <a:lnTo>
                                  <a:pt x="480624" y="125493"/>
                                </a:lnTo>
                                <a:lnTo>
                                  <a:pt x="480691" y="125471"/>
                                </a:lnTo>
                                <a:lnTo>
                                  <a:pt x="480758" y="125448"/>
                                </a:lnTo>
                                <a:lnTo>
                                  <a:pt x="480824" y="125426"/>
                                </a:lnTo>
                                <a:lnTo>
                                  <a:pt x="480891" y="125403"/>
                                </a:lnTo>
                                <a:lnTo>
                                  <a:pt x="480958" y="125381"/>
                                </a:lnTo>
                                <a:lnTo>
                                  <a:pt x="481025" y="125358"/>
                                </a:lnTo>
                                <a:lnTo>
                                  <a:pt x="481092" y="125336"/>
                                </a:lnTo>
                                <a:lnTo>
                                  <a:pt x="481158" y="125313"/>
                                </a:lnTo>
                                <a:lnTo>
                                  <a:pt x="481225" y="125291"/>
                                </a:lnTo>
                                <a:lnTo>
                                  <a:pt x="481292" y="125268"/>
                                </a:lnTo>
                                <a:lnTo>
                                  <a:pt x="481359" y="125246"/>
                                </a:lnTo>
                                <a:lnTo>
                                  <a:pt x="481426" y="125223"/>
                                </a:lnTo>
                                <a:lnTo>
                                  <a:pt x="481492" y="125201"/>
                                </a:lnTo>
                                <a:lnTo>
                                  <a:pt x="481559" y="125178"/>
                                </a:lnTo>
                                <a:lnTo>
                                  <a:pt x="481626" y="125156"/>
                                </a:lnTo>
                                <a:lnTo>
                                  <a:pt x="481693" y="125133"/>
                                </a:lnTo>
                                <a:lnTo>
                                  <a:pt x="481760" y="125111"/>
                                </a:lnTo>
                                <a:lnTo>
                                  <a:pt x="481826" y="125088"/>
                                </a:lnTo>
                                <a:lnTo>
                                  <a:pt x="481893" y="125065"/>
                                </a:lnTo>
                                <a:lnTo>
                                  <a:pt x="481960" y="125043"/>
                                </a:lnTo>
                                <a:lnTo>
                                  <a:pt x="482027" y="125020"/>
                                </a:lnTo>
                                <a:lnTo>
                                  <a:pt x="482093" y="124998"/>
                                </a:lnTo>
                                <a:lnTo>
                                  <a:pt x="482160" y="124975"/>
                                </a:lnTo>
                                <a:lnTo>
                                  <a:pt x="482227" y="124952"/>
                                </a:lnTo>
                                <a:lnTo>
                                  <a:pt x="482294" y="124930"/>
                                </a:lnTo>
                                <a:lnTo>
                                  <a:pt x="482361" y="124907"/>
                                </a:lnTo>
                                <a:lnTo>
                                  <a:pt x="482427" y="124884"/>
                                </a:lnTo>
                                <a:lnTo>
                                  <a:pt x="482494" y="124862"/>
                                </a:lnTo>
                                <a:lnTo>
                                  <a:pt x="482561" y="124839"/>
                                </a:lnTo>
                                <a:lnTo>
                                  <a:pt x="482628" y="124816"/>
                                </a:lnTo>
                                <a:lnTo>
                                  <a:pt x="482695" y="124793"/>
                                </a:lnTo>
                                <a:lnTo>
                                  <a:pt x="482761" y="124771"/>
                                </a:lnTo>
                                <a:lnTo>
                                  <a:pt x="482828" y="124748"/>
                                </a:lnTo>
                                <a:lnTo>
                                  <a:pt x="482895" y="124725"/>
                                </a:lnTo>
                                <a:lnTo>
                                  <a:pt x="482962" y="124702"/>
                                </a:lnTo>
                                <a:lnTo>
                                  <a:pt x="483029" y="124680"/>
                                </a:lnTo>
                                <a:lnTo>
                                  <a:pt x="483095" y="124657"/>
                                </a:lnTo>
                                <a:lnTo>
                                  <a:pt x="483162" y="124634"/>
                                </a:lnTo>
                                <a:lnTo>
                                  <a:pt x="483229" y="124611"/>
                                </a:lnTo>
                                <a:lnTo>
                                  <a:pt x="483296" y="124588"/>
                                </a:lnTo>
                                <a:lnTo>
                                  <a:pt x="483362" y="124566"/>
                                </a:lnTo>
                                <a:lnTo>
                                  <a:pt x="483429" y="124543"/>
                                </a:lnTo>
                                <a:lnTo>
                                  <a:pt x="483496" y="124520"/>
                                </a:lnTo>
                                <a:lnTo>
                                  <a:pt x="483563" y="124497"/>
                                </a:lnTo>
                                <a:lnTo>
                                  <a:pt x="483630" y="124474"/>
                                </a:lnTo>
                                <a:lnTo>
                                  <a:pt x="483696" y="124451"/>
                                </a:lnTo>
                                <a:lnTo>
                                  <a:pt x="483763" y="124428"/>
                                </a:lnTo>
                                <a:lnTo>
                                  <a:pt x="483830" y="124405"/>
                                </a:lnTo>
                                <a:lnTo>
                                  <a:pt x="483897" y="124382"/>
                                </a:lnTo>
                                <a:lnTo>
                                  <a:pt x="483964" y="124360"/>
                                </a:lnTo>
                                <a:lnTo>
                                  <a:pt x="484030" y="124337"/>
                                </a:lnTo>
                                <a:lnTo>
                                  <a:pt x="484097" y="124314"/>
                                </a:lnTo>
                                <a:lnTo>
                                  <a:pt x="484164" y="124291"/>
                                </a:lnTo>
                                <a:lnTo>
                                  <a:pt x="484231" y="124268"/>
                                </a:lnTo>
                                <a:lnTo>
                                  <a:pt x="484298" y="124245"/>
                                </a:lnTo>
                                <a:lnTo>
                                  <a:pt x="484364" y="124222"/>
                                </a:lnTo>
                                <a:lnTo>
                                  <a:pt x="484431" y="124199"/>
                                </a:lnTo>
                                <a:lnTo>
                                  <a:pt x="484498" y="124176"/>
                                </a:lnTo>
                                <a:lnTo>
                                  <a:pt x="484565" y="124153"/>
                                </a:lnTo>
                                <a:lnTo>
                                  <a:pt x="484632" y="124130"/>
                                </a:lnTo>
                                <a:lnTo>
                                  <a:pt x="484698" y="124106"/>
                                </a:lnTo>
                                <a:lnTo>
                                  <a:pt x="484765" y="124083"/>
                                </a:lnTo>
                                <a:lnTo>
                                  <a:pt x="484832" y="124060"/>
                                </a:lnTo>
                                <a:lnTo>
                                  <a:pt x="484899" y="124037"/>
                                </a:lnTo>
                                <a:lnTo>
                                  <a:pt x="484965" y="124014"/>
                                </a:lnTo>
                                <a:lnTo>
                                  <a:pt x="485032" y="123991"/>
                                </a:lnTo>
                                <a:lnTo>
                                  <a:pt x="485099" y="123968"/>
                                </a:lnTo>
                                <a:lnTo>
                                  <a:pt x="485166" y="123945"/>
                                </a:lnTo>
                                <a:lnTo>
                                  <a:pt x="485233" y="123922"/>
                                </a:lnTo>
                                <a:lnTo>
                                  <a:pt x="485299" y="123898"/>
                                </a:lnTo>
                                <a:lnTo>
                                  <a:pt x="485366" y="123875"/>
                                </a:lnTo>
                                <a:lnTo>
                                  <a:pt x="485433" y="123852"/>
                                </a:lnTo>
                                <a:lnTo>
                                  <a:pt x="485500" y="123829"/>
                                </a:lnTo>
                                <a:lnTo>
                                  <a:pt x="485567" y="123806"/>
                                </a:lnTo>
                                <a:lnTo>
                                  <a:pt x="485633" y="123782"/>
                                </a:lnTo>
                                <a:lnTo>
                                  <a:pt x="485700" y="123759"/>
                                </a:lnTo>
                                <a:lnTo>
                                  <a:pt x="485767" y="123736"/>
                                </a:lnTo>
                                <a:lnTo>
                                  <a:pt x="485834" y="123713"/>
                                </a:lnTo>
                                <a:lnTo>
                                  <a:pt x="485901" y="123689"/>
                                </a:lnTo>
                                <a:lnTo>
                                  <a:pt x="485967" y="123666"/>
                                </a:lnTo>
                                <a:lnTo>
                                  <a:pt x="486034" y="123643"/>
                                </a:lnTo>
                                <a:lnTo>
                                  <a:pt x="486101" y="123620"/>
                                </a:lnTo>
                                <a:lnTo>
                                  <a:pt x="486168" y="123596"/>
                                </a:lnTo>
                                <a:lnTo>
                                  <a:pt x="486234" y="123573"/>
                                </a:lnTo>
                                <a:lnTo>
                                  <a:pt x="486301" y="123550"/>
                                </a:lnTo>
                                <a:lnTo>
                                  <a:pt x="486368" y="123526"/>
                                </a:lnTo>
                                <a:lnTo>
                                  <a:pt x="486435" y="123503"/>
                                </a:lnTo>
                                <a:lnTo>
                                  <a:pt x="486502" y="123480"/>
                                </a:lnTo>
                                <a:lnTo>
                                  <a:pt x="486568" y="123456"/>
                                </a:lnTo>
                                <a:lnTo>
                                  <a:pt x="486635" y="123433"/>
                                </a:lnTo>
                                <a:lnTo>
                                  <a:pt x="486702" y="123409"/>
                                </a:lnTo>
                                <a:lnTo>
                                  <a:pt x="486769" y="123386"/>
                                </a:lnTo>
                                <a:lnTo>
                                  <a:pt x="486836" y="123363"/>
                                </a:lnTo>
                                <a:lnTo>
                                  <a:pt x="486902" y="123339"/>
                                </a:lnTo>
                                <a:lnTo>
                                  <a:pt x="486969" y="123316"/>
                                </a:lnTo>
                                <a:lnTo>
                                  <a:pt x="487036" y="123292"/>
                                </a:lnTo>
                                <a:lnTo>
                                  <a:pt x="487103" y="123269"/>
                                </a:lnTo>
                                <a:lnTo>
                                  <a:pt x="487170" y="123245"/>
                                </a:lnTo>
                                <a:lnTo>
                                  <a:pt x="487236" y="123222"/>
                                </a:lnTo>
                                <a:lnTo>
                                  <a:pt x="487303" y="123198"/>
                                </a:lnTo>
                                <a:lnTo>
                                  <a:pt x="487370" y="123175"/>
                                </a:lnTo>
                                <a:lnTo>
                                  <a:pt x="487437" y="123151"/>
                                </a:lnTo>
                                <a:lnTo>
                                  <a:pt x="487504" y="123128"/>
                                </a:lnTo>
                                <a:lnTo>
                                  <a:pt x="487570" y="123104"/>
                                </a:lnTo>
                                <a:lnTo>
                                  <a:pt x="487637" y="123081"/>
                                </a:lnTo>
                                <a:lnTo>
                                  <a:pt x="487704" y="123057"/>
                                </a:lnTo>
                                <a:lnTo>
                                  <a:pt x="487771" y="123034"/>
                                </a:lnTo>
                                <a:lnTo>
                                  <a:pt x="487837" y="123010"/>
                                </a:lnTo>
                                <a:lnTo>
                                  <a:pt x="487904" y="122986"/>
                                </a:lnTo>
                                <a:lnTo>
                                  <a:pt x="487971" y="122963"/>
                                </a:lnTo>
                                <a:lnTo>
                                  <a:pt x="488038" y="122939"/>
                                </a:lnTo>
                                <a:lnTo>
                                  <a:pt x="488105" y="122916"/>
                                </a:lnTo>
                                <a:lnTo>
                                  <a:pt x="488171" y="122892"/>
                                </a:lnTo>
                                <a:lnTo>
                                  <a:pt x="488238" y="122868"/>
                                </a:lnTo>
                                <a:lnTo>
                                  <a:pt x="488305" y="122845"/>
                                </a:lnTo>
                                <a:lnTo>
                                  <a:pt x="488372" y="122821"/>
                                </a:lnTo>
                                <a:lnTo>
                                  <a:pt x="488439" y="122797"/>
                                </a:lnTo>
                                <a:lnTo>
                                  <a:pt x="488505" y="122774"/>
                                </a:lnTo>
                                <a:lnTo>
                                  <a:pt x="488572" y="122750"/>
                                </a:lnTo>
                                <a:lnTo>
                                  <a:pt x="488639" y="122726"/>
                                </a:lnTo>
                                <a:lnTo>
                                  <a:pt x="488706" y="122702"/>
                                </a:lnTo>
                                <a:lnTo>
                                  <a:pt x="488773" y="122679"/>
                                </a:lnTo>
                                <a:lnTo>
                                  <a:pt x="488839" y="122655"/>
                                </a:lnTo>
                                <a:lnTo>
                                  <a:pt x="488906" y="122631"/>
                                </a:lnTo>
                                <a:lnTo>
                                  <a:pt x="488973" y="122607"/>
                                </a:lnTo>
                                <a:lnTo>
                                  <a:pt x="489040" y="122584"/>
                                </a:lnTo>
                                <a:lnTo>
                                  <a:pt x="489106" y="122560"/>
                                </a:lnTo>
                                <a:lnTo>
                                  <a:pt x="489173" y="122536"/>
                                </a:lnTo>
                                <a:lnTo>
                                  <a:pt x="489240" y="122512"/>
                                </a:lnTo>
                                <a:lnTo>
                                  <a:pt x="489307" y="122488"/>
                                </a:lnTo>
                                <a:lnTo>
                                  <a:pt x="489374" y="122464"/>
                                </a:lnTo>
                                <a:lnTo>
                                  <a:pt x="489440" y="122441"/>
                                </a:lnTo>
                                <a:lnTo>
                                  <a:pt x="489507" y="122417"/>
                                </a:lnTo>
                                <a:lnTo>
                                  <a:pt x="489574" y="122393"/>
                                </a:lnTo>
                                <a:lnTo>
                                  <a:pt x="489641" y="122369"/>
                                </a:lnTo>
                                <a:lnTo>
                                  <a:pt x="489708" y="122345"/>
                                </a:lnTo>
                                <a:lnTo>
                                  <a:pt x="489774" y="122321"/>
                                </a:lnTo>
                                <a:lnTo>
                                  <a:pt x="489841" y="122297"/>
                                </a:lnTo>
                                <a:lnTo>
                                  <a:pt x="489908" y="122273"/>
                                </a:lnTo>
                                <a:lnTo>
                                  <a:pt x="489975" y="122249"/>
                                </a:lnTo>
                                <a:lnTo>
                                  <a:pt x="490042" y="122225"/>
                                </a:lnTo>
                                <a:lnTo>
                                  <a:pt x="490108" y="122201"/>
                                </a:lnTo>
                                <a:lnTo>
                                  <a:pt x="490175" y="122177"/>
                                </a:lnTo>
                                <a:lnTo>
                                  <a:pt x="490242" y="122153"/>
                                </a:lnTo>
                                <a:lnTo>
                                  <a:pt x="490309" y="122129"/>
                                </a:lnTo>
                                <a:lnTo>
                                  <a:pt x="490376" y="122105"/>
                                </a:lnTo>
                                <a:lnTo>
                                  <a:pt x="490442" y="122081"/>
                                </a:lnTo>
                                <a:lnTo>
                                  <a:pt x="490509" y="122057"/>
                                </a:lnTo>
                                <a:lnTo>
                                  <a:pt x="490576" y="122033"/>
                                </a:lnTo>
                                <a:lnTo>
                                  <a:pt x="490643" y="122009"/>
                                </a:lnTo>
                                <a:lnTo>
                                  <a:pt x="490709" y="121985"/>
                                </a:lnTo>
                                <a:lnTo>
                                  <a:pt x="490776" y="121961"/>
                                </a:lnTo>
                                <a:lnTo>
                                  <a:pt x="490843" y="121937"/>
                                </a:lnTo>
                                <a:lnTo>
                                  <a:pt x="490910" y="121913"/>
                                </a:lnTo>
                                <a:lnTo>
                                  <a:pt x="490977" y="121889"/>
                                </a:lnTo>
                                <a:lnTo>
                                  <a:pt x="491043" y="121864"/>
                                </a:lnTo>
                                <a:lnTo>
                                  <a:pt x="491110" y="121840"/>
                                </a:lnTo>
                                <a:lnTo>
                                  <a:pt x="491177" y="121816"/>
                                </a:lnTo>
                                <a:lnTo>
                                  <a:pt x="491244" y="121792"/>
                                </a:lnTo>
                                <a:lnTo>
                                  <a:pt x="491311" y="121768"/>
                                </a:lnTo>
                                <a:lnTo>
                                  <a:pt x="491377" y="121744"/>
                                </a:lnTo>
                                <a:lnTo>
                                  <a:pt x="491444" y="121719"/>
                                </a:lnTo>
                                <a:lnTo>
                                  <a:pt x="491511" y="121695"/>
                                </a:lnTo>
                                <a:lnTo>
                                  <a:pt x="491578" y="121671"/>
                                </a:lnTo>
                                <a:lnTo>
                                  <a:pt x="491645" y="121647"/>
                                </a:lnTo>
                                <a:lnTo>
                                  <a:pt x="491711" y="121622"/>
                                </a:lnTo>
                                <a:lnTo>
                                  <a:pt x="491778" y="121598"/>
                                </a:lnTo>
                                <a:lnTo>
                                  <a:pt x="491845" y="121574"/>
                                </a:lnTo>
                                <a:lnTo>
                                  <a:pt x="491912" y="121550"/>
                                </a:lnTo>
                                <a:lnTo>
                                  <a:pt x="491978" y="121525"/>
                                </a:lnTo>
                                <a:lnTo>
                                  <a:pt x="492045" y="121501"/>
                                </a:lnTo>
                                <a:lnTo>
                                  <a:pt x="492112" y="121477"/>
                                </a:lnTo>
                                <a:lnTo>
                                  <a:pt x="492179" y="121452"/>
                                </a:lnTo>
                                <a:lnTo>
                                  <a:pt x="492246" y="121428"/>
                                </a:lnTo>
                                <a:lnTo>
                                  <a:pt x="492312" y="121404"/>
                                </a:lnTo>
                                <a:lnTo>
                                  <a:pt x="492379" y="121379"/>
                                </a:lnTo>
                                <a:lnTo>
                                  <a:pt x="492446" y="121355"/>
                                </a:lnTo>
                                <a:lnTo>
                                  <a:pt x="492513" y="121331"/>
                                </a:lnTo>
                                <a:lnTo>
                                  <a:pt x="492580" y="121306"/>
                                </a:lnTo>
                                <a:lnTo>
                                  <a:pt x="492646" y="121282"/>
                                </a:lnTo>
                                <a:lnTo>
                                  <a:pt x="492713" y="121257"/>
                                </a:lnTo>
                                <a:lnTo>
                                  <a:pt x="492780" y="121233"/>
                                </a:lnTo>
                                <a:lnTo>
                                  <a:pt x="492847" y="121208"/>
                                </a:lnTo>
                                <a:lnTo>
                                  <a:pt x="492914" y="121184"/>
                                </a:lnTo>
                                <a:lnTo>
                                  <a:pt x="492980" y="121159"/>
                                </a:lnTo>
                                <a:lnTo>
                                  <a:pt x="493047" y="121135"/>
                                </a:lnTo>
                                <a:lnTo>
                                  <a:pt x="493114" y="121111"/>
                                </a:lnTo>
                                <a:lnTo>
                                  <a:pt x="493181" y="121086"/>
                                </a:lnTo>
                                <a:lnTo>
                                  <a:pt x="493247" y="121061"/>
                                </a:lnTo>
                                <a:lnTo>
                                  <a:pt x="493314" y="121037"/>
                                </a:lnTo>
                                <a:lnTo>
                                  <a:pt x="493381" y="121012"/>
                                </a:lnTo>
                                <a:lnTo>
                                  <a:pt x="493448" y="120988"/>
                                </a:lnTo>
                                <a:lnTo>
                                  <a:pt x="493515" y="120963"/>
                                </a:lnTo>
                                <a:lnTo>
                                  <a:pt x="493581" y="120939"/>
                                </a:lnTo>
                                <a:lnTo>
                                  <a:pt x="493648" y="120914"/>
                                </a:lnTo>
                                <a:lnTo>
                                  <a:pt x="493715" y="120890"/>
                                </a:lnTo>
                                <a:lnTo>
                                  <a:pt x="493782" y="120865"/>
                                </a:lnTo>
                                <a:lnTo>
                                  <a:pt x="493849" y="120840"/>
                                </a:lnTo>
                                <a:lnTo>
                                  <a:pt x="493915" y="120816"/>
                                </a:lnTo>
                                <a:lnTo>
                                  <a:pt x="493982" y="120791"/>
                                </a:lnTo>
                                <a:lnTo>
                                  <a:pt x="494049" y="120766"/>
                                </a:lnTo>
                                <a:lnTo>
                                  <a:pt x="494116" y="120742"/>
                                </a:lnTo>
                                <a:lnTo>
                                  <a:pt x="494183" y="120717"/>
                                </a:lnTo>
                                <a:lnTo>
                                  <a:pt x="494249" y="120692"/>
                                </a:lnTo>
                                <a:lnTo>
                                  <a:pt x="494316" y="120668"/>
                                </a:lnTo>
                                <a:lnTo>
                                  <a:pt x="494383" y="120643"/>
                                </a:lnTo>
                                <a:lnTo>
                                  <a:pt x="494450" y="120618"/>
                                </a:lnTo>
                                <a:lnTo>
                                  <a:pt x="494517" y="120593"/>
                                </a:lnTo>
                                <a:lnTo>
                                  <a:pt x="494583" y="120569"/>
                                </a:lnTo>
                                <a:lnTo>
                                  <a:pt x="494650" y="120544"/>
                                </a:lnTo>
                                <a:lnTo>
                                  <a:pt x="494717" y="120519"/>
                                </a:lnTo>
                                <a:lnTo>
                                  <a:pt x="494784" y="120494"/>
                                </a:lnTo>
                                <a:lnTo>
                                  <a:pt x="494850" y="120470"/>
                                </a:lnTo>
                                <a:lnTo>
                                  <a:pt x="494917" y="120445"/>
                                </a:lnTo>
                                <a:lnTo>
                                  <a:pt x="494984" y="120420"/>
                                </a:lnTo>
                                <a:lnTo>
                                  <a:pt x="495051" y="120395"/>
                                </a:lnTo>
                                <a:lnTo>
                                  <a:pt x="495118" y="120370"/>
                                </a:lnTo>
                                <a:lnTo>
                                  <a:pt x="495184" y="120345"/>
                                </a:lnTo>
                                <a:lnTo>
                                  <a:pt x="495251" y="120320"/>
                                </a:lnTo>
                                <a:lnTo>
                                  <a:pt x="495318" y="120296"/>
                                </a:lnTo>
                                <a:lnTo>
                                  <a:pt x="495385" y="120271"/>
                                </a:lnTo>
                                <a:lnTo>
                                  <a:pt x="495452" y="120246"/>
                                </a:lnTo>
                                <a:lnTo>
                                  <a:pt x="495518" y="120221"/>
                                </a:lnTo>
                                <a:lnTo>
                                  <a:pt x="495585" y="120196"/>
                                </a:lnTo>
                                <a:lnTo>
                                  <a:pt x="495652" y="120171"/>
                                </a:lnTo>
                                <a:lnTo>
                                  <a:pt x="495719" y="120146"/>
                                </a:lnTo>
                                <a:lnTo>
                                  <a:pt x="495786" y="120121"/>
                                </a:lnTo>
                                <a:lnTo>
                                  <a:pt x="495852" y="120096"/>
                                </a:lnTo>
                                <a:lnTo>
                                  <a:pt x="495919" y="120071"/>
                                </a:lnTo>
                                <a:lnTo>
                                  <a:pt x="495986" y="120046"/>
                                </a:lnTo>
                                <a:lnTo>
                                  <a:pt x="496053" y="120021"/>
                                </a:lnTo>
                                <a:lnTo>
                                  <a:pt x="496119" y="119996"/>
                                </a:lnTo>
                                <a:lnTo>
                                  <a:pt x="496186" y="119971"/>
                                </a:lnTo>
                                <a:lnTo>
                                  <a:pt x="496253" y="119946"/>
                                </a:lnTo>
                                <a:lnTo>
                                  <a:pt x="496320" y="119921"/>
                                </a:lnTo>
                                <a:lnTo>
                                  <a:pt x="496387" y="119896"/>
                                </a:lnTo>
                                <a:lnTo>
                                  <a:pt x="496453" y="119871"/>
                                </a:lnTo>
                                <a:lnTo>
                                  <a:pt x="496520" y="119846"/>
                                </a:lnTo>
                                <a:lnTo>
                                  <a:pt x="496587" y="119820"/>
                                </a:lnTo>
                                <a:lnTo>
                                  <a:pt x="496654" y="119795"/>
                                </a:lnTo>
                                <a:lnTo>
                                  <a:pt x="496721" y="119770"/>
                                </a:lnTo>
                                <a:lnTo>
                                  <a:pt x="496787" y="119745"/>
                                </a:lnTo>
                                <a:lnTo>
                                  <a:pt x="496854" y="119720"/>
                                </a:lnTo>
                                <a:lnTo>
                                  <a:pt x="496921" y="119695"/>
                                </a:lnTo>
                                <a:lnTo>
                                  <a:pt x="496988" y="119670"/>
                                </a:lnTo>
                                <a:lnTo>
                                  <a:pt x="497055" y="119644"/>
                                </a:lnTo>
                                <a:lnTo>
                                  <a:pt x="497121" y="119619"/>
                                </a:lnTo>
                                <a:lnTo>
                                  <a:pt x="497188" y="119594"/>
                                </a:lnTo>
                                <a:lnTo>
                                  <a:pt x="497255" y="119569"/>
                                </a:lnTo>
                                <a:lnTo>
                                  <a:pt x="497322" y="119543"/>
                                </a:lnTo>
                                <a:lnTo>
                                  <a:pt x="497389" y="119518"/>
                                </a:lnTo>
                                <a:lnTo>
                                  <a:pt x="497455" y="119493"/>
                                </a:lnTo>
                                <a:lnTo>
                                  <a:pt x="497522" y="119468"/>
                                </a:lnTo>
                                <a:lnTo>
                                  <a:pt x="497589" y="119442"/>
                                </a:lnTo>
                                <a:lnTo>
                                  <a:pt x="497656" y="119417"/>
                                </a:lnTo>
                                <a:lnTo>
                                  <a:pt x="497722" y="119392"/>
                                </a:lnTo>
                                <a:lnTo>
                                  <a:pt x="497789" y="119366"/>
                                </a:lnTo>
                                <a:lnTo>
                                  <a:pt x="497856" y="119341"/>
                                </a:lnTo>
                                <a:lnTo>
                                  <a:pt x="497923" y="119316"/>
                                </a:lnTo>
                                <a:lnTo>
                                  <a:pt x="497990" y="119290"/>
                                </a:lnTo>
                                <a:lnTo>
                                  <a:pt x="498056" y="119265"/>
                                </a:lnTo>
                                <a:lnTo>
                                  <a:pt x="498123" y="119240"/>
                                </a:lnTo>
                                <a:lnTo>
                                  <a:pt x="498190" y="119214"/>
                                </a:lnTo>
                                <a:lnTo>
                                  <a:pt x="498257" y="119189"/>
                                </a:lnTo>
                                <a:lnTo>
                                  <a:pt x="498324" y="119163"/>
                                </a:lnTo>
                                <a:lnTo>
                                  <a:pt x="498390" y="119138"/>
                                </a:lnTo>
                                <a:lnTo>
                                  <a:pt x="498457" y="119113"/>
                                </a:lnTo>
                                <a:lnTo>
                                  <a:pt x="498524" y="119087"/>
                                </a:lnTo>
                                <a:lnTo>
                                  <a:pt x="498591" y="119062"/>
                                </a:lnTo>
                                <a:lnTo>
                                  <a:pt x="498658" y="119036"/>
                                </a:lnTo>
                                <a:lnTo>
                                  <a:pt x="498724" y="119011"/>
                                </a:lnTo>
                                <a:lnTo>
                                  <a:pt x="498791" y="118985"/>
                                </a:lnTo>
                                <a:lnTo>
                                  <a:pt x="498858" y="118960"/>
                                </a:lnTo>
                                <a:lnTo>
                                  <a:pt x="498925" y="118934"/>
                                </a:lnTo>
                                <a:lnTo>
                                  <a:pt x="498991" y="118909"/>
                                </a:lnTo>
                                <a:lnTo>
                                  <a:pt x="499058" y="118883"/>
                                </a:lnTo>
                                <a:lnTo>
                                  <a:pt x="499125" y="118857"/>
                                </a:lnTo>
                                <a:lnTo>
                                  <a:pt x="499192" y="118832"/>
                                </a:lnTo>
                                <a:lnTo>
                                  <a:pt x="499259" y="118806"/>
                                </a:lnTo>
                                <a:lnTo>
                                  <a:pt x="499325" y="118781"/>
                                </a:lnTo>
                                <a:lnTo>
                                  <a:pt x="499392" y="118755"/>
                                </a:lnTo>
                                <a:lnTo>
                                  <a:pt x="499459" y="118729"/>
                                </a:lnTo>
                                <a:lnTo>
                                  <a:pt x="499526" y="118704"/>
                                </a:lnTo>
                                <a:lnTo>
                                  <a:pt x="499593" y="118678"/>
                                </a:lnTo>
                                <a:lnTo>
                                  <a:pt x="499659" y="118652"/>
                                </a:lnTo>
                                <a:lnTo>
                                  <a:pt x="499726" y="118627"/>
                                </a:lnTo>
                                <a:lnTo>
                                  <a:pt x="499793" y="118601"/>
                                </a:lnTo>
                                <a:lnTo>
                                  <a:pt x="499860" y="118575"/>
                                </a:lnTo>
                                <a:lnTo>
                                  <a:pt x="499927" y="118550"/>
                                </a:lnTo>
                                <a:lnTo>
                                  <a:pt x="499993" y="118524"/>
                                </a:lnTo>
                                <a:lnTo>
                                  <a:pt x="500060" y="118498"/>
                                </a:lnTo>
                                <a:lnTo>
                                  <a:pt x="500127" y="118472"/>
                                </a:lnTo>
                                <a:lnTo>
                                  <a:pt x="500194" y="118447"/>
                                </a:lnTo>
                                <a:lnTo>
                                  <a:pt x="500261" y="118421"/>
                                </a:lnTo>
                                <a:lnTo>
                                  <a:pt x="500327" y="118395"/>
                                </a:lnTo>
                                <a:lnTo>
                                  <a:pt x="500394" y="118369"/>
                                </a:lnTo>
                                <a:lnTo>
                                  <a:pt x="500461" y="118343"/>
                                </a:lnTo>
                                <a:lnTo>
                                  <a:pt x="500528" y="118318"/>
                                </a:lnTo>
                                <a:lnTo>
                                  <a:pt x="500594" y="118292"/>
                                </a:lnTo>
                                <a:lnTo>
                                  <a:pt x="500661" y="118266"/>
                                </a:lnTo>
                                <a:lnTo>
                                  <a:pt x="500728" y="118240"/>
                                </a:lnTo>
                                <a:lnTo>
                                  <a:pt x="500795" y="118214"/>
                                </a:lnTo>
                                <a:lnTo>
                                  <a:pt x="500862" y="118188"/>
                                </a:lnTo>
                                <a:lnTo>
                                  <a:pt x="500928" y="118162"/>
                                </a:lnTo>
                                <a:lnTo>
                                  <a:pt x="500995" y="118137"/>
                                </a:lnTo>
                                <a:lnTo>
                                  <a:pt x="501062" y="118111"/>
                                </a:lnTo>
                                <a:lnTo>
                                  <a:pt x="501129" y="118085"/>
                                </a:lnTo>
                                <a:lnTo>
                                  <a:pt x="501196" y="118059"/>
                                </a:lnTo>
                                <a:lnTo>
                                  <a:pt x="501262" y="118033"/>
                                </a:lnTo>
                                <a:lnTo>
                                  <a:pt x="501329" y="118007"/>
                                </a:lnTo>
                                <a:lnTo>
                                  <a:pt x="501396" y="117981"/>
                                </a:lnTo>
                                <a:lnTo>
                                  <a:pt x="501463" y="117955"/>
                                </a:lnTo>
                                <a:lnTo>
                                  <a:pt x="501530" y="117929"/>
                                </a:lnTo>
                                <a:lnTo>
                                  <a:pt x="501596" y="117903"/>
                                </a:lnTo>
                                <a:lnTo>
                                  <a:pt x="501663" y="117877"/>
                                </a:lnTo>
                                <a:lnTo>
                                  <a:pt x="501730" y="117851"/>
                                </a:lnTo>
                                <a:lnTo>
                                  <a:pt x="501797" y="117825"/>
                                </a:lnTo>
                                <a:lnTo>
                                  <a:pt x="501863" y="117799"/>
                                </a:lnTo>
                                <a:lnTo>
                                  <a:pt x="501930" y="117772"/>
                                </a:lnTo>
                                <a:lnTo>
                                  <a:pt x="501997" y="117746"/>
                                </a:lnTo>
                                <a:lnTo>
                                  <a:pt x="502064" y="117720"/>
                                </a:lnTo>
                                <a:lnTo>
                                  <a:pt x="502131" y="117694"/>
                                </a:lnTo>
                                <a:lnTo>
                                  <a:pt x="502197" y="117668"/>
                                </a:lnTo>
                                <a:lnTo>
                                  <a:pt x="502264" y="117642"/>
                                </a:lnTo>
                                <a:lnTo>
                                  <a:pt x="502331" y="117616"/>
                                </a:lnTo>
                                <a:lnTo>
                                  <a:pt x="502398" y="117590"/>
                                </a:lnTo>
                                <a:lnTo>
                                  <a:pt x="502465" y="117563"/>
                                </a:lnTo>
                                <a:lnTo>
                                  <a:pt x="502531" y="117537"/>
                                </a:lnTo>
                                <a:lnTo>
                                  <a:pt x="502598" y="117511"/>
                                </a:lnTo>
                                <a:lnTo>
                                  <a:pt x="502665" y="117485"/>
                                </a:lnTo>
                                <a:lnTo>
                                  <a:pt x="502732" y="117459"/>
                                </a:lnTo>
                                <a:lnTo>
                                  <a:pt x="502799" y="117432"/>
                                </a:lnTo>
                                <a:lnTo>
                                  <a:pt x="502865" y="117406"/>
                                </a:lnTo>
                                <a:lnTo>
                                  <a:pt x="502932" y="117380"/>
                                </a:lnTo>
                                <a:lnTo>
                                  <a:pt x="502999" y="117353"/>
                                </a:lnTo>
                                <a:lnTo>
                                  <a:pt x="503066" y="117327"/>
                                </a:lnTo>
                                <a:lnTo>
                                  <a:pt x="503132" y="117301"/>
                                </a:lnTo>
                                <a:lnTo>
                                  <a:pt x="503199" y="117275"/>
                                </a:lnTo>
                                <a:lnTo>
                                  <a:pt x="503266" y="117248"/>
                                </a:lnTo>
                                <a:lnTo>
                                  <a:pt x="503333" y="117222"/>
                                </a:lnTo>
                                <a:lnTo>
                                  <a:pt x="503400" y="117196"/>
                                </a:lnTo>
                                <a:lnTo>
                                  <a:pt x="503466" y="117169"/>
                                </a:lnTo>
                                <a:lnTo>
                                  <a:pt x="503533" y="117143"/>
                                </a:lnTo>
                                <a:lnTo>
                                  <a:pt x="503600" y="117116"/>
                                </a:lnTo>
                                <a:lnTo>
                                  <a:pt x="503667" y="117090"/>
                                </a:lnTo>
                                <a:lnTo>
                                  <a:pt x="503734" y="117064"/>
                                </a:lnTo>
                                <a:lnTo>
                                  <a:pt x="503800" y="117037"/>
                                </a:lnTo>
                                <a:lnTo>
                                  <a:pt x="503867" y="117011"/>
                                </a:lnTo>
                                <a:lnTo>
                                  <a:pt x="503934" y="116984"/>
                                </a:lnTo>
                                <a:lnTo>
                                  <a:pt x="504001" y="116958"/>
                                </a:lnTo>
                                <a:lnTo>
                                  <a:pt x="504068" y="116931"/>
                                </a:lnTo>
                                <a:lnTo>
                                  <a:pt x="504134" y="116905"/>
                                </a:lnTo>
                                <a:lnTo>
                                  <a:pt x="504201" y="116878"/>
                                </a:lnTo>
                                <a:lnTo>
                                  <a:pt x="504268" y="116852"/>
                                </a:lnTo>
                                <a:lnTo>
                                  <a:pt x="504335" y="116825"/>
                                </a:lnTo>
                                <a:lnTo>
                                  <a:pt x="504402" y="116799"/>
                                </a:lnTo>
                                <a:lnTo>
                                  <a:pt x="504468" y="116772"/>
                                </a:lnTo>
                                <a:lnTo>
                                  <a:pt x="504535" y="116746"/>
                                </a:lnTo>
                                <a:lnTo>
                                  <a:pt x="504602" y="116719"/>
                                </a:lnTo>
                                <a:lnTo>
                                  <a:pt x="504669" y="116692"/>
                                </a:lnTo>
                                <a:lnTo>
                                  <a:pt x="504735" y="116666"/>
                                </a:lnTo>
                                <a:lnTo>
                                  <a:pt x="504802" y="116639"/>
                                </a:lnTo>
                                <a:lnTo>
                                  <a:pt x="504869" y="116613"/>
                                </a:lnTo>
                                <a:lnTo>
                                  <a:pt x="504936" y="116586"/>
                                </a:lnTo>
                                <a:lnTo>
                                  <a:pt x="505003" y="116559"/>
                                </a:lnTo>
                                <a:lnTo>
                                  <a:pt x="505069" y="116533"/>
                                </a:lnTo>
                                <a:lnTo>
                                  <a:pt x="505136" y="116506"/>
                                </a:lnTo>
                                <a:lnTo>
                                  <a:pt x="505203" y="116479"/>
                                </a:lnTo>
                                <a:lnTo>
                                  <a:pt x="505270" y="116453"/>
                                </a:lnTo>
                                <a:lnTo>
                                  <a:pt x="505337" y="116426"/>
                                </a:lnTo>
                                <a:lnTo>
                                  <a:pt x="505403" y="116399"/>
                                </a:lnTo>
                                <a:lnTo>
                                  <a:pt x="505470" y="116372"/>
                                </a:lnTo>
                                <a:lnTo>
                                  <a:pt x="505537" y="116346"/>
                                </a:lnTo>
                                <a:lnTo>
                                  <a:pt x="505604" y="116319"/>
                                </a:lnTo>
                                <a:lnTo>
                                  <a:pt x="505671" y="116292"/>
                                </a:lnTo>
                                <a:lnTo>
                                  <a:pt x="505737" y="116265"/>
                                </a:lnTo>
                                <a:lnTo>
                                  <a:pt x="505804" y="116238"/>
                                </a:lnTo>
                                <a:lnTo>
                                  <a:pt x="505871" y="116212"/>
                                </a:lnTo>
                                <a:lnTo>
                                  <a:pt x="505938" y="116185"/>
                                </a:lnTo>
                                <a:lnTo>
                                  <a:pt x="506004" y="116158"/>
                                </a:lnTo>
                                <a:lnTo>
                                  <a:pt x="506071" y="116131"/>
                                </a:lnTo>
                                <a:lnTo>
                                  <a:pt x="506138" y="116104"/>
                                </a:lnTo>
                                <a:lnTo>
                                  <a:pt x="506205" y="116077"/>
                                </a:lnTo>
                                <a:lnTo>
                                  <a:pt x="506272" y="116050"/>
                                </a:lnTo>
                                <a:lnTo>
                                  <a:pt x="506338" y="116023"/>
                                </a:lnTo>
                                <a:lnTo>
                                  <a:pt x="506405" y="115997"/>
                                </a:lnTo>
                                <a:lnTo>
                                  <a:pt x="506472" y="115970"/>
                                </a:lnTo>
                                <a:lnTo>
                                  <a:pt x="506539" y="115943"/>
                                </a:lnTo>
                                <a:lnTo>
                                  <a:pt x="506606" y="115916"/>
                                </a:lnTo>
                                <a:lnTo>
                                  <a:pt x="506672" y="115889"/>
                                </a:lnTo>
                                <a:lnTo>
                                  <a:pt x="506739" y="115862"/>
                                </a:lnTo>
                                <a:lnTo>
                                  <a:pt x="506806" y="115835"/>
                                </a:lnTo>
                                <a:lnTo>
                                  <a:pt x="506873" y="115808"/>
                                </a:lnTo>
                                <a:lnTo>
                                  <a:pt x="506940" y="115781"/>
                                </a:lnTo>
                                <a:lnTo>
                                  <a:pt x="507006" y="115754"/>
                                </a:lnTo>
                                <a:lnTo>
                                  <a:pt x="507073" y="115727"/>
                                </a:lnTo>
                                <a:lnTo>
                                  <a:pt x="507140" y="115700"/>
                                </a:lnTo>
                                <a:lnTo>
                                  <a:pt x="507207" y="115673"/>
                                </a:lnTo>
                                <a:lnTo>
                                  <a:pt x="507274" y="115645"/>
                                </a:lnTo>
                                <a:lnTo>
                                  <a:pt x="507340" y="115618"/>
                                </a:lnTo>
                                <a:lnTo>
                                  <a:pt x="507407" y="115591"/>
                                </a:lnTo>
                                <a:lnTo>
                                  <a:pt x="507474" y="115564"/>
                                </a:lnTo>
                                <a:lnTo>
                                  <a:pt x="507541" y="115537"/>
                                </a:lnTo>
                                <a:lnTo>
                                  <a:pt x="507607" y="115510"/>
                                </a:lnTo>
                                <a:lnTo>
                                  <a:pt x="507674" y="115483"/>
                                </a:lnTo>
                                <a:lnTo>
                                  <a:pt x="507741" y="115455"/>
                                </a:lnTo>
                                <a:lnTo>
                                  <a:pt x="507808" y="115428"/>
                                </a:lnTo>
                                <a:lnTo>
                                  <a:pt x="507875" y="115401"/>
                                </a:lnTo>
                                <a:lnTo>
                                  <a:pt x="507941" y="115374"/>
                                </a:lnTo>
                                <a:lnTo>
                                  <a:pt x="508008" y="115347"/>
                                </a:lnTo>
                                <a:lnTo>
                                  <a:pt x="508075" y="115319"/>
                                </a:lnTo>
                                <a:lnTo>
                                  <a:pt x="508142" y="115292"/>
                                </a:lnTo>
                                <a:lnTo>
                                  <a:pt x="508209" y="115265"/>
                                </a:lnTo>
                                <a:lnTo>
                                  <a:pt x="508275" y="115238"/>
                                </a:lnTo>
                                <a:lnTo>
                                  <a:pt x="508342" y="115210"/>
                                </a:lnTo>
                                <a:lnTo>
                                  <a:pt x="508409" y="115183"/>
                                </a:lnTo>
                                <a:lnTo>
                                  <a:pt x="508476" y="115156"/>
                                </a:lnTo>
                                <a:lnTo>
                                  <a:pt x="508543" y="115128"/>
                                </a:lnTo>
                                <a:lnTo>
                                  <a:pt x="508609" y="115101"/>
                                </a:lnTo>
                                <a:lnTo>
                                  <a:pt x="508676" y="115074"/>
                                </a:lnTo>
                                <a:lnTo>
                                  <a:pt x="508743" y="115046"/>
                                </a:lnTo>
                                <a:lnTo>
                                  <a:pt x="508810" y="115019"/>
                                </a:lnTo>
                                <a:lnTo>
                                  <a:pt x="508876" y="114992"/>
                                </a:lnTo>
                                <a:lnTo>
                                  <a:pt x="508943" y="114964"/>
                                </a:lnTo>
                                <a:lnTo>
                                  <a:pt x="509010" y="114937"/>
                                </a:lnTo>
                                <a:lnTo>
                                  <a:pt x="509077" y="114909"/>
                                </a:lnTo>
                                <a:lnTo>
                                  <a:pt x="509144" y="114882"/>
                                </a:lnTo>
                                <a:lnTo>
                                  <a:pt x="509210" y="114854"/>
                                </a:lnTo>
                                <a:lnTo>
                                  <a:pt x="509277" y="114827"/>
                                </a:lnTo>
                                <a:lnTo>
                                  <a:pt x="509344" y="114799"/>
                                </a:lnTo>
                                <a:lnTo>
                                  <a:pt x="509411" y="114772"/>
                                </a:lnTo>
                                <a:lnTo>
                                  <a:pt x="509478" y="114744"/>
                                </a:lnTo>
                                <a:lnTo>
                                  <a:pt x="509544" y="114717"/>
                                </a:lnTo>
                                <a:lnTo>
                                  <a:pt x="509611" y="114689"/>
                                </a:lnTo>
                                <a:lnTo>
                                  <a:pt x="509678" y="114662"/>
                                </a:lnTo>
                                <a:lnTo>
                                  <a:pt x="509745" y="114634"/>
                                </a:lnTo>
                                <a:lnTo>
                                  <a:pt x="509812" y="114607"/>
                                </a:lnTo>
                                <a:lnTo>
                                  <a:pt x="509878" y="114579"/>
                                </a:lnTo>
                                <a:lnTo>
                                  <a:pt x="509945" y="114551"/>
                                </a:lnTo>
                                <a:lnTo>
                                  <a:pt x="510012" y="114524"/>
                                </a:lnTo>
                                <a:lnTo>
                                  <a:pt x="510079" y="114496"/>
                                </a:lnTo>
                                <a:lnTo>
                                  <a:pt x="510145" y="114469"/>
                                </a:lnTo>
                                <a:lnTo>
                                  <a:pt x="510212" y="114441"/>
                                </a:lnTo>
                                <a:lnTo>
                                  <a:pt x="510279" y="114413"/>
                                </a:lnTo>
                                <a:lnTo>
                                  <a:pt x="510346" y="114386"/>
                                </a:lnTo>
                                <a:lnTo>
                                  <a:pt x="510413" y="114358"/>
                                </a:lnTo>
                                <a:lnTo>
                                  <a:pt x="510479" y="114330"/>
                                </a:lnTo>
                                <a:lnTo>
                                  <a:pt x="510546" y="114302"/>
                                </a:lnTo>
                                <a:lnTo>
                                  <a:pt x="510613" y="114275"/>
                                </a:lnTo>
                                <a:lnTo>
                                  <a:pt x="510680" y="114247"/>
                                </a:lnTo>
                                <a:lnTo>
                                  <a:pt x="510747" y="114219"/>
                                </a:lnTo>
                                <a:lnTo>
                                  <a:pt x="510813" y="114191"/>
                                </a:lnTo>
                                <a:lnTo>
                                  <a:pt x="510880" y="114164"/>
                                </a:lnTo>
                                <a:lnTo>
                                  <a:pt x="510947" y="114136"/>
                                </a:lnTo>
                                <a:lnTo>
                                  <a:pt x="511014" y="114108"/>
                                </a:lnTo>
                                <a:lnTo>
                                  <a:pt x="511081" y="114080"/>
                                </a:lnTo>
                                <a:lnTo>
                                  <a:pt x="511147" y="114052"/>
                                </a:lnTo>
                                <a:lnTo>
                                  <a:pt x="511214" y="114025"/>
                                </a:lnTo>
                                <a:lnTo>
                                  <a:pt x="511281" y="113997"/>
                                </a:lnTo>
                                <a:lnTo>
                                  <a:pt x="511348" y="113969"/>
                                </a:lnTo>
                                <a:lnTo>
                                  <a:pt x="511415" y="113941"/>
                                </a:lnTo>
                                <a:lnTo>
                                  <a:pt x="511481" y="113913"/>
                                </a:lnTo>
                                <a:lnTo>
                                  <a:pt x="511548" y="113885"/>
                                </a:lnTo>
                                <a:lnTo>
                                  <a:pt x="511615" y="113857"/>
                                </a:lnTo>
                                <a:lnTo>
                                  <a:pt x="511682" y="113829"/>
                                </a:lnTo>
                                <a:lnTo>
                                  <a:pt x="511748" y="113801"/>
                                </a:lnTo>
                                <a:lnTo>
                                  <a:pt x="511815" y="113773"/>
                                </a:lnTo>
                                <a:lnTo>
                                  <a:pt x="511882" y="113745"/>
                                </a:lnTo>
                                <a:lnTo>
                                  <a:pt x="511949" y="113717"/>
                                </a:lnTo>
                                <a:lnTo>
                                  <a:pt x="512016" y="113689"/>
                                </a:lnTo>
                                <a:lnTo>
                                  <a:pt x="512082" y="113661"/>
                                </a:lnTo>
                                <a:lnTo>
                                  <a:pt x="512149" y="113633"/>
                                </a:lnTo>
                                <a:lnTo>
                                  <a:pt x="512216" y="113605"/>
                                </a:lnTo>
                                <a:lnTo>
                                  <a:pt x="512283" y="113577"/>
                                </a:lnTo>
                                <a:lnTo>
                                  <a:pt x="512350" y="113549"/>
                                </a:lnTo>
                                <a:lnTo>
                                  <a:pt x="512416" y="113521"/>
                                </a:lnTo>
                                <a:lnTo>
                                  <a:pt x="512483" y="113493"/>
                                </a:lnTo>
                                <a:lnTo>
                                  <a:pt x="512550" y="113465"/>
                                </a:lnTo>
                                <a:lnTo>
                                  <a:pt x="512617" y="113437"/>
                                </a:lnTo>
                                <a:lnTo>
                                  <a:pt x="512684" y="113409"/>
                                </a:lnTo>
                                <a:lnTo>
                                  <a:pt x="512750" y="113380"/>
                                </a:lnTo>
                                <a:lnTo>
                                  <a:pt x="512817" y="113352"/>
                                </a:lnTo>
                                <a:lnTo>
                                  <a:pt x="512884" y="113324"/>
                                </a:lnTo>
                                <a:lnTo>
                                  <a:pt x="512951" y="113296"/>
                                </a:lnTo>
                                <a:lnTo>
                                  <a:pt x="513017" y="113268"/>
                                </a:lnTo>
                                <a:lnTo>
                                  <a:pt x="513084" y="113240"/>
                                </a:lnTo>
                                <a:lnTo>
                                  <a:pt x="513151" y="113211"/>
                                </a:lnTo>
                                <a:lnTo>
                                  <a:pt x="513218" y="113183"/>
                                </a:lnTo>
                                <a:lnTo>
                                  <a:pt x="513285" y="113155"/>
                                </a:lnTo>
                                <a:lnTo>
                                  <a:pt x="513351" y="113127"/>
                                </a:lnTo>
                                <a:lnTo>
                                  <a:pt x="513418" y="113098"/>
                                </a:lnTo>
                                <a:lnTo>
                                  <a:pt x="513485" y="113070"/>
                                </a:lnTo>
                                <a:lnTo>
                                  <a:pt x="513552" y="113042"/>
                                </a:lnTo>
                                <a:lnTo>
                                  <a:pt x="513619" y="113013"/>
                                </a:lnTo>
                                <a:lnTo>
                                  <a:pt x="513685" y="112985"/>
                                </a:lnTo>
                                <a:lnTo>
                                  <a:pt x="513752" y="112957"/>
                                </a:lnTo>
                                <a:lnTo>
                                  <a:pt x="513819" y="112928"/>
                                </a:lnTo>
                                <a:lnTo>
                                  <a:pt x="513886" y="112900"/>
                                </a:lnTo>
                                <a:lnTo>
                                  <a:pt x="513953" y="112871"/>
                                </a:lnTo>
                                <a:lnTo>
                                  <a:pt x="514019" y="112843"/>
                                </a:lnTo>
                                <a:lnTo>
                                  <a:pt x="514086" y="112815"/>
                                </a:lnTo>
                                <a:lnTo>
                                  <a:pt x="514153" y="112786"/>
                                </a:lnTo>
                                <a:lnTo>
                                  <a:pt x="514220" y="112758"/>
                                </a:lnTo>
                                <a:lnTo>
                                  <a:pt x="514287" y="112729"/>
                                </a:lnTo>
                                <a:lnTo>
                                  <a:pt x="514353" y="112701"/>
                                </a:lnTo>
                                <a:lnTo>
                                  <a:pt x="514420" y="112672"/>
                                </a:lnTo>
                                <a:lnTo>
                                  <a:pt x="514487" y="112644"/>
                                </a:lnTo>
                                <a:lnTo>
                                  <a:pt x="514554" y="112615"/>
                                </a:lnTo>
                                <a:lnTo>
                                  <a:pt x="514620" y="112587"/>
                                </a:lnTo>
                                <a:lnTo>
                                  <a:pt x="514687" y="112558"/>
                                </a:lnTo>
                                <a:lnTo>
                                  <a:pt x="514754" y="112530"/>
                                </a:lnTo>
                                <a:lnTo>
                                  <a:pt x="514821" y="112501"/>
                                </a:lnTo>
                                <a:lnTo>
                                  <a:pt x="514888" y="112473"/>
                                </a:lnTo>
                                <a:lnTo>
                                  <a:pt x="514954" y="112444"/>
                                </a:lnTo>
                                <a:lnTo>
                                  <a:pt x="515021" y="112415"/>
                                </a:lnTo>
                                <a:lnTo>
                                  <a:pt x="515088" y="112387"/>
                                </a:lnTo>
                                <a:lnTo>
                                  <a:pt x="515155" y="112358"/>
                                </a:lnTo>
                                <a:lnTo>
                                  <a:pt x="515222" y="112330"/>
                                </a:lnTo>
                                <a:lnTo>
                                  <a:pt x="515288" y="112301"/>
                                </a:lnTo>
                                <a:lnTo>
                                  <a:pt x="515355" y="112272"/>
                                </a:lnTo>
                                <a:lnTo>
                                  <a:pt x="515422" y="112244"/>
                                </a:lnTo>
                                <a:lnTo>
                                  <a:pt x="515489" y="112215"/>
                                </a:lnTo>
                                <a:lnTo>
                                  <a:pt x="515556" y="112186"/>
                                </a:lnTo>
                                <a:lnTo>
                                  <a:pt x="515622" y="112157"/>
                                </a:lnTo>
                                <a:lnTo>
                                  <a:pt x="515689" y="112129"/>
                                </a:lnTo>
                                <a:lnTo>
                                  <a:pt x="515756" y="112100"/>
                                </a:lnTo>
                                <a:lnTo>
                                  <a:pt x="515823" y="112071"/>
                                </a:lnTo>
                                <a:lnTo>
                                  <a:pt x="515889" y="112042"/>
                                </a:lnTo>
                                <a:lnTo>
                                  <a:pt x="515956" y="112014"/>
                                </a:lnTo>
                                <a:lnTo>
                                  <a:pt x="516023" y="111985"/>
                                </a:lnTo>
                                <a:lnTo>
                                  <a:pt x="516090" y="111956"/>
                                </a:lnTo>
                                <a:lnTo>
                                  <a:pt x="516157" y="111927"/>
                                </a:lnTo>
                                <a:lnTo>
                                  <a:pt x="516223" y="111898"/>
                                </a:lnTo>
                                <a:lnTo>
                                  <a:pt x="516290" y="111870"/>
                                </a:lnTo>
                                <a:lnTo>
                                  <a:pt x="516357" y="111841"/>
                                </a:lnTo>
                                <a:lnTo>
                                  <a:pt x="516424" y="111812"/>
                                </a:lnTo>
                                <a:lnTo>
                                  <a:pt x="516491" y="111783"/>
                                </a:lnTo>
                                <a:lnTo>
                                  <a:pt x="516557" y="111754"/>
                                </a:lnTo>
                                <a:lnTo>
                                  <a:pt x="516624" y="111725"/>
                                </a:lnTo>
                                <a:lnTo>
                                  <a:pt x="516691" y="111696"/>
                                </a:lnTo>
                                <a:lnTo>
                                  <a:pt x="516758" y="111667"/>
                                </a:lnTo>
                                <a:lnTo>
                                  <a:pt x="516825" y="111638"/>
                                </a:lnTo>
                                <a:lnTo>
                                  <a:pt x="516891" y="111609"/>
                                </a:lnTo>
                                <a:lnTo>
                                  <a:pt x="516958" y="111580"/>
                                </a:lnTo>
                                <a:lnTo>
                                  <a:pt x="517025" y="111551"/>
                                </a:lnTo>
                                <a:lnTo>
                                  <a:pt x="517092" y="111522"/>
                                </a:lnTo>
                                <a:lnTo>
                                  <a:pt x="517159" y="111493"/>
                                </a:lnTo>
                                <a:lnTo>
                                  <a:pt x="517225" y="111464"/>
                                </a:lnTo>
                                <a:lnTo>
                                  <a:pt x="517292" y="111435"/>
                                </a:lnTo>
                                <a:lnTo>
                                  <a:pt x="517359" y="111406"/>
                                </a:lnTo>
                                <a:lnTo>
                                  <a:pt x="517426" y="111377"/>
                                </a:lnTo>
                                <a:lnTo>
                                  <a:pt x="517492" y="111348"/>
                                </a:lnTo>
                                <a:lnTo>
                                  <a:pt x="517559" y="111319"/>
                                </a:lnTo>
                                <a:lnTo>
                                  <a:pt x="517626" y="111290"/>
                                </a:lnTo>
                                <a:lnTo>
                                  <a:pt x="517693" y="111260"/>
                                </a:lnTo>
                                <a:lnTo>
                                  <a:pt x="517760" y="111231"/>
                                </a:lnTo>
                                <a:lnTo>
                                  <a:pt x="517826" y="111202"/>
                                </a:lnTo>
                                <a:lnTo>
                                  <a:pt x="517893" y="111173"/>
                                </a:lnTo>
                                <a:lnTo>
                                  <a:pt x="517960" y="111144"/>
                                </a:lnTo>
                                <a:lnTo>
                                  <a:pt x="518027" y="111115"/>
                                </a:lnTo>
                                <a:lnTo>
                                  <a:pt x="518094" y="111085"/>
                                </a:lnTo>
                                <a:lnTo>
                                  <a:pt x="518160" y="111056"/>
                                </a:lnTo>
                                <a:lnTo>
                                  <a:pt x="518227" y="111027"/>
                                </a:lnTo>
                                <a:lnTo>
                                  <a:pt x="518294" y="110998"/>
                                </a:lnTo>
                                <a:lnTo>
                                  <a:pt x="518361" y="110968"/>
                                </a:lnTo>
                                <a:lnTo>
                                  <a:pt x="518428" y="110939"/>
                                </a:lnTo>
                                <a:lnTo>
                                  <a:pt x="518494" y="110910"/>
                                </a:lnTo>
                                <a:lnTo>
                                  <a:pt x="518561" y="110880"/>
                                </a:lnTo>
                                <a:lnTo>
                                  <a:pt x="518628" y="110851"/>
                                </a:lnTo>
                                <a:lnTo>
                                  <a:pt x="518695" y="110822"/>
                                </a:lnTo>
                                <a:lnTo>
                                  <a:pt x="518761" y="110792"/>
                                </a:lnTo>
                                <a:lnTo>
                                  <a:pt x="518828" y="110763"/>
                                </a:lnTo>
                                <a:lnTo>
                                  <a:pt x="518895" y="110734"/>
                                </a:lnTo>
                                <a:lnTo>
                                  <a:pt x="518962" y="110704"/>
                                </a:lnTo>
                                <a:lnTo>
                                  <a:pt x="519029" y="110675"/>
                                </a:lnTo>
                                <a:lnTo>
                                  <a:pt x="519095" y="110645"/>
                                </a:lnTo>
                                <a:lnTo>
                                  <a:pt x="519162" y="110616"/>
                                </a:lnTo>
                                <a:lnTo>
                                  <a:pt x="519229" y="110586"/>
                                </a:lnTo>
                                <a:lnTo>
                                  <a:pt x="519296" y="110557"/>
                                </a:lnTo>
                                <a:lnTo>
                                  <a:pt x="519363" y="110527"/>
                                </a:lnTo>
                                <a:lnTo>
                                  <a:pt x="519429" y="110498"/>
                                </a:lnTo>
                                <a:lnTo>
                                  <a:pt x="519496" y="110468"/>
                                </a:lnTo>
                                <a:lnTo>
                                  <a:pt x="519563" y="110439"/>
                                </a:lnTo>
                                <a:lnTo>
                                  <a:pt x="519630" y="110409"/>
                                </a:lnTo>
                                <a:lnTo>
                                  <a:pt x="519697" y="110380"/>
                                </a:lnTo>
                                <a:lnTo>
                                  <a:pt x="519763" y="110350"/>
                                </a:lnTo>
                                <a:lnTo>
                                  <a:pt x="519830" y="110321"/>
                                </a:lnTo>
                                <a:lnTo>
                                  <a:pt x="519897" y="110291"/>
                                </a:lnTo>
                                <a:lnTo>
                                  <a:pt x="519964" y="110262"/>
                                </a:lnTo>
                                <a:lnTo>
                                  <a:pt x="520030" y="110232"/>
                                </a:lnTo>
                                <a:lnTo>
                                  <a:pt x="520097" y="110202"/>
                                </a:lnTo>
                                <a:lnTo>
                                  <a:pt x="520164" y="110173"/>
                                </a:lnTo>
                                <a:lnTo>
                                  <a:pt x="520231" y="110143"/>
                                </a:lnTo>
                                <a:lnTo>
                                  <a:pt x="520298" y="110113"/>
                                </a:lnTo>
                                <a:lnTo>
                                  <a:pt x="520364" y="110084"/>
                                </a:lnTo>
                                <a:lnTo>
                                  <a:pt x="520431" y="110054"/>
                                </a:lnTo>
                                <a:lnTo>
                                  <a:pt x="520498" y="110024"/>
                                </a:lnTo>
                                <a:lnTo>
                                  <a:pt x="520565" y="109994"/>
                                </a:lnTo>
                                <a:lnTo>
                                  <a:pt x="520632" y="109965"/>
                                </a:lnTo>
                                <a:lnTo>
                                  <a:pt x="520698" y="109935"/>
                                </a:lnTo>
                                <a:lnTo>
                                  <a:pt x="520765" y="109905"/>
                                </a:lnTo>
                                <a:lnTo>
                                  <a:pt x="520832" y="109875"/>
                                </a:lnTo>
                                <a:lnTo>
                                  <a:pt x="520899" y="109846"/>
                                </a:lnTo>
                                <a:lnTo>
                                  <a:pt x="520966" y="109816"/>
                                </a:lnTo>
                                <a:lnTo>
                                  <a:pt x="521032" y="109786"/>
                                </a:lnTo>
                                <a:lnTo>
                                  <a:pt x="521099" y="109756"/>
                                </a:lnTo>
                                <a:lnTo>
                                  <a:pt x="521166" y="109726"/>
                                </a:lnTo>
                                <a:lnTo>
                                  <a:pt x="521233" y="109696"/>
                                </a:lnTo>
                                <a:lnTo>
                                  <a:pt x="521300" y="109667"/>
                                </a:lnTo>
                                <a:lnTo>
                                  <a:pt x="521366" y="109637"/>
                                </a:lnTo>
                                <a:lnTo>
                                  <a:pt x="521433" y="109607"/>
                                </a:lnTo>
                                <a:lnTo>
                                  <a:pt x="521500" y="109577"/>
                                </a:lnTo>
                                <a:lnTo>
                                  <a:pt x="521567" y="109547"/>
                                </a:lnTo>
                                <a:lnTo>
                                  <a:pt x="521633" y="109517"/>
                                </a:lnTo>
                                <a:lnTo>
                                  <a:pt x="521700" y="109487"/>
                                </a:lnTo>
                                <a:lnTo>
                                  <a:pt x="521767" y="109457"/>
                                </a:lnTo>
                                <a:lnTo>
                                  <a:pt x="521834" y="109427"/>
                                </a:lnTo>
                                <a:lnTo>
                                  <a:pt x="521901" y="109397"/>
                                </a:lnTo>
                                <a:lnTo>
                                  <a:pt x="521967" y="109367"/>
                                </a:lnTo>
                                <a:lnTo>
                                  <a:pt x="522034" y="109337"/>
                                </a:lnTo>
                                <a:lnTo>
                                  <a:pt x="522101" y="109307"/>
                                </a:lnTo>
                                <a:lnTo>
                                  <a:pt x="522168" y="109277"/>
                                </a:lnTo>
                                <a:lnTo>
                                  <a:pt x="522235" y="109247"/>
                                </a:lnTo>
                                <a:lnTo>
                                  <a:pt x="522301" y="109217"/>
                                </a:lnTo>
                                <a:lnTo>
                                  <a:pt x="522368" y="109187"/>
                                </a:lnTo>
                                <a:lnTo>
                                  <a:pt x="522435" y="109156"/>
                                </a:lnTo>
                                <a:lnTo>
                                  <a:pt x="522502" y="109126"/>
                                </a:lnTo>
                                <a:lnTo>
                                  <a:pt x="522569" y="109096"/>
                                </a:lnTo>
                                <a:lnTo>
                                  <a:pt x="522635" y="109066"/>
                                </a:lnTo>
                                <a:lnTo>
                                  <a:pt x="522702" y="109036"/>
                                </a:lnTo>
                                <a:lnTo>
                                  <a:pt x="522769" y="109006"/>
                                </a:lnTo>
                                <a:lnTo>
                                  <a:pt x="522836" y="108975"/>
                                </a:lnTo>
                                <a:lnTo>
                                  <a:pt x="522902" y="108945"/>
                                </a:lnTo>
                                <a:lnTo>
                                  <a:pt x="522969" y="108915"/>
                                </a:lnTo>
                                <a:lnTo>
                                  <a:pt x="523036" y="108885"/>
                                </a:lnTo>
                                <a:lnTo>
                                  <a:pt x="523103" y="108855"/>
                                </a:lnTo>
                                <a:lnTo>
                                  <a:pt x="523170" y="108824"/>
                                </a:lnTo>
                                <a:lnTo>
                                  <a:pt x="523236" y="108794"/>
                                </a:lnTo>
                                <a:lnTo>
                                  <a:pt x="523303" y="108764"/>
                                </a:lnTo>
                                <a:lnTo>
                                  <a:pt x="523370" y="108733"/>
                                </a:lnTo>
                                <a:lnTo>
                                  <a:pt x="523437" y="108703"/>
                                </a:lnTo>
                                <a:lnTo>
                                  <a:pt x="523504" y="108673"/>
                                </a:lnTo>
                                <a:lnTo>
                                  <a:pt x="523570" y="108642"/>
                                </a:lnTo>
                                <a:lnTo>
                                  <a:pt x="523637" y="108612"/>
                                </a:lnTo>
                                <a:lnTo>
                                  <a:pt x="523704" y="108582"/>
                                </a:lnTo>
                                <a:lnTo>
                                  <a:pt x="523771" y="108551"/>
                                </a:lnTo>
                                <a:lnTo>
                                  <a:pt x="523838" y="108521"/>
                                </a:lnTo>
                                <a:lnTo>
                                  <a:pt x="523904" y="108490"/>
                                </a:lnTo>
                                <a:lnTo>
                                  <a:pt x="523971" y="108460"/>
                                </a:lnTo>
                                <a:lnTo>
                                  <a:pt x="524038" y="108429"/>
                                </a:lnTo>
                                <a:lnTo>
                                  <a:pt x="524105" y="108399"/>
                                </a:lnTo>
                                <a:lnTo>
                                  <a:pt x="524172" y="108369"/>
                                </a:lnTo>
                                <a:lnTo>
                                  <a:pt x="524238" y="108338"/>
                                </a:lnTo>
                                <a:lnTo>
                                  <a:pt x="524305" y="108308"/>
                                </a:lnTo>
                                <a:lnTo>
                                  <a:pt x="524372" y="108277"/>
                                </a:lnTo>
                                <a:lnTo>
                                  <a:pt x="524439" y="108246"/>
                                </a:lnTo>
                                <a:lnTo>
                                  <a:pt x="524505" y="108216"/>
                                </a:lnTo>
                                <a:lnTo>
                                  <a:pt x="524572" y="108185"/>
                                </a:lnTo>
                                <a:lnTo>
                                  <a:pt x="524639" y="108155"/>
                                </a:lnTo>
                                <a:lnTo>
                                  <a:pt x="524706" y="108124"/>
                                </a:lnTo>
                                <a:lnTo>
                                  <a:pt x="524773" y="108094"/>
                                </a:lnTo>
                                <a:lnTo>
                                  <a:pt x="524839" y="108063"/>
                                </a:lnTo>
                                <a:lnTo>
                                  <a:pt x="524906" y="108032"/>
                                </a:lnTo>
                                <a:lnTo>
                                  <a:pt x="524973" y="108002"/>
                                </a:lnTo>
                                <a:lnTo>
                                  <a:pt x="525040" y="107971"/>
                                </a:lnTo>
                                <a:lnTo>
                                  <a:pt x="525107" y="107940"/>
                                </a:lnTo>
                                <a:lnTo>
                                  <a:pt x="525173" y="107910"/>
                                </a:lnTo>
                                <a:lnTo>
                                  <a:pt x="525240" y="107879"/>
                                </a:lnTo>
                                <a:lnTo>
                                  <a:pt x="525307" y="107848"/>
                                </a:lnTo>
                                <a:lnTo>
                                  <a:pt x="525374" y="107817"/>
                                </a:lnTo>
                                <a:lnTo>
                                  <a:pt x="525441" y="107787"/>
                                </a:lnTo>
                                <a:lnTo>
                                  <a:pt x="525507" y="107756"/>
                                </a:lnTo>
                                <a:lnTo>
                                  <a:pt x="525574" y="107725"/>
                                </a:lnTo>
                                <a:lnTo>
                                  <a:pt x="525641" y="107694"/>
                                </a:lnTo>
                                <a:lnTo>
                                  <a:pt x="525708" y="107664"/>
                                </a:lnTo>
                                <a:lnTo>
                                  <a:pt x="525774" y="107633"/>
                                </a:lnTo>
                                <a:lnTo>
                                  <a:pt x="525841" y="107602"/>
                                </a:lnTo>
                                <a:lnTo>
                                  <a:pt x="525908" y="107571"/>
                                </a:lnTo>
                                <a:lnTo>
                                  <a:pt x="525975" y="107540"/>
                                </a:lnTo>
                                <a:lnTo>
                                  <a:pt x="526042" y="107509"/>
                                </a:lnTo>
                                <a:lnTo>
                                  <a:pt x="526108" y="107478"/>
                                </a:lnTo>
                                <a:lnTo>
                                  <a:pt x="526175" y="107447"/>
                                </a:lnTo>
                                <a:lnTo>
                                  <a:pt x="526242" y="107417"/>
                                </a:lnTo>
                                <a:lnTo>
                                  <a:pt x="526309" y="107386"/>
                                </a:lnTo>
                                <a:lnTo>
                                  <a:pt x="526376" y="107355"/>
                                </a:lnTo>
                                <a:lnTo>
                                  <a:pt x="526442" y="107324"/>
                                </a:lnTo>
                                <a:lnTo>
                                  <a:pt x="526509" y="107293"/>
                                </a:lnTo>
                                <a:lnTo>
                                  <a:pt x="526576" y="107262"/>
                                </a:lnTo>
                                <a:lnTo>
                                  <a:pt x="526643" y="107231"/>
                                </a:lnTo>
                                <a:lnTo>
                                  <a:pt x="526710" y="107200"/>
                                </a:lnTo>
                                <a:lnTo>
                                  <a:pt x="526776" y="107169"/>
                                </a:lnTo>
                                <a:lnTo>
                                  <a:pt x="526843" y="107138"/>
                                </a:lnTo>
                                <a:lnTo>
                                  <a:pt x="526910" y="107107"/>
                                </a:lnTo>
                                <a:lnTo>
                                  <a:pt x="526977" y="107075"/>
                                </a:lnTo>
                                <a:lnTo>
                                  <a:pt x="527043" y="107044"/>
                                </a:lnTo>
                                <a:lnTo>
                                  <a:pt x="527110" y="107013"/>
                                </a:lnTo>
                                <a:lnTo>
                                  <a:pt x="527177" y="106982"/>
                                </a:lnTo>
                                <a:lnTo>
                                  <a:pt x="527244" y="106951"/>
                                </a:lnTo>
                                <a:lnTo>
                                  <a:pt x="527311" y="106920"/>
                                </a:lnTo>
                                <a:lnTo>
                                  <a:pt x="527377" y="106889"/>
                                </a:lnTo>
                                <a:lnTo>
                                  <a:pt x="527444" y="106858"/>
                                </a:lnTo>
                                <a:lnTo>
                                  <a:pt x="527511" y="106826"/>
                                </a:lnTo>
                                <a:lnTo>
                                  <a:pt x="527578" y="106795"/>
                                </a:lnTo>
                                <a:lnTo>
                                  <a:pt x="527645" y="106764"/>
                                </a:lnTo>
                                <a:lnTo>
                                  <a:pt x="527711" y="106733"/>
                                </a:lnTo>
                                <a:lnTo>
                                  <a:pt x="527778" y="106701"/>
                                </a:lnTo>
                                <a:lnTo>
                                  <a:pt x="527845" y="106670"/>
                                </a:lnTo>
                                <a:lnTo>
                                  <a:pt x="527912" y="106639"/>
                                </a:lnTo>
                                <a:lnTo>
                                  <a:pt x="527979" y="106608"/>
                                </a:lnTo>
                                <a:lnTo>
                                  <a:pt x="528045" y="106576"/>
                                </a:lnTo>
                                <a:lnTo>
                                  <a:pt x="528112" y="106545"/>
                                </a:lnTo>
                                <a:lnTo>
                                  <a:pt x="528179" y="106514"/>
                                </a:lnTo>
                                <a:lnTo>
                                  <a:pt x="528246" y="106482"/>
                                </a:lnTo>
                                <a:lnTo>
                                  <a:pt x="528313" y="106451"/>
                                </a:lnTo>
                                <a:lnTo>
                                  <a:pt x="528379" y="106420"/>
                                </a:lnTo>
                                <a:lnTo>
                                  <a:pt x="528446" y="106388"/>
                                </a:lnTo>
                                <a:lnTo>
                                  <a:pt x="528513" y="106357"/>
                                </a:lnTo>
                                <a:lnTo>
                                  <a:pt x="528580" y="106325"/>
                                </a:lnTo>
                                <a:lnTo>
                                  <a:pt x="528646" y="106294"/>
                                </a:lnTo>
                                <a:lnTo>
                                  <a:pt x="528713" y="106262"/>
                                </a:lnTo>
                                <a:lnTo>
                                  <a:pt x="528780" y="106231"/>
                                </a:lnTo>
                                <a:lnTo>
                                  <a:pt x="528847" y="106199"/>
                                </a:lnTo>
                                <a:lnTo>
                                  <a:pt x="528914" y="106168"/>
                                </a:lnTo>
                                <a:lnTo>
                                  <a:pt x="528980" y="106136"/>
                                </a:lnTo>
                                <a:lnTo>
                                  <a:pt x="529047" y="106105"/>
                                </a:lnTo>
                                <a:lnTo>
                                  <a:pt x="529114" y="106073"/>
                                </a:lnTo>
                                <a:lnTo>
                                  <a:pt x="529181" y="106042"/>
                                </a:lnTo>
                                <a:lnTo>
                                  <a:pt x="529248" y="106010"/>
                                </a:lnTo>
                                <a:lnTo>
                                  <a:pt x="529314" y="105979"/>
                                </a:lnTo>
                                <a:lnTo>
                                  <a:pt x="529381" y="105947"/>
                                </a:lnTo>
                                <a:lnTo>
                                  <a:pt x="529448" y="105915"/>
                                </a:lnTo>
                                <a:lnTo>
                                  <a:pt x="529515" y="105884"/>
                                </a:lnTo>
                                <a:lnTo>
                                  <a:pt x="529582" y="105852"/>
                                </a:lnTo>
                                <a:lnTo>
                                  <a:pt x="529648" y="105821"/>
                                </a:lnTo>
                                <a:lnTo>
                                  <a:pt x="529715" y="105789"/>
                                </a:lnTo>
                                <a:lnTo>
                                  <a:pt x="529782" y="105757"/>
                                </a:lnTo>
                                <a:lnTo>
                                  <a:pt x="529849" y="105725"/>
                                </a:lnTo>
                                <a:lnTo>
                                  <a:pt x="529915" y="105694"/>
                                </a:lnTo>
                                <a:lnTo>
                                  <a:pt x="529982" y="105662"/>
                                </a:lnTo>
                                <a:lnTo>
                                  <a:pt x="530049" y="105630"/>
                                </a:lnTo>
                                <a:lnTo>
                                  <a:pt x="530116" y="105599"/>
                                </a:lnTo>
                                <a:lnTo>
                                  <a:pt x="530183" y="105567"/>
                                </a:lnTo>
                                <a:lnTo>
                                  <a:pt x="530249" y="105535"/>
                                </a:lnTo>
                                <a:lnTo>
                                  <a:pt x="530316" y="105503"/>
                                </a:lnTo>
                                <a:lnTo>
                                  <a:pt x="530383" y="105471"/>
                                </a:lnTo>
                                <a:lnTo>
                                  <a:pt x="530450" y="105439"/>
                                </a:lnTo>
                                <a:lnTo>
                                  <a:pt x="530517" y="105408"/>
                                </a:lnTo>
                                <a:lnTo>
                                  <a:pt x="530583" y="105376"/>
                                </a:lnTo>
                                <a:lnTo>
                                  <a:pt x="530650" y="105344"/>
                                </a:lnTo>
                                <a:lnTo>
                                  <a:pt x="530717" y="105312"/>
                                </a:lnTo>
                                <a:lnTo>
                                  <a:pt x="530784" y="105280"/>
                                </a:lnTo>
                                <a:lnTo>
                                  <a:pt x="530851" y="105248"/>
                                </a:lnTo>
                                <a:lnTo>
                                  <a:pt x="530917" y="105216"/>
                                </a:lnTo>
                                <a:lnTo>
                                  <a:pt x="530984" y="105184"/>
                                </a:lnTo>
                                <a:lnTo>
                                  <a:pt x="531051" y="105152"/>
                                </a:lnTo>
                                <a:lnTo>
                                  <a:pt x="531118" y="105120"/>
                                </a:lnTo>
                                <a:lnTo>
                                  <a:pt x="531185" y="105088"/>
                                </a:lnTo>
                                <a:lnTo>
                                  <a:pt x="531251" y="105056"/>
                                </a:lnTo>
                                <a:lnTo>
                                  <a:pt x="531318" y="105024"/>
                                </a:lnTo>
                                <a:lnTo>
                                  <a:pt x="531385" y="104992"/>
                                </a:lnTo>
                                <a:lnTo>
                                  <a:pt x="531452" y="104960"/>
                                </a:lnTo>
                                <a:lnTo>
                                  <a:pt x="531518" y="104928"/>
                                </a:lnTo>
                                <a:lnTo>
                                  <a:pt x="531585" y="104896"/>
                                </a:lnTo>
                                <a:lnTo>
                                  <a:pt x="531652" y="104864"/>
                                </a:lnTo>
                                <a:lnTo>
                                  <a:pt x="531719" y="104832"/>
                                </a:lnTo>
                                <a:lnTo>
                                  <a:pt x="531786" y="104800"/>
                                </a:lnTo>
                                <a:lnTo>
                                  <a:pt x="531852" y="104768"/>
                                </a:lnTo>
                                <a:lnTo>
                                  <a:pt x="531919" y="104735"/>
                                </a:lnTo>
                                <a:lnTo>
                                  <a:pt x="531986" y="104703"/>
                                </a:lnTo>
                                <a:lnTo>
                                  <a:pt x="532053" y="104671"/>
                                </a:lnTo>
                                <a:lnTo>
                                  <a:pt x="532120" y="104639"/>
                                </a:lnTo>
                                <a:lnTo>
                                  <a:pt x="532186" y="104607"/>
                                </a:lnTo>
                                <a:lnTo>
                                  <a:pt x="532253" y="104574"/>
                                </a:lnTo>
                                <a:lnTo>
                                  <a:pt x="532320" y="104542"/>
                                </a:lnTo>
                                <a:lnTo>
                                  <a:pt x="532387" y="104510"/>
                                </a:lnTo>
                                <a:lnTo>
                                  <a:pt x="532454" y="104478"/>
                                </a:lnTo>
                                <a:lnTo>
                                  <a:pt x="532520" y="104445"/>
                                </a:lnTo>
                                <a:lnTo>
                                  <a:pt x="532587" y="104413"/>
                                </a:lnTo>
                                <a:lnTo>
                                  <a:pt x="532654" y="104381"/>
                                </a:lnTo>
                                <a:lnTo>
                                  <a:pt x="532721" y="104348"/>
                                </a:lnTo>
                                <a:lnTo>
                                  <a:pt x="532787" y="104316"/>
                                </a:lnTo>
                                <a:lnTo>
                                  <a:pt x="532854" y="104284"/>
                                </a:lnTo>
                                <a:lnTo>
                                  <a:pt x="532921" y="104251"/>
                                </a:lnTo>
                                <a:lnTo>
                                  <a:pt x="532988" y="104219"/>
                                </a:lnTo>
                                <a:lnTo>
                                  <a:pt x="533055" y="104187"/>
                                </a:lnTo>
                                <a:lnTo>
                                  <a:pt x="533121" y="104154"/>
                                </a:lnTo>
                                <a:lnTo>
                                  <a:pt x="533188" y="104122"/>
                                </a:lnTo>
                                <a:lnTo>
                                  <a:pt x="533255" y="104089"/>
                                </a:lnTo>
                                <a:lnTo>
                                  <a:pt x="533322" y="104057"/>
                                </a:lnTo>
                                <a:lnTo>
                                  <a:pt x="533389" y="104024"/>
                                </a:lnTo>
                                <a:lnTo>
                                  <a:pt x="533455" y="103992"/>
                                </a:lnTo>
                                <a:lnTo>
                                  <a:pt x="533522" y="103959"/>
                                </a:lnTo>
                                <a:lnTo>
                                  <a:pt x="533589" y="103927"/>
                                </a:lnTo>
                                <a:lnTo>
                                  <a:pt x="533656" y="103894"/>
                                </a:lnTo>
                                <a:lnTo>
                                  <a:pt x="533723" y="103862"/>
                                </a:lnTo>
                                <a:lnTo>
                                  <a:pt x="533789" y="103829"/>
                                </a:lnTo>
                                <a:lnTo>
                                  <a:pt x="533856" y="103797"/>
                                </a:lnTo>
                                <a:lnTo>
                                  <a:pt x="533923" y="103764"/>
                                </a:lnTo>
                                <a:lnTo>
                                  <a:pt x="533990" y="103731"/>
                                </a:lnTo>
                                <a:lnTo>
                                  <a:pt x="534057" y="103699"/>
                                </a:lnTo>
                                <a:lnTo>
                                  <a:pt x="534123" y="103666"/>
                                </a:lnTo>
                                <a:lnTo>
                                  <a:pt x="534190" y="103633"/>
                                </a:lnTo>
                                <a:lnTo>
                                  <a:pt x="534257" y="103601"/>
                                </a:lnTo>
                                <a:lnTo>
                                  <a:pt x="534324" y="103568"/>
                                </a:lnTo>
                                <a:lnTo>
                                  <a:pt x="534390" y="103535"/>
                                </a:lnTo>
                                <a:lnTo>
                                  <a:pt x="534457" y="103503"/>
                                </a:lnTo>
                                <a:lnTo>
                                  <a:pt x="534524" y="103470"/>
                                </a:lnTo>
                                <a:lnTo>
                                  <a:pt x="534591" y="103437"/>
                                </a:lnTo>
                                <a:lnTo>
                                  <a:pt x="534658" y="103404"/>
                                </a:lnTo>
                                <a:lnTo>
                                  <a:pt x="534724" y="103372"/>
                                </a:lnTo>
                                <a:lnTo>
                                  <a:pt x="534791" y="103339"/>
                                </a:lnTo>
                                <a:lnTo>
                                  <a:pt x="534858" y="103306"/>
                                </a:lnTo>
                                <a:lnTo>
                                  <a:pt x="534925" y="103273"/>
                                </a:lnTo>
                                <a:lnTo>
                                  <a:pt x="534992" y="103240"/>
                                </a:lnTo>
                                <a:lnTo>
                                  <a:pt x="535058" y="103207"/>
                                </a:lnTo>
                                <a:lnTo>
                                  <a:pt x="535125" y="103175"/>
                                </a:lnTo>
                                <a:lnTo>
                                  <a:pt x="535192" y="103142"/>
                                </a:lnTo>
                                <a:lnTo>
                                  <a:pt x="535259" y="103109"/>
                                </a:lnTo>
                                <a:lnTo>
                                  <a:pt x="535326" y="103076"/>
                                </a:lnTo>
                                <a:lnTo>
                                  <a:pt x="535392" y="103043"/>
                                </a:lnTo>
                                <a:lnTo>
                                  <a:pt x="535459" y="103010"/>
                                </a:lnTo>
                                <a:lnTo>
                                  <a:pt x="535526" y="102977"/>
                                </a:lnTo>
                                <a:lnTo>
                                  <a:pt x="535593" y="102944"/>
                                </a:lnTo>
                                <a:lnTo>
                                  <a:pt x="535659" y="102911"/>
                                </a:lnTo>
                                <a:lnTo>
                                  <a:pt x="535726" y="102878"/>
                                </a:lnTo>
                                <a:lnTo>
                                  <a:pt x="535793" y="102845"/>
                                </a:lnTo>
                                <a:lnTo>
                                  <a:pt x="535860" y="102812"/>
                                </a:lnTo>
                                <a:lnTo>
                                  <a:pt x="535927" y="102779"/>
                                </a:lnTo>
                                <a:lnTo>
                                  <a:pt x="535993" y="102746"/>
                                </a:lnTo>
                                <a:lnTo>
                                  <a:pt x="536060" y="102713"/>
                                </a:lnTo>
                                <a:lnTo>
                                  <a:pt x="536127" y="102680"/>
                                </a:lnTo>
                                <a:lnTo>
                                  <a:pt x="536194" y="102647"/>
                                </a:lnTo>
                                <a:lnTo>
                                  <a:pt x="536261" y="102614"/>
                                </a:lnTo>
                                <a:lnTo>
                                  <a:pt x="536327" y="102580"/>
                                </a:lnTo>
                                <a:lnTo>
                                  <a:pt x="536394" y="102547"/>
                                </a:lnTo>
                                <a:lnTo>
                                  <a:pt x="536461" y="102514"/>
                                </a:lnTo>
                                <a:lnTo>
                                  <a:pt x="536528" y="102481"/>
                                </a:lnTo>
                                <a:lnTo>
                                  <a:pt x="536595" y="102448"/>
                                </a:lnTo>
                                <a:lnTo>
                                  <a:pt x="536661" y="102414"/>
                                </a:lnTo>
                                <a:lnTo>
                                  <a:pt x="536728" y="102381"/>
                                </a:lnTo>
                                <a:lnTo>
                                  <a:pt x="536795" y="102348"/>
                                </a:lnTo>
                                <a:lnTo>
                                  <a:pt x="536862" y="102315"/>
                                </a:lnTo>
                                <a:lnTo>
                                  <a:pt x="536928" y="102281"/>
                                </a:lnTo>
                                <a:lnTo>
                                  <a:pt x="536995" y="102248"/>
                                </a:lnTo>
                                <a:lnTo>
                                  <a:pt x="537062" y="102215"/>
                                </a:lnTo>
                                <a:lnTo>
                                  <a:pt x="537129" y="102182"/>
                                </a:lnTo>
                                <a:lnTo>
                                  <a:pt x="537196" y="102148"/>
                                </a:lnTo>
                                <a:lnTo>
                                  <a:pt x="537262" y="102115"/>
                                </a:lnTo>
                                <a:lnTo>
                                  <a:pt x="537329" y="102081"/>
                                </a:lnTo>
                                <a:lnTo>
                                  <a:pt x="537396" y="102048"/>
                                </a:lnTo>
                                <a:lnTo>
                                  <a:pt x="537463" y="102015"/>
                                </a:lnTo>
                                <a:lnTo>
                                  <a:pt x="537530" y="101981"/>
                                </a:lnTo>
                                <a:lnTo>
                                  <a:pt x="537596" y="101948"/>
                                </a:lnTo>
                                <a:lnTo>
                                  <a:pt x="537663" y="101914"/>
                                </a:lnTo>
                                <a:lnTo>
                                  <a:pt x="537730" y="101881"/>
                                </a:lnTo>
                                <a:lnTo>
                                  <a:pt x="537797" y="101847"/>
                                </a:lnTo>
                                <a:lnTo>
                                  <a:pt x="537864" y="101814"/>
                                </a:lnTo>
                                <a:lnTo>
                                  <a:pt x="537930" y="101780"/>
                                </a:lnTo>
                                <a:lnTo>
                                  <a:pt x="537997" y="101747"/>
                                </a:lnTo>
                                <a:lnTo>
                                  <a:pt x="538064" y="101713"/>
                                </a:lnTo>
                                <a:lnTo>
                                  <a:pt x="538131" y="101680"/>
                                </a:lnTo>
                                <a:lnTo>
                                  <a:pt x="538198" y="101646"/>
                                </a:lnTo>
                                <a:lnTo>
                                  <a:pt x="538264" y="101613"/>
                                </a:lnTo>
                                <a:lnTo>
                                  <a:pt x="538331" y="101579"/>
                                </a:lnTo>
                                <a:lnTo>
                                  <a:pt x="538398" y="101546"/>
                                </a:lnTo>
                                <a:lnTo>
                                  <a:pt x="538465" y="101512"/>
                                </a:lnTo>
                                <a:lnTo>
                                  <a:pt x="538531" y="101478"/>
                                </a:lnTo>
                                <a:lnTo>
                                  <a:pt x="538598" y="101445"/>
                                </a:lnTo>
                                <a:lnTo>
                                  <a:pt x="538665" y="101411"/>
                                </a:lnTo>
                                <a:lnTo>
                                  <a:pt x="538732" y="101377"/>
                                </a:lnTo>
                                <a:lnTo>
                                  <a:pt x="538799" y="101344"/>
                                </a:lnTo>
                                <a:lnTo>
                                  <a:pt x="538865" y="101310"/>
                                </a:lnTo>
                                <a:lnTo>
                                  <a:pt x="538932" y="101276"/>
                                </a:lnTo>
                                <a:lnTo>
                                  <a:pt x="538999" y="101242"/>
                                </a:lnTo>
                                <a:lnTo>
                                  <a:pt x="539066" y="101209"/>
                                </a:lnTo>
                                <a:lnTo>
                                  <a:pt x="539133" y="101175"/>
                                </a:lnTo>
                                <a:lnTo>
                                  <a:pt x="539199" y="101141"/>
                                </a:lnTo>
                                <a:lnTo>
                                  <a:pt x="539266" y="101107"/>
                                </a:lnTo>
                                <a:lnTo>
                                  <a:pt x="539333" y="101073"/>
                                </a:lnTo>
                                <a:lnTo>
                                  <a:pt x="539400" y="101039"/>
                                </a:lnTo>
                                <a:lnTo>
                                  <a:pt x="539467" y="101006"/>
                                </a:lnTo>
                                <a:lnTo>
                                  <a:pt x="539533" y="100972"/>
                                </a:lnTo>
                                <a:lnTo>
                                  <a:pt x="539600" y="100938"/>
                                </a:lnTo>
                                <a:lnTo>
                                  <a:pt x="539667" y="100904"/>
                                </a:lnTo>
                                <a:lnTo>
                                  <a:pt x="539734" y="100870"/>
                                </a:lnTo>
                                <a:lnTo>
                                  <a:pt x="539800" y="100836"/>
                                </a:lnTo>
                                <a:lnTo>
                                  <a:pt x="539867" y="100802"/>
                                </a:lnTo>
                                <a:lnTo>
                                  <a:pt x="539934" y="100768"/>
                                </a:lnTo>
                                <a:lnTo>
                                  <a:pt x="540001" y="100734"/>
                                </a:lnTo>
                                <a:lnTo>
                                  <a:pt x="540068" y="100700"/>
                                </a:lnTo>
                                <a:lnTo>
                                  <a:pt x="540134" y="100666"/>
                                </a:lnTo>
                                <a:lnTo>
                                  <a:pt x="540201" y="100632"/>
                                </a:lnTo>
                                <a:lnTo>
                                  <a:pt x="540268" y="100598"/>
                                </a:lnTo>
                                <a:lnTo>
                                  <a:pt x="540335" y="100564"/>
                                </a:lnTo>
                                <a:lnTo>
                                  <a:pt x="540402" y="100530"/>
                                </a:lnTo>
                                <a:lnTo>
                                  <a:pt x="540468" y="100496"/>
                                </a:lnTo>
                                <a:lnTo>
                                  <a:pt x="540535" y="100462"/>
                                </a:lnTo>
                                <a:lnTo>
                                  <a:pt x="540602" y="100428"/>
                                </a:lnTo>
                                <a:lnTo>
                                  <a:pt x="540669" y="100394"/>
                                </a:lnTo>
                                <a:lnTo>
                                  <a:pt x="540736" y="100359"/>
                                </a:lnTo>
                                <a:lnTo>
                                  <a:pt x="540802" y="100325"/>
                                </a:lnTo>
                                <a:lnTo>
                                  <a:pt x="540869" y="100291"/>
                                </a:lnTo>
                                <a:lnTo>
                                  <a:pt x="540936" y="100257"/>
                                </a:lnTo>
                                <a:lnTo>
                                  <a:pt x="541003" y="100223"/>
                                </a:lnTo>
                                <a:lnTo>
                                  <a:pt x="541070" y="100188"/>
                                </a:lnTo>
                                <a:lnTo>
                                  <a:pt x="541136" y="100154"/>
                                </a:lnTo>
                                <a:lnTo>
                                  <a:pt x="541203" y="100120"/>
                                </a:lnTo>
                                <a:lnTo>
                                  <a:pt x="541270" y="100086"/>
                                </a:lnTo>
                                <a:lnTo>
                                  <a:pt x="541337" y="100051"/>
                                </a:lnTo>
                                <a:lnTo>
                                  <a:pt x="541403" y="100017"/>
                                </a:lnTo>
                                <a:lnTo>
                                  <a:pt x="541470" y="99983"/>
                                </a:lnTo>
                                <a:lnTo>
                                  <a:pt x="541537" y="99948"/>
                                </a:lnTo>
                                <a:lnTo>
                                  <a:pt x="541604" y="99914"/>
                                </a:lnTo>
                                <a:lnTo>
                                  <a:pt x="541671" y="99880"/>
                                </a:lnTo>
                                <a:lnTo>
                                  <a:pt x="541737" y="99845"/>
                                </a:lnTo>
                                <a:lnTo>
                                  <a:pt x="541804" y="99811"/>
                                </a:lnTo>
                                <a:lnTo>
                                  <a:pt x="541871" y="99776"/>
                                </a:lnTo>
                                <a:lnTo>
                                  <a:pt x="541938" y="99742"/>
                                </a:lnTo>
                                <a:lnTo>
                                  <a:pt x="542005" y="99708"/>
                                </a:lnTo>
                                <a:lnTo>
                                  <a:pt x="542071" y="99673"/>
                                </a:lnTo>
                                <a:lnTo>
                                  <a:pt x="542138" y="99639"/>
                                </a:lnTo>
                                <a:lnTo>
                                  <a:pt x="542205" y="99604"/>
                                </a:lnTo>
                                <a:lnTo>
                                  <a:pt x="542272" y="99570"/>
                                </a:lnTo>
                                <a:lnTo>
                                  <a:pt x="542339" y="99535"/>
                                </a:lnTo>
                                <a:lnTo>
                                  <a:pt x="542405" y="99501"/>
                                </a:lnTo>
                                <a:lnTo>
                                  <a:pt x="542472" y="99466"/>
                                </a:lnTo>
                                <a:lnTo>
                                  <a:pt x="542539" y="99431"/>
                                </a:lnTo>
                                <a:lnTo>
                                  <a:pt x="542606" y="99397"/>
                                </a:lnTo>
                                <a:lnTo>
                                  <a:pt x="542672" y="99362"/>
                                </a:lnTo>
                                <a:lnTo>
                                  <a:pt x="542739" y="99328"/>
                                </a:lnTo>
                                <a:lnTo>
                                  <a:pt x="542806" y="99293"/>
                                </a:lnTo>
                                <a:lnTo>
                                  <a:pt x="542873" y="99258"/>
                                </a:lnTo>
                                <a:lnTo>
                                  <a:pt x="542940" y="99224"/>
                                </a:lnTo>
                                <a:lnTo>
                                  <a:pt x="543006" y="99189"/>
                                </a:lnTo>
                                <a:lnTo>
                                  <a:pt x="543073" y="99154"/>
                                </a:lnTo>
                                <a:lnTo>
                                  <a:pt x="543140" y="99120"/>
                                </a:lnTo>
                                <a:lnTo>
                                  <a:pt x="543207" y="99085"/>
                                </a:lnTo>
                                <a:lnTo>
                                  <a:pt x="543274" y="99050"/>
                                </a:lnTo>
                                <a:lnTo>
                                  <a:pt x="543340" y="99015"/>
                                </a:lnTo>
                                <a:lnTo>
                                  <a:pt x="543407" y="98981"/>
                                </a:lnTo>
                                <a:lnTo>
                                  <a:pt x="543474" y="98946"/>
                                </a:lnTo>
                                <a:lnTo>
                                  <a:pt x="543541" y="98911"/>
                                </a:lnTo>
                                <a:lnTo>
                                  <a:pt x="543608" y="98876"/>
                                </a:lnTo>
                                <a:lnTo>
                                  <a:pt x="543674" y="98841"/>
                                </a:lnTo>
                                <a:lnTo>
                                  <a:pt x="543741" y="98806"/>
                                </a:lnTo>
                                <a:lnTo>
                                  <a:pt x="543808" y="98772"/>
                                </a:lnTo>
                                <a:lnTo>
                                  <a:pt x="543875" y="98737"/>
                                </a:lnTo>
                                <a:lnTo>
                                  <a:pt x="543942" y="98702"/>
                                </a:lnTo>
                                <a:lnTo>
                                  <a:pt x="544008" y="98667"/>
                                </a:lnTo>
                                <a:lnTo>
                                  <a:pt x="544075" y="98632"/>
                                </a:lnTo>
                                <a:lnTo>
                                  <a:pt x="544142" y="98597"/>
                                </a:lnTo>
                                <a:lnTo>
                                  <a:pt x="544209" y="98562"/>
                                </a:lnTo>
                                <a:lnTo>
                                  <a:pt x="544275" y="98527"/>
                                </a:lnTo>
                                <a:lnTo>
                                  <a:pt x="544342" y="98492"/>
                                </a:lnTo>
                                <a:lnTo>
                                  <a:pt x="544409" y="98457"/>
                                </a:lnTo>
                                <a:lnTo>
                                  <a:pt x="544476" y="98422"/>
                                </a:lnTo>
                                <a:lnTo>
                                  <a:pt x="544543" y="98387"/>
                                </a:lnTo>
                                <a:lnTo>
                                  <a:pt x="544609" y="98352"/>
                                </a:lnTo>
                                <a:lnTo>
                                  <a:pt x="544676" y="98317"/>
                                </a:lnTo>
                                <a:lnTo>
                                  <a:pt x="544743" y="98282"/>
                                </a:lnTo>
                                <a:lnTo>
                                  <a:pt x="544810" y="98247"/>
                                </a:lnTo>
                                <a:lnTo>
                                  <a:pt x="544877" y="98212"/>
                                </a:lnTo>
                                <a:lnTo>
                                  <a:pt x="544943" y="98176"/>
                                </a:lnTo>
                                <a:lnTo>
                                  <a:pt x="545010" y="98141"/>
                                </a:lnTo>
                                <a:lnTo>
                                  <a:pt x="545077" y="98106"/>
                                </a:lnTo>
                                <a:lnTo>
                                  <a:pt x="545144" y="98071"/>
                                </a:lnTo>
                                <a:lnTo>
                                  <a:pt x="545211" y="98036"/>
                                </a:lnTo>
                                <a:lnTo>
                                  <a:pt x="545277" y="98000"/>
                                </a:lnTo>
                                <a:lnTo>
                                  <a:pt x="545344" y="97965"/>
                                </a:lnTo>
                                <a:lnTo>
                                  <a:pt x="545411" y="97930"/>
                                </a:lnTo>
                                <a:lnTo>
                                  <a:pt x="545478" y="97895"/>
                                </a:lnTo>
                                <a:lnTo>
                                  <a:pt x="545544" y="97859"/>
                                </a:lnTo>
                                <a:lnTo>
                                  <a:pt x="545611" y="97824"/>
                                </a:lnTo>
                                <a:lnTo>
                                  <a:pt x="545678" y="97789"/>
                                </a:lnTo>
                                <a:lnTo>
                                  <a:pt x="545745" y="97753"/>
                                </a:lnTo>
                                <a:lnTo>
                                  <a:pt x="545812" y="97718"/>
                                </a:lnTo>
                                <a:lnTo>
                                  <a:pt x="545878" y="97683"/>
                                </a:lnTo>
                                <a:lnTo>
                                  <a:pt x="545945" y="97647"/>
                                </a:lnTo>
                                <a:lnTo>
                                  <a:pt x="546012" y="97612"/>
                                </a:lnTo>
                                <a:lnTo>
                                  <a:pt x="546079" y="97577"/>
                                </a:lnTo>
                                <a:lnTo>
                                  <a:pt x="546146" y="97541"/>
                                </a:lnTo>
                                <a:lnTo>
                                  <a:pt x="546212" y="97506"/>
                                </a:lnTo>
                                <a:lnTo>
                                  <a:pt x="546279" y="97470"/>
                                </a:lnTo>
                                <a:lnTo>
                                  <a:pt x="546346" y="97435"/>
                                </a:lnTo>
                                <a:lnTo>
                                  <a:pt x="546413" y="97399"/>
                                </a:lnTo>
                                <a:lnTo>
                                  <a:pt x="546480" y="97364"/>
                                </a:lnTo>
                                <a:lnTo>
                                  <a:pt x="546546" y="97328"/>
                                </a:lnTo>
                                <a:lnTo>
                                  <a:pt x="546613" y="97293"/>
                                </a:lnTo>
                                <a:lnTo>
                                  <a:pt x="546680" y="97257"/>
                                </a:lnTo>
                                <a:lnTo>
                                  <a:pt x="546747" y="97222"/>
                                </a:lnTo>
                                <a:lnTo>
                                  <a:pt x="546813" y="97186"/>
                                </a:lnTo>
                                <a:lnTo>
                                  <a:pt x="546880" y="97150"/>
                                </a:lnTo>
                                <a:lnTo>
                                  <a:pt x="546947" y="97115"/>
                                </a:lnTo>
                                <a:lnTo>
                                  <a:pt x="547014" y="97079"/>
                                </a:lnTo>
                                <a:lnTo>
                                  <a:pt x="547081" y="97044"/>
                                </a:lnTo>
                                <a:lnTo>
                                  <a:pt x="547147" y="97008"/>
                                </a:lnTo>
                                <a:lnTo>
                                  <a:pt x="547214" y="96972"/>
                                </a:lnTo>
                                <a:lnTo>
                                  <a:pt x="547281" y="96936"/>
                                </a:lnTo>
                                <a:lnTo>
                                  <a:pt x="547348" y="96901"/>
                                </a:lnTo>
                                <a:lnTo>
                                  <a:pt x="547415" y="96865"/>
                                </a:lnTo>
                                <a:lnTo>
                                  <a:pt x="547481" y="96829"/>
                                </a:lnTo>
                                <a:lnTo>
                                  <a:pt x="547548" y="96794"/>
                                </a:lnTo>
                                <a:lnTo>
                                  <a:pt x="547615" y="96758"/>
                                </a:lnTo>
                                <a:lnTo>
                                  <a:pt x="547682" y="96722"/>
                                </a:lnTo>
                                <a:lnTo>
                                  <a:pt x="547749" y="96686"/>
                                </a:lnTo>
                                <a:lnTo>
                                  <a:pt x="547815" y="96650"/>
                                </a:lnTo>
                                <a:lnTo>
                                  <a:pt x="547882" y="96614"/>
                                </a:lnTo>
                                <a:lnTo>
                                  <a:pt x="547949" y="96579"/>
                                </a:lnTo>
                                <a:lnTo>
                                  <a:pt x="548016" y="96543"/>
                                </a:lnTo>
                                <a:lnTo>
                                  <a:pt x="548083" y="96507"/>
                                </a:lnTo>
                                <a:lnTo>
                                  <a:pt x="548149" y="96471"/>
                                </a:lnTo>
                                <a:lnTo>
                                  <a:pt x="548216" y="96435"/>
                                </a:lnTo>
                                <a:lnTo>
                                  <a:pt x="548283" y="96399"/>
                                </a:lnTo>
                                <a:lnTo>
                                  <a:pt x="548350" y="96363"/>
                                </a:lnTo>
                                <a:lnTo>
                                  <a:pt x="548416" y="96327"/>
                                </a:lnTo>
                                <a:lnTo>
                                  <a:pt x="548483" y="96291"/>
                                </a:lnTo>
                                <a:lnTo>
                                  <a:pt x="548550" y="96255"/>
                                </a:lnTo>
                                <a:lnTo>
                                  <a:pt x="548617" y="96219"/>
                                </a:lnTo>
                                <a:lnTo>
                                  <a:pt x="548684" y="96183"/>
                                </a:lnTo>
                                <a:lnTo>
                                  <a:pt x="548750" y="96147"/>
                                </a:lnTo>
                                <a:lnTo>
                                  <a:pt x="548817" y="96111"/>
                                </a:lnTo>
                                <a:lnTo>
                                  <a:pt x="548884" y="96075"/>
                                </a:lnTo>
                                <a:lnTo>
                                  <a:pt x="548951" y="96039"/>
                                </a:lnTo>
                                <a:lnTo>
                                  <a:pt x="549018" y="96003"/>
                                </a:lnTo>
                                <a:lnTo>
                                  <a:pt x="549084" y="95967"/>
                                </a:lnTo>
                                <a:lnTo>
                                  <a:pt x="549151" y="95930"/>
                                </a:lnTo>
                                <a:lnTo>
                                  <a:pt x="549218" y="95894"/>
                                </a:lnTo>
                                <a:lnTo>
                                  <a:pt x="549285" y="95858"/>
                                </a:lnTo>
                                <a:lnTo>
                                  <a:pt x="549352" y="95822"/>
                                </a:lnTo>
                                <a:lnTo>
                                  <a:pt x="549418" y="95786"/>
                                </a:lnTo>
                                <a:lnTo>
                                  <a:pt x="549485" y="95749"/>
                                </a:lnTo>
                                <a:lnTo>
                                  <a:pt x="549552" y="95713"/>
                                </a:lnTo>
                                <a:lnTo>
                                  <a:pt x="549619" y="95677"/>
                                </a:lnTo>
                                <a:lnTo>
                                  <a:pt x="549685" y="95641"/>
                                </a:lnTo>
                                <a:lnTo>
                                  <a:pt x="549752" y="95604"/>
                                </a:lnTo>
                                <a:lnTo>
                                  <a:pt x="549819" y="95568"/>
                                </a:lnTo>
                                <a:lnTo>
                                  <a:pt x="549886" y="95532"/>
                                </a:lnTo>
                                <a:lnTo>
                                  <a:pt x="549953" y="95495"/>
                                </a:lnTo>
                                <a:lnTo>
                                  <a:pt x="550019" y="95459"/>
                                </a:lnTo>
                                <a:lnTo>
                                  <a:pt x="550086" y="95423"/>
                                </a:lnTo>
                                <a:lnTo>
                                  <a:pt x="550153" y="95386"/>
                                </a:lnTo>
                                <a:lnTo>
                                  <a:pt x="550220" y="95350"/>
                                </a:lnTo>
                                <a:lnTo>
                                  <a:pt x="550287" y="95313"/>
                                </a:lnTo>
                                <a:lnTo>
                                  <a:pt x="550353" y="95277"/>
                                </a:lnTo>
                                <a:lnTo>
                                  <a:pt x="550420" y="95240"/>
                                </a:lnTo>
                                <a:lnTo>
                                  <a:pt x="550487" y="95204"/>
                                </a:lnTo>
                                <a:lnTo>
                                  <a:pt x="550554" y="95167"/>
                                </a:lnTo>
                                <a:lnTo>
                                  <a:pt x="550621" y="95131"/>
                                </a:lnTo>
                                <a:lnTo>
                                  <a:pt x="550687" y="95094"/>
                                </a:lnTo>
                                <a:lnTo>
                                  <a:pt x="550754" y="95058"/>
                                </a:lnTo>
                                <a:lnTo>
                                  <a:pt x="550821" y="95021"/>
                                </a:lnTo>
                                <a:lnTo>
                                  <a:pt x="550888" y="94985"/>
                                </a:lnTo>
                                <a:lnTo>
                                  <a:pt x="550955" y="94948"/>
                                </a:lnTo>
                                <a:lnTo>
                                  <a:pt x="551021" y="94911"/>
                                </a:lnTo>
                                <a:lnTo>
                                  <a:pt x="551088" y="94875"/>
                                </a:lnTo>
                                <a:lnTo>
                                  <a:pt x="551155" y="94838"/>
                                </a:lnTo>
                                <a:lnTo>
                                  <a:pt x="551222" y="94802"/>
                                </a:lnTo>
                                <a:lnTo>
                                  <a:pt x="551288" y="94765"/>
                                </a:lnTo>
                                <a:lnTo>
                                  <a:pt x="551355" y="94728"/>
                                </a:lnTo>
                                <a:lnTo>
                                  <a:pt x="551422" y="94691"/>
                                </a:lnTo>
                                <a:lnTo>
                                  <a:pt x="551489" y="94655"/>
                                </a:lnTo>
                                <a:lnTo>
                                  <a:pt x="551556" y="94618"/>
                                </a:lnTo>
                                <a:lnTo>
                                  <a:pt x="551622" y="94581"/>
                                </a:lnTo>
                                <a:lnTo>
                                  <a:pt x="551689" y="94545"/>
                                </a:lnTo>
                                <a:lnTo>
                                  <a:pt x="551756" y="94508"/>
                                </a:lnTo>
                                <a:lnTo>
                                  <a:pt x="551823" y="94471"/>
                                </a:lnTo>
                                <a:lnTo>
                                  <a:pt x="551890" y="94434"/>
                                </a:lnTo>
                                <a:lnTo>
                                  <a:pt x="551956" y="94397"/>
                                </a:lnTo>
                                <a:lnTo>
                                  <a:pt x="552023" y="94360"/>
                                </a:lnTo>
                                <a:lnTo>
                                  <a:pt x="552090" y="94324"/>
                                </a:lnTo>
                                <a:lnTo>
                                  <a:pt x="552157" y="94287"/>
                                </a:lnTo>
                                <a:lnTo>
                                  <a:pt x="552224" y="94250"/>
                                </a:lnTo>
                                <a:lnTo>
                                  <a:pt x="552290" y="94213"/>
                                </a:lnTo>
                                <a:lnTo>
                                  <a:pt x="552357" y="94176"/>
                                </a:lnTo>
                                <a:lnTo>
                                  <a:pt x="552424" y="94139"/>
                                </a:lnTo>
                                <a:lnTo>
                                  <a:pt x="552491" y="94102"/>
                                </a:lnTo>
                                <a:lnTo>
                                  <a:pt x="552557" y="94065"/>
                                </a:lnTo>
                                <a:lnTo>
                                  <a:pt x="552624" y="94028"/>
                                </a:lnTo>
                                <a:lnTo>
                                  <a:pt x="552691" y="93991"/>
                                </a:lnTo>
                                <a:lnTo>
                                  <a:pt x="552758" y="93954"/>
                                </a:lnTo>
                                <a:lnTo>
                                  <a:pt x="552825" y="93917"/>
                                </a:lnTo>
                                <a:lnTo>
                                  <a:pt x="552891" y="93880"/>
                                </a:lnTo>
                                <a:lnTo>
                                  <a:pt x="552958" y="93843"/>
                                </a:lnTo>
                                <a:lnTo>
                                  <a:pt x="553025" y="93806"/>
                                </a:lnTo>
                                <a:lnTo>
                                  <a:pt x="553092" y="93768"/>
                                </a:lnTo>
                                <a:lnTo>
                                  <a:pt x="553159" y="93731"/>
                                </a:lnTo>
                                <a:lnTo>
                                  <a:pt x="553225" y="93694"/>
                                </a:lnTo>
                                <a:lnTo>
                                  <a:pt x="553292" y="93657"/>
                                </a:lnTo>
                                <a:lnTo>
                                  <a:pt x="553359" y="93620"/>
                                </a:lnTo>
                                <a:lnTo>
                                  <a:pt x="553426" y="93583"/>
                                </a:lnTo>
                                <a:lnTo>
                                  <a:pt x="553493" y="93545"/>
                                </a:lnTo>
                                <a:lnTo>
                                  <a:pt x="553559" y="93508"/>
                                </a:lnTo>
                                <a:lnTo>
                                  <a:pt x="553626" y="93471"/>
                                </a:lnTo>
                                <a:lnTo>
                                  <a:pt x="553693" y="93434"/>
                                </a:lnTo>
                                <a:lnTo>
                                  <a:pt x="553760" y="93396"/>
                                </a:lnTo>
                                <a:lnTo>
                                  <a:pt x="553826" y="93359"/>
                                </a:lnTo>
                                <a:lnTo>
                                  <a:pt x="553893" y="93322"/>
                                </a:lnTo>
                                <a:lnTo>
                                  <a:pt x="553960" y="93284"/>
                                </a:lnTo>
                                <a:lnTo>
                                  <a:pt x="554027" y="93247"/>
                                </a:lnTo>
                                <a:lnTo>
                                  <a:pt x="554094" y="93210"/>
                                </a:lnTo>
                                <a:lnTo>
                                  <a:pt x="554160" y="93172"/>
                                </a:lnTo>
                                <a:lnTo>
                                  <a:pt x="554227" y="93135"/>
                                </a:lnTo>
                                <a:lnTo>
                                  <a:pt x="554294" y="93097"/>
                                </a:lnTo>
                                <a:lnTo>
                                  <a:pt x="554361" y="93060"/>
                                </a:lnTo>
                                <a:lnTo>
                                  <a:pt x="554428" y="93023"/>
                                </a:lnTo>
                                <a:lnTo>
                                  <a:pt x="554494" y="92985"/>
                                </a:lnTo>
                                <a:lnTo>
                                  <a:pt x="554561" y="92948"/>
                                </a:lnTo>
                                <a:lnTo>
                                  <a:pt x="554628" y="92910"/>
                                </a:lnTo>
                                <a:lnTo>
                                  <a:pt x="554695" y="92873"/>
                                </a:lnTo>
                                <a:lnTo>
                                  <a:pt x="554762" y="92835"/>
                                </a:lnTo>
                                <a:lnTo>
                                  <a:pt x="554828" y="92797"/>
                                </a:lnTo>
                                <a:lnTo>
                                  <a:pt x="554895" y="92760"/>
                                </a:lnTo>
                                <a:lnTo>
                                  <a:pt x="554962" y="92722"/>
                                </a:lnTo>
                                <a:lnTo>
                                  <a:pt x="555029" y="92685"/>
                                </a:lnTo>
                                <a:lnTo>
                                  <a:pt x="555096" y="92647"/>
                                </a:lnTo>
                                <a:lnTo>
                                  <a:pt x="555162" y="92609"/>
                                </a:lnTo>
                                <a:lnTo>
                                  <a:pt x="555229" y="92572"/>
                                </a:lnTo>
                                <a:lnTo>
                                  <a:pt x="555296" y="92534"/>
                                </a:lnTo>
                                <a:lnTo>
                                  <a:pt x="555363" y="92496"/>
                                </a:lnTo>
                                <a:lnTo>
                                  <a:pt x="555429" y="92459"/>
                                </a:lnTo>
                                <a:lnTo>
                                  <a:pt x="555496" y="92421"/>
                                </a:lnTo>
                                <a:lnTo>
                                  <a:pt x="555563" y="92383"/>
                                </a:lnTo>
                                <a:lnTo>
                                  <a:pt x="555630" y="92346"/>
                                </a:lnTo>
                                <a:lnTo>
                                  <a:pt x="555697" y="92308"/>
                                </a:lnTo>
                                <a:lnTo>
                                  <a:pt x="555763" y="92270"/>
                                </a:lnTo>
                                <a:lnTo>
                                  <a:pt x="555830" y="92232"/>
                                </a:lnTo>
                                <a:lnTo>
                                  <a:pt x="555897" y="92194"/>
                                </a:lnTo>
                                <a:lnTo>
                                  <a:pt x="555964" y="92156"/>
                                </a:lnTo>
                                <a:lnTo>
                                  <a:pt x="556031" y="92119"/>
                                </a:lnTo>
                                <a:lnTo>
                                  <a:pt x="556097" y="92081"/>
                                </a:lnTo>
                                <a:lnTo>
                                  <a:pt x="556164" y="92043"/>
                                </a:lnTo>
                                <a:lnTo>
                                  <a:pt x="556231" y="92005"/>
                                </a:lnTo>
                                <a:lnTo>
                                  <a:pt x="556298" y="91967"/>
                                </a:lnTo>
                                <a:lnTo>
                                  <a:pt x="556365" y="91929"/>
                                </a:lnTo>
                                <a:lnTo>
                                  <a:pt x="556431" y="91891"/>
                                </a:lnTo>
                                <a:lnTo>
                                  <a:pt x="556498" y="91853"/>
                                </a:lnTo>
                                <a:lnTo>
                                  <a:pt x="556565" y="91815"/>
                                </a:lnTo>
                                <a:lnTo>
                                  <a:pt x="556632" y="91777"/>
                                </a:lnTo>
                                <a:lnTo>
                                  <a:pt x="556698" y="91739"/>
                                </a:lnTo>
                                <a:lnTo>
                                  <a:pt x="556765" y="91701"/>
                                </a:lnTo>
                                <a:lnTo>
                                  <a:pt x="556832" y="91663"/>
                                </a:lnTo>
                                <a:lnTo>
                                  <a:pt x="556899" y="91625"/>
                                </a:lnTo>
                                <a:lnTo>
                                  <a:pt x="556966" y="91587"/>
                                </a:lnTo>
                                <a:lnTo>
                                  <a:pt x="557032" y="91549"/>
                                </a:lnTo>
                                <a:lnTo>
                                  <a:pt x="557099" y="91511"/>
                                </a:lnTo>
                                <a:lnTo>
                                  <a:pt x="557166" y="91472"/>
                                </a:lnTo>
                                <a:lnTo>
                                  <a:pt x="557233" y="91434"/>
                                </a:lnTo>
                                <a:lnTo>
                                  <a:pt x="557300" y="91396"/>
                                </a:lnTo>
                                <a:lnTo>
                                  <a:pt x="557366" y="91358"/>
                                </a:lnTo>
                                <a:lnTo>
                                  <a:pt x="557433" y="91320"/>
                                </a:lnTo>
                                <a:lnTo>
                                  <a:pt x="557500" y="91281"/>
                                </a:lnTo>
                                <a:lnTo>
                                  <a:pt x="557567" y="91243"/>
                                </a:lnTo>
                                <a:lnTo>
                                  <a:pt x="557634" y="91205"/>
                                </a:lnTo>
                                <a:lnTo>
                                  <a:pt x="557700" y="91167"/>
                                </a:lnTo>
                                <a:lnTo>
                                  <a:pt x="557767" y="91128"/>
                                </a:lnTo>
                                <a:lnTo>
                                  <a:pt x="557834" y="91090"/>
                                </a:lnTo>
                                <a:lnTo>
                                  <a:pt x="557901" y="91052"/>
                                </a:lnTo>
                                <a:lnTo>
                                  <a:pt x="557968" y="91013"/>
                                </a:lnTo>
                                <a:lnTo>
                                  <a:pt x="558034" y="90975"/>
                                </a:lnTo>
                                <a:lnTo>
                                  <a:pt x="558101" y="90937"/>
                                </a:lnTo>
                                <a:lnTo>
                                  <a:pt x="558168" y="90898"/>
                                </a:lnTo>
                                <a:lnTo>
                                  <a:pt x="558235" y="90860"/>
                                </a:lnTo>
                                <a:lnTo>
                                  <a:pt x="558301" y="90821"/>
                                </a:lnTo>
                                <a:lnTo>
                                  <a:pt x="558368" y="90783"/>
                                </a:lnTo>
                                <a:lnTo>
                                  <a:pt x="558435" y="90744"/>
                                </a:lnTo>
                                <a:lnTo>
                                  <a:pt x="558502" y="90706"/>
                                </a:lnTo>
                                <a:lnTo>
                                  <a:pt x="558569" y="90667"/>
                                </a:lnTo>
                                <a:lnTo>
                                  <a:pt x="558635" y="90629"/>
                                </a:lnTo>
                                <a:lnTo>
                                  <a:pt x="558702" y="90590"/>
                                </a:lnTo>
                                <a:lnTo>
                                  <a:pt x="558769" y="90552"/>
                                </a:lnTo>
                                <a:lnTo>
                                  <a:pt x="558836" y="90513"/>
                                </a:lnTo>
                                <a:lnTo>
                                  <a:pt x="558903" y="90475"/>
                                </a:lnTo>
                                <a:lnTo>
                                  <a:pt x="558969" y="90436"/>
                                </a:lnTo>
                                <a:lnTo>
                                  <a:pt x="559036" y="90397"/>
                                </a:lnTo>
                                <a:lnTo>
                                  <a:pt x="559103" y="90359"/>
                                </a:lnTo>
                                <a:lnTo>
                                  <a:pt x="559170" y="90320"/>
                                </a:lnTo>
                                <a:lnTo>
                                  <a:pt x="559237" y="90282"/>
                                </a:lnTo>
                                <a:lnTo>
                                  <a:pt x="559303" y="90243"/>
                                </a:lnTo>
                                <a:lnTo>
                                  <a:pt x="559370" y="90204"/>
                                </a:lnTo>
                                <a:lnTo>
                                  <a:pt x="559437" y="90165"/>
                                </a:lnTo>
                                <a:lnTo>
                                  <a:pt x="559504" y="90127"/>
                                </a:lnTo>
                                <a:lnTo>
                                  <a:pt x="559570" y="90088"/>
                                </a:lnTo>
                                <a:lnTo>
                                  <a:pt x="559637" y="90049"/>
                                </a:lnTo>
                                <a:lnTo>
                                  <a:pt x="559704" y="90010"/>
                                </a:lnTo>
                                <a:lnTo>
                                  <a:pt x="559771" y="89972"/>
                                </a:lnTo>
                                <a:lnTo>
                                  <a:pt x="559838" y="89933"/>
                                </a:lnTo>
                                <a:lnTo>
                                  <a:pt x="559904" y="89894"/>
                                </a:lnTo>
                                <a:lnTo>
                                  <a:pt x="559971" y="89855"/>
                                </a:lnTo>
                                <a:lnTo>
                                  <a:pt x="560038" y="89816"/>
                                </a:lnTo>
                                <a:lnTo>
                                  <a:pt x="560105" y="89777"/>
                                </a:lnTo>
                                <a:lnTo>
                                  <a:pt x="560172" y="89738"/>
                                </a:lnTo>
                                <a:lnTo>
                                  <a:pt x="560238" y="89699"/>
                                </a:lnTo>
                                <a:lnTo>
                                  <a:pt x="560305" y="89660"/>
                                </a:lnTo>
                                <a:lnTo>
                                  <a:pt x="560372" y="89621"/>
                                </a:lnTo>
                                <a:lnTo>
                                  <a:pt x="560439" y="89582"/>
                                </a:lnTo>
                                <a:lnTo>
                                  <a:pt x="560506" y="89543"/>
                                </a:lnTo>
                                <a:lnTo>
                                  <a:pt x="560572" y="89504"/>
                                </a:lnTo>
                                <a:lnTo>
                                  <a:pt x="560639" y="89465"/>
                                </a:lnTo>
                                <a:lnTo>
                                  <a:pt x="560706" y="89426"/>
                                </a:lnTo>
                                <a:lnTo>
                                  <a:pt x="560773" y="89387"/>
                                </a:lnTo>
                                <a:lnTo>
                                  <a:pt x="560840" y="89348"/>
                                </a:lnTo>
                                <a:lnTo>
                                  <a:pt x="560906" y="89309"/>
                                </a:lnTo>
                                <a:lnTo>
                                  <a:pt x="560973" y="89270"/>
                                </a:lnTo>
                                <a:lnTo>
                                  <a:pt x="561040" y="89231"/>
                                </a:lnTo>
                                <a:lnTo>
                                  <a:pt x="561107" y="89192"/>
                                </a:lnTo>
                                <a:lnTo>
                                  <a:pt x="561173" y="89152"/>
                                </a:lnTo>
                                <a:lnTo>
                                  <a:pt x="561240" y="89113"/>
                                </a:lnTo>
                                <a:lnTo>
                                  <a:pt x="561307" y="89074"/>
                                </a:lnTo>
                                <a:lnTo>
                                  <a:pt x="561374" y="89035"/>
                                </a:lnTo>
                                <a:lnTo>
                                  <a:pt x="561441" y="88996"/>
                                </a:lnTo>
                                <a:lnTo>
                                  <a:pt x="561507" y="88956"/>
                                </a:lnTo>
                                <a:lnTo>
                                  <a:pt x="561574" y="88917"/>
                                </a:lnTo>
                                <a:lnTo>
                                  <a:pt x="561641" y="88878"/>
                                </a:lnTo>
                                <a:lnTo>
                                  <a:pt x="561708" y="88838"/>
                                </a:lnTo>
                                <a:lnTo>
                                  <a:pt x="561775" y="88799"/>
                                </a:lnTo>
                                <a:lnTo>
                                  <a:pt x="561841" y="88760"/>
                                </a:lnTo>
                                <a:lnTo>
                                  <a:pt x="561908" y="88720"/>
                                </a:lnTo>
                                <a:lnTo>
                                  <a:pt x="561975" y="88681"/>
                                </a:lnTo>
                                <a:lnTo>
                                  <a:pt x="562042" y="88642"/>
                                </a:lnTo>
                                <a:lnTo>
                                  <a:pt x="562109" y="88602"/>
                                </a:lnTo>
                                <a:lnTo>
                                  <a:pt x="562175" y="88563"/>
                                </a:lnTo>
                                <a:lnTo>
                                  <a:pt x="562242" y="88523"/>
                                </a:lnTo>
                                <a:lnTo>
                                  <a:pt x="562309" y="88484"/>
                                </a:lnTo>
                                <a:lnTo>
                                  <a:pt x="562376" y="88444"/>
                                </a:lnTo>
                                <a:lnTo>
                                  <a:pt x="562442" y="88405"/>
                                </a:lnTo>
                                <a:lnTo>
                                  <a:pt x="562509" y="88365"/>
                                </a:lnTo>
                                <a:lnTo>
                                  <a:pt x="562576" y="88326"/>
                                </a:lnTo>
                                <a:lnTo>
                                  <a:pt x="562643" y="88286"/>
                                </a:lnTo>
                                <a:lnTo>
                                  <a:pt x="562710" y="88247"/>
                                </a:lnTo>
                                <a:lnTo>
                                  <a:pt x="562776" y="88207"/>
                                </a:lnTo>
                                <a:lnTo>
                                  <a:pt x="562843" y="88167"/>
                                </a:lnTo>
                                <a:lnTo>
                                  <a:pt x="562910" y="88128"/>
                                </a:lnTo>
                                <a:lnTo>
                                  <a:pt x="562977" y="88088"/>
                                </a:lnTo>
                                <a:lnTo>
                                  <a:pt x="563044" y="88049"/>
                                </a:lnTo>
                                <a:lnTo>
                                  <a:pt x="563110" y="88009"/>
                                </a:lnTo>
                                <a:lnTo>
                                  <a:pt x="563177" y="87969"/>
                                </a:lnTo>
                                <a:lnTo>
                                  <a:pt x="563244" y="87929"/>
                                </a:lnTo>
                                <a:lnTo>
                                  <a:pt x="563311" y="87890"/>
                                </a:lnTo>
                                <a:lnTo>
                                  <a:pt x="563378" y="87850"/>
                                </a:lnTo>
                                <a:lnTo>
                                  <a:pt x="563444" y="87810"/>
                                </a:lnTo>
                                <a:lnTo>
                                  <a:pt x="563511" y="87770"/>
                                </a:lnTo>
                                <a:lnTo>
                                  <a:pt x="563578" y="87731"/>
                                </a:lnTo>
                                <a:lnTo>
                                  <a:pt x="563645" y="87691"/>
                                </a:lnTo>
                                <a:lnTo>
                                  <a:pt x="563711" y="87651"/>
                                </a:lnTo>
                                <a:lnTo>
                                  <a:pt x="563778" y="87611"/>
                                </a:lnTo>
                                <a:lnTo>
                                  <a:pt x="563845" y="87571"/>
                                </a:lnTo>
                                <a:lnTo>
                                  <a:pt x="563912" y="87531"/>
                                </a:lnTo>
                                <a:lnTo>
                                  <a:pt x="563979" y="87491"/>
                                </a:lnTo>
                                <a:lnTo>
                                  <a:pt x="564045" y="87451"/>
                                </a:lnTo>
                                <a:lnTo>
                                  <a:pt x="564112" y="87412"/>
                                </a:lnTo>
                                <a:lnTo>
                                  <a:pt x="564179" y="87372"/>
                                </a:lnTo>
                                <a:lnTo>
                                  <a:pt x="564246" y="87332"/>
                                </a:lnTo>
                                <a:lnTo>
                                  <a:pt x="564313" y="87292"/>
                                </a:lnTo>
                                <a:lnTo>
                                  <a:pt x="564379" y="87252"/>
                                </a:lnTo>
                                <a:lnTo>
                                  <a:pt x="564446" y="87212"/>
                                </a:lnTo>
                                <a:lnTo>
                                  <a:pt x="564513" y="87172"/>
                                </a:lnTo>
                                <a:lnTo>
                                  <a:pt x="564580" y="87131"/>
                                </a:lnTo>
                                <a:lnTo>
                                  <a:pt x="564647" y="87091"/>
                                </a:lnTo>
                                <a:lnTo>
                                  <a:pt x="564713" y="87051"/>
                                </a:lnTo>
                                <a:lnTo>
                                  <a:pt x="564780" y="87011"/>
                                </a:lnTo>
                                <a:lnTo>
                                  <a:pt x="564847" y="86971"/>
                                </a:lnTo>
                                <a:lnTo>
                                  <a:pt x="564914" y="86931"/>
                                </a:lnTo>
                                <a:lnTo>
                                  <a:pt x="564981" y="86891"/>
                                </a:lnTo>
                                <a:lnTo>
                                  <a:pt x="565047" y="86850"/>
                                </a:lnTo>
                                <a:lnTo>
                                  <a:pt x="565114" y="86810"/>
                                </a:lnTo>
                                <a:lnTo>
                                  <a:pt x="565181" y="86770"/>
                                </a:lnTo>
                                <a:lnTo>
                                  <a:pt x="565248" y="86730"/>
                                </a:lnTo>
                                <a:lnTo>
                                  <a:pt x="565314" y="86690"/>
                                </a:lnTo>
                                <a:lnTo>
                                  <a:pt x="565381" y="86649"/>
                                </a:lnTo>
                                <a:lnTo>
                                  <a:pt x="565448" y="86609"/>
                                </a:lnTo>
                                <a:lnTo>
                                  <a:pt x="565515" y="86569"/>
                                </a:lnTo>
                                <a:lnTo>
                                  <a:pt x="565582" y="86528"/>
                                </a:lnTo>
                                <a:lnTo>
                                  <a:pt x="565648" y="86488"/>
                                </a:lnTo>
                                <a:lnTo>
                                  <a:pt x="565715" y="86448"/>
                                </a:lnTo>
                                <a:lnTo>
                                  <a:pt x="565782" y="86407"/>
                                </a:lnTo>
                                <a:lnTo>
                                  <a:pt x="565849" y="86367"/>
                                </a:lnTo>
                                <a:lnTo>
                                  <a:pt x="565916" y="86326"/>
                                </a:lnTo>
                                <a:lnTo>
                                  <a:pt x="565982" y="86286"/>
                                </a:lnTo>
                                <a:lnTo>
                                  <a:pt x="566049" y="86245"/>
                                </a:lnTo>
                                <a:lnTo>
                                  <a:pt x="566116" y="86205"/>
                                </a:lnTo>
                                <a:lnTo>
                                  <a:pt x="566183" y="86165"/>
                                </a:lnTo>
                                <a:lnTo>
                                  <a:pt x="566250" y="86124"/>
                                </a:lnTo>
                                <a:lnTo>
                                  <a:pt x="566316" y="86083"/>
                                </a:lnTo>
                                <a:lnTo>
                                  <a:pt x="566383" y="86043"/>
                                </a:lnTo>
                                <a:lnTo>
                                  <a:pt x="566450" y="86002"/>
                                </a:lnTo>
                                <a:lnTo>
                                  <a:pt x="566517" y="85962"/>
                                </a:lnTo>
                                <a:lnTo>
                                  <a:pt x="566583" y="85921"/>
                                </a:lnTo>
                                <a:lnTo>
                                  <a:pt x="566650" y="85881"/>
                                </a:lnTo>
                                <a:lnTo>
                                  <a:pt x="566717" y="85840"/>
                                </a:lnTo>
                                <a:lnTo>
                                  <a:pt x="566784" y="85799"/>
                                </a:lnTo>
                                <a:lnTo>
                                  <a:pt x="566851" y="85759"/>
                                </a:lnTo>
                                <a:lnTo>
                                  <a:pt x="566917" y="85718"/>
                                </a:lnTo>
                                <a:lnTo>
                                  <a:pt x="566984" y="85677"/>
                                </a:lnTo>
                                <a:lnTo>
                                  <a:pt x="567051" y="85636"/>
                                </a:lnTo>
                                <a:lnTo>
                                  <a:pt x="567118" y="85596"/>
                                </a:lnTo>
                                <a:lnTo>
                                  <a:pt x="567185" y="85555"/>
                                </a:lnTo>
                                <a:lnTo>
                                  <a:pt x="567251" y="85514"/>
                                </a:lnTo>
                                <a:lnTo>
                                  <a:pt x="567318" y="85473"/>
                                </a:lnTo>
                                <a:lnTo>
                                  <a:pt x="567385" y="85433"/>
                                </a:lnTo>
                                <a:lnTo>
                                  <a:pt x="567452" y="85392"/>
                                </a:lnTo>
                                <a:lnTo>
                                  <a:pt x="567519" y="85351"/>
                                </a:lnTo>
                                <a:lnTo>
                                  <a:pt x="567585" y="85310"/>
                                </a:lnTo>
                                <a:lnTo>
                                  <a:pt x="567652" y="85269"/>
                                </a:lnTo>
                                <a:lnTo>
                                  <a:pt x="567719" y="85228"/>
                                </a:lnTo>
                                <a:lnTo>
                                  <a:pt x="567786" y="85187"/>
                                </a:lnTo>
                                <a:lnTo>
                                  <a:pt x="567853" y="85146"/>
                                </a:lnTo>
                                <a:lnTo>
                                  <a:pt x="567919" y="85105"/>
                                </a:lnTo>
                                <a:lnTo>
                                  <a:pt x="567986" y="85064"/>
                                </a:lnTo>
                                <a:lnTo>
                                  <a:pt x="568053" y="85023"/>
                                </a:lnTo>
                                <a:lnTo>
                                  <a:pt x="568120" y="84982"/>
                                </a:lnTo>
                                <a:lnTo>
                                  <a:pt x="568186" y="84941"/>
                                </a:lnTo>
                                <a:lnTo>
                                  <a:pt x="568253" y="84900"/>
                                </a:lnTo>
                                <a:lnTo>
                                  <a:pt x="568320" y="84859"/>
                                </a:lnTo>
                                <a:lnTo>
                                  <a:pt x="568387" y="84818"/>
                                </a:lnTo>
                                <a:lnTo>
                                  <a:pt x="568454" y="84777"/>
                                </a:lnTo>
                                <a:lnTo>
                                  <a:pt x="568520" y="84736"/>
                                </a:lnTo>
                                <a:lnTo>
                                  <a:pt x="568587" y="84695"/>
                                </a:lnTo>
                                <a:lnTo>
                                  <a:pt x="568654" y="84654"/>
                                </a:lnTo>
                                <a:lnTo>
                                  <a:pt x="568721" y="84613"/>
                                </a:lnTo>
                                <a:lnTo>
                                  <a:pt x="568788" y="84571"/>
                                </a:lnTo>
                                <a:lnTo>
                                  <a:pt x="568854" y="84530"/>
                                </a:lnTo>
                                <a:lnTo>
                                  <a:pt x="568921" y="84489"/>
                                </a:lnTo>
                                <a:lnTo>
                                  <a:pt x="568988" y="84448"/>
                                </a:lnTo>
                                <a:lnTo>
                                  <a:pt x="569055" y="84406"/>
                                </a:lnTo>
                                <a:lnTo>
                                  <a:pt x="569122" y="84365"/>
                                </a:lnTo>
                                <a:lnTo>
                                  <a:pt x="569188" y="84324"/>
                                </a:lnTo>
                                <a:lnTo>
                                  <a:pt x="569255" y="84282"/>
                                </a:lnTo>
                                <a:lnTo>
                                  <a:pt x="569322" y="84241"/>
                                </a:lnTo>
                                <a:lnTo>
                                  <a:pt x="569389" y="84200"/>
                                </a:lnTo>
                                <a:lnTo>
                                  <a:pt x="569455" y="84158"/>
                                </a:lnTo>
                                <a:lnTo>
                                  <a:pt x="569522" y="84117"/>
                                </a:lnTo>
                                <a:lnTo>
                                  <a:pt x="569589" y="84076"/>
                                </a:lnTo>
                                <a:lnTo>
                                  <a:pt x="569656" y="84034"/>
                                </a:lnTo>
                                <a:lnTo>
                                  <a:pt x="569723" y="83993"/>
                                </a:lnTo>
                                <a:lnTo>
                                  <a:pt x="569789" y="83951"/>
                                </a:lnTo>
                                <a:lnTo>
                                  <a:pt x="569856" y="83910"/>
                                </a:lnTo>
                                <a:lnTo>
                                  <a:pt x="569923" y="83868"/>
                                </a:lnTo>
                                <a:lnTo>
                                  <a:pt x="569990" y="83827"/>
                                </a:lnTo>
                                <a:lnTo>
                                  <a:pt x="570057" y="83785"/>
                                </a:lnTo>
                                <a:lnTo>
                                  <a:pt x="570123" y="83744"/>
                                </a:lnTo>
                                <a:lnTo>
                                  <a:pt x="570190" y="83702"/>
                                </a:lnTo>
                                <a:lnTo>
                                  <a:pt x="570257" y="83661"/>
                                </a:lnTo>
                                <a:lnTo>
                                  <a:pt x="570324" y="83619"/>
                                </a:lnTo>
                                <a:lnTo>
                                  <a:pt x="570391" y="83577"/>
                                </a:lnTo>
                                <a:lnTo>
                                  <a:pt x="570457" y="83536"/>
                                </a:lnTo>
                                <a:lnTo>
                                  <a:pt x="570524" y="83494"/>
                                </a:lnTo>
                                <a:lnTo>
                                  <a:pt x="570591" y="83452"/>
                                </a:lnTo>
                                <a:lnTo>
                                  <a:pt x="570658" y="83411"/>
                                </a:lnTo>
                                <a:lnTo>
                                  <a:pt x="570724" y="83369"/>
                                </a:lnTo>
                                <a:lnTo>
                                  <a:pt x="570791" y="83327"/>
                                </a:lnTo>
                                <a:lnTo>
                                  <a:pt x="570858" y="83285"/>
                                </a:lnTo>
                                <a:lnTo>
                                  <a:pt x="570925" y="83244"/>
                                </a:lnTo>
                                <a:lnTo>
                                  <a:pt x="570992" y="83202"/>
                                </a:lnTo>
                                <a:lnTo>
                                  <a:pt x="571058" y="83160"/>
                                </a:lnTo>
                                <a:lnTo>
                                  <a:pt x="571125" y="83118"/>
                                </a:lnTo>
                                <a:lnTo>
                                  <a:pt x="571192" y="83076"/>
                                </a:lnTo>
                                <a:lnTo>
                                  <a:pt x="571259" y="83034"/>
                                </a:lnTo>
                                <a:lnTo>
                                  <a:pt x="571326" y="82993"/>
                                </a:lnTo>
                                <a:lnTo>
                                  <a:pt x="571392" y="82951"/>
                                </a:lnTo>
                                <a:lnTo>
                                  <a:pt x="571459" y="82909"/>
                                </a:lnTo>
                                <a:lnTo>
                                  <a:pt x="571526" y="82867"/>
                                </a:lnTo>
                                <a:lnTo>
                                  <a:pt x="571593" y="82825"/>
                                </a:lnTo>
                                <a:lnTo>
                                  <a:pt x="571660" y="82783"/>
                                </a:lnTo>
                                <a:lnTo>
                                  <a:pt x="571726" y="82741"/>
                                </a:lnTo>
                                <a:lnTo>
                                  <a:pt x="571793" y="82699"/>
                                </a:lnTo>
                                <a:lnTo>
                                  <a:pt x="571860" y="82657"/>
                                </a:lnTo>
                                <a:lnTo>
                                  <a:pt x="571927" y="82615"/>
                                </a:lnTo>
                                <a:lnTo>
                                  <a:pt x="571994" y="82573"/>
                                </a:lnTo>
                                <a:lnTo>
                                  <a:pt x="572060" y="82531"/>
                                </a:lnTo>
                                <a:lnTo>
                                  <a:pt x="572127" y="82489"/>
                                </a:lnTo>
                                <a:lnTo>
                                  <a:pt x="572194" y="82446"/>
                                </a:lnTo>
                                <a:lnTo>
                                  <a:pt x="572261" y="82404"/>
                                </a:lnTo>
                                <a:lnTo>
                                  <a:pt x="572327" y="82362"/>
                                </a:lnTo>
                                <a:lnTo>
                                  <a:pt x="572394" y="82320"/>
                                </a:lnTo>
                                <a:lnTo>
                                  <a:pt x="572461" y="82278"/>
                                </a:lnTo>
                                <a:lnTo>
                                  <a:pt x="572528" y="82236"/>
                                </a:lnTo>
                                <a:lnTo>
                                  <a:pt x="572595" y="82193"/>
                                </a:lnTo>
                                <a:lnTo>
                                  <a:pt x="572661" y="82151"/>
                                </a:lnTo>
                                <a:lnTo>
                                  <a:pt x="572728" y="82109"/>
                                </a:lnTo>
                                <a:lnTo>
                                  <a:pt x="572795" y="82066"/>
                                </a:lnTo>
                                <a:lnTo>
                                  <a:pt x="572862" y="82024"/>
                                </a:lnTo>
                                <a:lnTo>
                                  <a:pt x="572929" y="81982"/>
                                </a:lnTo>
                                <a:lnTo>
                                  <a:pt x="572995" y="81939"/>
                                </a:lnTo>
                                <a:lnTo>
                                  <a:pt x="573062" y="81897"/>
                                </a:lnTo>
                                <a:lnTo>
                                  <a:pt x="573129" y="81855"/>
                                </a:lnTo>
                                <a:lnTo>
                                  <a:pt x="573196" y="81812"/>
                                </a:lnTo>
                                <a:lnTo>
                                  <a:pt x="573263" y="81770"/>
                                </a:lnTo>
                                <a:lnTo>
                                  <a:pt x="573329" y="81728"/>
                                </a:lnTo>
                                <a:lnTo>
                                  <a:pt x="573396" y="81685"/>
                                </a:lnTo>
                                <a:lnTo>
                                  <a:pt x="573463" y="81643"/>
                                </a:lnTo>
                                <a:lnTo>
                                  <a:pt x="573530" y="81600"/>
                                </a:lnTo>
                                <a:lnTo>
                                  <a:pt x="573596" y="81558"/>
                                </a:lnTo>
                                <a:lnTo>
                                  <a:pt x="573663" y="81515"/>
                                </a:lnTo>
                                <a:lnTo>
                                  <a:pt x="573730" y="81473"/>
                                </a:lnTo>
                                <a:lnTo>
                                  <a:pt x="573797" y="81430"/>
                                </a:lnTo>
                                <a:lnTo>
                                  <a:pt x="573864" y="81387"/>
                                </a:lnTo>
                                <a:lnTo>
                                  <a:pt x="573930" y="81345"/>
                                </a:lnTo>
                                <a:lnTo>
                                  <a:pt x="573997" y="81302"/>
                                </a:lnTo>
                                <a:lnTo>
                                  <a:pt x="574064" y="81259"/>
                                </a:lnTo>
                                <a:lnTo>
                                  <a:pt x="574131" y="81217"/>
                                </a:lnTo>
                                <a:lnTo>
                                  <a:pt x="574198" y="81174"/>
                                </a:lnTo>
                                <a:lnTo>
                                  <a:pt x="574264" y="81131"/>
                                </a:lnTo>
                                <a:lnTo>
                                  <a:pt x="574331" y="81089"/>
                                </a:lnTo>
                                <a:lnTo>
                                  <a:pt x="574398" y="81046"/>
                                </a:lnTo>
                                <a:lnTo>
                                  <a:pt x="574465" y="81003"/>
                                </a:lnTo>
                                <a:lnTo>
                                  <a:pt x="574532" y="80960"/>
                                </a:lnTo>
                                <a:lnTo>
                                  <a:pt x="574598" y="80918"/>
                                </a:lnTo>
                                <a:lnTo>
                                  <a:pt x="574665" y="80875"/>
                                </a:lnTo>
                                <a:lnTo>
                                  <a:pt x="574732" y="80832"/>
                                </a:lnTo>
                                <a:lnTo>
                                  <a:pt x="574799" y="80789"/>
                                </a:lnTo>
                                <a:lnTo>
                                  <a:pt x="574866" y="80746"/>
                                </a:lnTo>
                                <a:lnTo>
                                  <a:pt x="574932" y="80703"/>
                                </a:lnTo>
                                <a:lnTo>
                                  <a:pt x="574999" y="80661"/>
                                </a:lnTo>
                                <a:lnTo>
                                  <a:pt x="575066" y="80618"/>
                                </a:lnTo>
                                <a:lnTo>
                                  <a:pt x="575133" y="80575"/>
                                </a:lnTo>
                                <a:lnTo>
                                  <a:pt x="575199" y="80532"/>
                                </a:lnTo>
                                <a:lnTo>
                                  <a:pt x="575266" y="80489"/>
                                </a:lnTo>
                                <a:lnTo>
                                  <a:pt x="575333" y="80446"/>
                                </a:lnTo>
                                <a:lnTo>
                                  <a:pt x="575400" y="80403"/>
                                </a:lnTo>
                                <a:lnTo>
                                  <a:pt x="575467" y="80360"/>
                                </a:lnTo>
                                <a:lnTo>
                                  <a:pt x="575533" y="80317"/>
                                </a:lnTo>
                                <a:lnTo>
                                  <a:pt x="575600" y="80274"/>
                                </a:lnTo>
                                <a:lnTo>
                                  <a:pt x="575667" y="80231"/>
                                </a:lnTo>
                                <a:lnTo>
                                  <a:pt x="575734" y="80187"/>
                                </a:lnTo>
                                <a:lnTo>
                                  <a:pt x="575801" y="80144"/>
                                </a:lnTo>
                                <a:lnTo>
                                  <a:pt x="575867" y="80101"/>
                                </a:lnTo>
                                <a:lnTo>
                                  <a:pt x="575934" y="80058"/>
                                </a:lnTo>
                                <a:lnTo>
                                  <a:pt x="576001" y="80015"/>
                                </a:lnTo>
                                <a:lnTo>
                                  <a:pt x="576068" y="79972"/>
                                </a:lnTo>
                                <a:lnTo>
                                  <a:pt x="576135" y="79928"/>
                                </a:lnTo>
                                <a:lnTo>
                                  <a:pt x="576201" y="79885"/>
                                </a:lnTo>
                                <a:lnTo>
                                  <a:pt x="576268" y="79842"/>
                                </a:lnTo>
                                <a:lnTo>
                                  <a:pt x="576335" y="79799"/>
                                </a:lnTo>
                                <a:lnTo>
                                  <a:pt x="576402" y="79755"/>
                                </a:lnTo>
                                <a:lnTo>
                                  <a:pt x="576468" y="79712"/>
                                </a:lnTo>
                                <a:lnTo>
                                  <a:pt x="576535" y="79669"/>
                                </a:lnTo>
                                <a:lnTo>
                                  <a:pt x="576602" y="79625"/>
                                </a:lnTo>
                                <a:lnTo>
                                  <a:pt x="576669" y="79582"/>
                                </a:lnTo>
                                <a:lnTo>
                                  <a:pt x="576736" y="79539"/>
                                </a:lnTo>
                                <a:lnTo>
                                  <a:pt x="576802" y="79495"/>
                                </a:lnTo>
                                <a:lnTo>
                                  <a:pt x="576869" y="79452"/>
                                </a:lnTo>
                                <a:lnTo>
                                  <a:pt x="576936" y="79408"/>
                                </a:lnTo>
                                <a:lnTo>
                                  <a:pt x="577003" y="79365"/>
                                </a:lnTo>
                                <a:lnTo>
                                  <a:pt x="577070" y="79321"/>
                                </a:lnTo>
                                <a:lnTo>
                                  <a:pt x="577136" y="79278"/>
                                </a:lnTo>
                                <a:lnTo>
                                  <a:pt x="577203" y="79234"/>
                                </a:lnTo>
                                <a:lnTo>
                                  <a:pt x="577270" y="79191"/>
                                </a:lnTo>
                                <a:lnTo>
                                  <a:pt x="577337" y="79147"/>
                                </a:lnTo>
                                <a:lnTo>
                                  <a:pt x="577404" y="79104"/>
                                </a:lnTo>
                                <a:lnTo>
                                  <a:pt x="577470" y="79060"/>
                                </a:lnTo>
                                <a:lnTo>
                                  <a:pt x="577537" y="79016"/>
                                </a:lnTo>
                                <a:lnTo>
                                  <a:pt x="577604" y="78973"/>
                                </a:lnTo>
                                <a:lnTo>
                                  <a:pt x="577671" y="78929"/>
                                </a:lnTo>
                                <a:lnTo>
                                  <a:pt x="577738" y="78886"/>
                                </a:lnTo>
                                <a:lnTo>
                                  <a:pt x="577804" y="78842"/>
                                </a:lnTo>
                                <a:lnTo>
                                  <a:pt x="577871" y="78798"/>
                                </a:lnTo>
                                <a:lnTo>
                                  <a:pt x="577938" y="78754"/>
                                </a:lnTo>
                                <a:lnTo>
                                  <a:pt x="578005" y="78711"/>
                                </a:lnTo>
                                <a:lnTo>
                                  <a:pt x="578071" y="78667"/>
                                </a:lnTo>
                                <a:lnTo>
                                  <a:pt x="578138" y="78623"/>
                                </a:lnTo>
                                <a:lnTo>
                                  <a:pt x="578205" y="78579"/>
                                </a:lnTo>
                                <a:lnTo>
                                  <a:pt x="578272" y="78536"/>
                                </a:lnTo>
                                <a:lnTo>
                                  <a:pt x="578339" y="78492"/>
                                </a:lnTo>
                                <a:lnTo>
                                  <a:pt x="578405" y="78448"/>
                                </a:lnTo>
                                <a:lnTo>
                                  <a:pt x="578472" y="78404"/>
                                </a:lnTo>
                                <a:lnTo>
                                  <a:pt x="578539" y="78360"/>
                                </a:lnTo>
                                <a:lnTo>
                                  <a:pt x="578606" y="78316"/>
                                </a:lnTo>
                                <a:lnTo>
                                  <a:pt x="578673" y="78272"/>
                                </a:lnTo>
                                <a:lnTo>
                                  <a:pt x="578739" y="78228"/>
                                </a:lnTo>
                                <a:lnTo>
                                  <a:pt x="578806" y="78184"/>
                                </a:lnTo>
                                <a:lnTo>
                                  <a:pt x="578873" y="78140"/>
                                </a:lnTo>
                                <a:lnTo>
                                  <a:pt x="578940" y="78096"/>
                                </a:lnTo>
                                <a:lnTo>
                                  <a:pt x="579007" y="78052"/>
                                </a:lnTo>
                                <a:lnTo>
                                  <a:pt x="579073" y="78008"/>
                                </a:lnTo>
                                <a:lnTo>
                                  <a:pt x="579140" y="77964"/>
                                </a:lnTo>
                                <a:lnTo>
                                  <a:pt x="579207" y="77920"/>
                                </a:lnTo>
                                <a:lnTo>
                                  <a:pt x="579274" y="77876"/>
                                </a:lnTo>
                                <a:lnTo>
                                  <a:pt x="579340" y="77832"/>
                                </a:lnTo>
                                <a:lnTo>
                                  <a:pt x="579407" y="77788"/>
                                </a:lnTo>
                                <a:lnTo>
                                  <a:pt x="579474" y="77743"/>
                                </a:lnTo>
                                <a:lnTo>
                                  <a:pt x="579541" y="77699"/>
                                </a:lnTo>
                                <a:lnTo>
                                  <a:pt x="579608" y="77655"/>
                                </a:lnTo>
                                <a:lnTo>
                                  <a:pt x="579674" y="77611"/>
                                </a:lnTo>
                                <a:lnTo>
                                  <a:pt x="579741" y="77567"/>
                                </a:lnTo>
                                <a:lnTo>
                                  <a:pt x="579808" y="77522"/>
                                </a:lnTo>
                                <a:lnTo>
                                  <a:pt x="579875" y="77478"/>
                                </a:lnTo>
                                <a:lnTo>
                                  <a:pt x="579942" y="77434"/>
                                </a:lnTo>
                                <a:lnTo>
                                  <a:pt x="580008" y="77389"/>
                                </a:lnTo>
                                <a:lnTo>
                                  <a:pt x="580075" y="77345"/>
                                </a:lnTo>
                                <a:lnTo>
                                  <a:pt x="580142" y="77301"/>
                                </a:lnTo>
                                <a:lnTo>
                                  <a:pt x="580209" y="77256"/>
                                </a:lnTo>
                                <a:lnTo>
                                  <a:pt x="580276" y="77212"/>
                                </a:lnTo>
                                <a:lnTo>
                                  <a:pt x="580342" y="77168"/>
                                </a:lnTo>
                                <a:lnTo>
                                  <a:pt x="580409" y="77123"/>
                                </a:lnTo>
                                <a:lnTo>
                                  <a:pt x="580476" y="77079"/>
                                </a:lnTo>
                                <a:lnTo>
                                  <a:pt x="580543" y="77034"/>
                                </a:lnTo>
                                <a:lnTo>
                                  <a:pt x="580609" y="76990"/>
                                </a:lnTo>
                                <a:lnTo>
                                  <a:pt x="580676" y="76945"/>
                                </a:lnTo>
                                <a:lnTo>
                                  <a:pt x="580743" y="76901"/>
                                </a:lnTo>
                                <a:lnTo>
                                  <a:pt x="580810" y="76856"/>
                                </a:lnTo>
                                <a:lnTo>
                                  <a:pt x="580877" y="76812"/>
                                </a:lnTo>
                                <a:lnTo>
                                  <a:pt x="580943" y="76767"/>
                                </a:lnTo>
                                <a:lnTo>
                                  <a:pt x="581010" y="76722"/>
                                </a:lnTo>
                                <a:lnTo>
                                  <a:pt x="581077" y="76678"/>
                                </a:lnTo>
                                <a:lnTo>
                                  <a:pt x="581144" y="76633"/>
                                </a:lnTo>
                                <a:lnTo>
                                  <a:pt x="581211" y="76588"/>
                                </a:lnTo>
                                <a:lnTo>
                                  <a:pt x="581277" y="76544"/>
                                </a:lnTo>
                                <a:lnTo>
                                  <a:pt x="581344" y="76499"/>
                                </a:lnTo>
                                <a:lnTo>
                                  <a:pt x="581411" y="76454"/>
                                </a:lnTo>
                                <a:lnTo>
                                  <a:pt x="581478" y="76410"/>
                                </a:lnTo>
                                <a:lnTo>
                                  <a:pt x="581545" y="76365"/>
                                </a:lnTo>
                                <a:lnTo>
                                  <a:pt x="581611" y="76320"/>
                                </a:lnTo>
                                <a:lnTo>
                                  <a:pt x="581678" y="76275"/>
                                </a:lnTo>
                                <a:lnTo>
                                  <a:pt x="581745" y="76230"/>
                                </a:lnTo>
                                <a:lnTo>
                                  <a:pt x="581812" y="76186"/>
                                </a:lnTo>
                                <a:lnTo>
                                  <a:pt x="581879" y="76141"/>
                                </a:lnTo>
                                <a:lnTo>
                                  <a:pt x="581945" y="76096"/>
                                </a:lnTo>
                                <a:lnTo>
                                  <a:pt x="582012" y="76051"/>
                                </a:lnTo>
                                <a:lnTo>
                                  <a:pt x="582079" y="76006"/>
                                </a:lnTo>
                                <a:lnTo>
                                  <a:pt x="582146" y="75961"/>
                                </a:lnTo>
                                <a:lnTo>
                                  <a:pt x="582212" y="75916"/>
                                </a:lnTo>
                                <a:lnTo>
                                  <a:pt x="582279" y="75871"/>
                                </a:lnTo>
                                <a:lnTo>
                                  <a:pt x="582346" y="75826"/>
                                </a:lnTo>
                                <a:lnTo>
                                  <a:pt x="582413" y="75781"/>
                                </a:lnTo>
                                <a:lnTo>
                                  <a:pt x="582480" y="75736"/>
                                </a:lnTo>
                                <a:lnTo>
                                  <a:pt x="582546" y="75691"/>
                                </a:lnTo>
                                <a:lnTo>
                                  <a:pt x="582613" y="75646"/>
                                </a:lnTo>
                                <a:lnTo>
                                  <a:pt x="582680" y="75601"/>
                                </a:lnTo>
                                <a:lnTo>
                                  <a:pt x="582747" y="75556"/>
                                </a:lnTo>
                                <a:lnTo>
                                  <a:pt x="582814" y="75511"/>
                                </a:lnTo>
                                <a:lnTo>
                                  <a:pt x="582880" y="75466"/>
                                </a:lnTo>
                                <a:lnTo>
                                  <a:pt x="582947" y="75420"/>
                                </a:lnTo>
                                <a:lnTo>
                                  <a:pt x="583014" y="75375"/>
                                </a:lnTo>
                                <a:lnTo>
                                  <a:pt x="583081" y="75330"/>
                                </a:lnTo>
                                <a:lnTo>
                                  <a:pt x="583148" y="75285"/>
                                </a:lnTo>
                                <a:lnTo>
                                  <a:pt x="583214" y="75240"/>
                                </a:lnTo>
                                <a:lnTo>
                                  <a:pt x="583281" y="75194"/>
                                </a:lnTo>
                                <a:lnTo>
                                  <a:pt x="583348" y="75149"/>
                                </a:lnTo>
                                <a:lnTo>
                                  <a:pt x="583415" y="75104"/>
                                </a:lnTo>
                                <a:lnTo>
                                  <a:pt x="583481" y="75058"/>
                                </a:lnTo>
                                <a:lnTo>
                                  <a:pt x="583548" y="75013"/>
                                </a:lnTo>
                                <a:lnTo>
                                  <a:pt x="583615" y="74968"/>
                                </a:lnTo>
                                <a:lnTo>
                                  <a:pt x="583682" y="74922"/>
                                </a:lnTo>
                                <a:lnTo>
                                  <a:pt x="583749" y="74877"/>
                                </a:lnTo>
                                <a:lnTo>
                                  <a:pt x="583815" y="74832"/>
                                </a:lnTo>
                                <a:lnTo>
                                  <a:pt x="583882" y="74786"/>
                                </a:lnTo>
                                <a:lnTo>
                                  <a:pt x="583949" y="74741"/>
                                </a:lnTo>
                                <a:lnTo>
                                  <a:pt x="584016" y="74695"/>
                                </a:lnTo>
                                <a:lnTo>
                                  <a:pt x="584083" y="74650"/>
                                </a:lnTo>
                                <a:lnTo>
                                  <a:pt x="584149" y="74604"/>
                                </a:lnTo>
                                <a:lnTo>
                                  <a:pt x="584216" y="74559"/>
                                </a:lnTo>
                                <a:lnTo>
                                  <a:pt x="584283" y="74513"/>
                                </a:lnTo>
                                <a:lnTo>
                                  <a:pt x="584350" y="74467"/>
                                </a:lnTo>
                                <a:lnTo>
                                  <a:pt x="584417" y="74422"/>
                                </a:lnTo>
                                <a:lnTo>
                                  <a:pt x="584483" y="74376"/>
                                </a:lnTo>
                                <a:lnTo>
                                  <a:pt x="584550" y="74331"/>
                                </a:lnTo>
                                <a:lnTo>
                                  <a:pt x="584617" y="74285"/>
                                </a:lnTo>
                                <a:lnTo>
                                  <a:pt x="584684" y="74239"/>
                                </a:lnTo>
                                <a:lnTo>
                                  <a:pt x="584751" y="74194"/>
                                </a:lnTo>
                                <a:lnTo>
                                  <a:pt x="584817" y="74148"/>
                                </a:lnTo>
                                <a:lnTo>
                                  <a:pt x="584884" y="74102"/>
                                </a:lnTo>
                                <a:lnTo>
                                  <a:pt x="584951" y="74056"/>
                                </a:lnTo>
                                <a:lnTo>
                                  <a:pt x="585018" y="74011"/>
                                </a:lnTo>
                                <a:lnTo>
                                  <a:pt x="585084" y="73965"/>
                                </a:lnTo>
                                <a:lnTo>
                                  <a:pt x="585151" y="73919"/>
                                </a:lnTo>
                                <a:lnTo>
                                  <a:pt x="585218" y="73873"/>
                                </a:lnTo>
                                <a:lnTo>
                                  <a:pt x="585285" y="73827"/>
                                </a:lnTo>
                                <a:lnTo>
                                  <a:pt x="585352" y="73781"/>
                                </a:lnTo>
                                <a:lnTo>
                                  <a:pt x="585418" y="73736"/>
                                </a:lnTo>
                                <a:lnTo>
                                  <a:pt x="585485" y="73690"/>
                                </a:lnTo>
                                <a:lnTo>
                                  <a:pt x="585552" y="73644"/>
                                </a:lnTo>
                                <a:lnTo>
                                  <a:pt x="585619" y="73598"/>
                                </a:lnTo>
                                <a:lnTo>
                                  <a:pt x="585686" y="73552"/>
                                </a:lnTo>
                                <a:lnTo>
                                  <a:pt x="585752" y="73506"/>
                                </a:lnTo>
                                <a:lnTo>
                                  <a:pt x="585819" y="73460"/>
                                </a:lnTo>
                                <a:lnTo>
                                  <a:pt x="585886" y="73414"/>
                                </a:lnTo>
                                <a:lnTo>
                                  <a:pt x="585953" y="73368"/>
                                </a:lnTo>
                                <a:lnTo>
                                  <a:pt x="586020" y="73322"/>
                                </a:lnTo>
                                <a:lnTo>
                                  <a:pt x="586086" y="73276"/>
                                </a:lnTo>
                                <a:lnTo>
                                  <a:pt x="586153" y="73230"/>
                                </a:lnTo>
                                <a:lnTo>
                                  <a:pt x="586220" y="73183"/>
                                </a:lnTo>
                                <a:lnTo>
                                  <a:pt x="586287" y="73137"/>
                                </a:lnTo>
                                <a:lnTo>
                                  <a:pt x="586353" y="73091"/>
                                </a:lnTo>
                                <a:lnTo>
                                  <a:pt x="586420" y="73045"/>
                                </a:lnTo>
                                <a:lnTo>
                                  <a:pt x="586487" y="72999"/>
                                </a:lnTo>
                                <a:lnTo>
                                  <a:pt x="586554" y="72952"/>
                                </a:lnTo>
                                <a:lnTo>
                                  <a:pt x="586621" y="72906"/>
                                </a:lnTo>
                                <a:lnTo>
                                  <a:pt x="586687" y="72860"/>
                                </a:lnTo>
                                <a:lnTo>
                                  <a:pt x="586754" y="72814"/>
                                </a:lnTo>
                                <a:lnTo>
                                  <a:pt x="586821" y="72767"/>
                                </a:lnTo>
                                <a:lnTo>
                                  <a:pt x="586888" y="72721"/>
                                </a:lnTo>
                                <a:lnTo>
                                  <a:pt x="586955" y="72675"/>
                                </a:lnTo>
                                <a:lnTo>
                                  <a:pt x="587021" y="72628"/>
                                </a:lnTo>
                                <a:lnTo>
                                  <a:pt x="587088" y="72582"/>
                                </a:lnTo>
                                <a:lnTo>
                                  <a:pt x="587155" y="72536"/>
                                </a:lnTo>
                                <a:lnTo>
                                  <a:pt x="587222" y="72489"/>
                                </a:lnTo>
                                <a:lnTo>
                                  <a:pt x="587289" y="72443"/>
                                </a:lnTo>
                                <a:lnTo>
                                  <a:pt x="587355" y="72396"/>
                                </a:lnTo>
                                <a:lnTo>
                                  <a:pt x="587422" y="72350"/>
                                </a:lnTo>
                                <a:lnTo>
                                  <a:pt x="587489" y="72303"/>
                                </a:lnTo>
                                <a:lnTo>
                                  <a:pt x="587556" y="72257"/>
                                </a:lnTo>
                                <a:lnTo>
                                  <a:pt x="587623" y="72210"/>
                                </a:lnTo>
                                <a:lnTo>
                                  <a:pt x="587689" y="72164"/>
                                </a:lnTo>
                                <a:lnTo>
                                  <a:pt x="587756" y="72117"/>
                                </a:lnTo>
                                <a:lnTo>
                                  <a:pt x="587823" y="72070"/>
                                </a:lnTo>
                                <a:lnTo>
                                  <a:pt x="587890" y="72024"/>
                                </a:lnTo>
                                <a:lnTo>
                                  <a:pt x="587956" y="71977"/>
                                </a:lnTo>
                                <a:lnTo>
                                  <a:pt x="588023" y="71931"/>
                                </a:lnTo>
                                <a:lnTo>
                                  <a:pt x="588090" y="71884"/>
                                </a:lnTo>
                                <a:lnTo>
                                  <a:pt x="588157" y="71837"/>
                                </a:lnTo>
                                <a:lnTo>
                                  <a:pt x="588224" y="71790"/>
                                </a:lnTo>
                                <a:lnTo>
                                  <a:pt x="588290" y="71744"/>
                                </a:lnTo>
                                <a:lnTo>
                                  <a:pt x="588357" y="71697"/>
                                </a:lnTo>
                                <a:lnTo>
                                  <a:pt x="588424" y="71650"/>
                                </a:lnTo>
                                <a:lnTo>
                                  <a:pt x="588491" y="71603"/>
                                </a:lnTo>
                                <a:lnTo>
                                  <a:pt x="588558" y="71556"/>
                                </a:lnTo>
                                <a:lnTo>
                                  <a:pt x="588624" y="71510"/>
                                </a:lnTo>
                                <a:lnTo>
                                  <a:pt x="588691" y="71463"/>
                                </a:lnTo>
                                <a:lnTo>
                                  <a:pt x="588758" y="71416"/>
                                </a:lnTo>
                                <a:lnTo>
                                  <a:pt x="588825" y="71369"/>
                                </a:lnTo>
                                <a:lnTo>
                                  <a:pt x="588892" y="71322"/>
                                </a:lnTo>
                                <a:lnTo>
                                  <a:pt x="588958" y="71275"/>
                                </a:lnTo>
                                <a:lnTo>
                                  <a:pt x="589025" y="71228"/>
                                </a:lnTo>
                                <a:lnTo>
                                  <a:pt x="589092" y="71181"/>
                                </a:lnTo>
                                <a:lnTo>
                                  <a:pt x="589159" y="71134"/>
                                </a:lnTo>
                                <a:lnTo>
                                  <a:pt x="589225" y="71087"/>
                                </a:lnTo>
                                <a:lnTo>
                                  <a:pt x="589292" y="71040"/>
                                </a:lnTo>
                                <a:lnTo>
                                  <a:pt x="589359" y="70993"/>
                                </a:lnTo>
                                <a:lnTo>
                                  <a:pt x="589426" y="70946"/>
                                </a:lnTo>
                                <a:lnTo>
                                  <a:pt x="589493" y="70899"/>
                                </a:lnTo>
                                <a:lnTo>
                                  <a:pt x="589559" y="70852"/>
                                </a:lnTo>
                                <a:lnTo>
                                  <a:pt x="589626" y="70805"/>
                                </a:lnTo>
                                <a:lnTo>
                                  <a:pt x="589693" y="70757"/>
                                </a:lnTo>
                                <a:lnTo>
                                  <a:pt x="589760" y="70710"/>
                                </a:lnTo>
                                <a:lnTo>
                                  <a:pt x="589827" y="70663"/>
                                </a:lnTo>
                                <a:lnTo>
                                  <a:pt x="589893" y="70616"/>
                                </a:lnTo>
                                <a:lnTo>
                                  <a:pt x="589960" y="70569"/>
                                </a:lnTo>
                                <a:lnTo>
                                  <a:pt x="590027" y="70521"/>
                                </a:lnTo>
                                <a:lnTo>
                                  <a:pt x="590094" y="70474"/>
                                </a:lnTo>
                                <a:lnTo>
                                  <a:pt x="590161" y="70427"/>
                                </a:lnTo>
                                <a:lnTo>
                                  <a:pt x="590227" y="70379"/>
                                </a:lnTo>
                                <a:lnTo>
                                  <a:pt x="590294" y="70332"/>
                                </a:lnTo>
                                <a:lnTo>
                                  <a:pt x="590361" y="70285"/>
                                </a:lnTo>
                                <a:lnTo>
                                  <a:pt x="590428" y="70237"/>
                                </a:lnTo>
                                <a:lnTo>
                                  <a:pt x="590494" y="70190"/>
                                </a:lnTo>
                                <a:lnTo>
                                  <a:pt x="590561" y="70143"/>
                                </a:lnTo>
                                <a:lnTo>
                                  <a:pt x="590628" y="70095"/>
                                </a:lnTo>
                                <a:lnTo>
                                  <a:pt x="590695" y="70048"/>
                                </a:lnTo>
                                <a:lnTo>
                                  <a:pt x="590762" y="70000"/>
                                </a:lnTo>
                                <a:lnTo>
                                  <a:pt x="590828" y="69953"/>
                                </a:lnTo>
                                <a:lnTo>
                                  <a:pt x="590895" y="69905"/>
                                </a:lnTo>
                                <a:lnTo>
                                  <a:pt x="590962" y="69858"/>
                                </a:lnTo>
                                <a:lnTo>
                                  <a:pt x="591029" y="69810"/>
                                </a:lnTo>
                                <a:lnTo>
                                  <a:pt x="591096" y="69762"/>
                                </a:lnTo>
                                <a:lnTo>
                                  <a:pt x="591162" y="69715"/>
                                </a:lnTo>
                                <a:lnTo>
                                  <a:pt x="591229" y="69667"/>
                                </a:lnTo>
                                <a:lnTo>
                                  <a:pt x="591296" y="69620"/>
                                </a:lnTo>
                                <a:lnTo>
                                  <a:pt x="591363" y="69572"/>
                                </a:lnTo>
                                <a:lnTo>
                                  <a:pt x="591430" y="69524"/>
                                </a:lnTo>
                                <a:lnTo>
                                  <a:pt x="591496" y="69476"/>
                                </a:lnTo>
                                <a:lnTo>
                                  <a:pt x="591563" y="69429"/>
                                </a:lnTo>
                                <a:lnTo>
                                  <a:pt x="591630" y="69381"/>
                                </a:lnTo>
                                <a:lnTo>
                                  <a:pt x="591697" y="69333"/>
                                </a:lnTo>
                                <a:lnTo>
                                  <a:pt x="591764" y="69285"/>
                                </a:lnTo>
                                <a:lnTo>
                                  <a:pt x="591830" y="69238"/>
                                </a:lnTo>
                                <a:lnTo>
                                  <a:pt x="591897" y="69190"/>
                                </a:lnTo>
                                <a:lnTo>
                                  <a:pt x="591964" y="69142"/>
                                </a:lnTo>
                                <a:lnTo>
                                  <a:pt x="592031" y="69094"/>
                                </a:lnTo>
                                <a:lnTo>
                                  <a:pt x="592097" y="69046"/>
                                </a:lnTo>
                                <a:lnTo>
                                  <a:pt x="592164" y="68998"/>
                                </a:lnTo>
                                <a:lnTo>
                                  <a:pt x="592231" y="68950"/>
                                </a:lnTo>
                                <a:lnTo>
                                  <a:pt x="592298" y="68902"/>
                                </a:lnTo>
                                <a:lnTo>
                                  <a:pt x="592365" y="68854"/>
                                </a:lnTo>
                                <a:lnTo>
                                  <a:pt x="592431" y="68806"/>
                                </a:lnTo>
                                <a:lnTo>
                                  <a:pt x="592498" y="68758"/>
                                </a:lnTo>
                                <a:lnTo>
                                  <a:pt x="592565" y="68710"/>
                                </a:lnTo>
                                <a:lnTo>
                                  <a:pt x="592632" y="68662"/>
                                </a:lnTo>
                                <a:lnTo>
                                  <a:pt x="592699" y="68614"/>
                                </a:lnTo>
                                <a:lnTo>
                                  <a:pt x="592765" y="68566"/>
                                </a:lnTo>
                                <a:lnTo>
                                  <a:pt x="592832" y="68518"/>
                                </a:lnTo>
                                <a:lnTo>
                                  <a:pt x="592899" y="68470"/>
                                </a:lnTo>
                                <a:lnTo>
                                  <a:pt x="592966" y="68422"/>
                                </a:lnTo>
                                <a:lnTo>
                                  <a:pt x="593033" y="68374"/>
                                </a:lnTo>
                                <a:lnTo>
                                  <a:pt x="593099" y="68325"/>
                                </a:lnTo>
                                <a:lnTo>
                                  <a:pt x="593166" y="68277"/>
                                </a:lnTo>
                                <a:lnTo>
                                  <a:pt x="593233" y="68229"/>
                                </a:lnTo>
                                <a:lnTo>
                                  <a:pt x="593300" y="68181"/>
                                </a:lnTo>
                                <a:lnTo>
                                  <a:pt x="593366" y="68132"/>
                                </a:lnTo>
                                <a:lnTo>
                                  <a:pt x="593433" y="68084"/>
                                </a:lnTo>
                                <a:lnTo>
                                  <a:pt x="593500" y="68036"/>
                                </a:lnTo>
                                <a:lnTo>
                                  <a:pt x="593567" y="67987"/>
                                </a:lnTo>
                                <a:lnTo>
                                  <a:pt x="593634" y="67939"/>
                                </a:lnTo>
                                <a:lnTo>
                                  <a:pt x="593700" y="67891"/>
                                </a:lnTo>
                                <a:lnTo>
                                  <a:pt x="593767" y="67842"/>
                                </a:lnTo>
                                <a:lnTo>
                                  <a:pt x="593834" y="67794"/>
                                </a:lnTo>
                                <a:lnTo>
                                  <a:pt x="593901" y="67745"/>
                                </a:lnTo>
                                <a:lnTo>
                                  <a:pt x="593968" y="67697"/>
                                </a:lnTo>
                                <a:lnTo>
                                  <a:pt x="594034" y="67649"/>
                                </a:lnTo>
                                <a:lnTo>
                                  <a:pt x="594101" y="67600"/>
                                </a:lnTo>
                                <a:lnTo>
                                  <a:pt x="594168" y="67552"/>
                                </a:lnTo>
                                <a:lnTo>
                                  <a:pt x="594235" y="67503"/>
                                </a:lnTo>
                                <a:lnTo>
                                  <a:pt x="594302" y="67454"/>
                                </a:lnTo>
                                <a:lnTo>
                                  <a:pt x="594368" y="67406"/>
                                </a:lnTo>
                                <a:lnTo>
                                  <a:pt x="594435" y="67357"/>
                                </a:lnTo>
                                <a:lnTo>
                                  <a:pt x="594502" y="67309"/>
                                </a:lnTo>
                                <a:lnTo>
                                  <a:pt x="594569" y="67260"/>
                                </a:lnTo>
                                <a:lnTo>
                                  <a:pt x="594636" y="67211"/>
                                </a:lnTo>
                                <a:lnTo>
                                  <a:pt x="594702" y="67163"/>
                                </a:lnTo>
                                <a:lnTo>
                                  <a:pt x="594769" y="67114"/>
                                </a:lnTo>
                                <a:lnTo>
                                  <a:pt x="594836" y="67065"/>
                                </a:lnTo>
                                <a:lnTo>
                                  <a:pt x="594903" y="67016"/>
                                </a:lnTo>
                                <a:lnTo>
                                  <a:pt x="594969" y="66968"/>
                                </a:lnTo>
                                <a:lnTo>
                                  <a:pt x="595036" y="66919"/>
                                </a:lnTo>
                                <a:lnTo>
                                  <a:pt x="595103" y="66870"/>
                                </a:lnTo>
                                <a:lnTo>
                                  <a:pt x="595170" y="66821"/>
                                </a:lnTo>
                                <a:lnTo>
                                  <a:pt x="595237" y="66772"/>
                                </a:lnTo>
                                <a:lnTo>
                                  <a:pt x="595303" y="66723"/>
                                </a:lnTo>
                                <a:lnTo>
                                  <a:pt x="595370" y="66675"/>
                                </a:lnTo>
                                <a:lnTo>
                                  <a:pt x="595437" y="66626"/>
                                </a:lnTo>
                                <a:lnTo>
                                  <a:pt x="595504" y="66577"/>
                                </a:lnTo>
                                <a:lnTo>
                                  <a:pt x="595571" y="66528"/>
                                </a:lnTo>
                                <a:lnTo>
                                  <a:pt x="595637" y="66479"/>
                                </a:lnTo>
                                <a:lnTo>
                                  <a:pt x="595704" y="66430"/>
                                </a:lnTo>
                                <a:lnTo>
                                  <a:pt x="595771" y="66381"/>
                                </a:lnTo>
                                <a:lnTo>
                                  <a:pt x="595838" y="66332"/>
                                </a:lnTo>
                                <a:lnTo>
                                  <a:pt x="595905" y="66283"/>
                                </a:lnTo>
                                <a:lnTo>
                                  <a:pt x="595971" y="66234"/>
                                </a:lnTo>
                                <a:lnTo>
                                  <a:pt x="596038" y="66185"/>
                                </a:lnTo>
                                <a:lnTo>
                                  <a:pt x="596105" y="66135"/>
                                </a:lnTo>
                                <a:lnTo>
                                  <a:pt x="596172" y="66086"/>
                                </a:lnTo>
                                <a:lnTo>
                                  <a:pt x="596238" y="66037"/>
                                </a:lnTo>
                                <a:lnTo>
                                  <a:pt x="596305" y="65988"/>
                                </a:lnTo>
                                <a:lnTo>
                                  <a:pt x="596372" y="65939"/>
                                </a:lnTo>
                                <a:lnTo>
                                  <a:pt x="596439" y="65889"/>
                                </a:lnTo>
                                <a:lnTo>
                                  <a:pt x="596506" y="65840"/>
                                </a:lnTo>
                                <a:lnTo>
                                  <a:pt x="596572" y="65791"/>
                                </a:lnTo>
                                <a:lnTo>
                                  <a:pt x="596639" y="65742"/>
                                </a:lnTo>
                                <a:lnTo>
                                  <a:pt x="596706" y="65692"/>
                                </a:lnTo>
                                <a:lnTo>
                                  <a:pt x="596773" y="65643"/>
                                </a:lnTo>
                                <a:lnTo>
                                  <a:pt x="596840" y="65594"/>
                                </a:lnTo>
                                <a:lnTo>
                                  <a:pt x="596906" y="65544"/>
                                </a:lnTo>
                                <a:lnTo>
                                  <a:pt x="596973" y="65495"/>
                                </a:lnTo>
                                <a:lnTo>
                                  <a:pt x="597040" y="65446"/>
                                </a:lnTo>
                                <a:lnTo>
                                  <a:pt x="597107" y="65396"/>
                                </a:lnTo>
                                <a:lnTo>
                                  <a:pt x="597174" y="65347"/>
                                </a:lnTo>
                                <a:lnTo>
                                  <a:pt x="597240" y="65297"/>
                                </a:lnTo>
                                <a:lnTo>
                                  <a:pt x="597307" y="65248"/>
                                </a:lnTo>
                                <a:lnTo>
                                  <a:pt x="597374" y="65198"/>
                                </a:lnTo>
                                <a:lnTo>
                                  <a:pt x="597441" y="65149"/>
                                </a:lnTo>
                                <a:lnTo>
                                  <a:pt x="597507" y="65099"/>
                                </a:lnTo>
                                <a:lnTo>
                                  <a:pt x="597574" y="65049"/>
                                </a:lnTo>
                                <a:lnTo>
                                  <a:pt x="597641" y="65000"/>
                                </a:lnTo>
                                <a:lnTo>
                                  <a:pt x="597708" y="64950"/>
                                </a:lnTo>
                                <a:lnTo>
                                  <a:pt x="597775" y="64901"/>
                                </a:lnTo>
                                <a:lnTo>
                                  <a:pt x="597841" y="64851"/>
                                </a:lnTo>
                                <a:lnTo>
                                  <a:pt x="597908" y="64801"/>
                                </a:lnTo>
                                <a:lnTo>
                                  <a:pt x="597975" y="64752"/>
                                </a:lnTo>
                                <a:lnTo>
                                  <a:pt x="598042" y="64702"/>
                                </a:lnTo>
                                <a:lnTo>
                                  <a:pt x="598109" y="64652"/>
                                </a:lnTo>
                                <a:lnTo>
                                  <a:pt x="598175" y="64602"/>
                                </a:lnTo>
                                <a:lnTo>
                                  <a:pt x="598242" y="64553"/>
                                </a:lnTo>
                                <a:lnTo>
                                  <a:pt x="598309" y="64503"/>
                                </a:lnTo>
                                <a:lnTo>
                                  <a:pt x="598376" y="64453"/>
                                </a:lnTo>
                                <a:lnTo>
                                  <a:pt x="598443" y="64403"/>
                                </a:lnTo>
                                <a:lnTo>
                                  <a:pt x="598509" y="64353"/>
                                </a:lnTo>
                                <a:lnTo>
                                  <a:pt x="598576" y="64303"/>
                                </a:lnTo>
                                <a:lnTo>
                                  <a:pt x="598643" y="64253"/>
                                </a:lnTo>
                                <a:lnTo>
                                  <a:pt x="598710" y="64203"/>
                                </a:lnTo>
                                <a:lnTo>
                                  <a:pt x="598777" y="64153"/>
                                </a:lnTo>
                                <a:lnTo>
                                  <a:pt x="598843" y="64103"/>
                                </a:lnTo>
                                <a:lnTo>
                                  <a:pt x="598910" y="64053"/>
                                </a:lnTo>
                                <a:lnTo>
                                  <a:pt x="598977" y="64003"/>
                                </a:lnTo>
                                <a:lnTo>
                                  <a:pt x="599044" y="63953"/>
                                </a:lnTo>
                                <a:lnTo>
                                  <a:pt x="599110" y="63903"/>
                                </a:lnTo>
                                <a:lnTo>
                                  <a:pt x="599177" y="63853"/>
                                </a:lnTo>
                                <a:lnTo>
                                  <a:pt x="599244" y="63803"/>
                                </a:lnTo>
                                <a:lnTo>
                                  <a:pt x="599311" y="63753"/>
                                </a:lnTo>
                                <a:lnTo>
                                  <a:pt x="599378" y="63703"/>
                                </a:lnTo>
                                <a:lnTo>
                                  <a:pt x="599444" y="63653"/>
                                </a:lnTo>
                                <a:lnTo>
                                  <a:pt x="599511" y="63603"/>
                                </a:lnTo>
                                <a:lnTo>
                                  <a:pt x="599578" y="63552"/>
                                </a:lnTo>
                                <a:lnTo>
                                  <a:pt x="599645" y="63502"/>
                                </a:lnTo>
                                <a:lnTo>
                                  <a:pt x="599712" y="63452"/>
                                </a:lnTo>
                                <a:lnTo>
                                  <a:pt x="599778" y="63402"/>
                                </a:lnTo>
                                <a:lnTo>
                                  <a:pt x="599845" y="63351"/>
                                </a:lnTo>
                                <a:lnTo>
                                  <a:pt x="599912" y="63301"/>
                                </a:lnTo>
                                <a:lnTo>
                                  <a:pt x="599979" y="63251"/>
                                </a:lnTo>
                                <a:lnTo>
                                  <a:pt x="600046" y="63200"/>
                                </a:lnTo>
                                <a:lnTo>
                                  <a:pt x="600112" y="63150"/>
                                </a:lnTo>
                                <a:lnTo>
                                  <a:pt x="600179" y="63100"/>
                                </a:lnTo>
                                <a:lnTo>
                                  <a:pt x="600246" y="63049"/>
                                </a:lnTo>
                                <a:lnTo>
                                  <a:pt x="600313" y="62999"/>
                                </a:lnTo>
                                <a:lnTo>
                                  <a:pt x="600379" y="62948"/>
                                </a:lnTo>
                                <a:lnTo>
                                  <a:pt x="600446" y="62898"/>
                                </a:lnTo>
                                <a:lnTo>
                                  <a:pt x="600513" y="62847"/>
                                </a:lnTo>
                                <a:lnTo>
                                  <a:pt x="600580" y="62797"/>
                                </a:lnTo>
                                <a:lnTo>
                                  <a:pt x="600647" y="62746"/>
                                </a:lnTo>
                                <a:lnTo>
                                  <a:pt x="600713" y="62696"/>
                                </a:lnTo>
                                <a:lnTo>
                                  <a:pt x="600780" y="62645"/>
                                </a:lnTo>
                                <a:lnTo>
                                  <a:pt x="600847" y="62594"/>
                                </a:lnTo>
                                <a:lnTo>
                                  <a:pt x="600914" y="62544"/>
                                </a:lnTo>
                                <a:lnTo>
                                  <a:pt x="600981" y="62493"/>
                                </a:lnTo>
                                <a:lnTo>
                                  <a:pt x="601047" y="62442"/>
                                </a:lnTo>
                                <a:lnTo>
                                  <a:pt x="601114" y="62392"/>
                                </a:lnTo>
                                <a:lnTo>
                                  <a:pt x="601181" y="62341"/>
                                </a:lnTo>
                                <a:lnTo>
                                  <a:pt x="601248" y="62290"/>
                                </a:lnTo>
                                <a:lnTo>
                                  <a:pt x="601315" y="62240"/>
                                </a:lnTo>
                                <a:lnTo>
                                  <a:pt x="601381" y="62189"/>
                                </a:lnTo>
                                <a:lnTo>
                                  <a:pt x="601448" y="62138"/>
                                </a:lnTo>
                                <a:lnTo>
                                  <a:pt x="601515" y="62087"/>
                                </a:lnTo>
                                <a:lnTo>
                                  <a:pt x="601582" y="62036"/>
                                </a:lnTo>
                                <a:lnTo>
                                  <a:pt x="601649" y="61985"/>
                                </a:lnTo>
                                <a:lnTo>
                                  <a:pt x="601715" y="61935"/>
                                </a:lnTo>
                                <a:lnTo>
                                  <a:pt x="601782" y="61884"/>
                                </a:lnTo>
                                <a:lnTo>
                                  <a:pt x="601849" y="61833"/>
                                </a:lnTo>
                                <a:lnTo>
                                  <a:pt x="601916" y="61782"/>
                                </a:lnTo>
                                <a:lnTo>
                                  <a:pt x="601982" y="61731"/>
                                </a:lnTo>
                                <a:lnTo>
                                  <a:pt x="602049" y="61680"/>
                                </a:lnTo>
                                <a:lnTo>
                                  <a:pt x="602116" y="61629"/>
                                </a:lnTo>
                                <a:lnTo>
                                  <a:pt x="602183" y="61578"/>
                                </a:lnTo>
                                <a:lnTo>
                                  <a:pt x="602250" y="61527"/>
                                </a:lnTo>
                                <a:lnTo>
                                  <a:pt x="602316" y="61476"/>
                                </a:lnTo>
                                <a:lnTo>
                                  <a:pt x="602383" y="61424"/>
                                </a:lnTo>
                                <a:lnTo>
                                  <a:pt x="602450" y="61373"/>
                                </a:lnTo>
                                <a:lnTo>
                                  <a:pt x="602517" y="61322"/>
                                </a:lnTo>
                                <a:lnTo>
                                  <a:pt x="602584" y="61271"/>
                                </a:lnTo>
                                <a:lnTo>
                                  <a:pt x="602650" y="61220"/>
                                </a:lnTo>
                                <a:lnTo>
                                  <a:pt x="602717" y="61169"/>
                                </a:lnTo>
                                <a:lnTo>
                                  <a:pt x="602784" y="61117"/>
                                </a:lnTo>
                                <a:lnTo>
                                  <a:pt x="602851" y="61066"/>
                                </a:lnTo>
                                <a:lnTo>
                                  <a:pt x="602918" y="61015"/>
                                </a:lnTo>
                                <a:lnTo>
                                  <a:pt x="602984" y="60964"/>
                                </a:lnTo>
                                <a:lnTo>
                                  <a:pt x="603051" y="60912"/>
                                </a:lnTo>
                                <a:lnTo>
                                  <a:pt x="603118" y="60861"/>
                                </a:lnTo>
                                <a:lnTo>
                                  <a:pt x="603185" y="60810"/>
                                </a:lnTo>
                                <a:lnTo>
                                  <a:pt x="603251" y="60758"/>
                                </a:lnTo>
                                <a:lnTo>
                                  <a:pt x="603318" y="60707"/>
                                </a:lnTo>
                                <a:lnTo>
                                  <a:pt x="603385" y="60655"/>
                                </a:lnTo>
                                <a:lnTo>
                                  <a:pt x="603452" y="60604"/>
                                </a:lnTo>
                                <a:lnTo>
                                  <a:pt x="603519" y="60552"/>
                                </a:lnTo>
                                <a:lnTo>
                                  <a:pt x="603585" y="60501"/>
                                </a:lnTo>
                                <a:lnTo>
                                  <a:pt x="603652" y="60450"/>
                                </a:lnTo>
                                <a:lnTo>
                                  <a:pt x="603719" y="60398"/>
                                </a:lnTo>
                                <a:lnTo>
                                  <a:pt x="603786" y="60346"/>
                                </a:lnTo>
                                <a:lnTo>
                                  <a:pt x="603853" y="60295"/>
                                </a:lnTo>
                                <a:lnTo>
                                  <a:pt x="603919" y="60243"/>
                                </a:lnTo>
                                <a:lnTo>
                                  <a:pt x="603986" y="60192"/>
                                </a:lnTo>
                                <a:lnTo>
                                  <a:pt x="604053" y="60140"/>
                                </a:lnTo>
                                <a:lnTo>
                                  <a:pt x="604120" y="60088"/>
                                </a:lnTo>
                                <a:lnTo>
                                  <a:pt x="604187" y="60037"/>
                                </a:lnTo>
                                <a:lnTo>
                                  <a:pt x="604253" y="59985"/>
                                </a:lnTo>
                                <a:lnTo>
                                  <a:pt x="604320" y="59933"/>
                                </a:lnTo>
                                <a:lnTo>
                                  <a:pt x="604387" y="59882"/>
                                </a:lnTo>
                                <a:lnTo>
                                  <a:pt x="604454" y="59830"/>
                                </a:lnTo>
                                <a:lnTo>
                                  <a:pt x="604521" y="59778"/>
                                </a:lnTo>
                                <a:lnTo>
                                  <a:pt x="604587" y="59726"/>
                                </a:lnTo>
                                <a:lnTo>
                                  <a:pt x="604654" y="59674"/>
                                </a:lnTo>
                                <a:lnTo>
                                  <a:pt x="604721" y="59622"/>
                                </a:lnTo>
                                <a:lnTo>
                                  <a:pt x="604788" y="59571"/>
                                </a:lnTo>
                                <a:lnTo>
                                  <a:pt x="604854" y="59519"/>
                                </a:lnTo>
                                <a:lnTo>
                                  <a:pt x="604921" y="59467"/>
                                </a:lnTo>
                                <a:lnTo>
                                  <a:pt x="604988" y="59415"/>
                                </a:lnTo>
                                <a:lnTo>
                                  <a:pt x="605055" y="59363"/>
                                </a:lnTo>
                                <a:lnTo>
                                  <a:pt x="605122" y="59311"/>
                                </a:lnTo>
                                <a:lnTo>
                                  <a:pt x="605188" y="59259"/>
                                </a:lnTo>
                                <a:lnTo>
                                  <a:pt x="605255" y="59207"/>
                                </a:lnTo>
                                <a:lnTo>
                                  <a:pt x="605322" y="59155"/>
                                </a:lnTo>
                                <a:lnTo>
                                  <a:pt x="605389" y="59103"/>
                                </a:lnTo>
                                <a:lnTo>
                                  <a:pt x="605456" y="59051"/>
                                </a:lnTo>
                                <a:lnTo>
                                  <a:pt x="605522" y="58999"/>
                                </a:lnTo>
                                <a:lnTo>
                                  <a:pt x="605589" y="58946"/>
                                </a:lnTo>
                                <a:lnTo>
                                  <a:pt x="605656" y="58894"/>
                                </a:lnTo>
                                <a:lnTo>
                                  <a:pt x="605723" y="58842"/>
                                </a:lnTo>
                                <a:lnTo>
                                  <a:pt x="605790" y="58790"/>
                                </a:lnTo>
                                <a:lnTo>
                                  <a:pt x="605856" y="58738"/>
                                </a:lnTo>
                                <a:lnTo>
                                  <a:pt x="605923" y="58685"/>
                                </a:lnTo>
                                <a:lnTo>
                                  <a:pt x="605990" y="58633"/>
                                </a:lnTo>
                                <a:lnTo>
                                  <a:pt x="606057" y="58581"/>
                                </a:lnTo>
                                <a:lnTo>
                                  <a:pt x="606123" y="58529"/>
                                </a:lnTo>
                                <a:lnTo>
                                  <a:pt x="606190" y="58476"/>
                                </a:lnTo>
                                <a:lnTo>
                                  <a:pt x="606257" y="58424"/>
                                </a:lnTo>
                                <a:lnTo>
                                  <a:pt x="606324" y="58372"/>
                                </a:lnTo>
                                <a:lnTo>
                                  <a:pt x="606391" y="58319"/>
                                </a:lnTo>
                                <a:lnTo>
                                  <a:pt x="606457" y="58267"/>
                                </a:lnTo>
                                <a:lnTo>
                                  <a:pt x="606524" y="58214"/>
                                </a:lnTo>
                                <a:lnTo>
                                  <a:pt x="606591" y="58162"/>
                                </a:lnTo>
                                <a:lnTo>
                                  <a:pt x="606658" y="58109"/>
                                </a:lnTo>
                                <a:lnTo>
                                  <a:pt x="606725" y="58057"/>
                                </a:lnTo>
                                <a:lnTo>
                                  <a:pt x="606791" y="58004"/>
                                </a:lnTo>
                                <a:lnTo>
                                  <a:pt x="606858" y="57952"/>
                                </a:lnTo>
                                <a:lnTo>
                                  <a:pt x="606925" y="57899"/>
                                </a:lnTo>
                                <a:lnTo>
                                  <a:pt x="606992" y="57847"/>
                                </a:lnTo>
                                <a:lnTo>
                                  <a:pt x="607059" y="57794"/>
                                </a:lnTo>
                                <a:lnTo>
                                  <a:pt x="607125" y="57741"/>
                                </a:lnTo>
                                <a:lnTo>
                                  <a:pt x="607192" y="57689"/>
                                </a:lnTo>
                                <a:lnTo>
                                  <a:pt x="607259" y="57636"/>
                                </a:lnTo>
                                <a:lnTo>
                                  <a:pt x="607326" y="57583"/>
                                </a:lnTo>
                                <a:lnTo>
                                  <a:pt x="607392" y="57531"/>
                                </a:lnTo>
                                <a:lnTo>
                                  <a:pt x="607459" y="57478"/>
                                </a:lnTo>
                                <a:lnTo>
                                  <a:pt x="607526" y="57425"/>
                                </a:lnTo>
                                <a:lnTo>
                                  <a:pt x="607593" y="57372"/>
                                </a:lnTo>
                                <a:lnTo>
                                  <a:pt x="607660" y="57319"/>
                                </a:lnTo>
                                <a:lnTo>
                                  <a:pt x="607726" y="57267"/>
                                </a:lnTo>
                                <a:lnTo>
                                  <a:pt x="607793" y="57214"/>
                                </a:lnTo>
                                <a:lnTo>
                                  <a:pt x="607860" y="57161"/>
                                </a:lnTo>
                                <a:lnTo>
                                  <a:pt x="607927" y="57108"/>
                                </a:lnTo>
                                <a:lnTo>
                                  <a:pt x="607994" y="57055"/>
                                </a:lnTo>
                                <a:lnTo>
                                  <a:pt x="608060" y="57002"/>
                                </a:lnTo>
                                <a:lnTo>
                                  <a:pt x="608127" y="56949"/>
                                </a:lnTo>
                                <a:lnTo>
                                  <a:pt x="608194" y="56896"/>
                                </a:lnTo>
                                <a:lnTo>
                                  <a:pt x="608261" y="56843"/>
                                </a:lnTo>
                                <a:lnTo>
                                  <a:pt x="608328" y="56790"/>
                                </a:lnTo>
                                <a:lnTo>
                                  <a:pt x="608394" y="56737"/>
                                </a:lnTo>
                                <a:lnTo>
                                  <a:pt x="608461" y="56684"/>
                                </a:lnTo>
                                <a:lnTo>
                                  <a:pt x="608528" y="56631"/>
                                </a:lnTo>
                                <a:lnTo>
                                  <a:pt x="608595" y="56578"/>
                                </a:lnTo>
                                <a:lnTo>
                                  <a:pt x="608662" y="56525"/>
                                </a:lnTo>
                                <a:lnTo>
                                  <a:pt x="608728" y="56472"/>
                                </a:lnTo>
                                <a:lnTo>
                                  <a:pt x="608795" y="56418"/>
                                </a:lnTo>
                                <a:lnTo>
                                  <a:pt x="608862" y="56365"/>
                                </a:lnTo>
                                <a:lnTo>
                                  <a:pt x="608929" y="56312"/>
                                </a:lnTo>
                                <a:lnTo>
                                  <a:pt x="608995" y="56259"/>
                                </a:lnTo>
                                <a:lnTo>
                                  <a:pt x="609062" y="56205"/>
                                </a:lnTo>
                                <a:lnTo>
                                  <a:pt x="609129" y="56152"/>
                                </a:lnTo>
                                <a:lnTo>
                                  <a:pt x="609196" y="56099"/>
                                </a:lnTo>
                                <a:lnTo>
                                  <a:pt x="609263" y="56045"/>
                                </a:lnTo>
                                <a:lnTo>
                                  <a:pt x="609329" y="55992"/>
                                </a:lnTo>
                                <a:lnTo>
                                  <a:pt x="609396" y="55939"/>
                                </a:lnTo>
                                <a:lnTo>
                                  <a:pt x="609463" y="55885"/>
                                </a:lnTo>
                                <a:lnTo>
                                  <a:pt x="609530" y="55832"/>
                                </a:lnTo>
                                <a:lnTo>
                                  <a:pt x="609597" y="55778"/>
                                </a:lnTo>
                                <a:lnTo>
                                  <a:pt x="609663" y="55725"/>
                                </a:lnTo>
                                <a:lnTo>
                                  <a:pt x="609730" y="55672"/>
                                </a:lnTo>
                                <a:lnTo>
                                  <a:pt x="609797" y="55618"/>
                                </a:lnTo>
                                <a:lnTo>
                                  <a:pt x="609864" y="55564"/>
                                </a:lnTo>
                                <a:lnTo>
                                  <a:pt x="609931" y="55511"/>
                                </a:lnTo>
                                <a:lnTo>
                                  <a:pt x="609997" y="55457"/>
                                </a:lnTo>
                                <a:lnTo>
                                  <a:pt x="610064" y="55404"/>
                                </a:lnTo>
                                <a:lnTo>
                                  <a:pt x="610131" y="55350"/>
                                </a:lnTo>
                                <a:lnTo>
                                  <a:pt x="610198" y="55296"/>
                                </a:lnTo>
                                <a:lnTo>
                                  <a:pt x="610264" y="55243"/>
                                </a:lnTo>
                                <a:lnTo>
                                  <a:pt x="610331" y="55189"/>
                                </a:lnTo>
                                <a:lnTo>
                                  <a:pt x="610398" y="55135"/>
                                </a:lnTo>
                                <a:lnTo>
                                  <a:pt x="610465" y="55082"/>
                                </a:lnTo>
                                <a:lnTo>
                                  <a:pt x="610532" y="55028"/>
                                </a:lnTo>
                                <a:lnTo>
                                  <a:pt x="610598" y="54974"/>
                                </a:lnTo>
                                <a:lnTo>
                                  <a:pt x="610665" y="54920"/>
                                </a:lnTo>
                                <a:lnTo>
                                  <a:pt x="610732" y="54866"/>
                                </a:lnTo>
                                <a:lnTo>
                                  <a:pt x="610799" y="54813"/>
                                </a:lnTo>
                                <a:lnTo>
                                  <a:pt x="610866" y="54759"/>
                                </a:lnTo>
                                <a:lnTo>
                                  <a:pt x="610932" y="54705"/>
                                </a:lnTo>
                                <a:lnTo>
                                  <a:pt x="610999" y="54651"/>
                                </a:lnTo>
                                <a:lnTo>
                                  <a:pt x="611066" y="54597"/>
                                </a:lnTo>
                                <a:lnTo>
                                  <a:pt x="611133" y="54543"/>
                                </a:lnTo>
                                <a:lnTo>
                                  <a:pt x="611200" y="54489"/>
                                </a:lnTo>
                                <a:lnTo>
                                  <a:pt x="611266" y="54435"/>
                                </a:lnTo>
                                <a:lnTo>
                                  <a:pt x="611333" y="54381"/>
                                </a:lnTo>
                                <a:lnTo>
                                  <a:pt x="611400" y="54327"/>
                                </a:lnTo>
                                <a:lnTo>
                                  <a:pt x="611467" y="54273"/>
                                </a:lnTo>
                                <a:lnTo>
                                  <a:pt x="611534" y="54219"/>
                                </a:lnTo>
                                <a:lnTo>
                                  <a:pt x="611600" y="54165"/>
                                </a:lnTo>
                                <a:lnTo>
                                  <a:pt x="611667" y="54111"/>
                                </a:lnTo>
                                <a:lnTo>
                                  <a:pt x="611734" y="54056"/>
                                </a:lnTo>
                                <a:lnTo>
                                  <a:pt x="611801" y="54002"/>
                                </a:lnTo>
                                <a:lnTo>
                                  <a:pt x="611867" y="53948"/>
                                </a:lnTo>
                                <a:lnTo>
                                  <a:pt x="611934" y="53894"/>
                                </a:lnTo>
                                <a:lnTo>
                                  <a:pt x="612001" y="53840"/>
                                </a:lnTo>
                                <a:lnTo>
                                  <a:pt x="612068" y="53785"/>
                                </a:lnTo>
                                <a:lnTo>
                                  <a:pt x="612135" y="53731"/>
                                </a:lnTo>
                                <a:lnTo>
                                  <a:pt x="612201" y="53677"/>
                                </a:lnTo>
                                <a:lnTo>
                                  <a:pt x="612268" y="53622"/>
                                </a:lnTo>
                                <a:lnTo>
                                  <a:pt x="612335" y="53568"/>
                                </a:lnTo>
                                <a:lnTo>
                                  <a:pt x="612402" y="53514"/>
                                </a:lnTo>
                                <a:lnTo>
                                  <a:pt x="612469" y="53459"/>
                                </a:lnTo>
                                <a:lnTo>
                                  <a:pt x="612535" y="53405"/>
                                </a:lnTo>
                                <a:lnTo>
                                  <a:pt x="612602" y="53350"/>
                                </a:lnTo>
                                <a:lnTo>
                                  <a:pt x="612669" y="53296"/>
                                </a:lnTo>
                                <a:lnTo>
                                  <a:pt x="612736" y="53241"/>
                                </a:lnTo>
                                <a:lnTo>
                                  <a:pt x="612803" y="53187"/>
                                </a:lnTo>
                                <a:lnTo>
                                  <a:pt x="612869" y="53132"/>
                                </a:lnTo>
                                <a:lnTo>
                                  <a:pt x="612936" y="53078"/>
                                </a:lnTo>
                                <a:lnTo>
                                  <a:pt x="613003" y="53023"/>
                                </a:lnTo>
                                <a:lnTo>
                                  <a:pt x="613070" y="52969"/>
                                </a:lnTo>
                                <a:lnTo>
                                  <a:pt x="613136" y="52914"/>
                                </a:lnTo>
                                <a:lnTo>
                                  <a:pt x="613203" y="52859"/>
                                </a:lnTo>
                                <a:lnTo>
                                  <a:pt x="613270" y="52805"/>
                                </a:lnTo>
                                <a:lnTo>
                                  <a:pt x="613337" y="52750"/>
                                </a:lnTo>
                                <a:lnTo>
                                  <a:pt x="613404" y="52695"/>
                                </a:lnTo>
                                <a:lnTo>
                                  <a:pt x="613470" y="52640"/>
                                </a:lnTo>
                                <a:lnTo>
                                  <a:pt x="613537" y="52586"/>
                                </a:lnTo>
                                <a:lnTo>
                                  <a:pt x="613604" y="52531"/>
                                </a:lnTo>
                                <a:lnTo>
                                  <a:pt x="613671" y="52476"/>
                                </a:lnTo>
                                <a:lnTo>
                                  <a:pt x="613738" y="52421"/>
                                </a:lnTo>
                                <a:lnTo>
                                  <a:pt x="613804" y="52366"/>
                                </a:lnTo>
                                <a:lnTo>
                                  <a:pt x="613871" y="52312"/>
                                </a:lnTo>
                                <a:lnTo>
                                  <a:pt x="613938" y="52257"/>
                                </a:lnTo>
                                <a:lnTo>
                                  <a:pt x="614005" y="52202"/>
                                </a:lnTo>
                                <a:lnTo>
                                  <a:pt x="614072" y="52147"/>
                                </a:lnTo>
                                <a:lnTo>
                                  <a:pt x="614138" y="52092"/>
                                </a:lnTo>
                                <a:lnTo>
                                  <a:pt x="614205" y="52037"/>
                                </a:lnTo>
                                <a:lnTo>
                                  <a:pt x="614272" y="51982"/>
                                </a:lnTo>
                                <a:lnTo>
                                  <a:pt x="614339" y="51927"/>
                                </a:lnTo>
                                <a:lnTo>
                                  <a:pt x="614406" y="51872"/>
                                </a:lnTo>
                                <a:lnTo>
                                  <a:pt x="614472" y="51817"/>
                                </a:lnTo>
                                <a:lnTo>
                                  <a:pt x="614539" y="51762"/>
                                </a:lnTo>
                                <a:lnTo>
                                  <a:pt x="614606" y="51706"/>
                                </a:lnTo>
                                <a:lnTo>
                                  <a:pt x="614673" y="51651"/>
                                </a:lnTo>
                                <a:lnTo>
                                  <a:pt x="614739" y="51596"/>
                                </a:lnTo>
                                <a:lnTo>
                                  <a:pt x="614806" y="51541"/>
                                </a:lnTo>
                                <a:lnTo>
                                  <a:pt x="614873" y="51486"/>
                                </a:lnTo>
                                <a:lnTo>
                                  <a:pt x="614940" y="51430"/>
                                </a:lnTo>
                                <a:lnTo>
                                  <a:pt x="615007" y="51375"/>
                                </a:lnTo>
                                <a:lnTo>
                                  <a:pt x="615073" y="51320"/>
                                </a:lnTo>
                                <a:lnTo>
                                  <a:pt x="615140" y="51265"/>
                                </a:lnTo>
                                <a:lnTo>
                                  <a:pt x="615207" y="51209"/>
                                </a:lnTo>
                                <a:lnTo>
                                  <a:pt x="615274" y="51154"/>
                                </a:lnTo>
                                <a:lnTo>
                                  <a:pt x="615341" y="51099"/>
                                </a:lnTo>
                                <a:lnTo>
                                  <a:pt x="615407" y="51043"/>
                                </a:lnTo>
                                <a:lnTo>
                                  <a:pt x="615474" y="50988"/>
                                </a:lnTo>
                                <a:lnTo>
                                  <a:pt x="615541" y="50932"/>
                                </a:lnTo>
                                <a:lnTo>
                                  <a:pt x="615608" y="50877"/>
                                </a:lnTo>
                                <a:lnTo>
                                  <a:pt x="615675" y="50821"/>
                                </a:lnTo>
                                <a:lnTo>
                                  <a:pt x="615741" y="50766"/>
                                </a:lnTo>
                                <a:lnTo>
                                  <a:pt x="615808" y="50710"/>
                                </a:lnTo>
                                <a:lnTo>
                                  <a:pt x="615875" y="50655"/>
                                </a:lnTo>
                                <a:lnTo>
                                  <a:pt x="615942" y="50599"/>
                                </a:lnTo>
                                <a:lnTo>
                                  <a:pt x="616008" y="50544"/>
                                </a:lnTo>
                                <a:lnTo>
                                  <a:pt x="616075" y="50488"/>
                                </a:lnTo>
                                <a:lnTo>
                                  <a:pt x="616142" y="50432"/>
                                </a:lnTo>
                                <a:lnTo>
                                  <a:pt x="616209" y="50377"/>
                                </a:lnTo>
                                <a:lnTo>
                                  <a:pt x="616276" y="50321"/>
                                </a:lnTo>
                                <a:lnTo>
                                  <a:pt x="616342" y="50265"/>
                                </a:lnTo>
                                <a:lnTo>
                                  <a:pt x="616409" y="50210"/>
                                </a:lnTo>
                                <a:lnTo>
                                  <a:pt x="616476" y="50154"/>
                                </a:lnTo>
                                <a:lnTo>
                                  <a:pt x="616543" y="50098"/>
                                </a:lnTo>
                                <a:lnTo>
                                  <a:pt x="616610" y="50042"/>
                                </a:lnTo>
                                <a:lnTo>
                                  <a:pt x="616676" y="49986"/>
                                </a:lnTo>
                                <a:lnTo>
                                  <a:pt x="616743" y="49930"/>
                                </a:lnTo>
                                <a:lnTo>
                                  <a:pt x="616810" y="49875"/>
                                </a:lnTo>
                                <a:lnTo>
                                  <a:pt x="616877" y="49819"/>
                                </a:lnTo>
                                <a:lnTo>
                                  <a:pt x="616944" y="49763"/>
                                </a:lnTo>
                                <a:lnTo>
                                  <a:pt x="617010" y="49707"/>
                                </a:lnTo>
                                <a:lnTo>
                                  <a:pt x="617077" y="49651"/>
                                </a:lnTo>
                                <a:lnTo>
                                  <a:pt x="617144" y="49595"/>
                                </a:lnTo>
                                <a:lnTo>
                                  <a:pt x="617211" y="49539"/>
                                </a:lnTo>
                                <a:lnTo>
                                  <a:pt x="617277" y="49483"/>
                                </a:lnTo>
                                <a:lnTo>
                                  <a:pt x="617344" y="49427"/>
                                </a:lnTo>
                                <a:lnTo>
                                  <a:pt x="617411" y="49371"/>
                                </a:lnTo>
                                <a:lnTo>
                                  <a:pt x="617478" y="49315"/>
                                </a:lnTo>
                                <a:lnTo>
                                  <a:pt x="617545" y="49258"/>
                                </a:lnTo>
                                <a:lnTo>
                                  <a:pt x="617611" y="49202"/>
                                </a:lnTo>
                                <a:lnTo>
                                  <a:pt x="617678" y="49146"/>
                                </a:lnTo>
                                <a:lnTo>
                                  <a:pt x="617745" y="49090"/>
                                </a:lnTo>
                                <a:lnTo>
                                  <a:pt x="617812" y="49034"/>
                                </a:lnTo>
                                <a:lnTo>
                                  <a:pt x="617879" y="48978"/>
                                </a:lnTo>
                                <a:lnTo>
                                  <a:pt x="617945" y="48921"/>
                                </a:lnTo>
                                <a:lnTo>
                                  <a:pt x="618012" y="48865"/>
                                </a:lnTo>
                                <a:lnTo>
                                  <a:pt x="618079" y="48809"/>
                                </a:lnTo>
                                <a:lnTo>
                                  <a:pt x="618146" y="48752"/>
                                </a:lnTo>
                                <a:lnTo>
                                  <a:pt x="618213" y="48696"/>
                                </a:lnTo>
                                <a:lnTo>
                                  <a:pt x="618279" y="48640"/>
                                </a:lnTo>
                                <a:lnTo>
                                  <a:pt x="618346" y="48583"/>
                                </a:lnTo>
                                <a:lnTo>
                                  <a:pt x="618413" y="48527"/>
                                </a:lnTo>
                                <a:lnTo>
                                  <a:pt x="618480" y="48470"/>
                                </a:lnTo>
                                <a:lnTo>
                                  <a:pt x="618547" y="48414"/>
                                </a:lnTo>
                                <a:lnTo>
                                  <a:pt x="618613" y="48357"/>
                                </a:lnTo>
                                <a:lnTo>
                                  <a:pt x="618680" y="48301"/>
                                </a:lnTo>
                                <a:lnTo>
                                  <a:pt x="618747" y="48244"/>
                                </a:lnTo>
                                <a:lnTo>
                                  <a:pt x="618814" y="48188"/>
                                </a:lnTo>
                                <a:lnTo>
                                  <a:pt x="618880" y="48131"/>
                                </a:lnTo>
                                <a:lnTo>
                                  <a:pt x="618947" y="48075"/>
                                </a:lnTo>
                                <a:lnTo>
                                  <a:pt x="619014" y="48018"/>
                                </a:lnTo>
                                <a:lnTo>
                                  <a:pt x="619081" y="47961"/>
                                </a:lnTo>
                                <a:lnTo>
                                  <a:pt x="619148" y="47905"/>
                                </a:lnTo>
                                <a:lnTo>
                                  <a:pt x="619214" y="47848"/>
                                </a:lnTo>
                                <a:lnTo>
                                  <a:pt x="619281" y="47791"/>
                                </a:lnTo>
                                <a:lnTo>
                                  <a:pt x="619348" y="47734"/>
                                </a:lnTo>
                                <a:lnTo>
                                  <a:pt x="619415" y="47678"/>
                                </a:lnTo>
                                <a:lnTo>
                                  <a:pt x="619482" y="47621"/>
                                </a:lnTo>
                                <a:lnTo>
                                  <a:pt x="619548" y="47564"/>
                                </a:lnTo>
                                <a:lnTo>
                                  <a:pt x="619615" y="47507"/>
                                </a:lnTo>
                                <a:lnTo>
                                  <a:pt x="619682" y="47450"/>
                                </a:lnTo>
                                <a:lnTo>
                                  <a:pt x="619749" y="47393"/>
                                </a:lnTo>
                                <a:lnTo>
                                  <a:pt x="619816" y="47337"/>
                                </a:lnTo>
                                <a:lnTo>
                                  <a:pt x="619882" y="47280"/>
                                </a:lnTo>
                                <a:lnTo>
                                  <a:pt x="619949" y="47223"/>
                                </a:lnTo>
                                <a:lnTo>
                                  <a:pt x="620016" y="47166"/>
                                </a:lnTo>
                                <a:lnTo>
                                  <a:pt x="620083" y="47109"/>
                                </a:lnTo>
                                <a:lnTo>
                                  <a:pt x="620149" y="47052"/>
                                </a:lnTo>
                                <a:lnTo>
                                  <a:pt x="620216" y="46995"/>
                                </a:lnTo>
                                <a:lnTo>
                                  <a:pt x="620283" y="46938"/>
                                </a:lnTo>
                                <a:lnTo>
                                  <a:pt x="620350" y="46880"/>
                                </a:lnTo>
                                <a:lnTo>
                                  <a:pt x="620417" y="46823"/>
                                </a:lnTo>
                                <a:lnTo>
                                  <a:pt x="620483" y="46766"/>
                                </a:lnTo>
                                <a:lnTo>
                                  <a:pt x="620550" y="46709"/>
                                </a:lnTo>
                                <a:lnTo>
                                  <a:pt x="620617" y="46652"/>
                                </a:lnTo>
                                <a:lnTo>
                                  <a:pt x="620684" y="46595"/>
                                </a:lnTo>
                                <a:lnTo>
                                  <a:pt x="620751" y="46537"/>
                                </a:lnTo>
                                <a:lnTo>
                                  <a:pt x="620817" y="46480"/>
                                </a:lnTo>
                                <a:lnTo>
                                  <a:pt x="620884" y="46423"/>
                                </a:lnTo>
                                <a:lnTo>
                                  <a:pt x="620951" y="46366"/>
                                </a:lnTo>
                                <a:lnTo>
                                  <a:pt x="621018" y="46308"/>
                                </a:lnTo>
                                <a:lnTo>
                                  <a:pt x="621085" y="46251"/>
                                </a:lnTo>
                                <a:lnTo>
                                  <a:pt x="621151" y="46193"/>
                                </a:lnTo>
                                <a:lnTo>
                                  <a:pt x="621218" y="46136"/>
                                </a:lnTo>
                                <a:lnTo>
                                  <a:pt x="621285" y="46079"/>
                                </a:lnTo>
                                <a:lnTo>
                                  <a:pt x="621352" y="46021"/>
                                </a:lnTo>
                                <a:lnTo>
                                  <a:pt x="621419" y="45964"/>
                                </a:lnTo>
                                <a:lnTo>
                                  <a:pt x="621485" y="45906"/>
                                </a:lnTo>
                                <a:lnTo>
                                  <a:pt x="621552" y="45849"/>
                                </a:lnTo>
                                <a:lnTo>
                                  <a:pt x="621619" y="45791"/>
                                </a:lnTo>
                                <a:lnTo>
                                  <a:pt x="621686" y="45734"/>
                                </a:lnTo>
                                <a:lnTo>
                                  <a:pt x="621752" y="45676"/>
                                </a:lnTo>
                                <a:lnTo>
                                  <a:pt x="621819" y="45618"/>
                                </a:lnTo>
                                <a:lnTo>
                                  <a:pt x="621886" y="45561"/>
                                </a:lnTo>
                                <a:lnTo>
                                  <a:pt x="621953" y="45503"/>
                                </a:lnTo>
                                <a:lnTo>
                                  <a:pt x="622020" y="45446"/>
                                </a:lnTo>
                                <a:lnTo>
                                  <a:pt x="622086" y="45388"/>
                                </a:lnTo>
                                <a:lnTo>
                                  <a:pt x="622153" y="45330"/>
                                </a:lnTo>
                                <a:lnTo>
                                  <a:pt x="622220" y="45272"/>
                                </a:lnTo>
                                <a:lnTo>
                                  <a:pt x="622287" y="45215"/>
                                </a:lnTo>
                                <a:lnTo>
                                  <a:pt x="622354" y="45157"/>
                                </a:lnTo>
                                <a:lnTo>
                                  <a:pt x="622420" y="45099"/>
                                </a:lnTo>
                                <a:lnTo>
                                  <a:pt x="622487" y="45041"/>
                                </a:lnTo>
                                <a:lnTo>
                                  <a:pt x="622554" y="44983"/>
                                </a:lnTo>
                                <a:lnTo>
                                  <a:pt x="622621" y="44925"/>
                                </a:lnTo>
                                <a:lnTo>
                                  <a:pt x="622688" y="44867"/>
                                </a:lnTo>
                                <a:lnTo>
                                  <a:pt x="622754" y="44810"/>
                                </a:lnTo>
                                <a:lnTo>
                                  <a:pt x="622821" y="44752"/>
                                </a:lnTo>
                                <a:lnTo>
                                  <a:pt x="622888" y="44694"/>
                                </a:lnTo>
                                <a:lnTo>
                                  <a:pt x="622955" y="44636"/>
                                </a:lnTo>
                                <a:lnTo>
                                  <a:pt x="623021" y="44578"/>
                                </a:lnTo>
                                <a:lnTo>
                                  <a:pt x="623088" y="44520"/>
                                </a:lnTo>
                                <a:lnTo>
                                  <a:pt x="623155" y="44461"/>
                                </a:lnTo>
                                <a:lnTo>
                                  <a:pt x="623222" y="44403"/>
                                </a:lnTo>
                                <a:lnTo>
                                  <a:pt x="623289" y="44345"/>
                                </a:lnTo>
                                <a:lnTo>
                                  <a:pt x="623355" y="44287"/>
                                </a:lnTo>
                                <a:lnTo>
                                  <a:pt x="623422" y="44229"/>
                                </a:lnTo>
                                <a:lnTo>
                                  <a:pt x="623489" y="44171"/>
                                </a:lnTo>
                                <a:lnTo>
                                  <a:pt x="623556" y="44112"/>
                                </a:lnTo>
                                <a:lnTo>
                                  <a:pt x="623623" y="44054"/>
                                </a:lnTo>
                                <a:lnTo>
                                  <a:pt x="623689" y="43996"/>
                                </a:lnTo>
                                <a:lnTo>
                                  <a:pt x="623756" y="43938"/>
                                </a:lnTo>
                                <a:lnTo>
                                  <a:pt x="623823" y="43879"/>
                                </a:lnTo>
                                <a:lnTo>
                                  <a:pt x="623890" y="43821"/>
                                </a:lnTo>
                                <a:lnTo>
                                  <a:pt x="623957" y="43763"/>
                                </a:lnTo>
                                <a:lnTo>
                                  <a:pt x="624023" y="43704"/>
                                </a:lnTo>
                                <a:lnTo>
                                  <a:pt x="624090" y="43646"/>
                                </a:lnTo>
                                <a:lnTo>
                                  <a:pt x="624157" y="43587"/>
                                </a:lnTo>
                                <a:lnTo>
                                  <a:pt x="624224" y="43529"/>
                                </a:lnTo>
                                <a:lnTo>
                                  <a:pt x="624290" y="43471"/>
                                </a:lnTo>
                                <a:lnTo>
                                  <a:pt x="624357" y="43412"/>
                                </a:lnTo>
                                <a:lnTo>
                                  <a:pt x="624424" y="43354"/>
                                </a:lnTo>
                                <a:lnTo>
                                  <a:pt x="624491" y="43295"/>
                                </a:lnTo>
                                <a:lnTo>
                                  <a:pt x="624558" y="43236"/>
                                </a:lnTo>
                                <a:lnTo>
                                  <a:pt x="624624" y="43178"/>
                                </a:lnTo>
                                <a:lnTo>
                                  <a:pt x="624691" y="43119"/>
                                </a:lnTo>
                                <a:lnTo>
                                  <a:pt x="624758" y="43061"/>
                                </a:lnTo>
                                <a:lnTo>
                                  <a:pt x="624825" y="43002"/>
                                </a:lnTo>
                                <a:lnTo>
                                  <a:pt x="624892" y="42943"/>
                                </a:lnTo>
                                <a:lnTo>
                                  <a:pt x="624958" y="42885"/>
                                </a:lnTo>
                                <a:lnTo>
                                  <a:pt x="625025" y="42826"/>
                                </a:lnTo>
                                <a:lnTo>
                                  <a:pt x="625092" y="42767"/>
                                </a:lnTo>
                                <a:lnTo>
                                  <a:pt x="625159" y="42708"/>
                                </a:lnTo>
                                <a:lnTo>
                                  <a:pt x="625226" y="42649"/>
                                </a:lnTo>
                                <a:lnTo>
                                  <a:pt x="625292" y="42591"/>
                                </a:lnTo>
                                <a:lnTo>
                                  <a:pt x="625359" y="42532"/>
                                </a:lnTo>
                                <a:lnTo>
                                  <a:pt x="625426" y="42473"/>
                                </a:lnTo>
                                <a:lnTo>
                                  <a:pt x="625493" y="42414"/>
                                </a:lnTo>
                                <a:lnTo>
                                  <a:pt x="625560" y="42355"/>
                                </a:lnTo>
                                <a:lnTo>
                                  <a:pt x="625626" y="42296"/>
                                </a:lnTo>
                                <a:lnTo>
                                  <a:pt x="625693" y="42237"/>
                                </a:lnTo>
                                <a:lnTo>
                                  <a:pt x="625760" y="42178"/>
                                </a:lnTo>
                                <a:lnTo>
                                  <a:pt x="625827" y="42119"/>
                                </a:lnTo>
                                <a:lnTo>
                                  <a:pt x="625893" y="42060"/>
                                </a:lnTo>
                                <a:lnTo>
                                  <a:pt x="625960" y="42001"/>
                                </a:lnTo>
                                <a:lnTo>
                                  <a:pt x="626027" y="41942"/>
                                </a:lnTo>
                                <a:lnTo>
                                  <a:pt x="626094" y="41883"/>
                                </a:lnTo>
                                <a:lnTo>
                                  <a:pt x="626161" y="41824"/>
                                </a:lnTo>
                                <a:lnTo>
                                  <a:pt x="626227" y="41764"/>
                                </a:lnTo>
                                <a:lnTo>
                                  <a:pt x="626294" y="41705"/>
                                </a:lnTo>
                                <a:lnTo>
                                  <a:pt x="626361" y="41646"/>
                                </a:lnTo>
                                <a:lnTo>
                                  <a:pt x="626428" y="41587"/>
                                </a:lnTo>
                                <a:lnTo>
                                  <a:pt x="626495" y="41528"/>
                                </a:lnTo>
                                <a:lnTo>
                                  <a:pt x="626561" y="41468"/>
                                </a:lnTo>
                                <a:lnTo>
                                  <a:pt x="626628" y="41409"/>
                                </a:lnTo>
                                <a:lnTo>
                                  <a:pt x="626695" y="41350"/>
                                </a:lnTo>
                                <a:lnTo>
                                  <a:pt x="626762" y="41290"/>
                                </a:lnTo>
                                <a:lnTo>
                                  <a:pt x="626829" y="41231"/>
                                </a:lnTo>
                                <a:lnTo>
                                  <a:pt x="626895" y="41172"/>
                                </a:lnTo>
                                <a:lnTo>
                                  <a:pt x="626962" y="41112"/>
                                </a:lnTo>
                                <a:lnTo>
                                  <a:pt x="627029" y="41053"/>
                                </a:lnTo>
                                <a:lnTo>
                                  <a:pt x="627096" y="40993"/>
                                </a:lnTo>
                                <a:lnTo>
                                  <a:pt x="627162" y="40934"/>
                                </a:lnTo>
                                <a:lnTo>
                                  <a:pt x="627229" y="40874"/>
                                </a:lnTo>
                                <a:lnTo>
                                  <a:pt x="627296" y="40815"/>
                                </a:lnTo>
                                <a:lnTo>
                                  <a:pt x="627363" y="40755"/>
                                </a:lnTo>
                                <a:lnTo>
                                  <a:pt x="627430" y="40695"/>
                                </a:lnTo>
                                <a:lnTo>
                                  <a:pt x="627496" y="40636"/>
                                </a:lnTo>
                                <a:lnTo>
                                  <a:pt x="627563" y="40576"/>
                                </a:lnTo>
                                <a:lnTo>
                                  <a:pt x="627630" y="40517"/>
                                </a:lnTo>
                                <a:lnTo>
                                  <a:pt x="627697" y="40457"/>
                                </a:lnTo>
                                <a:lnTo>
                                  <a:pt x="627764" y="40397"/>
                                </a:lnTo>
                                <a:lnTo>
                                  <a:pt x="627830" y="40337"/>
                                </a:lnTo>
                                <a:lnTo>
                                  <a:pt x="627897" y="40278"/>
                                </a:lnTo>
                                <a:lnTo>
                                  <a:pt x="627964" y="40218"/>
                                </a:lnTo>
                                <a:lnTo>
                                  <a:pt x="628031" y="40158"/>
                                </a:lnTo>
                                <a:lnTo>
                                  <a:pt x="628098" y="40098"/>
                                </a:lnTo>
                                <a:lnTo>
                                  <a:pt x="628164" y="40038"/>
                                </a:lnTo>
                                <a:lnTo>
                                  <a:pt x="628231" y="39978"/>
                                </a:lnTo>
                                <a:lnTo>
                                  <a:pt x="628298" y="39919"/>
                                </a:lnTo>
                                <a:lnTo>
                                  <a:pt x="628365" y="39859"/>
                                </a:lnTo>
                                <a:lnTo>
                                  <a:pt x="628432" y="39799"/>
                                </a:lnTo>
                                <a:lnTo>
                                  <a:pt x="628498" y="39739"/>
                                </a:lnTo>
                                <a:lnTo>
                                  <a:pt x="628565" y="39679"/>
                                </a:lnTo>
                                <a:lnTo>
                                  <a:pt x="628632" y="39619"/>
                                </a:lnTo>
                                <a:lnTo>
                                  <a:pt x="628699" y="39559"/>
                                </a:lnTo>
                                <a:lnTo>
                                  <a:pt x="628765" y="39499"/>
                                </a:lnTo>
                                <a:lnTo>
                                  <a:pt x="628832" y="39438"/>
                                </a:lnTo>
                                <a:lnTo>
                                  <a:pt x="628899" y="39378"/>
                                </a:lnTo>
                                <a:lnTo>
                                  <a:pt x="628966" y="39318"/>
                                </a:lnTo>
                                <a:lnTo>
                                  <a:pt x="629033" y="39258"/>
                                </a:lnTo>
                                <a:lnTo>
                                  <a:pt x="629099" y="39198"/>
                                </a:lnTo>
                                <a:lnTo>
                                  <a:pt x="629166" y="39138"/>
                                </a:lnTo>
                                <a:lnTo>
                                  <a:pt x="629233" y="39077"/>
                                </a:lnTo>
                                <a:lnTo>
                                  <a:pt x="629300" y="39017"/>
                                </a:lnTo>
                                <a:lnTo>
                                  <a:pt x="629367" y="38957"/>
                                </a:lnTo>
                                <a:lnTo>
                                  <a:pt x="629433" y="38897"/>
                                </a:lnTo>
                                <a:lnTo>
                                  <a:pt x="629500" y="38836"/>
                                </a:lnTo>
                                <a:lnTo>
                                  <a:pt x="629567" y="38776"/>
                                </a:lnTo>
                                <a:lnTo>
                                  <a:pt x="629634" y="38715"/>
                                </a:lnTo>
                                <a:lnTo>
                                  <a:pt x="629701" y="38655"/>
                                </a:lnTo>
                                <a:lnTo>
                                  <a:pt x="629767" y="38595"/>
                                </a:lnTo>
                                <a:lnTo>
                                  <a:pt x="629834" y="38534"/>
                                </a:lnTo>
                                <a:lnTo>
                                  <a:pt x="629901" y="38474"/>
                                </a:lnTo>
                                <a:lnTo>
                                  <a:pt x="629968" y="38413"/>
                                </a:lnTo>
                                <a:lnTo>
                                  <a:pt x="630034" y="38353"/>
                                </a:lnTo>
                                <a:lnTo>
                                  <a:pt x="630101" y="38292"/>
                                </a:lnTo>
                                <a:lnTo>
                                  <a:pt x="630168" y="38231"/>
                                </a:lnTo>
                                <a:lnTo>
                                  <a:pt x="630235" y="38171"/>
                                </a:lnTo>
                                <a:lnTo>
                                  <a:pt x="630302" y="38110"/>
                                </a:lnTo>
                                <a:lnTo>
                                  <a:pt x="630368" y="38050"/>
                                </a:lnTo>
                                <a:lnTo>
                                  <a:pt x="630435" y="37989"/>
                                </a:lnTo>
                                <a:lnTo>
                                  <a:pt x="630502" y="37928"/>
                                </a:lnTo>
                                <a:lnTo>
                                  <a:pt x="630569" y="37867"/>
                                </a:lnTo>
                                <a:lnTo>
                                  <a:pt x="630636" y="37807"/>
                                </a:lnTo>
                                <a:lnTo>
                                  <a:pt x="630702" y="37746"/>
                                </a:lnTo>
                                <a:lnTo>
                                  <a:pt x="630769" y="37685"/>
                                </a:lnTo>
                                <a:lnTo>
                                  <a:pt x="630836" y="37624"/>
                                </a:lnTo>
                                <a:lnTo>
                                  <a:pt x="630903" y="37563"/>
                                </a:lnTo>
                                <a:lnTo>
                                  <a:pt x="630970" y="37503"/>
                                </a:lnTo>
                                <a:lnTo>
                                  <a:pt x="631036" y="37442"/>
                                </a:lnTo>
                                <a:lnTo>
                                  <a:pt x="631103" y="37381"/>
                                </a:lnTo>
                                <a:lnTo>
                                  <a:pt x="631170" y="37320"/>
                                </a:lnTo>
                                <a:lnTo>
                                  <a:pt x="631237" y="37259"/>
                                </a:lnTo>
                                <a:lnTo>
                                  <a:pt x="631304" y="37198"/>
                                </a:lnTo>
                                <a:lnTo>
                                  <a:pt x="631370" y="37137"/>
                                </a:lnTo>
                                <a:lnTo>
                                  <a:pt x="631437" y="37076"/>
                                </a:lnTo>
                                <a:lnTo>
                                  <a:pt x="631504" y="37015"/>
                                </a:lnTo>
                                <a:lnTo>
                                  <a:pt x="631571" y="36954"/>
                                </a:lnTo>
                                <a:lnTo>
                                  <a:pt x="631637" y="36893"/>
                                </a:lnTo>
                                <a:lnTo>
                                  <a:pt x="631704" y="36831"/>
                                </a:lnTo>
                                <a:lnTo>
                                  <a:pt x="631771" y="36770"/>
                                </a:lnTo>
                                <a:lnTo>
                                  <a:pt x="631838" y="36709"/>
                                </a:lnTo>
                                <a:lnTo>
                                  <a:pt x="631905" y="36648"/>
                                </a:lnTo>
                                <a:lnTo>
                                  <a:pt x="631971" y="36587"/>
                                </a:lnTo>
                                <a:lnTo>
                                  <a:pt x="632038" y="36525"/>
                                </a:lnTo>
                                <a:lnTo>
                                  <a:pt x="632105" y="36464"/>
                                </a:lnTo>
                                <a:lnTo>
                                  <a:pt x="632172" y="36403"/>
                                </a:lnTo>
                                <a:lnTo>
                                  <a:pt x="632239" y="36341"/>
                                </a:lnTo>
                                <a:lnTo>
                                  <a:pt x="632305" y="36280"/>
                                </a:lnTo>
                                <a:lnTo>
                                  <a:pt x="632372" y="36219"/>
                                </a:lnTo>
                                <a:lnTo>
                                  <a:pt x="632439" y="36157"/>
                                </a:lnTo>
                                <a:lnTo>
                                  <a:pt x="632506" y="36096"/>
                                </a:lnTo>
                                <a:lnTo>
                                  <a:pt x="632573" y="36034"/>
                                </a:lnTo>
                                <a:lnTo>
                                  <a:pt x="632639" y="35973"/>
                                </a:lnTo>
                                <a:lnTo>
                                  <a:pt x="632706" y="35911"/>
                                </a:lnTo>
                                <a:lnTo>
                                  <a:pt x="632773" y="35850"/>
                                </a:lnTo>
                                <a:lnTo>
                                  <a:pt x="632840" y="35788"/>
                                </a:lnTo>
                                <a:lnTo>
                                  <a:pt x="632906" y="35727"/>
                                </a:lnTo>
                                <a:lnTo>
                                  <a:pt x="632973" y="35665"/>
                                </a:lnTo>
                                <a:lnTo>
                                  <a:pt x="633040" y="35604"/>
                                </a:lnTo>
                                <a:lnTo>
                                  <a:pt x="633107" y="35542"/>
                                </a:lnTo>
                                <a:lnTo>
                                  <a:pt x="633174" y="35480"/>
                                </a:lnTo>
                                <a:lnTo>
                                  <a:pt x="633240" y="35419"/>
                                </a:lnTo>
                                <a:lnTo>
                                  <a:pt x="633307" y="35357"/>
                                </a:lnTo>
                                <a:lnTo>
                                  <a:pt x="633374" y="35295"/>
                                </a:lnTo>
                                <a:lnTo>
                                  <a:pt x="633441" y="35233"/>
                                </a:lnTo>
                                <a:lnTo>
                                  <a:pt x="633508" y="35171"/>
                                </a:lnTo>
                                <a:lnTo>
                                  <a:pt x="633574" y="35110"/>
                                </a:lnTo>
                                <a:lnTo>
                                  <a:pt x="633641" y="35048"/>
                                </a:lnTo>
                                <a:lnTo>
                                  <a:pt x="633708" y="34986"/>
                                </a:lnTo>
                                <a:lnTo>
                                  <a:pt x="633775" y="34924"/>
                                </a:lnTo>
                                <a:lnTo>
                                  <a:pt x="633842" y="34862"/>
                                </a:lnTo>
                                <a:lnTo>
                                  <a:pt x="633908" y="34800"/>
                                </a:lnTo>
                                <a:lnTo>
                                  <a:pt x="633975" y="34738"/>
                                </a:lnTo>
                                <a:lnTo>
                                  <a:pt x="634042" y="34676"/>
                                </a:lnTo>
                                <a:lnTo>
                                  <a:pt x="634109" y="34614"/>
                                </a:lnTo>
                                <a:lnTo>
                                  <a:pt x="634175" y="34552"/>
                                </a:lnTo>
                                <a:lnTo>
                                  <a:pt x="634242" y="34490"/>
                                </a:lnTo>
                                <a:lnTo>
                                  <a:pt x="634309" y="34428"/>
                                </a:lnTo>
                                <a:lnTo>
                                  <a:pt x="634376" y="34366"/>
                                </a:lnTo>
                                <a:lnTo>
                                  <a:pt x="634443" y="34304"/>
                                </a:lnTo>
                                <a:lnTo>
                                  <a:pt x="634509" y="34242"/>
                                </a:lnTo>
                                <a:lnTo>
                                  <a:pt x="634576" y="34179"/>
                                </a:lnTo>
                                <a:lnTo>
                                  <a:pt x="634643" y="34117"/>
                                </a:lnTo>
                                <a:lnTo>
                                  <a:pt x="634710" y="34055"/>
                                </a:lnTo>
                                <a:lnTo>
                                  <a:pt x="634777" y="33993"/>
                                </a:lnTo>
                                <a:lnTo>
                                  <a:pt x="634843" y="33930"/>
                                </a:lnTo>
                                <a:lnTo>
                                  <a:pt x="634910" y="33868"/>
                                </a:lnTo>
                                <a:lnTo>
                                  <a:pt x="634977" y="33806"/>
                                </a:lnTo>
                                <a:lnTo>
                                  <a:pt x="635044" y="33743"/>
                                </a:lnTo>
                                <a:lnTo>
                                  <a:pt x="635111" y="33681"/>
                                </a:lnTo>
                                <a:lnTo>
                                  <a:pt x="635177" y="33618"/>
                                </a:lnTo>
                                <a:lnTo>
                                  <a:pt x="635244" y="33556"/>
                                </a:lnTo>
                                <a:lnTo>
                                  <a:pt x="635311" y="33494"/>
                                </a:lnTo>
                                <a:lnTo>
                                  <a:pt x="635378" y="33431"/>
                                </a:lnTo>
                                <a:lnTo>
                                  <a:pt x="635445" y="33369"/>
                                </a:lnTo>
                                <a:lnTo>
                                  <a:pt x="635511" y="33306"/>
                                </a:lnTo>
                                <a:lnTo>
                                  <a:pt x="635578" y="33243"/>
                                </a:lnTo>
                                <a:lnTo>
                                  <a:pt x="635645" y="33181"/>
                                </a:lnTo>
                                <a:lnTo>
                                  <a:pt x="635712" y="33118"/>
                                </a:lnTo>
                                <a:lnTo>
                                  <a:pt x="635778" y="33056"/>
                                </a:lnTo>
                                <a:lnTo>
                                  <a:pt x="635845" y="32993"/>
                                </a:lnTo>
                                <a:lnTo>
                                  <a:pt x="635912" y="32930"/>
                                </a:lnTo>
                                <a:lnTo>
                                  <a:pt x="635979" y="32868"/>
                                </a:lnTo>
                                <a:lnTo>
                                  <a:pt x="636046" y="32805"/>
                                </a:lnTo>
                                <a:lnTo>
                                  <a:pt x="636112" y="32742"/>
                                </a:lnTo>
                                <a:lnTo>
                                  <a:pt x="636179" y="32679"/>
                                </a:lnTo>
                                <a:lnTo>
                                  <a:pt x="636246" y="32616"/>
                                </a:lnTo>
                                <a:lnTo>
                                  <a:pt x="636313" y="32554"/>
                                </a:lnTo>
                                <a:lnTo>
                                  <a:pt x="636380" y="32491"/>
                                </a:lnTo>
                                <a:lnTo>
                                  <a:pt x="636446" y="32428"/>
                                </a:lnTo>
                                <a:lnTo>
                                  <a:pt x="636513" y="32365"/>
                                </a:lnTo>
                                <a:lnTo>
                                  <a:pt x="636580" y="32302"/>
                                </a:lnTo>
                                <a:lnTo>
                                  <a:pt x="636647" y="32239"/>
                                </a:lnTo>
                                <a:lnTo>
                                  <a:pt x="636714" y="32176"/>
                                </a:lnTo>
                                <a:lnTo>
                                  <a:pt x="636780" y="32113"/>
                                </a:lnTo>
                                <a:lnTo>
                                  <a:pt x="636847" y="32050"/>
                                </a:lnTo>
                                <a:lnTo>
                                  <a:pt x="636914" y="31987"/>
                                </a:lnTo>
                                <a:lnTo>
                                  <a:pt x="636981" y="31924"/>
                                </a:lnTo>
                                <a:lnTo>
                                  <a:pt x="637047" y="31861"/>
                                </a:lnTo>
                                <a:lnTo>
                                  <a:pt x="637114" y="31798"/>
                                </a:lnTo>
                                <a:lnTo>
                                  <a:pt x="637181" y="31734"/>
                                </a:lnTo>
                                <a:lnTo>
                                  <a:pt x="637248" y="31671"/>
                                </a:lnTo>
                                <a:lnTo>
                                  <a:pt x="637315" y="31608"/>
                                </a:lnTo>
                                <a:lnTo>
                                  <a:pt x="637381" y="31545"/>
                                </a:lnTo>
                                <a:lnTo>
                                  <a:pt x="637448" y="31482"/>
                                </a:lnTo>
                                <a:lnTo>
                                  <a:pt x="637515" y="31418"/>
                                </a:lnTo>
                                <a:lnTo>
                                  <a:pt x="637582" y="31355"/>
                                </a:lnTo>
                                <a:lnTo>
                                  <a:pt x="637649" y="31292"/>
                                </a:lnTo>
                                <a:lnTo>
                                  <a:pt x="637715" y="31228"/>
                                </a:lnTo>
                                <a:lnTo>
                                  <a:pt x="637782" y="31165"/>
                                </a:lnTo>
                                <a:lnTo>
                                  <a:pt x="637849" y="31101"/>
                                </a:lnTo>
                                <a:lnTo>
                                  <a:pt x="637916" y="31038"/>
                                </a:lnTo>
                                <a:lnTo>
                                  <a:pt x="637983" y="30975"/>
                                </a:lnTo>
                                <a:lnTo>
                                  <a:pt x="638049" y="30911"/>
                                </a:lnTo>
                                <a:lnTo>
                                  <a:pt x="638116" y="30848"/>
                                </a:lnTo>
                                <a:lnTo>
                                  <a:pt x="638183" y="30784"/>
                                </a:lnTo>
                                <a:lnTo>
                                  <a:pt x="638250" y="30720"/>
                                </a:lnTo>
                                <a:lnTo>
                                  <a:pt x="638317" y="30657"/>
                                </a:lnTo>
                                <a:lnTo>
                                  <a:pt x="638383" y="30593"/>
                                </a:lnTo>
                                <a:lnTo>
                                  <a:pt x="638450" y="30530"/>
                                </a:lnTo>
                                <a:lnTo>
                                  <a:pt x="638517" y="30466"/>
                                </a:lnTo>
                                <a:lnTo>
                                  <a:pt x="638584" y="30402"/>
                                </a:lnTo>
                                <a:lnTo>
                                  <a:pt x="638650" y="30339"/>
                                </a:lnTo>
                                <a:lnTo>
                                  <a:pt x="638717" y="30275"/>
                                </a:lnTo>
                                <a:lnTo>
                                  <a:pt x="638784" y="30211"/>
                                </a:lnTo>
                                <a:lnTo>
                                  <a:pt x="638851" y="30147"/>
                                </a:lnTo>
                                <a:lnTo>
                                  <a:pt x="638918" y="30084"/>
                                </a:lnTo>
                                <a:lnTo>
                                  <a:pt x="638984" y="30020"/>
                                </a:lnTo>
                                <a:lnTo>
                                  <a:pt x="639051" y="29956"/>
                                </a:lnTo>
                                <a:lnTo>
                                  <a:pt x="639118" y="29892"/>
                                </a:lnTo>
                                <a:lnTo>
                                  <a:pt x="639185" y="29828"/>
                                </a:lnTo>
                                <a:lnTo>
                                  <a:pt x="639252" y="29764"/>
                                </a:lnTo>
                                <a:lnTo>
                                  <a:pt x="639318" y="29700"/>
                                </a:lnTo>
                                <a:lnTo>
                                  <a:pt x="639385" y="29636"/>
                                </a:lnTo>
                                <a:lnTo>
                                  <a:pt x="639452" y="29572"/>
                                </a:lnTo>
                                <a:lnTo>
                                  <a:pt x="639519" y="29508"/>
                                </a:lnTo>
                                <a:lnTo>
                                  <a:pt x="639586" y="29444"/>
                                </a:lnTo>
                                <a:lnTo>
                                  <a:pt x="639652" y="29380"/>
                                </a:lnTo>
                                <a:lnTo>
                                  <a:pt x="639719" y="29316"/>
                                </a:lnTo>
                                <a:lnTo>
                                  <a:pt x="639786" y="29252"/>
                                </a:lnTo>
                                <a:lnTo>
                                  <a:pt x="639853" y="29187"/>
                                </a:lnTo>
                                <a:lnTo>
                                  <a:pt x="639919" y="29123"/>
                                </a:lnTo>
                                <a:lnTo>
                                  <a:pt x="639986" y="29059"/>
                                </a:lnTo>
                                <a:lnTo>
                                  <a:pt x="640053" y="28995"/>
                                </a:lnTo>
                                <a:lnTo>
                                  <a:pt x="640120" y="28931"/>
                                </a:lnTo>
                                <a:lnTo>
                                  <a:pt x="640187" y="28866"/>
                                </a:lnTo>
                                <a:lnTo>
                                  <a:pt x="640253" y="28802"/>
                                </a:lnTo>
                                <a:lnTo>
                                  <a:pt x="640320" y="28738"/>
                                </a:lnTo>
                                <a:lnTo>
                                  <a:pt x="640387" y="28673"/>
                                </a:lnTo>
                                <a:lnTo>
                                  <a:pt x="640454" y="28609"/>
                                </a:lnTo>
                                <a:lnTo>
                                  <a:pt x="640521" y="28544"/>
                                </a:lnTo>
                                <a:lnTo>
                                  <a:pt x="640587" y="28480"/>
                                </a:lnTo>
                                <a:lnTo>
                                  <a:pt x="640654" y="28416"/>
                                </a:lnTo>
                                <a:lnTo>
                                  <a:pt x="640721" y="28351"/>
                                </a:lnTo>
                                <a:lnTo>
                                  <a:pt x="640788" y="28287"/>
                                </a:lnTo>
                                <a:lnTo>
                                  <a:pt x="640855" y="28222"/>
                                </a:lnTo>
                                <a:lnTo>
                                  <a:pt x="640921" y="28157"/>
                                </a:lnTo>
                                <a:lnTo>
                                  <a:pt x="640988" y="28093"/>
                                </a:lnTo>
                                <a:lnTo>
                                  <a:pt x="641055" y="28028"/>
                                </a:lnTo>
                                <a:lnTo>
                                  <a:pt x="641122" y="27964"/>
                                </a:lnTo>
                                <a:lnTo>
                                  <a:pt x="641188" y="27899"/>
                                </a:lnTo>
                                <a:lnTo>
                                  <a:pt x="641255" y="27834"/>
                                </a:lnTo>
                                <a:lnTo>
                                  <a:pt x="641322" y="27769"/>
                                </a:lnTo>
                                <a:lnTo>
                                  <a:pt x="641389" y="27705"/>
                                </a:lnTo>
                                <a:lnTo>
                                  <a:pt x="641456" y="27640"/>
                                </a:lnTo>
                                <a:lnTo>
                                  <a:pt x="641522" y="27575"/>
                                </a:lnTo>
                                <a:lnTo>
                                  <a:pt x="641589" y="27510"/>
                                </a:lnTo>
                                <a:lnTo>
                                  <a:pt x="641656" y="27446"/>
                                </a:lnTo>
                                <a:lnTo>
                                  <a:pt x="641723" y="27381"/>
                                </a:lnTo>
                                <a:lnTo>
                                  <a:pt x="641790" y="27316"/>
                                </a:lnTo>
                                <a:lnTo>
                                  <a:pt x="641856" y="27251"/>
                                </a:lnTo>
                                <a:lnTo>
                                  <a:pt x="641923" y="27186"/>
                                </a:lnTo>
                                <a:lnTo>
                                  <a:pt x="641990" y="27121"/>
                                </a:lnTo>
                                <a:lnTo>
                                  <a:pt x="642057" y="27056"/>
                                </a:lnTo>
                                <a:lnTo>
                                  <a:pt x="642124" y="26991"/>
                                </a:lnTo>
                                <a:lnTo>
                                  <a:pt x="642190" y="26926"/>
                                </a:lnTo>
                                <a:lnTo>
                                  <a:pt x="642257" y="26861"/>
                                </a:lnTo>
                                <a:lnTo>
                                  <a:pt x="642324" y="26796"/>
                                </a:lnTo>
                                <a:lnTo>
                                  <a:pt x="642391" y="26731"/>
                                </a:lnTo>
                                <a:lnTo>
                                  <a:pt x="642458" y="26665"/>
                                </a:lnTo>
                                <a:lnTo>
                                  <a:pt x="642524" y="26600"/>
                                </a:lnTo>
                                <a:lnTo>
                                  <a:pt x="642591" y="26535"/>
                                </a:lnTo>
                                <a:lnTo>
                                  <a:pt x="642658" y="26470"/>
                                </a:lnTo>
                                <a:lnTo>
                                  <a:pt x="642725" y="26404"/>
                                </a:lnTo>
                                <a:lnTo>
                                  <a:pt x="642791" y="26339"/>
                                </a:lnTo>
                                <a:lnTo>
                                  <a:pt x="642858" y="26274"/>
                                </a:lnTo>
                                <a:lnTo>
                                  <a:pt x="642925" y="26209"/>
                                </a:lnTo>
                                <a:lnTo>
                                  <a:pt x="642992" y="26143"/>
                                </a:lnTo>
                                <a:lnTo>
                                  <a:pt x="643059" y="26078"/>
                                </a:lnTo>
                                <a:lnTo>
                                  <a:pt x="643125" y="26012"/>
                                </a:lnTo>
                                <a:lnTo>
                                  <a:pt x="643192" y="25947"/>
                                </a:lnTo>
                                <a:lnTo>
                                  <a:pt x="643259" y="25882"/>
                                </a:lnTo>
                                <a:lnTo>
                                  <a:pt x="643326" y="25816"/>
                                </a:lnTo>
                                <a:lnTo>
                                  <a:pt x="643393" y="25751"/>
                                </a:lnTo>
                                <a:lnTo>
                                  <a:pt x="643459" y="25685"/>
                                </a:lnTo>
                                <a:lnTo>
                                  <a:pt x="643526" y="25619"/>
                                </a:lnTo>
                                <a:lnTo>
                                  <a:pt x="643593" y="25554"/>
                                </a:lnTo>
                                <a:lnTo>
                                  <a:pt x="643660" y="25488"/>
                                </a:lnTo>
                                <a:lnTo>
                                  <a:pt x="643727" y="25423"/>
                                </a:lnTo>
                                <a:lnTo>
                                  <a:pt x="643793" y="25357"/>
                                </a:lnTo>
                                <a:lnTo>
                                  <a:pt x="643860" y="25291"/>
                                </a:lnTo>
                                <a:lnTo>
                                  <a:pt x="643927" y="25226"/>
                                </a:lnTo>
                                <a:lnTo>
                                  <a:pt x="643994" y="25160"/>
                                </a:lnTo>
                                <a:lnTo>
                                  <a:pt x="644060" y="25094"/>
                                </a:lnTo>
                                <a:lnTo>
                                  <a:pt x="644127" y="25028"/>
                                </a:lnTo>
                                <a:lnTo>
                                  <a:pt x="644194" y="24962"/>
                                </a:lnTo>
                                <a:lnTo>
                                  <a:pt x="644261" y="24897"/>
                                </a:lnTo>
                                <a:lnTo>
                                  <a:pt x="644328" y="24831"/>
                                </a:lnTo>
                                <a:lnTo>
                                  <a:pt x="644394" y="24765"/>
                                </a:lnTo>
                                <a:lnTo>
                                  <a:pt x="644461" y="24699"/>
                                </a:lnTo>
                                <a:lnTo>
                                  <a:pt x="644528" y="24633"/>
                                </a:lnTo>
                                <a:lnTo>
                                  <a:pt x="644595" y="24567"/>
                                </a:lnTo>
                                <a:lnTo>
                                  <a:pt x="644662" y="24501"/>
                                </a:lnTo>
                                <a:lnTo>
                                  <a:pt x="644728" y="24435"/>
                                </a:lnTo>
                                <a:lnTo>
                                  <a:pt x="644795" y="24369"/>
                                </a:lnTo>
                                <a:lnTo>
                                  <a:pt x="644862" y="24303"/>
                                </a:lnTo>
                                <a:lnTo>
                                  <a:pt x="644929" y="24237"/>
                                </a:lnTo>
                                <a:lnTo>
                                  <a:pt x="644996" y="24171"/>
                                </a:lnTo>
                                <a:lnTo>
                                  <a:pt x="645062" y="24104"/>
                                </a:lnTo>
                                <a:lnTo>
                                  <a:pt x="645129" y="24038"/>
                                </a:lnTo>
                                <a:lnTo>
                                  <a:pt x="645196" y="23972"/>
                                </a:lnTo>
                                <a:lnTo>
                                  <a:pt x="645263" y="23906"/>
                                </a:lnTo>
                                <a:lnTo>
                                  <a:pt x="645330" y="23840"/>
                                </a:lnTo>
                                <a:lnTo>
                                  <a:pt x="645396" y="23773"/>
                                </a:lnTo>
                                <a:lnTo>
                                  <a:pt x="645463" y="23707"/>
                                </a:lnTo>
                                <a:lnTo>
                                  <a:pt x="645530" y="23641"/>
                                </a:lnTo>
                                <a:lnTo>
                                  <a:pt x="645597" y="23574"/>
                                </a:lnTo>
                                <a:lnTo>
                                  <a:pt x="645663" y="23508"/>
                                </a:lnTo>
                                <a:lnTo>
                                  <a:pt x="645730" y="23442"/>
                                </a:lnTo>
                                <a:lnTo>
                                  <a:pt x="645797" y="23375"/>
                                </a:lnTo>
                                <a:lnTo>
                                  <a:pt x="645864" y="23309"/>
                                </a:lnTo>
                                <a:lnTo>
                                  <a:pt x="645931" y="23242"/>
                                </a:lnTo>
                                <a:lnTo>
                                  <a:pt x="645997" y="23176"/>
                                </a:lnTo>
                                <a:lnTo>
                                  <a:pt x="646064" y="23109"/>
                                </a:lnTo>
                                <a:lnTo>
                                  <a:pt x="646131" y="23043"/>
                                </a:lnTo>
                                <a:lnTo>
                                  <a:pt x="646198" y="22976"/>
                                </a:lnTo>
                                <a:lnTo>
                                  <a:pt x="646265" y="22909"/>
                                </a:lnTo>
                                <a:lnTo>
                                  <a:pt x="646331" y="22843"/>
                                </a:lnTo>
                                <a:lnTo>
                                  <a:pt x="646398" y="22776"/>
                                </a:lnTo>
                                <a:lnTo>
                                  <a:pt x="646465" y="22709"/>
                                </a:lnTo>
                                <a:lnTo>
                                  <a:pt x="646532" y="22643"/>
                                </a:lnTo>
                                <a:lnTo>
                                  <a:pt x="646599" y="22576"/>
                                </a:lnTo>
                                <a:lnTo>
                                  <a:pt x="646665" y="22509"/>
                                </a:lnTo>
                                <a:lnTo>
                                  <a:pt x="646732" y="22442"/>
                                </a:lnTo>
                                <a:lnTo>
                                  <a:pt x="646799" y="22375"/>
                                </a:lnTo>
                                <a:lnTo>
                                  <a:pt x="646866" y="22309"/>
                                </a:lnTo>
                                <a:lnTo>
                                  <a:pt x="646932" y="22242"/>
                                </a:lnTo>
                                <a:lnTo>
                                  <a:pt x="646999" y="22175"/>
                                </a:lnTo>
                                <a:lnTo>
                                  <a:pt x="647066" y="22108"/>
                                </a:lnTo>
                                <a:lnTo>
                                  <a:pt x="647133" y="22041"/>
                                </a:lnTo>
                                <a:lnTo>
                                  <a:pt x="647200" y="21974"/>
                                </a:lnTo>
                                <a:lnTo>
                                  <a:pt x="647266" y="21907"/>
                                </a:lnTo>
                                <a:lnTo>
                                  <a:pt x="647333" y="21840"/>
                                </a:lnTo>
                                <a:lnTo>
                                  <a:pt x="647400" y="21773"/>
                                </a:lnTo>
                                <a:lnTo>
                                  <a:pt x="647467" y="21706"/>
                                </a:lnTo>
                                <a:lnTo>
                                  <a:pt x="647534" y="21639"/>
                                </a:lnTo>
                                <a:lnTo>
                                  <a:pt x="647600" y="21572"/>
                                </a:lnTo>
                                <a:lnTo>
                                  <a:pt x="647667" y="21504"/>
                                </a:lnTo>
                                <a:lnTo>
                                  <a:pt x="647734" y="21437"/>
                                </a:lnTo>
                                <a:lnTo>
                                  <a:pt x="647801" y="21370"/>
                                </a:lnTo>
                                <a:lnTo>
                                  <a:pt x="647868" y="21303"/>
                                </a:lnTo>
                                <a:lnTo>
                                  <a:pt x="647934" y="21235"/>
                                </a:lnTo>
                                <a:lnTo>
                                  <a:pt x="648001" y="21168"/>
                                </a:lnTo>
                                <a:lnTo>
                                  <a:pt x="648068" y="21101"/>
                                </a:lnTo>
                                <a:lnTo>
                                  <a:pt x="648135" y="21033"/>
                                </a:lnTo>
                                <a:lnTo>
                                  <a:pt x="648202" y="20966"/>
                                </a:lnTo>
                                <a:lnTo>
                                  <a:pt x="648268" y="20899"/>
                                </a:lnTo>
                                <a:lnTo>
                                  <a:pt x="648335" y="20831"/>
                                </a:lnTo>
                                <a:lnTo>
                                  <a:pt x="648402" y="20764"/>
                                </a:lnTo>
                                <a:lnTo>
                                  <a:pt x="648469" y="20696"/>
                                </a:lnTo>
                                <a:lnTo>
                                  <a:pt x="648535" y="20629"/>
                                </a:lnTo>
                                <a:lnTo>
                                  <a:pt x="648602" y="20561"/>
                                </a:lnTo>
                                <a:lnTo>
                                  <a:pt x="648669" y="20494"/>
                                </a:lnTo>
                                <a:lnTo>
                                  <a:pt x="648736" y="20426"/>
                                </a:lnTo>
                                <a:lnTo>
                                  <a:pt x="648803" y="20359"/>
                                </a:lnTo>
                                <a:lnTo>
                                  <a:pt x="648869" y="20291"/>
                                </a:lnTo>
                                <a:lnTo>
                                  <a:pt x="648936" y="20223"/>
                                </a:lnTo>
                                <a:lnTo>
                                  <a:pt x="649003" y="20156"/>
                                </a:lnTo>
                                <a:lnTo>
                                  <a:pt x="649070" y="20088"/>
                                </a:lnTo>
                                <a:lnTo>
                                  <a:pt x="649137" y="20020"/>
                                </a:lnTo>
                                <a:lnTo>
                                  <a:pt x="649203" y="19952"/>
                                </a:lnTo>
                                <a:lnTo>
                                  <a:pt x="649270" y="19885"/>
                                </a:lnTo>
                                <a:lnTo>
                                  <a:pt x="649337" y="19817"/>
                                </a:lnTo>
                                <a:lnTo>
                                  <a:pt x="649404" y="19749"/>
                                </a:lnTo>
                                <a:lnTo>
                                  <a:pt x="649471" y="19681"/>
                                </a:lnTo>
                                <a:lnTo>
                                  <a:pt x="649537" y="19613"/>
                                </a:lnTo>
                                <a:lnTo>
                                  <a:pt x="649604" y="19545"/>
                                </a:lnTo>
                                <a:lnTo>
                                  <a:pt x="649671" y="19477"/>
                                </a:lnTo>
                                <a:lnTo>
                                  <a:pt x="649738" y="19409"/>
                                </a:lnTo>
                                <a:lnTo>
                                  <a:pt x="649804" y="19341"/>
                                </a:lnTo>
                                <a:lnTo>
                                  <a:pt x="649871" y="19273"/>
                                </a:lnTo>
                                <a:lnTo>
                                  <a:pt x="649938" y="19205"/>
                                </a:lnTo>
                                <a:lnTo>
                                  <a:pt x="650005" y="19137"/>
                                </a:lnTo>
                                <a:lnTo>
                                  <a:pt x="650072" y="19069"/>
                                </a:lnTo>
                                <a:lnTo>
                                  <a:pt x="650138" y="19001"/>
                                </a:lnTo>
                                <a:lnTo>
                                  <a:pt x="650205" y="18933"/>
                                </a:lnTo>
                                <a:lnTo>
                                  <a:pt x="650272" y="18865"/>
                                </a:lnTo>
                                <a:lnTo>
                                  <a:pt x="650339" y="18796"/>
                                </a:lnTo>
                                <a:lnTo>
                                  <a:pt x="650406" y="18728"/>
                                </a:lnTo>
                                <a:lnTo>
                                  <a:pt x="650472" y="18660"/>
                                </a:lnTo>
                                <a:lnTo>
                                  <a:pt x="650539" y="18592"/>
                                </a:lnTo>
                                <a:lnTo>
                                  <a:pt x="650606" y="18523"/>
                                </a:lnTo>
                                <a:lnTo>
                                  <a:pt x="650673" y="18455"/>
                                </a:lnTo>
                                <a:lnTo>
                                  <a:pt x="650740" y="18387"/>
                                </a:lnTo>
                                <a:lnTo>
                                  <a:pt x="650806" y="18318"/>
                                </a:lnTo>
                                <a:lnTo>
                                  <a:pt x="650873" y="18250"/>
                                </a:lnTo>
                                <a:lnTo>
                                  <a:pt x="650940" y="18181"/>
                                </a:lnTo>
                                <a:lnTo>
                                  <a:pt x="651007" y="18113"/>
                                </a:lnTo>
                                <a:lnTo>
                                  <a:pt x="651073" y="18044"/>
                                </a:lnTo>
                                <a:lnTo>
                                  <a:pt x="651140" y="17976"/>
                                </a:lnTo>
                                <a:lnTo>
                                  <a:pt x="651207" y="17907"/>
                                </a:lnTo>
                                <a:lnTo>
                                  <a:pt x="651274" y="17839"/>
                                </a:lnTo>
                                <a:lnTo>
                                  <a:pt x="651341" y="17770"/>
                                </a:lnTo>
                                <a:lnTo>
                                  <a:pt x="651407" y="17702"/>
                                </a:lnTo>
                                <a:lnTo>
                                  <a:pt x="651474" y="17633"/>
                                </a:lnTo>
                                <a:lnTo>
                                  <a:pt x="651541" y="17564"/>
                                </a:lnTo>
                                <a:lnTo>
                                  <a:pt x="651608" y="17496"/>
                                </a:lnTo>
                                <a:lnTo>
                                  <a:pt x="651675" y="17427"/>
                                </a:lnTo>
                                <a:lnTo>
                                  <a:pt x="651741" y="17358"/>
                                </a:lnTo>
                                <a:lnTo>
                                  <a:pt x="651808" y="17289"/>
                                </a:lnTo>
                                <a:lnTo>
                                  <a:pt x="651875" y="17220"/>
                                </a:lnTo>
                                <a:lnTo>
                                  <a:pt x="651942" y="17152"/>
                                </a:lnTo>
                                <a:lnTo>
                                  <a:pt x="652009" y="17083"/>
                                </a:lnTo>
                                <a:lnTo>
                                  <a:pt x="652075" y="17014"/>
                                </a:lnTo>
                                <a:lnTo>
                                  <a:pt x="652142" y="16945"/>
                                </a:lnTo>
                                <a:lnTo>
                                  <a:pt x="652209" y="16876"/>
                                </a:lnTo>
                                <a:lnTo>
                                  <a:pt x="652276" y="16807"/>
                                </a:lnTo>
                                <a:lnTo>
                                  <a:pt x="652343" y="16738"/>
                                </a:lnTo>
                                <a:lnTo>
                                  <a:pt x="652409" y="16669"/>
                                </a:lnTo>
                                <a:lnTo>
                                  <a:pt x="652476" y="16600"/>
                                </a:lnTo>
                                <a:lnTo>
                                  <a:pt x="652543" y="16531"/>
                                </a:lnTo>
                                <a:lnTo>
                                  <a:pt x="652610" y="16462"/>
                                </a:lnTo>
                                <a:lnTo>
                                  <a:pt x="652676" y="16393"/>
                                </a:lnTo>
                                <a:lnTo>
                                  <a:pt x="652743" y="16323"/>
                                </a:lnTo>
                                <a:lnTo>
                                  <a:pt x="652810" y="16254"/>
                                </a:lnTo>
                                <a:lnTo>
                                  <a:pt x="652877" y="16185"/>
                                </a:lnTo>
                                <a:lnTo>
                                  <a:pt x="652944" y="16116"/>
                                </a:lnTo>
                                <a:lnTo>
                                  <a:pt x="653010" y="16047"/>
                                </a:lnTo>
                                <a:lnTo>
                                  <a:pt x="653077" y="15977"/>
                                </a:lnTo>
                                <a:lnTo>
                                  <a:pt x="653144" y="15908"/>
                                </a:lnTo>
                                <a:lnTo>
                                  <a:pt x="653211" y="15839"/>
                                </a:lnTo>
                                <a:lnTo>
                                  <a:pt x="653278" y="15769"/>
                                </a:lnTo>
                                <a:lnTo>
                                  <a:pt x="653344" y="15700"/>
                                </a:lnTo>
                                <a:lnTo>
                                  <a:pt x="653411" y="15630"/>
                                </a:lnTo>
                                <a:lnTo>
                                  <a:pt x="653478" y="15561"/>
                                </a:lnTo>
                                <a:lnTo>
                                  <a:pt x="653545" y="15491"/>
                                </a:lnTo>
                                <a:lnTo>
                                  <a:pt x="653612" y="15422"/>
                                </a:lnTo>
                                <a:lnTo>
                                  <a:pt x="653678" y="15352"/>
                                </a:lnTo>
                                <a:lnTo>
                                  <a:pt x="653745" y="15283"/>
                                </a:lnTo>
                                <a:lnTo>
                                  <a:pt x="653812" y="15213"/>
                                </a:lnTo>
                                <a:lnTo>
                                  <a:pt x="653879" y="15144"/>
                                </a:lnTo>
                                <a:lnTo>
                                  <a:pt x="653945" y="15074"/>
                                </a:lnTo>
                                <a:lnTo>
                                  <a:pt x="654012" y="15004"/>
                                </a:lnTo>
                                <a:lnTo>
                                  <a:pt x="654079" y="14935"/>
                                </a:lnTo>
                                <a:lnTo>
                                  <a:pt x="654146" y="14865"/>
                                </a:lnTo>
                                <a:lnTo>
                                  <a:pt x="654213" y="14795"/>
                                </a:lnTo>
                                <a:lnTo>
                                  <a:pt x="654279" y="14725"/>
                                </a:lnTo>
                                <a:lnTo>
                                  <a:pt x="654346" y="14656"/>
                                </a:lnTo>
                                <a:lnTo>
                                  <a:pt x="654413" y="14586"/>
                                </a:lnTo>
                                <a:lnTo>
                                  <a:pt x="654480" y="14516"/>
                                </a:lnTo>
                                <a:lnTo>
                                  <a:pt x="654547" y="14446"/>
                                </a:lnTo>
                                <a:lnTo>
                                  <a:pt x="654613" y="14376"/>
                                </a:lnTo>
                                <a:lnTo>
                                  <a:pt x="654680" y="14306"/>
                                </a:lnTo>
                                <a:lnTo>
                                  <a:pt x="654747" y="14236"/>
                                </a:lnTo>
                                <a:lnTo>
                                  <a:pt x="654814" y="14166"/>
                                </a:lnTo>
                                <a:lnTo>
                                  <a:pt x="654881" y="14096"/>
                                </a:lnTo>
                                <a:lnTo>
                                  <a:pt x="654947" y="14026"/>
                                </a:lnTo>
                                <a:lnTo>
                                  <a:pt x="655014" y="13956"/>
                                </a:lnTo>
                                <a:lnTo>
                                  <a:pt x="655081" y="13886"/>
                                </a:lnTo>
                                <a:lnTo>
                                  <a:pt x="655148" y="13816"/>
                                </a:lnTo>
                                <a:lnTo>
                                  <a:pt x="655215" y="13746"/>
                                </a:lnTo>
                                <a:lnTo>
                                  <a:pt x="655281" y="13676"/>
                                </a:lnTo>
                                <a:lnTo>
                                  <a:pt x="655348" y="13605"/>
                                </a:lnTo>
                                <a:lnTo>
                                  <a:pt x="655415" y="13535"/>
                                </a:lnTo>
                                <a:lnTo>
                                  <a:pt x="655482" y="13465"/>
                                </a:lnTo>
                                <a:lnTo>
                                  <a:pt x="655548" y="13395"/>
                                </a:lnTo>
                                <a:lnTo>
                                  <a:pt x="655615" y="13324"/>
                                </a:lnTo>
                                <a:lnTo>
                                  <a:pt x="655682" y="13254"/>
                                </a:lnTo>
                                <a:lnTo>
                                  <a:pt x="655749" y="13184"/>
                                </a:lnTo>
                                <a:lnTo>
                                  <a:pt x="655816" y="13113"/>
                                </a:lnTo>
                                <a:lnTo>
                                  <a:pt x="655882" y="13043"/>
                                </a:lnTo>
                                <a:lnTo>
                                  <a:pt x="655949" y="12972"/>
                                </a:lnTo>
                                <a:lnTo>
                                  <a:pt x="656016" y="12902"/>
                                </a:lnTo>
                                <a:lnTo>
                                  <a:pt x="656083" y="12831"/>
                                </a:lnTo>
                                <a:lnTo>
                                  <a:pt x="656150" y="12761"/>
                                </a:lnTo>
                                <a:lnTo>
                                  <a:pt x="656216" y="12690"/>
                                </a:lnTo>
                                <a:lnTo>
                                  <a:pt x="656283" y="12620"/>
                                </a:lnTo>
                                <a:lnTo>
                                  <a:pt x="656350" y="12549"/>
                                </a:lnTo>
                                <a:lnTo>
                                  <a:pt x="656417" y="12479"/>
                                </a:lnTo>
                                <a:lnTo>
                                  <a:pt x="656484" y="12408"/>
                                </a:lnTo>
                                <a:lnTo>
                                  <a:pt x="656550" y="12337"/>
                                </a:lnTo>
                                <a:lnTo>
                                  <a:pt x="656617" y="12267"/>
                                </a:lnTo>
                                <a:lnTo>
                                  <a:pt x="656684" y="12196"/>
                                </a:lnTo>
                                <a:lnTo>
                                  <a:pt x="656751" y="12125"/>
                                </a:lnTo>
                                <a:lnTo>
                                  <a:pt x="656817" y="12054"/>
                                </a:lnTo>
                                <a:lnTo>
                                  <a:pt x="656884" y="11983"/>
                                </a:lnTo>
                                <a:lnTo>
                                  <a:pt x="656951" y="11913"/>
                                </a:lnTo>
                                <a:lnTo>
                                  <a:pt x="657018" y="11842"/>
                                </a:lnTo>
                                <a:lnTo>
                                  <a:pt x="657085" y="11771"/>
                                </a:lnTo>
                                <a:lnTo>
                                  <a:pt x="657151" y="11700"/>
                                </a:lnTo>
                                <a:lnTo>
                                  <a:pt x="657218" y="11629"/>
                                </a:lnTo>
                                <a:lnTo>
                                  <a:pt x="657285" y="11558"/>
                                </a:lnTo>
                                <a:lnTo>
                                  <a:pt x="657352" y="11487"/>
                                </a:lnTo>
                                <a:lnTo>
                                  <a:pt x="657419" y="11416"/>
                                </a:lnTo>
                                <a:lnTo>
                                  <a:pt x="657485" y="11345"/>
                                </a:lnTo>
                                <a:lnTo>
                                  <a:pt x="657552" y="11274"/>
                                </a:lnTo>
                                <a:lnTo>
                                  <a:pt x="657619" y="11203"/>
                                </a:lnTo>
                                <a:lnTo>
                                  <a:pt x="657686" y="11132"/>
                                </a:lnTo>
                                <a:lnTo>
                                  <a:pt x="657753" y="11060"/>
                                </a:lnTo>
                                <a:lnTo>
                                  <a:pt x="657819" y="10989"/>
                                </a:lnTo>
                                <a:lnTo>
                                  <a:pt x="657886" y="10918"/>
                                </a:lnTo>
                                <a:lnTo>
                                  <a:pt x="657953" y="10847"/>
                                </a:lnTo>
                                <a:lnTo>
                                  <a:pt x="658020" y="10775"/>
                                </a:lnTo>
                                <a:lnTo>
                                  <a:pt x="658087" y="10704"/>
                                </a:lnTo>
                                <a:lnTo>
                                  <a:pt x="658153" y="10633"/>
                                </a:lnTo>
                                <a:lnTo>
                                  <a:pt x="658220" y="10561"/>
                                </a:lnTo>
                                <a:lnTo>
                                  <a:pt x="658287" y="10490"/>
                                </a:lnTo>
                                <a:lnTo>
                                  <a:pt x="658354" y="10419"/>
                                </a:lnTo>
                                <a:lnTo>
                                  <a:pt x="658420" y="10347"/>
                                </a:lnTo>
                                <a:lnTo>
                                  <a:pt x="658487" y="10276"/>
                                </a:lnTo>
                                <a:lnTo>
                                  <a:pt x="658554" y="10204"/>
                                </a:lnTo>
                                <a:lnTo>
                                  <a:pt x="658621" y="10133"/>
                                </a:lnTo>
                                <a:lnTo>
                                  <a:pt x="658688" y="10061"/>
                                </a:lnTo>
                                <a:lnTo>
                                  <a:pt x="658754" y="9990"/>
                                </a:lnTo>
                                <a:lnTo>
                                  <a:pt x="658821" y="9918"/>
                                </a:lnTo>
                                <a:lnTo>
                                  <a:pt x="658888" y="9846"/>
                                </a:lnTo>
                                <a:lnTo>
                                  <a:pt x="658955" y="9775"/>
                                </a:lnTo>
                                <a:lnTo>
                                  <a:pt x="659022" y="9703"/>
                                </a:lnTo>
                                <a:lnTo>
                                  <a:pt x="659088" y="9631"/>
                                </a:lnTo>
                                <a:lnTo>
                                  <a:pt x="659155" y="9560"/>
                                </a:lnTo>
                                <a:lnTo>
                                  <a:pt x="659222" y="9488"/>
                                </a:lnTo>
                                <a:lnTo>
                                  <a:pt x="659289" y="9416"/>
                                </a:lnTo>
                                <a:lnTo>
                                  <a:pt x="659356" y="9344"/>
                                </a:lnTo>
                                <a:lnTo>
                                  <a:pt x="659422" y="9272"/>
                                </a:lnTo>
                                <a:lnTo>
                                  <a:pt x="659489" y="9200"/>
                                </a:lnTo>
                                <a:lnTo>
                                  <a:pt x="659556" y="9129"/>
                                </a:lnTo>
                                <a:lnTo>
                                  <a:pt x="659623" y="9057"/>
                                </a:lnTo>
                                <a:lnTo>
                                  <a:pt x="659689" y="8985"/>
                                </a:lnTo>
                                <a:lnTo>
                                  <a:pt x="659756" y="8913"/>
                                </a:lnTo>
                                <a:lnTo>
                                  <a:pt x="659823" y="8841"/>
                                </a:lnTo>
                                <a:lnTo>
                                  <a:pt x="659890" y="8769"/>
                                </a:lnTo>
                                <a:lnTo>
                                  <a:pt x="659957" y="8697"/>
                                </a:lnTo>
                                <a:lnTo>
                                  <a:pt x="660023" y="8624"/>
                                </a:lnTo>
                                <a:lnTo>
                                  <a:pt x="660090" y="8552"/>
                                </a:lnTo>
                                <a:lnTo>
                                  <a:pt x="660157" y="8480"/>
                                </a:lnTo>
                                <a:lnTo>
                                  <a:pt x="660224" y="8408"/>
                                </a:lnTo>
                                <a:lnTo>
                                  <a:pt x="660291" y="8336"/>
                                </a:lnTo>
                                <a:lnTo>
                                  <a:pt x="660357" y="8264"/>
                                </a:lnTo>
                                <a:lnTo>
                                  <a:pt x="660424" y="8191"/>
                                </a:lnTo>
                                <a:lnTo>
                                  <a:pt x="660491" y="8119"/>
                                </a:lnTo>
                                <a:lnTo>
                                  <a:pt x="660558" y="8047"/>
                                </a:lnTo>
                                <a:lnTo>
                                  <a:pt x="660625" y="7974"/>
                                </a:lnTo>
                                <a:lnTo>
                                  <a:pt x="660691" y="7902"/>
                                </a:lnTo>
                                <a:lnTo>
                                  <a:pt x="660758" y="7830"/>
                                </a:lnTo>
                                <a:lnTo>
                                  <a:pt x="660825" y="7757"/>
                                </a:lnTo>
                                <a:lnTo>
                                  <a:pt x="660892" y="7685"/>
                                </a:lnTo>
                                <a:lnTo>
                                  <a:pt x="660958" y="7612"/>
                                </a:lnTo>
                                <a:lnTo>
                                  <a:pt x="661025" y="7540"/>
                                </a:lnTo>
                                <a:lnTo>
                                  <a:pt x="661092" y="7467"/>
                                </a:lnTo>
                                <a:lnTo>
                                  <a:pt x="661159" y="7395"/>
                                </a:lnTo>
                                <a:lnTo>
                                  <a:pt x="661226" y="7322"/>
                                </a:lnTo>
                                <a:lnTo>
                                  <a:pt x="661292" y="7249"/>
                                </a:lnTo>
                                <a:lnTo>
                                  <a:pt x="661359" y="7177"/>
                                </a:lnTo>
                                <a:lnTo>
                                  <a:pt x="661426" y="7104"/>
                                </a:lnTo>
                                <a:lnTo>
                                  <a:pt x="661493" y="7031"/>
                                </a:lnTo>
                                <a:lnTo>
                                  <a:pt x="661560" y="6959"/>
                                </a:lnTo>
                                <a:lnTo>
                                  <a:pt x="661626" y="6886"/>
                                </a:lnTo>
                                <a:lnTo>
                                  <a:pt x="661693" y="6813"/>
                                </a:lnTo>
                                <a:lnTo>
                                  <a:pt x="661760" y="6740"/>
                                </a:lnTo>
                                <a:lnTo>
                                  <a:pt x="661827" y="6668"/>
                                </a:lnTo>
                                <a:lnTo>
                                  <a:pt x="661894" y="6595"/>
                                </a:lnTo>
                                <a:lnTo>
                                  <a:pt x="661960" y="6522"/>
                                </a:lnTo>
                                <a:lnTo>
                                  <a:pt x="662027" y="6449"/>
                                </a:lnTo>
                                <a:lnTo>
                                  <a:pt x="662094" y="6376"/>
                                </a:lnTo>
                                <a:lnTo>
                                  <a:pt x="662161" y="6303"/>
                                </a:lnTo>
                                <a:lnTo>
                                  <a:pt x="662228" y="6230"/>
                                </a:lnTo>
                                <a:lnTo>
                                  <a:pt x="662294" y="6157"/>
                                </a:lnTo>
                                <a:lnTo>
                                  <a:pt x="662361" y="6084"/>
                                </a:lnTo>
                                <a:lnTo>
                                  <a:pt x="662428" y="6011"/>
                                </a:lnTo>
                                <a:lnTo>
                                  <a:pt x="662495" y="5938"/>
                                </a:lnTo>
                                <a:lnTo>
                                  <a:pt x="662561" y="5865"/>
                                </a:lnTo>
                                <a:lnTo>
                                  <a:pt x="662628" y="5791"/>
                                </a:lnTo>
                                <a:lnTo>
                                  <a:pt x="662695" y="5718"/>
                                </a:lnTo>
                                <a:lnTo>
                                  <a:pt x="662762" y="5645"/>
                                </a:lnTo>
                                <a:lnTo>
                                  <a:pt x="662829" y="5572"/>
                                </a:lnTo>
                                <a:lnTo>
                                  <a:pt x="662895" y="5499"/>
                                </a:lnTo>
                                <a:lnTo>
                                  <a:pt x="662962" y="5425"/>
                                </a:lnTo>
                                <a:lnTo>
                                  <a:pt x="663029" y="5352"/>
                                </a:lnTo>
                                <a:lnTo>
                                  <a:pt x="663096" y="5279"/>
                                </a:lnTo>
                                <a:lnTo>
                                  <a:pt x="663163" y="5205"/>
                                </a:lnTo>
                                <a:lnTo>
                                  <a:pt x="663229" y="5132"/>
                                </a:lnTo>
                                <a:lnTo>
                                  <a:pt x="663296" y="5058"/>
                                </a:lnTo>
                                <a:lnTo>
                                  <a:pt x="663363" y="4985"/>
                                </a:lnTo>
                                <a:lnTo>
                                  <a:pt x="663430" y="4911"/>
                                </a:lnTo>
                                <a:lnTo>
                                  <a:pt x="663497" y="4838"/>
                                </a:lnTo>
                                <a:lnTo>
                                  <a:pt x="663563" y="4764"/>
                                </a:lnTo>
                                <a:lnTo>
                                  <a:pt x="663630" y="4691"/>
                                </a:lnTo>
                                <a:lnTo>
                                  <a:pt x="663697" y="4617"/>
                                </a:lnTo>
                                <a:lnTo>
                                  <a:pt x="663764" y="4544"/>
                                </a:lnTo>
                                <a:lnTo>
                                  <a:pt x="663830" y="4470"/>
                                </a:lnTo>
                                <a:lnTo>
                                  <a:pt x="663897" y="4396"/>
                                </a:lnTo>
                                <a:lnTo>
                                  <a:pt x="663964" y="4322"/>
                                </a:lnTo>
                                <a:lnTo>
                                  <a:pt x="664031" y="4249"/>
                                </a:lnTo>
                                <a:lnTo>
                                  <a:pt x="664098" y="4175"/>
                                </a:lnTo>
                                <a:lnTo>
                                  <a:pt x="664164" y="4101"/>
                                </a:lnTo>
                                <a:lnTo>
                                  <a:pt x="664231" y="4027"/>
                                </a:lnTo>
                                <a:lnTo>
                                  <a:pt x="664298" y="3953"/>
                                </a:lnTo>
                                <a:lnTo>
                                  <a:pt x="664365" y="3880"/>
                                </a:lnTo>
                                <a:lnTo>
                                  <a:pt x="664432" y="3806"/>
                                </a:lnTo>
                                <a:lnTo>
                                  <a:pt x="664498" y="3732"/>
                                </a:lnTo>
                                <a:lnTo>
                                  <a:pt x="664565" y="3658"/>
                                </a:lnTo>
                                <a:lnTo>
                                  <a:pt x="664632" y="3584"/>
                                </a:lnTo>
                                <a:lnTo>
                                  <a:pt x="664699" y="3510"/>
                                </a:lnTo>
                                <a:lnTo>
                                  <a:pt x="664766" y="3436"/>
                                </a:lnTo>
                                <a:lnTo>
                                  <a:pt x="664832" y="3362"/>
                                </a:lnTo>
                                <a:lnTo>
                                  <a:pt x="664899" y="3288"/>
                                </a:lnTo>
                                <a:lnTo>
                                  <a:pt x="664966" y="3213"/>
                                </a:lnTo>
                                <a:lnTo>
                                  <a:pt x="665033" y="3139"/>
                                </a:lnTo>
                                <a:lnTo>
                                  <a:pt x="665100" y="3065"/>
                                </a:lnTo>
                                <a:lnTo>
                                  <a:pt x="665166" y="2991"/>
                                </a:lnTo>
                                <a:lnTo>
                                  <a:pt x="665233" y="2917"/>
                                </a:lnTo>
                                <a:lnTo>
                                  <a:pt x="665300" y="2842"/>
                                </a:lnTo>
                                <a:lnTo>
                                  <a:pt x="665367" y="2768"/>
                                </a:lnTo>
                                <a:lnTo>
                                  <a:pt x="665433" y="2694"/>
                                </a:lnTo>
                                <a:lnTo>
                                  <a:pt x="665500" y="2619"/>
                                </a:lnTo>
                                <a:lnTo>
                                  <a:pt x="665567" y="2545"/>
                                </a:lnTo>
                                <a:lnTo>
                                  <a:pt x="665634" y="2471"/>
                                </a:lnTo>
                                <a:lnTo>
                                  <a:pt x="665701" y="2396"/>
                                </a:lnTo>
                                <a:lnTo>
                                  <a:pt x="665767" y="2322"/>
                                </a:lnTo>
                                <a:lnTo>
                                  <a:pt x="665834" y="2247"/>
                                </a:lnTo>
                                <a:lnTo>
                                  <a:pt x="665901" y="2173"/>
                                </a:lnTo>
                                <a:lnTo>
                                  <a:pt x="665968" y="2098"/>
                                </a:lnTo>
                                <a:lnTo>
                                  <a:pt x="666035" y="2024"/>
                                </a:lnTo>
                                <a:lnTo>
                                  <a:pt x="666101" y="1949"/>
                                </a:lnTo>
                                <a:lnTo>
                                  <a:pt x="666168" y="1874"/>
                                </a:lnTo>
                                <a:lnTo>
                                  <a:pt x="666235" y="1800"/>
                                </a:lnTo>
                                <a:lnTo>
                                  <a:pt x="666302" y="1725"/>
                                </a:lnTo>
                                <a:lnTo>
                                  <a:pt x="666369" y="1650"/>
                                </a:lnTo>
                                <a:lnTo>
                                  <a:pt x="666435" y="1576"/>
                                </a:lnTo>
                                <a:lnTo>
                                  <a:pt x="666502" y="1501"/>
                                </a:lnTo>
                                <a:lnTo>
                                  <a:pt x="666569" y="1426"/>
                                </a:lnTo>
                                <a:lnTo>
                                  <a:pt x="666636" y="1351"/>
                                </a:lnTo>
                                <a:lnTo>
                                  <a:pt x="666702" y="1276"/>
                                </a:lnTo>
                                <a:lnTo>
                                  <a:pt x="666769" y="1201"/>
                                </a:lnTo>
                                <a:lnTo>
                                  <a:pt x="666836" y="1127"/>
                                </a:lnTo>
                                <a:lnTo>
                                  <a:pt x="666903" y="1052"/>
                                </a:lnTo>
                                <a:lnTo>
                                  <a:pt x="666970" y="977"/>
                                </a:lnTo>
                                <a:lnTo>
                                  <a:pt x="667036" y="902"/>
                                </a:lnTo>
                                <a:lnTo>
                                  <a:pt x="667103" y="827"/>
                                </a:lnTo>
                                <a:lnTo>
                                  <a:pt x="667170" y="752"/>
                                </a:lnTo>
                                <a:lnTo>
                                  <a:pt x="667237" y="676"/>
                                </a:lnTo>
                                <a:lnTo>
                                  <a:pt x="667304" y="601"/>
                                </a:lnTo>
                                <a:lnTo>
                                  <a:pt x="667370" y="526"/>
                                </a:lnTo>
                                <a:lnTo>
                                  <a:pt x="667437" y="451"/>
                                </a:lnTo>
                                <a:lnTo>
                                  <a:pt x="667504" y="376"/>
                                </a:lnTo>
                                <a:lnTo>
                                  <a:pt x="667571" y="301"/>
                                </a:lnTo>
                                <a:lnTo>
                                  <a:pt x="667638" y="225"/>
                                </a:lnTo>
                                <a:lnTo>
                                  <a:pt x="667704" y="150"/>
                                </a:lnTo>
                                <a:lnTo>
                                  <a:pt x="667771" y="75"/>
                                </a:lnTo>
                                <a:lnTo>
                                  <a:pt x="667838" y="0"/>
                                </a:lnTo>
                                <a:lnTo>
                                  <a:pt x="667838" y="167755"/>
                                </a:lnTo>
                                <a:lnTo>
                                  <a:pt x="0" y="167755"/>
                                </a:lnTo>
                              </a:path>
                            </a:pathLst>
                          </a:custGeom>
                        </wps:spPr>
                        <wps:bodyPr/>
                      </wps:wsp>
                      <wps:wsp>
                        <wps:cNvPr id="8691" name="pl120"/>
                        <wps:cNvSpPr/>
                        <wps:spPr>
                          <a:xfrm>
                            <a:off x="2556268" y="1677930"/>
                            <a:ext cx="1465" cy="146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65" h="1465">
                                <a:moveTo>
                                  <a:pt x="0" y="1465"/>
                                </a:moveTo>
                                <a:lnTo>
                                  <a:pt x="146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92" name="pl121"/>
                        <wps:cNvSpPr/>
                        <wps:spPr>
                          <a:xfrm>
                            <a:off x="2556268" y="1681331"/>
                            <a:ext cx="4530" cy="453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530" h="4530">
                                <a:moveTo>
                                  <a:pt x="0" y="4530"/>
                                </a:moveTo>
                                <a:lnTo>
                                  <a:pt x="453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93" name="pl122"/>
                        <wps:cNvSpPr/>
                        <wps:spPr>
                          <a:xfrm>
                            <a:off x="2556268" y="1684703"/>
                            <a:ext cx="7623" cy="762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623" h="7623">
                                <a:moveTo>
                                  <a:pt x="0" y="7623"/>
                                </a:moveTo>
                                <a:lnTo>
                                  <a:pt x="762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94" name="pl123"/>
                        <wps:cNvSpPr/>
                        <wps:spPr>
                          <a:xfrm>
                            <a:off x="2556268" y="1688047"/>
                            <a:ext cx="10745" cy="1074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745" h="10745">
                                <a:moveTo>
                                  <a:pt x="0" y="10745"/>
                                </a:moveTo>
                                <a:lnTo>
                                  <a:pt x="1074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95" name="pl124"/>
                        <wps:cNvSpPr/>
                        <wps:spPr>
                          <a:xfrm>
                            <a:off x="2556268" y="1691363"/>
                            <a:ext cx="13896" cy="13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896" h="13896">
                                <a:moveTo>
                                  <a:pt x="0" y="13896"/>
                                </a:moveTo>
                                <a:lnTo>
                                  <a:pt x="1389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96" name="pl125"/>
                        <wps:cNvSpPr/>
                        <wps:spPr>
                          <a:xfrm>
                            <a:off x="2556268" y="1694649"/>
                            <a:ext cx="17076" cy="1707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076" h="17076">
                                <a:moveTo>
                                  <a:pt x="0" y="17076"/>
                                </a:moveTo>
                                <a:lnTo>
                                  <a:pt x="1707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97" name="pl126"/>
                        <wps:cNvSpPr/>
                        <wps:spPr>
                          <a:xfrm>
                            <a:off x="2556268" y="1697905"/>
                            <a:ext cx="20285" cy="2028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0285" h="20285">
                                <a:moveTo>
                                  <a:pt x="0" y="20285"/>
                                </a:moveTo>
                                <a:lnTo>
                                  <a:pt x="2028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98" name="pl127"/>
                        <wps:cNvSpPr/>
                        <wps:spPr>
                          <a:xfrm>
                            <a:off x="2556268" y="1701131"/>
                            <a:ext cx="23525" cy="2352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3525" h="23525">
                                <a:moveTo>
                                  <a:pt x="0" y="23525"/>
                                </a:moveTo>
                                <a:lnTo>
                                  <a:pt x="2352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699" name="pl128"/>
                        <wps:cNvSpPr/>
                        <wps:spPr>
                          <a:xfrm>
                            <a:off x="2556268" y="1704326"/>
                            <a:ext cx="26796" cy="267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6796" h="26796">
                                <a:moveTo>
                                  <a:pt x="0" y="26796"/>
                                </a:moveTo>
                                <a:lnTo>
                                  <a:pt x="2679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00" name="pl129"/>
                        <wps:cNvSpPr/>
                        <wps:spPr>
                          <a:xfrm>
                            <a:off x="2556268" y="1707490"/>
                            <a:ext cx="30098" cy="3009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0098" h="30098">
                                <a:moveTo>
                                  <a:pt x="0" y="30098"/>
                                </a:moveTo>
                                <a:lnTo>
                                  <a:pt x="3009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01" name="pl130"/>
                        <wps:cNvSpPr/>
                        <wps:spPr>
                          <a:xfrm>
                            <a:off x="2556268" y="1710622"/>
                            <a:ext cx="33431" cy="3343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3431" h="33431">
                                <a:moveTo>
                                  <a:pt x="0" y="33431"/>
                                </a:moveTo>
                                <a:lnTo>
                                  <a:pt x="3343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02" name="pl131"/>
                        <wps:cNvSpPr/>
                        <wps:spPr>
                          <a:xfrm>
                            <a:off x="2556268" y="1713722"/>
                            <a:ext cx="36797" cy="3679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6797" h="36797">
                                <a:moveTo>
                                  <a:pt x="0" y="36797"/>
                                </a:moveTo>
                                <a:lnTo>
                                  <a:pt x="3679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03" name="pl132"/>
                        <wps:cNvSpPr/>
                        <wps:spPr>
                          <a:xfrm>
                            <a:off x="2556268" y="1716790"/>
                            <a:ext cx="40195" cy="4019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0195" h="40195">
                                <a:moveTo>
                                  <a:pt x="0" y="40195"/>
                                </a:moveTo>
                                <a:lnTo>
                                  <a:pt x="4019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04" name="pl133"/>
                        <wps:cNvSpPr/>
                        <wps:spPr>
                          <a:xfrm>
                            <a:off x="2556268" y="1719824"/>
                            <a:ext cx="43626" cy="4362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3626" h="43626">
                                <a:moveTo>
                                  <a:pt x="0" y="43626"/>
                                </a:moveTo>
                                <a:lnTo>
                                  <a:pt x="4362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05" name="pl134"/>
                        <wps:cNvSpPr/>
                        <wps:spPr>
                          <a:xfrm>
                            <a:off x="2556268" y="1722825"/>
                            <a:ext cx="47091" cy="4709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7091" h="47091">
                                <a:moveTo>
                                  <a:pt x="0" y="47091"/>
                                </a:moveTo>
                                <a:lnTo>
                                  <a:pt x="4709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06" name="pl135"/>
                        <wps:cNvSpPr/>
                        <wps:spPr>
                          <a:xfrm>
                            <a:off x="2556268" y="1725792"/>
                            <a:ext cx="50590" cy="5059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0590" h="50590">
                                <a:moveTo>
                                  <a:pt x="0" y="50590"/>
                                </a:moveTo>
                                <a:lnTo>
                                  <a:pt x="5059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07" name="pl136"/>
                        <wps:cNvSpPr/>
                        <wps:spPr>
                          <a:xfrm>
                            <a:off x="2556268" y="1728725"/>
                            <a:ext cx="54123" cy="5412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4123" h="54123">
                                <a:moveTo>
                                  <a:pt x="0" y="54123"/>
                                </a:moveTo>
                                <a:lnTo>
                                  <a:pt x="5412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08" name="pl137"/>
                        <wps:cNvSpPr/>
                        <wps:spPr>
                          <a:xfrm>
                            <a:off x="2556268" y="1731622"/>
                            <a:ext cx="57691" cy="5769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7691" h="57691">
                                <a:moveTo>
                                  <a:pt x="0" y="57691"/>
                                </a:moveTo>
                                <a:lnTo>
                                  <a:pt x="5769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09" name="pl138"/>
                        <wps:cNvSpPr/>
                        <wps:spPr>
                          <a:xfrm>
                            <a:off x="2556268" y="1734485"/>
                            <a:ext cx="61295" cy="6129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1295" h="61295">
                                <a:moveTo>
                                  <a:pt x="0" y="61295"/>
                                </a:moveTo>
                                <a:lnTo>
                                  <a:pt x="6129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10" name="pl139"/>
                        <wps:cNvSpPr/>
                        <wps:spPr>
                          <a:xfrm>
                            <a:off x="2556268" y="1737311"/>
                            <a:ext cx="64934" cy="6493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4934" h="64934">
                                <a:moveTo>
                                  <a:pt x="0" y="64934"/>
                                </a:moveTo>
                                <a:lnTo>
                                  <a:pt x="6493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11" name="pl140"/>
                        <wps:cNvSpPr/>
                        <wps:spPr>
                          <a:xfrm>
                            <a:off x="2556268" y="1740101"/>
                            <a:ext cx="68610" cy="6861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8610" h="68610">
                                <a:moveTo>
                                  <a:pt x="0" y="68610"/>
                                </a:moveTo>
                                <a:lnTo>
                                  <a:pt x="6861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12" name="pl141"/>
                        <wps:cNvSpPr/>
                        <wps:spPr>
                          <a:xfrm>
                            <a:off x="2556268" y="1742854"/>
                            <a:ext cx="72323" cy="7232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2323" h="72323">
                                <a:moveTo>
                                  <a:pt x="0" y="72323"/>
                                </a:moveTo>
                                <a:lnTo>
                                  <a:pt x="7232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13" name="pl142"/>
                        <wps:cNvSpPr/>
                        <wps:spPr>
                          <a:xfrm>
                            <a:off x="2556268" y="1745570"/>
                            <a:ext cx="76073" cy="7607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6073" h="76073">
                                <a:moveTo>
                                  <a:pt x="0" y="76073"/>
                                </a:moveTo>
                                <a:lnTo>
                                  <a:pt x="7607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14" name="pl143"/>
                        <wps:cNvSpPr/>
                        <wps:spPr>
                          <a:xfrm>
                            <a:off x="2556268" y="1748248"/>
                            <a:ext cx="79861" cy="7986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9861" h="79861">
                                <a:moveTo>
                                  <a:pt x="0" y="79861"/>
                                </a:moveTo>
                                <a:lnTo>
                                  <a:pt x="7986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15" name="pl144"/>
                        <wps:cNvSpPr/>
                        <wps:spPr>
                          <a:xfrm>
                            <a:off x="2556268" y="1750888"/>
                            <a:ext cx="83686" cy="8368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3686" h="83686">
                                <a:moveTo>
                                  <a:pt x="0" y="83686"/>
                                </a:moveTo>
                                <a:lnTo>
                                  <a:pt x="8368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16" name="pl145"/>
                        <wps:cNvSpPr/>
                        <wps:spPr>
                          <a:xfrm>
                            <a:off x="2556268" y="1753489"/>
                            <a:ext cx="87551" cy="8755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7551" h="87551">
                                <a:moveTo>
                                  <a:pt x="0" y="87551"/>
                                </a:moveTo>
                                <a:lnTo>
                                  <a:pt x="8755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17" name="pl146"/>
                        <wps:cNvSpPr/>
                        <wps:spPr>
                          <a:xfrm>
                            <a:off x="2559734" y="1756052"/>
                            <a:ext cx="87987" cy="8798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7987" h="87987">
                                <a:moveTo>
                                  <a:pt x="0" y="87987"/>
                                </a:moveTo>
                                <a:lnTo>
                                  <a:pt x="8798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18" name="pl147"/>
                        <wps:cNvSpPr/>
                        <wps:spPr>
                          <a:xfrm>
                            <a:off x="2566200" y="1758575"/>
                            <a:ext cx="85464" cy="8546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5464" h="85464">
                                <a:moveTo>
                                  <a:pt x="0" y="85464"/>
                                </a:moveTo>
                                <a:lnTo>
                                  <a:pt x="8546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19" name="pl148"/>
                        <wps:cNvSpPr/>
                        <wps:spPr>
                          <a:xfrm>
                            <a:off x="2572666" y="1761059"/>
                            <a:ext cx="82980" cy="8298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2980" h="82980">
                                <a:moveTo>
                                  <a:pt x="0" y="82980"/>
                                </a:moveTo>
                                <a:lnTo>
                                  <a:pt x="8298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20" name="pl149"/>
                        <wps:cNvSpPr/>
                        <wps:spPr>
                          <a:xfrm>
                            <a:off x="2579132" y="1763502"/>
                            <a:ext cx="80537" cy="8053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0537" h="80537">
                                <a:moveTo>
                                  <a:pt x="0" y="80537"/>
                                </a:moveTo>
                                <a:lnTo>
                                  <a:pt x="8053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21" name="pl150"/>
                        <wps:cNvSpPr/>
                        <wps:spPr>
                          <a:xfrm>
                            <a:off x="2585597" y="1765905"/>
                            <a:ext cx="78134" cy="7813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134" h="78134">
                                <a:moveTo>
                                  <a:pt x="0" y="78134"/>
                                </a:moveTo>
                                <a:lnTo>
                                  <a:pt x="7813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22" name="pl151"/>
                        <wps:cNvSpPr/>
                        <wps:spPr>
                          <a:xfrm>
                            <a:off x="2592063" y="1768267"/>
                            <a:ext cx="75772" cy="7577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5772" h="75772">
                                <a:moveTo>
                                  <a:pt x="0" y="75772"/>
                                </a:moveTo>
                                <a:lnTo>
                                  <a:pt x="7577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23" name="pl152"/>
                        <wps:cNvSpPr/>
                        <wps:spPr>
                          <a:xfrm>
                            <a:off x="2598529" y="1770589"/>
                            <a:ext cx="73450" cy="7345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3450" h="73450">
                                <a:moveTo>
                                  <a:pt x="0" y="73450"/>
                                </a:moveTo>
                                <a:lnTo>
                                  <a:pt x="7345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24" name="pl153"/>
                        <wps:cNvSpPr/>
                        <wps:spPr>
                          <a:xfrm>
                            <a:off x="2604995" y="1772868"/>
                            <a:ext cx="71171" cy="7117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1171" h="71171">
                                <a:moveTo>
                                  <a:pt x="0" y="71171"/>
                                </a:moveTo>
                                <a:lnTo>
                                  <a:pt x="7117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25" name="pl154"/>
                        <wps:cNvSpPr/>
                        <wps:spPr>
                          <a:xfrm>
                            <a:off x="2611461" y="1775106"/>
                            <a:ext cx="68933" cy="6893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8933" h="68933">
                                <a:moveTo>
                                  <a:pt x="0" y="68933"/>
                                </a:moveTo>
                                <a:lnTo>
                                  <a:pt x="6893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26" name="pl155"/>
                        <wps:cNvSpPr/>
                        <wps:spPr>
                          <a:xfrm>
                            <a:off x="2617926" y="1777303"/>
                            <a:ext cx="66736" cy="6673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6736" h="66736">
                                <a:moveTo>
                                  <a:pt x="0" y="66736"/>
                                </a:moveTo>
                                <a:lnTo>
                                  <a:pt x="6673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27" name="pl156"/>
                        <wps:cNvSpPr/>
                        <wps:spPr>
                          <a:xfrm>
                            <a:off x="2624392" y="1779457"/>
                            <a:ext cx="64582" cy="6458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4582" h="64582">
                                <a:moveTo>
                                  <a:pt x="0" y="64582"/>
                                </a:moveTo>
                                <a:lnTo>
                                  <a:pt x="6458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28" name="pl157"/>
                        <wps:cNvSpPr/>
                        <wps:spPr>
                          <a:xfrm>
                            <a:off x="2630858" y="1781568"/>
                            <a:ext cx="62471" cy="6247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2471" h="62471">
                                <a:moveTo>
                                  <a:pt x="0" y="62471"/>
                                </a:moveTo>
                                <a:lnTo>
                                  <a:pt x="6247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29" name="pl158"/>
                        <wps:cNvSpPr/>
                        <wps:spPr>
                          <a:xfrm>
                            <a:off x="2637324" y="1783637"/>
                            <a:ext cx="60402" cy="6040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0402" h="60402">
                                <a:moveTo>
                                  <a:pt x="0" y="60402"/>
                                </a:moveTo>
                                <a:lnTo>
                                  <a:pt x="6040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30" name="pl159"/>
                        <wps:cNvSpPr/>
                        <wps:spPr>
                          <a:xfrm>
                            <a:off x="2643790" y="1785664"/>
                            <a:ext cx="58375" cy="5837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8375" h="58375">
                                <a:moveTo>
                                  <a:pt x="0" y="58375"/>
                                </a:moveTo>
                                <a:lnTo>
                                  <a:pt x="5837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31" name="pl160"/>
                        <wps:cNvSpPr/>
                        <wps:spPr>
                          <a:xfrm>
                            <a:off x="2650255" y="1787647"/>
                            <a:ext cx="56392" cy="5639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6392" h="56392">
                                <a:moveTo>
                                  <a:pt x="0" y="56392"/>
                                </a:moveTo>
                                <a:lnTo>
                                  <a:pt x="5639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32" name="pl161"/>
                        <wps:cNvSpPr/>
                        <wps:spPr>
                          <a:xfrm>
                            <a:off x="2656721" y="1789588"/>
                            <a:ext cx="54451" cy="5445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4451" h="54451">
                                <a:moveTo>
                                  <a:pt x="0" y="54451"/>
                                </a:moveTo>
                                <a:lnTo>
                                  <a:pt x="5445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33" name="pl162"/>
                        <wps:cNvSpPr/>
                        <wps:spPr>
                          <a:xfrm>
                            <a:off x="2663187" y="1791486"/>
                            <a:ext cx="52553" cy="5255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2553" h="52553">
                                <a:moveTo>
                                  <a:pt x="0" y="52553"/>
                                </a:moveTo>
                                <a:lnTo>
                                  <a:pt x="5255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34" name="pl163"/>
                        <wps:cNvSpPr/>
                        <wps:spPr>
                          <a:xfrm>
                            <a:off x="2669653" y="1793340"/>
                            <a:ext cx="50699" cy="5069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0699" h="50699">
                                <a:moveTo>
                                  <a:pt x="0" y="50699"/>
                                </a:moveTo>
                                <a:lnTo>
                                  <a:pt x="5069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35" name="pl164"/>
                        <wps:cNvSpPr/>
                        <wps:spPr>
                          <a:xfrm>
                            <a:off x="2676118" y="1795152"/>
                            <a:ext cx="48887" cy="4888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8887" h="48887">
                                <a:moveTo>
                                  <a:pt x="0" y="48887"/>
                                </a:moveTo>
                                <a:lnTo>
                                  <a:pt x="4888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36" name="pl165"/>
                        <wps:cNvSpPr/>
                        <wps:spPr>
                          <a:xfrm>
                            <a:off x="2682584" y="1796920"/>
                            <a:ext cx="47119" cy="4711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7119" h="47119">
                                <a:moveTo>
                                  <a:pt x="0" y="47119"/>
                                </a:moveTo>
                                <a:lnTo>
                                  <a:pt x="4711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37" name="pl166"/>
                        <wps:cNvSpPr/>
                        <wps:spPr>
                          <a:xfrm>
                            <a:off x="2689050" y="1798646"/>
                            <a:ext cx="45393" cy="4539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5393" h="45393">
                                <a:moveTo>
                                  <a:pt x="0" y="45393"/>
                                </a:moveTo>
                                <a:lnTo>
                                  <a:pt x="4539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38" name="pl167"/>
                        <wps:cNvSpPr/>
                        <wps:spPr>
                          <a:xfrm>
                            <a:off x="2695516" y="1800329"/>
                            <a:ext cx="43710" cy="4371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3710" h="43710">
                                <a:moveTo>
                                  <a:pt x="0" y="43710"/>
                                </a:moveTo>
                                <a:lnTo>
                                  <a:pt x="4371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39" name="pl168"/>
                        <wps:cNvSpPr/>
                        <wps:spPr>
                          <a:xfrm>
                            <a:off x="2701982" y="1801969"/>
                            <a:ext cx="42070" cy="4207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2070" h="42070">
                                <a:moveTo>
                                  <a:pt x="0" y="42070"/>
                                </a:moveTo>
                                <a:lnTo>
                                  <a:pt x="4207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40" name="pl169"/>
                        <wps:cNvSpPr/>
                        <wps:spPr>
                          <a:xfrm>
                            <a:off x="2708447" y="1803566"/>
                            <a:ext cx="40473" cy="4047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0473" h="40473">
                                <a:moveTo>
                                  <a:pt x="0" y="40473"/>
                                </a:moveTo>
                                <a:lnTo>
                                  <a:pt x="4047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41" name="pl170"/>
                        <wps:cNvSpPr/>
                        <wps:spPr>
                          <a:xfrm>
                            <a:off x="2714913" y="1805121"/>
                            <a:ext cx="38918" cy="3891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8918" h="38918">
                                <a:moveTo>
                                  <a:pt x="0" y="38918"/>
                                </a:moveTo>
                                <a:lnTo>
                                  <a:pt x="3891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42" name="pl171"/>
                        <wps:cNvSpPr/>
                        <wps:spPr>
                          <a:xfrm>
                            <a:off x="2721379" y="1806634"/>
                            <a:ext cx="37405" cy="3740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7405" h="37405">
                                <a:moveTo>
                                  <a:pt x="0" y="37405"/>
                                </a:moveTo>
                                <a:lnTo>
                                  <a:pt x="3740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43" name="pl172"/>
                        <wps:cNvSpPr/>
                        <wps:spPr>
                          <a:xfrm>
                            <a:off x="2727845" y="1808105"/>
                            <a:ext cx="35934" cy="3593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5934" h="35934">
                                <a:moveTo>
                                  <a:pt x="0" y="35934"/>
                                </a:moveTo>
                                <a:lnTo>
                                  <a:pt x="3593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44" name="pl173"/>
                        <wps:cNvSpPr/>
                        <wps:spPr>
                          <a:xfrm>
                            <a:off x="2734311" y="1809535"/>
                            <a:ext cx="34504" cy="3450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504" h="34504">
                                <a:moveTo>
                                  <a:pt x="0" y="34504"/>
                                </a:moveTo>
                                <a:lnTo>
                                  <a:pt x="3450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45" name="pl174"/>
                        <wps:cNvSpPr/>
                        <wps:spPr>
                          <a:xfrm>
                            <a:off x="2740776" y="1810923"/>
                            <a:ext cx="33116" cy="3311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3116" h="33116">
                                <a:moveTo>
                                  <a:pt x="0" y="33116"/>
                                </a:moveTo>
                                <a:lnTo>
                                  <a:pt x="3311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46" name="pl175"/>
                        <wps:cNvSpPr/>
                        <wps:spPr>
                          <a:xfrm>
                            <a:off x="2747242" y="1812271"/>
                            <a:ext cx="31768" cy="3176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1768" h="31768">
                                <a:moveTo>
                                  <a:pt x="0" y="31768"/>
                                </a:moveTo>
                                <a:lnTo>
                                  <a:pt x="3176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47" name="pl176"/>
                        <wps:cNvSpPr/>
                        <wps:spPr>
                          <a:xfrm>
                            <a:off x="2753708" y="1813578"/>
                            <a:ext cx="30461" cy="3046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0461" h="30461">
                                <a:moveTo>
                                  <a:pt x="0" y="30461"/>
                                </a:moveTo>
                                <a:lnTo>
                                  <a:pt x="3046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48" name="pl177"/>
                        <wps:cNvSpPr/>
                        <wps:spPr>
                          <a:xfrm>
                            <a:off x="2760174" y="1814845"/>
                            <a:ext cx="29194" cy="2919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9194" h="29194">
                                <a:moveTo>
                                  <a:pt x="0" y="29194"/>
                                </a:moveTo>
                                <a:lnTo>
                                  <a:pt x="2919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49" name="pl178"/>
                        <wps:cNvSpPr/>
                        <wps:spPr>
                          <a:xfrm>
                            <a:off x="2766639" y="1816073"/>
                            <a:ext cx="27966" cy="2796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7966" h="27966">
                                <a:moveTo>
                                  <a:pt x="0" y="27966"/>
                                </a:moveTo>
                                <a:lnTo>
                                  <a:pt x="2796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50" name="pl179"/>
                        <wps:cNvSpPr/>
                        <wps:spPr>
                          <a:xfrm>
                            <a:off x="2773105" y="1817262"/>
                            <a:ext cx="26777" cy="2677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6777" h="26777">
                                <a:moveTo>
                                  <a:pt x="0" y="26777"/>
                                </a:moveTo>
                                <a:lnTo>
                                  <a:pt x="2677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51" name="pl180"/>
                        <wps:cNvSpPr/>
                        <wps:spPr>
                          <a:xfrm>
                            <a:off x="2779571" y="1818412"/>
                            <a:ext cx="25627" cy="2562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5627" h="25627">
                                <a:moveTo>
                                  <a:pt x="0" y="25627"/>
                                </a:moveTo>
                                <a:lnTo>
                                  <a:pt x="2562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52" name="pl181"/>
                        <wps:cNvSpPr/>
                        <wps:spPr>
                          <a:xfrm>
                            <a:off x="2786037" y="1819525"/>
                            <a:ext cx="24514" cy="2451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4514" h="24514">
                                <a:moveTo>
                                  <a:pt x="0" y="24514"/>
                                </a:moveTo>
                                <a:lnTo>
                                  <a:pt x="2451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53" name="pl182"/>
                        <wps:cNvSpPr/>
                        <wps:spPr>
                          <a:xfrm>
                            <a:off x="2792503" y="1820600"/>
                            <a:ext cx="23439" cy="2343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3439" h="23439">
                                <a:moveTo>
                                  <a:pt x="0" y="23439"/>
                                </a:moveTo>
                                <a:lnTo>
                                  <a:pt x="2343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54" name="pl183"/>
                        <wps:cNvSpPr/>
                        <wps:spPr>
                          <a:xfrm>
                            <a:off x="2798968" y="1821639"/>
                            <a:ext cx="22400" cy="2240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2400" h="22400">
                                <a:moveTo>
                                  <a:pt x="0" y="22400"/>
                                </a:moveTo>
                                <a:lnTo>
                                  <a:pt x="2240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55" name="pl184"/>
                        <wps:cNvSpPr/>
                        <wps:spPr>
                          <a:xfrm>
                            <a:off x="2805434" y="1822641"/>
                            <a:ext cx="21398" cy="2139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1398" h="21398">
                                <a:moveTo>
                                  <a:pt x="0" y="21398"/>
                                </a:moveTo>
                                <a:lnTo>
                                  <a:pt x="2139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56" name="pl185"/>
                        <wps:cNvSpPr/>
                        <wps:spPr>
                          <a:xfrm>
                            <a:off x="2811900" y="1823609"/>
                            <a:ext cx="20430" cy="2043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0430" h="20430">
                                <a:moveTo>
                                  <a:pt x="0" y="20430"/>
                                </a:moveTo>
                                <a:lnTo>
                                  <a:pt x="2043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57" name="pl186"/>
                        <wps:cNvSpPr/>
                        <wps:spPr>
                          <a:xfrm>
                            <a:off x="2818366" y="1824542"/>
                            <a:ext cx="19497" cy="1949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9497" h="19497">
                                <a:moveTo>
                                  <a:pt x="0" y="19497"/>
                                </a:moveTo>
                                <a:lnTo>
                                  <a:pt x="1949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58" name="pl187"/>
                        <wps:cNvSpPr/>
                        <wps:spPr>
                          <a:xfrm>
                            <a:off x="2824832" y="1825440"/>
                            <a:ext cx="18599" cy="1859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8599" h="18599">
                                <a:moveTo>
                                  <a:pt x="0" y="18599"/>
                                </a:moveTo>
                                <a:lnTo>
                                  <a:pt x="1859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59" name="pl188"/>
                        <wps:cNvSpPr/>
                        <wps:spPr>
                          <a:xfrm>
                            <a:off x="2831297" y="1826306"/>
                            <a:ext cx="17733" cy="1773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733" h="17733">
                                <a:moveTo>
                                  <a:pt x="0" y="17733"/>
                                </a:moveTo>
                                <a:lnTo>
                                  <a:pt x="1773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60" name="pl189"/>
                        <wps:cNvSpPr/>
                        <wps:spPr>
                          <a:xfrm>
                            <a:off x="2837763" y="1827140"/>
                            <a:ext cx="16899" cy="1689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6899" h="16899">
                                <a:moveTo>
                                  <a:pt x="0" y="16899"/>
                                </a:moveTo>
                                <a:lnTo>
                                  <a:pt x="1689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61" name="pl190"/>
                        <wps:cNvSpPr/>
                        <wps:spPr>
                          <a:xfrm>
                            <a:off x="2844229" y="1827941"/>
                            <a:ext cx="16098" cy="1609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6098" h="16098">
                                <a:moveTo>
                                  <a:pt x="0" y="16098"/>
                                </a:moveTo>
                                <a:lnTo>
                                  <a:pt x="1609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62" name="pl191"/>
                        <wps:cNvSpPr/>
                        <wps:spPr>
                          <a:xfrm>
                            <a:off x="2850695" y="1828712"/>
                            <a:ext cx="15327" cy="1532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327" h="15327">
                                <a:moveTo>
                                  <a:pt x="0" y="15327"/>
                                </a:moveTo>
                                <a:lnTo>
                                  <a:pt x="1532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63" name="pl192"/>
                        <wps:cNvSpPr/>
                        <wps:spPr>
                          <a:xfrm>
                            <a:off x="2857160" y="1829453"/>
                            <a:ext cx="14586" cy="1458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586" h="14586">
                                <a:moveTo>
                                  <a:pt x="0" y="14586"/>
                                </a:moveTo>
                                <a:lnTo>
                                  <a:pt x="1458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64" name="pl193"/>
                        <wps:cNvSpPr/>
                        <wps:spPr>
                          <a:xfrm>
                            <a:off x="2863626" y="1830165"/>
                            <a:ext cx="13874" cy="1387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874" h="13874">
                                <a:moveTo>
                                  <a:pt x="0" y="13874"/>
                                </a:moveTo>
                                <a:lnTo>
                                  <a:pt x="1387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65" name="pl194"/>
                        <wps:cNvSpPr/>
                        <wps:spPr>
                          <a:xfrm>
                            <a:off x="2870092" y="1830848"/>
                            <a:ext cx="13191" cy="1319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191" h="13191">
                                <a:moveTo>
                                  <a:pt x="0" y="13191"/>
                                </a:moveTo>
                                <a:lnTo>
                                  <a:pt x="1319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66" name="pl195"/>
                        <wps:cNvSpPr/>
                        <wps:spPr>
                          <a:xfrm>
                            <a:off x="2876558" y="1831503"/>
                            <a:ext cx="12536" cy="1253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536" h="12536">
                                <a:moveTo>
                                  <a:pt x="0" y="12536"/>
                                </a:moveTo>
                                <a:lnTo>
                                  <a:pt x="1253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67" name="pl196"/>
                        <wps:cNvSpPr/>
                        <wps:spPr>
                          <a:xfrm>
                            <a:off x="2883024" y="1832132"/>
                            <a:ext cx="11907" cy="1190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907" h="11907">
                                <a:moveTo>
                                  <a:pt x="0" y="11907"/>
                                </a:moveTo>
                                <a:lnTo>
                                  <a:pt x="1190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68" name="pl197"/>
                        <wps:cNvSpPr/>
                        <wps:spPr>
                          <a:xfrm>
                            <a:off x="2889489" y="1832734"/>
                            <a:ext cx="11305" cy="1130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305" h="11305">
                                <a:moveTo>
                                  <a:pt x="0" y="11305"/>
                                </a:moveTo>
                                <a:lnTo>
                                  <a:pt x="1130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69" name="pl198"/>
                        <wps:cNvSpPr/>
                        <wps:spPr>
                          <a:xfrm>
                            <a:off x="2895955" y="1833311"/>
                            <a:ext cx="10728" cy="1072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728" h="10728">
                                <a:moveTo>
                                  <a:pt x="0" y="10728"/>
                                </a:moveTo>
                                <a:lnTo>
                                  <a:pt x="1072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70" name="pl199"/>
                        <wps:cNvSpPr/>
                        <wps:spPr>
                          <a:xfrm>
                            <a:off x="2902421" y="1833864"/>
                            <a:ext cx="10175" cy="1017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175" h="10175">
                                <a:moveTo>
                                  <a:pt x="0" y="10175"/>
                                </a:moveTo>
                                <a:lnTo>
                                  <a:pt x="1017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71" name="pl200"/>
                        <wps:cNvSpPr/>
                        <wps:spPr>
                          <a:xfrm>
                            <a:off x="2908887" y="1834392"/>
                            <a:ext cx="9647" cy="964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647" h="9647">
                                <a:moveTo>
                                  <a:pt x="0" y="9647"/>
                                </a:moveTo>
                                <a:lnTo>
                                  <a:pt x="964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72" name="pl201"/>
                        <wps:cNvSpPr/>
                        <wps:spPr>
                          <a:xfrm>
                            <a:off x="2915353" y="1834898"/>
                            <a:ext cx="9141" cy="914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141" h="9141">
                                <a:moveTo>
                                  <a:pt x="0" y="9141"/>
                                </a:moveTo>
                                <a:lnTo>
                                  <a:pt x="914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73" name="pl202"/>
                        <wps:cNvSpPr/>
                        <wps:spPr>
                          <a:xfrm>
                            <a:off x="2921818" y="1835382"/>
                            <a:ext cx="8657" cy="865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657" h="8657">
                                <a:moveTo>
                                  <a:pt x="0" y="8657"/>
                                </a:moveTo>
                                <a:lnTo>
                                  <a:pt x="865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74" name="pl203"/>
                        <wps:cNvSpPr/>
                        <wps:spPr>
                          <a:xfrm>
                            <a:off x="2928284" y="1835845"/>
                            <a:ext cx="8194" cy="819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194" h="8194">
                                <a:moveTo>
                                  <a:pt x="0" y="8194"/>
                                </a:moveTo>
                                <a:lnTo>
                                  <a:pt x="819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75" name="pl204"/>
                        <wps:cNvSpPr/>
                        <wps:spPr>
                          <a:xfrm>
                            <a:off x="2934750" y="1836286"/>
                            <a:ext cx="7753" cy="775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753" h="7753">
                                <a:moveTo>
                                  <a:pt x="0" y="7753"/>
                                </a:moveTo>
                                <a:lnTo>
                                  <a:pt x="775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76" name="pl205"/>
                        <wps:cNvSpPr/>
                        <wps:spPr>
                          <a:xfrm>
                            <a:off x="2941216" y="1836708"/>
                            <a:ext cx="7331" cy="733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331" h="7331">
                                <a:moveTo>
                                  <a:pt x="0" y="7331"/>
                                </a:moveTo>
                                <a:lnTo>
                                  <a:pt x="733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77" name="pl206"/>
                        <wps:cNvSpPr/>
                        <wps:spPr>
                          <a:xfrm>
                            <a:off x="2947681" y="1837111"/>
                            <a:ext cx="6928" cy="692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928" h="6928">
                                <a:moveTo>
                                  <a:pt x="0" y="6928"/>
                                </a:moveTo>
                                <a:lnTo>
                                  <a:pt x="692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78" name="pl207"/>
                        <wps:cNvSpPr/>
                        <wps:spPr>
                          <a:xfrm>
                            <a:off x="2954147" y="1837495"/>
                            <a:ext cx="6544" cy="654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544" h="6544">
                                <a:moveTo>
                                  <a:pt x="0" y="6544"/>
                                </a:moveTo>
                                <a:lnTo>
                                  <a:pt x="654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79" name="pl208"/>
                        <wps:cNvSpPr/>
                        <wps:spPr>
                          <a:xfrm>
                            <a:off x="2960613" y="1837862"/>
                            <a:ext cx="6177" cy="617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177" h="6177">
                                <a:moveTo>
                                  <a:pt x="0" y="6177"/>
                                </a:moveTo>
                                <a:lnTo>
                                  <a:pt x="617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80" name="pl209"/>
                        <wps:cNvSpPr/>
                        <wps:spPr>
                          <a:xfrm>
                            <a:off x="2967079" y="1838212"/>
                            <a:ext cx="5827" cy="582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827" h="5827">
                                <a:moveTo>
                                  <a:pt x="0" y="5827"/>
                                </a:moveTo>
                                <a:lnTo>
                                  <a:pt x="582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81" name="pl210"/>
                        <wps:cNvSpPr/>
                        <wps:spPr>
                          <a:xfrm>
                            <a:off x="2973545" y="1838545"/>
                            <a:ext cx="5494" cy="549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494" h="5494">
                                <a:moveTo>
                                  <a:pt x="0" y="5494"/>
                                </a:moveTo>
                                <a:lnTo>
                                  <a:pt x="549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82" name="pl211"/>
                        <wps:cNvSpPr/>
                        <wps:spPr>
                          <a:xfrm>
                            <a:off x="2980010" y="1838862"/>
                            <a:ext cx="5177" cy="517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177" h="5177">
                                <a:moveTo>
                                  <a:pt x="0" y="5177"/>
                                </a:moveTo>
                                <a:lnTo>
                                  <a:pt x="517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83" name="pl212"/>
                        <wps:cNvSpPr/>
                        <wps:spPr>
                          <a:xfrm>
                            <a:off x="2986476" y="1839165"/>
                            <a:ext cx="4874" cy="487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874" h="4874">
                                <a:moveTo>
                                  <a:pt x="0" y="4874"/>
                                </a:moveTo>
                                <a:lnTo>
                                  <a:pt x="487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84" name="pl213"/>
                        <wps:cNvSpPr/>
                        <wps:spPr>
                          <a:xfrm>
                            <a:off x="2992942" y="1839453"/>
                            <a:ext cx="4586" cy="458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586" h="4586">
                                <a:moveTo>
                                  <a:pt x="0" y="4586"/>
                                </a:moveTo>
                                <a:lnTo>
                                  <a:pt x="458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85" name="pl214"/>
                        <wps:cNvSpPr/>
                        <wps:spPr>
                          <a:xfrm>
                            <a:off x="2999408" y="1839727"/>
                            <a:ext cx="4312" cy="431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312" h="4312">
                                <a:moveTo>
                                  <a:pt x="0" y="4312"/>
                                </a:moveTo>
                                <a:lnTo>
                                  <a:pt x="431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86" name="pl215"/>
                        <wps:cNvSpPr/>
                        <wps:spPr>
                          <a:xfrm>
                            <a:off x="3005873" y="1839988"/>
                            <a:ext cx="4051" cy="405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051" h="4051">
                                <a:moveTo>
                                  <a:pt x="0" y="4051"/>
                                </a:moveTo>
                                <a:lnTo>
                                  <a:pt x="405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87" name="pl216"/>
                        <wps:cNvSpPr/>
                        <wps:spPr>
                          <a:xfrm>
                            <a:off x="3012339" y="1840236"/>
                            <a:ext cx="3803" cy="380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803" h="3803">
                                <a:moveTo>
                                  <a:pt x="0" y="3803"/>
                                </a:moveTo>
                                <a:lnTo>
                                  <a:pt x="380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88" name="pl217"/>
                        <wps:cNvSpPr/>
                        <wps:spPr>
                          <a:xfrm>
                            <a:off x="3018805" y="1840472"/>
                            <a:ext cx="3567" cy="356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567" h="3567">
                                <a:moveTo>
                                  <a:pt x="0" y="3567"/>
                                </a:moveTo>
                                <a:lnTo>
                                  <a:pt x="356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89" name="pl218"/>
                        <wps:cNvSpPr/>
                        <wps:spPr>
                          <a:xfrm>
                            <a:off x="3025271" y="1840697"/>
                            <a:ext cx="3342" cy="334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342" h="3342">
                                <a:moveTo>
                                  <a:pt x="0" y="3342"/>
                                </a:moveTo>
                                <a:lnTo>
                                  <a:pt x="334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90" name="pl219"/>
                        <wps:cNvSpPr/>
                        <wps:spPr>
                          <a:xfrm>
                            <a:off x="3031737" y="1840910"/>
                            <a:ext cx="3129" cy="312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129" h="3129">
                                <a:moveTo>
                                  <a:pt x="0" y="3129"/>
                                </a:moveTo>
                                <a:lnTo>
                                  <a:pt x="312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91" name="pl220"/>
                        <wps:cNvSpPr/>
                        <wps:spPr>
                          <a:xfrm>
                            <a:off x="3038202" y="1841113"/>
                            <a:ext cx="2926" cy="292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926" h="2926">
                                <a:moveTo>
                                  <a:pt x="0" y="2926"/>
                                </a:moveTo>
                                <a:lnTo>
                                  <a:pt x="292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92" name="pl221"/>
                        <wps:cNvSpPr/>
                        <wps:spPr>
                          <a:xfrm>
                            <a:off x="3044668" y="1841305"/>
                            <a:ext cx="2734" cy="273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734" h="2734">
                                <a:moveTo>
                                  <a:pt x="0" y="2734"/>
                                </a:moveTo>
                                <a:lnTo>
                                  <a:pt x="273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93" name="pl222"/>
                        <wps:cNvSpPr/>
                        <wps:spPr>
                          <a:xfrm>
                            <a:off x="3051134" y="1841488"/>
                            <a:ext cx="2551" cy="255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551" h="2551">
                                <a:moveTo>
                                  <a:pt x="0" y="2551"/>
                                </a:moveTo>
                                <a:lnTo>
                                  <a:pt x="255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94" name="pl223"/>
                        <wps:cNvSpPr/>
                        <wps:spPr>
                          <a:xfrm>
                            <a:off x="3057600" y="1841662"/>
                            <a:ext cx="2377" cy="237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377" h="2377">
                                <a:moveTo>
                                  <a:pt x="0" y="2377"/>
                                </a:moveTo>
                                <a:lnTo>
                                  <a:pt x="237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95" name="pl224"/>
                        <wps:cNvSpPr/>
                        <wps:spPr>
                          <a:xfrm>
                            <a:off x="3064066" y="1841827"/>
                            <a:ext cx="2212" cy="221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212" h="2212">
                                <a:moveTo>
                                  <a:pt x="0" y="2212"/>
                                </a:moveTo>
                                <a:lnTo>
                                  <a:pt x="221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96" name="pl225"/>
                        <wps:cNvSpPr/>
                        <wps:spPr>
                          <a:xfrm>
                            <a:off x="3070531" y="1841984"/>
                            <a:ext cx="2055" cy="205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055" h="2055">
                                <a:moveTo>
                                  <a:pt x="0" y="2055"/>
                                </a:moveTo>
                                <a:lnTo>
                                  <a:pt x="205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97" name="pl226"/>
                        <wps:cNvSpPr/>
                        <wps:spPr>
                          <a:xfrm>
                            <a:off x="3076997" y="1842133"/>
                            <a:ext cx="1906" cy="190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906" h="1906">
                                <a:moveTo>
                                  <a:pt x="0" y="1906"/>
                                </a:moveTo>
                                <a:lnTo>
                                  <a:pt x="190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98" name="pl227"/>
                        <wps:cNvSpPr/>
                        <wps:spPr>
                          <a:xfrm>
                            <a:off x="3083463" y="1842274"/>
                            <a:ext cx="1765" cy="176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65" h="1765">
                                <a:moveTo>
                                  <a:pt x="0" y="1765"/>
                                </a:moveTo>
                                <a:lnTo>
                                  <a:pt x="176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799" name="pl228"/>
                        <wps:cNvSpPr/>
                        <wps:spPr>
                          <a:xfrm>
                            <a:off x="3089929" y="1842408"/>
                            <a:ext cx="1631" cy="163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631" h="1631">
                                <a:moveTo>
                                  <a:pt x="0" y="1631"/>
                                </a:moveTo>
                                <a:lnTo>
                                  <a:pt x="163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00" name="pl229"/>
                        <wps:cNvSpPr/>
                        <wps:spPr>
                          <a:xfrm>
                            <a:off x="3096394" y="1842534"/>
                            <a:ext cx="1505" cy="150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05" h="1505">
                                <a:moveTo>
                                  <a:pt x="0" y="1505"/>
                                </a:moveTo>
                                <a:lnTo>
                                  <a:pt x="150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01" name="pl230"/>
                        <wps:cNvSpPr/>
                        <wps:spPr>
                          <a:xfrm>
                            <a:off x="3102860" y="1842655"/>
                            <a:ext cx="1384" cy="138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84" h="1384">
                                <a:moveTo>
                                  <a:pt x="0" y="1384"/>
                                </a:moveTo>
                                <a:lnTo>
                                  <a:pt x="138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02" name="pl231"/>
                        <wps:cNvSpPr/>
                        <wps:spPr>
                          <a:xfrm>
                            <a:off x="3109326" y="1842769"/>
                            <a:ext cx="1270" cy="127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70" h="1270">
                                <a:moveTo>
                                  <a:pt x="0" y="1270"/>
                                </a:moveTo>
                                <a:lnTo>
                                  <a:pt x="127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03" name="pl232"/>
                        <wps:cNvSpPr/>
                        <wps:spPr>
                          <a:xfrm>
                            <a:off x="3115792" y="1842877"/>
                            <a:ext cx="1162" cy="116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62" h="1162">
                                <a:moveTo>
                                  <a:pt x="0" y="1162"/>
                                </a:moveTo>
                                <a:lnTo>
                                  <a:pt x="116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04" name="pl233"/>
                        <wps:cNvSpPr/>
                        <wps:spPr>
                          <a:xfrm>
                            <a:off x="3122258" y="1842980"/>
                            <a:ext cx="1059" cy="105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59" h="1059">
                                <a:moveTo>
                                  <a:pt x="0" y="1059"/>
                                </a:moveTo>
                                <a:lnTo>
                                  <a:pt x="105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05" name="pl234"/>
                        <wps:cNvSpPr/>
                        <wps:spPr>
                          <a:xfrm>
                            <a:off x="3128723" y="1843077"/>
                            <a:ext cx="962" cy="96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62" h="962">
                                <a:moveTo>
                                  <a:pt x="0" y="962"/>
                                </a:moveTo>
                                <a:lnTo>
                                  <a:pt x="96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06" name="pl235"/>
                        <wps:cNvSpPr/>
                        <wps:spPr>
                          <a:xfrm>
                            <a:off x="3135189" y="1843170"/>
                            <a:ext cx="869" cy="86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69" h="869">
                                <a:moveTo>
                                  <a:pt x="0" y="869"/>
                                </a:moveTo>
                                <a:lnTo>
                                  <a:pt x="86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07" name="pl236"/>
                        <wps:cNvSpPr/>
                        <wps:spPr>
                          <a:xfrm>
                            <a:off x="3141655" y="1843257"/>
                            <a:ext cx="782" cy="78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2" h="782">
                                <a:moveTo>
                                  <a:pt x="0" y="782"/>
                                </a:moveTo>
                                <a:lnTo>
                                  <a:pt x="78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08" name="pl237"/>
                        <wps:cNvSpPr/>
                        <wps:spPr>
                          <a:xfrm>
                            <a:off x="3148121" y="1843340"/>
                            <a:ext cx="699" cy="69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99" h="699">
                                <a:moveTo>
                                  <a:pt x="0" y="699"/>
                                </a:moveTo>
                                <a:lnTo>
                                  <a:pt x="69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09" name="pl238"/>
                        <wps:cNvSpPr/>
                        <wps:spPr>
                          <a:xfrm>
                            <a:off x="3154587" y="1843418"/>
                            <a:ext cx="621" cy="62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21" h="621">
                                <a:moveTo>
                                  <a:pt x="0" y="621"/>
                                </a:moveTo>
                                <a:lnTo>
                                  <a:pt x="62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10" name="pl239"/>
                        <wps:cNvSpPr/>
                        <wps:spPr>
                          <a:xfrm>
                            <a:off x="3161052" y="1843492"/>
                            <a:ext cx="547" cy="54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47" h="547">
                                <a:moveTo>
                                  <a:pt x="0" y="547"/>
                                </a:moveTo>
                                <a:lnTo>
                                  <a:pt x="54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11" name="pl240"/>
                        <wps:cNvSpPr/>
                        <wps:spPr>
                          <a:xfrm>
                            <a:off x="3167518" y="1843563"/>
                            <a:ext cx="476" cy="47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76" h="476">
                                <a:moveTo>
                                  <a:pt x="0" y="476"/>
                                </a:moveTo>
                                <a:lnTo>
                                  <a:pt x="47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12" name="pl241"/>
                        <wps:cNvSpPr/>
                        <wps:spPr>
                          <a:xfrm>
                            <a:off x="3173984" y="1843629"/>
                            <a:ext cx="410" cy="41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10" h="410">
                                <a:moveTo>
                                  <a:pt x="0" y="410"/>
                                </a:moveTo>
                                <a:lnTo>
                                  <a:pt x="41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13" name="pl242"/>
                        <wps:cNvSpPr/>
                        <wps:spPr>
                          <a:xfrm>
                            <a:off x="3180450" y="1843693"/>
                            <a:ext cx="346" cy="34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6" h="346">
                                <a:moveTo>
                                  <a:pt x="0" y="346"/>
                                </a:moveTo>
                                <a:lnTo>
                                  <a:pt x="34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14" name="pl243"/>
                        <wps:cNvSpPr/>
                        <wps:spPr>
                          <a:xfrm>
                            <a:off x="3186915" y="1843752"/>
                            <a:ext cx="287" cy="28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87" h="287">
                                <a:moveTo>
                                  <a:pt x="0" y="287"/>
                                </a:moveTo>
                                <a:lnTo>
                                  <a:pt x="28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15" name="pl244"/>
                        <wps:cNvSpPr/>
                        <wps:spPr>
                          <a:xfrm>
                            <a:off x="3193381" y="1843809"/>
                            <a:ext cx="230" cy="23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30" h="230">
                                <a:moveTo>
                                  <a:pt x="0" y="230"/>
                                </a:moveTo>
                                <a:lnTo>
                                  <a:pt x="23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16" name="pl245"/>
                        <wps:cNvSpPr/>
                        <wps:spPr>
                          <a:xfrm>
                            <a:off x="3199847" y="1843863"/>
                            <a:ext cx="176" cy="17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6" h="176">
                                <a:moveTo>
                                  <a:pt x="0" y="176"/>
                                </a:moveTo>
                                <a:lnTo>
                                  <a:pt x="17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17" name="pl246"/>
                        <wps:cNvSpPr/>
                        <wps:spPr>
                          <a:xfrm>
                            <a:off x="3206313" y="1843913"/>
                            <a:ext cx="126" cy="12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6" h="126">
                                <a:moveTo>
                                  <a:pt x="0" y="126"/>
                                </a:moveTo>
                                <a:lnTo>
                                  <a:pt x="12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18" name="pl247"/>
                        <wps:cNvSpPr/>
                        <wps:spPr>
                          <a:xfrm>
                            <a:off x="3212779" y="1843961"/>
                            <a:ext cx="78" cy="7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" h="78">
                                <a:moveTo>
                                  <a:pt x="0" y="78"/>
                                </a:moveTo>
                                <a:lnTo>
                                  <a:pt x="7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19" name="pl248"/>
                        <wps:cNvSpPr/>
                        <wps:spPr>
                          <a:xfrm>
                            <a:off x="3219244" y="1844007"/>
                            <a:ext cx="32" cy="3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2" h="32">
                                <a:moveTo>
                                  <a:pt x="0" y="32"/>
                                </a:moveTo>
                                <a:lnTo>
                                  <a:pt x="3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20" name="pl249"/>
                        <wps:cNvSpPr/>
                        <wps:spPr>
                          <a:xfrm>
                            <a:off x="2556268" y="1676284"/>
                            <a:ext cx="667838" cy="16775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67838" h="167755">
                                <a:moveTo>
                                  <a:pt x="667838" y="167755"/>
                                </a:moveTo>
                                <a:lnTo>
                                  <a:pt x="667838" y="167755"/>
                                </a:lnTo>
                                <a:lnTo>
                                  <a:pt x="667771" y="167754"/>
                                </a:lnTo>
                                <a:lnTo>
                                  <a:pt x="667704" y="167754"/>
                                </a:lnTo>
                                <a:lnTo>
                                  <a:pt x="667638" y="167753"/>
                                </a:lnTo>
                                <a:lnTo>
                                  <a:pt x="667571" y="167753"/>
                                </a:lnTo>
                                <a:lnTo>
                                  <a:pt x="667504" y="167753"/>
                                </a:lnTo>
                                <a:lnTo>
                                  <a:pt x="667437" y="167752"/>
                                </a:lnTo>
                                <a:lnTo>
                                  <a:pt x="667370" y="167752"/>
                                </a:lnTo>
                                <a:lnTo>
                                  <a:pt x="667304" y="167751"/>
                                </a:lnTo>
                                <a:lnTo>
                                  <a:pt x="667237" y="167751"/>
                                </a:lnTo>
                                <a:lnTo>
                                  <a:pt x="667170" y="167750"/>
                                </a:lnTo>
                                <a:lnTo>
                                  <a:pt x="667103" y="167750"/>
                                </a:lnTo>
                                <a:lnTo>
                                  <a:pt x="667036" y="167749"/>
                                </a:lnTo>
                                <a:lnTo>
                                  <a:pt x="666970" y="167749"/>
                                </a:lnTo>
                                <a:lnTo>
                                  <a:pt x="666903" y="167749"/>
                                </a:lnTo>
                                <a:lnTo>
                                  <a:pt x="666836" y="167748"/>
                                </a:lnTo>
                                <a:lnTo>
                                  <a:pt x="666769" y="167748"/>
                                </a:lnTo>
                                <a:lnTo>
                                  <a:pt x="666702" y="167747"/>
                                </a:lnTo>
                                <a:lnTo>
                                  <a:pt x="666636" y="167747"/>
                                </a:lnTo>
                                <a:lnTo>
                                  <a:pt x="666569" y="167746"/>
                                </a:lnTo>
                                <a:lnTo>
                                  <a:pt x="666502" y="167746"/>
                                </a:lnTo>
                                <a:lnTo>
                                  <a:pt x="666435" y="167745"/>
                                </a:lnTo>
                                <a:lnTo>
                                  <a:pt x="666369" y="167745"/>
                                </a:lnTo>
                                <a:lnTo>
                                  <a:pt x="666302" y="167745"/>
                                </a:lnTo>
                                <a:lnTo>
                                  <a:pt x="666235" y="167744"/>
                                </a:lnTo>
                                <a:lnTo>
                                  <a:pt x="666168" y="167744"/>
                                </a:lnTo>
                                <a:lnTo>
                                  <a:pt x="666101" y="167743"/>
                                </a:lnTo>
                                <a:lnTo>
                                  <a:pt x="666035" y="167743"/>
                                </a:lnTo>
                                <a:lnTo>
                                  <a:pt x="665968" y="167742"/>
                                </a:lnTo>
                                <a:lnTo>
                                  <a:pt x="665901" y="167742"/>
                                </a:lnTo>
                                <a:lnTo>
                                  <a:pt x="665834" y="167741"/>
                                </a:lnTo>
                                <a:lnTo>
                                  <a:pt x="665767" y="167741"/>
                                </a:lnTo>
                                <a:lnTo>
                                  <a:pt x="665701" y="167741"/>
                                </a:lnTo>
                                <a:lnTo>
                                  <a:pt x="665634" y="167740"/>
                                </a:lnTo>
                                <a:lnTo>
                                  <a:pt x="665567" y="167740"/>
                                </a:lnTo>
                                <a:lnTo>
                                  <a:pt x="665500" y="167739"/>
                                </a:lnTo>
                                <a:lnTo>
                                  <a:pt x="665433" y="167739"/>
                                </a:lnTo>
                                <a:lnTo>
                                  <a:pt x="665367" y="167738"/>
                                </a:lnTo>
                                <a:lnTo>
                                  <a:pt x="665300" y="167738"/>
                                </a:lnTo>
                                <a:lnTo>
                                  <a:pt x="665233" y="167737"/>
                                </a:lnTo>
                                <a:lnTo>
                                  <a:pt x="665166" y="167737"/>
                                </a:lnTo>
                                <a:lnTo>
                                  <a:pt x="665100" y="167736"/>
                                </a:lnTo>
                                <a:lnTo>
                                  <a:pt x="665033" y="167736"/>
                                </a:lnTo>
                                <a:lnTo>
                                  <a:pt x="664966" y="167736"/>
                                </a:lnTo>
                                <a:lnTo>
                                  <a:pt x="664899" y="167735"/>
                                </a:lnTo>
                                <a:lnTo>
                                  <a:pt x="664832" y="167735"/>
                                </a:lnTo>
                                <a:lnTo>
                                  <a:pt x="664766" y="167734"/>
                                </a:lnTo>
                                <a:lnTo>
                                  <a:pt x="664699" y="167734"/>
                                </a:lnTo>
                                <a:lnTo>
                                  <a:pt x="664632" y="167733"/>
                                </a:lnTo>
                                <a:lnTo>
                                  <a:pt x="664565" y="167733"/>
                                </a:lnTo>
                                <a:lnTo>
                                  <a:pt x="664498" y="167732"/>
                                </a:lnTo>
                                <a:lnTo>
                                  <a:pt x="664432" y="167732"/>
                                </a:lnTo>
                                <a:lnTo>
                                  <a:pt x="664365" y="167731"/>
                                </a:lnTo>
                                <a:lnTo>
                                  <a:pt x="664298" y="167731"/>
                                </a:lnTo>
                                <a:lnTo>
                                  <a:pt x="664231" y="167731"/>
                                </a:lnTo>
                                <a:lnTo>
                                  <a:pt x="664164" y="167730"/>
                                </a:lnTo>
                                <a:lnTo>
                                  <a:pt x="664098" y="167730"/>
                                </a:lnTo>
                                <a:lnTo>
                                  <a:pt x="664031" y="167729"/>
                                </a:lnTo>
                                <a:lnTo>
                                  <a:pt x="663964" y="167729"/>
                                </a:lnTo>
                                <a:lnTo>
                                  <a:pt x="663897" y="167728"/>
                                </a:lnTo>
                                <a:lnTo>
                                  <a:pt x="663830" y="167728"/>
                                </a:lnTo>
                                <a:lnTo>
                                  <a:pt x="663764" y="167727"/>
                                </a:lnTo>
                                <a:lnTo>
                                  <a:pt x="663697" y="167727"/>
                                </a:lnTo>
                                <a:lnTo>
                                  <a:pt x="663630" y="167726"/>
                                </a:lnTo>
                                <a:lnTo>
                                  <a:pt x="663563" y="167726"/>
                                </a:lnTo>
                                <a:lnTo>
                                  <a:pt x="663497" y="167726"/>
                                </a:lnTo>
                                <a:lnTo>
                                  <a:pt x="663430" y="167725"/>
                                </a:lnTo>
                                <a:lnTo>
                                  <a:pt x="663363" y="167725"/>
                                </a:lnTo>
                                <a:lnTo>
                                  <a:pt x="663296" y="167724"/>
                                </a:lnTo>
                                <a:lnTo>
                                  <a:pt x="663229" y="167724"/>
                                </a:lnTo>
                                <a:lnTo>
                                  <a:pt x="663163" y="167723"/>
                                </a:lnTo>
                                <a:lnTo>
                                  <a:pt x="663096" y="167723"/>
                                </a:lnTo>
                                <a:lnTo>
                                  <a:pt x="663029" y="167722"/>
                                </a:lnTo>
                                <a:lnTo>
                                  <a:pt x="662962" y="167722"/>
                                </a:lnTo>
                                <a:lnTo>
                                  <a:pt x="662895" y="167721"/>
                                </a:lnTo>
                                <a:lnTo>
                                  <a:pt x="662829" y="167721"/>
                                </a:lnTo>
                                <a:lnTo>
                                  <a:pt x="662762" y="167720"/>
                                </a:lnTo>
                                <a:lnTo>
                                  <a:pt x="662695" y="167720"/>
                                </a:lnTo>
                                <a:lnTo>
                                  <a:pt x="662628" y="167720"/>
                                </a:lnTo>
                                <a:lnTo>
                                  <a:pt x="662561" y="167719"/>
                                </a:lnTo>
                                <a:lnTo>
                                  <a:pt x="662495" y="167719"/>
                                </a:lnTo>
                                <a:lnTo>
                                  <a:pt x="662428" y="167718"/>
                                </a:lnTo>
                                <a:lnTo>
                                  <a:pt x="662361" y="167718"/>
                                </a:lnTo>
                                <a:lnTo>
                                  <a:pt x="662294" y="167717"/>
                                </a:lnTo>
                                <a:lnTo>
                                  <a:pt x="662228" y="167717"/>
                                </a:lnTo>
                                <a:lnTo>
                                  <a:pt x="662161" y="167716"/>
                                </a:lnTo>
                                <a:lnTo>
                                  <a:pt x="662094" y="167716"/>
                                </a:lnTo>
                                <a:lnTo>
                                  <a:pt x="662027" y="167715"/>
                                </a:lnTo>
                                <a:lnTo>
                                  <a:pt x="661960" y="167715"/>
                                </a:lnTo>
                                <a:lnTo>
                                  <a:pt x="661894" y="167714"/>
                                </a:lnTo>
                                <a:lnTo>
                                  <a:pt x="661827" y="167714"/>
                                </a:lnTo>
                                <a:lnTo>
                                  <a:pt x="661760" y="167714"/>
                                </a:lnTo>
                                <a:lnTo>
                                  <a:pt x="661693" y="167713"/>
                                </a:lnTo>
                                <a:lnTo>
                                  <a:pt x="661626" y="167713"/>
                                </a:lnTo>
                                <a:lnTo>
                                  <a:pt x="661560" y="167712"/>
                                </a:lnTo>
                                <a:lnTo>
                                  <a:pt x="661493" y="167712"/>
                                </a:lnTo>
                                <a:lnTo>
                                  <a:pt x="661426" y="167711"/>
                                </a:lnTo>
                                <a:lnTo>
                                  <a:pt x="661359" y="167711"/>
                                </a:lnTo>
                                <a:lnTo>
                                  <a:pt x="661292" y="167710"/>
                                </a:lnTo>
                                <a:lnTo>
                                  <a:pt x="661226" y="167710"/>
                                </a:lnTo>
                                <a:lnTo>
                                  <a:pt x="661159" y="167709"/>
                                </a:lnTo>
                                <a:lnTo>
                                  <a:pt x="661092" y="167709"/>
                                </a:lnTo>
                                <a:lnTo>
                                  <a:pt x="661025" y="167708"/>
                                </a:lnTo>
                                <a:lnTo>
                                  <a:pt x="660958" y="167708"/>
                                </a:lnTo>
                                <a:lnTo>
                                  <a:pt x="660892" y="167707"/>
                                </a:lnTo>
                                <a:lnTo>
                                  <a:pt x="660825" y="167707"/>
                                </a:lnTo>
                                <a:lnTo>
                                  <a:pt x="660758" y="167707"/>
                                </a:lnTo>
                                <a:lnTo>
                                  <a:pt x="660691" y="167706"/>
                                </a:lnTo>
                                <a:lnTo>
                                  <a:pt x="660625" y="167706"/>
                                </a:lnTo>
                                <a:lnTo>
                                  <a:pt x="660558" y="167705"/>
                                </a:lnTo>
                                <a:lnTo>
                                  <a:pt x="660491" y="167705"/>
                                </a:lnTo>
                                <a:lnTo>
                                  <a:pt x="660424" y="167704"/>
                                </a:lnTo>
                                <a:lnTo>
                                  <a:pt x="660357" y="167704"/>
                                </a:lnTo>
                                <a:lnTo>
                                  <a:pt x="660291" y="167703"/>
                                </a:lnTo>
                                <a:lnTo>
                                  <a:pt x="660224" y="167703"/>
                                </a:lnTo>
                                <a:lnTo>
                                  <a:pt x="660157" y="167702"/>
                                </a:lnTo>
                                <a:lnTo>
                                  <a:pt x="660090" y="167702"/>
                                </a:lnTo>
                                <a:lnTo>
                                  <a:pt x="660023" y="167701"/>
                                </a:lnTo>
                                <a:lnTo>
                                  <a:pt x="659957" y="167701"/>
                                </a:lnTo>
                                <a:lnTo>
                                  <a:pt x="659890" y="167700"/>
                                </a:lnTo>
                                <a:lnTo>
                                  <a:pt x="659823" y="167700"/>
                                </a:lnTo>
                                <a:lnTo>
                                  <a:pt x="659756" y="167699"/>
                                </a:lnTo>
                                <a:lnTo>
                                  <a:pt x="659689" y="167699"/>
                                </a:lnTo>
                                <a:lnTo>
                                  <a:pt x="659623" y="167698"/>
                                </a:lnTo>
                                <a:lnTo>
                                  <a:pt x="659556" y="167698"/>
                                </a:lnTo>
                                <a:lnTo>
                                  <a:pt x="659489" y="167698"/>
                                </a:lnTo>
                                <a:lnTo>
                                  <a:pt x="659422" y="167697"/>
                                </a:lnTo>
                                <a:lnTo>
                                  <a:pt x="659356" y="167697"/>
                                </a:lnTo>
                                <a:lnTo>
                                  <a:pt x="659289" y="167696"/>
                                </a:lnTo>
                                <a:lnTo>
                                  <a:pt x="659222" y="167696"/>
                                </a:lnTo>
                                <a:lnTo>
                                  <a:pt x="659155" y="167695"/>
                                </a:lnTo>
                                <a:lnTo>
                                  <a:pt x="659088" y="167695"/>
                                </a:lnTo>
                                <a:lnTo>
                                  <a:pt x="659022" y="167694"/>
                                </a:lnTo>
                                <a:lnTo>
                                  <a:pt x="658955" y="167694"/>
                                </a:lnTo>
                                <a:lnTo>
                                  <a:pt x="658888" y="167693"/>
                                </a:lnTo>
                                <a:lnTo>
                                  <a:pt x="658821" y="167693"/>
                                </a:lnTo>
                                <a:lnTo>
                                  <a:pt x="658754" y="167692"/>
                                </a:lnTo>
                                <a:lnTo>
                                  <a:pt x="658688" y="167692"/>
                                </a:lnTo>
                                <a:lnTo>
                                  <a:pt x="658621" y="167691"/>
                                </a:lnTo>
                                <a:lnTo>
                                  <a:pt x="658554" y="167691"/>
                                </a:lnTo>
                                <a:lnTo>
                                  <a:pt x="658487" y="167690"/>
                                </a:lnTo>
                                <a:lnTo>
                                  <a:pt x="658420" y="167690"/>
                                </a:lnTo>
                                <a:lnTo>
                                  <a:pt x="658354" y="167689"/>
                                </a:lnTo>
                                <a:lnTo>
                                  <a:pt x="658287" y="167689"/>
                                </a:lnTo>
                                <a:lnTo>
                                  <a:pt x="658220" y="167688"/>
                                </a:lnTo>
                                <a:lnTo>
                                  <a:pt x="658153" y="167688"/>
                                </a:lnTo>
                                <a:lnTo>
                                  <a:pt x="658087" y="167688"/>
                                </a:lnTo>
                                <a:lnTo>
                                  <a:pt x="658020" y="167687"/>
                                </a:lnTo>
                                <a:lnTo>
                                  <a:pt x="657953" y="167687"/>
                                </a:lnTo>
                                <a:lnTo>
                                  <a:pt x="657886" y="167686"/>
                                </a:lnTo>
                                <a:lnTo>
                                  <a:pt x="657819" y="167686"/>
                                </a:lnTo>
                                <a:lnTo>
                                  <a:pt x="657753" y="167685"/>
                                </a:lnTo>
                                <a:lnTo>
                                  <a:pt x="657686" y="167685"/>
                                </a:lnTo>
                                <a:lnTo>
                                  <a:pt x="657619" y="167684"/>
                                </a:lnTo>
                                <a:lnTo>
                                  <a:pt x="657552" y="167684"/>
                                </a:lnTo>
                                <a:lnTo>
                                  <a:pt x="657485" y="167683"/>
                                </a:lnTo>
                                <a:lnTo>
                                  <a:pt x="657419" y="167683"/>
                                </a:lnTo>
                                <a:lnTo>
                                  <a:pt x="657352" y="167682"/>
                                </a:lnTo>
                                <a:lnTo>
                                  <a:pt x="657285" y="167682"/>
                                </a:lnTo>
                                <a:lnTo>
                                  <a:pt x="657218" y="167681"/>
                                </a:lnTo>
                                <a:lnTo>
                                  <a:pt x="657151" y="167681"/>
                                </a:lnTo>
                                <a:lnTo>
                                  <a:pt x="657085" y="167680"/>
                                </a:lnTo>
                                <a:lnTo>
                                  <a:pt x="657018" y="167680"/>
                                </a:lnTo>
                                <a:lnTo>
                                  <a:pt x="656951" y="167679"/>
                                </a:lnTo>
                                <a:lnTo>
                                  <a:pt x="656884" y="167679"/>
                                </a:lnTo>
                                <a:lnTo>
                                  <a:pt x="656817" y="167678"/>
                                </a:lnTo>
                                <a:lnTo>
                                  <a:pt x="656751" y="167678"/>
                                </a:lnTo>
                                <a:lnTo>
                                  <a:pt x="656684" y="167677"/>
                                </a:lnTo>
                                <a:lnTo>
                                  <a:pt x="656617" y="167677"/>
                                </a:lnTo>
                                <a:lnTo>
                                  <a:pt x="656550" y="167676"/>
                                </a:lnTo>
                                <a:lnTo>
                                  <a:pt x="656484" y="167676"/>
                                </a:lnTo>
                                <a:lnTo>
                                  <a:pt x="656417" y="167675"/>
                                </a:lnTo>
                                <a:lnTo>
                                  <a:pt x="656350" y="167675"/>
                                </a:lnTo>
                                <a:lnTo>
                                  <a:pt x="656283" y="167674"/>
                                </a:lnTo>
                                <a:lnTo>
                                  <a:pt x="656216" y="167674"/>
                                </a:lnTo>
                                <a:lnTo>
                                  <a:pt x="656150" y="167673"/>
                                </a:lnTo>
                                <a:lnTo>
                                  <a:pt x="656083" y="167673"/>
                                </a:lnTo>
                                <a:lnTo>
                                  <a:pt x="656016" y="167673"/>
                                </a:lnTo>
                                <a:lnTo>
                                  <a:pt x="655949" y="167672"/>
                                </a:lnTo>
                                <a:lnTo>
                                  <a:pt x="655882" y="167672"/>
                                </a:lnTo>
                                <a:lnTo>
                                  <a:pt x="655816" y="167671"/>
                                </a:lnTo>
                                <a:lnTo>
                                  <a:pt x="655749" y="167671"/>
                                </a:lnTo>
                                <a:lnTo>
                                  <a:pt x="655682" y="167670"/>
                                </a:lnTo>
                                <a:lnTo>
                                  <a:pt x="655615" y="167670"/>
                                </a:lnTo>
                                <a:lnTo>
                                  <a:pt x="655548" y="167669"/>
                                </a:lnTo>
                                <a:lnTo>
                                  <a:pt x="655482" y="167669"/>
                                </a:lnTo>
                                <a:lnTo>
                                  <a:pt x="655415" y="167668"/>
                                </a:lnTo>
                                <a:lnTo>
                                  <a:pt x="655348" y="167668"/>
                                </a:lnTo>
                                <a:lnTo>
                                  <a:pt x="655281" y="167667"/>
                                </a:lnTo>
                                <a:lnTo>
                                  <a:pt x="655215" y="167667"/>
                                </a:lnTo>
                                <a:lnTo>
                                  <a:pt x="655148" y="167666"/>
                                </a:lnTo>
                                <a:lnTo>
                                  <a:pt x="655081" y="167666"/>
                                </a:lnTo>
                                <a:lnTo>
                                  <a:pt x="655014" y="167665"/>
                                </a:lnTo>
                                <a:lnTo>
                                  <a:pt x="654947" y="167665"/>
                                </a:lnTo>
                                <a:lnTo>
                                  <a:pt x="654881" y="167664"/>
                                </a:lnTo>
                                <a:lnTo>
                                  <a:pt x="654814" y="167664"/>
                                </a:lnTo>
                                <a:lnTo>
                                  <a:pt x="654747" y="167663"/>
                                </a:lnTo>
                                <a:lnTo>
                                  <a:pt x="654680" y="167663"/>
                                </a:lnTo>
                                <a:lnTo>
                                  <a:pt x="654613" y="167662"/>
                                </a:lnTo>
                                <a:lnTo>
                                  <a:pt x="654547" y="167662"/>
                                </a:lnTo>
                                <a:lnTo>
                                  <a:pt x="654480" y="167661"/>
                                </a:lnTo>
                                <a:lnTo>
                                  <a:pt x="654413" y="167661"/>
                                </a:lnTo>
                                <a:lnTo>
                                  <a:pt x="654346" y="167660"/>
                                </a:lnTo>
                                <a:lnTo>
                                  <a:pt x="654279" y="167660"/>
                                </a:lnTo>
                                <a:lnTo>
                                  <a:pt x="654213" y="167659"/>
                                </a:lnTo>
                                <a:lnTo>
                                  <a:pt x="654146" y="167659"/>
                                </a:lnTo>
                                <a:lnTo>
                                  <a:pt x="654079" y="167658"/>
                                </a:lnTo>
                                <a:lnTo>
                                  <a:pt x="654012" y="167658"/>
                                </a:lnTo>
                                <a:lnTo>
                                  <a:pt x="653945" y="167657"/>
                                </a:lnTo>
                                <a:lnTo>
                                  <a:pt x="653879" y="167657"/>
                                </a:lnTo>
                                <a:lnTo>
                                  <a:pt x="653812" y="167656"/>
                                </a:lnTo>
                                <a:lnTo>
                                  <a:pt x="653745" y="167656"/>
                                </a:lnTo>
                                <a:lnTo>
                                  <a:pt x="653678" y="167655"/>
                                </a:lnTo>
                                <a:lnTo>
                                  <a:pt x="653612" y="167655"/>
                                </a:lnTo>
                                <a:lnTo>
                                  <a:pt x="653545" y="167654"/>
                                </a:lnTo>
                                <a:lnTo>
                                  <a:pt x="653478" y="167654"/>
                                </a:lnTo>
                                <a:lnTo>
                                  <a:pt x="653411" y="167653"/>
                                </a:lnTo>
                                <a:lnTo>
                                  <a:pt x="653344" y="167653"/>
                                </a:lnTo>
                                <a:lnTo>
                                  <a:pt x="653278" y="167652"/>
                                </a:lnTo>
                                <a:lnTo>
                                  <a:pt x="653211" y="167652"/>
                                </a:lnTo>
                                <a:lnTo>
                                  <a:pt x="653144" y="167651"/>
                                </a:lnTo>
                                <a:lnTo>
                                  <a:pt x="653077" y="167651"/>
                                </a:lnTo>
                                <a:lnTo>
                                  <a:pt x="653010" y="167650"/>
                                </a:lnTo>
                                <a:lnTo>
                                  <a:pt x="652944" y="167650"/>
                                </a:lnTo>
                                <a:lnTo>
                                  <a:pt x="652877" y="167649"/>
                                </a:lnTo>
                                <a:lnTo>
                                  <a:pt x="652810" y="167649"/>
                                </a:lnTo>
                                <a:lnTo>
                                  <a:pt x="652743" y="167648"/>
                                </a:lnTo>
                                <a:lnTo>
                                  <a:pt x="652676" y="167648"/>
                                </a:lnTo>
                                <a:lnTo>
                                  <a:pt x="652610" y="167647"/>
                                </a:lnTo>
                                <a:lnTo>
                                  <a:pt x="652543" y="167647"/>
                                </a:lnTo>
                                <a:lnTo>
                                  <a:pt x="652476" y="167646"/>
                                </a:lnTo>
                                <a:lnTo>
                                  <a:pt x="652409" y="167646"/>
                                </a:lnTo>
                                <a:lnTo>
                                  <a:pt x="652343" y="167645"/>
                                </a:lnTo>
                                <a:lnTo>
                                  <a:pt x="652276" y="167645"/>
                                </a:lnTo>
                                <a:lnTo>
                                  <a:pt x="652209" y="167644"/>
                                </a:lnTo>
                                <a:lnTo>
                                  <a:pt x="652142" y="167644"/>
                                </a:lnTo>
                                <a:lnTo>
                                  <a:pt x="652075" y="167643"/>
                                </a:lnTo>
                                <a:lnTo>
                                  <a:pt x="652009" y="167643"/>
                                </a:lnTo>
                                <a:lnTo>
                                  <a:pt x="651942" y="167642"/>
                                </a:lnTo>
                                <a:lnTo>
                                  <a:pt x="651875" y="167642"/>
                                </a:lnTo>
                                <a:lnTo>
                                  <a:pt x="651808" y="167641"/>
                                </a:lnTo>
                                <a:lnTo>
                                  <a:pt x="651741" y="167641"/>
                                </a:lnTo>
                                <a:lnTo>
                                  <a:pt x="651675" y="167640"/>
                                </a:lnTo>
                                <a:lnTo>
                                  <a:pt x="651608" y="167640"/>
                                </a:lnTo>
                                <a:lnTo>
                                  <a:pt x="651541" y="167639"/>
                                </a:lnTo>
                                <a:lnTo>
                                  <a:pt x="651474" y="167639"/>
                                </a:lnTo>
                                <a:lnTo>
                                  <a:pt x="651407" y="167638"/>
                                </a:lnTo>
                                <a:lnTo>
                                  <a:pt x="651341" y="167638"/>
                                </a:lnTo>
                                <a:lnTo>
                                  <a:pt x="651274" y="167637"/>
                                </a:lnTo>
                                <a:lnTo>
                                  <a:pt x="651207" y="167637"/>
                                </a:lnTo>
                                <a:lnTo>
                                  <a:pt x="651140" y="167636"/>
                                </a:lnTo>
                                <a:lnTo>
                                  <a:pt x="651073" y="167636"/>
                                </a:lnTo>
                                <a:lnTo>
                                  <a:pt x="651007" y="167635"/>
                                </a:lnTo>
                                <a:lnTo>
                                  <a:pt x="650940" y="167635"/>
                                </a:lnTo>
                                <a:lnTo>
                                  <a:pt x="650873" y="167634"/>
                                </a:lnTo>
                                <a:lnTo>
                                  <a:pt x="650806" y="167634"/>
                                </a:lnTo>
                                <a:lnTo>
                                  <a:pt x="650740" y="167633"/>
                                </a:lnTo>
                                <a:lnTo>
                                  <a:pt x="650673" y="167633"/>
                                </a:lnTo>
                                <a:lnTo>
                                  <a:pt x="650606" y="167632"/>
                                </a:lnTo>
                                <a:lnTo>
                                  <a:pt x="650539" y="167631"/>
                                </a:lnTo>
                                <a:lnTo>
                                  <a:pt x="650472" y="167631"/>
                                </a:lnTo>
                                <a:lnTo>
                                  <a:pt x="650406" y="167630"/>
                                </a:lnTo>
                                <a:lnTo>
                                  <a:pt x="650339" y="167630"/>
                                </a:lnTo>
                                <a:lnTo>
                                  <a:pt x="650272" y="167629"/>
                                </a:lnTo>
                                <a:lnTo>
                                  <a:pt x="650205" y="167629"/>
                                </a:lnTo>
                                <a:lnTo>
                                  <a:pt x="650138" y="167628"/>
                                </a:lnTo>
                                <a:lnTo>
                                  <a:pt x="650072" y="167628"/>
                                </a:lnTo>
                                <a:lnTo>
                                  <a:pt x="650005" y="167627"/>
                                </a:lnTo>
                                <a:lnTo>
                                  <a:pt x="649938" y="167627"/>
                                </a:lnTo>
                                <a:lnTo>
                                  <a:pt x="649871" y="167626"/>
                                </a:lnTo>
                                <a:lnTo>
                                  <a:pt x="649804" y="167626"/>
                                </a:lnTo>
                                <a:lnTo>
                                  <a:pt x="649738" y="167625"/>
                                </a:lnTo>
                                <a:lnTo>
                                  <a:pt x="649671" y="167625"/>
                                </a:lnTo>
                                <a:lnTo>
                                  <a:pt x="649604" y="167624"/>
                                </a:lnTo>
                                <a:lnTo>
                                  <a:pt x="649537" y="167624"/>
                                </a:lnTo>
                                <a:lnTo>
                                  <a:pt x="649471" y="167623"/>
                                </a:lnTo>
                                <a:lnTo>
                                  <a:pt x="649404" y="167623"/>
                                </a:lnTo>
                                <a:lnTo>
                                  <a:pt x="649337" y="167622"/>
                                </a:lnTo>
                                <a:lnTo>
                                  <a:pt x="649270" y="167622"/>
                                </a:lnTo>
                                <a:lnTo>
                                  <a:pt x="649203" y="167621"/>
                                </a:lnTo>
                                <a:lnTo>
                                  <a:pt x="649137" y="167621"/>
                                </a:lnTo>
                                <a:lnTo>
                                  <a:pt x="649070" y="167620"/>
                                </a:lnTo>
                                <a:lnTo>
                                  <a:pt x="649003" y="167620"/>
                                </a:lnTo>
                                <a:lnTo>
                                  <a:pt x="648936" y="167619"/>
                                </a:lnTo>
                                <a:lnTo>
                                  <a:pt x="648869" y="167619"/>
                                </a:lnTo>
                                <a:lnTo>
                                  <a:pt x="648803" y="167618"/>
                                </a:lnTo>
                                <a:lnTo>
                                  <a:pt x="648736" y="167618"/>
                                </a:lnTo>
                                <a:lnTo>
                                  <a:pt x="648669" y="167617"/>
                                </a:lnTo>
                                <a:lnTo>
                                  <a:pt x="648602" y="167616"/>
                                </a:lnTo>
                                <a:lnTo>
                                  <a:pt x="648535" y="167616"/>
                                </a:lnTo>
                                <a:lnTo>
                                  <a:pt x="648469" y="167615"/>
                                </a:lnTo>
                                <a:lnTo>
                                  <a:pt x="648402" y="167615"/>
                                </a:lnTo>
                                <a:lnTo>
                                  <a:pt x="648335" y="167614"/>
                                </a:lnTo>
                                <a:lnTo>
                                  <a:pt x="648268" y="167614"/>
                                </a:lnTo>
                                <a:lnTo>
                                  <a:pt x="648202" y="167613"/>
                                </a:lnTo>
                                <a:lnTo>
                                  <a:pt x="648135" y="167613"/>
                                </a:lnTo>
                                <a:lnTo>
                                  <a:pt x="648068" y="167612"/>
                                </a:lnTo>
                                <a:lnTo>
                                  <a:pt x="648001" y="167612"/>
                                </a:lnTo>
                                <a:lnTo>
                                  <a:pt x="647934" y="167611"/>
                                </a:lnTo>
                                <a:lnTo>
                                  <a:pt x="647868" y="167611"/>
                                </a:lnTo>
                                <a:lnTo>
                                  <a:pt x="647801" y="167610"/>
                                </a:lnTo>
                                <a:lnTo>
                                  <a:pt x="647734" y="167610"/>
                                </a:lnTo>
                                <a:lnTo>
                                  <a:pt x="647667" y="167609"/>
                                </a:lnTo>
                                <a:lnTo>
                                  <a:pt x="647600" y="167609"/>
                                </a:lnTo>
                                <a:lnTo>
                                  <a:pt x="647534" y="167608"/>
                                </a:lnTo>
                                <a:lnTo>
                                  <a:pt x="647467" y="167608"/>
                                </a:lnTo>
                                <a:lnTo>
                                  <a:pt x="647400" y="167607"/>
                                </a:lnTo>
                                <a:lnTo>
                                  <a:pt x="647333" y="167607"/>
                                </a:lnTo>
                                <a:lnTo>
                                  <a:pt x="647266" y="167606"/>
                                </a:lnTo>
                                <a:lnTo>
                                  <a:pt x="647200" y="167605"/>
                                </a:lnTo>
                                <a:lnTo>
                                  <a:pt x="647133" y="167605"/>
                                </a:lnTo>
                                <a:lnTo>
                                  <a:pt x="647066" y="167604"/>
                                </a:lnTo>
                                <a:lnTo>
                                  <a:pt x="646999" y="167604"/>
                                </a:lnTo>
                                <a:lnTo>
                                  <a:pt x="646932" y="167603"/>
                                </a:lnTo>
                                <a:lnTo>
                                  <a:pt x="646866" y="167603"/>
                                </a:lnTo>
                                <a:lnTo>
                                  <a:pt x="646799" y="167602"/>
                                </a:lnTo>
                                <a:lnTo>
                                  <a:pt x="646732" y="167602"/>
                                </a:lnTo>
                                <a:lnTo>
                                  <a:pt x="646665" y="167601"/>
                                </a:lnTo>
                                <a:lnTo>
                                  <a:pt x="646599" y="167601"/>
                                </a:lnTo>
                                <a:lnTo>
                                  <a:pt x="646532" y="167600"/>
                                </a:lnTo>
                                <a:lnTo>
                                  <a:pt x="646465" y="167600"/>
                                </a:lnTo>
                                <a:lnTo>
                                  <a:pt x="646398" y="167599"/>
                                </a:lnTo>
                                <a:lnTo>
                                  <a:pt x="646331" y="167599"/>
                                </a:lnTo>
                                <a:lnTo>
                                  <a:pt x="646265" y="167598"/>
                                </a:lnTo>
                                <a:lnTo>
                                  <a:pt x="646198" y="167598"/>
                                </a:lnTo>
                                <a:lnTo>
                                  <a:pt x="646131" y="167597"/>
                                </a:lnTo>
                                <a:lnTo>
                                  <a:pt x="646064" y="167596"/>
                                </a:lnTo>
                                <a:lnTo>
                                  <a:pt x="645997" y="167596"/>
                                </a:lnTo>
                                <a:lnTo>
                                  <a:pt x="645931" y="167595"/>
                                </a:lnTo>
                                <a:lnTo>
                                  <a:pt x="645864" y="167595"/>
                                </a:lnTo>
                                <a:lnTo>
                                  <a:pt x="645797" y="167594"/>
                                </a:lnTo>
                                <a:lnTo>
                                  <a:pt x="645730" y="167594"/>
                                </a:lnTo>
                                <a:lnTo>
                                  <a:pt x="645663" y="167593"/>
                                </a:lnTo>
                                <a:lnTo>
                                  <a:pt x="645597" y="167593"/>
                                </a:lnTo>
                                <a:lnTo>
                                  <a:pt x="645530" y="167592"/>
                                </a:lnTo>
                                <a:lnTo>
                                  <a:pt x="645463" y="167592"/>
                                </a:lnTo>
                                <a:lnTo>
                                  <a:pt x="645396" y="167591"/>
                                </a:lnTo>
                                <a:lnTo>
                                  <a:pt x="645330" y="167591"/>
                                </a:lnTo>
                                <a:lnTo>
                                  <a:pt x="645263" y="167590"/>
                                </a:lnTo>
                                <a:lnTo>
                                  <a:pt x="645196" y="167590"/>
                                </a:lnTo>
                                <a:lnTo>
                                  <a:pt x="645129" y="167589"/>
                                </a:lnTo>
                                <a:lnTo>
                                  <a:pt x="645062" y="167588"/>
                                </a:lnTo>
                                <a:lnTo>
                                  <a:pt x="644996" y="167588"/>
                                </a:lnTo>
                                <a:lnTo>
                                  <a:pt x="644929" y="167587"/>
                                </a:lnTo>
                                <a:lnTo>
                                  <a:pt x="644862" y="167587"/>
                                </a:lnTo>
                                <a:lnTo>
                                  <a:pt x="644795" y="167586"/>
                                </a:lnTo>
                                <a:lnTo>
                                  <a:pt x="644728" y="167586"/>
                                </a:lnTo>
                                <a:lnTo>
                                  <a:pt x="644662" y="167585"/>
                                </a:lnTo>
                                <a:lnTo>
                                  <a:pt x="644595" y="167585"/>
                                </a:lnTo>
                                <a:lnTo>
                                  <a:pt x="644528" y="167584"/>
                                </a:lnTo>
                                <a:lnTo>
                                  <a:pt x="644461" y="167584"/>
                                </a:lnTo>
                                <a:lnTo>
                                  <a:pt x="644394" y="167583"/>
                                </a:lnTo>
                                <a:lnTo>
                                  <a:pt x="644328" y="167583"/>
                                </a:lnTo>
                                <a:lnTo>
                                  <a:pt x="644261" y="167582"/>
                                </a:lnTo>
                                <a:lnTo>
                                  <a:pt x="644194" y="167581"/>
                                </a:lnTo>
                                <a:lnTo>
                                  <a:pt x="644127" y="167581"/>
                                </a:lnTo>
                                <a:lnTo>
                                  <a:pt x="644060" y="167580"/>
                                </a:lnTo>
                                <a:lnTo>
                                  <a:pt x="643994" y="167580"/>
                                </a:lnTo>
                                <a:lnTo>
                                  <a:pt x="643927" y="167579"/>
                                </a:lnTo>
                                <a:lnTo>
                                  <a:pt x="643860" y="167579"/>
                                </a:lnTo>
                                <a:lnTo>
                                  <a:pt x="643793" y="167578"/>
                                </a:lnTo>
                                <a:lnTo>
                                  <a:pt x="643727" y="167578"/>
                                </a:lnTo>
                                <a:lnTo>
                                  <a:pt x="643660" y="167577"/>
                                </a:lnTo>
                                <a:lnTo>
                                  <a:pt x="643593" y="167577"/>
                                </a:lnTo>
                                <a:lnTo>
                                  <a:pt x="643526" y="167576"/>
                                </a:lnTo>
                                <a:lnTo>
                                  <a:pt x="643459" y="167575"/>
                                </a:lnTo>
                                <a:lnTo>
                                  <a:pt x="643393" y="167575"/>
                                </a:lnTo>
                                <a:lnTo>
                                  <a:pt x="643326" y="167574"/>
                                </a:lnTo>
                                <a:lnTo>
                                  <a:pt x="643259" y="167574"/>
                                </a:lnTo>
                                <a:lnTo>
                                  <a:pt x="643192" y="167573"/>
                                </a:lnTo>
                                <a:lnTo>
                                  <a:pt x="643125" y="167573"/>
                                </a:lnTo>
                                <a:lnTo>
                                  <a:pt x="643059" y="167572"/>
                                </a:lnTo>
                                <a:lnTo>
                                  <a:pt x="642992" y="167572"/>
                                </a:lnTo>
                                <a:lnTo>
                                  <a:pt x="642925" y="167571"/>
                                </a:lnTo>
                                <a:lnTo>
                                  <a:pt x="642858" y="167571"/>
                                </a:lnTo>
                                <a:lnTo>
                                  <a:pt x="642791" y="167570"/>
                                </a:lnTo>
                                <a:lnTo>
                                  <a:pt x="642725" y="167569"/>
                                </a:lnTo>
                                <a:lnTo>
                                  <a:pt x="642658" y="167569"/>
                                </a:lnTo>
                                <a:lnTo>
                                  <a:pt x="642591" y="167568"/>
                                </a:lnTo>
                                <a:lnTo>
                                  <a:pt x="642524" y="167568"/>
                                </a:lnTo>
                                <a:lnTo>
                                  <a:pt x="642458" y="167567"/>
                                </a:lnTo>
                                <a:lnTo>
                                  <a:pt x="642391" y="167567"/>
                                </a:lnTo>
                                <a:lnTo>
                                  <a:pt x="642324" y="167566"/>
                                </a:lnTo>
                                <a:lnTo>
                                  <a:pt x="642257" y="167566"/>
                                </a:lnTo>
                                <a:lnTo>
                                  <a:pt x="642190" y="167565"/>
                                </a:lnTo>
                                <a:lnTo>
                                  <a:pt x="642124" y="167565"/>
                                </a:lnTo>
                                <a:lnTo>
                                  <a:pt x="642057" y="167564"/>
                                </a:lnTo>
                                <a:lnTo>
                                  <a:pt x="641990" y="167563"/>
                                </a:lnTo>
                                <a:lnTo>
                                  <a:pt x="641923" y="167563"/>
                                </a:lnTo>
                                <a:lnTo>
                                  <a:pt x="641856" y="167562"/>
                                </a:lnTo>
                                <a:lnTo>
                                  <a:pt x="641790" y="167562"/>
                                </a:lnTo>
                                <a:lnTo>
                                  <a:pt x="641723" y="167561"/>
                                </a:lnTo>
                                <a:lnTo>
                                  <a:pt x="641656" y="167561"/>
                                </a:lnTo>
                                <a:lnTo>
                                  <a:pt x="641589" y="167560"/>
                                </a:lnTo>
                                <a:lnTo>
                                  <a:pt x="641522" y="167560"/>
                                </a:lnTo>
                                <a:lnTo>
                                  <a:pt x="641456" y="167559"/>
                                </a:lnTo>
                                <a:lnTo>
                                  <a:pt x="641389" y="167558"/>
                                </a:lnTo>
                                <a:lnTo>
                                  <a:pt x="641322" y="167558"/>
                                </a:lnTo>
                                <a:lnTo>
                                  <a:pt x="641255" y="167557"/>
                                </a:lnTo>
                                <a:lnTo>
                                  <a:pt x="641188" y="167557"/>
                                </a:lnTo>
                                <a:lnTo>
                                  <a:pt x="641122" y="167556"/>
                                </a:lnTo>
                                <a:lnTo>
                                  <a:pt x="641055" y="167556"/>
                                </a:lnTo>
                                <a:lnTo>
                                  <a:pt x="640988" y="167555"/>
                                </a:lnTo>
                                <a:lnTo>
                                  <a:pt x="640921" y="167555"/>
                                </a:lnTo>
                                <a:lnTo>
                                  <a:pt x="640855" y="167554"/>
                                </a:lnTo>
                                <a:lnTo>
                                  <a:pt x="640788" y="167553"/>
                                </a:lnTo>
                                <a:lnTo>
                                  <a:pt x="640721" y="167553"/>
                                </a:lnTo>
                                <a:lnTo>
                                  <a:pt x="640654" y="167552"/>
                                </a:lnTo>
                                <a:lnTo>
                                  <a:pt x="640587" y="167552"/>
                                </a:lnTo>
                                <a:lnTo>
                                  <a:pt x="640521" y="167551"/>
                                </a:lnTo>
                                <a:lnTo>
                                  <a:pt x="640454" y="167551"/>
                                </a:lnTo>
                                <a:lnTo>
                                  <a:pt x="640387" y="167550"/>
                                </a:lnTo>
                                <a:lnTo>
                                  <a:pt x="640320" y="167550"/>
                                </a:lnTo>
                                <a:lnTo>
                                  <a:pt x="640253" y="167549"/>
                                </a:lnTo>
                                <a:lnTo>
                                  <a:pt x="640187" y="167548"/>
                                </a:lnTo>
                                <a:lnTo>
                                  <a:pt x="640120" y="167548"/>
                                </a:lnTo>
                                <a:lnTo>
                                  <a:pt x="640053" y="167547"/>
                                </a:lnTo>
                                <a:lnTo>
                                  <a:pt x="639986" y="167547"/>
                                </a:lnTo>
                                <a:lnTo>
                                  <a:pt x="639919" y="167546"/>
                                </a:lnTo>
                                <a:lnTo>
                                  <a:pt x="639853" y="167546"/>
                                </a:lnTo>
                                <a:lnTo>
                                  <a:pt x="639786" y="167545"/>
                                </a:lnTo>
                                <a:lnTo>
                                  <a:pt x="639719" y="167544"/>
                                </a:lnTo>
                                <a:lnTo>
                                  <a:pt x="639652" y="167544"/>
                                </a:lnTo>
                                <a:lnTo>
                                  <a:pt x="639586" y="167543"/>
                                </a:lnTo>
                                <a:lnTo>
                                  <a:pt x="639519" y="167543"/>
                                </a:lnTo>
                                <a:lnTo>
                                  <a:pt x="639452" y="167542"/>
                                </a:lnTo>
                                <a:lnTo>
                                  <a:pt x="639385" y="167542"/>
                                </a:lnTo>
                                <a:lnTo>
                                  <a:pt x="639318" y="167541"/>
                                </a:lnTo>
                                <a:lnTo>
                                  <a:pt x="639252" y="167541"/>
                                </a:lnTo>
                                <a:lnTo>
                                  <a:pt x="639185" y="167540"/>
                                </a:lnTo>
                                <a:lnTo>
                                  <a:pt x="639118" y="167539"/>
                                </a:lnTo>
                                <a:lnTo>
                                  <a:pt x="639051" y="167539"/>
                                </a:lnTo>
                                <a:lnTo>
                                  <a:pt x="638984" y="167538"/>
                                </a:lnTo>
                                <a:lnTo>
                                  <a:pt x="638918" y="167538"/>
                                </a:lnTo>
                                <a:lnTo>
                                  <a:pt x="638851" y="167537"/>
                                </a:lnTo>
                                <a:lnTo>
                                  <a:pt x="638784" y="167537"/>
                                </a:lnTo>
                                <a:lnTo>
                                  <a:pt x="638717" y="167536"/>
                                </a:lnTo>
                                <a:lnTo>
                                  <a:pt x="638650" y="167535"/>
                                </a:lnTo>
                                <a:lnTo>
                                  <a:pt x="638584" y="167535"/>
                                </a:lnTo>
                                <a:lnTo>
                                  <a:pt x="638517" y="167534"/>
                                </a:lnTo>
                                <a:lnTo>
                                  <a:pt x="638450" y="167534"/>
                                </a:lnTo>
                                <a:lnTo>
                                  <a:pt x="638383" y="167533"/>
                                </a:lnTo>
                                <a:lnTo>
                                  <a:pt x="638317" y="167533"/>
                                </a:lnTo>
                                <a:lnTo>
                                  <a:pt x="638250" y="167532"/>
                                </a:lnTo>
                                <a:lnTo>
                                  <a:pt x="638183" y="167531"/>
                                </a:lnTo>
                                <a:lnTo>
                                  <a:pt x="638116" y="167531"/>
                                </a:lnTo>
                                <a:lnTo>
                                  <a:pt x="638049" y="167530"/>
                                </a:lnTo>
                                <a:lnTo>
                                  <a:pt x="637983" y="167530"/>
                                </a:lnTo>
                                <a:lnTo>
                                  <a:pt x="637916" y="167529"/>
                                </a:lnTo>
                                <a:lnTo>
                                  <a:pt x="637849" y="167529"/>
                                </a:lnTo>
                                <a:lnTo>
                                  <a:pt x="637782" y="167528"/>
                                </a:lnTo>
                                <a:lnTo>
                                  <a:pt x="637715" y="167527"/>
                                </a:lnTo>
                                <a:lnTo>
                                  <a:pt x="637649" y="167527"/>
                                </a:lnTo>
                                <a:lnTo>
                                  <a:pt x="637582" y="167526"/>
                                </a:lnTo>
                                <a:lnTo>
                                  <a:pt x="637515" y="167526"/>
                                </a:lnTo>
                                <a:lnTo>
                                  <a:pt x="637448" y="167525"/>
                                </a:lnTo>
                                <a:lnTo>
                                  <a:pt x="637381" y="167525"/>
                                </a:lnTo>
                                <a:lnTo>
                                  <a:pt x="637315" y="167524"/>
                                </a:lnTo>
                                <a:lnTo>
                                  <a:pt x="637248" y="167523"/>
                                </a:lnTo>
                                <a:lnTo>
                                  <a:pt x="637181" y="167523"/>
                                </a:lnTo>
                                <a:lnTo>
                                  <a:pt x="637114" y="167522"/>
                                </a:lnTo>
                                <a:lnTo>
                                  <a:pt x="637047" y="167522"/>
                                </a:lnTo>
                                <a:lnTo>
                                  <a:pt x="636981" y="167521"/>
                                </a:lnTo>
                                <a:lnTo>
                                  <a:pt x="636914" y="167521"/>
                                </a:lnTo>
                                <a:lnTo>
                                  <a:pt x="636847" y="167520"/>
                                </a:lnTo>
                                <a:lnTo>
                                  <a:pt x="636780" y="167519"/>
                                </a:lnTo>
                                <a:lnTo>
                                  <a:pt x="636714" y="167519"/>
                                </a:lnTo>
                                <a:lnTo>
                                  <a:pt x="636647" y="167518"/>
                                </a:lnTo>
                                <a:lnTo>
                                  <a:pt x="636580" y="167518"/>
                                </a:lnTo>
                                <a:lnTo>
                                  <a:pt x="636513" y="167517"/>
                                </a:lnTo>
                                <a:lnTo>
                                  <a:pt x="636446" y="167517"/>
                                </a:lnTo>
                                <a:lnTo>
                                  <a:pt x="636380" y="167516"/>
                                </a:lnTo>
                                <a:lnTo>
                                  <a:pt x="636313" y="167515"/>
                                </a:lnTo>
                                <a:lnTo>
                                  <a:pt x="636246" y="167515"/>
                                </a:lnTo>
                                <a:lnTo>
                                  <a:pt x="636179" y="167514"/>
                                </a:lnTo>
                                <a:lnTo>
                                  <a:pt x="636112" y="167514"/>
                                </a:lnTo>
                                <a:lnTo>
                                  <a:pt x="636046" y="167513"/>
                                </a:lnTo>
                                <a:lnTo>
                                  <a:pt x="635979" y="167513"/>
                                </a:lnTo>
                                <a:lnTo>
                                  <a:pt x="635912" y="167512"/>
                                </a:lnTo>
                                <a:lnTo>
                                  <a:pt x="635845" y="167511"/>
                                </a:lnTo>
                                <a:lnTo>
                                  <a:pt x="635778" y="167511"/>
                                </a:lnTo>
                                <a:lnTo>
                                  <a:pt x="635712" y="167510"/>
                                </a:lnTo>
                                <a:lnTo>
                                  <a:pt x="635645" y="167510"/>
                                </a:lnTo>
                                <a:lnTo>
                                  <a:pt x="635578" y="167509"/>
                                </a:lnTo>
                                <a:lnTo>
                                  <a:pt x="635511" y="167508"/>
                                </a:lnTo>
                                <a:lnTo>
                                  <a:pt x="635445" y="167508"/>
                                </a:lnTo>
                                <a:lnTo>
                                  <a:pt x="635378" y="167507"/>
                                </a:lnTo>
                                <a:lnTo>
                                  <a:pt x="635311" y="167507"/>
                                </a:lnTo>
                                <a:lnTo>
                                  <a:pt x="635244" y="167506"/>
                                </a:lnTo>
                                <a:lnTo>
                                  <a:pt x="635177" y="167506"/>
                                </a:lnTo>
                                <a:lnTo>
                                  <a:pt x="635111" y="167505"/>
                                </a:lnTo>
                                <a:lnTo>
                                  <a:pt x="635044" y="167504"/>
                                </a:lnTo>
                                <a:lnTo>
                                  <a:pt x="634977" y="167504"/>
                                </a:lnTo>
                                <a:lnTo>
                                  <a:pt x="634910" y="167503"/>
                                </a:lnTo>
                                <a:lnTo>
                                  <a:pt x="634843" y="167503"/>
                                </a:lnTo>
                                <a:lnTo>
                                  <a:pt x="634777" y="167502"/>
                                </a:lnTo>
                                <a:lnTo>
                                  <a:pt x="634710" y="167501"/>
                                </a:lnTo>
                                <a:lnTo>
                                  <a:pt x="634643" y="167501"/>
                                </a:lnTo>
                                <a:lnTo>
                                  <a:pt x="634576" y="167500"/>
                                </a:lnTo>
                                <a:lnTo>
                                  <a:pt x="634509" y="167500"/>
                                </a:lnTo>
                                <a:lnTo>
                                  <a:pt x="634443" y="167499"/>
                                </a:lnTo>
                                <a:lnTo>
                                  <a:pt x="634376" y="167498"/>
                                </a:lnTo>
                                <a:lnTo>
                                  <a:pt x="634309" y="167498"/>
                                </a:lnTo>
                                <a:lnTo>
                                  <a:pt x="634242" y="167497"/>
                                </a:lnTo>
                                <a:lnTo>
                                  <a:pt x="634175" y="167497"/>
                                </a:lnTo>
                                <a:lnTo>
                                  <a:pt x="634109" y="167496"/>
                                </a:lnTo>
                                <a:lnTo>
                                  <a:pt x="634042" y="167496"/>
                                </a:lnTo>
                                <a:lnTo>
                                  <a:pt x="633975" y="167495"/>
                                </a:lnTo>
                                <a:lnTo>
                                  <a:pt x="633908" y="167494"/>
                                </a:lnTo>
                                <a:lnTo>
                                  <a:pt x="633842" y="167494"/>
                                </a:lnTo>
                                <a:lnTo>
                                  <a:pt x="633775" y="167493"/>
                                </a:lnTo>
                                <a:lnTo>
                                  <a:pt x="633708" y="167493"/>
                                </a:lnTo>
                                <a:lnTo>
                                  <a:pt x="633641" y="167492"/>
                                </a:lnTo>
                                <a:lnTo>
                                  <a:pt x="633574" y="167491"/>
                                </a:lnTo>
                                <a:lnTo>
                                  <a:pt x="633508" y="167491"/>
                                </a:lnTo>
                                <a:lnTo>
                                  <a:pt x="633441" y="167490"/>
                                </a:lnTo>
                                <a:lnTo>
                                  <a:pt x="633374" y="167490"/>
                                </a:lnTo>
                                <a:lnTo>
                                  <a:pt x="633307" y="167489"/>
                                </a:lnTo>
                                <a:lnTo>
                                  <a:pt x="633240" y="167488"/>
                                </a:lnTo>
                                <a:lnTo>
                                  <a:pt x="633174" y="167488"/>
                                </a:lnTo>
                                <a:lnTo>
                                  <a:pt x="633107" y="167487"/>
                                </a:lnTo>
                                <a:lnTo>
                                  <a:pt x="633040" y="167487"/>
                                </a:lnTo>
                                <a:lnTo>
                                  <a:pt x="632973" y="167486"/>
                                </a:lnTo>
                                <a:lnTo>
                                  <a:pt x="632906" y="167485"/>
                                </a:lnTo>
                                <a:lnTo>
                                  <a:pt x="632840" y="167485"/>
                                </a:lnTo>
                                <a:lnTo>
                                  <a:pt x="632773" y="167484"/>
                                </a:lnTo>
                                <a:lnTo>
                                  <a:pt x="632706" y="167484"/>
                                </a:lnTo>
                                <a:lnTo>
                                  <a:pt x="632639" y="167483"/>
                                </a:lnTo>
                                <a:lnTo>
                                  <a:pt x="632573" y="167482"/>
                                </a:lnTo>
                                <a:lnTo>
                                  <a:pt x="632506" y="167482"/>
                                </a:lnTo>
                                <a:lnTo>
                                  <a:pt x="632439" y="167481"/>
                                </a:lnTo>
                                <a:lnTo>
                                  <a:pt x="632372" y="167481"/>
                                </a:lnTo>
                                <a:lnTo>
                                  <a:pt x="632305" y="167480"/>
                                </a:lnTo>
                                <a:lnTo>
                                  <a:pt x="632239" y="167479"/>
                                </a:lnTo>
                                <a:lnTo>
                                  <a:pt x="632172" y="167479"/>
                                </a:lnTo>
                                <a:lnTo>
                                  <a:pt x="632105" y="167478"/>
                                </a:lnTo>
                                <a:lnTo>
                                  <a:pt x="632038" y="167478"/>
                                </a:lnTo>
                                <a:lnTo>
                                  <a:pt x="631971" y="167477"/>
                                </a:lnTo>
                                <a:lnTo>
                                  <a:pt x="631905" y="167476"/>
                                </a:lnTo>
                                <a:lnTo>
                                  <a:pt x="631838" y="167476"/>
                                </a:lnTo>
                                <a:lnTo>
                                  <a:pt x="631771" y="167475"/>
                                </a:lnTo>
                                <a:lnTo>
                                  <a:pt x="631704" y="167475"/>
                                </a:lnTo>
                                <a:lnTo>
                                  <a:pt x="631637" y="167474"/>
                                </a:lnTo>
                                <a:lnTo>
                                  <a:pt x="631571" y="167473"/>
                                </a:lnTo>
                                <a:lnTo>
                                  <a:pt x="631504" y="167473"/>
                                </a:lnTo>
                                <a:lnTo>
                                  <a:pt x="631437" y="167472"/>
                                </a:lnTo>
                                <a:lnTo>
                                  <a:pt x="631370" y="167472"/>
                                </a:lnTo>
                                <a:lnTo>
                                  <a:pt x="631304" y="167471"/>
                                </a:lnTo>
                                <a:lnTo>
                                  <a:pt x="631237" y="167470"/>
                                </a:lnTo>
                                <a:lnTo>
                                  <a:pt x="631170" y="167470"/>
                                </a:lnTo>
                                <a:lnTo>
                                  <a:pt x="631103" y="167469"/>
                                </a:lnTo>
                                <a:lnTo>
                                  <a:pt x="631036" y="167469"/>
                                </a:lnTo>
                                <a:lnTo>
                                  <a:pt x="630970" y="167468"/>
                                </a:lnTo>
                                <a:lnTo>
                                  <a:pt x="630903" y="167467"/>
                                </a:lnTo>
                                <a:lnTo>
                                  <a:pt x="630836" y="167467"/>
                                </a:lnTo>
                                <a:lnTo>
                                  <a:pt x="630769" y="167466"/>
                                </a:lnTo>
                                <a:lnTo>
                                  <a:pt x="630702" y="167466"/>
                                </a:lnTo>
                                <a:lnTo>
                                  <a:pt x="630636" y="167465"/>
                                </a:lnTo>
                                <a:lnTo>
                                  <a:pt x="630569" y="167464"/>
                                </a:lnTo>
                                <a:lnTo>
                                  <a:pt x="630502" y="167464"/>
                                </a:lnTo>
                                <a:lnTo>
                                  <a:pt x="630435" y="167463"/>
                                </a:lnTo>
                                <a:lnTo>
                                  <a:pt x="630368" y="167463"/>
                                </a:lnTo>
                                <a:lnTo>
                                  <a:pt x="630302" y="167462"/>
                                </a:lnTo>
                                <a:lnTo>
                                  <a:pt x="630235" y="167461"/>
                                </a:lnTo>
                                <a:lnTo>
                                  <a:pt x="630168" y="167461"/>
                                </a:lnTo>
                                <a:lnTo>
                                  <a:pt x="630101" y="167460"/>
                                </a:lnTo>
                                <a:lnTo>
                                  <a:pt x="630034" y="167459"/>
                                </a:lnTo>
                                <a:lnTo>
                                  <a:pt x="629968" y="167459"/>
                                </a:lnTo>
                                <a:lnTo>
                                  <a:pt x="629901" y="167458"/>
                                </a:lnTo>
                                <a:lnTo>
                                  <a:pt x="629834" y="167458"/>
                                </a:lnTo>
                                <a:lnTo>
                                  <a:pt x="629767" y="167457"/>
                                </a:lnTo>
                                <a:lnTo>
                                  <a:pt x="629701" y="167456"/>
                                </a:lnTo>
                                <a:lnTo>
                                  <a:pt x="629634" y="167456"/>
                                </a:lnTo>
                                <a:lnTo>
                                  <a:pt x="629567" y="167455"/>
                                </a:lnTo>
                                <a:lnTo>
                                  <a:pt x="629500" y="167455"/>
                                </a:lnTo>
                                <a:lnTo>
                                  <a:pt x="629433" y="167454"/>
                                </a:lnTo>
                                <a:lnTo>
                                  <a:pt x="629367" y="167453"/>
                                </a:lnTo>
                                <a:lnTo>
                                  <a:pt x="629300" y="167453"/>
                                </a:lnTo>
                                <a:lnTo>
                                  <a:pt x="629233" y="167452"/>
                                </a:lnTo>
                                <a:lnTo>
                                  <a:pt x="629166" y="167452"/>
                                </a:lnTo>
                                <a:lnTo>
                                  <a:pt x="629099" y="167451"/>
                                </a:lnTo>
                                <a:lnTo>
                                  <a:pt x="629033" y="167450"/>
                                </a:lnTo>
                                <a:lnTo>
                                  <a:pt x="628966" y="167450"/>
                                </a:lnTo>
                                <a:lnTo>
                                  <a:pt x="628899" y="167449"/>
                                </a:lnTo>
                                <a:lnTo>
                                  <a:pt x="628832" y="167448"/>
                                </a:lnTo>
                                <a:lnTo>
                                  <a:pt x="628765" y="167448"/>
                                </a:lnTo>
                                <a:lnTo>
                                  <a:pt x="628699" y="167447"/>
                                </a:lnTo>
                                <a:lnTo>
                                  <a:pt x="628632" y="167447"/>
                                </a:lnTo>
                                <a:lnTo>
                                  <a:pt x="628565" y="167446"/>
                                </a:lnTo>
                                <a:lnTo>
                                  <a:pt x="628498" y="167445"/>
                                </a:lnTo>
                                <a:lnTo>
                                  <a:pt x="628432" y="167445"/>
                                </a:lnTo>
                                <a:lnTo>
                                  <a:pt x="628365" y="167444"/>
                                </a:lnTo>
                                <a:lnTo>
                                  <a:pt x="628298" y="167443"/>
                                </a:lnTo>
                                <a:lnTo>
                                  <a:pt x="628231" y="167443"/>
                                </a:lnTo>
                                <a:lnTo>
                                  <a:pt x="628164" y="167442"/>
                                </a:lnTo>
                                <a:lnTo>
                                  <a:pt x="628098" y="167442"/>
                                </a:lnTo>
                                <a:lnTo>
                                  <a:pt x="628031" y="167441"/>
                                </a:lnTo>
                                <a:lnTo>
                                  <a:pt x="627964" y="167440"/>
                                </a:lnTo>
                                <a:lnTo>
                                  <a:pt x="627897" y="167440"/>
                                </a:lnTo>
                                <a:lnTo>
                                  <a:pt x="627830" y="167439"/>
                                </a:lnTo>
                                <a:lnTo>
                                  <a:pt x="627764" y="167439"/>
                                </a:lnTo>
                                <a:lnTo>
                                  <a:pt x="627697" y="167438"/>
                                </a:lnTo>
                                <a:lnTo>
                                  <a:pt x="627630" y="167437"/>
                                </a:lnTo>
                                <a:lnTo>
                                  <a:pt x="627563" y="167437"/>
                                </a:lnTo>
                                <a:lnTo>
                                  <a:pt x="627496" y="167436"/>
                                </a:lnTo>
                                <a:lnTo>
                                  <a:pt x="627430" y="167435"/>
                                </a:lnTo>
                                <a:lnTo>
                                  <a:pt x="627363" y="167435"/>
                                </a:lnTo>
                                <a:lnTo>
                                  <a:pt x="627296" y="167434"/>
                                </a:lnTo>
                                <a:lnTo>
                                  <a:pt x="627229" y="167434"/>
                                </a:lnTo>
                                <a:lnTo>
                                  <a:pt x="627162" y="167433"/>
                                </a:lnTo>
                                <a:lnTo>
                                  <a:pt x="627096" y="167432"/>
                                </a:lnTo>
                                <a:lnTo>
                                  <a:pt x="627029" y="167432"/>
                                </a:lnTo>
                                <a:lnTo>
                                  <a:pt x="626962" y="167431"/>
                                </a:lnTo>
                                <a:lnTo>
                                  <a:pt x="626895" y="167430"/>
                                </a:lnTo>
                                <a:lnTo>
                                  <a:pt x="626829" y="167430"/>
                                </a:lnTo>
                                <a:lnTo>
                                  <a:pt x="626762" y="167429"/>
                                </a:lnTo>
                                <a:lnTo>
                                  <a:pt x="626695" y="167428"/>
                                </a:lnTo>
                                <a:lnTo>
                                  <a:pt x="626628" y="167428"/>
                                </a:lnTo>
                                <a:lnTo>
                                  <a:pt x="626561" y="167427"/>
                                </a:lnTo>
                                <a:lnTo>
                                  <a:pt x="626495" y="167427"/>
                                </a:lnTo>
                                <a:lnTo>
                                  <a:pt x="626428" y="167426"/>
                                </a:lnTo>
                                <a:lnTo>
                                  <a:pt x="626361" y="167425"/>
                                </a:lnTo>
                                <a:lnTo>
                                  <a:pt x="626294" y="167425"/>
                                </a:lnTo>
                                <a:lnTo>
                                  <a:pt x="626227" y="167424"/>
                                </a:lnTo>
                                <a:lnTo>
                                  <a:pt x="626161" y="167423"/>
                                </a:lnTo>
                                <a:lnTo>
                                  <a:pt x="626094" y="167423"/>
                                </a:lnTo>
                                <a:lnTo>
                                  <a:pt x="626027" y="167422"/>
                                </a:lnTo>
                                <a:lnTo>
                                  <a:pt x="625960" y="167422"/>
                                </a:lnTo>
                                <a:lnTo>
                                  <a:pt x="625893" y="167421"/>
                                </a:lnTo>
                                <a:lnTo>
                                  <a:pt x="625827" y="167420"/>
                                </a:lnTo>
                                <a:lnTo>
                                  <a:pt x="625760" y="167420"/>
                                </a:lnTo>
                                <a:lnTo>
                                  <a:pt x="625693" y="167419"/>
                                </a:lnTo>
                                <a:lnTo>
                                  <a:pt x="625626" y="167418"/>
                                </a:lnTo>
                                <a:lnTo>
                                  <a:pt x="625560" y="167418"/>
                                </a:lnTo>
                                <a:lnTo>
                                  <a:pt x="625493" y="167417"/>
                                </a:lnTo>
                                <a:lnTo>
                                  <a:pt x="625426" y="167416"/>
                                </a:lnTo>
                                <a:lnTo>
                                  <a:pt x="625359" y="167416"/>
                                </a:lnTo>
                                <a:lnTo>
                                  <a:pt x="625292" y="167415"/>
                                </a:lnTo>
                                <a:lnTo>
                                  <a:pt x="625226" y="167415"/>
                                </a:lnTo>
                                <a:lnTo>
                                  <a:pt x="625159" y="167414"/>
                                </a:lnTo>
                                <a:lnTo>
                                  <a:pt x="625092" y="167413"/>
                                </a:lnTo>
                                <a:lnTo>
                                  <a:pt x="625025" y="167413"/>
                                </a:lnTo>
                                <a:lnTo>
                                  <a:pt x="624958" y="167412"/>
                                </a:lnTo>
                                <a:lnTo>
                                  <a:pt x="624892" y="167411"/>
                                </a:lnTo>
                                <a:lnTo>
                                  <a:pt x="624825" y="167411"/>
                                </a:lnTo>
                                <a:lnTo>
                                  <a:pt x="624758" y="167410"/>
                                </a:lnTo>
                                <a:lnTo>
                                  <a:pt x="624691" y="167409"/>
                                </a:lnTo>
                                <a:lnTo>
                                  <a:pt x="624624" y="167409"/>
                                </a:lnTo>
                                <a:lnTo>
                                  <a:pt x="624558" y="167408"/>
                                </a:lnTo>
                                <a:lnTo>
                                  <a:pt x="624491" y="167408"/>
                                </a:lnTo>
                                <a:lnTo>
                                  <a:pt x="624424" y="167407"/>
                                </a:lnTo>
                                <a:lnTo>
                                  <a:pt x="624357" y="167406"/>
                                </a:lnTo>
                                <a:lnTo>
                                  <a:pt x="624290" y="167406"/>
                                </a:lnTo>
                                <a:lnTo>
                                  <a:pt x="624224" y="167405"/>
                                </a:lnTo>
                                <a:lnTo>
                                  <a:pt x="624157" y="167404"/>
                                </a:lnTo>
                                <a:lnTo>
                                  <a:pt x="624090" y="167404"/>
                                </a:lnTo>
                                <a:lnTo>
                                  <a:pt x="624023" y="167403"/>
                                </a:lnTo>
                                <a:lnTo>
                                  <a:pt x="623957" y="167402"/>
                                </a:lnTo>
                                <a:lnTo>
                                  <a:pt x="623890" y="167402"/>
                                </a:lnTo>
                                <a:lnTo>
                                  <a:pt x="623823" y="167401"/>
                                </a:lnTo>
                                <a:lnTo>
                                  <a:pt x="623756" y="167400"/>
                                </a:lnTo>
                                <a:lnTo>
                                  <a:pt x="623689" y="167400"/>
                                </a:lnTo>
                                <a:lnTo>
                                  <a:pt x="623623" y="167399"/>
                                </a:lnTo>
                                <a:lnTo>
                                  <a:pt x="623556" y="167399"/>
                                </a:lnTo>
                                <a:lnTo>
                                  <a:pt x="623489" y="167398"/>
                                </a:lnTo>
                                <a:lnTo>
                                  <a:pt x="623422" y="167397"/>
                                </a:lnTo>
                                <a:lnTo>
                                  <a:pt x="623355" y="167397"/>
                                </a:lnTo>
                                <a:lnTo>
                                  <a:pt x="623289" y="167396"/>
                                </a:lnTo>
                                <a:lnTo>
                                  <a:pt x="623222" y="167395"/>
                                </a:lnTo>
                                <a:lnTo>
                                  <a:pt x="623155" y="167395"/>
                                </a:lnTo>
                                <a:lnTo>
                                  <a:pt x="623088" y="167394"/>
                                </a:lnTo>
                                <a:lnTo>
                                  <a:pt x="623021" y="167393"/>
                                </a:lnTo>
                                <a:lnTo>
                                  <a:pt x="622955" y="167393"/>
                                </a:lnTo>
                                <a:lnTo>
                                  <a:pt x="622888" y="167392"/>
                                </a:lnTo>
                                <a:lnTo>
                                  <a:pt x="622821" y="167391"/>
                                </a:lnTo>
                                <a:lnTo>
                                  <a:pt x="622754" y="167391"/>
                                </a:lnTo>
                                <a:lnTo>
                                  <a:pt x="622688" y="167390"/>
                                </a:lnTo>
                                <a:lnTo>
                                  <a:pt x="622621" y="167389"/>
                                </a:lnTo>
                                <a:lnTo>
                                  <a:pt x="622554" y="167389"/>
                                </a:lnTo>
                                <a:lnTo>
                                  <a:pt x="622487" y="167388"/>
                                </a:lnTo>
                                <a:lnTo>
                                  <a:pt x="622420" y="167387"/>
                                </a:lnTo>
                                <a:lnTo>
                                  <a:pt x="622354" y="167387"/>
                                </a:lnTo>
                                <a:lnTo>
                                  <a:pt x="622287" y="167386"/>
                                </a:lnTo>
                                <a:lnTo>
                                  <a:pt x="622220" y="167386"/>
                                </a:lnTo>
                                <a:lnTo>
                                  <a:pt x="622153" y="167385"/>
                                </a:lnTo>
                                <a:lnTo>
                                  <a:pt x="622086" y="167384"/>
                                </a:lnTo>
                                <a:lnTo>
                                  <a:pt x="622020" y="167384"/>
                                </a:lnTo>
                                <a:lnTo>
                                  <a:pt x="621953" y="167383"/>
                                </a:lnTo>
                                <a:lnTo>
                                  <a:pt x="621886" y="167382"/>
                                </a:lnTo>
                                <a:lnTo>
                                  <a:pt x="621819" y="167382"/>
                                </a:lnTo>
                                <a:lnTo>
                                  <a:pt x="621752" y="167381"/>
                                </a:lnTo>
                                <a:lnTo>
                                  <a:pt x="621686" y="167380"/>
                                </a:lnTo>
                                <a:lnTo>
                                  <a:pt x="621619" y="167380"/>
                                </a:lnTo>
                                <a:lnTo>
                                  <a:pt x="621552" y="167379"/>
                                </a:lnTo>
                                <a:lnTo>
                                  <a:pt x="621485" y="167378"/>
                                </a:lnTo>
                                <a:lnTo>
                                  <a:pt x="621419" y="167378"/>
                                </a:lnTo>
                                <a:lnTo>
                                  <a:pt x="621352" y="167377"/>
                                </a:lnTo>
                                <a:lnTo>
                                  <a:pt x="621285" y="167376"/>
                                </a:lnTo>
                                <a:lnTo>
                                  <a:pt x="621218" y="167376"/>
                                </a:lnTo>
                                <a:lnTo>
                                  <a:pt x="621151" y="167375"/>
                                </a:lnTo>
                                <a:lnTo>
                                  <a:pt x="621085" y="167374"/>
                                </a:lnTo>
                                <a:lnTo>
                                  <a:pt x="621018" y="167374"/>
                                </a:lnTo>
                                <a:lnTo>
                                  <a:pt x="620951" y="167373"/>
                                </a:lnTo>
                                <a:lnTo>
                                  <a:pt x="620884" y="167372"/>
                                </a:lnTo>
                                <a:lnTo>
                                  <a:pt x="620817" y="167372"/>
                                </a:lnTo>
                                <a:lnTo>
                                  <a:pt x="620751" y="167371"/>
                                </a:lnTo>
                                <a:lnTo>
                                  <a:pt x="620684" y="167370"/>
                                </a:lnTo>
                                <a:lnTo>
                                  <a:pt x="620617" y="167370"/>
                                </a:lnTo>
                                <a:lnTo>
                                  <a:pt x="620550" y="167369"/>
                                </a:lnTo>
                                <a:lnTo>
                                  <a:pt x="620483" y="167368"/>
                                </a:lnTo>
                                <a:lnTo>
                                  <a:pt x="620417" y="167368"/>
                                </a:lnTo>
                                <a:lnTo>
                                  <a:pt x="620350" y="167367"/>
                                </a:lnTo>
                                <a:lnTo>
                                  <a:pt x="620283" y="167366"/>
                                </a:lnTo>
                                <a:lnTo>
                                  <a:pt x="620216" y="167366"/>
                                </a:lnTo>
                                <a:lnTo>
                                  <a:pt x="620149" y="167365"/>
                                </a:lnTo>
                                <a:lnTo>
                                  <a:pt x="620083" y="167364"/>
                                </a:lnTo>
                                <a:lnTo>
                                  <a:pt x="620016" y="167364"/>
                                </a:lnTo>
                                <a:lnTo>
                                  <a:pt x="619949" y="167363"/>
                                </a:lnTo>
                                <a:lnTo>
                                  <a:pt x="619882" y="167362"/>
                                </a:lnTo>
                                <a:lnTo>
                                  <a:pt x="619816" y="167362"/>
                                </a:lnTo>
                                <a:lnTo>
                                  <a:pt x="619749" y="167361"/>
                                </a:lnTo>
                                <a:lnTo>
                                  <a:pt x="619682" y="167360"/>
                                </a:lnTo>
                                <a:lnTo>
                                  <a:pt x="619615" y="167360"/>
                                </a:lnTo>
                                <a:lnTo>
                                  <a:pt x="619548" y="167359"/>
                                </a:lnTo>
                                <a:lnTo>
                                  <a:pt x="619482" y="167358"/>
                                </a:lnTo>
                                <a:lnTo>
                                  <a:pt x="619415" y="167358"/>
                                </a:lnTo>
                                <a:lnTo>
                                  <a:pt x="619348" y="167357"/>
                                </a:lnTo>
                                <a:lnTo>
                                  <a:pt x="619281" y="167356"/>
                                </a:lnTo>
                                <a:lnTo>
                                  <a:pt x="619214" y="167356"/>
                                </a:lnTo>
                                <a:lnTo>
                                  <a:pt x="619148" y="167355"/>
                                </a:lnTo>
                                <a:lnTo>
                                  <a:pt x="619081" y="167354"/>
                                </a:lnTo>
                                <a:lnTo>
                                  <a:pt x="619014" y="167354"/>
                                </a:lnTo>
                                <a:lnTo>
                                  <a:pt x="618947" y="167353"/>
                                </a:lnTo>
                                <a:lnTo>
                                  <a:pt x="618880" y="167352"/>
                                </a:lnTo>
                                <a:lnTo>
                                  <a:pt x="618814" y="167352"/>
                                </a:lnTo>
                                <a:lnTo>
                                  <a:pt x="618747" y="167351"/>
                                </a:lnTo>
                                <a:lnTo>
                                  <a:pt x="618680" y="167350"/>
                                </a:lnTo>
                                <a:lnTo>
                                  <a:pt x="618613" y="167350"/>
                                </a:lnTo>
                                <a:lnTo>
                                  <a:pt x="618547" y="167349"/>
                                </a:lnTo>
                                <a:lnTo>
                                  <a:pt x="618480" y="167348"/>
                                </a:lnTo>
                                <a:lnTo>
                                  <a:pt x="618413" y="167348"/>
                                </a:lnTo>
                                <a:lnTo>
                                  <a:pt x="618346" y="167347"/>
                                </a:lnTo>
                                <a:lnTo>
                                  <a:pt x="618279" y="167346"/>
                                </a:lnTo>
                                <a:lnTo>
                                  <a:pt x="618213" y="167346"/>
                                </a:lnTo>
                                <a:lnTo>
                                  <a:pt x="618146" y="167345"/>
                                </a:lnTo>
                                <a:lnTo>
                                  <a:pt x="618079" y="167344"/>
                                </a:lnTo>
                                <a:lnTo>
                                  <a:pt x="618012" y="167344"/>
                                </a:lnTo>
                                <a:lnTo>
                                  <a:pt x="617945" y="167343"/>
                                </a:lnTo>
                                <a:lnTo>
                                  <a:pt x="617879" y="167342"/>
                                </a:lnTo>
                                <a:lnTo>
                                  <a:pt x="617812" y="167342"/>
                                </a:lnTo>
                                <a:lnTo>
                                  <a:pt x="617745" y="167341"/>
                                </a:lnTo>
                                <a:lnTo>
                                  <a:pt x="617678" y="167340"/>
                                </a:lnTo>
                                <a:lnTo>
                                  <a:pt x="617611" y="167340"/>
                                </a:lnTo>
                                <a:lnTo>
                                  <a:pt x="617545" y="167339"/>
                                </a:lnTo>
                                <a:lnTo>
                                  <a:pt x="617478" y="167338"/>
                                </a:lnTo>
                                <a:lnTo>
                                  <a:pt x="617411" y="167337"/>
                                </a:lnTo>
                                <a:lnTo>
                                  <a:pt x="617344" y="167337"/>
                                </a:lnTo>
                                <a:lnTo>
                                  <a:pt x="617277" y="167336"/>
                                </a:lnTo>
                                <a:lnTo>
                                  <a:pt x="617211" y="167335"/>
                                </a:lnTo>
                                <a:lnTo>
                                  <a:pt x="617144" y="167335"/>
                                </a:lnTo>
                                <a:lnTo>
                                  <a:pt x="617077" y="167334"/>
                                </a:lnTo>
                                <a:lnTo>
                                  <a:pt x="617010" y="167333"/>
                                </a:lnTo>
                                <a:lnTo>
                                  <a:pt x="616944" y="167333"/>
                                </a:lnTo>
                                <a:lnTo>
                                  <a:pt x="616877" y="167332"/>
                                </a:lnTo>
                                <a:lnTo>
                                  <a:pt x="616810" y="167331"/>
                                </a:lnTo>
                                <a:lnTo>
                                  <a:pt x="616743" y="167331"/>
                                </a:lnTo>
                                <a:lnTo>
                                  <a:pt x="616676" y="167330"/>
                                </a:lnTo>
                                <a:lnTo>
                                  <a:pt x="616610" y="167329"/>
                                </a:lnTo>
                                <a:lnTo>
                                  <a:pt x="616543" y="167329"/>
                                </a:lnTo>
                                <a:lnTo>
                                  <a:pt x="616476" y="167328"/>
                                </a:lnTo>
                                <a:lnTo>
                                  <a:pt x="616409" y="167327"/>
                                </a:lnTo>
                                <a:lnTo>
                                  <a:pt x="616342" y="167327"/>
                                </a:lnTo>
                                <a:lnTo>
                                  <a:pt x="616276" y="167326"/>
                                </a:lnTo>
                                <a:lnTo>
                                  <a:pt x="616209" y="167325"/>
                                </a:lnTo>
                                <a:lnTo>
                                  <a:pt x="616142" y="167324"/>
                                </a:lnTo>
                                <a:lnTo>
                                  <a:pt x="616075" y="167324"/>
                                </a:lnTo>
                                <a:lnTo>
                                  <a:pt x="616008" y="167323"/>
                                </a:lnTo>
                                <a:lnTo>
                                  <a:pt x="615942" y="167322"/>
                                </a:lnTo>
                                <a:lnTo>
                                  <a:pt x="615875" y="167322"/>
                                </a:lnTo>
                                <a:lnTo>
                                  <a:pt x="615808" y="167321"/>
                                </a:lnTo>
                                <a:lnTo>
                                  <a:pt x="615741" y="167320"/>
                                </a:lnTo>
                                <a:lnTo>
                                  <a:pt x="615675" y="167320"/>
                                </a:lnTo>
                                <a:lnTo>
                                  <a:pt x="615608" y="167319"/>
                                </a:lnTo>
                                <a:lnTo>
                                  <a:pt x="615541" y="167318"/>
                                </a:lnTo>
                                <a:lnTo>
                                  <a:pt x="615474" y="167318"/>
                                </a:lnTo>
                                <a:lnTo>
                                  <a:pt x="615407" y="167317"/>
                                </a:lnTo>
                                <a:lnTo>
                                  <a:pt x="615341" y="167316"/>
                                </a:lnTo>
                                <a:lnTo>
                                  <a:pt x="615274" y="167316"/>
                                </a:lnTo>
                                <a:lnTo>
                                  <a:pt x="615207" y="167315"/>
                                </a:lnTo>
                                <a:lnTo>
                                  <a:pt x="615140" y="167314"/>
                                </a:lnTo>
                                <a:lnTo>
                                  <a:pt x="615073" y="167313"/>
                                </a:lnTo>
                                <a:lnTo>
                                  <a:pt x="615007" y="167313"/>
                                </a:lnTo>
                                <a:lnTo>
                                  <a:pt x="614940" y="167312"/>
                                </a:lnTo>
                                <a:lnTo>
                                  <a:pt x="614873" y="167311"/>
                                </a:lnTo>
                                <a:lnTo>
                                  <a:pt x="614806" y="167311"/>
                                </a:lnTo>
                                <a:lnTo>
                                  <a:pt x="614739" y="167310"/>
                                </a:lnTo>
                                <a:lnTo>
                                  <a:pt x="614673" y="167309"/>
                                </a:lnTo>
                                <a:lnTo>
                                  <a:pt x="614606" y="167309"/>
                                </a:lnTo>
                                <a:lnTo>
                                  <a:pt x="614539" y="167308"/>
                                </a:lnTo>
                                <a:lnTo>
                                  <a:pt x="614472" y="167307"/>
                                </a:lnTo>
                                <a:lnTo>
                                  <a:pt x="614406" y="167306"/>
                                </a:lnTo>
                                <a:lnTo>
                                  <a:pt x="614339" y="167306"/>
                                </a:lnTo>
                                <a:lnTo>
                                  <a:pt x="614272" y="167305"/>
                                </a:lnTo>
                                <a:lnTo>
                                  <a:pt x="614205" y="167304"/>
                                </a:lnTo>
                                <a:lnTo>
                                  <a:pt x="614138" y="167304"/>
                                </a:lnTo>
                                <a:lnTo>
                                  <a:pt x="614072" y="167303"/>
                                </a:lnTo>
                                <a:lnTo>
                                  <a:pt x="614005" y="167302"/>
                                </a:lnTo>
                                <a:lnTo>
                                  <a:pt x="613938" y="167302"/>
                                </a:lnTo>
                                <a:lnTo>
                                  <a:pt x="613871" y="167301"/>
                                </a:lnTo>
                                <a:lnTo>
                                  <a:pt x="613804" y="167300"/>
                                </a:lnTo>
                                <a:lnTo>
                                  <a:pt x="613738" y="167299"/>
                                </a:lnTo>
                                <a:lnTo>
                                  <a:pt x="613671" y="167299"/>
                                </a:lnTo>
                                <a:lnTo>
                                  <a:pt x="613604" y="167298"/>
                                </a:lnTo>
                                <a:lnTo>
                                  <a:pt x="613537" y="167297"/>
                                </a:lnTo>
                                <a:lnTo>
                                  <a:pt x="613470" y="167297"/>
                                </a:lnTo>
                                <a:lnTo>
                                  <a:pt x="613404" y="167296"/>
                                </a:lnTo>
                                <a:lnTo>
                                  <a:pt x="613337" y="167295"/>
                                </a:lnTo>
                                <a:lnTo>
                                  <a:pt x="613270" y="167295"/>
                                </a:lnTo>
                                <a:lnTo>
                                  <a:pt x="613203" y="167294"/>
                                </a:lnTo>
                                <a:lnTo>
                                  <a:pt x="613136" y="167293"/>
                                </a:lnTo>
                                <a:lnTo>
                                  <a:pt x="613070" y="167292"/>
                                </a:lnTo>
                                <a:lnTo>
                                  <a:pt x="613003" y="167292"/>
                                </a:lnTo>
                                <a:lnTo>
                                  <a:pt x="612936" y="167291"/>
                                </a:lnTo>
                                <a:lnTo>
                                  <a:pt x="612869" y="167290"/>
                                </a:lnTo>
                                <a:lnTo>
                                  <a:pt x="612803" y="167290"/>
                                </a:lnTo>
                                <a:lnTo>
                                  <a:pt x="612736" y="167289"/>
                                </a:lnTo>
                                <a:lnTo>
                                  <a:pt x="612669" y="167288"/>
                                </a:lnTo>
                                <a:lnTo>
                                  <a:pt x="612602" y="167287"/>
                                </a:lnTo>
                                <a:lnTo>
                                  <a:pt x="612535" y="167287"/>
                                </a:lnTo>
                                <a:lnTo>
                                  <a:pt x="612469" y="167286"/>
                                </a:lnTo>
                                <a:lnTo>
                                  <a:pt x="612402" y="167285"/>
                                </a:lnTo>
                                <a:lnTo>
                                  <a:pt x="612335" y="167285"/>
                                </a:lnTo>
                                <a:lnTo>
                                  <a:pt x="612268" y="167284"/>
                                </a:lnTo>
                                <a:lnTo>
                                  <a:pt x="612201" y="167283"/>
                                </a:lnTo>
                                <a:lnTo>
                                  <a:pt x="612135" y="167282"/>
                                </a:lnTo>
                                <a:lnTo>
                                  <a:pt x="612068" y="167282"/>
                                </a:lnTo>
                                <a:lnTo>
                                  <a:pt x="612001" y="167281"/>
                                </a:lnTo>
                                <a:lnTo>
                                  <a:pt x="611934" y="167280"/>
                                </a:lnTo>
                                <a:lnTo>
                                  <a:pt x="611867" y="167280"/>
                                </a:lnTo>
                                <a:lnTo>
                                  <a:pt x="611801" y="167279"/>
                                </a:lnTo>
                                <a:lnTo>
                                  <a:pt x="611734" y="167278"/>
                                </a:lnTo>
                                <a:lnTo>
                                  <a:pt x="611667" y="167277"/>
                                </a:lnTo>
                                <a:lnTo>
                                  <a:pt x="611600" y="167277"/>
                                </a:lnTo>
                                <a:lnTo>
                                  <a:pt x="611534" y="167276"/>
                                </a:lnTo>
                                <a:lnTo>
                                  <a:pt x="611467" y="167275"/>
                                </a:lnTo>
                                <a:lnTo>
                                  <a:pt x="611400" y="167275"/>
                                </a:lnTo>
                                <a:lnTo>
                                  <a:pt x="611333" y="167274"/>
                                </a:lnTo>
                                <a:lnTo>
                                  <a:pt x="611266" y="167273"/>
                                </a:lnTo>
                                <a:lnTo>
                                  <a:pt x="611200" y="167272"/>
                                </a:lnTo>
                                <a:lnTo>
                                  <a:pt x="611133" y="167272"/>
                                </a:lnTo>
                                <a:lnTo>
                                  <a:pt x="611066" y="167271"/>
                                </a:lnTo>
                                <a:lnTo>
                                  <a:pt x="610999" y="167270"/>
                                </a:lnTo>
                                <a:lnTo>
                                  <a:pt x="610932" y="167270"/>
                                </a:lnTo>
                                <a:lnTo>
                                  <a:pt x="610866" y="167269"/>
                                </a:lnTo>
                                <a:lnTo>
                                  <a:pt x="610799" y="167268"/>
                                </a:lnTo>
                                <a:lnTo>
                                  <a:pt x="610732" y="167267"/>
                                </a:lnTo>
                                <a:lnTo>
                                  <a:pt x="610665" y="167267"/>
                                </a:lnTo>
                                <a:lnTo>
                                  <a:pt x="610598" y="167266"/>
                                </a:lnTo>
                                <a:lnTo>
                                  <a:pt x="610532" y="167265"/>
                                </a:lnTo>
                                <a:lnTo>
                                  <a:pt x="610465" y="167265"/>
                                </a:lnTo>
                                <a:lnTo>
                                  <a:pt x="610398" y="167264"/>
                                </a:lnTo>
                                <a:lnTo>
                                  <a:pt x="610331" y="167263"/>
                                </a:lnTo>
                                <a:lnTo>
                                  <a:pt x="610264" y="167262"/>
                                </a:lnTo>
                                <a:lnTo>
                                  <a:pt x="610198" y="167262"/>
                                </a:lnTo>
                                <a:lnTo>
                                  <a:pt x="610131" y="167261"/>
                                </a:lnTo>
                                <a:lnTo>
                                  <a:pt x="610064" y="167260"/>
                                </a:lnTo>
                                <a:lnTo>
                                  <a:pt x="609997" y="167259"/>
                                </a:lnTo>
                                <a:lnTo>
                                  <a:pt x="609931" y="167259"/>
                                </a:lnTo>
                                <a:lnTo>
                                  <a:pt x="609864" y="167258"/>
                                </a:lnTo>
                                <a:lnTo>
                                  <a:pt x="609797" y="167257"/>
                                </a:lnTo>
                                <a:lnTo>
                                  <a:pt x="609730" y="167257"/>
                                </a:lnTo>
                                <a:lnTo>
                                  <a:pt x="609663" y="167256"/>
                                </a:lnTo>
                                <a:lnTo>
                                  <a:pt x="609597" y="167255"/>
                                </a:lnTo>
                                <a:lnTo>
                                  <a:pt x="609530" y="167254"/>
                                </a:lnTo>
                                <a:lnTo>
                                  <a:pt x="609463" y="167254"/>
                                </a:lnTo>
                                <a:lnTo>
                                  <a:pt x="609396" y="167253"/>
                                </a:lnTo>
                                <a:lnTo>
                                  <a:pt x="609329" y="167252"/>
                                </a:lnTo>
                                <a:lnTo>
                                  <a:pt x="609263" y="167251"/>
                                </a:lnTo>
                                <a:lnTo>
                                  <a:pt x="609196" y="167251"/>
                                </a:lnTo>
                                <a:lnTo>
                                  <a:pt x="609129" y="167250"/>
                                </a:lnTo>
                                <a:lnTo>
                                  <a:pt x="609062" y="167249"/>
                                </a:lnTo>
                                <a:lnTo>
                                  <a:pt x="608995" y="167249"/>
                                </a:lnTo>
                                <a:lnTo>
                                  <a:pt x="608929" y="167248"/>
                                </a:lnTo>
                                <a:lnTo>
                                  <a:pt x="608862" y="167247"/>
                                </a:lnTo>
                                <a:lnTo>
                                  <a:pt x="608795" y="167246"/>
                                </a:lnTo>
                                <a:lnTo>
                                  <a:pt x="608728" y="167246"/>
                                </a:lnTo>
                                <a:lnTo>
                                  <a:pt x="608662" y="167245"/>
                                </a:lnTo>
                                <a:lnTo>
                                  <a:pt x="608595" y="167244"/>
                                </a:lnTo>
                                <a:lnTo>
                                  <a:pt x="608528" y="167243"/>
                                </a:lnTo>
                                <a:lnTo>
                                  <a:pt x="608461" y="167243"/>
                                </a:lnTo>
                                <a:lnTo>
                                  <a:pt x="608394" y="167242"/>
                                </a:lnTo>
                                <a:lnTo>
                                  <a:pt x="608328" y="167241"/>
                                </a:lnTo>
                                <a:lnTo>
                                  <a:pt x="608261" y="167240"/>
                                </a:lnTo>
                                <a:lnTo>
                                  <a:pt x="608194" y="167240"/>
                                </a:lnTo>
                                <a:lnTo>
                                  <a:pt x="608127" y="167239"/>
                                </a:lnTo>
                                <a:lnTo>
                                  <a:pt x="608060" y="167238"/>
                                </a:lnTo>
                                <a:lnTo>
                                  <a:pt x="607994" y="167237"/>
                                </a:lnTo>
                                <a:lnTo>
                                  <a:pt x="607927" y="167237"/>
                                </a:lnTo>
                                <a:lnTo>
                                  <a:pt x="607860" y="167236"/>
                                </a:lnTo>
                                <a:lnTo>
                                  <a:pt x="607793" y="167235"/>
                                </a:lnTo>
                                <a:lnTo>
                                  <a:pt x="607726" y="167235"/>
                                </a:lnTo>
                                <a:lnTo>
                                  <a:pt x="607660" y="167234"/>
                                </a:lnTo>
                                <a:lnTo>
                                  <a:pt x="607593" y="167233"/>
                                </a:lnTo>
                                <a:lnTo>
                                  <a:pt x="607526" y="167232"/>
                                </a:lnTo>
                                <a:lnTo>
                                  <a:pt x="607459" y="167232"/>
                                </a:lnTo>
                                <a:lnTo>
                                  <a:pt x="607392" y="167231"/>
                                </a:lnTo>
                                <a:lnTo>
                                  <a:pt x="607326" y="167230"/>
                                </a:lnTo>
                                <a:lnTo>
                                  <a:pt x="607259" y="167229"/>
                                </a:lnTo>
                                <a:lnTo>
                                  <a:pt x="607192" y="167229"/>
                                </a:lnTo>
                                <a:lnTo>
                                  <a:pt x="607125" y="167228"/>
                                </a:lnTo>
                                <a:lnTo>
                                  <a:pt x="607059" y="167227"/>
                                </a:lnTo>
                                <a:lnTo>
                                  <a:pt x="606992" y="167226"/>
                                </a:lnTo>
                                <a:lnTo>
                                  <a:pt x="606925" y="167226"/>
                                </a:lnTo>
                                <a:lnTo>
                                  <a:pt x="606858" y="167225"/>
                                </a:lnTo>
                                <a:lnTo>
                                  <a:pt x="606791" y="167224"/>
                                </a:lnTo>
                                <a:lnTo>
                                  <a:pt x="606725" y="167223"/>
                                </a:lnTo>
                                <a:lnTo>
                                  <a:pt x="606658" y="167223"/>
                                </a:lnTo>
                                <a:lnTo>
                                  <a:pt x="606591" y="167222"/>
                                </a:lnTo>
                                <a:lnTo>
                                  <a:pt x="606524" y="167221"/>
                                </a:lnTo>
                                <a:lnTo>
                                  <a:pt x="606457" y="167220"/>
                                </a:lnTo>
                                <a:lnTo>
                                  <a:pt x="606391" y="167220"/>
                                </a:lnTo>
                                <a:lnTo>
                                  <a:pt x="606324" y="167219"/>
                                </a:lnTo>
                                <a:lnTo>
                                  <a:pt x="606257" y="167218"/>
                                </a:lnTo>
                                <a:lnTo>
                                  <a:pt x="606190" y="167217"/>
                                </a:lnTo>
                                <a:lnTo>
                                  <a:pt x="606123" y="167217"/>
                                </a:lnTo>
                                <a:lnTo>
                                  <a:pt x="606057" y="167216"/>
                                </a:lnTo>
                                <a:lnTo>
                                  <a:pt x="605990" y="167215"/>
                                </a:lnTo>
                                <a:lnTo>
                                  <a:pt x="605923" y="167214"/>
                                </a:lnTo>
                                <a:lnTo>
                                  <a:pt x="605856" y="167214"/>
                                </a:lnTo>
                                <a:lnTo>
                                  <a:pt x="605790" y="167213"/>
                                </a:lnTo>
                                <a:lnTo>
                                  <a:pt x="605723" y="167212"/>
                                </a:lnTo>
                                <a:lnTo>
                                  <a:pt x="605656" y="167211"/>
                                </a:lnTo>
                                <a:lnTo>
                                  <a:pt x="605589" y="167211"/>
                                </a:lnTo>
                                <a:lnTo>
                                  <a:pt x="605522" y="167210"/>
                                </a:lnTo>
                                <a:lnTo>
                                  <a:pt x="605456" y="167209"/>
                                </a:lnTo>
                                <a:lnTo>
                                  <a:pt x="605389" y="167208"/>
                                </a:lnTo>
                                <a:lnTo>
                                  <a:pt x="605322" y="167208"/>
                                </a:lnTo>
                                <a:lnTo>
                                  <a:pt x="605255" y="167207"/>
                                </a:lnTo>
                                <a:lnTo>
                                  <a:pt x="605188" y="167206"/>
                                </a:lnTo>
                                <a:lnTo>
                                  <a:pt x="605122" y="167205"/>
                                </a:lnTo>
                                <a:lnTo>
                                  <a:pt x="605055" y="167205"/>
                                </a:lnTo>
                                <a:lnTo>
                                  <a:pt x="604988" y="167204"/>
                                </a:lnTo>
                                <a:lnTo>
                                  <a:pt x="604921" y="167203"/>
                                </a:lnTo>
                                <a:lnTo>
                                  <a:pt x="604854" y="167202"/>
                                </a:lnTo>
                                <a:lnTo>
                                  <a:pt x="604788" y="167202"/>
                                </a:lnTo>
                                <a:lnTo>
                                  <a:pt x="604721" y="167201"/>
                                </a:lnTo>
                                <a:lnTo>
                                  <a:pt x="604654" y="167200"/>
                                </a:lnTo>
                                <a:lnTo>
                                  <a:pt x="604587" y="167199"/>
                                </a:lnTo>
                                <a:lnTo>
                                  <a:pt x="604521" y="167199"/>
                                </a:lnTo>
                                <a:lnTo>
                                  <a:pt x="604454" y="167198"/>
                                </a:lnTo>
                                <a:lnTo>
                                  <a:pt x="604387" y="167197"/>
                                </a:lnTo>
                                <a:lnTo>
                                  <a:pt x="604320" y="167196"/>
                                </a:lnTo>
                                <a:lnTo>
                                  <a:pt x="604253" y="167195"/>
                                </a:lnTo>
                                <a:lnTo>
                                  <a:pt x="604187" y="167195"/>
                                </a:lnTo>
                                <a:lnTo>
                                  <a:pt x="604120" y="167194"/>
                                </a:lnTo>
                                <a:lnTo>
                                  <a:pt x="604053" y="167193"/>
                                </a:lnTo>
                                <a:lnTo>
                                  <a:pt x="603986" y="167192"/>
                                </a:lnTo>
                                <a:lnTo>
                                  <a:pt x="603919" y="167192"/>
                                </a:lnTo>
                                <a:lnTo>
                                  <a:pt x="603853" y="167191"/>
                                </a:lnTo>
                                <a:lnTo>
                                  <a:pt x="603786" y="167190"/>
                                </a:lnTo>
                                <a:lnTo>
                                  <a:pt x="603719" y="167189"/>
                                </a:lnTo>
                                <a:lnTo>
                                  <a:pt x="603652" y="167189"/>
                                </a:lnTo>
                                <a:lnTo>
                                  <a:pt x="603585" y="167188"/>
                                </a:lnTo>
                                <a:lnTo>
                                  <a:pt x="603519" y="167187"/>
                                </a:lnTo>
                                <a:lnTo>
                                  <a:pt x="603452" y="167186"/>
                                </a:lnTo>
                                <a:lnTo>
                                  <a:pt x="603385" y="167186"/>
                                </a:lnTo>
                                <a:lnTo>
                                  <a:pt x="603318" y="167185"/>
                                </a:lnTo>
                                <a:lnTo>
                                  <a:pt x="603251" y="167184"/>
                                </a:lnTo>
                                <a:lnTo>
                                  <a:pt x="603185" y="167183"/>
                                </a:lnTo>
                                <a:lnTo>
                                  <a:pt x="603118" y="167182"/>
                                </a:lnTo>
                                <a:lnTo>
                                  <a:pt x="603051" y="167182"/>
                                </a:lnTo>
                                <a:lnTo>
                                  <a:pt x="602984" y="167181"/>
                                </a:lnTo>
                                <a:lnTo>
                                  <a:pt x="602918" y="167180"/>
                                </a:lnTo>
                                <a:lnTo>
                                  <a:pt x="602851" y="167179"/>
                                </a:lnTo>
                                <a:lnTo>
                                  <a:pt x="602784" y="167179"/>
                                </a:lnTo>
                                <a:lnTo>
                                  <a:pt x="602717" y="167178"/>
                                </a:lnTo>
                                <a:lnTo>
                                  <a:pt x="602650" y="167177"/>
                                </a:lnTo>
                                <a:lnTo>
                                  <a:pt x="602584" y="167176"/>
                                </a:lnTo>
                                <a:lnTo>
                                  <a:pt x="602517" y="167175"/>
                                </a:lnTo>
                                <a:lnTo>
                                  <a:pt x="602450" y="167175"/>
                                </a:lnTo>
                                <a:lnTo>
                                  <a:pt x="602383" y="167174"/>
                                </a:lnTo>
                                <a:lnTo>
                                  <a:pt x="602316" y="167173"/>
                                </a:lnTo>
                                <a:lnTo>
                                  <a:pt x="602250" y="167172"/>
                                </a:lnTo>
                                <a:lnTo>
                                  <a:pt x="602183" y="167172"/>
                                </a:lnTo>
                                <a:lnTo>
                                  <a:pt x="602116" y="167171"/>
                                </a:lnTo>
                                <a:lnTo>
                                  <a:pt x="602049" y="167170"/>
                                </a:lnTo>
                                <a:lnTo>
                                  <a:pt x="601982" y="167169"/>
                                </a:lnTo>
                                <a:lnTo>
                                  <a:pt x="601916" y="167169"/>
                                </a:lnTo>
                                <a:lnTo>
                                  <a:pt x="601849" y="167168"/>
                                </a:lnTo>
                                <a:lnTo>
                                  <a:pt x="601782" y="167167"/>
                                </a:lnTo>
                                <a:lnTo>
                                  <a:pt x="601715" y="167166"/>
                                </a:lnTo>
                                <a:lnTo>
                                  <a:pt x="601649" y="167165"/>
                                </a:lnTo>
                                <a:lnTo>
                                  <a:pt x="601582" y="167165"/>
                                </a:lnTo>
                                <a:lnTo>
                                  <a:pt x="601515" y="167164"/>
                                </a:lnTo>
                                <a:lnTo>
                                  <a:pt x="601448" y="167163"/>
                                </a:lnTo>
                                <a:lnTo>
                                  <a:pt x="601381" y="167162"/>
                                </a:lnTo>
                                <a:lnTo>
                                  <a:pt x="601315" y="167161"/>
                                </a:lnTo>
                                <a:lnTo>
                                  <a:pt x="601248" y="167161"/>
                                </a:lnTo>
                                <a:lnTo>
                                  <a:pt x="601181" y="167160"/>
                                </a:lnTo>
                                <a:lnTo>
                                  <a:pt x="601114" y="167159"/>
                                </a:lnTo>
                                <a:lnTo>
                                  <a:pt x="601047" y="167158"/>
                                </a:lnTo>
                                <a:lnTo>
                                  <a:pt x="600981" y="167158"/>
                                </a:lnTo>
                                <a:lnTo>
                                  <a:pt x="600914" y="167157"/>
                                </a:lnTo>
                                <a:lnTo>
                                  <a:pt x="600847" y="167156"/>
                                </a:lnTo>
                                <a:lnTo>
                                  <a:pt x="600780" y="167155"/>
                                </a:lnTo>
                                <a:lnTo>
                                  <a:pt x="600713" y="167154"/>
                                </a:lnTo>
                                <a:lnTo>
                                  <a:pt x="600647" y="167154"/>
                                </a:lnTo>
                                <a:lnTo>
                                  <a:pt x="600580" y="167153"/>
                                </a:lnTo>
                                <a:lnTo>
                                  <a:pt x="600513" y="167152"/>
                                </a:lnTo>
                                <a:lnTo>
                                  <a:pt x="600446" y="167151"/>
                                </a:lnTo>
                                <a:lnTo>
                                  <a:pt x="600379" y="167150"/>
                                </a:lnTo>
                                <a:lnTo>
                                  <a:pt x="600313" y="167150"/>
                                </a:lnTo>
                                <a:lnTo>
                                  <a:pt x="600246" y="167149"/>
                                </a:lnTo>
                                <a:lnTo>
                                  <a:pt x="600179" y="167148"/>
                                </a:lnTo>
                                <a:lnTo>
                                  <a:pt x="600112" y="167147"/>
                                </a:lnTo>
                                <a:lnTo>
                                  <a:pt x="600046" y="167147"/>
                                </a:lnTo>
                                <a:lnTo>
                                  <a:pt x="599979" y="167146"/>
                                </a:lnTo>
                                <a:lnTo>
                                  <a:pt x="599912" y="167145"/>
                                </a:lnTo>
                                <a:lnTo>
                                  <a:pt x="599845" y="167144"/>
                                </a:lnTo>
                                <a:lnTo>
                                  <a:pt x="599778" y="167143"/>
                                </a:lnTo>
                                <a:lnTo>
                                  <a:pt x="599712" y="167143"/>
                                </a:lnTo>
                                <a:lnTo>
                                  <a:pt x="599645" y="167142"/>
                                </a:lnTo>
                                <a:lnTo>
                                  <a:pt x="599578" y="167141"/>
                                </a:lnTo>
                                <a:lnTo>
                                  <a:pt x="599511" y="167140"/>
                                </a:lnTo>
                                <a:lnTo>
                                  <a:pt x="599444" y="167139"/>
                                </a:lnTo>
                                <a:lnTo>
                                  <a:pt x="599378" y="167139"/>
                                </a:lnTo>
                                <a:lnTo>
                                  <a:pt x="599311" y="167138"/>
                                </a:lnTo>
                                <a:lnTo>
                                  <a:pt x="599244" y="167137"/>
                                </a:lnTo>
                                <a:lnTo>
                                  <a:pt x="599177" y="167136"/>
                                </a:lnTo>
                                <a:lnTo>
                                  <a:pt x="599110" y="167135"/>
                                </a:lnTo>
                                <a:lnTo>
                                  <a:pt x="599044" y="167135"/>
                                </a:lnTo>
                                <a:lnTo>
                                  <a:pt x="598977" y="167134"/>
                                </a:lnTo>
                                <a:lnTo>
                                  <a:pt x="598910" y="167133"/>
                                </a:lnTo>
                                <a:lnTo>
                                  <a:pt x="598843" y="167132"/>
                                </a:lnTo>
                                <a:lnTo>
                                  <a:pt x="598777" y="167131"/>
                                </a:lnTo>
                                <a:lnTo>
                                  <a:pt x="598710" y="167131"/>
                                </a:lnTo>
                                <a:lnTo>
                                  <a:pt x="598643" y="167130"/>
                                </a:lnTo>
                                <a:lnTo>
                                  <a:pt x="598576" y="167129"/>
                                </a:lnTo>
                                <a:lnTo>
                                  <a:pt x="598509" y="167128"/>
                                </a:lnTo>
                                <a:lnTo>
                                  <a:pt x="598443" y="167127"/>
                                </a:lnTo>
                                <a:lnTo>
                                  <a:pt x="598376" y="167127"/>
                                </a:lnTo>
                                <a:lnTo>
                                  <a:pt x="598309" y="167126"/>
                                </a:lnTo>
                                <a:lnTo>
                                  <a:pt x="598242" y="167125"/>
                                </a:lnTo>
                                <a:lnTo>
                                  <a:pt x="598175" y="167124"/>
                                </a:lnTo>
                                <a:lnTo>
                                  <a:pt x="598109" y="167123"/>
                                </a:lnTo>
                                <a:lnTo>
                                  <a:pt x="598042" y="167123"/>
                                </a:lnTo>
                                <a:lnTo>
                                  <a:pt x="597975" y="167122"/>
                                </a:lnTo>
                                <a:lnTo>
                                  <a:pt x="597908" y="167121"/>
                                </a:lnTo>
                                <a:lnTo>
                                  <a:pt x="597841" y="167120"/>
                                </a:lnTo>
                                <a:lnTo>
                                  <a:pt x="597775" y="167119"/>
                                </a:lnTo>
                                <a:lnTo>
                                  <a:pt x="597708" y="167119"/>
                                </a:lnTo>
                                <a:lnTo>
                                  <a:pt x="597641" y="167118"/>
                                </a:lnTo>
                                <a:lnTo>
                                  <a:pt x="597574" y="167117"/>
                                </a:lnTo>
                                <a:lnTo>
                                  <a:pt x="597507" y="167116"/>
                                </a:lnTo>
                                <a:lnTo>
                                  <a:pt x="597441" y="167115"/>
                                </a:lnTo>
                                <a:lnTo>
                                  <a:pt x="597374" y="167115"/>
                                </a:lnTo>
                                <a:lnTo>
                                  <a:pt x="597307" y="167114"/>
                                </a:lnTo>
                                <a:lnTo>
                                  <a:pt x="597240" y="167113"/>
                                </a:lnTo>
                                <a:lnTo>
                                  <a:pt x="597174" y="167112"/>
                                </a:lnTo>
                                <a:lnTo>
                                  <a:pt x="597107" y="167111"/>
                                </a:lnTo>
                                <a:lnTo>
                                  <a:pt x="597040" y="167111"/>
                                </a:lnTo>
                                <a:lnTo>
                                  <a:pt x="596973" y="167110"/>
                                </a:lnTo>
                                <a:lnTo>
                                  <a:pt x="596906" y="167109"/>
                                </a:lnTo>
                                <a:lnTo>
                                  <a:pt x="596840" y="167108"/>
                                </a:lnTo>
                                <a:lnTo>
                                  <a:pt x="596773" y="167107"/>
                                </a:lnTo>
                                <a:lnTo>
                                  <a:pt x="596706" y="167106"/>
                                </a:lnTo>
                                <a:lnTo>
                                  <a:pt x="596639" y="167106"/>
                                </a:lnTo>
                                <a:lnTo>
                                  <a:pt x="596572" y="167105"/>
                                </a:lnTo>
                                <a:lnTo>
                                  <a:pt x="596506" y="167104"/>
                                </a:lnTo>
                                <a:lnTo>
                                  <a:pt x="596439" y="167103"/>
                                </a:lnTo>
                                <a:lnTo>
                                  <a:pt x="596372" y="167102"/>
                                </a:lnTo>
                                <a:lnTo>
                                  <a:pt x="596305" y="167102"/>
                                </a:lnTo>
                                <a:lnTo>
                                  <a:pt x="596238" y="167101"/>
                                </a:lnTo>
                                <a:lnTo>
                                  <a:pt x="596172" y="167100"/>
                                </a:lnTo>
                                <a:lnTo>
                                  <a:pt x="596105" y="167099"/>
                                </a:lnTo>
                                <a:lnTo>
                                  <a:pt x="596038" y="167098"/>
                                </a:lnTo>
                                <a:lnTo>
                                  <a:pt x="595971" y="167097"/>
                                </a:lnTo>
                                <a:lnTo>
                                  <a:pt x="595905" y="167097"/>
                                </a:lnTo>
                                <a:lnTo>
                                  <a:pt x="595838" y="167096"/>
                                </a:lnTo>
                                <a:lnTo>
                                  <a:pt x="595771" y="167095"/>
                                </a:lnTo>
                                <a:lnTo>
                                  <a:pt x="595704" y="167094"/>
                                </a:lnTo>
                                <a:lnTo>
                                  <a:pt x="595637" y="167093"/>
                                </a:lnTo>
                                <a:lnTo>
                                  <a:pt x="595571" y="167093"/>
                                </a:lnTo>
                                <a:lnTo>
                                  <a:pt x="595504" y="167092"/>
                                </a:lnTo>
                                <a:lnTo>
                                  <a:pt x="595437" y="167091"/>
                                </a:lnTo>
                                <a:lnTo>
                                  <a:pt x="595370" y="167090"/>
                                </a:lnTo>
                                <a:lnTo>
                                  <a:pt x="595303" y="167089"/>
                                </a:lnTo>
                                <a:lnTo>
                                  <a:pt x="595237" y="167088"/>
                                </a:lnTo>
                                <a:lnTo>
                                  <a:pt x="595170" y="167088"/>
                                </a:lnTo>
                                <a:lnTo>
                                  <a:pt x="595103" y="167087"/>
                                </a:lnTo>
                                <a:lnTo>
                                  <a:pt x="595036" y="167086"/>
                                </a:lnTo>
                                <a:lnTo>
                                  <a:pt x="594969" y="167085"/>
                                </a:lnTo>
                                <a:lnTo>
                                  <a:pt x="594903" y="167084"/>
                                </a:lnTo>
                                <a:lnTo>
                                  <a:pt x="594836" y="167083"/>
                                </a:lnTo>
                                <a:lnTo>
                                  <a:pt x="594769" y="167083"/>
                                </a:lnTo>
                                <a:lnTo>
                                  <a:pt x="594702" y="167082"/>
                                </a:lnTo>
                                <a:lnTo>
                                  <a:pt x="594636" y="167081"/>
                                </a:lnTo>
                                <a:lnTo>
                                  <a:pt x="594569" y="167080"/>
                                </a:lnTo>
                                <a:lnTo>
                                  <a:pt x="594502" y="167079"/>
                                </a:lnTo>
                                <a:lnTo>
                                  <a:pt x="594435" y="167079"/>
                                </a:lnTo>
                                <a:lnTo>
                                  <a:pt x="594368" y="167078"/>
                                </a:lnTo>
                                <a:lnTo>
                                  <a:pt x="594302" y="167077"/>
                                </a:lnTo>
                                <a:lnTo>
                                  <a:pt x="594235" y="167076"/>
                                </a:lnTo>
                                <a:lnTo>
                                  <a:pt x="594168" y="167075"/>
                                </a:lnTo>
                                <a:lnTo>
                                  <a:pt x="594101" y="167074"/>
                                </a:lnTo>
                                <a:lnTo>
                                  <a:pt x="594034" y="167074"/>
                                </a:lnTo>
                                <a:lnTo>
                                  <a:pt x="593968" y="167073"/>
                                </a:lnTo>
                                <a:lnTo>
                                  <a:pt x="593901" y="167072"/>
                                </a:lnTo>
                                <a:lnTo>
                                  <a:pt x="593834" y="167071"/>
                                </a:lnTo>
                                <a:lnTo>
                                  <a:pt x="593767" y="167070"/>
                                </a:lnTo>
                                <a:lnTo>
                                  <a:pt x="593700" y="167069"/>
                                </a:lnTo>
                                <a:lnTo>
                                  <a:pt x="593634" y="167069"/>
                                </a:lnTo>
                                <a:lnTo>
                                  <a:pt x="593567" y="167068"/>
                                </a:lnTo>
                                <a:lnTo>
                                  <a:pt x="593500" y="167067"/>
                                </a:lnTo>
                                <a:lnTo>
                                  <a:pt x="593433" y="167066"/>
                                </a:lnTo>
                                <a:lnTo>
                                  <a:pt x="593366" y="167065"/>
                                </a:lnTo>
                                <a:lnTo>
                                  <a:pt x="593300" y="167064"/>
                                </a:lnTo>
                                <a:lnTo>
                                  <a:pt x="593233" y="167064"/>
                                </a:lnTo>
                                <a:lnTo>
                                  <a:pt x="593166" y="167063"/>
                                </a:lnTo>
                                <a:lnTo>
                                  <a:pt x="593099" y="167062"/>
                                </a:lnTo>
                                <a:lnTo>
                                  <a:pt x="593033" y="167061"/>
                                </a:lnTo>
                                <a:lnTo>
                                  <a:pt x="592966" y="167060"/>
                                </a:lnTo>
                                <a:lnTo>
                                  <a:pt x="592899" y="167059"/>
                                </a:lnTo>
                                <a:lnTo>
                                  <a:pt x="592832" y="167058"/>
                                </a:lnTo>
                                <a:lnTo>
                                  <a:pt x="592765" y="167058"/>
                                </a:lnTo>
                                <a:lnTo>
                                  <a:pt x="592699" y="167057"/>
                                </a:lnTo>
                                <a:lnTo>
                                  <a:pt x="592632" y="167056"/>
                                </a:lnTo>
                                <a:lnTo>
                                  <a:pt x="592565" y="167055"/>
                                </a:lnTo>
                                <a:lnTo>
                                  <a:pt x="592498" y="167054"/>
                                </a:lnTo>
                                <a:lnTo>
                                  <a:pt x="592431" y="167053"/>
                                </a:lnTo>
                                <a:lnTo>
                                  <a:pt x="592365" y="167053"/>
                                </a:lnTo>
                                <a:lnTo>
                                  <a:pt x="592298" y="167052"/>
                                </a:lnTo>
                                <a:lnTo>
                                  <a:pt x="592231" y="167051"/>
                                </a:lnTo>
                                <a:lnTo>
                                  <a:pt x="592164" y="167050"/>
                                </a:lnTo>
                                <a:lnTo>
                                  <a:pt x="592097" y="167049"/>
                                </a:lnTo>
                                <a:lnTo>
                                  <a:pt x="592031" y="167048"/>
                                </a:lnTo>
                                <a:lnTo>
                                  <a:pt x="591964" y="167048"/>
                                </a:lnTo>
                                <a:lnTo>
                                  <a:pt x="591897" y="167047"/>
                                </a:lnTo>
                                <a:lnTo>
                                  <a:pt x="591830" y="167046"/>
                                </a:lnTo>
                                <a:lnTo>
                                  <a:pt x="591764" y="167045"/>
                                </a:lnTo>
                                <a:lnTo>
                                  <a:pt x="591697" y="167044"/>
                                </a:lnTo>
                                <a:lnTo>
                                  <a:pt x="591630" y="167043"/>
                                </a:lnTo>
                                <a:lnTo>
                                  <a:pt x="591563" y="167042"/>
                                </a:lnTo>
                                <a:lnTo>
                                  <a:pt x="591496" y="167042"/>
                                </a:lnTo>
                                <a:lnTo>
                                  <a:pt x="591430" y="167041"/>
                                </a:lnTo>
                                <a:lnTo>
                                  <a:pt x="591363" y="167040"/>
                                </a:lnTo>
                                <a:lnTo>
                                  <a:pt x="591296" y="167039"/>
                                </a:lnTo>
                                <a:lnTo>
                                  <a:pt x="591229" y="167038"/>
                                </a:lnTo>
                                <a:lnTo>
                                  <a:pt x="591162" y="167037"/>
                                </a:lnTo>
                                <a:lnTo>
                                  <a:pt x="591096" y="167036"/>
                                </a:lnTo>
                                <a:lnTo>
                                  <a:pt x="591029" y="167036"/>
                                </a:lnTo>
                                <a:lnTo>
                                  <a:pt x="590962" y="167035"/>
                                </a:lnTo>
                                <a:lnTo>
                                  <a:pt x="590895" y="167034"/>
                                </a:lnTo>
                                <a:lnTo>
                                  <a:pt x="590828" y="167033"/>
                                </a:lnTo>
                                <a:lnTo>
                                  <a:pt x="590762" y="167032"/>
                                </a:lnTo>
                                <a:lnTo>
                                  <a:pt x="590695" y="167031"/>
                                </a:lnTo>
                                <a:lnTo>
                                  <a:pt x="590628" y="167030"/>
                                </a:lnTo>
                                <a:lnTo>
                                  <a:pt x="590561" y="167030"/>
                                </a:lnTo>
                                <a:lnTo>
                                  <a:pt x="590494" y="167029"/>
                                </a:lnTo>
                                <a:lnTo>
                                  <a:pt x="590428" y="167028"/>
                                </a:lnTo>
                                <a:lnTo>
                                  <a:pt x="590361" y="167027"/>
                                </a:lnTo>
                                <a:lnTo>
                                  <a:pt x="590294" y="167026"/>
                                </a:lnTo>
                                <a:lnTo>
                                  <a:pt x="590227" y="167025"/>
                                </a:lnTo>
                                <a:lnTo>
                                  <a:pt x="590161" y="167024"/>
                                </a:lnTo>
                                <a:lnTo>
                                  <a:pt x="590094" y="167024"/>
                                </a:lnTo>
                                <a:lnTo>
                                  <a:pt x="590027" y="167023"/>
                                </a:lnTo>
                                <a:lnTo>
                                  <a:pt x="589960" y="167022"/>
                                </a:lnTo>
                                <a:lnTo>
                                  <a:pt x="589893" y="167021"/>
                                </a:lnTo>
                                <a:lnTo>
                                  <a:pt x="589827" y="167020"/>
                                </a:lnTo>
                                <a:lnTo>
                                  <a:pt x="589760" y="167019"/>
                                </a:lnTo>
                                <a:lnTo>
                                  <a:pt x="589693" y="167018"/>
                                </a:lnTo>
                                <a:lnTo>
                                  <a:pt x="589626" y="167018"/>
                                </a:lnTo>
                                <a:lnTo>
                                  <a:pt x="589559" y="167017"/>
                                </a:lnTo>
                                <a:lnTo>
                                  <a:pt x="589493" y="167016"/>
                                </a:lnTo>
                                <a:lnTo>
                                  <a:pt x="589426" y="167015"/>
                                </a:lnTo>
                                <a:lnTo>
                                  <a:pt x="589359" y="167014"/>
                                </a:lnTo>
                                <a:lnTo>
                                  <a:pt x="589292" y="167013"/>
                                </a:lnTo>
                                <a:lnTo>
                                  <a:pt x="589225" y="167012"/>
                                </a:lnTo>
                                <a:lnTo>
                                  <a:pt x="589159" y="167012"/>
                                </a:lnTo>
                                <a:lnTo>
                                  <a:pt x="589092" y="167011"/>
                                </a:lnTo>
                                <a:lnTo>
                                  <a:pt x="589025" y="167010"/>
                                </a:lnTo>
                                <a:lnTo>
                                  <a:pt x="588958" y="167009"/>
                                </a:lnTo>
                                <a:lnTo>
                                  <a:pt x="588892" y="167008"/>
                                </a:lnTo>
                                <a:lnTo>
                                  <a:pt x="588825" y="167007"/>
                                </a:lnTo>
                                <a:lnTo>
                                  <a:pt x="588758" y="167006"/>
                                </a:lnTo>
                                <a:lnTo>
                                  <a:pt x="588691" y="167005"/>
                                </a:lnTo>
                                <a:lnTo>
                                  <a:pt x="588624" y="167005"/>
                                </a:lnTo>
                                <a:lnTo>
                                  <a:pt x="588558" y="167004"/>
                                </a:lnTo>
                                <a:lnTo>
                                  <a:pt x="588491" y="167003"/>
                                </a:lnTo>
                                <a:lnTo>
                                  <a:pt x="588424" y="167002"/>
                                </a:lnTo>
                                <a:lnTo>
                                  <a:pt x="588357" y="167001"/>
                                </a:lnTo>
                                <a:lnTo>
                                  <a:pt x="588290" y="167000"/>
                                </a:lnTo>
                                <a:lnTo>
                                  <a:pt x="588224" y="166999"/>
                                </a:lnTo>
                                <a:lnTo>
                                  <a:pt x="588157" y="166998"/>
                                </a:lnTo>
                                <a:lnTo>
                                  <a:pt x="588090" y="166998"/>
                                </a:lnTo>
                                <a:lnTo>
                                  <a:pt x="588023" y="166997"/>
                                </a:lnTo>
                                <a:lnTo>
                                  <a:pt x="587956" y="166996"/>
                                </a:lnTo>
                                <a:lnTo>
                                  <a:pt x="587890" y="166995"/>
                                </a:lnTo>
                                <a:lnTo>
                                  <a:pt x="587823" y="166994"/>
                                </a:lnTo>
                                <a:lnTo>
                                  <a:pt x="587756" y="166993"/>
                                </a:lnTo>
                                <a:lnTo>
                                  <a:pt x="587689" y="166992"/>
                                </a:lnTo>
                                <a:lnTo>
                                  <a:pt x="587623" y="166991"/>
                                </a:lnTo>
                                <a:lnTo>
                                  <a:pt x="587556" y="166991"/>
                                </a:lnTo>
                                <a:lnTo>
                                  <a:pt x="587489" y="166990"/>
                                </a:lnTo>
                                <a:lnTo>
                                  <a:pt x="587422" y="166989"/>
                                </a:lnTo>
                                <a:lnTo>
                                  <a:pt x="587355" y="166988"/>
                                </a:lnTo>
                                <a:lnTo>
                                  <a:pt x="587289" y="166987"/>
                                </a:lnTo>
                                <a:lnTo>
                                  <a:pt x="587222" y="166986"/>
                                </a:lnTo>
                                <a:lnTo>
                                  <a:pt x="587155" y="166985"/>
                                </a:lnTo>
                                <a:lnTo>
                                  <a:pt x="587088" y="166984"/>
                                </a:lnTo>
                                <a:lnTo>
                                  <a:pt x="587021" y="166983"/>
                                </a:lnTo>
                                <a:lnTo>
                                  <a:pt x="586955" y="166983"/>
                                </a:lnTo>
                                <a:lnTo>
                                  <a:pt x="586888" y="166982"/>
                                </a:lnTo>
                                <a:lnTo>
                                  <a:pt x="586821" y="166981"/>
                                </a:lnTo>
                                <a:lnTo>
                                  <a:pt x="586754" y="166980"/>
                                </a:lnTo>
                                <a:lnTo>
                                  <a:pt x="586687" y="166979"/>
                                </a:lnTo>
                                <a:lnTo>
                                  <a:pt x="586621" y="166978"/>
                                </a:lnTo>
                                <a:lnTo>
                                  <a:pt x="586554" y="166977"/>
                                </a:lnTo>
                                <a:lnTo>
                                  <a:pt x="586487" y="166976"/>
                                </a:lnTo>
                                <a:lnTo>
                                  <a:pt x="586420" y="166976"/>
                                </a:lnTo>
                                <a:lnTo>
                                  <a:pt x="586353" y="166975"/>
                                </a:lnTo>
                                <a:lnTo>
                                  <a:pt x="586287" y="166974"/>
                                </a:lnTo>
                                <a:lnTo>
                                  <a:pt x="586220" y="166973"/>
                                </a:lnTo>
                                <a:lnTo>
                                  <a:pt x="586153" y="166972"/>
                                </a:lnTo>
                                <a:lnTo>
                                  <a:pt x="586086" y="166971"/>
                                </a:lnTo>
                                <a:lnTo>
                                  <a:pt x="586020" y="166970"/>
                                </a:lnTo>
                                <a:lnTo>
                                  <a:pt x="585953" y="166969"/>
                                </a:lnTo>
                                <a:lnTo>
                                  <a:pt x="585886" y="166968"/>
                                </a:lnTo>
                                <a:lnTo>
                                  <a:pt x="585819" y="166967"/>
                                </a:lnTo>
                                <a:lnTo>
                                  <a:pt x="585752" y="166967"/>
                                </a:lnTo>
                                <a:lnTo>
                                  <a:pt x="585686" y="166966"/>
                                </a:lnTo>
                                <a:lnTo>
                                  <a:pt x="585619" y="166965"/>
                                </a:lnTo>
                                <a:lnTo>
                                  <a:pt x="585552" y="166964"/>
                                </a:lnTo>
                                <a:lnTo>
                                  <a:pt x="585485" y="166963"/>
                                </a:lnTo>
                                <a:lnTo>
                                  <a:pt x="585418" y="166962"/>
                                </a:lnTo>
                                <a:lnTo>
                                  <a:pt x="585352" y="166961"/>
                                </a:lnTo>
                                <a:lnTo>
                                  <a:pt x="585285" y="166960"/>
                                </a:lnTo>
                                <a:lnTo>
                                  <a:pt x="585218" y="166959"/>
                                </a:lnTo>
                                <a:lnTo>
                                  <a:pt x="585151" y="166959"/>
                                </a:lnTo>
                                <a:lnTo>
                                  <a:pt x="585084" y="166958"/>
                                </a:lnTo>
                                <a:lnTo>
                                  <a:pt x="585018" y="166957"/>
                                </a:lnTo>
                                <a:lnTo>
                                  <a:pt x="584951" y="166956"/>
                                </a:lnTo>
                                <a:lnTo>
                                  <a:pt x="584884" y="166955"/>
                                </a:lnTo>
                                <a:lnTo>
                                  <a:pt x="584817" y="166954"/>
                                </a:lnTo>
                                <a:lnTo>
                                  <a:pt x="584751" y="166953"/>
                                </a:lnTo>
                                <a:lnTo>
                                  <a:pt x="584684" y="166952"/>
                                </a:lnTo>
                                <a:lnTo>
                                  <a:pt x="584617" y="166951"/>
                                </a:lnTo>
                                <a:lnTo>
                                  <a:pt x="584550" y="166950"/>
                                </a:lnTo>
                                <a:lnTo>
                                  <a:pt x="584483" y="166950"/>
                                </a:lnTo>
                                <a:lnTo>
                                  <a:pt x="584417" y="166949"/>
                                </a:lnTo>
                                <a:lnTo>
                                  <a:pt x="584350" y="166948"/>
                                </a:lnTo>
                                <a:lnTo>
                                  <a:pt x="584283" y="166947"/>
                                </a:lnTo>
                                <a:lnTo>
                                  <a:pt x="584216" y="166946"/>
                                </a:lnTo>
                                <a:lnTo>
                                  <a:pt x="584149" y="166945"/>
                                </a:lnTo>
                                <a:lnTo>
                                  <a:pt x="584083" y="166944"/>
                                </a:lnTo>
                                <a:lnTo>
                                  <a:pt x="584016" y="166943"/>
                                </a:lnTo>
                                <a:lnTo>
                                  <a:pt x="583949" y="166942"/>
                                </a:lnTo>
                                <a:lnTo>
                                  <a:pt x="583882" y="166941"/>
                                </a:lnTo>
                                <a:lnTo>
                                  <a:pt x="583815" y="166940"/>
                                </a:lnTo>
                                <a:lnTo>
                                  <a:pt x="583749" y="166940"/>
                                </a:lnTo>
                                <a:lnTo>
                                  <a:pt x="583682" y="166939"/>
                                </a:lnTo>
                                <a:lnTo>
                                  <a:pt x="583615" y="166938"/>
                                </a:lnTo>
                                <a:lnTo>
                                  <a:pt x="583548" y="166937"/>
                                </a:lnTo>
                                <a:lnTo>
                                  <a:pt x="583481" y="166936"/>
                                </a:lnTo>
                                <a:lnTo>
                                  <a:pt x="583415" y="166935"/>
                                </a:lnTo>
                                <a:lnTo>
                                  <a:pt x="583348" y="166934"/>
                                </a:lnTo>
                                <a:lnTo>
                                  <a:pt x="583281" y="166933"/>
                                </a:lnTo>
                                <a:lnTo>
                                  <a:pt x="583214" y="166932"/>
                                </a:lnTo>
                                <a:lnTo>
                                  <a:pt x="583148" y="166931"/>
                                </a:lnTo>
                                <a:lnTo>
                                  <a:pt x="583081" y="166930"/>
                                </a:lnTo>
                                <a:lnTo>
                                  <a:pt x="583014" y="166930"/>
                                </a:lnTo>
                                <a:lnTo>
                                  <a:pt x="582947" y="166929"/>
                                </a:lnTo>
                                <a:lnTo>
                                  <a:pt x="582880" y="166928"/>
                                </a:lnTo>
                                <a:lnTo>
                                  <a:pt x="582814" y="166927"/>
                                </a:lnTo>
                                <a:lnTo>
                                  <a:pt x="582747" y="166926"/>
                                </a:lnTo>
                                <a:lnTo>
                                  <a:pt x="582680" y="166925"/>
                                </a:lnTo>
                                <a:lnTo>
                                  <a:pt x="582613" y="166924"/>
                                </a:lnTo>
                                <a:lnTo>
                                  <a:pt x="582546" y="166923"/>
                                </a:lnTo>
                                <a:lnTo>
                                  <a:pt x="582480" y="166922"/>
                                </a:lnTo>
                                <a:lnTo>
                                  <a:pt x="582413" y="166921"/>
                                </a:lnTo>
                                <a:lnTo>
                                  <a:pt x="582346" y="166920"/>
                                </a:lnTo>
                                <a:lnTo>
                                  <a:pt x="582279" y="166919"/>
                                </a:lnTo>
                                <a:lnTo>
                                  <a:pt x="582212" y="166919"/>
                                </a:lnTo>
                                <a:lnTo>
                                  <a:pt x="582146" y="166918"/>
                                </a:lnTo>
                                <a:lnTo>
                                  <a:pt x="582079" y="166917"/>
                                </a:lnTo>
                                <a:lnTo>
                                  <a:pt x="582012" y="166916"/>
                                </a:lnTo>
                                <a:lnTo>
                                  <a:pt x="581945" y="166915"/>
                                </a:lnTo>
                                <a:lnTo>
                                  <a:pt x="581879" y="166914"/>
                                </a:lnTo>
                                <a:lnTo>
                                  <a:pt x="581812" y="166913"/>
                                </a:lnTo>
                                <a:lnTo>
                                  <a:pt x="581745" y="166912"/>
                                </a:lnTo>
                                <a:lnTo>
                                  <a:pt x="581678" y="166911"/>
                                </a:lnTo>
                                <a:lnTo>
                                  <a:pt x="581611" y="166910"/>
                                </a:lnTo>
                                <a:lnTo>
                                  <a:pt x="581545" y="166909"/>
                                </a:lnTo>
                                <a:lnTo>
                                  <a:pt x="581478" y="166908"/>
                                </a:lnTo>
                                <a:lnTo>
                                  <a:pt x="581411" y="166907"/>
                                </a:lnTo>
                                <a:lnTo>
                                  <a:pt x="581344" y="166907"/>
                                </a:lnTo>
                                <a:lnTo>
                                  <a:pt x="581277" y="166906"/>
                                </a:lnTo>
                                <a:lnTo>
                                  <a:pt x="581211" y="166905"/>
                                </a:lnTo>
                                <a:lnTo>
                                  <a:pt x="581144" y="166904"/>
                                </a:lnTo>
                                <a:lnTo>
                                  <a:pt x="581077" y="166903"/>
                                </a:lnTo>
                                <a:lnTo>
                                  <a:pt x="581010" y="166902"/>
                                </a:lnTo>
                                <a:lnTo>
                                  <a:pt x="580943" y="166901"/>
                                </a:lnTo>
                                <a:lnTo>
                                  <a:pt x="580877" y="166900"/>
                                </a:lnTo>
                                <a:lnTo>
                                  <a:pt x="580810" y="166899"/>
                                </a:lnTo>
                                <a:lnTo>
                                  <a:pt x="580743" y="166898"/>
                                </a:lnTo>
                                <a:lnTo>
                                  <a:pt x="580676" y="166897"/>
                                </a:lnTo>
                                <a:lnTo>
                                  <a:pt x="580609" y="166896"/>
                                </a:lnTo>
                                <a:lnTo>
                                  <a:pt x="580543" y="166895"/>
                                </a:lnTo>
                                <a:lnTo>
                                  <a:pt x="580476" y="166894"/>
                                </a:lnTo>
                                <a:lnTo>
                                  <a:pt x="580409" y="166893"/>
                                </a:lnTo>
                                <a:lnTo>
                                  <a:pt x="580342" y="166893"/>
                                </a:lnTo>
                                <a:lnTo>
                                  <a:pt x="580276" y="166892"/>
                                </a:lnTo>
                                <a:lnTo>
                                  <a:pt x="580209" y="166891"/>
                                </a:lnTo>
                                <a:lnTo>
                                  <a:pt x="580142" y="166890"/>
                                </a:lnTo>
                                <a:lnTo>
                                  <a:pt x="580075" y="166889"/>
                                </a:lnTo>
                                <a:lnTo>
                                  <a:pt x="580008" y="166888"/>
                                </a:lnTo>
                                <a:lnTo>
                                  <a:pt x="579942" y="166887"/>
                                </a:lnTo>
                                <a:lnTo>
                                  <a:pt x="579875" y="166886"/>
                                </a:lnTo>
                                <a:lnTo>
                                  <a:pt x="579808" y="166885"/>
                                </a:lnTo>
                                <a:lnTo>
                                  <a:pt x="579741" y="166884"/>
                                </a:lnTo>
                                <a:lnTo>
                                  <a:pt x="579674" y="166883"/>
                                </a:lnTo>
                                <a:lnTo>
                                  <a:pt x="579608" y="166882"/>
                                </a:lnTo>
                                <a:lnTo>
                                  <a:pt x="579541" y="166881"/>
                                </a:lnTo>
                                <a:lnTo>
                                  <a:pt x="579474" y="166880"/>
                                </a:lnTo>
                                <a:lnTo>
                                  <a:pt x="579407" y="166879"/>
                                </a:lnTo>
                                <a:lnTo>
                                  <a:pt x="579340" y="166878"/>
                                </a:lnTo>
                                <a:lnTo>
                                  <a:pt x="579274" y="166877"/>
                                </a:lnTo>
                                <a:lnTo>
                                  <a:pt x="579207" y="166877"/>
                                </a:lnTo>
                                <a:lnTo>
                                  <a:pt x="579140" y="166876"/>
                                </a:lnTo>
                                <a:lnTo>
                                  <a:pt x="579073" y="166875"/>
                                </a:lnTo>
                                <a:lnTo>
                                  <a:pt x="579007" y="166874"/>
                                </a:lnTo>
                                <a:lnTo>
                                  <a:pt x="578940" y="166873"/>
                                </a:lnTo>
                                <a:lnTo>
                                  <a:pt x="578873" y="166872"/>
                                </a:lnTo>
                                <a:lnTo>
                                  <a:pt x="578806" y="166871"/>
                                </a:lnTo>
                                <a:lnTo>
                                  <a:pt x="578739" y="166870"/>
                                </a:lnTo>
                                <a:lnTo>
                                  <a:pt x="578673" y="166869"/>
                                </a:lnTo>
                                <a:lnTo>
                                  <a:pt x="578606" y="166868"/>
                                </a:lnTo>
                                <a:lnTo>
                                  <a:pt x="578539" y="166867"/>
                                </a:lnTo>
                                <a:lnTo>
                                  <a:pt x="578472" y="166866"/>
                                </a:lnTo>
                                <a:lnTo>
                                  <a:pt x="578405" y="166865"/>
                                </a:lnTo>
                                <a:lnTo>
                                  <a:pt x="578339" y="166864"/>
                                </a:lnTo>
                                <a:lnTo>
                                  <a:pt x="578272" y="166863"/>
                                </a:lnTo>
                                <a:lnTo>
                                  <a:pt x="578205" y="166862"/>
                                </a:lnTo>
                                <a:lnTo>
                                  <a:pt x="578138" y="166861"/>
                                </a:lnTo>
                                <a:lnTo>
                                  <a:pt x="578071" y="166860"/>
                                </a:lnTo>
                                <a:lnTo>
                                  <a:pt x="578005" y="166859"/>
                                </a:lnTo>
                                <a:lnTo>
                                  <a:pt x="577938" y="166858"/>
                                </a:lnTo>
                                <a:lnTo>
                                  <a:pt x="577871" y="166858"/>
                                </a:lnTo>
                                <a:lnTo>
                                  <a:pt x="577804" y="166857"/>
                                </a:lnTo>
                                <a:lnTo>
                                  <a:pt x="577738" y="166856"/>
                                </a:lnTo>
                                <a:lnTo>
                                  <a:pt x="577671" y="166855"/>
                                </a:lnTo>
                                <a:lnTo>
                                  <a:pt x="577604" y="166854"/>
                                </a:lnTo>
                                <a:lnTo>
                                  <a:pt x="577537" y="166853"/>
                                </a:lnTo>
                                <a:lnTo>
                                  <a:pt x="577470" y="166852"/>
                                </a:lnTo>
                                <a:lnTo>
                                  <a:pt x="577404" y="166851"/>
                                </a:lnTo>
                                <a:lnTo>
                                  <a:pt x="577337" y="166850"/>
                                </a:lnTo>
                                <a:lnTo>
                                  <a:pt x="577270" y="166849"/>
                                </a:lnTo>
                                <a:lnTo>
                                  <a:pt x="577203" y="166848"/>
                                </a:lnTo>
                                <a:lnTo>
                                  <a:pt x="577136" y="166847"/>
                                </a:lnTo>
                                <a:lnTo>
                                  <a:pt x="577070" y="166846"/>
                                </a:lnTo>
                                <a:lnTo>
                                  <a:pt x="577003" y="166845"/>
                                </a:lnTo>
                                <a:lnTo>
                                  <a:pt x="576936" y="166844"/>
                                </a:lnTo>
                                <a:lnTo>
                                  <a:pt x="576869" y="166843"/>
                                </a:lnTo>
                                <a:lnTo>
                                  <a:pt x="576802" y="166842"/>
                                </a:lnTo>
                                <a:lnTo>
                                  <a:pt x="576736" y="166841"/>
                                </a:lnTo>
                                <a:lnTo>
                                  <a:pt x="576669" y="166840"/>
                                </a:lnTo>
                                <a:lnTo>
                                  <a:pt x="576602" y="166839"/>
                                </a:lnTo>
                                <a:lnTo>
                                  <a:pt x="576535" y="166838"/>
                                </a:lnTo>
                                <a:lnTo>
                                  <a:pt x="576468" y="166837"/>
                                </a:lnTo>
                                <a:lnTo>
                                  <a:pt x="576402" y="166836"/>
                                </a:lnTo>
                                <a:lnTo>
                                  <a:pt x="576335" y="166835"/>
                                </a:lnTo>
                                <a:lnTo>
                                  <a:pt x="576268" y="166834"/>
                                </a:lnTo>
                                <a:lnTo>
                                  <a:pt x="576201" y="166833"/>
                                </a:lnTo>
                                <a:lnTo>
                                  <a:pt x="576135" y="166833"/>
                                </a:lnTo>
                                <a:lnTo>
                                  <a:pt x="576068" y="166832"/>
                                </a:lnTo>
                                <a:lnTo>
                                  <a:pt x="576001" y="166831"/>
                                </a:lnTo>
                                <a:lnTo>
                                  <a:pt x="575934" y="166830"/>
                                </a:lnTo>
                                <a:lnTo>
                                  <a:pt x="575867" y="166829"/>
                                </a:lnTo>
                                <a:lnTo>
                                  <a:pt x="575801" y="166828"/>
                                </a:lnTo>
                                <a:lnTo>
                                  <a:pt x="575734" y="166827"/>
                                </a:lnTo>
                                <a:lnTo>
                                  <a:pt x="575667" y="166826"/>
                                </a:lnTo>
                                <a:lnTo>
                                  <a:pt x="575600" y="166825"/>
                                </a:lnTo>
                                <a:lnTo>
                                  <a:pt x="575533" y="166824"/>
                                </a:lnTo>
                                <a:lnTo>
                                  <a:pt x="575467" y="166823"/>
                                </a:lnTo>
                                <a:lnTo>
                                  <a:pt x="575400" y="166822"/>
                                </a:lnTo>
                                <a:lnTo>
                                  <a:pt x="575333" y="166821"/>
                                </a:lnTo>
                                <a:lnTo>
                                  <a:pt x="575266" y="166820"/>
                                </a:lnTo>
                                <a:lnTo>
                                  <a:pt x="575199" y="166819"/>
                                </a:lnTo>
                                <a:lnTo>
                                  <a:pt x="575133" y="166818"/>
                                </a:lnTo>
                                <a:lnTo>
                                  <a:pt x="575066" y="166817"/>
                                </a:lnTo>
                                <a:lnTo>
                                  <a:pt x="574999" y="166816"/>
                                </a:lnTo>
                                <a:lnTo>
                                  <a:pt x="574932" y="166815"/>
                                </a:lnTo>
                                <a:lnTo>
                                  <a:pt x="574866" y="166814"/>
                                </a:lnTo>
                                <a:lnTo>
                                  <a:pt x="574799" y="166813"/>
                                </a:lnTo>
                                <a:lnTo>
                                  <a:pt x="574732" y="166812"/>
                                </a:lnTo>
                                <a:lnTo>
                                  <a:pt x="574665" y="166811"/>
                                </a:lnTo>
                                <a:lnTo>
                                  <a:pt x="574598" y="166810"/>
                                </a:lnTo>
                                <a:lnTo>
                                  <a:pt x="574532" y="166809"/>
                                </a:lnTo>
                                <a:lnTo>
                                  <a:pt x="574465" y="166808"/>
                                </a:lnTo>
                                <a:lnTo>
                                  <a:pt x="574398" y="166807"/>
                                </a:lnTo>
                                <a:lnTo>
                                  <a:pt x="574331" y="166806"/>
                                </a:lnTo>
                                <a:lnTo>
                                  <a:pt x="574264" y="166805"/>
                                </a:lnTo>
                                <a:lnTo>
                                  <a:pt x="574198" y="166804"/>
                                </a:lnTo>
                                <a:lnTo>
                                  <a:pt x="574131" y="166803"/>
                                </a:lnTo>
                                <a:lnTo>
                                  <a:pt x="574064" y="166802"/>
                                </a:lnTo>
                                <a:lnTo>
                                  <a:pt x="573997" y="166801"/>
                                </a:lnTo>
                                <a:lnTo>
                                  <a:pt x="573930" y="166800"/>
                                </a:lnTo>
                                <a:lnTo>
                                  <a:pt x="573864" y="166799"/>
                                </a:lnTo>
                                <a:lnTo>
                                  <a:pt x="573797" y="166798"/>
                                </a:lnTo>
                                <a:lnTo>
                                  <a:pt x="573730" y="166797"/>
                                </a:lnTo>
                                <a:lnTo>
                                  <a:pt x="573663" y="166796"/>
                                </a:lnTo>
                                <a:lnTo>
                                  <a:pt x="573596" y="166795"/>
                                </a:lnTo>
                                <a:lnTo>
                                  <a:pt x="573530" y="166794"/>
                                </a:lnTo>
                                <a:lnTo>
                                  <a:pt x="573463" y="166793"/>
                                </a:lnTo>
                                <a:lnTo>
                                  <a:pt x="573396" y="166792"/>
                                </a:lnTo>
                                <a:lnTo>
                                  <a:pt x="573329" y="166791"/>
                                </a:lnTo>
                                <a:lnTo>
                                  <a:pt x="573263" y="166790"/>
                                </a:lnTo>
                                <a:lnTo>
                                  <a:pt x="573196" y="166789"/>
                                </a:lnTo>
                                <a:lnTo>
                                  <a:pt x="573129" y="166788"/>
                                </a:lnTo>
                                <a:lnTo>
                                  <a:pt x="573062" y="166787"/>
                                </a:lnTo>
                                <a:lnTo>
                                  <a:pt x="572995" y="166786"/>
                                </a:lnTo>
                                <a:lnTo>
                                  <a:pt x="572929" y="166785"/>
                                </a:lnTo>
                                <a:lnTo>
                                  <a:pt x="572862" y="166784"/>
                                </a:lnTo>
                                <a:lnTo>
                                  <a:pt x="572795" y="166783"/>
                                </a:lnTo>
                                <a:lnTo>
                                  <a:pt x="572728" y="166782"/>
                                </a:lnTo>
                                <a:lnTo>
                                  <a:pt x="572661" y="166781"/>
                                </a:lnTo>
                                <a:lnTo>
                                  <a:pt x="572595" y="166780"/>
                                </a:lnTo>
                                <a:lnTo>
                                  <a:pt x="572528" y="166779"/>
                                </a:lnTo>
                                <a:lnTo>
                                  <a:pt x="572461" y="166778"/>
                                </a:lnTo>
                                <a:lnTo>
                                  <a:pt x="572394" y="166777"/>
                                </a:lnTo>
                                <a:lnTo>
                                  <a:pt x="572327" y="166776"/>
                                </a:lnTo>
                                <a:lnTo>
                                  <a:pt x="572261" y="166775"/>
                                </a:lnTo>
                                <a:lnTo>
                                  <a:pt x="572194" y="166774"/>
                                </a:lnTo>
                                <a:lnTo>
                                  <a:pt x="572127" y="166773"/>
                                </a:lnTo>
                                <a:lnTo>
                                  <a:pt x="572060" y="166772"/>
                                </a:lnTo>
                                <a:lnTo>
                                  <a:pt x="571994" y="166771"/>
                                </a:lnTo>
                                <a:lnTo>
                                  <a:pt x="571927" y="166770"/>
                                </a:lnTo>
                                <a:lnTo>
                                  <a:pt x="571860" y="166769"/>
                                </a:lnTo>
                                <a:lnTo>
                                  <a:pt x="571793" y="166768"/>
                                </a:lnTo>
                                <a:lnTo>
                                  <a:pt x="571726" y="166767"/>
                                </a:lnTo>
                                <a:lnTo>
                                  <a:pt x="571660" y="166766"/>
                                </a:lnTo>
                                <a:lnTo>
                                  <a:pt x="571593" y="166765"/>
                                </a:lnTo>
                                <a:lnTo>
                                  <a:pt x="571526" y="166764"/>
                                </a:lnTo>
                                <a:lnTo>
                                  <a:pt x="571459" y="166763"/>
                                </a:lnTo>
                                <a:lnTo>
                                  <a:pt x="571392" y="166762"/>
                                </a:lnTo>
                                <a:lnTo>
                                  <a:pt x="571326" y="166761"/>
                                </a:lnTo>
                                <a:lnTo>
                                  <a:pt x="571259" y="166760"/>
                                </a:lnTo>
                                <a:lnTo>
                                  <a:pt x="571192" y="166759"/>
                                </a:lnTo>
                                <a:lnTo>
                                  <a:pt x="571125" y="166758"/>
                                </a:lnTo>
                                <a:lnTo>
                                  <a:pt x="571058" y="166757"/>
                                </a:lnTo>
                                <a:lnTo>
                                  <a:pt x="570992" y="166756"/>
                                </a:lnTo>
                                <a:lnTo>
                                  <a:pt x="570925" y="166755"/>
                                </a:lnTo>
                                <a:lnTo>
                                  <a:pt x="570858" y="166754"/>
                                </a:lnTo>
                                <a:lnTo>
                                  <a:pt x="570791" y="166753"/>
                                </a:lnTo>
                                <a:lnTo>
                                  <a:pt x="570724" y="166752"/>
                                </a:lnTo>
                                <a:lnTo>
                                  <a:pt x="570658" y="166751"/>
                                </a:lnTo>
                                <a:lnTo>
                                  <a:pt x="570591" y="166750"/>
                                </a:lnTo>
                                <a:lnTo>
                                  <a:pt x="570524" y="166749"/>
                                </a:lnTo>
                                <a:lnTo>
                                  <a:pt x="570457" y="166748"/>
                                </a:lnTo>
                                <a:lnTo>
                                  <a:pt x="570391" y="166747"/>
                                </a:lnTo>
                                <a:lnTo>
                                  <a:pt x="570324" y="166746"/>
                                </a:lnTo>
                                <a:lnTo>
                                  <a:pt x="570257" y="166745"/>
                                </a:lnTo>
                                <a:lnTo>
                                  <a:pt x="570190" y="166744"/>
                                </a:lnTo>
                                <a:lnTo>
                                  <a:pt x="570123" y="166743"/>
                                </a:lnTo>
                                <a:lnTo>
                                  <a:pt x="570057" y="166742"/>
                                </a:lnTo>
                                <a:lnTo>
                                  <a:pt x="569990" y="166741"/>
                                </a:lnTo>
                                <a:lnTo>
                                  <a:pt x="569923" y="166740"/>
                                </a:lnTo>
                                <a:lnTo>
                                  <a:pt x="569856" y="166739"/>
                                </a:lnTo>
                                <a:lnTo>
                                  <a:pt x="569789" y="166738"/>
                                </a:lnTo>
                                <a:lnTo>
                                  <a:pt x="569723" y="166737"/>
                                </a:lnTo>
                                <a:lnTo>
                                  <a:pt x="569656" y="166736"/>
                                </a:lnTo>
                                <a:lnTo>
                                  <a:pt x="569589" y="166735"/>
                                </a:lnTo>
                                <a:lnTo>
                                  <a:pt x="569522" y="166734"/>
                                </a:lnTo>
                                <a:lnTo>
                                  <a:pt x="569455" y="166733"/>
                                </a:lnTo>
                                <a:lnTo>
                                  <a:pt x="569389" y="166732"/>
                                </a:lnTo>
                                <a:lnTo>
                                  <a:pt x="569322" y="166731"/>
                                </a:lnTo>
                                <a:lnTo>
                                  <a:pt x="569255" y="166730"/>
                                </a:lnTo>
                                <a:lnTo>
                                  <a:pt x="569188" y="166729"/>
                                </a:lnTo>
                                <a:lnTo>
                                  <a:pt x="569122" y="166728"/>
                                </a:lnTo>
                                <a:lnTo>
                                  <a:pt x="569055" y="166727"/>
                                </a:lnTo>
                                <a:lnTo>
                                  <a:pt x="568988" y="166725"/>
                                </a:lnTo>
                                <a:lnTo>
                                  <a:pt x="568921" y="166724"/>
                                </a:lnTo>
                                <a:lnTo>
                                  <a:pt x="568854" y="166723"/>
                                </a:lnTo>
                                <a:lnTo>
                                  <a:pt x="568788" y="166722"/>
                                </a:lnTo>
                                <a:lnTo>
                                  <a:pt x="568721" y="166721"/>
                                </a:lnTo>
                                <a:lnTo>
                                  <a:pt x="568654" y="166720"/>
                                </a:lnTo>
                                <a:lnTo>
                                  <a:pt x="568587" y="166719"/>
                                </a:lnTo>
                                <a:lnTo>
                                  <a:pt x="568520" y="166718"/>
                                </a:lnTo>
                                <a:lnTo>
                                  <a:pt x="568454" y="166717"/>
                                </a:lnTo>
                                <a:lnTo>
                                  <a:pt x="568387" y="166716"/>
                                </a:lnTo>
                                <a:lnTo>
                                  <a:pt x="568320" y="166715"/>
                                </a:lnTo>
                                <a:lnTo>
                                  <a:pt x="568253" y="166714"/>
                                </a:lnTo>
                                <a:lnTo>
                                  <a:pt x="568186" y="166713"/>
                                </a:lnTo>
                                <a:lnTo>
                                  <a:pt x="568120" y="166712"/>
                                </a:lnTo>
                                <a:lnTo>
                                  <a:pt x="568053" y="166711"/>
                                </a:lnTo>
                                <a:lnTo>
                                  <a:pt x="567986" y="166710"/>
                                </a:lnTo>
                                <a:lnTo>
                                  <a:pt x="567919" y="166709"/>
                                </a:lnTo>
                                <a:lnTo>
                                  <a:pt x="567853" y="166708"/>
                                </a:lnTo>
                                <a:lnTo>
                                  <a:pt x="567786" y="166707"/>
                                </a:lnTo>
                                <a:lnTo>
                                  <a:pt x="567719" y="166706"/>
                                </a:lnTo>
                                <a:lnTo>
                                  <a:pt x="567652" y="166705"/>
                                </a:lnTo>
                                <a:lnTo>
                                  <a:pt x="567585" y="166704"/>
                                </a:lnTo>
                                <a:lnTo>
                                  <a:pt x="567519" y="166703"/>
                                </a:lnTo>
                                <a:lnTo>
                                  <a:pt x="567452" y="166702"/>
                                </a:lnTo>
                                <a:lnTo>
                                  <a:pt x="567385" y="166701"/>
                                </a:lnTo>
                                <a:lnTo>
                                  <a:pt x="567318" y="166700"/>
                                </a:lnTo>
                                <a:lnTo>
                                  <a:pt x="567251" y="166698"/>
                                </a:lnTo>
                                <a:lnTo>
                                  <a:pt x="567185" y="166697"/>
                                </a:lnTo>
                                <a:lnTo>
                                  <a:pt x="567118" y="166696"/>
                                </a:lnTo>
                                <a:lnTo>
                                  <a:pt x="567051" y="166695"/>
                                </a:lnTo>
                                <a:lnTo>
                                  <a:pt x="566984" y="166694"/>
                                </a:lnTo>
                                <a:lnTo>
                                  <a:pt x="566917" y="166693"/>
                                </a:lnTo>
                                <a:lnTo>
                                  <a:pt x="566851" y="166692"/>
                                </a:lnTo>
                                <a:lnTo>
                                  <a:pt x="566784" y="166691"/>
                                </a:lnTo>
                                <a:lnTo>
                                  <a:pt x="566717" y="166690"/>
                                </a:lnTo>
                                <a:lnTo>
                                  <a:pt x="566650" y="166689"/>
                                </a:lnTo>
                                <a:lnTo>
                                  <a:pt x="566583" y="166688"/>
                                </a:lnTo>
                                <a:lnTo>
                                  <a:pt x="566517" y="166687"/>
                                </a:lnTo>
                                <a:lnTo>
                                  <a:pt x="566450" y="166686"/>
                                </a:lnTo>
                                <a:lnTo>
                                  <a:pt x="566383" y="166685"/>
                                </a:lnTo>
                                <a:lnTo>
                                  <a:pt x="566316" y="166684"/>
                                </a:lnTo>
                                <a:lnTo>
                                  <a:pt x="566250" y="166683"/>
                                </a:lnTo>
                                <a:lnTo>
                                  <a:pt x="566183" y="166682"/>
                                </a:lnTo>
                                <a:lnTo>
                                  <a:pt x="566116" y="166681"/>
                                </a:lnTo>
                                <a:lnTo>
                                  <a:pt x="566049" y="166680"/>
                                </a:lnTo>
                                <a:lnTo>
                                  <a:pt x="565982" y="166678"/>
                                </a:lnTo>
                                <a:lnTo>
                                  <a:pt x="565916" y="166677"/>
                                </a:lnTo>
                                <a:lnTo>
                                  <a:pt x="565849" y="166676"/>
                                </a:lnTo>
                                <a:lnTo>
                                  <a:pt x="565782" y="166675"/>
                                </a:lnTo>
                                <a:lnTo>
                                  <a:pt x="565715" y="166674"/>
                                </a:lnTo>
                                <a:lnTo>
                                  <a:pt x="565648" y="166673"/>
                                </a:lnTo>
                                <a:lnTo>
                                  <a:pt x="565582" y="166672"/>
                                </a:lnTo>
                                <a:lnTo>
                                  <a:pt x="565515" y="166671"/>
                                </a:lnTo>
                                <a:lnTo>
                                  <a:pt x="565448" y="166670"/>
                                </a:lnTo>
                                <a:lnTo>
                                  <a:pt x="565381" y="166669"/>
                                </a:lnTo>
                                <a:lnTo>
                                  <a:pt x="565314" y="166668"/>
                                </a:lnTo>
                                <a:lnTo>
                                  <a:pt x="565248" y="166667"/>
                                </a:lnTo>
                                <a:lnTo>
                                  <a:pt x="565181" y="166666"/>
                                </a:lnTo>
                                <a:lnTo>
                                  <a:pt x="565114" y="166665"/>
                                </a:lnTo>
                                <a:lnTo>
                                  <a:pt x="565047" y="166664"/>
                                </a:lnTo>
                                <a:lnTo>
                                  <a:pt x="564981" y="166663"/>
                                </a:lnTo>
                                <a:lnTo>
                                  <a:pt x="564914" y="166661"/>
                                </a:lnTo>
                                <a:lnTo>
                                  <a:pt x="564847" y="166660"/>
                                </a:lnTo>
                                <a:lnTo>
                                  <a:pt x="564780" y="166659"/>
                                </a:lnTo>
                                <a:lnTo>
                                  <a:pt x="564713" y="166658"/>
                                </a:lnTo>
                                <a:lnTo>
                                  <a:pt x="564647" y="166657"/>
                                </a:lnTo>
                                <a:lnTo>
                                  <a:pt x="564580" y="166656"/>
                                </a:lnTo>
                                <a:lnTo>
                                  <a:pt x="564513" y="166655"/>
                                </a:lnTo>
                                <a:lnTo>
                                  <a:pt x="564446" y="166654"/>
                                </a:lnTo>
                                <a:lnTo>
                                  <a:pt x="564379" y="166653"/>
                                </a:lnTo>
                                <a:lnTo>
                                  <a:pt x="564313" y="166652"/>
                                </a:lnTo>
                                <a:lnTo>
                                  <a:pt x="564246" y="166651"/>
                                </a:lnTo>
                                <a:lnTo>
                                  <a:pt x="564179" y="166650"/>
                                </a:lnTo>
                                <a:lnTo>
                                  <a:pt x="564112" y="166649"/>
                                </a:lnTo>
                                <a:lnTo>
                                  <a:pt x="564045" y="166648"/>
                                </a:lnTo>
                                <a:lnTo>
                                  <a:pt x="563979" y="166646"/>
                                </a:lnTo>
                                <a:lnTo>
                                  <a:pt x="563912" y="166645"/>
                                </a:lnTo>
                                <a:lnTo>
                                  <a:pt x="563845" y="166644"/>
                                </a:lnTo>
                                <a:lnTo>
                                  <a:pt x="563778" y="166643"/>
                                </a:lnTo>
                                <a:lnTo>
                                  <a:pt x="563711" y="166642"/>
                                </a:lnTo>
                                <a:lnTo>
                                  <a:pt x="563645" y="166641"/>
                                </a:lnTo>
                                <a:lnTo>
                                  <a:pt x="563578" y="166640"/>
                                </a:lnTo>
                                <a:lnTo>
                                  <a:pt x="563511" y="166639"/>
                                </a:lnTo>
                                <a:lnTo>
                                  <a:pt x="563444" y="166638"/>
                                </a:lnTo>
                                <a:lnTo>
                                  <a:pt x="563378" y="166637"/>
                                </a:lnTo>
                                <a:lnTo>
                                  <a:pt x="563311" y="166636"/>
                                </a:lnTo>
                                <a:lnTo>
                                  <a:pt x="563244" y="166635"/>
                                </a:lnTo>
                                <a:lnTo>
                                  <a:pt x="563177" y="166634"/>
                                </a:lnTo>
                                <a:lnTo>
                                  <a:pt x="563110" y="166632"/>
                                </a:lnTo>
                                <a:lnTo>
                                  <a:pt x="563044" y="166631"/>
                                </a:lnTo>
                                <a:lnTo>
                                  <a:pt x="562977" y="166630"/>
                                </a:lnTo>
                                <a:lnTo>
                                  <a:pt x="562910" y="166629"/>
                                </a:lnTo>
                                <a:lnTo>
                                  <a:pt x="562843" y="166628"/>
                                </a:lnTo>
                                <a:lnTo>
                                  <a:pt x="562776" y="166627"/>
                                </a:lnTo>
                                <a:lnTo>
                                  <a:pt x="562710" y="166626"/>
                                </a:lnTo>
                                <a:lnTo>
                                  <a:pt x="562643" y="166625"/>
                                </a:lnTo>
                                <a:lnTo>
                                  <a:pt x="562576" y="166624"/>
                                </a:lnTo>
                                <a:lnTo>
                                  <a:pt x="562509" y="166623"/>
                                </a:lnTo>
                                <a:lnTo>
                                  <a:pt x="562442" y="166622"/>
                                </a:lnTo>
                                <a:lnTo>
                                  <a:pt x="562376" y="166620"/>
                                </a:lnTo>
                                <a:lnTo>
                                  <a:pt x="562309" y="166619"/>
                                </a:lnTo>
                                <a:lnTo>
                                  <a:pt x="562242" y="166618"/>
                                </a:lnTo>
                                <a:lnTo>
                                  <a:pt x="562175" y="166617"/>
                                </a:lnTo>
                                <a:lnTo>
                                  <a:pt x="562109" y="166616"/>
                                </a:lnTo>
                                <a:lnTo>
                                  <a:pt x="562042" y="166615"/>
                                </a:lnTo>
                                <a:lnTo>
                                  <a:pt x="561975" y="166614"/>
                                </a:lnTo>
                                <a:lnTo>
                                  <a:pt x="561908" y="166613"/>
                                </a:lnTo>
                                <a:lnTo>
                                  <a:pt x="561841" y="166612"/>
                                </a:lnTo>
                                <a:lnTo>
                                  <a:pt x="561775" y="166611"/>
                                </a:lnTo>
                                <a:lnTo>
                                  <a:pt x="561708" y="166610"/>
                                </a:lnTo>
                                <a:lnTo>
                                  <a:pt x="561641" y="166608"/>
                                </a:lnTo>
                                <a:lnTo>
                                  <a:pt x="561574" y="166607"/>
                                </a:lnTo>
                                <a:lnTo>
                                  <a:pt x="561507" y="166606"/>
                                </a:lnTo>
                                <a:lnTo>
                                  <a:pt x="561441" y="166605"/>
                                </a:lnTo>
                                <a:lnTo>
                                  <a:pt x="561374" y="166604"/>
                                </a:lnTo>
                                <a:lnTo>
                                  <a:pt x="561307" y="166603"/>
                                </a:lnTo>
                                <a:lnTo>
                                  <a:pt x="561240" y="166602"/>
                                </a:lnTo>
                                <a:lnTo>
                                  <a:pt x="561173" y="166601"/>
                                </a:lnTo>
                                <a:lnTo>
                                  <a:pt x="561107" y="166600"/>
                                </a:lnTo>
                                <a:lnTo>
                                  <a:pt x="561040" y="166599"/>
                                </a:lnTo>
                                <a:lnTo>
                                  <a:pt x="560973" y="166597"/>
                                </a:lnTo>
                                <a:lnTo>
                                  <a:pt x="560906" y="166596"/>
                                </a:lnTo>
                                <a:lnTo>
                                  <a:pt x="560840" y="166595"/>
                                </a:lnTo>
                                <a:lnTo>
                                  <a:pt x="560773" y="166594"/>
                                </a:lnTo>
                                <a:lnTo>
                                  <a:pt x="560706" y="166593"/>
                                </a:lnTo>
                                <a:lnTo>
                                  <a:pt x="560639" y="166592"/>
                                </a:lnTo>
                                <a:lnTo>
                                  <a:pt x="560572" y="166591"/>
                                </a:lnTo>
                                <a:lnTo>
                                  <a:pt x="560506" y="166590"/>
                                </a:lnTo>
                                <a:lnTo>
                                  <a:pt x="560439" y="166589"/>
                                </a:lnTo>
                                <a:lnTo>
                                  <a:pt x="560372" y="166587"/>
                                </a:lnTo>
                                <a:lnTo>
                                  <a:pt x="560305" y="166586"/>
                                </a:lnTo>
                                <a:lnTo>
                                  <a:pt x="560238" y="166585"/>
                                </a:lnTo>
                                <a:lnTo>
                                  <a:pt x="560172" y="166584"/>
                                </a:lnTo>
                                <a:lnTo>
                                  <a:pt x="560105" y="166583"/>
                                </a:lnTo>
                                <a:lnTo>
                                  <a:pt x="560038" y="166582"/>
                                </a:lnTo>
                                <a:lnTo>
                                  <a:pt x="559971" y="166581"/>
                                </a:lnTo>
                                <a:lnTo>
                                  <a:pt x="559904" y="166580"/>
                                </a:lnTo>
                                <a:lnTo>
                                  <a:pt x="559838" y="166579"/>
                                </a:lnTo>
                                <a:lnTo>
                                  <a:pt x="559771" y="166577"/>
                                </a:lnTo>
                                <a:lnTo>
                                  <a:pt x="559704" y="166576"/>
                                </a:lnTo>
                                <a:lnTo>
                                  <a:pt x="559637" y="166575"/>
                                </a:lnTo>
                                <a:lnTo>
                                  <a:pt x="559570" y="166574"/>
                                </a:lnTo>
                                <a:lnTo>
                                  <a:pt x="559504" y="166573"/>
                                </a:lnTo>
                                <a:lnTo>
                                  <a:pt x="559437" y="166572"/>
                                </a:lnTo>
                                <a:lnTo>
                                  <a:pt x="559370" y="166571"/>
                                </a:lnTo>
                                <a:lnTo>
                                  <a:pt x="559303" y="166570"/>
                                </a:lnTo>
                                <a:lnTo>
                                  <a:pt x="559237" y="166568"/>
                                </a:lnTo>
                                <a:lnTo>
                                  <a:pt x="559170" y="166567"/>
                                </a:lnTo>
                                <a:lnTo>
                                  <a:pt x="559103" y="166566"/>
                                </a:lnTo>
                                <a:lnTo>
                                  <a:pt x="559036" y="166565"/>
                                </a:lnTo>
                                <a:lnTo>
                                  <a:pt x="558969" y="166564"/>
                                </a:lnTo>
                                <a:lnTo>
                                  <a:pt x="558903" y="166563"/>
                                </a:lnTo>
                                <a:lnTo>
                                  <a:pt x="558836" y="166562"/>
                                </a:lnTo>
                                <a:lnTo>
                                  <a:pt x="558769" y="166561"/>
                                </a:lnTo>
                                <a:lnTo>
                                  <a:pt x="558702" y="166559"/>
                                </a:lnTo>
                                <a:lnTo>
                                  <a:pt x="558635" y="166558"/>
                                </a:lnTo>
                                <a:lnTo>
                                  <a:pt x="558569" y="166557"/>
                                </a:lnTo>
                                <a:lnTo>
                                  <a:pt x="558502" y="166556"/>
                                </a:lnTo>
                                <a:lnTo>
                                  <a:pt x="558435" y="166555"/>
                                </a:lnTo>
                                <a:lnTo>
                                  <a:pt x="558368" y="166554"/>
                                </a:lnTo>
                                <a:lnTo>
                                  <a:pt x="558301" y="166553"/>
                                </a:lnTo>
                                <a:lnTo>
                                  <a:pt x="558235" y="166552"/>
                                </a:lnTo>
                                <a:lnTo>
                                  <a:pt x="558168" y="166550"/>
                                </a:lnTo>
                                <a:lnTo>
                                  <a:pt x="558101" y="166549"/>
                                </a:lnTo>
                                <a:lnTo>
                                  <a:pt x="558034" y="166548"/>
                                </a:lnTo>
                                <a:lnTo>
                                  <a:pt x="557968" y="166547"/>
                                </a:lnTo>
                                <a:lnTo>
                                  <a:pt x="557901" y="166546"/>
                                </a:lnTo>
                                <a:lnTo>
                                  <a:pt x="557834" y="166545"/>
                                </a:lnTo>
                                <a:lnTo>
                                  <a:pt x="557767" y="166544"/>
                                </a:lnTo>
                                <a:lnTo>
                                  <a:pt x="557700" y="166543"/>
                                </a:lnTo>
                                <a:lnTo>
                                  <a:pt x="557634" y="166541"/>
                                </a:lnTo>
                                <a:lnTo>
                                  <a:pt x="557567" y="166540"/>
                                </a:lnTo>
                                <a:lnTo>
                                  <a:pt x="557500" y="166539"/>
                                </a:lnTo>
                                <a:lnTo>
                                  <a:pt x="557433" y="166538"/>
                                </a:lnTo>
                                <a:lnTo>
                                  <a:pt x="557366" y="166537"/>
                                </a:lnTo>
                                <a:lnTo>
                                  <a:pt x="557300" y="166536"/>
                                </a:lnTo>
                                <a:lnTo>
                                  <a:pt x="557233" y="166535"/>
                                </a:lnTo>
                                <a:lnTo>
                                  <a:pt x="557166" y="166533"/>
                                </a:lnTo>
                                <a:lnTo>
                                  <a:pt x="557099" y="166532"/>
                                </a:lnTo>
                                <a:lnTo>
                                  <a:pt x="557032" y="166531"/>
                                </a:lnTo>
                                <a:lnTo>
                                  <a:pt x="556966" y="166530"/>
                                </a:lnTo>
                                <a:lnTo>
                                  <a:pt x="556899" y="166529"/>
                                </a:lnTo>
                                <a:lnTo>
                                  <a:pt x="556832" y="166528"/>
                                </a:lnTo>
                                <a:lnTo>
                                  <a:pt x="556765" y="166527"/>
                                </a:lnTo>
                                <a:lnTo>
                                  <a:pt x="556698" y="166525"/>
                                </a:lnTo>
                                <a:lnTo>
                                  <a:pt x="556632" y="166524"/>
                                </a:lnTo>
                                <a:lnTo>
                                  <a:pt x="556565" y="166523"/>
                                </a:lnTo>
                                <a:lnTo>
                                  <a:pt x="556498" y="166522"/>
                                </a:lnTo>
                                <a:lnTo>
                                  <a:pt x="556431" y="166521"/>
                                </a:lnTo>
                                <a:lnTo>
                                  <a:pt x="556365" y="166520"/>
                                </a:lnTo>
                                <a:lnTo>
                                  <a:pt x="556298" y="166519"/>
                                </a:lnTo>
                                <a:lnTo>
                                  <a:pt x="556231" y="166517"/>
                                </a:lnTo>
                                <a:lnTo>
                                  <a:pt x="556164" y="166516"/>
                                </a:lnTo>
                                <a:lnTo>
                                  <a:pt x="556097" y="166515"/>
                                </a:lnTo>
                                <a:lnTo>
                                  <a:pt x="556031" y="166514"/>
                                </a:lnTo>
                                <a:lnTo>
                                  <a:pt x="555964" y="166513"/>
                                </a:lnTo>
                                <a:lnTo>
                                  <a:pt x="555897" y="166512"/>
                                </a:lnTo>
                                <a:lnTo>
                                  <a:pt x="555830" y="166510"/>
                                </a:lnTo>
                                <a:lnTo>
                                  <a:pt x="555763" y="166509"/>
                                </a:lnTo>
                                <a:lnTo>
                                  <a:pt x="555697" y="166508"/>
                                </a:lnTo>
                                <a:lnTo>
                                  <a:pt x="555630" y="166507"/>
                                </a:lnTo>
                                <a:lnTo>
                                  <a:pt x="555563" y="166506"/>
                                </a:lnTo>
                                <a:lnTo>
                                  <a:pt x="555496" y="166505"/>
                                </a:lnTo>
                                <a:lnTo>
                                  <a:pt x="555429" y="166504"/>
                                </a:lnTo>
                                <a:lnTo>
                                  <a:pt x="555363" y="166502"/>
                                </a:lnTo>
                                <a:lnTo>
                                  <a:pt x="555296" y="166501"/>
                                </a:lnTo>
                                <a:lnTo>
                                  <a:pt x="555229" y="166500"/>
                                </a:lnTo>
                                <a:lnTo>
                                  <a:pt x="555162" y="166499"/>
                                </a:lnTo>
                                <a:lnTo>
                                  <a:pt x="555096" y="166498"/>
                                </a:lnTo>
                                <a:lnTo>
                                  <a:pt x="555029" y="166497"/>
                                </a:lnTo>
                                <a:lnTo>
                                  <a:pt x="554962" y="166495"/>
                                </a:lnTo>
                                <a:lnTo>
                                  <a:pt x="554895" y="166494"/>
                                </a:lnTo>
                                <a:lnTo>
                                  <a:pt x="554828" y="166493"/>
                                </a:lnTo>
                                <a:lnTo>
                                  <a:pt x="554762" y="166492"/>
                                </a:lnTo>
                                <a:lnTo>
                                  <a:pt x="554695" y="166491"/>
                                </a:lnTo>
                                <a:lnTo>
                                  <a:pt x="554628" y="166490"/>
                                </a:lnTo>
                                <a:lnTo>
                                  <a:pt x="554561" y="166488"/>
                                </a:lnTo>
                                <a:lnTo>
                                  <a:pt x="554494" y="166487"/>
                                </a:lnTo>
                                <a:lnTo>
                                  <a:pt x="554428" y="166486"/>
                                </a:lnTo>
                                <a:lnTo>
                                  <a:pt x="554361" y="166485"/>
                                </a:lnTo>
                                <a:lnTo>
                                  <a:pt x="554294" y="166484"/>
                                </a:lnTo>
                                <a:lnTo>
                                  <a:pt x="554227" y="166483"/>
                                </a:lnTo>
                                <a:lnTo>
                                  <a:pt x="554160" y="166481"/>
                                </a:lnTo>
                                <a:lnTo>
                                  <a:pt x="554094" y="166480"/>
                                </a:lnTo>
                                <a:lnTo>
                                  <a:pt x="554027" y="166479"/>
                                </a:lnTo>
                                <a:lnTo>
                                  <a:pt x="553960" y="166478"/>
                                </a:lnTo>
                                <a:lnTo>
                                  <a:pt x="553893" y="166477"/>
                                </a:lnTo>
                                <a:lnTo>
                                  <a:pt x="553826" y="166476"/>
                                </a:lnTo>
                                <a:lnTo>
                                  <a:pt x="553760" y="166474"/>
                                </a:lnTo>
                                <a:lnTo>
                                  <a:pt x="553693" y="166473"/>
                                </a:lnTo>
                                <a:lnTo>
                                  <a:pt x="553626" y="166472"/>
                                </a:lnTo>
                                <a:lnTo>
                                  <a:pt x="553559" y="166471"/>
                                </a:lnTo>
                                <a:lnTo>
                                  <a:pt x="553493" y="166470"/>
                                </a:lnTo>
                                <a:lnTo>
                                  <a:pt x="553426" y="166469"/>
                                </a:lnTo>
                                <a:lnTo>
                                  <a:pt x="553359" y="166467"/>
                                </a:lnTo>
                                <a:lnTo>
                                  <a:pt x="553292" y="166466"/>
                                </a:lnTo>
                                <a:lnTo>
                                  <a:pt x="553225" y="166465"/>
                                </a:lnTo>
                                <a:lnTo>
                                  <a:pt x="553159" y="166464"/>
                                </a:lnTo>
                                <a:lnTo>
                                  <a:pt x="553092" y="166463"/>
                                </a:lnTo>
                                <a:lnTo>
                                  <a:pt x="553025" y="166461"/>
                                </a:lnTo>
                                <a:lnTo>
                                  <a:pt x="552958" y="166460"/>
                                </a:lnTo>
                                <a:lnTo>
                                  <a:pt x="552891" y="166459"/>
                                </a:lnTo>
                                <a:lnTo>
                                  <a:pt x="552825" y="166458"/>
                                </a:lnTo>
                                <a:lnTo>
                                  <a:pt x="552758" y="166457"/>
                                </a:lnTo>
                                <a:lnTo>
                                  <a:pt x="552691" y="166456"/>
                                </a:lnTo>
                                <a:lnTo>
                                  <a:pt x="552624" y="166454"/>
                                </a:lnTo>
                                <a:lnTo>
                                  <a:pt x="552557" y="166453"/>
                                </a:lnTo>
                                <a:lnTo>
                                  <a:pt x="552491" y="166452"/>
                                </a:lnTo>
                                <a:lnTo>
                                  <a:pt x="552424" y="166451"/>
                                </a:lnTo>
                                <a:lnTo>
                                  <a:pt x="552357" y="166450"/>
                                </a:lnTo>
                                <a:lnTo>
                                  <a:pt x="552290" y="166448"/>
                                </a:lnTo>
                                <a:lnTo>
                                  <a:pt x="552224" y="166447"/>
                                </a:lnTo>
                                <a:lnTo>
                                  <a:pt x="552157" y="166446"/>
                                </a:lnTo>
                                <a:lnTo>
                                  <a:pt x="552090" y="166445"/>
                                </a:lnTo>
                                <a:lnTo>
                                  <a:pt x="552023" y="166444"/>
                                </a:lnTo>
                                <a:lnTo>
                                  <a:pt x="551956" y="166442"/>
                                </a:lnTo>
                                <a:lnTo>
                                  <a:pt x="551890" y="166441"/>
                                </a:lnTo>
                                <a:lnTo>
                                  <a:pt x="551823" y="166440"/>
                                </a:lnTo>
                                <a:lnTo>
                                  <a:pt x="551756" y="166439"/>
                                </a:lnTo>
                                <a:lnTo>
                                  <a:pt x="551689" y="166438"/>
                                </a:lnTo>
                                <a:lnTo>
                                  <a:pt x="551622" y="166436"/>
                                </a:lnTo>
                                <a:lnTo>
                                  <a:pt x="551556" y="166435"/>
                                </a:lnTo>
                                <a:lnTo>
                                  <a:pt x="551489" y="166434"/>
                                </a:lnTo>
                                <a:lnTo>
                                  <a:pt x="551422" y="166433"/>
                                </a:lnTo>
                                <a:lnTo>
                                  <a:pt x="551355" y="166432"/>
                                </a:lnTo>
                                <a:lnTo>
                                  <a:pt x="551288" y="166430"/>
                                </a:lnTo>
                                <a:lnTo>
                                  <a:pt x="551222" y="166429"/>
                                </a:lnTo>
                                <a:lnTo>
                                  <a:pt x="551155" y="166428"/>
                                </a:lnTo>
                                <a:lnTo>
                                  <a:pt x="551088" y="166427"/>
                                </a:lnTo>
                                <a:lnTo>
                                  <a:pt x="551021" y="166426"/>
                                </a:lnTo>
                                <a:lnTo>
                                  <a:pt x="550955" y="166424"/>
                                </a:lnTo>
                                <a:lnTo>
                                  <a:pt x="550888" y="166423"/>
                                </a:lnTo>
                                <a:lnTo>
                                  <a:pt x="550821" y="166422"/>
                                </a:lnTo>
                                <a:lnTo>
                                  <a:pt x="550754" y="166421"/>
                                </a:lnTo>
                                <a:lnTo>
                                  <a:pt x="550687" y="166420"/>
                                </a:lnTo>
                                <a:lnTo>
                                  <a:pt x="550621" y="166418"/>
                                </a:lnTo>
                                <a:lnTo>
                                  <a:pt x="550554" y="166417"/>
                                </a:lnTo>
                                <a:lnTo>
                                  <a:pt x="550487" y="166416"/>
                                </a:lnTo>
                                <a:lnTo>
                                  <a:pt x="550420" y="166415"/>
                                </a:lnTo>
                                <a:lnTo>
                                  <a:pt x="550353" y="166414"/>
                                </a:lnTo>
                                <a:lnTo>
                                  <a:pt x="550287" y="166412"/>
                                </a:lnTo>
                                <a:lnTo>
                                  <a:pt x="550220" y="166411"/>
                                </a:lnTo>
                                <a:lnTo>
                                  <a:pt x="550153" y="166410"/>
                                </a:lnTo>
                                <a:lnTo>
                                  <a:pt x="550086" y="166409"/>
                                </a:lnTo>
                                <a:lnTo>
                                  <a:pt x="550019" y="166408"/>
                                </a:lnTo>
                                <a:lnTo>
                                  <a:pt x="549953" y="166406"/>
                                </a:lnTo>
                                <a:lnTo>
                                  <a:pt x="549886" y="166405"/>
                                </a:lnTo>
                                <a:lnTo>
                                  <a:pt x="549819" y="166404"/>
                                </a:lnTo>
                                <a:lnTo>
                                  <a:pt x="549752" y="166403"/>
                                </a:lnTo>
                                <a:lnTo>
                                  <a:pt x="549685" y="166402"/>
                                </a:lnTo>
                                <a:lnTo>
                                  <a:pt x="549619" y="166400"/>
                                </a:lnTo>
                                <a:lnTo>
                                  <a:pt x="549552" y="166399"/>
                                </a:lnTo>
                                <a:lnTo>
                                  <a:pt x="549485" y="166398"/>
                                </a:lnTo>
                                <a:lnTo>
                                  <a:pt x="549418" y="166397"/>
                                </a:lnTo>
                                <a:lnTo>
                                  <a:pt x="549352" y="166395"/>
                                </a:lnTo>
                                <a:lnTo>
                                  <a:pt x="549285" y="166394"/>
                                </a:lnTo>
                                <a:lnTo>
                                  <a:pt x="549218" y="166393"/>
                                </a:lnTo>
                                <a:lnTo>
                                  <a:pt x="549151" y="166392"/>
                                </a:lnTo>
                                <a:lnTo>
                                  <a:pt x="549084" y="166391"/>
                                </a:lnTo>
                                <a:lnTo>
                                  <a:pt x="549018" y="166389"/>
                                </a:lnTo>
                                <a:lnTo>
                                  <a:pt x="548951" y="166388"/>
                                </a:lnTo>
                                <a:lnTo>
                                  <a:pt x="548884" y="166387"/>
                                </a:lnTo>
                                <a:lnTo>
                                  <a:pt x="548817" y="166386"/>
                                </a:lnTo>
                                <a:lnTo>
                                  <a:pt x="548750" y="166384"/>
                                </a:lnTo>
                                <a:lnTo>
                                  <a:pt x="548684" y="166383"/>
                                </a:lnTo>
                                <a:lnTo>
                                  <a:pt x="548617" y="166382"/>
                                </a:lnTo>
                                <a:lnTo>
                                  <a:pt x="548550" y="166381"/>
                                </a:lnTo>
                                <a:lnTo>
                                  <a:pt x="548483" y="166380"/>
                                </a:lnTo>
                                <a:lnTo>
                                  <a:pt x="548416" y="166378"/>
                                </a:lnTo>
                                <a:lnTo>
                                  <a:pt x="548350" y="166377"/>
                                </a:lnTo>
                                <a:lnTo>
                                  <a:pt x="548283" y="166376"/>
                                </a:lnTo>
                                <a:lnTo>
                                  <a:pt x="548216" y="166375"/>
                                </a:lnTo>
                                <a:lnTo>
                                  <a:pt x="548149" y="166373"/>
                                </a:lnTo>
                                <a:lnTo>
                                  <a:pt x="548083" y="166372"/>
                                </a:lnTo>
                                <a:lnTo>
                                  <a:pt x="548016" y="166371"/>
                                </a:lnTo>
                                <a:lnTo>
                                  <a:pt x="547949" y="166370"/>
                                </a:lnTo>
                                <a:lnTo>
                                  <a:pt x="547882" y="166368"/>
                                </a:lnTo>
                                <a:lnTo>
                                  <a:pt x="547815" y="166367"/>
                                </a:lnTo>
                                <a:lnTo>
                                  <a:pt x="547749" y="166366"/>
                                </a:lnTo>
                                <a:lnTo>
                                  <a:pt x="547682" y="166365"/>
                                </a:lnTo>
                                <a:lnTo>
                                  <a:pt x="547615" y="166363"/>
                                </a:lnTo>
                                <a:lnTo>
                                  <a:pt x="547548" y="166362"/>
                                </a:lnTo>
                                <a:lnTo>
                                  <a:pt x="547481" y="166361"/>
                                </a:lnTo>
                                <a:lnTo>
                                  <a:pt x="547415" y="166360"/>
                                </a:lnTo>
                                <a:lnTo>
                                  <a:pt x="547348" y="166359"/>
                                </a:lnTo>
                                <a:lnTo>
                                  <a:pt x="547281" y="166357"/>
                                </a:lnTo>
                                <a:lnTo>
                                  <a:pt x="547214" y="166356"/>
                                </a:lnTo>
                                <a:lnTo>
                                  <a:pt x="547147" y="166355"/>
                                </a:lnTo>
                                <a:lnTo>
                                  <a:pt x="547081" y="166354"/>
                                </a:lnTo>
                                <a:lnTo>
                                  <a:pt x="547014" y="166352"/>
                                </a:lnTo>
                                <a:lnTo>
                                  <a:pt x="546947" y="166351"/>
                                </a:lnTo>
                                <a:lnTo>
                                  <a:pt x="546880" y="166350"/>
                                </a:lnTo>
                                <a:lnTo>
                                  <a:pt x="546813" y="166349"/>
                                </a:lnTo>
                                <a:lnTo>
                                  <a:pt x="546747" y="166347"/>
                                </a:lnTo>
                                <a:lnTo>
                                  <a:pt x="546680" y="166346"/>
                                </a:lnTo>
                                <a:lnTo>
                                  <a:pt x="546613" y="166345"/>
                                </a:lnTo>
                                <a:lnTo>
                                  <a:pt x="546546" y="166344"/>
                                </a:lnTo>
                                <a:lnTo>
                                  <a:pt x="546480" y="166342"/>
                                </a:lnTo>
                                <a:lnTo>
                                  <a:pt x="546413" y="166341"/>
                                </a:lnTo>
                                <a:lnTo>
                                  <a:pt x="546346" y="166340"/>
                                </a:lnTo>
                                <a:lnTo>
                                  <a:pt x="546279" y="166339"/>
                                </a:lnTo>
                                <a:lnTo>
                                  <a:pt x="546212" y="166337"/>
                                </a:lnTo>
                                <a:lnTo>
                                  <a:pt x="546146" y="166336"/>
                                </a:lnTo>
                                <a:lnTo>
                                  <a:pt x="546079" y="166335"/>
                                </a:lnTo>
                                <a:lnTo>
                                  <a:pt x="546012" y="166334"/>
                                </a:lnTo>
                                <a:lnTo>
                                  <a:pt x="545945" y="166332"/>
                                </a:lnTo>
                                <a:lnTo>
                                  <a:pt x="545878" y="166331"/>
                                </a:lnTo>
                                <a:lnTo>
                                  <a:pt x="545812" y="166330"/>
                                </a:lnTo>
                                <a:lnTo>
                                  <a:pt x="545745" y="166329"/>
                                </a:lnTo>
                                <a:lnTo>
                                  <a:pt x="545678" y="166327"/>
                                </a:lnTo>
                                <a:lnTo>
                                  <a:pt x="545611" y="166326"/>
                                </a:lnTo>
                                <a:lnTo>
                                  <a:pt x="545544" y="166325"/>
                                </a:lnTo>
                                <a:lnTo>
                                  <a:pt x="545478" y="166324"/>
                                </a:lnTo>
                                <a:lnTo>
                                  <a:pt x="545411" y="166322"/>
                                </a:lnTo>
                                <a:lnTo>
                                  <a:pt x="545344" y="166321"/>
                                </a:lnTo>
                                <a:lnTo>
                                  <a:pt x="545277" y="166320"/>
                                </a:lnTo>
                                <a:lnTo>
                                  <a:pt x="545211" y="166318"/>
                                </a:lnTo>
                                <a:lnTo>
                                  <a:pt x="545144" y="166317"/>
                                </a:lnTo>
                                <a:lnTo>
                                  <a:pt x="545077" y="166316"/>
                                </a:lnTo>
                                <a:lnTo>
                                  <a:pt x="545010" y="166315"/>
                                </a:lnTo>
                                <a:lnTo>
                                  <a:pt x="544943" y="166313"/>
                                </a:lnTo>
                                <a:lnTo>
                                  <a:pt x="544877" y="166312"/>
                                </a:lnTo>
                                <a:lnTo>
                                  <a:pt x="544810" y="166311"/>
                                </a:lnTo>
                                <a:lnTo>
                                  <a:pt x="544743" y="166310"/>
                                </a:lnTo>
                                <a:lnTo>
                                  <a:pt x="544676" y="166308"/>
                                </a:lnTo>
                                <a:lnTo>
                                  <a:pt x="544609" y="166307"/>
                                </a:lnTo>
                                <a:lnTo>
                                  <a:pt x="544543" y="166306"/>
                                </a:lnTo>
                                <a:lnTo>
                                  <a:pt x="544476" y="166305"/>
                                </a:lnTo>
                                <a:lnTo>
                                  <a:pt x="544409" y="166303"/>
                                </a:lnTo>
                                <a:lnTo>
                                  <a:pt x="544342" y="166302"/>
                                </a:lnTo>
                                <a:lnTo>
                                  <a:pt x="544275" y="166301"/>
                                </a:lnTo>
                                <a:lnTo>
                                  <a:pt x="544209" y="166299"/>
                                </a:lnTo>
                                <a:lnTo>
                                  <a:pt x="544142" y="166298"/>
                                </a:lnTo>
                                <a:lnTo>
                                  <a:pt x="544075" y="166297"/>
                                </a:lnTo>
                                <a:lnTo>
                                  <a:pt x="544008" y="166296"/>
                                </a:lnTo>
                                <a:lnTo>
                                  <a:pt x="543942" y="166294"/>
                                </a:lnTo>
                                <a:lnTo>
                                  <a:pt x="543875" y="166293"/>
                                </a:lnTo>
                                <a:lnTo>
                                  <a:pt x="543808" y="166292"/>
                                </a:lnTo>
                                <a:lnTo>
                                  <a:pt x="543741" y="166291"/>
                                </a:lnTo>
                                <a:lnTo>
                                  <a:pt x="543674" y="166289"/>
                                </a:lnTo>
                                <a:lnTo>
                                  <a:pt x="543608" y="166288"/>
                                </a:lnTo>
                                <a:lnTo>
                                  <a:pt x="543541" y="166287"/>
                                </a:lnTo>
                                <a:lnTo>
                                  <a:pt x="543474" y="166285"/>
                                </a:lnTo>
                                <a:lnTo>
                                  <a:pt x="543407" y="166284"/>
                                </a:lnTo>
                                <a:lnTo>
                                  <a:pt x="543340" y="166283"/>
                                </a:lnTo>
                                <a:lnTo>
                                  <a:pt x="543274" y="166282"/>
                                </a:lnTo>
                                <a:lnTo>
                                  <a:pt x="543207" y="166280"/>
                                </a:lnTo>
                                <a:lnTo>
                                  <a:pt x="543140" y="166279"/>
                                </a:lnTo>
                                <a:lnTo>
                                  <a:pt x="543073" y="166278"/>
                                </a:lnTo>
                                <a:lnTo>
                                  <a:pt x="543006" y="166276"/>
                                </a:lnTo>
                                <a:lnTo>
                                  <a:pt x="542940" y="166275"/>
                                </a:lnTo>
                                <a:lnTo>
                                  <a:pt x="542873" y="166274"/>
                                </a:lnTo>
                                <a:lnTo>
                                  <a:pt x="542806" y="166273"/>
                                </a:lnTo>
                                <a:lnTo>
                                  <a:pt x="542739" y="166271"/>
                                </a:lnTo>
                                <a:lnTo>
                                  <a:pt x="542672" y="166270"/>
                                </a:lnTo>
                                <a:lnTo>
                                  <a:pt x="542606" y="166269"/>
                                </a:lnTo>
                                <a:lnTo>
                                  <a:pt x="542539" y="166267"/>
                                </a:lnTo>
                                <a:lnTo>
                                  <a:pt x="542472" y="166266"/>
                                </a:lnTo>
                                <a:lnTo>
                                  <a:pt x="542405" y="166265"/>
                                </a:lnTo>
                                <a:lnTo>
                                  <a:pt x="542339" y="166264"/>
                                </a:lnTo>
                                <a:lnTo>
                                  <a:pt x="542272" y="166262"/>
                                </a:lnTo>
                                <a:lnTo>
                                  <a:pt x="542205" y="166261"/>
                                </a:lnTo>
                                <a:lnTo>
                                  <a:pt x="542138" y="166260"/>
                                </a:lnTo>
                                <a:lnTo>
                                  <a:pt x="542071" y="166258"/>
                                </a:lnTo>
                                <a:lnTo>
                                  <a:pt x="542005" y="166257"/>
                                </a:lnTo>
                                <a:lnTo>
                                  <a:pt x="541938" y="166256"/>
                                </a:lnTo>
                                <a:lnTo>
                                  <a:pt x="541871" y="166254"/>
                                </a:lnTo>
                                <a:lnTo>
                                  <a:pt x="541804" y="166253"/>
                                </a:lnTo>
                                <a:lnTo>
                                  <a:pt x="541737" y="166252"/>
                                </a:lnTo>
                                <a:lnTo>
                                  <a:pt x="541671" y="166251"/>
                                </a:lnTo>
                                <a:lnTo>
                                  <a:pt x="541604" y="166249"/>
                                </a:lnTo>
                                <a:lnTo>
                                  <a:pt x="541537" y="166248"/>
                                </a:lnTo>
                                <a:lnTo>
                                  <a:pt x="541470" y="166247"/>
                                </a:lnTo>
                                <a:lnTo>
                                  <a:pt x="541403" y="166245"/>
                                </a:lnTo>
                                <a:lnTo>
                                  <a:pt x="541337" y="166244"/>
                                </a:lnTo>
                                <a:lnTo>
                                  <a:pt x="541270" y="166243"/>
                                </a:lnTo>
                                <a:lnTo>
                                  <a:pt x="541203" y="166241"/>
                                </a:lnTo>
                                <a:lnTo>
                                  <a:pt x="541136" y="166240"/>
                                </a:lnTo>
                                <a:lnTo>
                                  <a:pt x="541070" y="166239"/>
                                </a:lnTo>
                                <a:lnTo>
                                  <a:pt x="541003" y="166237"/>
                                </a:lnTo>
                                <a:lnTo>
                                  <a:pt x="540936" y="166236"/>
                                </a:lnTo>
                                <a:lnTo>
                                  <a:pt x="540869" y="166235"/>
                                </a:lnTo>
                                <a:lnTo>
                                  <a:pt x="540802" y="166234"/>
                                </a:lnTo>
                                <a:lnTo>
                                  <a:pt x="540736" y="166232"/>
                                </a:lnTo>
                                <a:lnTo>
                                  <a:pt x="540669" y="166231"/>
                                </a:lnTo>
                                <a:lnTo>
                                  <a:pt x="540602" y="166230"/>
                                </a:lnTo>
                                <a:lnTo>
                                  <a:pt x="540535" y="166228"/>
                                </a:lnTo>
                                <a:lnTo>
                                  <a:pt x="540468" y="166227"/>
                                </a:lnTo>
                                <a:lnTo>
                                  <a:pt x="540402" y="166226"/>
                                </a:lnTo>
                                <a:lnTo>
                                  <a:pt x="540335" y="166224"/>
                                </a:lnTo>
                                <a:lnTo>
                                  <a:pt x="540268" y="166223"/>
                                </a:lnTo>
                                <a:lnTo>
                                  <a:pt x="540201" y="166222"/>
                                </a:lnTo>
                                <a:lnTo>
                                  <a:pt x="540134" y="166220"/>
                                </a:lnTo>
                                <a:lnTo>
                                  <a:pt x="540068" y="166219"/>
                                </a:lnTo>
                                <a:lnTo>
                                  <a:pt x="540001" y="166218"/>
                                </a:lnTo>
                                <a:lnTo>
                                  <a:pt x="539934" y="166216"/>
                                </a:lnTo>
                                <a:lnTo>
                                  <a:pt x="539867" y="166215"/>
                                </a:lnTo>
                                <a:lnTo>
                                  <a:pt x="539800" y="166214"/>
                                </a:lnTo>
                                <a:lnTo>
                                  <a:pt x="539734" y="166212"/>
                                </a:lnTo>
                                <a:lnTo>
                                  <a:pt x="539667" y="166211"/>
                                </a:lnTo>
                                <a:lnTo>
                                  <a:pt x="539600" y="166210"/>
                                </a:lnTo>
                                <a:lnTo>
                                  <a:pt x="539533" y="166208"/>
                                </a:lnTo>
                                <a:lnTo>
                                  <a:pt x="539467" y="166207"/>
                                </a:lnTo>
                                <a:lnTo>
                                  <a:pt x="539400" y="166206"/>
                                </a:lnTo>
                                <a:lnTo>
                                  <a:pt x="539333" y="166205"/>
                                </a:lnTo>
                                <a:lnTo>
                                  <a:pt x="539266" y="166203"/>
                                </a:lnTo>
                                <a:lnTo>
                                  <a:pt x="539199" y="166202"/>
                                </a:lnTo>
                                <a:lnTo>
                                  <a:pt x="539133" y="166201"/>
                                </a:lnTo>
                                <a:lnTo>
                                  <a:pt x="539066" y="166199"/>
                                </a:lnTo>
                                <a:lnTo>
                                  <a:pt x="538999" y="166198"/>
                                </a:lnTo>
                                <a:lnTo>
                                  <a:pt x="538932" y="166197"/>
                                </a:lnTo>
                                <a:lnTo>
                                  <a:pt x="538865" y="166195"/>
                                </a:lnTo>
                                <a:lnTo>
                                  <a:pt x="538799" y="166194"/>
                                </a:lnTo>
                                <a:lnTo>
                                  <a:pt x="538732" y="166193"/>
                                </a:lnTo>
                                <a:lnTo>
                                  <a:pt x="538665" y="166191"/>
                                </a:lnTo>
                                <a:lnTo>
                                  <a:pt x="538598" y="166190"/>
                                </a:lnTo>
                                <a:lnTo>
                                  <a:pt x="538531" y="166189"/>
                                </a:lnTo>
                                <a:lnTo>
                                  <a:pt x="538465" y="166187"/>
                                </a:lnTo>
                                <a:lnTo>
                                  <a:pt x="538398" y="166186"/>
                                </a:lnTo>
                                <a:lnTo>
                                  <a:pt x="538331" y="166185"/>
                                </a:lnTo>
                                <a:lnTo>
                                  <a:pt x="538264" y="166183"/>
                                </a:lnTo>
                                <a:lnTo>
                                  <a:pt x="538198" y="166182"/>
                                </a:lnTo>
                                <a:lnTo>
                                  <a:pt x="538131" y="166180"/>
                                </a:lnTo>
                                <a:lnTo>
                                  <a:pt x="538064" y="166179"/>
                                </a:lnTo>
                                <a:lnTo>
                                  <a:pt x="537997" y="166178"/>
                                </a:lnTo>
                                <a:lnTo>
                                  <a:pt x="537930" y="166176"/>
                                </a:lnTo>
                                <a:lnTo>
                                  <a:pt x="537864" y="166175"/>
                                </a:lnTo>
                                <a:lnTo>
                                  <a:pt x="537797" y="166174"/>
                                </a:lnTo>
                                <a:lnTo>
                                  <a:pt x="537730" y="166172"/>
                                </a:lnTo>
                                <a:lnTo>
                                  <a:pt x="537663" y="166171"/>
                                </a:lnTo>
                                <a:lnTo>
                                  <a:pt x="537596" y="166170"/>
                                </a:lnTo>
                                <a:lnTo>
                                  <a:pt x="537530" y="166168"/>
                                </a:lnTo>
                                <a:lnTo>
                                  <a:pt x="537463" y="166167"/>
                                </a:lnTo>
                                <a:lnTo>
                                  <a:pt x="537396" y="166166"/>
                                </a:lnTo>
                                <a:lnTo>
                                  <a:pt x="537329" y="166164"/>
                                </a:lnTo>
                                <a:lnTo>
                                  <a:pt x="537262" y="166163"/>
                                </a:lnTo>
                                <a:lnTo>
                                  <a:pt x="537196" y="166162"/>
                                </a:lnTo>
                                <a:lnTo>
                                  <a:pt x="537129" y="166160"/>
                                </a:lnTo>
                                <a:lnTo>
                                  <a:pt x="537062" y="166159"/>
                                </a:lnTo>
                                <a:lnTo>
                                  <a:pt x="536995" y="166158"/>
                                </a:lnTo>
                                <a:lnTo>
                                  <a:pt x="536928" y="166156"/>
                                </a:lnTo>
                                <a:lnTo>
                                  <a:pt x="536862" y="166155"/>
                                </a:lnTo>
                                <a:lnTo>
                                  <a:pt x="536795" y="166154"/>
                                </a:lnTo>
                                <a:lnTo>
                                  <a:pt x="536728" y="166152"/>
                                </a:lnTo>
                                <a:lnTo>
                                  <a:pt x="536661" y="166151"/>
                                </a:lnTo>
                                <a:lnTo>
                                  <a:pt x="536595" y="166149"/>
                                </a:lnTo>
                                <a:lnTo>
                                  <a:pt x="536528" y="166148"/>
                                </a:lnTo>
                                <a:lnTo>
                                  <a:pt x="536461" y="166147"/>
                                </a:lnTo>
                                <a:lnTo>
                                  <a:pt x="536394" y="166145"/>
                                </a:lnTo>
                                <a:lnTo>
                                  <a:pt x="536327" y="166144"/>
                                </a:lnTo>
                                <a:lnTo>
                                  <a:pt x="536261" y="166143"/>
                                </a:lnTo>
                                <a:lnTo>
                                  <a:pt x="536194" y="166141"/>
                                </a:lnTo>
                                <a:lnTo>
                                  <a:pt x="536127" y="166140"/>
                                </a:lnTo>
                                <a:lnTo>
                                  <a:pt x="536060" y="166139"/>
                                </a:lnTo>
                                <a:lnTo>
                                  <a:pt x="535993" y="166137"/>
                                </a:lnTo>
                                <a:lnTo>
                                  <a:pt x="535927" y="166136"/>
                                </a:lnTo>
                                <a:lnTo>
                                  <a:pt x="535860" y="166134"/>
                                </a:lnTo>
                                <a:lnTo>
                                  <a:pt x="535793" y="166133"/>
                                </a:lnTo>
                                <a:lnTo>
                                  <a:pt x="535726" y="166132"/>
                                </a:lnTo>
                                <a:lnTo>
                                  <a:pt x="535659" y="166130"/>
                                </a:lnTo>
                                <a:lnTo>
                                  <a:pt x="535593" y="166129"/>
                                </a:lnTo>
                                <a:lnTo>
                                  <a:pt x="535526" y="166128"/>
                                </a:lnTo>
                                <a:lnTo>
                                  <a:pt x="535459" y="166126"/>
                                </a:lnTo>
                                <a:lnTo>
                                  <a:pt x="535392" y="166125"/>
                                </a:lnTo>
                                <a:lnTo>
                                  <a:pt x="535326" y="166123"/>
                                </a:lnTo>
                                <a:lnTo>
                                  <a:pt x="535259" y="166122"/>
                                </a:lnTo>
                                <a:lnTo>
                                  <a:pt x="535192" y="166121"/>
                                </a:lnTo>
                                <a:lnTo>
                                  <a:pt x="535125" y="166119"/>
                                </a:lnTo>
                                <a:lnTo>
                                  <a:pt x="535058" y="166118"/>
                                </a:lnTo>
                                <a:lnTo>
                                  <a:pt x="534992" y="166117"/>
                                </a:lnTo>
                                <a:lnTo>
                                  <a:pt x="534925" y="166115"/>
                                </a:lnTo>
                                <a:lnTo>
                                  <a:pt x="534858" y="166114"/>
                                </a:lnTo>
                                <a:lnTo>
                                  <a:pt x="534791" y="166112"/>
                                </a:lnTo>
                                <a:lnTo>
                                  <a:pt x="534724" y="166111"/>
                                </a:lnTo>
                                <a:lnTo>
                                  <a:pt x="534658" y="166110"/>
                                </a:lnTo>
                                <a:lnTo>
                                  <a:pt x="534591" y="166108"/>
                                </a:lnTo>
                                <a:lnTo>
                                  <a:pt x="534524" y="166107"/>
                                </a:lnTo>
                                <a:lnTo>
                                  <a:pt x="534457" y="166106"/>
                                </a:lnTo>
                                <a:lnTo>
                                  <a:pt x="534390" y="166104"/>
                                </a:lnTo>
                                <a:lnTo>
                                  <a:pt x="534324" y="166103"/>
                                </a:lnTo>
                                <a:lnTo>
                                  <a:pt x="534257" y="166101"/>
                                </a:lnTo>
                                <a:lnTo>
                                  <a:pt x="534190" y="166100"/>
                                </a:lnTo>
                                <a:lnTo>
                                  <a:pt x="534123" y="166099"/>
                                </a:lnTo>
                                <a:lnTo>
                                  <a:pt x="534057" y="166097"/>
                                </a:lnTo>
                                <a:lnTo>
                                  <a:pt x="533990" y="166096"/>
                                </a:lnTo>
                                <a:lnTo>
                                  <a:pt x="533923" y="166094"/>
                                </a:lnTo>
                                <a:lnTo>
                                  <a:pt x="533856" y="166093"/>
                                </a:lnTo>
                                <a:lnTo>
                                  <a:pt x="533789" y="166092"/>
                                </a:lnTo>
                                <a:lnTo>
                                  <a:pt x="533723" y="166090"/>
                                </a:lnTo>
                                <a:lnTo>
                                  <a:pt x="533656" y="166089"/>
                                </a:lnTo>
                                <a:lnTo>
                                  <a:pt x="533589" y="166087"/>
                                </a:lnTo>
                                <a:lnTo>
                                  <a:pt x="533522" y="166086"/>
                                </a:lnTo>
                                <a:lnTo>
                                  <a:pt x="533455" y="166085"/>
                                </a:lnTo>
                                <a:lnTo>
                                  <a:pt x="533389" y="166083"/>
                                </a:lnTo>
                                <a:lnTo>
                                  <a:pt x="533322" y="166082"/>
                                </a:lnTo>
                                <a:lnTo>
                                  <a:pt x="533255" y="166080"/>
                                </a:lnTo>
                                <a:lnTo>
                                  <a:pt x="533188" y="166079"/>
                                </a:lnTo>
                                <a:lnTo>
                                  <a:pt x="533121" y="166078"/>
                                </a:lnTo>
                                <a:lnTo>
                                  <a:pt x="533055" y="166076"/>
                                </a:lnTo>
                                <a:lnTo>
                                  <a:pt x="532988" y="166075"/>
                                </a:lnTo>
                                <a:lnTo>
                                  <a:pt x="532921" y="166073"/>
                                </a:lnTo>
                                <a:lnTo>
                                  <a:pt x="532854" y="166072"/>
                                </a:lnTo>
                                <a:lnTo>
                                  <a:pt x="532787" y="166071"/>
                                </a:lnTo>
                                <a:lnTo>
                                  <a:pt x="532721" y="166069"/>
                                </a:lnTo>
                                <a:lnTo>
                                  <a:pt x="532654" y="166068"/>
                                </a:lnTo>
                                <a:lnTo>
                                  <a:pt x="532587" y="166066"/>
                                </a:lnTo>
                                <a:lnTo>
                                  <a:pt x="532520" y="166065"/>
                                </a:lnTo>
                                <a:lnTo>
                                  <a:pt x="532454" y="166064"/>
                                </a:lnTo>
                                <a:lnTo>
                                  <a:pt x="532387" y="166062"/>
                                </a:lnTo>
                                <a:lnTo>
                                  <a:pt x="532320" y="166061"/>
                                </a:lnTo>
                                <a:lnTo>
                                  <a:pt x="532253" y="166059"/>
                                </a:lnTo>
                                <a:lnTo>
                                  <a:pt x="532186" y="166058"/>
                                </a:lnTo>
                                <a:lnTo>
                                  <a:pt x="532120" y="166057"/>
                                </a:lnTo>
                                <a:lnTo>
                                  <a:pt x="532053" y="166055"/>
                                </a:lnTo>
                                <a:lnTo>
                                  <a:pt x="531986" y="166054"/>
                                </a:lnTo>
                                <a:lnTo>
                                  <a:pt x="531919" y="166052"/>
                                </a:lnTo>
                                <a:lnTo>
                                  <a:pt x="531852" y="166051"/>
                                </a:lnTo>
                                <a:lnTo>
                                  <a:pt x="531786" y="166050"/>
                                </a:lnTo>
                                <a:lnTo>
                                  <a:pt x="531719" y="166048"/>
                                </a:lnTo>
                                <a:lnTo>
                                  <a:pt x="531652" y="166047"/>
                                </a:lnTo>
                                <a:lnTo>
                                  <a:pt x="531585" y="166045"/>
                                </a:lnTo>
                                <a:lnTo>
                                  <a:pt x="531518" y="166044"/>
                                </a:lnTo>
                                <a:lnTo>
                                  <a:pt x="531452" y="166042"/>
                                </a:lnTo>
                                <a:lnTo>
                                  <a:pt x="531385" y="166041"/>
                                </a:lnTo>
                                <a:lnTo>
                                  <a:pt x="531318" y="166040"/>
                                </a:lnTo>
                                <a:lnTo>
                                  <a:pt x="531251" y="166038"/>
                                </a:lnTo>
                                <a:lnTo>
                                  <a:pt x="531185" y="166037"/>
                                </a:lnTo>
                                <a:lnTo>
                                  <a:pt x="531118" y="166035"/>
                                </a:lnTo>
                                <a:lnTo>
                                  <a:pt x="531051" y="166034"/>
                                </a:lnTo>
                                <a:lnTo>
                                  <a:pt x="530984" y="166032"/>
                                </a:lnTo>
                                <a:lnTo>
                                  <a:pt x="530917" y="166031"/>
                                </a:lnTo>
                                <a:lnTo>
                                  <a:pt x="530851" y="166030"/>
                                </a:lnTo>
                                <a:lnTo>
                                  <a:pt x="530784" y="166028"/>
                                </a:lnTo>
                                <a:lnTo>
                                  <a:pt x="530717" y="166027"/>
                                </a:lnTo>
                                <a:lnTo>
                                  <a:pt x="530650" y="166025"/>
                                </a:lnTo>
                                <a:lnTo>
                                  <a:pt x="530583" y="166024"/>
                                </a:lnTo>
                                <a:lnTo>
                                  <a:pt x="530517" y="166022"/>
                                </a:lnTo>
                                <a:lnTo>
                                  <a:pt x="530450" y="166021"/>
                                </a:lnTo>
                                <a:lnTo>
                                  <a:pt x="530383" y="166020"/>
                                </a:lnTo>
                                <a:lnTo>
                                  <a:pt x="530316" y="166018"/>
                                </a:lnTo>
                                <a:lnTo>
                                  <a:pt x="530249" y="166017"/>
                                </a:lnTo>
                                <a:lnTo>
                                  <a:pt x="530183" y="166015"/>
                                </a:lnTo>
                                <a:lnTo>
                                  <a:pt x="530116" y="166014"/>
                                </a:lnTo>
                                <a:lnTo>
                                  <a:pt x="530049" y="166012"/>
                                </a:lnTo>
                                <a:lnTo>
                                  <a:pt x="529982" y="166011"/>
                                </a:lnTo>
                                <a:lnTo>
                                  <a:pt x="529915" y="166010"/>
                                </a:lnTo>
                                <a:lnTo>
                                  <a:pt x="529849" y="166008"/>
                                </a:lnTo>
                                <a:lnTo>
                                  <a:pt x="529782" y="166007"/>
                                </a:lnTo>
                                <a:lnTo>
                                  <a:pt x="529715" y="166005"/>
                                </a:lnTo>
                                <a:lnTo>
                                  <a:pt x="529648" y="166004"/>
                                </a:lnTo>
                                <a:lnTo>
                                  <a:pt x="529582" y="166002"/>
                                </a:lnTo>
                                <a:lnTo>
                                  <a:pt x="529515" y="166001"/>
                                </a:lnTo>
                                <a:lnTo>
                                  <a:pt x="529448" y="165999"/>
                                </a:lnTo>
                                <a:lnTo>
                                  <a:pt x="529381" y="165998"/>
                                </a:lnTo>
                                <a:lnTo>
                                  <a:pt x="529314" y="165997"/>
                                </a:lnTo>
                                <a:lnTo>
                                  <a:pt x="529248" y="165995"/>
                                </a:lnTo>
                                <a:lnTo>
                                  <a:pt x="529181" y="165994"/>
                                </a:lnTo>
                                <a:lnTo>
                                  <a:pt x="529114" y="165992"/>
                                </a:lnTo>
                                <a:lnTo>
                                  <a:pt x="529047" y="165991"/>
                                </a:lnTo>
                                <a:lnTo>
                                  <a:pt x="528980" y="165989"/>
                                </a:lnTo>
                                <a:lnTo>
                                  <a:pt x="528914" y="165988"/>
                                </a:lnTo>
                                <a:lnTo>
                                  <a:pt x="528847" y="165986"/>
                                </a:lnTo>
                                <a:lnTo>
                                  <a:pt x="528780" y="165985"/>
                                </a:lnTo>
                                <a:lnTo>
                                  <a:pt x="528713" y="165984"/>
                                </a:lnTo>
                                <a:lnTo>
                                  <a:pt x="528646" y="165982"/>
                                </a:lnTo>
                                <a:lnTo>
                                  <a:pt x="528580" y="165981"/>
                                </a:lnTo>
                                <a:lnTo>
                                  <a:pt x="528513" y="165979"/>
                                </a:lnTo>
                                <a:lnTo>
                                  <a:pt x="528446" y="165978"/>
                                </a:lnTo>
                                <a:lnTo>
                                  <a:pt x="528379" y="165976"/>
                                </a:lnTo>
                                <a:lnTo>
                                  <a:pt x="528313" y="165975"/>
                                </a:lnTo>
                                <a:lnTo>
                                  <a:pt x="528246" y="165973"/>
                                </a:lnTo>
                                <a:lnTo>
                                  <a:pt x="528179" y="165972"/>
                                </a:lnTo>
                                <a:lnTo>
                                  <a:pt x="528112" y="165970"/>
                                </a:lnTo>
                                <a:lnTo>
                                  <a:pt x="528045" y="165969"/>
                                </a:lnTo>
                                <a:lnTo>
                                  <a:pt x="527979" y="165968"/>
                                </a:lnTo>
                                <a:lnTo>
                                  <a:pt x="527912" y="165966"/>
                                </a:lnTo>
                                <a:lnTo>
                                  <a:pt x="527845" y="165965"/>
                                </a:lnTo>
                                <a:lnTo>
                                  <a:pt x="527778" y="165963"/>
                                </a:lnTo>
                                <a:lnTo>
                                  <a:pt x="527711" y="165962"/>
                                </a:lnTo>
                                <a:lnTo>
                                  <a:pt x="527645" y="165960"/>
                                </a:lnTo>
                                <a:lnTo>
                                  <a:pt x="527578" y="165959"/>
                                </a:lnTo>
                                <a:lnTo>
                                  <a:pt x="527511" y="165957"/>
                                </a:lnTo>
                                <a:lnTo>
                                  <a:pt x="527444" y="165956"/>
                                </a:lnTo>
                                <a:lnTo>
                                  <a:pt x="527377" y="165954"/>
                                </a:lnTo>
                                <a:lnTo>
                                  <a:pt x="527311" y="165953"/>
                                </a:lnTo>
                                <a:lnTo>
                                  <a:pt x="527244" y="165951"/>
                                </a:lnTo>
                                <a:lnTo>
                                  <a:pt x="527177" y="165950"/>
                                </a:lnTo>
                                <a:lnTo>
                                  <a:pt x="527110" y="165948"/>
                                </a:lnTo>
                                <a:lnTo>
                                  <a:pt x="527043" y="165947"/>
                                </a:lnTo>
                                <a:lnTo>
                                  <a:pt x="526977" y="165945"/>
                                </a:lnTo>
                                <a:lnTo>
                                  <a:pt x="526910" y="165944"/>
                                </a:lnTo>
                                <a:lnTo>
                                  <a:pt x="526843" y="165943"/>
                                </a:lnTo>
                                <a:lnTo>
                                  <a:pt x="526776" y="165941"/>
                                </a:lnTo>
                                <a:lnTo>
                                  <a:pt x="526710" y="165940"/>
                                </a:lnTo>
                                <a:lnTo>
                                  <a:pt x="526643" y="165938"/>
                                </a:lnTo>
                                <a:lnTo>
                                  <a:pt x="526576" y="165937"/>
                                </a:lnTo>
                                <a:lnTo>
                                  <a:pt x="526509" y="165935"/>
                                </a:lnTo>
                                <a:lnTo>
                                  <a:pt x="526442" y="165934"/>
                                </a:lnTo>
                                <a:lnTo>
                                  <a:pt x="526376" y="165932"/>
                                </a:lnTo>
                                <a:lnTo>
                                  <a:pt x="526309" y="165931"/>
                                </a:lnTo>
                                <a:lnTo>
                                  <a:pt x="526242" y="165929"/>
                                </a:lnTo>
                                <a:lnTo>
                                  <a:pt x="526175" y="165928"/>
                                </a:lnTo>
                                <a:lnTo>
                                  <a:pt x="526108" y="165926"/>
                                </a:lnTo>
                                <a:lnTo>
                                  <a:pt x="526042" y="165925"/>
                                </a:lnTo>
                                <a:lnTo>
                                  <a:pt x="525975" y="165923"/>
                                </a:lnTo>
                                <a:lnTo>
                                  <a:pt x="525908" y="165922"/>
                                </a:lnTo>
                                <a:lnTo>
                                  <a:pt x="525841" y="165920"/>
                                </a:lnTo>
                                <a:lnTo>
                                  <a:pt x="525774" y="165919"/>
                                </a:lnTo>
                                <a:lnTo>
                                  <a:pt x="525708" y="165917"/>
                                </a:lnTo>
                                <a:lnTo>
                                  <a:pt x="525641" y="165916"/>
                                </a:lnTo>
                                <a:lnTo>
                                  <a:pt x="525574" y="165914"/>
                                </a:lnTo>
                                <a:lnTo>
                                  <a:pt x="525507" y="165913"/>
                                </a:lnTo>
                                <a:lnTo>
                                  <a:pt x="525441" y="165911"/>
                                </a:lnTo>
                                <a:lnTo>
                                  <a:pt x="525374" y="165910"/>
                                </a:lnTo>
                                <a:lnTo>
                                  <a:pt x="525307" y="165908"/>
                                </a:lnTo>
                                <a:lnTo>
                                  <a:pt x="525240" y="165907"/>
                                </a:lnTo>
                                <a:lnTo>
                                  <a:pt x="525173" y="165905"/>
                                </a:lnTo>
                                <a:lnTo>
                                  <a:pt x="525107" y="165904"/>
                                </a:lnTo>
                                <a:lnTo>
                                  <a:pt x="525040" y="165902"/>
                                </a:lnTo>
                                <a:lnTo>
                                  <a:pt x="524973" y="165901"/>
                                </a:lnTo>
                                <a:lnTo>
                                  <a:pt x="524906" y="165899"/>
                                </a:lnTo>
                                <a:lnTo>
                                  <a:pt x="524839" y="165898"/>
                                </a:lnTo>
                                <a:lnTo>
                                  <a:pt x="524773" y="165896"/>
                                </a:lnTo>
                                <a:lnTo>
                                  <a:pt x="524706" y="165895"/>
                                </a:lnTo>
                                <a:lnTo>
                                  <a:pt x="524639" y="165893"/>
                                </a:lnTo>
                                <a:lnTo>
                                  <a:pt x="524572" y="165892"/>
                                </a:lnTo>
                                <a:lnTo>
                                  <a:pt x="524505" y="165890"/>
                                </a:lnTo>
                                <a:lnTo>
                                  <a:pt x="524439" y="165889"/>
                                </a:lnTo>
                                <a:lnTo>
                                  <a:pt x="524372" y="165887"/>
                                </a:lnTo>
                                <a:lnTo>
                                  <a:pt x="524305" y="165886"/>
                                </a:lnTo>
                                <a:lnTo>
                                  <a:pt x="524238" y="165884"/>
                                </a:lnTo>
                                <a:lnTo>
                                  <a:pt x="524172" y="165883"/>
                                </a:lnTo>
                                <a:lnTo>
                                  <a:pt x="524105" y="165881"/>
                                </a:lnTo>
                                <a:lnTo>
                                  <a:pt x="524038" y="165880"/>
                                </a:lnTo>
                                <a:lnTo>
                                  <a:pt x="523971" y="165878"/>
                                </a:lnTo>
                                <a:lnTo>
                                  <a:pt x="523904" y="165877"/>
                                </a:lnTo>
                                <a:lnTo>
                                  <a:pt x="523838" y="165875"/>
                                </a:lnTo>
                                <a:lnTo>
                                  <a:pt x="523771" y="165874"/>
                                </a:lnTo>
                                <a:lnTo>
                                  <a:pt x="523704" y="165872"/>
                                </a:lnTo>
                                <a:lnTo>
                                  <a:pt x="523637" y="165871"/>
                                </a:lnTo>
                                <a:lnTo>
                                  <a:pt x="523570" y="165869"/>
                                </a:lnTo>
                                <a:lnTo>
                                  <a:pt x="523504" y="165868"/>
                                </a:lnTo>
                                <a:lnTo>
                                  <a:pt x="523437" y="165866"/>
                                </a:lnTo>
                                <a:lnTo>
                                  <a:pt x="523370" y="165865"/>
                                </a:lnTo>
                                <a:lnTo>
                                  <a:pt x="523303" y="165863"/>
                                </a:lnTo>
                                <a:lnTo>
                                  <a:pt x="523236" y="165862"/>
                                </a:lnTo>
                                <a:lnTo>
                                  <a:pt x="523170" y="165860"/>
                                </a:lnTo>
                                <a:lnTo>
                                  <a:pt x="523103" y="165859"/>
                                </a:lnTo>
                                <a:lnTo>
                                  <a:pt x="523036" y="165857"/>
                                </a:lnTo>
                                <a:lnTo>
                                  <a:pt x="522969" y="165855"/>
                                </a:lnTo>
                                <a:lnTo>
                                  <a:pt x="522902" y="165854"/>
                                </a:lnTo>
                                <a:lnTo>
                                  <a:pt x="522836" y="165852"/>
                                </a:lnTo>
                                <a:lnTo>
                                  <a:pt x="522769" y="165851"/>
                                </a:lnTo>
                                <a:lnTo>
                                  <a:pt x="522702" y="165849"/>
                                </a:lnTo>
                                <a:lnTo>
                                  <a:pt x="522635" y="165848"/>
                                </a:lnTo>
                                <a:lnTo>
                                  <a:pt x="522569" y="165846"/>
                                </a:lnTo>
                                <a:lnTo>
                                  <a:pt x="522502" y="165845"/>
                                </a:lnTo>
                                <a:lnTo>
                                  <a:pt x="522435" y="165843"/>
                                </a:lnTo>
                                <a:lnTo>
                                  <a:pt x="522368" y="165842"/>
                                </a:lnTo>
                                <a:lnTo>
                                  <a:pt x="522301" y="165840"/>
                                </a:lnTo>
                                <a:lnTo>
                                  <a:pt x="522235" y="165839"/>
                                </a:lnTo>
                                <a:lnTo>
                                  <a:pt x="522168" y="165837"/>
                                </a:lnTo>
                                <a:lnTo>
                                  <a:pt x="522101" y="165836"/>
                                </a:lnTo>
                                <a:lnTo>
                                  <a:pt x="522034" y="165834"/>
                                </a:lnTo>
                                <a:lnTo>
                                  <a:pt x="521967" y="165832"/>
                                </a:lnTo>
                                <a:lnTo>
                                  <a:pt x="521901" y="165831"/>
                                </a:lnTo>
                                <a:lnTo>
                                  <a:pt x="521834" y="165829"/>
                                </a:lnTo>
                                <a:lnTo>
                                  <a:pt x="521767" y="165828"/>
                                </a:lnTo>
                                <a:lnTo>
                                  <a:pt x="521700" y="165826"/>
                                </a:lnTo>
                                <a:lnTo>
                                  <a:pt x="521633" y="165825"/>
                                </a:lnTo>
                                <a:lnTo>
                                  <a:pt x="521567" y="165823"/>
                                </a:lnTo>
                                <a:lnTo>
                                  <a:pt x="521500" y="165822"/>
                                </a:lnTo>
                                <a:lnTo>
                                  <a:pt x="521433" y="165820"/>
                                </a:lnTo>
                                <a:lnTo>
                                  <a:pt x="521366" y="165819"/>
                                </a:lnTo>
                                <a:lnTo>
                                  <a:pt x="521300" y="165817"/>
                                </a:lnTo>
                                <a:lnTo>
                                  <a:pt x="521233" y="165816"/>
                                </a:lnTo>
                                <a:lnTo>
                                  <a:pt x="521166" y="165814"/>
                                </a:lnTo>
                                <a:lnTo>
                                  <a:pt x="521099" y="165812"/>
                                </a:lnTo>
                                <a:lnTo>
                                  <a:pt x="521032" y="165811"/>
                                </a:lnTo>
                                <a:lnTo>
                                  <a:pt x="520966" y="165809"/>
                                </a:lnTo>
                                <a:lnTo>
                                  <a:pt x="520899" y="165808"/>
                                </a:lnTo>
                                <a:lnTo>
                                  <a:pt x="520832" y="165806"/>
                                </a:lnTo>
                                <a:lnTo>
                                  <a:pt x="520765" y="165805"/>
                                </a:lnTo>
                                <a:lnTo>
                                  <a:pt x="520698" y="165803"/>
                                </a:lnTo>
                                <a:lnTo>
                                  <a:pt x="520632" y="165802"/>
                                </a:lnTo>
                                <a:lnTo>
                                  <a:pt x="520565" y="165800"/>
                                </a:lnTo>
                                <a:lnTo>
                                  <a:pt x="520498" y="165798"/>
                                </a:lnTo>
                                <a:lnTo>
                                  <a:pt x="520431" y="165797"/>
                                </a:lnTo>
                                <a:lnTo>
                                  <a:pt x="520364" y="165795"/>
                                </a:lnTo>
                                <a:lnTo>
                                  <a:pt x="520298" y="165794"/>
                                </a:lnTo>
                                <a:lnTo>
                                  <a:pt x="520231" y="165792"/>
                                </a:lnTo>
                                <a:lnTo>
                                  <a:pt x="520164" y="165791"/>
                                </a:lnTo>
                                <a:lnTo>
                                  <a:pt x="520097" y="165789"/>
                                </a:lnTo>
                                <a:lnTo>
                                  <a:pt x="520030" y="165787"/>
                                </a:lnTo>
                                <a:lnTo>
                                  <a:pt x="519964" y="165786"/>
                                </a:lnTo>
                                <a:lnTo>
                                  <a:pt x="519897" y="165784"/>
                                </a:lnTo>
                                <a:lnTo>
                                  <a:pt x="519830" y="165783"/>
                                </a:lnTo>
                                <a:lnTo>
                                  <a:pt x="519763" y="165781"/>
                                </a:lnTo>
                                <a:lnTo>
                                  <a:pt x="519697" y="165780"/>
                                </a:lnTo>
                                <a:lnTo>
                                  <a:pt x="519630" y="165778"/>
                                </a:lnTo>
                                <a:lnTo>
                                  <a:pt x="519563" y="165777"/>
                                </a:lnTo>
                                <a:lnTo>
                                  <a:pt x="519496" y="165775"/>
                                </a:lnTo>
                                <a:lnTo>
                                  <a:pt x="519429" y="165773"/>
                                </a:lnTo>
                                <a:lnTo>
                                  <a:pt x="519363" y="165772"/>
                                </a:lnTo>
                                <a:lnTo>
                                  <a:pt x="519296" y="165770"/>
                                </a:lnTo>
                                <a:lnTo>
                                  <a:pt x="519229" y="165769"/>
                                </a:lnTo>
                                <a:lnTo>
                                  <a:pt x="519162" y="165767"/>
                                </a:lnTo>
                                <a:lnTo>
                                  <a:pt x="519095" y="165766"/>
                                </a:lnTo>
                                <a:lnTo>
                                  <a:pt x="519029" y="165764"/>
                                </a:lnTo>
                                <a:lnTo>
                                  <a:pt x="518962" y="165762"/>
                                </a:lnTo>
                                <a:lnTo>
                                  <a:pt x="518895" y="165761"/>
                                </a:lnTo>
                                <a:lnTo>
                                  <a:pt x="518828" y="165759"/>
                                </a:lnTo>
                                <a:lnTo>
                                  <a:pt x="518761" y="165758"/>
                                </a:lnTo>
                                <a:lnTo>
                                  <a:pt x="518695" y="165756"/>
                                </a:lnTo>
                                <a:lnTo>
                                  <a:pt x="518628" y="165754"/>
                                </a:lnTo>
                                <a:lnTo>
                                  <a:pt x="518561" y="165753"/>
                                </a:lnTo>
                                <a:lnTo>
                                  <a:pt x="518494" y="165751"/>
                                </a:lnTo>
                                <a:lnTo>
                                  <a:pt x="518428" y="165750"/>
                                </a:lnTo>
                                <a:lnTo>
                                  <a:pt x="518361" y="165748"/>
                                </a:lnTo>
                                <a:lnTo>
                                  <a:pt x="518294" y="165747"/>
                                </a:lnTo>
                                <a:lnTo>
                                  <a:pt x="518227" y="165745"/>
                                </a:lnTo>
                                <a:lnTo>
                                  <a:pt x="518160" y="165743"/>
                                </a:lnTo>
                                <a:lnTo>
                                  <a:pt x="518094" y="165742"/>
                                </a:lnTo>
                                <a:lnTo>
                                  <a:pt x="518027" y="165740"/>
                                </a:lnTo>
                                <a:lnTo>
                                  <a:pt x="517960" y="165739"/>
                                </a:lnTo>
                                <a:lnTo>
                                  <a:pt x="517893" y="165737"/>
                                </a:lnTo>
                                <a:lnTo>
                                  <a:pt x="517826" y="165735"/>
                                </a:lnTo>
                                <a:lnTo>
                                  <a:pt x="517760" y="165734"/>
                                </a:lnTo>
                                <a:lnTo>
                                  <a:pt x="517693" y="165732"/>
                                </a:lnTo>
                                <a:lnTo>
                                  <a:pt x="517626" y="165731"/>
                                </a:lnTo>
                                <a:lnTo>
                                  <a:pt x="517559" y="165729"/>
                                </a:lnTo>
                                <a:lnTo>
                                  <a:pt x="517492" y="165727"/>
                                </a:lnTo>
                                <a:lnTo>
                                  <a:pt x="517426" y="165726"/>
                                </a:lnTo>
                                <a:lnTo>
                                  <a:pt x="517359" y="165724"/>
                                </a:lnTo>
                                <a:lnTo>
                                  <a:pt x="517292" y="165723"/>
                                </a:lnTo>
                                <a:lnTo>
                                  <a:pt x="517225" y="165721"/>
                                </a:lnTo>
                                <a:lnTo>
                                  <a:pt x="517159" y="165719"/>
                                </a:lnTo>
                                <a:lnTo>
                                  <a:pt x="517092" y="165718"/>
                                </a:lnTo>
                                <a:lnTo>
                                  <a:pt x="517025" y="165716"/>
                                </a:lnTo>
                                <a:lnTo>
                                  <a:pt x="516958" y="165715"/>
                                </a:lnTo>
                                <a:lnTo>
                                  <a:pt x="516891" y="165713"/>
                                </a:lnTo>
                                <a:lnTo>
                                  <a:pt x="516825" y="165711"/>
                                </a:lnTo>
                                <a:lnTo>
                                  <a:pt x="516758" y="165710"/>
                                </a:lnTo>
                                <a:lnTo>
                                  <a:pt x="516691" y="165708"/>
                                </a:lnTo>
                                <a:lnTo>
                                  <a:pt x="516624" y="165707"/>
                                </a:lnTo>
                                <a:lnTo>
                                  <a:pt x="516557" y="165705"/>
                                </a:lnTo>
                                <a:lnTo>
                                  <a:pt x="516491" y="165703"/>
                                </a:lnTo>
                                <a:lnTo>
                                  <a:pt x="516424" y="165702"/>
                                </a:lnTo>
                                <a:lnTo>
                                  <a:pt x="516357" y="165700"/>
                                </a:lnTo>
                                <a:lnTo>
                                  <a:pt x="516290" y="165698"/>
                                </a:lnTo>
                                <a:lnTo>
                                  <a:pt x="516223" y="165697"/>
                                </a:lnTo>
                                <a:lnTo>
                                  <a:pt x="516157" y="165695"/>
                                </a:lnTo>
                                <a:lnTo>
                                  <a:pt x="516090" y="165694"/>
                                </a:lnTo>
                                <a:lnTo>
                                  <a:pt x="516023" y="165692"/>
                                </a:lnTo>
                                <a:lnTo>
                                  <a:pt x="515956" y="165690"/>
                                </a:lnTo>
                                <a:lnTo>
                                  <a:pt x="515889" y="165689"/>
                                </a:lnTo>
                                <a:lnTo>
                                  <a:pt x="515823" y="165687"/>
                                </a:lnTo>
                                <a:lnTo>
                                  <a:pt x="515756" y="165686"/>
                                </a:lnTo>
                                <a:lnTo>
                                  <a:pt x="515689" y="165684"/>
                                </a:lnTo>
                                <a:lnTo>
                                  <a:pt x="515622" y="165682"/>
                                </a:lnTo>
                                <a:lnTo>
                                  <a:pt x="515556" y="165681"/>
                                </a:lnTo>
                                <a:lnTo>
                                  <a:pt x="515489" y="165679"/>
                                </a:lnTo>
                                <a:lnTo>
                                  <a:pt x="515422" y="165677"/>
                                </a:lnTo>
                                <a:lnTo>
                                  <a:pt x="515355" y="165676"/>
                                </a:lnTo>
                                <a:lnTo>
                                  <a:pt x="515288" y="165674"/>
                                </a:lnTo>
                                <a:lnTo>
                                  <a:pt x="515222" y="165673"/>
                                </a:lnTo>
                                <a:lnTo>
                                  <a:pt x="515155" y="165671"/>
                                </a:lnTo>
                                <a:lnTo>
                                  <a:pt x="515088" y="165669"/>
                                </a:lnTo>
                                <a:lnTo>
                                  <a:pt x="515021" y="165668"/>
                                </a:lnTo>
                                <a:lnTo>
                                  <a:pt x="514954" y="165666"/>
                                </a:lnTo>
                                <a:lnTo>
                                  <a:pt x="514888" y="165664"/>
                                </a:lnTo>
                                <a:lnTo>
                                  <a:pt x="514821" y="165663"/>
                                </a:lnTo>
                                <a:lnTo>
                                  <a:pt x="514754" y="165661"/>
                                </a:lnTo>
                                <a:lnTo>
                                  <a:pt x="514687" y="165659"/>
                                </a:lnTo>
                                <a:lnTo>
                                  <a:pt x="514620" y="165658"/>
                                </a:lnTo>
                                <a:lnTo>
                                  <a:pt x="514554" y="165656"/>
                                </a:lnTo>
                                <a:lnTo>
                                  <a:pt x="514487" y="165655"/>
                                </a:lnTo>
                                <a:lnTo>
                                  <a:pt x="514420" y="165653"/>
                                </a:lnTo>
                                <a:lnTo>
                                  <a:pt x="514353" y="165651"/>
                                </a:lnTo>
                                <a:lnTo>
                                  <a:pt x="514287" y="165650"/>
                                </a:lnTo>
                                <a:lnTo>
                                  <a:pt x="514220" y="165648"/>
                                </a:lnTo>
                                <a:lnTo>
                                  <a:pt x="514153" y="165646"/>
                                </a:lnTo>
                                <a:lnTo>
                                  <a:pt x="514086" y="165645"/>
                                </a:lnTo>
                                <a:lnTo>
                                  <a:pt x="514019" y="165643"/>
                                </a:lnTo>
                                <a:lnTo>
                                  <a:pt x="513953" y="165641"/>
                                </a:lnTo>
                                <a:lnTo>
                                  <a:pt x="513886" y="165640"/>
                                </a:lnTo>
                                <a:lnTo>
                                  <a:pt x="513819" y="165638"/>
                                </a:lnTo>
                                <a:lnTo>
                                  <a:pt x="513752" y="165636"/>
                                </a:lnTo>
                                <a:lnTo>
                                  <a:pt x="513685" y="165635"/>
                                </a:lnTo>
                                <a:lnTo>
                                  <a:pt x="513619" y="165633"/>
                                </a:lnTo>
                                <a:lnTo>
                                  <a:pt x="513552" y="165632"/>
                                </a:lnTo>
                                <a:lnTo>
                                  <a:pt x="513485" y="165630"/>
                                </a:lnTo>
                                <a:lnTo>
                                  <a:pt x="513418" y="165628"/>
                                </a:lnTo>
                                <a:lnTo>
                                  <a:pt x="513351" y="165627"/>
                                </a:lnTo>
                                <a:lnTo>
                                  <a:pt x="513285" y="165625"/>
                                </a:lnTo>
                                <a:lnTo>
                                  <a:pt x="513218" y="165623"/>
                                </a:lnTo>
                                <a:lnTo>
                                  <a:pt x="513151" y="165622"/>
                                </a:lnTo>
                                <a:lnTo>
                                  <a:pt x="513084" y="165620"/>
                                </a:lnTo>
                                <a:lnTo>
                                  <a:pt x="513017" y="165618"/>
                                </a:lnTo>
                                <a:lnTo>
                                  <a:pt x="512951" y="165617"/>
                                </a:lnTo>
                                <a:lnTo>
                                  <a:pt x="512884" y="165615"/>
                                </a:lnTo>
                                <a:lnTo>
                                  <a:pt x="512817" y="165613"/>
                                </a:lnTo>
                                <a:lnTo>
                                  <a:pt x="512750" y="165612"/>
                                </a:lnTo>
                                <a:lnTo>
                                  <a:pt x="512684" y="165610"/>
                                </a:lnTo>
                                <a:lnTo>
                                  <a:pt x="512617" y="165608"/>
                                </a:lnTo>
                                <a:lnTo>
                                  <a:pt x="512550" y="165607"/>
                                </a:lnTo>
                                <a:lnTo>
                                  <a:pt x="512483" y="165605"/>
                                </a:lnTo>
                                <a:lnTo>
                                  <a:pt x="512416" y="165603"/>
                                </a:lnTo>
                                <a:lnTo>
                                  <a:pt x="512350" y="165602"/>
                                </a:lnTo>
                                <a:lnTo>
                                  <a:pt x="512283" y="165600"/>
                                </a:lnTo>
                                <a:lnTo>
                                  <a:pt x="512216" y="165598"/>
                                </a:lnTo>
                                <a:lnTo>
                                  <a:pt x="512149" y="165597"/>
                                </a:lnTo>
                                <a:lnTo>
                                  <a:pt x="512082" y="165595"/>
                                </a:lnTo>
                                <a:lnTo>
                                  <a:pt x="512016" y="165593"/>
                                </a:lnTo>
                                <a:lnTo>
                                  <a:pt x="511949" y="165592"/>
                                </a:lnTo>
                                <a:lnTo>
                                  <a:pt x="511882" y="165590"/>
                                </a:lnTo>
                                <a:lnTo>
                                  <a:pt x="511815" y="165588"/>
                                </a:lnTo>
                                <a:lnTo>
                                  <a:pt x="511748" y="165587"/>
                                </a:lnTo>
                                <a:lnTo>
                                  <a:pt x="511682" y="165585"/>
                                </a:lnTo>
                                <a:lnTo>
                                  <a:pt x="511615" y="165583"/>
                                </a:lnTo>
                                <a:lnTo>
                                  <a:pt x="511548" y="165581"/>
                                </a:lnTo>
                                <a:lnTo>
                                  <a:pt x="511481" y="165580"/>
                                </a:lnTo>
                                <a:lnTo>
                                  <a:pt x="511415" y="165578"/>
                                </a:lnTo>
                                <a:lnTo>
                                  <a:pt x="511348" y="165576"/>
                                </a:lnTo>
                                <a:lnTo>
                                  <a:pt x="511281" y="165575"/>
                                </a:lnTo>
                                <a:lnTo>
                                  <a:pt x="511214" y="165573"/>
                                </a:lnTo>
                                <a:lnTo>
                                  <a:pt x="511147" y="165571"/>
                                </a:lnTo>
                                <a:lnTo>
                                  <a:pt x="511081" y="165570"/>
                                </a:lnTo>
                                <a:lnTo>
                                  <a:pt x="511014" y="165568"/>
                                </a:lnTo>
                                <a:lnTo>
                                  <a:pt x="510947" y="165566"/>
                                </a:lnTo>
                                <a:lnTo>
                                  <a:pt x="510880" y="165565"/>
                                </a:lnTo>
                                <a:lnTo>
                                  <a:pt x="510813" y="165563"/>
                                </a:lnTo>
                                <a:lnTo>
                                  <a:pt x="510747" y="165561"/>
                                </a:lnTo>
                                <a:lnTo>
                                  <a:pt x="510680" y="165560"/>
                                </a:lnTo>
                                <a:lnTo>
                                  <a:pt x="510613" y="165558"/>
                                </a:lnTo>
                                <a:lnTo>
                                  <a:pt x="510546" y="165556"/>
                                </a:lnTo>
                                <a:lnTo>
                                  <a:pt x="510479" y="165554"/>
                                </a:lnTo>
                                <a:lnTo>
                                  <a:pt x="510413" y="165553"/>
                                </a:lnTo>
                                <a:lnTo>
                                  <a:pt x="510346" y="165551"/>
                                </a:lnTo>
                                <a:lnTo>
                                  <a:pt x="510279" y="165549"/>
                                </a:lnTo>
                                <a:lnTo>
                                  <a:pt x="510212" y="165548"/>
                                </a:lnTo>
                                <a:lnTo>
                                  <a:pt x="510145" y="165546"/>
                                </a:lnTo>
                                <a:lnTo>
                                  <a:pt x="510079" y="165544"/>
                                </a:lnTo>
                                <a:lnTo>
                                  <a:pt x="510012" y="165543"/>
                                </a:lnTo>
                                <a:lnTo>
                                  <a:pt x="509945" y="165541"/>
                                </a:lnTo>
                                <a:lnTo>
                                  <a:pt x="509878" y="165539"/>
                                </a:lnTo>
                                <a:lnTo>
                                  <a:pt x="509812" y="165537"/>
                                </a:lnTo>
                                <a:lnTo>
                                  <a:pt x="509745" y="165536"/>
                                </a:lnTo>
                                <a:lnTo>
                                  <a:pt x="509678" y="165534"/>
                                </a:lnTo>
                                <a:lnTo>
                                  <a:pt x="509611" y="165532"/>
                                </a:lnTo>
                                <a:lnTo>
                                  <a:pt x="509544" y="165531"/>
                                </a:lnTo>
                                <a:lnTo>
                                  <a:pt x="509478" y="165529"/>
                                </a:lnTo>
                                <a:lnTo>
                                  <a:pt x="509411" y="165527"/>
                                </a:lnTo>
                                <a:lnTo>
                                  <a:pt x="509344" y="165525"/>
                                </a:lnTo>
                                <a:lnTo>
                                  <a:pt x="509277" y="165524"/>
                                </a:lnTo>
                                <a:lnTo>
                                  <a:pt x="509210" y="165522"/>
                                </a:lnTo>
                                <a:lnTo>
                                  <a:pt x="509144" y="165520"/>
                                </a:lnTo>
                                <a:lnTo>
                                  <a:pt x="509077" y="165519"/>
                                </a:lnTo>
                                <a:lnTo>
                                  <a:pt x="509010" y="165517"/>
                                </a:lnTo>
                                <a:lnTo>
                                  <a:pt x="508943" y="165515"/>
                                </a:lnTo>
                                <a:lnTo>
                                  <a:pt x="508876" y="165513"/>
                                </a:lnTo>
                                <a:lnTo>
                                  <a:pt x="508810" y="165512"/>
                                </a:lnTo>
                                <a:lnTo>
                                  <a:pt x="508743" y="165510"/>
                                </a:lnTo>
                                <a:lnTo>
                                  <a:pt x="508676" y="165508"/>
                                </a:lnTo>
                                <a:lnTo>
                                  <a:pt x="508609" y="165507"/>
                                </a:lnTo>
                                <a:lnTo>
                                  <a:pt x="508543" y="165505"/>
                                </a:lnTo>
                                <a:lnTo>
                                  <a:pt x="508476" y="165503"/>
                                </a:lnTo>
                                <a:lnTo>
                                  <a:pt x="508409" y="165501"/>
                                </a:lnTo>
                                <a:lnTo>
                                  <a:pt x="508342" y="165500"/>
                                </a:lnTo>
                                <a:lnTo>
                                  <a:pt x="508275" y="165498"/>
                                </a:lnTo>
                                <a:lnTo>
                                  <a:pt x="508209" y="165496"/>
                                </a:lnTo>
                                <a:lnTo>
                                  <a:pt x="508142" y="165495"/>
                                </a:lnTo>
                                <a:lnTo>
                                  <a:pt x="508075" y="165493"/>
                                </a:lnTo>
                                <a:lnTo>
                                  <a:pt x="508008" y="165491"/>
                                </a:lnTo>
                                <a:lnTo>
                                  <a:pt x="507941" y="165489"/>
                                </a:lnTo>
                                <a:lnTo>
                                  <a:pt x="507875" y="165488"/>
                                </a:lnTo>
                                <a:lnTo>
                                  <a:pt x="507808" y="165486"/>
                                </a:lnTo>
                                <a:lnTo>
                                  <a:pt x="507741" y="165484"/>
                                </a:lnTo>
                                <a:lnTo>
                                  <a:pt x="507674" y="165482"/>
                                </a:lnTo>
                                <a:lnTo>
                                  <a:pt x="507607" y="165481"/>
                                </a:lnTo>
                                <a:lnTo>
                                  <a:pt x="507541" y="165479"/>
                                </a:lnTo>
                                <a:lnTo>
                                  <a:pt x="507474" y="165477"/>
                                </a:lnTo>
                                <a:lnTo>
                                  <a:pt x="507407" y="165475"/>
                                </a:lnTo>
                                <a:lnTo>
                                  <a:pt x="507340" y="165474"/>
                                </a:lnTo>
                                <a:lnTo>
                                  <a:pt x="507274" y="165472"/>
                                </a:lnTo>
                                <a:lnTo>
                                  <a:pt x="507207" y="165470"/>
                                </a:lnTo>
                                <a:lnTo>
                                  <a:pt x="507140" y="165468"/>
                                </a:lnTo>
                                <a:lnTo>
                                  <a:pt x="507073" y="165467"/>
                                </a:lnTo>
                                <a:lnTo>
                                  <a:pt x="507006" y="165465"/>
                                </a:lnTo>
                                <a:lnTo>
                                  <a:pt x="506940" y="165463"/>
                                </a:lnTo>
                                <a:lnTo>
                                  <a:pt x="506873" y="165461"/>
                                </a:lnTo>
                                <a:lnTo>
                                  <a:pt x="506806" y="165460"/>
                                </a:lnTo>
                                <a:lnTo>
                                  <a:pt x="506739" y="165458"/>
                                </a:lnTo>
                                <a:lnTo>
                                  <a:pt x="506672" y="165456"/>
                                </a:lnTo>
                                <a:lnTo>
                                  <a:pt x="506606" y="165454"/>
                                </a:lnTo>
                                <a:lnTo>
                                  <a:pt x="506539" y="165453"/>
                                </a:lnTo>
                                <a:lnTo>
                                  <a:pt x="506472" y="165451"/>
                                </a:lnTo>
                                <a:lnTo>
                                  <a:pt x="506405" y="165449"/>
                                </a:lnTo>
                                <a:lnTo>
                                  <a:pt x="506338" y="165447"/>
                                </a:lnTo>
                                <a:lnTo>
                                  <a:pt x="506272" y="165446"/>
                                </a:lnTo>
                                <a:lnTo>
                                  <a:pt x="506205" y="165444"/>
                                </a:lnTo>
                                <a:lnTo>
                                  <a:pt x="506138" y="165442"/>
                                </a:lnTo>
                                <a:lnTo>
                                  <a:pt x="506071" y="165440"/>
                                </a:lnTo>
                                <a:lnTo>
                                  <a:pt x="506004" y="165439"/>
                                </a:lnTo>
                                <a:lnTo>
                                  <a:pt x="505938" y="165437"/>
                                </a:lnTo>
                                <a:lnTo>
                                  <a:pt x="505871" y="165435"/>
                                </a:lnTo>
                                <a:lnTo>
                                  <a:pt x="505804" y="165433"/>
                                </a:lnTo>
                                <a:lnTo>
                                  <a:pt x="505737" y="165432"/>
                                </a:lnTo>
                                <a:lnTo>
                                  <a:pt x="505671" y="165430"/>
                                </a:lnTo>
                                <a:lnTo>
                                  <a:pt x="505604" y="165428"/>
                                </a:lnTo>
                                <a:lnTo>
                                  <a:pt x="505537" y="165426"/>
                                </a:lnTo>
                                <a:lnTo>
                                  <a:pt x="505470" y="165425"/>
                                </a:lnTo>
                                <a:lnTo>
                                  <a:pt x="505403" y="165423"/>
                                </a:lnTo>
                                <a:lnTo>
                                  <a:pt x="505337" y="165421"/>
                                </a:lnTo>
                                <a:lnTo>
                                  <a:pt x="505270" y="165419"/>
                                </a:lnTo>
                                <a:lnTo>
                                  <a:pt x="505203" y="165417"/>
                                </a:lnTo>
                                <a:lnTo>
                                  <a:pt x="505136" y="165416"/>
                                </a:lnTo>
                                <a:lnTo>
                                  <a:pt x="505069" y="165414"/>
                                </a:lnTo>
                                <a:lnTo>
                                  <a:pt x="505003" y="165412"/>
                                </a:lnTo>
                                <a:lnTo>
                                  <a:pt x="504936" y="165410"/>
                                </a:lnTo>
                                <a:lnTo>
                                  <a:pt x="504869" y="165409"/>
                                </a:lnTo>
                                <a:lnTo>
                                  <a:pt x="504802" y="165407"/>
                                </a:lnTo>
                                <a:lnTo>
                                  <a:pt x="504735" y="165405"/>
                                </a:lnTo>
                                <a:lnTo>
                                  <a:pt x="504669" y="165403"/>
                                </a:lnTo>
                                <a:lnTo>
                                  <a:pt x="504602" y="165401"/>
                                </a:lnTo>
                                <a:lnTo>
                                  <a:pt x="504535" y="165400"/>
                                </a:lnTo>
                                <a:lnTo>
                                  <a:pt x="504468" y="165398"/>
                                </a:lnTo>
                                <a:lnTo>
                                  <a:pt x="504402" y="165396"/>
                                </a:lnTo>
                                <a:lnTo>
                                  <a:pt x="504335" y="165394"/>
                                </a:lnTo>
                                <a:lnTo>
                                  <a:pt x="504268" y="165392"/>
                                </a:lnTo>
                                <a:lnTo>
                                  <a:pt x="504201" y="165391"/>
                                </a:lnTo>
                                <a:lnTo>
                                  <a:pt x="504134" y="165389"/>
                                </a:lnTo>
                                <a:lnTo>
                                  <a:pt x="504068" y="165387"/>
                                </a:lnTo>
                                <a:lnTo>
                                  <a:pt x="504001" y="165385"/>
                                </a:lnTo>
                                <a:lnTo>
                                  <a:pt x="503934" y="165384"/>
                                </a:lnTo>
                                <a:lnTo>
                                  <a:pt x="503867" y="165382"/>
                                </a:lnTo>
                                <a:lnTo>
                                  <a:pt x="503800" y="165380"/>
                                </a:lnTo>
                                <a:lnTo>
                                  <a:pt x="503734" y="165378"/>
                                </a:lnTo>
                                <a:lnTo>
                                  <a:pt x="503667" y="165376"/>
                                </a:lnTo>
                                <a:lnTo>
                                  <a:pt x="503600" y="165375"/>
                                </a:lnTo>
                                <a:lnTo>
                                  <a:pt x="503533" y="165373"/>
                                </a:lnTo>
                                <a:lnTo>
                                  <a:pt x="503466" y="165371"/>
                                </a:lnTo>
                                <a:lnTo>
                                  <a:pt x="503400" y="165369"/>
                                </a:lnTo>
                                <a:lnTo>
                                  <a:pt x="503333" y="165367"/>
                                </a:lnTo>
                                <a:lnTo>
                                  <a:pt x="503266" y="165366"/>
                                </a:lnTo>
                                <a:lnTo>
                                  <a:pt x="503199" y="165364"/>
                                </a:lnTo>
                                <a:lnTo>
                                  <a:pt x="503132" y="165362"/>
                                </a:lnTo>
                                <a:lnTo>
                                  <a:pt x="503066" y="165360"/>
                                </a:lnTo>
                                <a:lnTo>
                                  <a:pt x="502999" y="165358"/>
                                </a:lnTo>
                                <a:lnTo>
                                  <a:pt x="502932" y="165357"/>
                                </a:lnTo>
                                <a:lnTo>
                                  <a:pt x="502865" y="165355"/>
                                </a:lnTo>
                                <a:lnTo>
                                  <a:pt x="502799" y="165353"/>
                                </a:lnTo>
                                <a:lnTo>
                                  <a:pt x="502732" y="165351"/>
                                </a:lnTo>
                                <a:lnTo>
                                  <a:pt x="502665" y="165349"/>
                                </a:lnTo>
                                <a:lnTo>
                                  <a:pt x="502598" y="165347"/>
                                </a:lnTo>
                                <a:lnTo>
                                  <a:pt x="502531" y="165346"/>
                                </a:lnTo>
                                <a:lnTo>
                                  <a:pt x="502465" y="165344"/>
                                </a:lnTo>
                                <a:lnTo>
                                  <a:pt x="502398" y="165342"/>
                                </a:lnTo>
                                <a:lnTo>
                                  <a:pt x="502331" y="165340"/>
                                </a:lnTo>
                                <a:lnTo>
                                  <a:pt x="502264" y="165338"/>
                                </a:lnTo>
                                <a:lnTo>
                                  <a:pt x="502197" y="165337"/>
                                </a:lnTo>
                                <a:lnTo>
                                  <a:pt x="502131" y="165335"/>
                                </a:lnTo>
                                <a:lnTo>
                                  <a:pt x="502064" y="165333"/>
                                </a:lnTo>
                                <a:lnTo>
                                  <a:pt x="501997" y="165331"/>
                                </a:lnTo>
                                <a:lnTo>
                                  <a:pt x="501930" y="165329"/>
                                </a:lnTo>
                                <a:lnTo>
                                  <a:pt x="501863" y="165327"/>
                                </a:lnTo>
                                <a:lnTo>
                                  <a:pt x="501797" y="165326"/>
                                </a:lnTo>
                                <a:lnTo>
                                  <a:pt x="501730" y="165324"/>
                                </a:lnTo>
                                <a:lnTo>
                                  <a:pt x="501663" y="165322"/>
                                </a:lnTo>
                                <a:lnTo>
                                  <a:pt x="501596" y="165320"/>
                                </a:lnTo>
                                <a:lnTo>
                                  <a:pt x="501530" y="165318"/>
                                </a:lnTo>
                                <a:lnTo>
                                  <a:pt x="501463" y="165317"/>
                                </a:lnTo>
                                <a:lnTo>
                                  <a:pt x="501396" y="165315"/>
                                </a:lnTo>
                                <a:lnTo>
                                  <a:pt x="501329" y="165313"/>
                                </a:lnTo>
                                <a:lnTo>
                                  <a:pt x="501262" y="165311"/>
                                </a:lnTo>
                                <a:lnTo>
                                  <a:pt x="501196" y="165309"/>
                                </a:lnTo>
                                <a:lnTo>
                                  <a:pt x="501129" y="165307"/>
                                </a:lnTo>
                                <a:lnTo>
                                  <a:pt x="501062" y="165306"/>
                                </a:lnTo>
                                <a:lnTo>
                                  <a:pt x="500995" y="165304"/>
                                </a:lnTo>
                                <a:lnTo>
                                  <a:pt x="500928" y="165302"/>
                                </a:lnTo>
                                <a:lnTo>
                                  <a:pt x="500862" y="165300"/>
                                </a:lnTo>
                                <a:lnTo>
                                  <a:pt x="500795" y="165298"/>
                                </a:lnTo>
                                <a:lnTo>
                                  <a:pt x="500728" y="165296"/>
                                </a:lnTo>
                                <a:lnTo>
                                  <a:pt x="500661" y="165294"/>
                                </a:lnTo>
                                <a:lnTo>
                                  <a:pt x="500594" y="165293"/>
                                </a:lnTo>
                                <a:lnTo>
                                  <a:pt x="500528" y="165291"/>
                                </a:lnTo>
                                <a:lnTo>
                                  <a:pt x="500461" y="165289"/>
                                </a:lnTo>
                                <a:lnTo>
                                  <a:pt x="500394" y="165287"/>
                                </a:lnTo>
                                <a:lnTo>
                                  <a:pt x="500327" y="165285"/>
                                </a:lnTo>
                                <a:lnTo>
                                  <a:pt x="500261" y="165283"/>
                                </a:lnTo>
                                <a:lnTo>
                                  <a:pt x="500194" y="165282"/>
                                </a:lnTo>
                                <a:lnTo>
                                  <a:pt x="500127" y="165280"/>
                                </a:lnTo>
                                <a:lnTo>
                                  <a:pt x="500060" y="165278"/>
                                </a:lnTo>
                                <a:lnTo>
                                  <a:pt x="499993" y="165276"/>
                                </a:lnTo>
                                <a:lnTo>
                                  <a:pt x="499927" y="165274"/>
                                </a:lnTo>
                                <a:lnTo>
                                  <a:pt x="499860" y="165272"/>
                                </a:lnTo>
                                <a:lnTo>
                                  <a:pt x="499793" y="165270"/>
                                </a:lnTo>
                                <a:lnTo>
                                  <a:pt x="499726" y="165269"/>
                                </a:lnTo>
                                <a:lnTo>
                                  <a:pt x="499659" y="165267"/>
                                </a:lnTo>
                                <a:lnTo>
                                  <a:pt x="499593" y="165265"/>
                                </a:lnTo>
                                <a:lnTo>
                                  <a:pt x="499526" y="165263"/>
                                </a:lnTo>
                                <a:lnTo>
                                  <a:pt x="499459" y="165261"/>
                                </a:lnTo>
                                <a:lnTo>
                                  <a:pt x="499392" y="165259"/>
                                </a:lnTo>
                                <a:lnTo>
                                  <a:pt x="499325" y="165257"/>
                                </a:lnTo>
                                <a:lnTo>
                                  <a:pt x="499259" y="165256"/>
                                </a:lnTo>
                                <a:lnTo>
                                  <a:pt x="499192" y="165254"/>
                                </a:lnTo>
                                <a:lnTo>
                                  <a:pt x="499125" y="165252"/>
                                </a:lnTo>
                                <a:lnTo>
                                  <a:pt x="499058" y="165250"/>
                                </a:lnTo>
                                <a:lnTo>
                                  <a:pt x="498991" y="165248"/>
                                </a:lnTo>
                                <a:lnTo>
                                  <a:pt x="498925" y="165246"/>
                                </a:lnTo>
                                <a:lnTo>
                                  <a:pt x="498858" y="165244"/>
                                </a:lnTo>
                                <a:lnTo>
                                  <a:pt x="498791" y="165242"/>
                                </a:lnTo>
                                <a:lnTo>
                                  <a:pt x="498724" y="165241"/>
                                </a:lnTo>
                                <a:lnTo>
                                  <a:pt x="498658" y="165239"/>
                                </a:lnTo>
                                <a:lnTo>
                                  <a:pt x="498591" y="165237"/>
                                </a:lnTo>
                                <a:lnTo>
                                  <a:pt x="498524" y="165235"/>
                                </a:lnTo>
                                <a:lnTo>
                                  <a:pt x="498457" y="165233"/>
                                </a:lnTo>
                                <a:lnTo>
                                  <a:pt x="498390" y="165231"/>
                                </a:lnTo>
                                <a:lnTo>
                                  <a:pt x="498324" y="165229"/>
                                </a:lnTo>
                                <a:lnTo>
                                  <a:pt x="498257" y="165227"/>
                                </a:lnTo>
                                <a:lnTo>
                                  <a:pt x="498190" y="165226"/>
                                </a:lnTo>
                                <a:lnTo>
                                  <a:pt x="498123" y="165224"/>
                                </a:lnTo>
                                <a:lnTo>
                                  <a:pt x="498056" y="165222"/>
                                </a:lnTo>
                                <a:lnTo>
                                  <a:pt x="497990" y="165220"/>
                                </a:lnTo>
                                <a:lnTo>
                                  <a:pt x="497923" y="165218"/>
                                </a:lnTo>
                                <a:lnTo>
                                  <a:pt x="497856" y="165216"/>
                                </a:lnTo>
                                <a:lnTo>
                                  <a:pt x="497789" y="165214"/>
                                </a:lnTo>
                                <a:lnTo>
                                  <a:pt x="497722" y="165212"/>
                                </a:lnTo>
                                <a:lnTo>
                                  <a:pt x="497656" y="165210"/>
                                </a:lnTo>
                                <a:lnTo>
                                  <a:pt x="497589" y="165209"/>
                                </a:lnTo>
                                <a:lnTo>
                                  <a:pt x="497522" y="165207"/>
                                </a:lnTo>
                                <a:lnTo>
                                  <a:pt x="497455" y="165205"/>
                                </a:lnTo>
                                <a:lnTo>
                                  <a:pt x="497389" y="165203"/>
                                </a:lnTo>
                                <a:lnTo>
                                  <a:pt x="497322" y="165201"/>
                                </a:lnTo>
                                <a:lnTo>
                                  <a:pt x="497255" y="165199"/>
                                </a:lnTo>
                                <a:lnTo>
                                  <a:pt x="497188" y="165197"/>
                                </a:lnTo>
                                <a:lnTo>
                                  <a:pt x="497121" y="165195"/>
                                </a:lnTo>
                                <a:lnTo>
                                  <a:pt x="497055" y="165193"/>
                                </a:lnTo>
                                <a:lnTo>
                                  <a:pt x="496988" y="165192"/>
                                </a:lnTo>
                                <a:lnTo>
                                  <a:pt x="496921" y="165190"/>
                                </a:lnTo>
                                <a:lnTo>
                                  <a:pt x="496854" y="165188"/>
                                </a:lnTo>
                                <a:lnTo>
                                  <a:pt x="496787" y="165186"/>
                                </a:lnTo>
                                <a:lnTo>
                                  <a:pt x="496721" y="165184"/>
                                </a:lnTo>
                                <a:lnTo>
                                  <a:pt x="496654" y="165182"/>
                                </a:lnTo>
                                <a:lnTo>
                                  <a:pt x="496587" y="165180"/>
                                </a:lnTo>
                                <a:lnTo>
                                  <a:pt x="496520" y="165178"/>
                                </a:lnTo>
                                <a:lnTo>
                                  <a:pt x="496453" y="165176"/>
                                </a:lnTo>
                                <a:lnTo>
                                  <a:pt x="496387" y="165174"/>
                                </a:lnTo>
                                <a:lnTo>
                                  <a:pt x="496320" y="165172"/>
                                </a:lnTo>
                                <a:lnTo>
                                  <a:pt x="496253" y="165171"/>
                                </a:lnTo>
                                <a:lnTo>
                                  <a:pt x="496186" y="165169"/>
                                </a:lnTo>
                                <a:lnTo>
                                  <a:pt x="496119" y="165167"/>
                                </a:lnTo>
                                <a:lnTo>
                                  <a:pt x="496053" y="165165"/>
                                </a:lnTo>
                                <a:lnTo>
                                  <a:pt x="495986" y="165163"/>
                                </a:lnTo>
                                <a:lnTo>
                                  <a:pt x="495919" y="165161"/>
                                </a:lnTo>
                                <a:lnTo>
                                  <a:pt x="495852" y="165159"/>
                                </a:lnTo>
                                <a:lnTo>
                                  <a:pt x="495786" y="165157"/>
                                </a:lnTo>
                                <a:lnTo>
                                  <a:pt x="495719" y="165155"/>
                                </a:lnTo>
                                <a:lnTo>
                                  <a:pt x="495652" y="165153"/>
                                </a:lnTo>
                                <a:lnTo>
                                  <a:pt x="495585" y="165151"/>
                                </a:lnTo>
                                <a:lnTo>
                                  <a:pt x="495518" y="165149"/>
                                </a:lnTo>
                                <a:lnTo>
                                  <a:pt x="495452" y="165147"/>
                                </a:lnTo>
                                <a:lnTo>
                                  <a:pt x="495385" y="165146"/>
                                </a:lnTo>
                                <a:lnTo>
                                  <a:pt x="495318" y="165144"/>
                                </a:lnTo>
                                <a:lnTo>
                                  <a:pt x="495251" y="165142"/>
                                </a:lnTo>
                                <a:lnTo>
                                  <a:pt x="495184" y="165140"/>
                                </a:lnTo>
                                <a:lnTo>
                                  <a:pt x="495118" y="165138"/>
                                </a:lnTo>
                                <a:lnTo>
                                  <a:pt x="495051" y="165136"/>
                                </a:lnTo>
                                <a:lnTo>
                                  <a:pt x="494984" y="165134"/>
                                </a:lnTo>
                                <a:lnTo>
                                  <a:pt x="494917" y="165132"/>
                                </a:lnTo>
                                <a:lnTo>
                                  <a:pt x="494850" y="165130"/>
                                </a:lnTo>
                                <a:lnTo>
                                  <a:pt x="494784" y="165128"/>
                                </a:lnTo>
                                <a:lnTo>
                                  <a:pt x="494717" y="165126"/>
                                </a:lnTo>
                                <a:lnTo>
                                  <a:pt x="494650" y="165124"/>
                                </a:lnTo>
                                <a:lnTo>
                                  <a:pt x="494583" y="165122"/>
                                </a:lnTo>
                                <a:lnTo>
                                  <a:pt x="494517" y="165120"/>
                                </a:lnTo>
                                <a:lnTo>
                                  <a:pt x="494450" y="165118"/>
                                </a:lnTo>
                                <a:lnTo>
                                  <a:pt x="494383" y="165117"/>
                                </a:lnTo>
                                <a:lnTo>
                                  <a:pt x="494316" y="165115"/>
                                </a:lnTo>
                                <a:lnTo>
                                  <a:pt x="494249" y="165113"/>
                                </a:lnTo>
                                <a:lnTo>
                                  <a:pt x="494183" y="165111"/>
                                </a:lnTo>
                                <a:lnTo>
                                  <a:pt x="494116" y="165109"/>
                                </a:lnTo>
                                <a:lnTo>
                                  <a:pt x="494049" y="165107"/>
                                </a:lnTo>
                                <a:lnTo>
                                  <a:pt x="493982" y="165105"/>
                                </a:lnTo>
                                <a:lnTo>
                                  <a:pt x="493915" y="165103"/>
                                </a:lnTo>
                                <a:lnTo>
                                  <a:pt x="493849" y="165101"/>
                                </a:lnTo>
                                <a:lnTo>
                                  <a:pt x="493782" y="165099"/>
                                </a:lnTo>
                                <a:lnTo>
                                  <a:pt x="493715" y="165097"/>
                                </a:lnTo>
                                <a:lnTo>
                                  <a:pt x="493648" y="165095"/>
                                </a:lnTo>
                                <a:lnTo>
                                  <a:pt x="493581" y="165093"/>
                                </a:lnTo>
                                <a:lnTo>
                                  <a:pt x="493515" y="165091"/>
                                </a:lnTo>
                                <a:lnTo>
                                  <a:pt x="493448" y="165089"/>
                                </a:lnTo>
                                <a:lnTo>
                                  <a:pt x="493381" y="165087"/>
                                </a:lnTo>
                                <a:lnTo>
                                  <a:pt x="493314" y="165085"/>
                                </a:lnTo>
                                <a:lnTo>
                                  <a:pt x="493247" y="165083"/>
                                </a:lnTo>
                                <a:lnTo>
                                  <a:pt x="493181" y="165081"/>
                                </a:lnTo>
                                <a:lnTo>
                                  <a:pt x="493114" y="165079"/>
                                </a:lnTo>
                                <a:lnTo>
                                  <a:pt x="493047" y="165077"/>
                                </a:lnTo>
                                <a:lnTo>
                                  <a:pt x="492980" y="165075"/>
                                </a:lnTo>
                                <a:lnTo>
                                  <a:pt x="492914" y="165074"/>
                                </a:lnTo>
                                <a:lnTo>
                                  <a:pt x="492847" y="165072"/>
                                </a:lnTo>
                                <a:lnTo>
                                  <a:pt x="492780" y="165070"/>
                                </a:lnTo>
                                <a:lnTo>
                                  <a:pt x="492713" y="165068"/>
                                </a:lnTo>
                                <a:lnTo>
                                  <a:pt x="492646" y="165066"/>
                                </a:lnTo>
                                <a:lnTo>
                                  <a:pt x="492580" y="165064"/>
                                </a:lnTo>
                                <a:lnTo>
                                  <a:pt x="492513" y="165062"/>
                                </a:lnTo>
                                <a:lnTo>
                                  <a:pt x="492446" y="165060"/>
                                </a:lnTo>
                                <a:lnTo>
                                  <a:pt x="492379" y="165058"/>
                                </a:lnTo>
                                <a:lnTo>
                                  <a:pt x="492312" y="165056"/>
                                </a:lnTo>
                                <a:lnTo>
                                  <a:pt x="492246" y="165054"/>
                                </a:lnTo>
                                <a:lnTo>
                                  <a:pt x="492179" y="165052"/>
                                </a:lnTo>
                                <a:lnTo>
                                  <a:pt x="492112" y="165050"/>
                                </a:lnTo>
                                <a:lnTo>
                                  <a:pt x="492045" y="165048"/>
                                </a:lnTo>
                                <a:lnTo>
                                  <a:pt x="491978" y="165046"/>
                                </a:lnTo>
                                <a:lnTo>
                                  <a:pt x="491912" y="165044"/>
                                </a:lnTo>
                                <a:lnTo>
                                  <a:pt x="491845" y="165042"/>
                                </a:lnTo>
                                <a:lnTo>
                                  <a:pt x="491778" y="165040"/>
                                </a:lnTo>
                                <a:lnTo>
                                  <a:pt x="491711" y="165038"/>
                                </a:lnTo>
                                <a:lnTo>
                                  <a:pt x="491645" y="165036"/>
                                </a:lnTo>
                                <a:lnTo>
                                  <a:pt x="491578" y="165034"/>
                                </a:lnTo>
                                <a:lnTo>
                                  <a:pt x="491511" y="165032"/>
                                </a:lnTo>
                                <a:lnTo>
                                  <a:pt x="491444" y="165030"/>
                                </a:lnTo>
                                <a:lnTo>
                                  <a:pt x="491377" y="165028"/>
                                </a:lnTo>
                                <a:lnTo>
                                  <a:pt x="491311" y="165026"/>
                                </a:lnTo>
                                <a:lnTo>
                                  <a:pt x="491244" y="165024"/>
                                </a:lnTo>
                                <a:lnTo>
                                  <a:pt x="491177" y="165022"/>
                                </a:lnTo>
                                <a:lnTo>
                                  <a:pt x="491110" y="165020"/>
                                </a:lnTo>
                                <a:lnTo>
                                  <a:pt x="491043" y="165018"/>
                                </a:lnTo>
                                <a:lnTo>
                                  <a:pt x="490977" y="165016"/>
                                </a:lnTo>
                                <a:lnTo>
                                  <a:pt x="490910" y="165014"/>
                                </a:lnTo>
                                <a:lnTo>
                                  <a:pt x="490843" y="165012"/>
                                </a:lnTo>
                                <a:lnTo>
                                  <a:pt x="490776" y="165010"/>
                                </a:lnTo>
                                <a:lnTo>
                                  <a:pt x="490709" y="165008"/>
                                </a:lnTo>
                                <a:lnTo>
                                  <a:pt x="490643" y="165006"/>
                                </a:lnTo>
                                <a:lnTo>
                                  <a:pt x="490576" y="165004"/>
                                </a:lnTo>
                                <a:lnTo>
                                  <a:pt x="490509" y="165002"/>
                                </a:lnTo>
                                <a:lnTo>
                                  <a:pt x="490442" y="165000"/>
                                </a:lnTo>
                                <a:lnTo>
                                  <a:pt x="490376" y="164998"/>
                                </a:lnTo>
                                <a:lnTo>
                                  <a:pt x="490309" y="164996"/>
                                </a:lnTo>
                                <a:lnTo>
                                  <a:pt x="490242" y="164994"/>
                                </a:lnTo>
                                <a:lnTo>
                                  <a:pt x="490175" y="164992"/>
                                </a:lnTo>
                                <a:lnTo>
                                  <a:pt x="490108" y="164990"/>
                                </a:lnTo>
                                <a:lnTo>
                                  <a:pt x="490042" y="164988"/>
                                </a:lnTo>
                                <a:lnTo>
                                  <a:pt x="489975" y="164986"/>
                                </a:lnTo>
                                <a:lnTo>
                                  <a:pt x="489908" y="164984"/>
                                </a:lnTo>
                                <a:lnTo>
                                  <a:pt x="489841" y="164982"/>
                                </a:lnTo>
                                <a:lnTo>
                                  <a:pt x="489774" y="164980"/>
                                </a:lnTo>
                                <a:lnTo>
                                  <a:pt x="489708" y="164978"/>
                                </a:lnTo>
                                <a:lnTo>
                                  <a:pt x="489641" y="164976"/>
                                </a:lnTo>
                                <a:lnTo>
                                  <a:pt x="489574" y="164974"/>
                                </a:lnTo>
                                <a:lnTo>
                                  <a:pt x="489507" y="164972"/>
                                </a:lnTo>
                                <a:lnTo>
                                  <a:pt x="489440" y="164970"/>
                                </a:lnTo>
                                <a:lnTo>
                                  <a:pt x="489374" y="164968"/>
                                </a:lnTo>
                                <a:lnTo>
                                  <a:pt x="489307" y="164966"/>
                                </a:lnTo>
                                <a:lnTo>
                                  <a:pt x="489240" y="164964"/>
                                </a:lnTo>
                                <a:lnTo>
                                  <a:pt x="489173" y="164962"/>
                                </a:lnTo>
                                <a:lnTo>
                                  <a:pt x="489106" y="164960"/>
                                </a:lnTo>
                                <a:lnTo>
                                  <a:pt x="489040" y="164957"/>
                                </a:lnTo>
                                <a:lnTo>
                                  <a:pt x="488973" y="164955"/>
                                </a:lnTo>
                                <a:lnTo>
                                  <a:pt x="488906" y="164953"/>
                                </a:lnTo>
                                <a:lnTo>
                                  <a:pt x="488839" y="164951"/>
                                </a:lnTo>
                                <a:lnTo>
                                  <a:pt x="488773" y="164949"/>
                                </a:lnTo>
                                <a:lnTo>
                                  <a:pt x="488706" y="164947"/>
                                </a:lnTo>
                                <a:lnTo>
                                  <a:pt x="488639" y="164945"/>
                                </a:lnTo>
                                <a:lnTo>
                                  <a:pt x="488572" y="164943"/>
                                </a:lnTo>
                                <a:lnTo>
                                  <a:pt x="488505" y="164941"/>
                                </a:lnTo>
                                <a:lnTo>
                                  <a:pt x="488439" y="164939"/>
                                </a:lnTo>
                                <a:lnTo>
                                  <a:pt x="488372" y="164937"/>
                                </a:lnTo>
                                <a:lnTo>
                                  <a:pt x="488305" y="164935"/>
                                </a:lnTo>
                                <a:lnTo>
                                  <a:pt x="488238" y="164933"/>
                                </a:lnTo>
                                <a:lnTo>
                                  <a:pt x="488171" y="164931"/>
                                </a:lnTo>
                                <a:lnTo>
                                  <a:pt x="488105" y="164929"/>
                                </a:lnTo>
                                <a:lnTo>
                                  <a:pt x="488038" y="164927"/>
                                </a:lnTo>
                                <a:lnTo>
                                  <a:pt x="487971" y="164925"/>
                                </a:lnTo>
                                <a:lnTo>
                                  <a:pt x="487904" y="164923"/>
                                </a:lnTo>
                                <a:lnTo>
                                  <a:pt x="487837" y="164921"/>
                                </a:lnTo>
                                <a:lnTo>
                                  <a:pt x="487771" y="164919"/>
                                </a:lnTo>
                                <a:lnTo>
                                  <a:pt x="487704" y="164917"/>
                                </a:lnTo>
                                <a:lnTo>
                                  <a:pt x="487637" y="164915"/>
                                </a:lnTo>
                                <a:lnTo>
                                  <a:pt x="487570" y="164912"/>
                                </a:lnTo>
                                <a:lnTo>
                                  <a:pt x="487504" y="164910"/>
                                </a:lnTo>
                                <a:lnTo>
                                  <a:pt x="487437" y="164908"/>
                                </a:lnTo>
                                <a:lnTo>
                                  <a:pt x="487370" y="164906"/>
                                </a:lnTo>
                                <a:lnTo>
                                  <a:pt x="487303" y="164904"/>
                                </a:lnTo>
                                <a:lnTo>
                                  <a:pt x="487236" y="164902"/>
                                </a:lnTo>
                                <a:lnTo>
                                  <a:pt x="487170" y="164900"/>
                                </a:lnTo>
                                <a:lnTo>
                                  <a:pt x="487103" y="164898"/>
                                </a:lnTo>
                                <a:lnTo>
                                  <a:pt x="487036" y="164896"/>
                                </a:lnTo>
                                <a:lnTo>
                                  <a:pt x="486969" y="164894"/>
                                </a:lnTo>
                                <a:lnTo>
                                  <a:pt x="486902" y="164892"/>
                                </a:lnTo>
                                <a:lnTo>
                                  <a:pt x="486836" y="164890"/>
                                </a:lnTo>
                                <a:lnTo>
                                  <a:pt x="486769" y="164888"/>
                                </a:lnTo>
                                <a:lnTo>
                                  <a:pt x="486702" y="164886"/>
                                </a:lnTo>
                                <a:lnTo>
                                  <a:pt x="486635" y="164884"/>
                                </a:lnTo>
                                <a:lnTo>
                                  <a:pt x="486568" y="164881"/>
                                </a:lnTo>
                                <a:lnTo>
                                  <a:pt x="486502" y="164879"/>
                                </a:lnTo>
                                <a:lnTo>
                                  <a:pt x="486435" y="164877"/>
                                </a:lnTo>
                                <a:lnTo>
                                  <a:pt x="486368" y="164875"/>
                                </a:lnTo>
                                <a:lnTo>
                                  <a:pt x="486301" y="164873"/>
                                </a:lnTo>
                                <a:lnTo>
                                  <a:pt x="486234" y="164871"/>
                                </a:lnTo>
                                <a:lnTo>
                                  <a:pt x="486168" y="164869"/>
                                </a:lnTo>
                                <a:lnTo>
                                  <a:pt x="486101" y="164867"/>
                                </a:lnTo>
                                <a:lnTo>
                                  <a:pt x="486034" y="164865"/>
                                </a:lnTo>
                                <a:lnTo>
                                  <a:pt x="485967" y="164863"/>
                                </a:lnTo>
                                <a:lnTo>
                                  <a:pt x="485901" y="164861"/>
                                </a:lnTo>
                                <a:lnTo>
                                  <a:pt x="485834" y="164859"/>
                                </a:lnTo>
                                <a:lnTo>
                                  <a:pt x="485767" y="164856"/>
                                </a:lnTo>
                                <a:lnTo>
                                  <a:pt x="485700" y="164854"/>
                                </a:lnTo>
                                <a:lnTo>
                                  <a:pt x="485633" y="164852"/>
                                </a:lnTo>
                                <a:lnTo>
                                  <a:pt x="485567" y="164850"/>
                                </a:lnTo>
                                <a:lnTo>
                                  <a:pt x="485500" y="164848"/>
                                </a:lnTo>
                                <a:lnTo>
                                  <a:pt x="485433" y="164846"/>
                                </a:lnTo>
                                <a:lnTo>
                                  <a:pt x="485366" y="164844"/>
                                </a:lnTo>
                                <a:lnTo>
                                  <a:pt x="485299" y="164842"/>
                                </a:lnTo>
                                <a:lnTo>
                                  <a:pt x="485233" y="164840"/>
                                </a:lnTo>
                                <a:lnTo>
                                  <a:pt x="485166" y="164838"/>
                                </a:lnTo>
                                <a:lnTo>
                                  <a:pt x="485099" y="164836"/>
                                </a:lnTo>
                                <a:lnTo>
                                  <a:pt x="485032" y="164833"/>
                                </a:lnTo>
                                <a:lnTo>
                                  <a:pt x="484965" y="164831"/>
                                </a:lnTo>
                                <a:lnTo>
                                  <a:pt x="484899" y="164829"/>
                                </a:lnTo>
                                <a:lnTo>
                                  <a:pt x="484832" y="164827"/>
                                </a:lnTo>
                                <a:lnTo>
                                  <a:pt x="484765" y="164825"/>
                                </a:lnTo>
                                <a:lnTo>
                                  <a:pt x="484698" y="164823"/>
                                </a:lnTo>
                                <a:lnTo>
                                  <a:pt x="484632" y="164821"/>
                                </a:lnTo>
                                <a:lnTo>
                                  <a:pt x="484565" y="164819"/>
                                </a:lnTo>
                                <a:lnTo>
                                  <a:pt x="484498" y="164817"/>
                                </a:lnTo>
                                <a:lnTo>
                                  <a:pt x="484431" y="164814"/>
                                </a:lnTo>
                                <a:lnTo>
                                  <a:pt x="484364" y="164812"/>
                                </a:lnTo>
                                <a:lnTo>
                                  <a:pt x="484298" y="164810"/>
                                </a:lnTo>
                                <a:lnTo>
                                  <a:pt x="484231" y="164808"/>
                                </a:lnTo>
                                <a:lnTo>
                                  <a:pt x="484164" y="164806"/>
                                </a:lnTo>
                                <a:lnTo>
                                  <a:pt x="484097" y="164804"/>
                                </a:lnTo>
                                <a:lnTo>
                                  <a:pt x="484030" y="164802"/>
                                </a:lnTo>
                                <a:lnTo>
                                  <a:pt x="483964" y="164800"/>
                                </a:lnTo>
                                <a:lnTo>
                                  <a:pt x="483897" y="164798"/>
                                </a:lnTo>
                                <a:lnTo>
                                  <a:pt x="483830" y="164795"/>
                                </a:lnTo>
                                <a:lnTo>
                                  <a:pt x="483763" y="164793"/>
                                </a:lnTo>
                                <a:lnTo>
                                  <a:pt x="483696" y="164791"/>
                                </a:lnTo>
                                <a:lnTo>
                                  <a:pt x="483630" y="164789"/>
                                </a:lnTo>
                                <a:lnTo>
                                  <a:pt x="483563" y="164787"/>
                                </a:lnTo>
                                <a:lnTo>
                                  <a:pt x="483496" y="164785"/>
                                </a:lnTo>
                                <a:lnTo>
                                  <a:pt x="483429" y="164783"/>
                                </a:lnTo>
                                <a:lnTo>
                                  <a:pt x="483362" y="164780"/>
                                </a:lnTo>
                                <a:lnTo>
                                  <a:pt x="483296" y="164778"/>
                                </a:lnTo>
                                <a:lnTo>
                                  <a:pt x="483229" y="164776"/>
                                </a:lnTo>
                                <a:lnTo>
                                  <a:pt x="483162" y="164774"/>
                                </a:lnTo>
                                <a:lnTo>
                                  <a:pt x="483095" y="164772"/>
                                </a:lnTo>
                                <a:lnTo>
                                  <a:pt x="483029" y="164770"/>
                                </a:lnTo>
                                <a:lnTo>
                                  <a:pt x="482962" y="164768"/>
                                </a:lnTo>
                                <a:lnTo>
                                  <a:pt x="482895" y="164766"/>
                                </a:lnTo>
                                <a:lnTo>
                                  <a:pt x="482828" y="164763"/>
                                </a:lnTo>
                                <a:lnTo>
                                  <a:pt x="482761" y="164761"/>
                                </a:lnTo>
                                <a:lnTo>
                                  <a:pt x="482695" y="164759"/>
                                </a:lnTo>
                                <a:lnTo>
                                  <a:pt x="482628" y="164757"/>
                                </a:lnTo>
                                <a:lnTo>
                                  <a:pt x="482561" y="164755"/>
                                </a:lnTo>
                                <a:lnTo>
                                  <a:pt x="482494" y="164753"/>
                                </a:lnTo>
                                <a:lnTo>
                                  <a:pt x="482427" y="164751"/>
                                </a:lnTo>
                                <a:lnTo>
                                  <a:pt x="482361" y="164748"/>
                                </a:lnTo>
                                <a:lnTo>
                                  <a:pt x="482294" y="164746"/>
                                </a:lnTo>
                                <a:lnTo>
                                  <a:pt x="482227" y="164744"/>
                                </a:lnTo>
                                <a:lnTo>
                                  <a:pt x="482160" y="164742"/>
                                </a:lnTo>
                                <a:lnTo>
                                  <a:pt x="482093" y="164740"/>
                                </a:lnTo>
                                <a:lnTo>
                                  <a:pt x="482027" y="164738"/>
                                </a:lnTo>
                                <a:lnTo>
                                  <a:pt x="481960" y="164735"/>
                                </a:lnTo>
                                <a:lnTo>
                                  <a:pt x="481893" y="164733"/>
                                </a:lnTo>
                                <a:lnTo>
                                  <a:pt x="481826" y="164731"/>
                                </a:lnTo>
                                <a:lnTo>
                                  <a:pt x="481760" y="164729"/>
                                </a:lnTo>
                                <a:lnTo>
                                  <a:pt x="481693" y="164727"/>
                                </a:lnTo>
                                <a:lnTo>
                                  <a:pt x="481626" y="164725"/>
                                </a:lnTo>
                                <a:lnTo>
                                  <a:pt x="481559" y="164722"/>
                                </a:lnTo>
                                <a:lnTo>
                                  <a:pt x="481492" y="164720"/>
                                </a:lnTo>
                                <a:lnTo>
                                  <a:pt x="481426" y="164718"/>
                                </a:lnTo>
                                <a:lnTo>
                                  <a:pt x="481359" y="164716"/>
                                </a:lnTo>
                                <a:lnTo>
                                  <a:pt x="481292" y="164714"/>
                                </a:lnTo>
                                <a:lnTo>
                                  <a:pt x="481225" y="164712"/>
                                </a:lnTo>
                                <a:lnTo>
                                  <a:pt x="481158" y="164709"/>
                                </a:lnTo>
                                <a:lnTo>
                                  <a:pt x="481092" y="164707"/>
                                </a:lnTo>
                                <a:lnTo>
                                  <a:pt x="481025" y="164705"/>
                                </a:lnTo>
                                <a:lnTo>
                                  <a:pt x="480958" y="164703"/>
                                </a:lnTo>
                                <a:lnTo>
                                  <a:pt x="480891" y="164701"/>
                                </a:lnTo>
                                <a:lnTo>
                                  <a:pt x="480824" y="164699"/>
                                </a:lnTo>
                                <a:lnTo>
                                  <a:pt x="480758" y="164696"/>
                                </a:lnTo>
                                <a:lnTo>
                                  <a:pt x="480691" y="164694"/>
                                </a:lnTo>
                                <a:lnTo>
                                  <a:pt x="480624" y="164692"/>
                                </a:lnTo>
                                <a:lnTo>
                                  <a:pt x="480557" y="164690"/>
                                </a:lnTo>
                                <a:lnTo>
                                  <a:pt x="480491" y="164688"/>
                                </a:lnTo>
                                <a:lnTo>
                                  <a:pt x="480424" y="164685"/>
                                </a:lnTo>
                                <a:lnTo>
                                  <a:pt x="480357" y="164683"/>
                                </a:lnTo>
                                <a:lnTo>
                                  <a:pt x="480290" y="164681"/>
                                </a:lnTo>
                                <a:lnTo>
                                  <a:pt x="480223" y="164679"/>
                                </a:lnTo>
                                <a:lnTo>
                                  <a:pt x="480157" y="164677"/>
                                </a:lnTo>
                                <a:lnTo>
                                  <a:pt x="480090" y="164675"/>
                                </a:lnTo>
                                <a:lnTo>
                                  <a:pt x="480023" y="164672"/>
                                </a:lnTo>
                                <a:lnTo>
                                  <a:pt x="479956" y="164670"/>
                                </a:lnTo>
                                <a:lnTo>
                                  <a:pt x="479889" y="164668"/>
                                </a:lnTo>
                                <a:lnTo>
                                  <a:pt x="479823" y="164666"/>
                                </a:lnTo>
                                <a:lnTo>
                                  <a:pt x="479756" y="164664"/>
                                </a:lnTo>
                                <a:lnTo>
                                  <a:pt x="479689" y="164661"/>
                                </a:lnTo>
                                <a:lnTo>
                                  <a:pt x="479622" y="164659"/>
                                </a:lnTo>
                                <a:lnTo>
                                  <a:pt x="479555" y="164657"/>
                                </a:lnTo>
                                <a:lnTo>
                                  <a:pt x="479489" y="164655"/>
                                </a:lnTo>
                                <a:lnTo>
                                  <a:pt x="479422" y="164653"/>
                                </a:lnTo>
                                <a:lnTo>
                                  <a:pt x="479355" y="164650"/>
                                </a:lnTo>
                                <a:lnTo>
                                  <a:pt x="479288" y="164648"/>
                                </a:lnTo>
                                <a:lnTo>
                                  <a:pt x="479221" y="164646"/>
                                </a:lnTo>
                                <a:lnTo>
                                  <a:pt x="479155" y="164644"/>
                                </a:lnTo>
                                <a:lnTo>
                                  <a:pt x="479088" y="164641"/>
                                </a:lnTo>
                                <a:lnTo>
                                  <a:pt x="479021" y="164639"/>
                                </a:lnTo>
                                <a:lnTo>
                                  <a:pt x="478954" y="164637"/>
                                </a:lnTo>
                                <a:lnTo>
                                  <a:pt x="478888" y="164635"/>
                                </a:lnTo>
                                <a:lnTo>
                                  <a:pt x="478821" y="164633"/>
                                </a:lnTo>
                                <a:lnTo>
                                  <a:pt x="478754" y="164630"/>
                                </a:lnTo>
                                <a:lnTo>
                                  <a:pt x="478687" y="164628"/>
                                </a:lnTo>
                                <a:lnTo>
                                  <a:pt x="478620" y="164626"/>
                                </a:lnTo>
                                <a:lnTo>
                                  <a:pt x="478554" y="164624"/>
                                </a:lnTo>
                                <a:lnTo>
                                  <a:pt x="478487" y="164622"/>
                                </a:lnTo>
                                <a:lnTo>
                                  <a:pt x="478420" y="164619"/>
                                </a:lnTo>
                                <a:lnTo>
                                  <a:pt x="478353" y="164617"/>
                                </a:lnTo>
                                <a:lnTo>
                                  <a:pt x="478286" y="164615"/>
                                </a:lnTo>
                                <a:lnTo>
                                  <a:pt x="478220" y="164613"/>
                                </a:lnTo>
                                <a:lnTo>
                                  <a:pt x="478153" y="164610"/>
                                </a:lnTo>
                                <a:lnTo>
                                  <a:pt x="478086" y="164608"/>
                                </a:lnTo>
                                <a:lnTo>
                                  <a:pt x="478019" y="164606"/>
                                </a:lnTo>
                                <a:lnTo>
                                  <a:pt x="477952" y="164604"/>
                                </a:lnTo>
                                <a:lnTo>
                                  <a:pt x="477886" y="164602"/>
                                </a:lnTo>
                                <a:lnTo>
                                  <a:pt x="477819" y="164599"/>
                                </a:lnTo>
                                <a:lnTo>
                                  <a:pt x="477752" y="164597"/>
                                </a:lnTo>
                                <a:lnTo>
                                  <a:pt x="477685" y="164595"/>
                                </a:lnTo>
                                <a:lnTo>
                                  <a:pt x="477619" y="164593"/>
                                </a:lnTo>
                                <a:lnTo>
                                  <a:pt x="477552" y="164590"/>
                                </a:lnTo>
                                <a:lnTo>
                                  <a:pt x="477485" y="164588"/>
                                </a:lnTo>
                                <a:lnTo>
                                  <a:pt x="477418" y="164586"/>
                                </a:lnTo>
                                <a:lnTo>
                                  <a:pt x="477351" y="164584"/>
                                </a:lnTo>
                                <a:lnTo>
                                  <a:pt x="477285" y="164581"/>
                                </a:lnTo>
                                <a:lnTo>
                                  <a:pt x="477218" y="164579"/>
                                </a:lnTo>
                                <a:lnTo>
                                  <a:pt x="477151" y="164577"/>
                                </a:lnTo>
                                <a:lnTo>
                                  <a:pt x="477084" y="164575"/>
                                </a:lnTo>
                                <a:lnTo>
                                  <a:pt x="477017" y="164572"/>
                                </a:lnTo>
                                <a:lnTo>
                                  <a:pt x="476951" y="164570"/>
                                </a:lnTo>
                                <a:lnTo>
                                  <a:pt x="476884" y="164568"/>
                                </a:lnTo>
                                <a:lnTo>
                                  <a:pt x="476817" y="164566"/>
                                </a:lnTo>
                                <a:lnTo>
                                  <a:pt x="476750" y="164563"/>
                                </a:lnTo>
                                <a:lnTo>
                                  <a:pt x="476683" y="164561"/>
                                </a:lnTo>
                                <a:lnTo>
                                  <a:pt x="476617" y="164559"/>
                                </a:lnTo>
                                <a:lnTo>
                                  <a:pt x="476550" y="164557"/>
                                </a:lnTo>
                                <a:lnTo>
                                  <a:pt x="476483" y="164554"/>
                                </a:lnTo>
                                <a:lnTo>
                                  <a:pt x="476416" y="164552"/>
                                </a:lnTo>
                                <a:lnTo>
                                  <a:pt x="476349" y="164550"/>
                                </a:lnTo>
                                <a:lnTo>
                                  <a:pt x="476283" y="164548"/>
                                </a:lnTo>
                                <a:lnTo>
                                  <a:pt x="476216" y="164545"/>
                                </a:lnTo>
                                <a:lnTo>
                                  <a:pt x="476149" y="164543"/>
                                </a:lnTo>
                                <a:lnTo>
                                  <a:pt x="476082" y="164541"/>
                                </a:lnTo>
                                <a:lnTo>
                                  <a:pt x="476016" y="164538"/>
                                </a:lnTo>
                                <a:lnTo>
                                  <a:pt x="475949" y="164536"/>
                                </a:lnTo>
                                <a:lnTo>
                                  <a:pt x="475882" y="164534"/>
                                </a:lnTo>
                                <a:lnTo>
                                  <a:pt x="475815" y="164532"/>
                                </a:lnTo>
                                <a:lnTo>
                                  <a:pt x="475748" y="164529"/>
                                </a:lnTo>
                                <a:lnTo>
                                  <a:pt x="475682" y="164527"/>
                                </a:lnTo>
                                <a:lnTo>
                                  <a:pt x="475615" y="164525"/>
                                </a:lnTo>
                                <a:lnTo>
                                  <a:pt x="475548" y="164523"/>
                                </a:lnTo>
                                <a:lnTo>
                                  <a:pt x="475481" y="164520"/>
                                </a:lnTo>
                                <a:lnTo>
                                  <a:pt x="475414" y="164518"/>
                                </a:lnTo>
                                <a:lnTo>
                                  <a:pt x="475348" y="164516"/>
                                </a:lnTo>
                                <a:lnTo>
                                  <a:pt x="475281" y="164513"/>
                                </a:lnTo>
                                <a:lnTo>
                                  <a:pt x="475214" y="164511"/>
                                </a:lnTo>
                                <a:lnTo>
                                  <a:pt x="475147" y="164509"/>
                                </a:lnTo>
                                <a:lnTo>
                                  <a:pt x="475080" y="164507"/>
                                </a:lnTo>
                                <a:lnTo>
                                  <a:pt x="475014" y="164504"/>
                                </a:lnTo>
                                <a:lnTo>
                                  <a:pt x="474947" y="164502"/>
                                </a:lnTo>
                                <a:lnTo>
                                  <a:pt x="474880" y="164500"/>
                                </a:lnTo>
                                <a:lnTo>
                                  <a:pt x="474813" y="164497"/>
                                </a:lnTo>
                                <a:lnTo>
                                  <a:pt x="474747" y="164495"/>
                                </a:lnTo>
                                <a:lnTo>
                                  <a:pt x="474680" y="164493"/>
                                </a:lnTo>
                                <a:lnTo>
                                  <a:pt x="474613" y="164491"/>
                                </a:lnTo>
                                <a:lnTo>
                                  <a:pt x="474546" y="164488"/>
                                </a:lnTo>
                                <a:lnTo>
                                  <a:pt x="474479" y="164486"/>
                                </a:lnTo>
                                <a:lnTo>
                                  <a:pt x="474413" y="164484"/>
                                </a:lnTo>
                                <a:lnTo>
                                  <a:pt x="474346" y="164481"/>
                                </a:lnTo>
                                <a:lnTo>
                                  <a:pt x="474279" y="164479"/>
                                </a:lnTo>
                                <a:lnTo>
                                  <a:pt x="474212" y="164477"/>
                                </a:lnTo>
                                <a:lnTo>
                                  <a:pt x="474145" y="164474"/>
                                </a:lnTo>
                                <a:lnTo>
                                  <a:pt x="474079" y="164472"/>
                                </a:lnTo>
                                <a:lnTo>
                                  <a:pt x="474012" y="164470"/>
                                </a:lnTo>
                                <a:lnTo>
                                  <a:pt x="473945" y="164468"/>
                                </a:lnTo>
                                <a:lnTo>
                                  <a:pt x="473878" y="164465"/>
                                </a:lnTo>
                                <a:lnTo>
                                  <a:pt x="473811" y="164463"/>
                                </a:lnTo>
                                <a:lnTo>
                                  <a:pt x="473745" y="164461"/>
                                </a:lnTo>
                                <a:lnTo>
                                  <a:pt x="473678" y="164458"/>
                                </a:lnTo>
                                <a:lnTo>
                                  <a:pt x="473611" y="164456"/>
                                </a:lnTo>
                                <a:lnTo>
                                  <a:pt x="473544" y="164454"/>
                                </a:lnTo>
                                <a:lnTo>
                                  <a:pt x="473478" y="164451"/>
                                </a:lnTo>
                                <a:lnTo>
                                  <a:pt x="473411" y="164449"/>
                                </a:lnTo>
                                <a:lnTo>
                                  <a:pt x="473344" y="164447"/>
                                </a:lnTo>
                                <a:lnTo>
                                  <a:pt x="473277" y="164444"/>
                                </a:lnTo>
                                <a:lnTo>
                                  <a:pt x="473210" y="164442"/>
                                </a:lnTo>
                                <a:lnTo>
                                  <a:pt x="473144" y="164440"/>
                                </a:lnTo>
                                <a:lnTo>
                                  <a:pt x="473077" y="164437"/>
                                </a:lnTo>
                                <a:lnTo>
                                  <a:pt x="473010" y="164435"/>
                                </a:lnTo>
                                <a:lnTo>
                                  <a:pt x="472943" y="164433"/>
                                </a:lnTo>
                                <a:lnTo>
                                  <a:pt x="472876" y="164430"/>
                                </a:lnTo>
                                <a:lnTo>
                                  <a:pt x="472810" y="164428"/>
                                </a:lnTo>
                                <a:lnTo>
                                  <a:pt x="472743" y="164426"/>
                                </a:lnTo>
                                <a:lnTo>
                                  <a:pt x="472676" y="164423"/>
                                </a:lnTo>
                                <a:lnTo>
                                  <a:pt x="472609" y="164421"/>
                                </a:lnTo>
                                <a:lnTo>
                                  <a:pt x="472542" y="164419"/>
                                </a:lnTo>
                                <a:lnTo>
                                  <a:pt x="472476" y="164416"/>
                                </a:lnTo>
                                <a:lnTo>
                                  <a:pt x="472409" y="164414"/>
                                </a:lnTo>
                                <a:lnTo>
                                  <a:pt x="472342" y="164412"/>
                                </a:lnTo>
                                <a:lnTo>
                                  <a:pt x="472275" y="164409"/>
                                </a:lnTo>
                                <a:lnTo>
                                  <a:pt x="472208" y="164407"/>
                                </a:lnTo>
                                <a:lnTo>
                                  <a:pt x="472142" y="164405"/>
                                </a:lnTo>
                                <a:lnTo>
                                  <a:pt x="472075" y="164402"/>
                                </a:lnTo>
                                <a:lnTo>
                                  <a:pt x="472008" y="164400"/>
                                </a:lnTo>
                                <a:lnTo>
                                  <a:pt x="471941" y="164398"/>
                                </a:lnTo>
                                <a:lnTo>
                                  <a:pt x="471875" y="164395"/>
                                </a:lnTo>
                                <a:lnTo>
                                  <a:pt x="471808" y="164393"/>
                                </a:lnTo>
                                <a:lnTo>
                                  <a:pt x="471741" y="164391"/>
                                </a:lnTo>
                                <a:lnTo>
                                  <a:pt x="471674" y="164388"/>
                                </a:lnTo>
                                <a:lnTo>
                                  <a:pt x="471607" y="164386"/>
                                </a:lnTo>
                                <a:lnTo>
                                  <a:pt x="471541" y="164384"/>
                                </a:lnTo>
                                <a:lnTo>
                                  <a:pt x="471474" y="164381"/>
                                </a:lnTo>
                                <a:lnTo>
                                  <a:pt x="471407" y="164379"/>
                                </a:lnTo>
                                <a:lnTo>
                                  <a:pt x="471340" y="164377"/>
                                </a:lnTo>
                                <a:lnTo>
                                  <a:pt x="471273" y="164374"/>
                                </a:lnTo>
                                <a:lnTo>
                                  <a:pt x="471207" y="164372"/>
                                </a:lnTo>
                                <a:lnTo>
                                  <a:pt x="471140" y="164369"/>
                                </a:lnTo>
                                <a:lnTo>
                                  <a:pt x="471073" y="164367"/>
                                </a:lnTo>
                                <a:lnTo>
                                  <a:pt x="471006" y="164365"/>
                                </a:lnTo>
                                <a:lnTo>
                                  <a:pt x="470939" y="164362"/>
                                </a:lnTo>
                                <a:lnTo>
                                  <a:pt x="470873" y="164360"/>
                                </a:lnTo>
                                <a:lnTo>
                                  <a:pt x="470806" y="164358"/>
                                </a:lnTo>
                                <a:lnTo>
                                  <a:pt x="470739" y="164355"/>
                                </a:lnTo>
                                <a:lnTo>
                                  <a:pt x="470672" y="164353"/>
                                </a:lnTo>
                                <a:lnTo>
                                  <a:pt x="470606" y="164350"/>
                                </a:lnTo>
                                <a:lnTo>
                                  <a:pt x="470539" y="164348"/>
                                </a:lnTo>
                                <a:lnTo>
                                  <a:pt x="470472" y="164346"/>
                                </a:lnTo>
                                <a:lnTo>
                                  <a:pt x="470405" y="164343"/>
                                </a:lnTo>
                                <a:lnTo>
                                  <a:pt x="470338" y="164341"/>
                                </a:lnTo>
                                <a:lnTo>
                                  <a:pt x="470272" y="164339"/>
                                </a:lnTo>
                                <a:lnTo>
                                  <a:pt x="470205" y="164336"/>
                                </a:lnTo>
                                <a:lnTo>
                                  <a:pt x="470138" y="164334"/>
                                </a:lnTo>
                                <a:lnTo>
                                  <a:pt x="470071" y="164331"/>
                                </a:lnTo>
                                <a:lnTo>
                                  <a:pt x="470004" y="164329"/>
                                </a:lnTo>
                                <a:lnTo>
                                  <a:pt x="469938" y="164327"/>
                                </a:lnTo>
                                <a:lnTo>
                                  <a:pt x="469871" y="164324"/>
                                </a:lnTo>
                                <a:lnTo>
                                  <a:pt x="469804" y="164322"/>
                                </a:lnTo>
                                <a:lnTo>
                                  <a:pt x="469737" y="164319"/>
                                </a:lnTo>
                                <a:lnTo>
                                  <a:pt x="469670" y="164317"/>
                                </a:lnTo>
                                <a:lnTo>
                                  <a:pt x="469604" y="164315"/>
                                </a:lnTo>
                                <a:lnTo>
                                  <a:pt x="469537" y="164312"/>
                                </a:lnTo>
                                <a:lnTo>
                                  <a:pt x="469470" y="164310"/>
                                </a:lnTo>
                                <a:lnTo>
                                  <a:pt x="469403" y="164308"/>
                                </a:lnTo>
                                <a:lnTo>
                                  <a:pt x="469336" y="164305"/>
                                </a:lnTo>
                                <a:lnTo>
                                  <a:pt x="469270" y="164303"/>
                                </a:lnTo>
                                <a:lnTo>
                                  <a:pt x="469203" y="164300"/>
                                </a:lnTo>
                                <a:lnTo>
                                  <a:pt x="469136" y="164298"/>
                                </a:lnTo>
                                <a:lnTo>
                                  <a:pt x="469069" y="164296"/>
                                </a:lnTo>
                                <a:lnTo>
                                  <a:pt x="469003" y="164293"/>
                                </a:lnTo>
                                <a:lnTo>
                                  <a:pt x="468936" y="164291"/>
                                </a:lnTo>
                                <a:lnTo>
                                  <a:pt x="468869" y="164288"/>
                                </a:lnTo>
                                <a:lnTo>
                                  <a:pt x="468802" y="164286"/>
                                </a:lnTo>
                                <a:lnTo>
                                  <a:pt x="468735" y="164283"/>
                                </a:lnTo>
                                <a:lnTo>
                                  <a:pt x="468669" y="164281"/>
                                </a:lnTo>
                                <a:lnTo>
                                  <a:pt x="468602" y="164279"/>
                                </a:lnTo>
                                <a:lnTo>
                                  <a:pt x="468535" y="164276"/>
                                </a:lnTo>
                                <a:lnTo>
                                  <a:pt x="468468" y="164274"/>
                                </a:lnTo>
                                <a:lnTo>
                                  <a:pt x="468401" y="164271"/>
                                </a:lnTo>
                                <a:lnTo>
                                  <a:pt x="468335" y="164269"/>
                                </a:lnTo>
                                <a:lnTo>
                                  <a:pt x="468268" y="164267"/>
                                </a:lnTo>
                                <a:lnTo>
                                  <a:pt x="468201" y="164264"/>
                                </a:lnTo>
                                <a:lnTo>
                                  <a:pt x="468134" y="164262"/>
                                </a:lnTo>
                                <a:lnTo>
                                  <a:pt x="468067" y="164259"/>
                                </a:lnTo>
                                <a:lnTo>
                                  <a:pt x="468001" y="164257"/>
                                </a:lnTo>
                                <a:lnTo>
                                  <a:pt x="467934" y="164254"/>
                                </a:lnTo>
                                <a:lnTo>
                                  <a:pt x="467867" y="164252"/>
                                </a:lnTo>
                                <a:lnTo>
                                  <a:pt x="467800" y="164250"/>
                                </a:lnTo>
                                <a:lnTo>
                                  <a:pt x="467734" y="164247"/>
                                </a:lnTo>
                                <a:lnTo>
                                  <a:pt x="467667" y="164245"/>
                                </a:lnTo>
                                <a:lnTo>
                                  <a:pt x="467600" y="164242"/>
                                </a:lnTo>
                                <a:lnTo>
                                  <a:pt x="467533" y="164240"/>
                                </a:lnTo>
                                <a:lnTo>
                                  <a:pt x="467466" y="164237"/>
                                </a:lnTo>
                                <a:lnTo>
                                  <a:pt x="467400" y="164235"/>
                                </a:lnTo>
                                <a:lnTo>
                                  <a:pt x="467333" y="164233"/>
                                </a:lnTo>
                                <a:lnTo>
                                  <a:pt x="467266" y="164230"/>
                                </a:lnTo>
                                <a:lnTo>
                                  <a:pt x="467199" y="164228"/>
                                </a:lnTo>
                                <a:lnTo>
                                  <a:pt x="467132" y="164225"/>
                                </a:lnTo>
                                <a:lnTo>
                                  <a:pt x="467066" y="164223"/>
                                </a:lnTo>
                                <a:lnTo>
                                  <a:pt x="466999" y="164220"/>
                                </a:lnTo>
                                <a:lnTo>
                                  <a:pt x="466932" y="164218"/>
                                </a:lnTo>
                                <a:lnTo>
                                  <a:pt x="466865" y="164215"/>
                                </a:lnTo>
                                <a:lnTo>
                                  <a:pt x="466798" y="164213"/>
                                </a:lnTo>
                                <a:lnTo>
                                  <a:pt x="466732" y="164211"/>
                                </a:lnTo>
                                <a:lnTo>
                                  <a:pt x="466665" y="164208"/>
                                </a:lnTo>
                                <a:lnTo>
                                  <a:pt x="466598" y="164206"/>
                                </a:lnTo>
                                <a:lnTo>
                                  <a:pt x="466531" y="164203"/>
                                </a:lnTo>
                                <a:lnTo>
                                  <a:pt x="466464" y="164201"/>
                                </a:lnTo>
                                <a:lnTo>
                                  <a:pt x="466398" y="164198"/>
                                </a:lnTo>
                                <a:lnTo>
                                  <a:pt x="466331" y="164196"/>
                                </a:lnTo>
                                <a:lnTo>
                                  <a:pt x="466264" y="164193"/>
                                </a:lnTo>
                                <a:lnTo>
                                  <a:pt x="466197" y="164191"/>
                                </a:lnTo>
                                <a:lnTo>
                                  <a:pt x="466131" y="164188"/>
                                </a:lnTo>
                                <a:lnTo>
                                  <a:pt x="466064" y="164186"/>
                                </a:lnTo>
                                <a:lnTo>
                                  <a:pt x="465997" y="164183"/>
                                </a:lnTo>
                                <a:lnTo>
                                  <a:pt x="465930" y="164181"/>
                                </a:lnTo>
                                <a:lnTo>
                                  <a:pt x="465863" y="164179"/>
                                </a:lnTo>
                                <a:lnTo>
                                  <a:pt x="465797" y="164176"/>
                                </a:lnTo>
                                <a:lnTo>
                                  <a:pt x="465730" y="164174"/>
                                </a:lnTo>
                                <a:lnTo>
                                  <a:pt x="465663" y="164171"/>
                                </a:lnTo>
                                <a:lnTo>
                                  <a:pt x="465596" y="164169"/>
                                </a:lnTo>
                                <a:lnTo>
                                  <a:pt x="465529" y="164166"/>
                                </a:lnTo>
                                <a:lnTo>
                                  <a:pt x="465463" y="164164"/>
                                </a:lnTo>
                                <a:lnTo>
                                  <a:pt x="465396" y="164161"/>
                                </a:lnTo>
                                <a:lnTo>
                                  <a:pt x="465329" y="164159"/>
                                </a:lnTo>
                                <a:lnTo>
                                  <a:pt x="465262" y="164156"/>
                                </a:lnTo>
                                <a:lnTo>
                                  <a:pt x="465195" y="164154"/>
                                </a:lnTo>
                                <a:lnTo>
                                  <a:pt x="465129" y="164151"/>
                                </a:lnTo>
                                <a:lnTo>
                                  <a:pt x="465062" y="164149"/>
                                </a:lnTo>
                                <a:lnTo>
                                  <a:pt x="464995" y="164146"/>
                                </a:lnTo>
                                <a:lnTo>
                                  <a:pt x="464928" y="164144"/>
                                </a:lnTo>
                                <a:lnTo>
                                  <a:pt x="464862" y="164141"/>
                                </a:lnTo>
                                <a:lnTo>
                                  <a:pt x="464795" y="164139"/>
                                </a:lnTo>
                                <a:lnTo>
                                  <a:pt x="464728" y="164136"/>
                                </a:lnTo>
                                <a:lnTo>
                                  <a:pt x="464661" y="164134"/>
                                </a:lnTo>
                                <a:lnTo>
                                  <a:pt x="464594" y="164131"/>
                                </a:lnTo>
                                <a:lnTo>
                                  <a:pt x="464528" y="164129"/>
                                </a:lnTo>
                                <a:lnTo>
                                  <a:pt x="464461" y="164126"/>
                                </a:lnTo>
                                <a:lnTo>
                                  <a:pt x="464394" y="164124"/>
                                </a:lnTo>
                                <a:lnTo>
                                  <a:pt x="464327" y="164121"/>
                                </a:lnTo>
                                <a:lnTo>
                                  <a:pt x="464260" y="164119"/>
                                </a:lnTo>
                                <a:lnTo>
                                  <a:pt x="464194" y="164116"/>
                                </a:lnTo>
                                <a:lnTo>
                                  <a:pt x="464127" y="164114"/>
                                </a:lnTo>
                                <a:lnTo>
                                  <a:pt x="464060" y="164111"/>
                                </a:lnTo>
                                <a:lnTo>
                                  <a:pt x="463993" y="164109"/>
                                </a:lnTo>
                                <a:lnTo>
                                  <a:pt x="463926" y="164106"/>
                                </a:lnTo>
                                <a:lnTo>
                                  <a:pt x="463860" y="164104"/>
                                </a:lnTo>
                                <a:lnTo>
                                  <a:pt x="463793" y="164101"/>
                                </a:lnTo>
                                <a:lnTo>
                                  <a:pt x="463726" y="164099"/>
                                </a:lnTo>
                                <a:lnTo>
                                  <a:pt x="463659" y="164096"/>
                                </a:lnTo>
                                <a:lnTo>
                                  <a:pt x="463593" y="164094"/>
                                </a:lnTo>
                                <a:lnTo>
                                  <a:pt x="463526" y="164091"/>
                                </a:lnTo>
                                <a:lnTo>
                                  <a:pt x="463459" y="164089"/>
                                </a:lnTo>
                                <a:lnTo>
                                  <a:pt x="463392" y="164086"/>
                                </a:lnTo>
                                <a:lnTo>
                                  <a:pt x="463325" y="164084"/>
                                </a:lnTo>
                                <a:lnTo>
                                  <a:pt x="463259" y="164081"/>
                                </a:lnTo>
                                <a:lnTo>
                                  <a:pt x="463192" y="164079"/>
                                </a:lnTo>
                                <a:lnTo>
                                  <a:pt x="463125" y="164076"/>
                                </a:lnTo>
                                <a:lnTo>
                                  <a:pt x="463058" y="164074"/>
                                </a:lnTo>
                                <a:lnTo>
                                  <a:pt x="462991" y="164071"/>
                                </a:lnTo>
                                <a:lnTo>
                                  <a:pt x="462925" y="164068"/>
                                </a:lnTo>
                                <a:lnTo>
                                  <a:pt x="462858" y="164066"/>
                                </a:lnTo>
                                <a:lnTo>
                                  <a:pt x="462791" y="164063"/>
                                </a:lnTo>
                                <a:lnTo>
                                  <a:pt x="462724" y="164061"/>
                                </a:lnTo>
                                <a:lnTo>
                                  <a:pt x="462657" y="164058"/>
                                </a:lnTo>
                                <a:lnTo>
                                  <a:pt x="462591" y="164056"/>
                                </a:lnTo>
                                <a:lnTo>
                                  <a:pt x="462524" y="164053"/>
                                </a:lnTo>
                                <a:lnTo>
                                  <a:pt x="462457" y="164051"/>
                                </a:lnTo>
                                <a:lnTo>
                                  <a:pt x="462390" y="164048"/>
                                </a:lnTo>
                                <a:lnTo>
                                  <a:pt x="462323" y="164046"/>
                                </a:lnTo>
                                <a:lnTo>
                                  <a:pt x="462257" y="164043"/>
                                </a:lnTo>
                                <a:lnTo>
                                  <a:pt x="462190" y="164041"/>
                                </a:lnTo>
                                <a:lnTo>
                                  <a:pt x="462123" y="164038"/>
                                </a:lnTo>
                                <a:lnTo>
                                  <a:pt x="462056" y="164035"/>
                                </a:lnTo>
                                <a:lnTo>
                                  <a:pt x="461990" y="164033"/>
                                </a:lnTo>
                                <a:lnTo>
                                  <a:pt x="461923" y="164030"/>
                                </a:lnTo>
                                <a:lnTo>
                                  <a:pt x="461856" y="164028"/>
                                </a:lnTo>
                                <a:lnTo>
                                  <a:pt x="461789" y="164025"/>
                                </a:lnTo>
                                <a:lnTo>
                                  <a:pt x="461722" y="164023"/>
                                </a:lnTo>
                                <a:lnTo>
                                  <a:pt x="461656" y="164020"/>
                                </a:lnTo>
                                <a:lnTo>
                                  <a:pt x="461589" y="164018"/>
                                </a:lnTo>
                                <a:lnTo>
                                  <a:pt x="461522" y="164015"/>
                                </a:lnTo>
                                <a:lnTo>
                                  <a:pt x="461455" y="164012"/>
                                </a:lnTo>
                                <a:lnTo>
                                  <a:pt x="461388" y="164010"/>
                                </a:lnTo>
                                <a:lnTo>
                                  <a:pt x="461322" y="164007"/>
                                </a:lnTo>
                                <a:lnTo>
                                  <a:pt x="461255" y="164005"/>
                                </a:lnTo>
                                <a:lnTo>
                                  <a:pt x="461188" y="164002"/>
                                </a:lnTo>
                                <a:lnTo>
                                  <a:pt x="461121" y="164000"/>
                                </a:lnTo>
                                <a:lnTo>
                                  <a:pt x="461054" y="163997"/>
                                </a:lnTo>
                                <a:lnTo>
                                  <a:pt x="460988" y="163994"/>
                                </a:lnTo>
                                <a:lnTo>
                                  <a:pt x="460921" y="163992"/>
                                </a:lnTo>
                                <a:lnTo>
                                  <a:pt x="460854" y="163989"/>
                                </a:lnTo>
                                <a:lnTo>
                                  <a:pt x="460787" y="163987"/>
                                </a:lnTo>
                                <a:lnTo>
                                  <a:pt x="460721" y="163984"/>
                                </a:lnTo>
                                <a:lnTo>
                                  <a:pt x="460654" y="163982"/>
                                </a:lnTo>
                                <a:lnTo>
                                  <a:pt x="460587" y="163979"/>
                                </a:lnTo>
                                <a:lnTo>
                                  <a:pt x="460520" y="163976"/>
                                </a:lnTo>
                                <a:lnTo>
                                  <a:pt x="460453" y="163974"/>
                                </a:lnTo>
                                <a:lnTo>
                                  <a:pt x="460387" y="163971"/>
                                </a:lnTo>
                                <a:lnTo>
                                  <a:pt x="460320" y="163969"/>
                                </a:lnTo>
                                <a:lnTo>
                                  <a:pt x="460253" y="163966"/>
                                </a:lnTo>
                                <a:lnTo>
                                  <a:pt x="460186" y="163963"/>
                                </a:lnTo>
                                <a:lnTo>
                                  <a:pt x="460119" y="163961"/>
                                </a:lnTo>
                                <a:lnTo>
                                  <a:pt x="460053" y="163958"/>
                                </a:lnTo>
                                <a:lnTo>
                                  <a:pt x="459986" y="163956"/>
                                </a:lnTo>
                                <a:lnTo>
                                  <a:pt x="459919" y="163953"/>
                                </a:lnTo>
                                <a:lnTo>
                                  <a:pt x="459852" y="163950"/>
                                </a:lnTo>
                                <a:lnTo>
                                  <a:pt x="459785" y="163948"/>
                                </a:lnTo>
                                <a:lnTo>
                                  <a:pt x="459719" y="163945"/>
                                </a:lnTo>
                                <a:lnTo>
                                  <a:pt x="459652" y="163943"/>
                                </a:lnTo>
                                <a:lnTo>
                                  <a:pt x="459585" y="163940"/>
                                </a:lnTo>
                                <a:lnTo>
                                  <a:pt x="459518" y="163937"/>
                                </a:lnTo>
                                <a:lnTo>
                                  <a:pt x="459451" y="163935"/>
                                </a:lnTo>
                                <a:lnTo>
                                  <a:pt x="459385" y="163932"/>
                                </a:lnTo>
                                <a:lnTo>
                                  <a:pt x="459318" y="163930"/>
                                </a:lnTo>
                                <a:lnTo>
                                  <a:pt x="459251" y="163927"/>
                                </a:lnTo>
                                <a:lnTo>
                                  <a:pt x="459184" y="163924"/>
                                </a:lnTo>
                                <a:lnTo>
                                  <a:pt x="459118" y="163922"/>
                                </a:lnTo>
                                <a:lnTo>
                                  <a:pt x="459051" y="163919"/>
                                </a:lnTo>
                                <a:lnTo>
                                  <a:pt x="458984" y="163917"/>
                                </a:lnTo>
                                <a:lnTo>
                                  <a:pt x="458917" y="163914"/>
                                </a:lnTo>
                                <a:lnTo>
                                  <a:pt x="458850" y="163911"/>
                                </a:lnTo>
                                <a:lnTo>
                                  <a:pt x="458784" y="163909"/>
                                </a:lnTo>
                                <a:lnTo>
                                  <a:pt x="458717" y="163906"/>
                                </a:lnTo>
                                <a:lnTo>
                                  <a:pt x="458650" y="163903"/>
                                </a:lnTo>
                                <a:lnTo>
                                  <a:pt x="458583" y="163901"/>
                                </a:lnTo>
                                <a:lnTo>
                                  <a:pt x="458516" y="163898"/>
                                </a:lnTo>
                                <a:lnTo>
                                  <a:pt x="458450" y="163896"/>
                                </a:lnTo>
                                <a:lnTo>
                                  <a:pt x="458383" y="163893"/>
                                </a:lnTo>
                                <a:lnTo>
                                  <a:pt x="458316" y="163890"/>
                                </a:lnTo>
                                <a:lnTo>
                                  <a:pt x="458249" y="163888"/>
                                </a:lnTo>
                                <a:lnTo>
                                  <a:pt x="458182" y="163885"/>
                                </a:lnTo>
                                <a:lnTo>
                                  <a:pt x="458116" y="163882"/>
                                </a:lnTo>
                                <a:lnTo>
                                  <a:pt x="458049" y="163880"/>
                                </a:lnTo>
                                <a:lnTo>
                                  <a:pt x="457982" y="163877"/>
                                </a:lnTo>
                                <a:lnTo>
                                  <a:pt x="457915" y="163875"/>
                                </a:lnTo>
                                <a:lnTo>
                                  <a:pt x="457849" y="163872"/>
                                </a:lnTo>
                                <a:lnTo>
                                  <a:pt x="457782" y="163869"/>
                                </a:lnTo>
                                <a:lnTo>
                                  <a:pt x="457715" y="163867"/>
                                </a:lnTo>
                                <a:lnTo>
                                  <a:pt x="457648" y="163864"/>
                                </a:lnTo>
                                <a:lnTo>
                                  <a:pt x="457581" y="163861"/>
                                </a:lnTo>
                                <a:lnTo>
                                  <a:pt x="457515" y="163859"/>
                                </a:lnTo>
                                <a:lnTo>
                                  <a:pt x="457448" y="163856"/>
                                </a:lnTo>
                                <a:lnTo>
                                  <a:pt x="457381" y="163853"/>
                                </a:lnTo>
                                <a:lnTo>
                                  <a:pt x="457314" y="163851"/>
                                </a:lnTo>
                                <a:lnTo>
                                  <a:pt x="457247" y="163848"/>
                                </a:lnTo>
                                <a:lnTo>
                                  <a:pt x="457181" y="163845"/>
                                </a:lnTo>
                                <a:lnTo>
                                  <a:pt x="457114" y="163843"/>
                                </a:lnTo>
                                <a:lnTo>
                                  <a:pt x="457047" y="163840"/>
                                </a:lnTo>
                                <a:lnTo>
                                  <a:pt x="456980" y="163837"/>
                                </a:lnTo>
                                <a:lnTo>
                                  <a:pt x="456913" y="163835"/>
                                </a:lnTo>
                                <a:lnTo>
                                  <a:pt x="456847" y="163832"/>
                                </a:lnTo>
                                <a:lnTo>
                                  <a:pt x="456780" y="163829"/>
                                </a:lnTo>
                                <a:lnTo>
                                  <a:pt x="456713" y="163827"/>
                                </a:lnTo>
                                <a:lnTo>
                                  <a:pt x="456646" y="163824"/>
                                </a:lnTo>
                                <a:lnTo>
                                  <a:pt x="456579" y="163821"/>
                                </a:lnTo>
                                <a:lnTo>
                                  <a:pt x="456513" y="163819"/>
                                </a:lnTo>
                                <a:lnTo>
                                  <a:pt x="456446" y="163816"/>
                                </a:lnTo>
                                <a:lnTo>
                                  <a:pt x="456379" y="163813"/>
                                </a:lnTo>
                                <a:lnTo>
                                  <a:pt x="456312" y="163811"/>
                                </a:lnTo>
                                <a:lnTo>
                                  <a:pt x="456246" y="163808"/>
                                </a:lnTo>
                                <a:lnTo>
                                  <a:pt x="456179" y="163805"/>
                                </a:lnTo>
                                <a:lnTo>
                                  <a:pt x="456112" y="163803"/>
                                </a:lnTo>
                                <a:lnTo>
                                  <a:pt x="456045" y="163800"/>
                                </a:lnTo>
                                <a:lnTo>
                                  <a:pt x="455978" y="163797"/>
                                </a:lnTo>
                                <a:lnTo>
                                  <a:pt x="455912" y="163795"/>
                                </a:lnTo>
                                <a:lnTo>
                                  <a:pt x="455845" y="163792"/>
                                </a:lnTo>
                                <a:lnTo>
                                  <a:pt x="455778" y="163789"/>
                                </a:lnTo>
                                <a:lnTo>
                                  <a:pt x="455711" y="163787"/>
                                </a:lnTo>
                                <a:lnTo>
                                  <a:pt x="455644" y="163784"/>
                                </a:lnTo>
                                <a:lnTo>
                                  <a:pt x="455578" y="163781"/>
                                </a:lnTo>
                                <a:lnTo>
                                  <a:pt x="455511" y="163778"/>
                                </a:lnTo>
                                <a:lnTo>
                                  <a:pt x="455444" y="163776"/>
                                </a:lnTo>
                                <a:lnTo>
                                  <a:pt x="455377" y="163773"/>
                                </a:lnTo>
                                <a:lnTo>
                                  <a:pt x="455310" y="163770"/>
                                </a:lnTo>
                                <a:lnTo>
                                  <a:pt x="455244" y="163768"/>
                                </a:lnTo>
                                <a:lnTo>
                                  <a:pt x="455177" y="163765"/>
                                </a:lnTo>
                                <a:lnTo>
                                  <a:pt x="455110" y="163762"/>
                                </a:lnTo>
                                <a:lnTo>
                                  <a:pt x="455043" y="163760"/>
                                </a:lnTo>
                                <a:lnTo>
                                  <a:pt x="454977" y="163757"/>
                                </a:lnTo>
                                <a:lnTo>
                                  <a:pt x="454910" y="163754"/>
                                </a:lnTo>
                                <a:lnTo>
                                  <a:pt x="454843" y="163751"/>
                                </a:lnTo>
                                <a:lnTo>
                                  <a:pt x="454776" y="163749"/>
                                </a:lnTo>
                                <a:lnTo>
                                  <a:pt x="454709" y="163746"/>
                                </a:lnTo>
                                <a:lnTo>
                                  <a:pt x="454643" y="163743"/>
                                </a:lnTo>
                                <a:lnTo>
                                  <a:pt x="454576" y="163741"/>
                                </a:lnTo>
                                <a:lnTo>
                                  <a:pt x="454509" y="163738"/>
                                </a:lnTo>
                                <a:lnTo>
                                  <a:pt x="454442" y="163735"/>
                                </a:lnTo>
                                <a:lnTo>
                                  <a:pt x="454375" y="163732"/>
                                </a:lnTo>
                                <a:lnTo>
                                  <a:pt x="454309" y="163730"/>
                                </a:lnTo>
                                <a:lnTo>
                                  <a:pt x="454242" y="163727"/>
                                </a:lnTo>
                                <a:lnTo>
                                  <a:pt x="454175" y="163724"/>
                                </a:lnTo>
                                <a:lnTo>
                                  <a:pt x="454108" y="163722"/>
                                </a:lnTo>
                                <a:lnTo>
                                  <a:pt x="454041" y="163719"/>
                                </a:lnTo>
                                <a:lnTo>
                                  <a:pt x="453975" y="163716"/>
                                </a:lnTo>
                                <a:lnTo>
                                  <a:pt x="453908" y="163713"/>
                                </a:lnTo>
                                <a:lnTo>
                                  <a:pt x="453841" y="163711"/>
                                </a:lnTo>
                                <a:lnTo>
                                  <a:pt x="453774" y="163708"/>
                                </a:lnTo>
                                <a:lnTo>
                                  <a:pt x="453708" y="163705"/>
                                </a:lnTo>
                                <a:lnTo>
                                  <a:pt x="453641" y="163702"/>
                                </a:lnTo>
                                <a:lnTo>
                                  <a:pt x="453574" y="163700"/>
                                </a:lnTo>
                                <a:lnTo>
                                  <a:pt x="453507" y="163697"/>
                                </a:lnTo>
                                <a:lnTo>
                                  <a:pt x="453440" y="163694"/>
                                </a:lnTo>
                                <a:lnTo>
                                  <a:pt x="453374" y="163692"/>
                                </a:lnTo>
                                <a:lnTo>
                                  <a:pt x="453307" y="163689"/>
                                </a:lnTo>
                                <a:lnTo>
                                  <a:pt x="453240" y="163686"/>
                                </a:lnTo>
                                <a:lnTo>
                                  <a:pt x="453173" y="163683"/>
                                </a:lnTo>
                                <a:lnTo>
                                  <a:pt x="453106" y="163681"/>
                                </a:lnTo>
                                <a:lnTo>
                                  <a:pt x="453040" y="163678"/>
                                </a:lnTo>
                                <a:lnTo>
                                  <a:pt x="452973" y="163675"/>
                                </a:lnTo>
                                <a:lnTo>
                                  <a:pt x="452906" y="163672"/>
                                </a:lnTo>
                                <a:lnTo>
                                  <a:pt x="452839" y="163670"/>
                                </a:lnTo>
                                <a:lnTo>
                                  <a:pt x="452772" y="163667"/>
                                </a:lnTo>
                                <a:lnTo>
                                  <a:pt x="452706" y="163664"/>
                                </a:lnTo>
                                <a:lnTo>
                                  <a:pt x="452639" y="163661"/>
                                </a:lnTo>
                                <a:lnTo>
                                  <a:pt x="452572" y="163658"/>
                                </a:lnTo>
                                <a:lnTo>
                                  <a:pt x="452505" y="163656"/>
                                </a:lnTo>
                                <a:lnTo>
                                  <a:pt x="452438" y="163653"/>
                                </a:lnTo>
                                <a:lnTo>
                                  <a:pt x="452372" y="163650"/>
                                </a:lnTo>
                                <a:lnTo>
                                  <a:pt x="452305" y="163647"/>
                                </a:lnTo>
                                <a:lnTo>
                                  <a:pt x="452238" y="163645"/>
                                </a:lnTo>
                                <a:lnTo>
                                  <a:pt x="452171" y="163642"/>
                                </a:lnTo>
                                <a:lnTo>
                                  <a:pt x="452105" y="163639"/>
                                </a:lnTo>
                                <a:lnTo>
                                  <a:pt x="452038" y="163636"/>
                                </a:lnTo>
                                <a:lnTo>
                                  <a:pt x="451971" y="163634"/>
                                </a:lnTo>
                                <a:lnTo>
                                  <a:pt x="451904" y="163631"/>
                                </a:lnTo>
                                <a:lnTo>
                                  <a:pt x="451837" y="163628"/>
                                </a:lnTo>
                                <a:lnTo>
                                  <a:pt x="451771" y="163625"/>
                                </a:lnTo>
                                <a:lnTo>
                                  <a:pt x="451704" y="163622"/>
                                </a:lnTo>
                                <a:lnTo>
                                  <a:pt x="451637" y="163620"/>
                                </a:lnTo>
                                <a:lnTo>
                                  <a:pt x="451570" y="163617"/>
                                </a:lnTo>
                                <a:lnTo>
                                  <a:pt x="451503" y="163614"/>
                                </a:lnTo>
                                <a:lnTo>
                                  <a:pt x="451437" y="163611"/>
                                </a:lnTo>
                                <a:lnTo>
                                  <a:pt x="451370" y="163609"/>
                                </a:lnTo>
                                <a:lnTo>
                                  <a:pt x="451303" y="163606"/>
                                </a:lnTo>
                                <a:lnTo>
                                  <a:pt x="451236" y="163603"/>
                                </a:lnTo>
                                <a:lnTo>
                                  <a:pt x="451169" y="163600"/>
                                </a:lnTo>
                                <a:lnTo>
                                  <a:pt x="451103" y="163597"/>
                                </a:lnTo>
                                <a:lnTo>
                                  <a:pt x="451036" y="163595"/>
                                </a:lnTo>
                                <a:lnTo>
                                  <a:pt x="450969" y="163592"/>
                                </a:lnTo>
                                <a:lnTo>
                                  <a:pt x="450902" y="163589"/>
                                </a:lnTo>
                                <a:lnTo>
                                  <a:pt x="450836" y="163586"/>
                                </a:lnTo>
                                <a:lnTo>
                                  <a:pt x="450769" y="163583"/>
                                </a:lnTo>
                                <a:lnTo>
                                  <a:pt x="450702" y="163581"/>
                                </a:lnTo>
                                <a:lnTo>
                                  <a:pt x="450635" y="163578"/>
                                </a:lnTo>
                                <a:lnTo>
                                  <a:pt x="450568" y="163575"/>
                                </a:lnTo>
                                <a:lnTo>
                                  <a:pt x="450502" y="163572"/>
                                </a:lnTo>
                                <a:lnTo>
                                  <a:pt x="450435" y="163569"/>
                                </a:lnTo>
                                <a:lnTo>
                                  <a:pt x="450368" y="163567"/>
                                </a:lnTo>
                                <a:lnTo>
                                  <a:pt x="450301" y="163564"/>
                                </a:lnTo>
                                <a:lnTo>
                                  <a:pt x="450234" y="163561"/>
                                </a:lnTo>
                                <a:lnTo>
                                  <a:pt x="450168" y="163558"/>
                                </a:lnTo>
                                <a:lnTo>
                                  <a:pt x="450101" y="163555"/>
                                </a:lnTo>
                                <a:lnTo>
                                  <a:pt x="450034" y="163552"/>
                                </a:lnTo>
                                <a:lnTo>
                                  <a:pt x="449967" y="163550"/>
                                </a:lnTo>
                                <a:lnTo>
                                  <a:pt x="449900" y="163547"/>
                                </a:lnTo>
                                <a:lnTo>
                                  <a:pt x="449834" y="163544"/>
                                </a:lnTo>
                                <a:lnTo>
                                  <a:pt x="449767" y="163541"/>
                                </a:lnTo>
                                <a:lnTo>
                                  <a:pt x="449700" y="163538"/>
                                </a:lnTo>
                                <a:lnTo>
                                  <a:pt x="449633" y="163535"/>
                                </a:lnTo>
                                <a:lnTo>
                                  <a:pt x="449566" y="163533"/>
                                </a:lnTo>
                                <a:lnTo>
                                  <a:pt x="449500" y="163530"/>
                                </a:lnTo>
                                <a:lnTo>
                                  <a:pt x="449433" y="163527"/>
                                </a:lnTo>
                                <a:lnTo>
                                  <a:pt x="449366" y="163524"/>
                                </a:lnTo>
                                <a:lnTo>
                                  <a:pt x="449299" y="163521"/>
                                </a:lnTo>
                                <a:lnTo>
                                  <a:pt x="449233" y="163518"/>
                                </a:lnTo>
                                <a:lnTo>
                                  <a:pt x="449166" y="163516"/>
                                </a:lnTo>
                                <a:lnTo>
                                  <a:pt x="449099" y="163513"/>
                                </a:lnTo>
                                <a:lnTo>
                                  <a:pt x="449032" y="163510"/>
                                </a:lnTo>
                                <a:lnTo>
                                  <a:pt x="448965" y="163507"/>
                                </a:lnTo>
                                <a:lnTo>
                                  <a:pt x="448899" y="163504"/>
                                </a:lnTo>
                                <a:lnTo>
                                  <a:pt x="448832" y="163501"/>
                                </a:lnTo>
                                <a:lnTo>
                                  <a:pt x="448765" y="163499"/>
                                </a:lnTo>
                                <a:lnTo>
                                  <a:pt x="448698" y="163496"/>
                                </a:lnTo>
                                <a:lnTo>
                                  <a:pt x="448631" y="163493"/>
                                </a:lnTo>
                                <a:lnTo>
                                  <a:pt x="448565" y="163490"/>
                                </a:lnTo>
                                <a:lnTo>
                                  <a:pt x="448498" y="163487"/>
                                </a:lnTo>
                                <a:lnTo>
                                  <a:pt x="448431" y="163484"/>
                                </a:lnTo>
                                <a:lnTo>
                                  <a:pt x="448364" y="163481"/>
                                </a:lnTo>
                                <a:lnTo>
                                  <a:pt x="448297" y="163479"/>
                                </a:lnTo>
                                <a:lnTo>
                                  <a:pt x="448231" y="163476"/>
                                </a:lnTo>
                                <a:lnTo>
                                  <a:pt x="448164" y="163473"/>
                                </a:lnTo>
                                <a:lnTo>
                                  <a:pt x="448097" y="163470"/>
                                </a:lnTo>
                                <a:lnTo>
                                  <a:pt x="448030" y="163467"/>
                                </a:lnTo>
                                <a:lnTo>
                                  <a:pt x="447964" y="163464"/>
                                </a:lnTo>
                                <a:lnTo>
                                  <a:pt x="447897" y="163461"/>
                                </a:lnTo>
                                <a:lnTo>
                                  <a:pt x="447830" y="163459"/>
                                </a:lnTo>
                                <a:lnTo>
                                  <a:pt x="447763" y="163456"/>
                                </a:lnTo>
                                <a:lnTo>
                                  <a:pt x="447696" y="163453"/>
                                </a:lnTo>
                                <a:lnTo>
                                  <a:pt x="447630" y="163450"/>
                                </a:lnTo>
                                <a:lnTo>
                                  <a:pt x="447563" y="163447"/>
                                </a:lnTo>
                                <a:lnTo>
                                  <a:pt x="447496" y="163444"/>
                                </a:lnTo>
                                <a:lnTo>
                                  <a:pt x="447429" y="163441"/>
                                </a:lnTo>
                                <a:lnTo>
                                  <a:pt x="447362" y="163438"/>
                                </a:lnTo>
                                <a:lnTo>
                                  <a:pt x="447296" y="163435"/>
                                </a:lnTo>
                                <a:lnTo>
                                  <a:pt x="447229" y="163433"/>
                                </a:lnTo>
                                <a:lnTo>
                                  <a:pt x="447162" y="163430"/>
                                </a:lnTo>
                                <a:lnTo>
                                  <a:pt x="447095" y="163427"/>
                                </a:lnTo>
                                <a:lnTo>
                                  <a:pt x="447028" y="163424"/>
                                </a:lnTo>
                                <a:lnTo>
                                  <a:pt x="446962" y="163421"/>
                                </a:lnTo>
                                <a:lnTo>
                                  <a:pt x="446895" y="163418"/>
                                </a:lnTo>
                                <a:lnTo>
                                  <a:pt x="446828" y="163415"/>
                                </a:lnTo>
                                <a:lnTo>
                                  <a:pt x="446761" y="163412"/>
                                </a:lnTo>
                                <a:lnTo>
                                  <a:pt x="446695" y="163409"/>
                                </a:lnTo>
                                <a:lnTo>
                                  <a:pt x="446628" y="163407"/>
                                </a:lnTo>
                                <a:lnTo>
                                  <a:pt x="446561" y="163404"/>
                                </a:lnTo>
                                <a:lnTo>
                                  <a:pt x="446494" y="163401"/>
                                </a:lnTo>
                                <a:lnTo>
                                  <a:pt x="446427" y="163398"/>
                                </a:lnTo>
                                <a:lnTo>
                                  <a:pt x="446361" y="163395"/>
                                </a:lnTo>
                                <a:lnTo>
                                  <a:pt x="446294" y="163392"/>
                                </a:lnTo>
                                <a:lnTo>
                                  <a:pt x="446227" y="163389"/>
                                </a:lnTo>
                                <a:lnTo>
                                  <a:pt x="446160" y="163386"/>
                                </a:lnTo>
                                <a:lnTo>
                                  <a:pt x="446093" y="163383"/>
                                </a:lnTo>
                                <a:lnTo>
                                  <a:pt x="446027" y="163380"/>
                                </a:lnTo>
                                <a:lnTo>
                                  <a:pt x="445960" y="163377"/>
                                </a:lnTo>
                                <a:lnTo>
                                  <a:pt x="445893" y="163375"/>
                                </a:lnTo>
                                <a:lnTo>
                                  <a:pt x="445826" y="163372"/>
                                </a:lnTo>
                                <a:lnTo>
                                  <a:pt x="445759" y="163369"/>
                                </a:lnTo>
                                <a:lnTo>
                                  <a:pt x="445693" y="163366"/>
                                </a:lnTo>
                                <a:lnTo>
                                  <a:pt x="445626" y="163363"/>
                                </a:lnTo>
                                <a:lnTo>
                                  <a:pt x="445559" y="163360"/>
                                </a:lnTo>
                                <a:lnTo>
                                  <a:pt x="445492" y="163357"/>
                                </a:lnTo>
                                <a:lnTo>
                                  <a:pt x="445425" y="163354"/>
                                </a:lnTo>
                                <a:lnTo>
                                  <a:pt x="445359" y="163351"/>
                                </a:lnTo>
                                <a:lnTo>
                                  <a:pt x="445292" y="163348"/>
                                </a:lnTo>
                                <a:lnTo>
                                  <a:pt x="445225" y="163345"/>
                                </a:lnTo>
                                <a:lnTo>
                                  <a:pt x="445158" y="163342"/>
                                </a:lnTo>
                                <a:lnTo>
                                  <a:pt x="445092" y="163339"/>
                                </a:lnTo>
                                <a:lnTo>
                                  <a:pt x="445025" y="163336"/>
                                </a:lnTo>
                                <a:lnTo>
                                  <a:pt x="444958" y="163334"/>
                                </a:lnTo>
                                <a:lnTo>
                                  <a:pt x="444891" y="163331"/>
                                </a:lnTo>
                                <a:lnTo>
                                  <a:pt x="444824" y="163328"/>
                                </a:lnTo>
                                <a:lnTo>
                                  <a:pt x="444758" y="163325"/>
                                </a:lnTo>
                                <a:lnTo>
                                  <a:pt x="444691" y="163322"/>
                                </a:lnTo>
                                <a:lnTo>
                                  <a:pt x="444624" y="163319"/>
                                </a:lnTo>
                                <a:lnTo>
                                  <a:pt x="444557" y="163316"/>
                                </a:lnTo>
                                <a:lnTo>
                                  <a:pt x="444490" y="163313"/>
                                </a:lnTo>
                                <a:lnTo>
                                  <a:pt x="444424" y="163310"/>
                                </a:lnTo>
                                <a:lnTo>
                                  <a:pt x="444357" y="163307"/>
                                </a:lnTo>
                                <a:lnTo>
                                  <a:pt x="444290" y="163304"/>
                                </a:lnTo>
                                <a:lnTo>
                                  <a:pt x="444223" y="163301"/>
                                </a:lnTo>
                                <a:lnTo>
                                  <a:pt x="444156" y="163298"/>
                                </a:lnTo>
                                <a:lnTo>
                                  <a:pt x="444090" y="163295"/>
                                </a:lnTo>
                                <a:lnTo>
                                  <a:pt x="444023" y="163292"/>
                                </a:lnTo>
                                <a:lnTo>
                                  <a:pt x="443956" y="163289"/>
                                </a:lnTo>
                                <a:lnTo>
                                  <a:pt x="443889" y="163286"/>
                                </a:lnTo>
                                <a:lnTo>
                                  <a:pt x="443823" y="163283"/>
                                </a:lnTo>
                                <a:lnTo>
                                  <a:pt x="443756" y="163280"/>
                                </a:lnTo>
                                <a:lnTo>
                                  <a:pt x="443689" y="163277"/>
                                </a:lnTo>
                                <a:lnTo>
                                  <a:pt x="443622" y="163274"/>
                                </a:lnTo>
                                <a:lnTo>
                                  <a:pt x="443555" y="163271"/>
                                </a:lnTo>
                                <a:lnTo>
                                  <a:pt x="443489" y="163268"/>
                                </a:lnTo>
                                <a:lnTo>
                                  <a:pt x="443422" y="163265"/>
                                </a:lnTo>
                                <a:lnTo>
                                  <a:pt x="443355" y="163262"/>
                                </a:lnTo>
                                <a:lnTo>
                                  <a:pt x="443288" y="163259"/>
                                </a:lnTo>
                                <a:lnTo>
                                  <a:pt x="443221" y="163256"/>
                                </a:lnTo>
                                <a:lnTo>
                                  <a:pt x="443155" y="163253"/>
                                </a:lnTo>
                                <a:lnTo>
                                  <a:pt x="443088" y="163250"/>
                                </a:lnTo>
                                <a:lnTo>
                                  <a:pt x="443021" y="163247"/>
                                </a:lnTo>
                                <a:lnTo>
                                  <a:pt x="442954" y="163244"/>
                                </a:lnTo>
                                <a:lnTo>
                                  <a:pt x="442887" y="163242"/>
                                </a:lnTo>
                                <a:lnTo>
                                  <a:pt x="442821" y="163239"/>
                                </a:lnTo>
                                <a:lnTo>
                                  <a:pt x="442754" y="163236"/>
                                </a:lnTo>
                                <a:lnTo>
                                  <a:pt x="442687" y="163233"/>
                                </a:lnTo>
                                <a:lnTo>
                                  <a:pt x="442620" y="163230"/>
                                </a:lnTo>
                                <a:lnTo>
                                  <a:pt x="442553" y="163227"/>
                                </a:lnTo>
                                <a:lnTo>
                                  <a:pt x="442487" y="163224"/>
                                </a:lnTo>
                                <a:lnTo>
                                  <a:pt x="442420" y="163221"/>
                                </a:lnTo>
                                <a:lnTo>
                                  <a:pt x="442353" y="163217"/>
                                </a:lnTo>
                                <a:lnTo>
                                  <a:pt x="442286" y="163214"/>
                                </a:lnTo>
                                <a:lnTo>
                                  <a:pt x="442220" y="163211"/>
                                </a:lnTo>
                                <a:lnTo>
                                  <a:pt x="442153" y="163208"/>
                                </a:lnTo>
                                <a:lnTo>
                                  <a:pt x="442086" y="163205"/>
                                </a:lnTo>
                                <a:lnTo>
                                  <a:pt x="442019" y="163202"/>
                                </a:lnTo>
                                <a:lnTo>
                                  <a:pt x="441952" y="163199"/>
                                </a:lnTo>
                                <a:lnTo>
                                  <a:pt x="441886" y="163196"/>
                                </a:lnTo>
                                <a:lnTo>
                                  <a:pt x="441819" y="163193"/>
                                </a:lnTo>
                                <a:lnTo>
                                  <a:pt x="441752" y="163190"/>
                                </a:lnTo>
                                <a:lnTo>
                                  <a:pt x="441685" y="163187"/>
                                </a:lnTo>
                                <a:lnTo>
                                  <a:pt x="441618" y="163184"/>
                                </a:lnTo>
                                <a:lnTo>
                                  <a:pt x="441552" y="163181"/>
                                </a:lnTo>
                                <a:lnTo>
                                  <a:pt x="441485" y="163178"/>
                                </a:lnTo>
                                <a:lnTo>
                                  <a:pt x="441418" y="163175"/>
                                </a:lnTo>
                                <a:lnTo>
                                  <a:pt x="441351" y="163172"/>
                                </a:lnTo>
                                <a:lnTo>
                                  <a:pt x="441284" y="163169"/>
                                </a:lnTo>
                                <a:lnTo>
                                  <a:pt x="441218" y="163166"/>
                                </a:lnTo>
                                <a:lnTo>
                                  <a:pt x="441151" y="163163"/>
                                </a:lnTo>
                                <a:lnTo>
                                  <a:pt x="441084" y="163160"/>
                                </a:lnTo>
                                <a:lnTo>
                                  <a:pt x="441017" y="163157"/>
                                </a:lnTo>
                                <a:lnTo>
                                  <a:pt x="440951" y="163154"/>
                                </a:lnTo>
                                <a:lnTo>
                                  <a:pt x="440884" y="163151"/>
                                </a:lnTo>
                                <a:lnTo>
                                  <a:pt x="440817" y="163148"/>
                                </a:lnTo>
                                <a:lnTo>
                                  <a:pt x="440750" y="163145"/>
                                </a:lnTo>
                                <a:lnTo>
                                  <a:pt x="440683" y="163142"/>
                                </a:lnTo>
                                <a:lnTo>
                                  <a:pt x="440617" y="163139"/>
                                </a:lnTo>
                                <a:lnTo>
                                  <a:pt x="440550" y="163136"/>
                                </a:lnTo>
                                <a:lnTo>
                                  <a:pt x="440483" y="163133"/>
                                </a:lnTo>
                                <a:lnTo>
                                  <a:pt x="440416" y="163130"/>
                                </a:lnTo>
                                <a:lnTo>
                                  <a:pt x="440349" y="163127"/>
                                </a:lnTo>
                                <a:lnTo>
                                  <a:pt x="440283" y="163123"/>
                                </a:lnTo>
                                <a:lnTo>
                                  <a:pt x="440216" y="163120"/>
                                </a:lnTo>
                                <a:lnTo>
                                  <a:pt x="440149" y="163117"/>
                                </a:lnTo>
                                <a:lnTo>
                                  <a:pt x="440082" y="163114"/>
                                </a:lnTo>
                                <a:lnTo>
                                  <a:pt x="440015" y="163111"/>
                                </a:lnTo>
                                <a:lnTo>
                                  <a:pt x="439949" y="163108"/>
                                </a:lnTo>
                                <a:lnTo>
                                  <a:pt x="439882" y="163105"/>
                                </a:lnTo>
                                <a:lnTo>
                                  <a:pt x="439815" y="163102"/>
                                </a:lnTo>
                                <a:lnTo>
                                  <a:pt x="439748" y="163099"/>
                                </a:lnTo>
                                <a:lnTo>
                                  <a:pt x="439681" y="163096"/>
                                </a:lnTo>
                                <a:lnTo>
                                  <a:pt x="439615" y="163093"/>
                                </a:lnTo>
                                <a:lnTo>
                                  <a:pt x="439548" y="163090"/>
                                </a:lnTo>
                                <a:lnTo>
                                  <a:pt x="439481" y="163087"/>
                                </a:lnTo>
                                <a:lnTo>
                                  <a:pt x="439414" y="163084"/>
                                </a:lnTo>
                                <a:lnTo>
                                  <a:pt x="439348" y="163080"/>
                                </a:lnTo>
                                <a:lnTo>
                                  <a:pt x="439281" y="163077"/>
                                </a:lnTo>
                                <a:lnTo>
                                  <a:pt x="439214" y="163074"/>
                                </a:lnTo>
                                <a:lnTo>
                                  <a:pt x="439147" y="163071"/>
                                </a:lnTo>
                                <a:lnTo>
                                  <a:pt x="439080" y="163068"/>
                                </a:lnTo>
                                <a:lnTo>
                                  <a:pt x="439014" y="163065"/>
                                </a:lnTo>
                                <a:lnTo>
                                  <a:pt x="438947" y="163062"/>
                                </a:lnTo>
                                <a:lnTo>
                                  <a:pt x="438880" y="163059"/>
                                </a:lnTo>
                                <a:lnTo>
                                  <a:pt x="438813" y="163056"/>
                                </a:lnTo>
                                <a:lnTo>
                                  <a:pt x="438746" y="163053"/>
                                </a:lnTo>
                                <a:lnTo>
                                  <a:pt x="438680" y="163050"/>
                                </a:lnTo>
                                <a:lnTo>
                                  <a:pt x="438613" y="163046"/>
                                </a:lnTo>
                                <a:lnTo>
                                  <a:pt x="438546" y="163043"/>
                                </a:lnTo>
                                <a:lnTo>
                                  <a:pt x="438479" y="163040"/>
                                </a:lnTo>
                                <a:lnTo>
                                  <a:pt x="438412" y="163037"/>
                                </a:lnTo>
                                <a:lnTo>
                                  <a:pt x="438346" y="163034"/>
                                </a:lnTo>
                                <a:lnTo>
                                  <a:pt x="438279" y="163031"/>
                                </a:lnTo>
                                <a:lnTo>
                                  <a:pt x="438212" y="163028"/>
                                </a:lnTo>
                                <a:lnTo>
                                  <a:pt x="438145" y="163025"/>
                                </a:lnTo>
                                <a:lnTo>
                                  <a:pt x="438079" y="163022"/>
                                </a:lnTo>
                                <a:lnTo>
                                  <a:pt x="438012" y="163018"/>
                                </a:lnTo>
                                <a:lnTo>
                                  <a:pt x="437945" y="163015"/>
                                </a:lnTo>
                                <a:lnTo>
                                  <a:pt x="437878" y="163012"/>
                                </a:lnTo>
                                <a:lnTo>
                                  <a:pt x="437811" y="163009"/>
                                </a:lnTo>
                                <a:lnTo>
                                  <a:pt x="437745" y="163006"/>
                                </a:lnTo>
                                <a:lnTo>
                                  <a:pt x="437678" y="163003"/>
                                </a:lnTo>
                                <a:lnTo>
                                  <a:pt x="437611" y="163000"/>
                                </a:lnTo>
                                <a:lnTo>
                                  <a:pt x="437544" y="162997"/>
                                </a:lnTo>
                                <a:lnTo>
                                  <a:pt x="437477" y="162993"/>
                                </a:lnTo>
                                <a:lnTo>
                                  <a:pt x="437411" y="162990"/>
                                </a:lnTo>
                                <a:lnTo>
                                  <a:pt x="437344" y="162987"/>
                                </a:lnTo>
                                <a:lnTo>
                                  <a:pt x="437277" y="162984"/>
                                </a:lnTo>
                                <a:lnTo>
                                  <a:pt x="437210" y="162981"/>
                                </a:lnTo>
                                <a:lnTo>
                                  <a:pt x="437143" y="162978"/>
                                </a:lnTo>
                                <a:lnTo>
                                  <a:pt x="437077" y="162975"/>
                                </a:lnTo>
                                <a:lnTo>
                                  <a:pt x="437010" y="162972"/>
                                </a:lnTo>
                                <a:lnTo>
                                  <a:pt x="436943" y="162968"/>
                                </a:lnTo>
                                <a:lnTo>
                                  <a:pt x="436876" y="162965"/>
                                </a:lnTo>
                                <a:lnTo>
                                  <a:pt x="436810" y="162962"/>
                                </a:lnTo>
                                <a:lnTo>
                                  <a:pt x="436743" y="162959"/>
                                </a:lnTo>
                                <a:lnTo>
                                  <a:pt x="436676" y="162956"/>
                                </a:lnTo>
                                <a:lnTo>
                                  <a:pt x="436609" y="162953"/>
                                </a:lnTo>
                                <a:lnTo>
                                  <a:pt x="436542" y="162949"/>
                                </a:lnTo>
                                <a:lnTo>
                                  <a:pt x="436476" y="162946"/>
                                </a:lnTo>
                                <a:lnTo>
                                  <a:pt x="436409" y="162943"/>
                                </a:lnTo>
                                <a:lnTo>
                                  <a:pt x="436342" y="162940"/>
                                </a:lnTo>
                                <a:lnTo>
                                  <a:pt x="436275" y="162937"/>
                                </a:lnTo>
                                <a:lnTo>
                                  <a:pt x="436208" y="162934"/>
                                </a:lnTo>
                                <a:lnTo>
                                  <a:pt x="436142" y="162931"/>
                                </a:lnTo>
                                <a:lnTo>
                                  <a:pt x="436075" y="162927"/>
                                </a:lnTo>
                                <a:lnTo>
                                  <a:pt x="436008" y="162924"/>
                                </a:lnTo>
                                <a:lnTo>
                                  <a:pt x="435941" y="162921"/>
                                </a:lnTo>
                                <a:lnTo>
                                  <a:pt x="435874" y="162918"/>
                                </a:lnTo>
                                <a:lnTo>
                                  <a:pt x="435808" y="162915"/>
                                </a:lnTo>
                                <a:lnTo>
                                  <a:pt x="435741" y="162911"/>
                                </a:lnTo>
                                <a:lnTo>
                                  <a:pt x="435674" y="162908"/>
                                </a:lnTo>
                                <a:lnTo>
                                  <a:pt x="435607" y="162905"/>
                                </a:lnTo>
                                <a:lnTo>
                                  <a:pt x="435540" y="162902"/>
                                </a:lnTo>
                                <a:lnTo>
                                  <a:pt x="435474" y="162899"/>
                                </a:lnTo>
                                <a:lnTo>
                                  <a:pt x="435407" y="162896"/>
                                </a:lnTo>
                                <a:lnTo>
                                  <a:pt x="435340" y="162892"/>
                                </a:lnTo>
                                <a:lnTo>
                                  <a:pt x="435273" y="162889"/>
                                </a:lnTo>
                                <a:lnTo>
                                  <a:pt x="435207" y="162886"/>
                                </a:lnTo>
                                <a:lnTo>
                                  <a:pt x="435140" y="162883"/>
                                </a:lnTo>
                                <a:lnTo>
                                  <a:pt x="435073" y="162880"/>
                                </a:lnTo>
                                <a:lnTo>
                                  <a:pt x="435006" y="162876"/>
                                </a:lnTo>
                                <a:lnTo>
                                  <a:pt x="434939" y="162873"/>
                                </a:lnTo>
                                <a:lnTo>
                                  <a:pt x="434873" y="162870"/>
                                </a:lnTo>
                                <a:lnTo>
                                  <a:pt x="434806" y="162867"/>
                                </a:lnTo>
                                <a:lnTo>
                                  <a:pt x="434739" y="162864"/>
                                </a:lnTo>
                                <a:lnTo>
                                  <a:pt x="434672" y="162860"/>
                                </a:lnTo>
                                <a:lnTo>
                                  <a:pt x="434605" y="162857"/>
                                </a:lnTo>
                                <a:lnTo>
                                  <a:pt x="434539" y="162854"/>
                                </a:lnTo>
                                <a:lnTo>
                                  <a:pt x="434472" y="162851"/>
                                </a:lnTo>
                                <a:lnTo>
                                  <a:pt x="434405" y="162848"/>
                                </a:lnTo>
                                <a:lnTo>
                                  <a:pt x="434338" y="162844"/>
                                </a:lnTo>
                                <a:lnTo>
                                  <a:pt x="434271" y="162841"/>
                                </a:lnTo>
                                <a:lnTo>
                                  <a:pt x="434205" y="162838"/>
                                </a:lnTo>
                                <a:lnTo>
                                  <a:pt x="434138" y="162835"/>
                                </a:lnTo>
                                <a:lnTo>
                                  <a:pt x="434071" y="162832"/>
                                </a:lnTo>
                                <a:lnTo>
                                  <a:pt x="434004" y="162828"/>
                                </a:lnTo>
                                <a:lnTo>
                                  <a:pt x="433938" y="162825"/>
                                </a:lnTo>
                                <a:lnTo>
                                  <a:pt x="433871" y="162822"/>
                                </a:lnTo>
                                <a:lnTo>
                                  <a:pt x="433804" y="162819"/>
                                </a:lnTo>
                                <a:lnTo>
                                  <a:pt x="433737" y="162815"/>
                                </a:lnTo>
                                <a:lnTo>
                                  <a:pt x="433670" y="162812"/>
                                </a:lnTo>
                                <a:lnTo>
                                  <a:pt x="433604" y="162809"/>
                                </a:lnTo>
                                <a:lnTo>
                                  <a:pt x="433537" y="162806"/>
                                </a:lnTo>
                                <a:lnTo>
                                  <a:pt x="433470" y="162802"/>
                                </a:lnTo>
                                <a:lnTo>
                                  <a:pt x="433403" y="162799"/>
                                </a:lnTo>
                                <a:lnTo>
                                  <a:pt x="433336" y="162796"/>
                                </a:lnTo>
                                <a:lnTo>
                                  <a:pt x="433270" y="162793"/>
                                </a:lnTo>
                                <a:lnTo>
                                  <a:pt x="433203" y="162789"/>
                                </a:lnTo>
                                <a:lnTo>
                                  <a:pt x="433136" y="162786"/>
                                </a:lnTo>
                                <a:lnTo>
                                  <a:pt x="433069" y="162783"/>
                                </a:lnTo>
                                <a:lnTo>
                                  <a:pt x="433002" y="162780"/>
                                </a:lnTo>
                                <a:lnTo>
                                  <a:pt x="432936" y="162776"/>
                                </a:lnTo>
                                <a:lnTo>
                                  <a:pt x="432869" y="162773"/>
                                </a:lnTo>
                                <a:lnTo>
                                  <a:pt x="432802" y="162770"/>
                                </a:lnTo>
                                <a:lnTo>
                                  <a:pt x="432735" y="162767"/>
                                </a:lnTo>
                                <a:lnTo>
                                  <a:pt x="432668" y="162763"/>
                                </a:lnTo>
                                <a:lnTo>
                                  <a:pt x="432602" y="162760"/>
                                </a:lnTo>
                                <a:lnTo>
                                  <a:pt x="432535" y="162757"/>
                                </a:lnTo>
                                <a:lnTo>
                                  <a:pt x="432468" y="162754"/>
                                </a:lnTo>
                                <a:lnTo>
                                  <a:pt x="432401" y="162750"/>
                                </a:lnTo>
                                <a:lnTo>
                                  <a:pt x="432335" y="162747"/>
                                </a:lnTo>
                                <a:lnTo>
                                  <a:pt x="432268" y="162744"/>
                                </a:lnTo>
                                <a:lnTo>
                                  <a:pt x="432201" y="162741"/>
                                </a:lnTo>
                                <a:lnTo>
                                  <a:pt x="432134" y="162737"/>
                                </a:lnTo>
                                <a:lnTo>
                                  <a:pt x="432067" y="162734"/>
                                </a:lnTo>
                                <a:lnTo>
                                  <a:pt x="432001" y="162731"/>
                                </a:lnTo>
                                <a:lnTo>
                                  <a:pt x="431934" y="162727"/>
                                </a:lnTo>
                                <a:lnTo>
                                  <a:pt x="431867" y="162724"/>
                                </a:lnTo>
                                <a:lnTo>
                                  <a:pt x="431800" y="162721"/>
                                </a:lnTo>
                                <a:lnTo>
                                  <a:pt x="431733" y="162718"/>
                                </a:lnTo>
                                <a:lnTo>
                                  <a:pt x="431667" y="162714"/>
                                </a:lnTo>
                                <a:lnTo>
                                  <a:pt x="431600" y="162711"/>
                                </a:lnTo>
                                <a:lnTo>
                                  <a:pt x="431533" y="162708"/>
                                </a:lnTo>
                                <a:lnTo>
                                  <a:pt x="431466" y="162705"/>
                                </a:lnTo>
                                <a:lnTo>
                                  <a:pt x="431399" y="162701"/>
                                </a:lnTo>
                                <a:lnTo>
                                  <a:pt x="431333" y="162698"/>
                                </a:lnTo>
                                <a:lnTo>
                                  <a:pt x="431266" y="162695"/>
                                </a:lnTo>
                                <a:lnTo>
                                  <a:pt x="431199" y="162691"/>
                                </a:lnTo>
                                <a:lnTo>
                                  <a:pt x="431132" y="162688"/>
                                </a:lnTo>
                                <a:lnTo>
                                  <a:pt x="431066" y="162685"/>
                                </a:lnTo>
                                <a:lnTo>
                                  <a:pt x="430999" y="162681"/>
                                </a:lnTo>
                                <a:lnTo>
                                  <a:pt x="430932" y="162678"/>
                                </a:lnTo>
                                <a:lnTo>
                                  <a:pt x="430865" y="162675"/>
                                </a:lnTo>
                                <a:lnTo>
                                  <a:pt x="430798" y="162671"/>
                                </a:lnTo>
                                <a:lnTo>
                                  <a:pt x="430732" y="162668"/>
                                </a:lnTo>
                                <a:lnTo>
                                  <a:pt x="430665" y="162665"/>
                                </a:lnTo>
                                <a:lnTo>
                                  <a:pt x="430598" y="162662"/>
                                </a:lnTo>
                                <a:lnTo>
                                  <a:pt x="430531" y="162658"/>
                                </a:lnTo>
                                <a:lnTo>
                                  <a:pt x="430464" y="162655"/>
                                </a:lnTo>
                                <a:lnTo>
                                  <a:pt x="430398" y="162652"/>
                                </a:lnTo>
                                <a:lnTo>
                                  <a:pt x="430331" y="162648"/>
                                </a:lnTo>
                                <a:lnTo>
                                  <a:pt x="430264" y="162645"/>
                                </a:lnTo>
                                <a:lnTo>
                                  <a:pt x="430197" y="162642"/>
                                </a:lnTo>
                                <a:lnTo>
                                  <a:pt x="430130" y="162638"/>
                                </a:lnTo>
                                <a:lnTo>
                                  <a:pt x="430064" y="162635"/>
                                </a:lnTo>
                                <a:lnTo>
                                  <a:pt x="429997" y="162632"/>
                                </a:lnTo>
                                <a:lnTo>
                                  <a:pt x="429930" y="162628"/>
                                </a:lnTo>
                                <a:lnTo>
                                  <a:pt x="429863" y="162625"/>
                                </a:lnTo>
                                <a:lnTo>
                                  <a:pt x="429797" y="162622"/>
                                </a:lnTo>
                                <a:lnTo>
                                  <a:pt x="429730" y="162618"/>
                                </a:lnTo>
                                <a:lnTo>
                                  <a:pt x="429663" y="162615"/>
                                </a:lnTo>
                                <a:lnTo>
                                  <a:pt x="429596" y="162612"/>
                                </a:lnTo>
                                <a:lnTo>
                                  <a:pt x="429529" y="162608"/>
                                </a:lnTo>
                                <a:lnTo>
                                  <a:pt x="429463" y="162605"/>
                                </a:lnTo>
                                <a:lnTo>
                                  <a:pt x="429396" y="162602"/>
                                </a:lnTo>
                                <a:lnTo>
                                  <a:pt x="429329" y="162598"/>
                                </a:lnTo>
                                <a:lnTo>
                                  <a:pt x="429262" y="162595"/>
                                </a:lnTo>
                                <a:lnTo>
                                  <a:pt x="429195" y="162592"/>
                                </a:lnTo>
                                <a:lnTo>
                                  <a:pt x="429129" y="162588"/>
                                </a:lnTo>
                                <a:lnTo>
                                  <a:pt x="429062" y="162585"/>
                                </a:lnTo>
                                <a:lnTo>
                                  <a:pt x="428995" y="162581"/>
                                </a:lnTo>
                                <a:lnTo>
                                  <a:pt x="428928" y="162578"/>
                                </a:lnTo>
                                <a:lnTo>
                                  <a:pt x="428861" y="162575"/>
                                </a:lnTo>
                                <a:lnTo>
                                  <a:pt x="428795" y="162571"/>
                                </a:lnTo>
                                <a:lnTo>
                                  <a:pt x="428728" y="162568"/>
                                </a:lnTo>
                                <a:lnTo>
                                  <a:pt x="428661" y="162565"/>
                                </a:lnTo>
                                <a:lnTo>
                                  <a:pt x="428594" y="162561"/>
                                </a:lnTo>
                                <a:lnTo>
                                  <a:pt x="428527" y="162558"/>
                                </a:lnTo>
                                <a:lnTo>
                                  <a:pt x="428461" y="162555"/>
                                </a:lnTo>
                                <a:lnTo>
                                  <a:pt x="428394" y="162551"/>
                                </a:lnTo>
                                <a:lnTo>
                                  <a:pt x="428327" y="162548"/>
                                </a:lnTo>
                                <a:lnTo>
                                  <a:pt x="428260" y="162544"/>
                                </a:lnTo>
                                <a:lnTo>
                                  <a:pt x="428194" y="162541"/>
                                </a:lnTo>
                                <a:lnTo>
                                  <a:pt x="428127" y="162538"/>
                                </a:lnTo>
                                <a:lnTo>
                                  <a:pt x="428060" y="162534"/>
                                </a:lnTo>
                                <a:lnTo>
                                  <a:pt x="427993" y="162531"/>
                                </a:lnTo>
                                <a:lnTo>
                                  <a:pt x="427926" y="162527"/>
                                </a:lnTo>
                                <a:lnTo>
                                  <a:pt x="427860" y="162524"/>
                                </a:lnTo>
                                <a:lnTo>
                                  <a:pt x="427793" y="162521"/>
                                </a:lnTo>
                                <a:lnTo>
                                  <a:pt x="427726" y="162517"/>
                                </a:lnTo>
                                <a:lnTo>
                                  <a:pt x="427659" y="162514"/>
                                </a:lnTo>
                                <a:lnTo>
                                  <a:pt x="427592" y="162510"/>
                                </a:lnTo>
                                <a:lnTo>
                                  <a:pt x="427526" y="162507"/>
                                </a:lnTo>
                                <a:lnTo>
                                  <a:pt x="427459" y="162504"/>
                                </a:lnTo>
                                <a:lnTo>
                                  <a:pt x="427392" y="162500"/>
                                </a:lnTo>
                                <a:lnTo>
                                  <a:pt x="427325" y="162497"/>
                                </a:lnTo>
                                <a:lnTo>
                                  <a:pt x="427258" y="162493"/>
                                </a:lnTo>
                                <a:lnTo>
                                  <a:pt x="427192" y="162490"/>
                                </a:lnTo>
                                <a:lnTo>
                                  <a:pt x="427125" y="162487"/>
                                </a:lnTo>
                                <a:lnTo>
                                  <a:pt x="427058" y="162483"/>
                                </a:lnTo>
                                <a:lnTo>
                                  <a:pt x="426991" y="162480"/>
                                </a:lnTo>
                                <a:lnTo>
                                  <a:pt x="426925" y="162476"/>
                                </a:lnTo>
                                <a:lnTo>
                                  <a:pt x="426858" y="162473"/>
                                </a:lnTo>
                                <a:lnTo>
                                  <a:pt x="426791" y="162470"/>
                                </a:lnTo>
                                <a:lnTo>
                                  <a:pt x="426724" y="162466"/>
                                </a:lnTo>
                                <a:lnTo>
                                  <a:pt x="426657" y="162463"/>
                                </a:lnTo>
                                <a:lnTo>
                                  <a:pt x="426591" y="162459"/>
                                </a:lnTo>
                                <a:lnTo>
                                  <a:pt x="426524" y="162456"/>
                                </a:lnTo>
                                <a:lnTo>
                                  <a:pt x="426457" y="162452"/>
                                </a:lnTo>
                                <a:lnTo>
                                  <a:pt x="426390" y="162449"/>
                                </a:lnTo>
                                <a:lnTo>
                                  <a:pt x="426323" y="162446"/>
                                </a:lnTo>
                                <a:lnTo>
                                  <a:pt x="426257" y="162442"/>
                                </a:lnTo>
                                <a:lnTo>
                                  <a:pt x="426190" y="162439"/>
                                </a:lnTo>
                                <a:lnTo>
                                  <a:pt x="426123" y="162435"/>
                                </a:lnTo>
                                <a:lnTo>
                                  <a:pt x="426056" y="162432"/>
                                </a:lnTo>
                                <a:lnTo>
                                  <a:pt x="425989" y="162428"/>
                                </a:lnTo>
                                <a:lnTo>
                                  <a:pt x="425923" y="162425"/>
                                </a:lnTo>
                                <a:lnTo>
                                  <a:pt x="425856" y="162421"/>
                                </a:lnTo>
                                <a:lnTo>
                                  <a:pt x="425789" y="162418"/>
                                </a:lnTo>
                                <a:lnTo>
                                  <a:pt x="425722" y="162415"/>
                                </a:lnTo>
                                <a:lnTo>
                                  <a:pt x="425655" y="162411"/>
                                </a:lnTo>
                                <a:lnTo>
                                  <a:pt x="425589" y="162408"/>
                                </a:lnTo>
                                <a:lnTo>
                                  <a:pt x="425522" y="162404"/>
                                </a:lnTo>
                                <a:lnTo>
                                  <a:pt x="425455" y="162401"/>
                                </a:lnTo>
                                <a:lnTo>
                                  <a:pt x="425388" y="162397"/>
                                </a:lnTo>
                                <a:lnTo>
                                  <a:pt x="425322" y="162394"/>
                                </a:lnTo>
                                <a:lnTo>
                                  <a:pt x="425255" y="162390"/>
                                </a:lnTo>
                                <a:lnTo>
                                  <a:pt x="425188" y="162387"/>
                                </a:lnTo>
                                <a:lnTo>
                                  <a:pt x="425121" y="162383"/>
                                </a:lnTo>
                                <a:lnTo>
                                  <a:pt x="425054" y="162380"/>
                                </a:lnTo>
                                <a:lnTo>
                                  <a:pt x="424988" y="162376"/>
                                </a:lnTo>
                                <a:lnTo>
                                  <a:pt x="424921" y="162373"/>
                                </a:lnTo>
                                <a:lnTo>
                                  <a:pt x="424854" y="162370"/>
                                </a:lnTo>
                                <a:lnTo>
                                  <a:pt x="424787" y="162366"/>
                                </a:lnTo>
                                <a:lnTo>
                                  <a:pt x="424720" y="162363"/>
                                </a:lnTo>
                                <a:lnTo>
                                  <a:pt x="424654" y="162359"/>
                                </a:lnTo>
                                <a:lnTo>
                                  <a:pt x="424587" y="162356"/>
                                </a:lnTo>
                                <a:lnTo>
                                  <a:pt x="424520" y="162352"/>
                                </a:lnTo>
                                <a:lnTo>
                                  <a:pt x="424453" y="162349"/>
                                </a:lnTo>
                                <a:lnTo>
                                  <a:pt x="424386" y="162345"/>
                                </a:lnTo>
                                <a:lnTo>
                                  <a:pt x="424320" y="162342"/>
                                </a:lnTo>
                                <a:lnTo>
                                  <a:pt x="424253" y="162338"/>
                                </a:lnTo>
                                <a:lnTo>
                                  <a:pt x="424186" y="162335"/>
                                </a:lnTo>
                                <a:lnTo>
                                  <a:pt x="424119" y="162331"/>
                                </a:lnTo>
                                <a:lnTo>
                                  <a:pt x="424053" y="162328"/>
                                </a:lnTo>
                                <a:lnTo>
                                  <a:pt x="423986" y="162324"/>
                                </a:lnTo>
                                <a:lnTo>
                                  <a:pt x="423919" y="162321"/>
                                </a:lnTo>
                                <a:lnTo>
                                  <a:pt x="423852" y="162317"/>
                                </a:lnTo>
                                <a:lnTo>
                                  <a:pt x="423785" y="162314"/>
                                </a:lnTo>
                                <a:lnTo>
                                  <a:pt x="423719" y="162310"/>
                                </a:lnTo>
                                <a:lnTo>
                                  <a:pt x="423652" y="162307"/>
                                </a:lnTo>
                                <a:lnTo>
                                  <a:pt x="423585" y="162303"/>
                                </a:lnTo>
                                <a:lnTo>
                                  <a:pt x="423518" y="162300"/>
                                </a:lnTo>
                                <a:lnTo>
                                  <a:pt x="423451" y="162296"/>
                                </a:lnTo>
                                <a:lnTo>
                                  <a:pt x="423385" y="162293"/>
                                </a:lnTo>
                                <a:lnTo>
                                  <a:pt x="423318" y="162289"/>
                                </a:lnTo>
                                <a:lnTo>
                                  <a:pt x="423251" y="162285"/>
                                </a:lnTo>
                                <a:lnTo>
                                  <a:pt x="423184" y="162282"/>
                                </a:lnTo>
                                <a:lnTo>
                                  <a:pt x="423117" y="162278"/>
                                </a:lnTo>
                                <a:lnTo>
                                  <a:pt x="423051" y="162275"/>
                                </a:lnTo>
                                <a:lnTo>
                                  <a:pt x="422984" y="162271"/>
                                </a:lnTo>
                                <a:lnTo>
                                  <a:pt x="422917" y="162268"/>
                                </a:lnTo>
                                <a:lnTo>
                                  <a:pt x="422850" y="162264"/>
                                </a:lnTo>
                                <a:lnTo>
                                  <a:pt x="422783" y="162261"/>
                                </a:lnTo>
                                <a:lnTo>
                                  <a:pt x="422717" y="162257"/>
                                </a:lnTo>
                                <a:lnTo>
                                  <a:pt x="422650" y="162254"/>
                                </a:lnTo>
                                <a:lnTo>
                                  <a:pt x="422583" y="162250"/>
                                </a:lnTo>
                                <a:lnTo>
                                  <a:pt x="422516" y="162247"/>
                                </a:lnTo>
                                <a:lnTo>
                                  <a:pt x="422450" y="162243"/>
                                </a:lnTo>
                                <a:lnTo>
                                  <a:pt x="422383" y="162240"/>
                                </a:lnTo>
                                <a:lnTo>
                                  <a:pt x="422316" y="162236"/>
                                </a:lnTo>
                                <a:lnTo>
                                  <a:pt x="422249" y="162232"/>
                                </a:lnTo>
                                <a:lnTo>
                                  <a:pt x="422182" y="162229"/>
                                </a:lnTo>
                                <a:lnTo>
                                  <a:pt x="422116" y="162225"/>
                                </a:lnTo>
                                <a:lnTo>
                                  <a:pt x="422049" y="162222"/>
                                </a:lnTo>
                                <a:lnTo>
                                  <a:pt x="421982" y="162218"/>
                                </a:lnTo>
                                <a:lnTo>
                                  <a:pt x="421915" y="162215"/>
                                </a:lnTo>
                                <a:lnTo>
                                  <a:pt x="421848" y="162211"/>
                                </a:lnTo>
                                <a:lnTo>
                                  <a:pt x="421782" y="162207"/>
                                </a:lnTo>
                                <a:lnTo>
                                  <a:pt x="421715" y="162204"/>
                                </a:lnTo>
                                <a:lnTo>
                                  <a:pt x="421648" y="162200"/>
                                </a:lnTo>
                                <a:lnTo>
                                  <a:pt x="421581" y="162197"/>
                                </a:lnTo>
                                <a:lnTo>
                                  <a:pt x="421514" y="162193"/>
                                </a:lnTo>
                                <a:lnTo>
                                  <a:pt x="421448" y="162190"/>
                                </a:lnTo>
                                <a:lnTo>
                                  <a:pt x="421381" y="162186"/>
                                </a:lnTo>
                                <a:lnTo>
                                  <a:pt x="421314" y="162182"/>
                                </a:lnTo>
                                <a:lnTo>
                                  <a:pt x="421247" y="162179"/>
                                </a:lnTo>
                                <a:lnTo>
                                  <a:pt x="421181" y="162175"/>
                                </a:lnTo>
                                <a:lnTo>
                                  <a:pt x="421114" y="162172"/>
                                </a:lnTo>
                                <a:lnTo>
                                  <a:pt x="421047" y="162168"/>
                                </a:lnTo>
                                <a:lnTo>
                                  <a:pt x="420980" y="162165"/>
                                </a:lnTo>
                                <a:lnTo>
                                  <a:pt x="420913" y="162161"/>
                                </a:lnTo>
                                <a:lnTo>
                                  <a:pt x="420847" y="162157"/>
                                </a:lnTo>
                                <a:lnTo>
                                  <a:pt x="420780" y="162154"/>
                                </a:lnTo>
                                <a:lnTo>
                                  <a:pt x="420713" y="162150"/>
                                </a:lnTo>
                                <a:lnTo>
                                  <a:pt x="420646" y="162147"/>
                                </a:lnTo>
                                <a:lnTo>
                                  <a:pt x="420579" y="162143"/>
                                </a:lnTo>
                                <a:lnTo>
                                  <a:pt x="420513" y="162139"/>
                                </a:lnTo>
                                <a:lnTo>
                                  <a:pt x="420446" y="162136"/>
                                </a:lnTo>
                                <a:lnTo>
                                  <a:pt x="420379" y="162132"/>
                                </a:lnTo>
                                <a:lnTo>
                                  <a:pt x="420312" y="162129"/>
                                </a:lnTo>
                                <a:lnTo>
                                  <a:pt x="420245" y="162125"/>
                                </a:lnTo>
                                <a:lnTo>
                                  <a:pt x="420179" y="162121"/>
                                </a:lnTo>
                                <a:lnTo>
                                  <a:pt x="420112" y="162118"/>
                                </a:lnTo>
                                <a:lnTo>
                                  <a:pt x="420045" y="162114"/>
                                </a:lnTo>
                                <a:lnTo>
                                  <a:pt x="419978" y="162110"/>
                                </a:lnTo>
                                <a:lnTo>
                                  <a:pt x="419912" y="162107"/>
                                </a:lnTo>
                                <a:lnTo>
                                  <a:pt x="419845" y="162103"/>
                                </a:lnTo>
                                <a:lnTo>
                                  <a:pt x="419778" y="162100"/>
                                </a:lnTo>
                                <a:lnTo>
                                  <a:pt x="419711" y="162096"/>
                                </a:lnTo>
                                <a:lnTo>
                                  <a:pt x="419644" y="162092"/>
                                </a:lnTo>
                                <a:lnTo>
                                  <a:pt x="419578" y="162089"/>
                                </a:lnTo>
                                <a:lnTo>
                                  <a:pt x="419511" y="162085"/>
                                </a:lnTo>
                                <a:lnTo>
                                  <a:pt x="419444" y="162081"/>
                                </a:lnTo>
                                <a:lnTo>
                                  <a:pt x="419377" y="162078"/>
                                </a:lnTo>
                                <a:lnTo>
                                  <a:pt x="419310" y="162074"/>
                                </a:lnTo>
                                <a:lnTo>
                                  <a:pt x="419244" y="162071"/>
                                </a:lnTo>
                                <a:lnTo>
                                  <a:pt x="419177" y="162067"/>
                                </a:lnTo>
                                <a:lnTo>
                                  <a:pt x="419110" y="162063"/>
                                </a:lnTo>
                                <a:lnTo>
                                  <a:pt x="419043" y="162060"/>
                                </a:lnTo>
                                <a:lnTo>
                                  <a:pt x="418976" y="162056"/>
                                </a:lnTo>
                                <a:lnTo>
                                  <a:pt x="418910" y="162052"/>
                                </a:lnTo>
                                <a:lnTo>
                                  <a:pt x="418843" y="162049"/>
                                </a:lnTo>
                                <a:lnTo>
                                  <a:pt x="418776" y="162045"/>
                                </a:lnTo>
                                <a:lnTo>
                                  <a:pt x="418709" y="162041"/>
                                </a:lnTo>
                                <a:lnTo>
                                  <a:pt x="418642" y="162038"/>
                                </a:lnTo>
                                <a:lnTo>
                                  <a:pt x="418576" y="162034"/>
                                </a:lnTo>
                                <a:lnTo>
                                  <a:pt x="418509" y="162030"/>
                                </a:lnTo>
                                <a:lnTo>
                                  <a:pt x="418442" y="162027"/>
                                </a:lnTo>
                                <a:lnTo>
                                  <a:pt x="418375" y="162023"/>
                                </a:lnTo>
                                <a:lnTo>
                                  <a:pt x="418309" y="162019"/>
                                </a:lnTo>
                                <a:lnTo>
                                  <a:pt x="418242" y="162016"/>
                                </a:lnTo>
                                <a:lnTo>
                                  <a:pt x="418175" y="162012"/>
                                </a:lnTo>
                                <a:lnTo>
                                  <a:pt x="418108" y="162008"/>
                                </a:lnTo>
                                <a:lnTo>
                                  <a:pt x="418041" y="162005"/>
                                </a:lnTo>
                                <a:lnTo>
                                  <a:pt x="417975" y="162001"/>
                                </a:lnTo>
                                <a:lnTo>
                                  <a:pt x="417908" y="161997"/>
                                </a:lnTo>
                                <a:lnTo>
                                  <a:pt x="417841" y="161994"/>
                                </a:lnTo>
                                <a:lnTo>
                                  <a:pt x="417774" y="161990"/>
                                </a:lnTo>
                                <a:lnTo>
                                  <a:pt x="417707" y="161986"/>
                                </a:lnTo>
                                <a:lnTo>
                                  <a:pt x="417641" y="161983"/>
                                </a:lnTo>
                                <a:lnTo>
                                  <a:pt x="417574" y="161979"/>
                                </a:lnTo>
                                <a:lnTo>
                                  <a:pt x="417507" y="161975"/>
                                </a:lnTo>
                                <a:lnTo>
                                  <a:pt x="417440" y="161971"/>
                                </a:lnTo>
                                <a:lnTo>
                                  <a:pt x="417373" y="161968"/>
                                </a:lnTo>
                                <a:lnTo>
                                  <a:pt x="417307" y="161964"/>
                                </a:lnTo>
                                <a:lnTo>
                                  <a:pt x="417240" y="161960"/>
                                </a:lnTo>
                                <a:lnTo>
                                  <a:pt x="417173" y="161957"/>
                                </a:lnTo>
                                <a:lnTo>
                                  <a:pt x="417106" y="161953"/>
                                </a:lnTo>
                                <a:lnTo>
                                  <a:pt x="417040" y="161949"/>
                                </a:lnTo>
                                <a:lnTo>
                                  <a:pt x="416973" y="161945"/>
                                </a:lnTo>
                                <a:lnTo>
                                  <a:pt x="416906" y="161942"/>
                                </a:lnTo>
                                <a:lnTo>
                                  <a:pt x="416839" y="161938"/>
                                </a:lnTo>
                                <a:lnTo>
                                  <a:pt x="416772" y="161934"/>
                                </a:lnTo>
                                <a:lnTo>
                                  <a:pt x="416706" y="161931"/>
                                </a:lnTo>
                                <a:lnTo>
                                  <a:pt x="416639" y="161927"/>
                                </a:lnTo>
                                <a:lnTo>
                                  <a:pt x="416572" y="161923"/>
                                </a:lnTo>
                                <a:lnTo>
                                  <a:pt x="416505" y="161919"/>
                                </a:lnTo>
                                <a:lnTo>
                                  <a:pt x="416438" y="161916"/>
                                </a:lnTo>
                                <a:lnTo>
                                  <a:pt x="416372" y="161912"/>
                                </a:lnTo>
                                <a:lnTo>
                                  <a:pt x="416305" y="161908"/>
                                </a:lnTo>
                                <a:lnTo>
                                  <a:pt x="416238" y="161905"/>
                                </a:lnTo>
                                <a:lnTo>
                                  <a:pt x="416171" y="161901"/>
                                </a:lnTo>
                                <a:lnTo>
                                  <a:pt x="416104" y="161897"/>
                                </a:lnTo>
                                <a:lnTo>
                                  <a:pt x="416038" y="161893"/>
                                </a:lnTo>
                                <a:lnTo>
                                  <a:pt x="415971" y="161890"/>
                                </a:lnTo>
                                <a:lnTo>
                                  <a:pt x="415904" y="161886"/>
                                </a:lnTo>
                                <a:lnTo>
                                  <a:pt x="415837" y="161882"/>
                                </a:lnTo>
                                <a:lnTo>
                                  <a:pt x="415770" y="161878"/>
                                </a:lnTo>
                                <a:lnTo>
                                  <a:pt x="415704" y="161875"/>
                                </a:lnTo>
                                <a:lnTo>
                                  <a:pt x="415637" y="161871"/>
                                </a:lnTo>
                                <a:lnTo>
                                  <a:pt x="415570" y="161867"/>
                                </a:lnTo>
                                <a:lnTo>
                                  <a:pt x="415503" y="161863"/>
                                </a:lnTo>
                                <a:lnTo>
                                  <a:pt x="415437" y="161860"/>
                                </a:lnTo>
                                <a:lnTo>
                                  <a:pt x="415370" y="161856"/>
                                </a:lnTo>
                                <a:lnTo>
                                  <a:pt x="415303" y="161852"/>
                                </a:lnTo>
                                <a:lnTo>
                                  <a:pt x="415236" y="161848"/>
                                </a:lnTo>
                                <a:lnTo>
                                  <a:pt x="415169" y="161845"/>
                                </a:lnTo>
                                <a:lnTo>
                                  <a:pt x="415103" y="161841"/>
                                </a:lnTo>
                                <a:lnTo>
                                  <a:pt x="415036" y="161837"/>
                                </a:lnTo>
                                <a:lnTo>
                                  <a:pt x="414969" y="161833"/>
                                </a:lnTo>
                                <a:lnTo>
                                  <a:pt x="414902" y="161829"/>
                                </a:lnTo>
                                <a:lnTo>
                                  <a:pt x="414835" y="161826"/>
                                </a:lnTo>
                                <a:lnTo>
                                  <a:pt x="414769" y="161822"/>
                                </a:lnTo>
                                <a:lnTo>
                                  <a:pt x="414702" y="161818"/>
                                </a:lnTo>
                                <a:lnTo>
                                  <a:pt x="414635" y="161814"/>
                                </a:lnTo>
                                <a:lnTo>
                                  <a:pt x="414568" y="161811"/>
                                </a:lnTo>
                                <a:lnTo>
                                  <a:pt x="414501" y="161807"/>
                                </a:lnTo>
                                <a:lnTo>
                                  <a:pt x="414435" y="161803"/>
                                </a:lnTo>
                                <a:lnTo>
                                  <a:pt x="414368" y="161799"/>
                                </a:lnTo>
                                <a:lnTo>
                                  <a:pt x="414301" y="161795"/>
                                </a:lnTo>
                                <a:lnTo>
                                  <a:pt x="414234" y="161792"/>
                                </a:lnTo>
                                <a:lnTo>
                                  <a:pt x="414168" y="161788"/>
                                </a:lnTo>
                                <a:lnTo>
                                  <a:pt x="414101" y="161784"/>
                                </a:lnTo>
                                <a:lnTo>
                                  <a:pt x="414034" y="161780"/>
                                </a:lnTo>
                                <a:lnTo>
                                  <a:pt x="413967" y="161776"/>
                                </a:lnTo>
                                <a:lnTo>
                                  <a:pt x="413900" y="161773"/>
                                </a:lnTo>
                                <a:lnTo>
                                  <a:pt x="413834" y="161769"/>
                                </a:lnTo>
                                <a:lnTo>
                                  <a:pt x="413767" y="161765"/>
                                </a:lnTo>
                                <a:lnTo>
                                  <a:pt x="413700" y="161761"/>
                                </a:lnTo>
                                <a:lnTo>
                                  <a:pt x="413633" y="161757"/>
                                </a:lnTo>
                                <a:lnTo>
                                  <a:pt x="413566" y="161754"/>
                                </a:lnTo>
                                <a:lnTo>
                                  <a:pt x="413500" y="161750"/>
                                </a:lnTo>
                                <a:lnTo>
                                  <a:pt x="413433" y="161746"/>
                                </a:lnTo>
                                <a:lnTo>
                                  <a:pt x="413366" y="161742"/>
                                </a:lnTo>
                                <a:lnTo>
                                  <a:pt x="413299" y="161738"/>
                                </a:lnTo>
                                <a:lnTo>
                                  <a:pt x="413232" y="161734"/>
                                </a:lnTo>
                                <a:lnTo>
                                  <a:pt x="413166" y="161731"/>
                                </a:lnTo>
                                <a:lnTo>
                                  <a:pt x="413099" y="161727"/>
                                </a:lnTo>
                                <a:lnTo>
                                  <a:pt x="413032" y="161723"/>
                                </a:lnTo>
                                <a:lnTo>
                                  <a:pt x="412965" y="161719"/>
                                </a:lnTo>
                                <a:lnTo>
                                  <a:pt x="412898" y="161715"/>
                                </a:lnTo>
                                <a:lnTo>
                                  <a:pt x="412832" y="161711"/>
                                </a:lnTo>
                                <a:lnTo>
                                  <a:pt x="412765" y="161708"/>
                                </a:lnTo>
                                <a:lnTo>
                                  <a:pt x="412698" y="161704"/>
                                </a:lnTo>
                                <a:lnTo>
                                  <a:pt x="412631" y="161700"/>
                                </a:lnTo>
                                <a:lnTo>
                                  <a:pt x="412565" y="161696"/>
                                </a:lnTo>
                                <a:lnTo>
                                  <a:pt x="412498" y="161692"/>
                                </a:lnTo>
                                <a:lnTo>
                                  <a:pt x="412431" y="161688"/>
                                </a:lnTo>
                                <a:lnTo>
                                  <a:pt x="412364" y="161684"/>
                                </a:lnTo>
                                <a:lnTo>
                                  <a:pt x="412297" y="161681"/>
                                </a:lnTo>
                                <a:lnTo>
                                  <a:pt x="412231" y="161677"/>
                                </a:lnTo>
                                <a:lnTo>
                                  <a:pt x="412164" y="161673"/>
                                </a:lnTo>
                                <a:lnTo>
                                  <a:pt x="412097" y="161669"/>
                                </a:lnTo>
                                <a:lnTo>
                                  <a:pt x="412030" y="161665"/>
                                </a:lnTo>
                                <a:lnTo>
                                  <a:pt x="411963" y="161661"/>
                                </a:lnTo>
                                <a:lnTo>
                                  <a:pt x="411897" y="161657"/>
                                </a:lnTo>
                                <a:lnTo>
                                  <a:pt x="411830" y="161654"/>
                                </a:lnTo>
                                <a:lnTo>
                                  <a:pt x="411763" y="161650"/>
                                </a:lnTo>
                                <a:lnTo>
                                  <a:pt x="411696" y="161646"/>
                                </a:lnTo>
                                <a:lnTo>
                                  <a:pt x="411629" y="161642"/>
                                </a:lnTo>
                                <a:lnTo>
                                  <a:pt x="411563" y="161638"/>
                                </a:lnTo>
                                <a:lnTo>
                                  <a:pt x="411496" y="161634"/>
                                </a:lnTo>
                                <a:lnTo>
                                  <a:pt x="411429" y="161630"/>
                                </a:lnTo>
                                <a:lnTo>
                                  <a:pt x="411362" y="161626"/>
                                </a:lnTo>
                                <a:lnTo>
                                  <a:pt x="411296" y="161622"/>
                                </a:lnTo>
                                <a:lnTo>
                                  <a:pt x="411229" y="161619"/>
                                </a:lnTo>
                                <a:lnTo>
                                  <a:pt x="411162" y="161615"/>
                                </a:lnTo>
                                <a:lnTo>
                                  <a:pt x="411095" y="161611"/>
                                </a:lnTo>
                                <a:lnTo>
                                  <a:pt x="411028" y="161607"/>
                                </a:lnTo>
                                <a:lnTo>
                                  <a:pt x="410962" y="161603"/>
                                </a:lnTo>
                                <a:lnTo>
                                  <a:pt x="410895" y="161599"/>
                                </a:lnTo>
                                <a:lnTo>
                                  <a:pt x="410828" y="161595"/>
                                </a:lnTo>
                                <a:lnTo>
                                  <a:pt x="410761" y="161591"/>
                                </a:lnTo>
                                <a:lnTo>
                                  <a:pt x="410694" y="161587"/>
                                </a:lnTo>
                                <a:lnTo>
                                  <a:pt x="410628" y="161583"/>
                                </a:lnTo>
                                <a:lnTo>
                                  <a:pt x="410561" y="161580"/>
                                </a:lnTo>
                                <a:lnTo>
                                  <a:pt x="410494" y="161576"/>
                                </a:lnTo>
                                <a:lnTo>
                                  <a:pt x="410427" y="161572"/>
                                </a:lnTo>
                                <a:lnTo>
                                  <a:pt x="410360" y="161568"/>
                                </a:lnTo>
                                <a:lnTo>
                                  <a:pt x="410294" y="161564"/>
                                </a:lnTo>
                                <a:lnTo>
                                  <a:pt x="410227" y="161560"/>
                                </a:lnTo>
                                <a:lnTo>
                                  <a:pt x="410160" y="161556"/>
                                </a:lnTo>
                                <a:lnTo>
                                  <a:pt x="410093" y="161552"/>
                                </a:lnTo>
                                <a:lnTo>
                                  <a:pt x="410027" y="161548"/>
                                </a:lnTo>
                                <a:lnTo>
                                  <a:pt x="409960" y="161544"/>
                                </a:lnTo>
                                <a:lnTo>
                                  <a:pt x="409893" y="161540"/>
                                </a:lnTo>
                                <a:lnTo>
                                  <a:pt x="409826" y="161536"/>
                                </a:lnTo>
                                <a:lnTo>
                                  <a:pt x="409759" y="161532"/>
                                </a:lnTo>
                                <a:lnTo>
                                  <a:pt x="409693" y="161529"/>
                                </a:lnTo>
                                <a:lnTo>
                                  <a:pt x="409626" y="161525"/>
                                </a:lnTo>
                                <a:lnTo>
                                  <a:pt x="409559" y="161521"/>
                                </a:lnTo>
                                <a:lnTo>
                                  <a:pt x="409492" y="161517"/>
                                </a:lnTo>
                                <a:lnTo>
                                  <a:pt x="409425" y="161513"/>
                                </a:lnTo>
                                <a:lnTo>
                                  <a:pt x="409359" y="161509"/>
                                </a:lnTo>
                                <a:lnTo>
                                  <a:pt x="409292" y="161505"/>
                                </a:lnTo>
                                <a:lnTo>
                                  <a:pt x="409225" y="161501"/>
                                </a:lnTo>
                                <a:lnTo>
                                  <a:pt x="409158" y="161497"/>
                                </a:lnTo>
                                <a:lnTo>
                                  <a:pt x="409091" y="161493"/>
                                </a:lnTo>
                                <a:lnTo>
                                  <a:pt x="409025" y="161489"/>
                                </a:lnTo>
                                <a:lnTo>
                                  <a:pt x="408958" y="161485"/>
                                </a:lnTo>
                                <a:lnTo>
                                  <a:pt x="408891" y="161481"/>
                                </a:lnTo>
                                <a:lnTo>
                                  <a:pt x="408824" y="161477"/>
                                </a:lnTo>
                                <a:lnTo>
                                  <a:pt x="408757" y="161473"/>
                                </a:lnTo>
                                <a:lnTo>
                                  <a:pt x="408691" y="161469"/>
                                </a:lnTo>
                                <a:lnTo>
                                  <a:pt x="408624" y="161465"/>
                                </a:lnTo>
                                <a:lnTo>
                                  <a:pt x="408557" y="161461"/>
                                </a:lnTo>
                                <a:lnTo>
                                  <a:pt x="408490" y="161457"/>
                                </a:lnTo>
                                <a:lnTo>
                                  <a:pt x="408424" y="161453"/>
                                </a:lnTo>
                                <a:lnTo>
                                  <a:pt x="408357" y="161449"/>
                                </a:lnTo>
                                <a:lnTo>
                                  <a:pt x="408290" y="161445"/>
                                </a:lnTo>
                                <a:lnTo>
                                  <a:pt x="408223" y="161441"/>
                                </a:lnTo>
                                <a:lnTo>
                                  <a:pt x="408156" y="161437"/>
                                </a:lnTo>
                                <a:lnTo>
                                  <a:pt x="408090" y="161433"/>
                                </a:lnTo>
                                <a:lnTo>
                                  <a:pt x="408023" y="161429"/>
                                </a:lnTo>
                                <a:lnTo>
                                  <a:pt x="407956" y="161425"/>
                                </a:lnTo>
                                <a:lnTo>
                                  <a:pt x="407889" y="161421"/>
                                </a:lnTo>
                                <a:lnTo>
                                  <a:pt x="407822" y="161417"/>
                                </a:lnTo>
                                <a:lnTo>
                                  <a:pt x="407756" y="161413"/>
                                </a:lnTo>
                                <a:lnTo>
                                  <a:pt x="407689" y="161409"/>
                                </a:lnTo>
                                <a:lnTo>
                                  <a:pt x="407622" y="161405"/>
                                </a:lnTo>
                                <a:lnTo>
                                  <a:pt x="407555" y="161401"/>
                                </a:lnTo>
                                <a:lnTo>
                                  <a:pt x="407488" y="161397"/>
                                </a:lnTo>
                                <a:lnTo>
                                  <a:pt x="407422" y="161393"/>
                                </a:lnTo>
                                <a:lnTo>
                                  <a:pt x="407355" y="161389"/>
                                </a:lnTo>
                                <a:lnTo>
                                  <a:pt x="407288" y="161385"/>
                                </a:lnTo>
                                <a:lnTo>
                                  <a:pt x="407221" y="161381"/>
                                </a:lnTo>
                                <a:lnTo>
                                  <a:pt x="407155" y="161377"/>
                                </a:lnTo>
                                <a:lnTo>
                                  <a:pt x="407088" y="161373"/>
                                </a:lnTo>
                                <a:lnTo>
                                  <a:pt x="407021" y="161369"/>
                                </a:lnTo>
                                <a:lnTo>
                                  <a:pt x="406954" y="161365"/>
                                </a:lnTo>
                                <a:lnTo>
                                  <a:pt x="406887" y="161361"/>
                                </a:lnTo>
                                <a:lnTo>
                                  <a:pt x="406821" y="161357"/>
                                </a:lnTo>
                                <a:lnTo>
                                  <a:pt x="406754" y="161353"/>
                                </a:lnTo>
                                <a:lnTo>
                                  <a:pt x="406687" y="161349"/>
                                </a:lnTo>
                                <a:lnTo>
                                  <a:pt x="406620" y="161345"/>
                                </a:lnTo>
                                <a:lnTo>
                                  <a:pt x="406553" y="161341"/>
                                </a:lnTo>
                                <a:lnTo>
                                  <a:pt x="406487" y="161337"/>
                                </a:lnTo>
                                <a:lnTo>
                                  <a:pt x="406420" y="161333"/>
                                </a:lnTo>
                                <a:lnTo>
                                  <a:pt x="406353" y="161329"/>
                                </a:lnTo>
                                <a:lnTo>
                                  <a:pt x="406286" y="161325"/>
                                </a:lnTo>
                                <a:lnTo>
                                  <a:pt x="406219" y="161321"/>
                                </a:lnTo>
                                <a:lnTo>
                                  <a:pt x="406153" y="161317"/>
                                </a:lnTo>
                                <a:lnTo>
                                  <a:pt x="406086" y="161312"/>
                                </a:lnTo>
                                <a:lnTo>
                                  <a:pt x="406019" y="161308"/>
                                </a:lnTo>
                                <a:lnTo>
                                  <a:pt x="405952" y="161304"/>
                                </a:lnTo>
                                <a:lnTo>
                                  <a:pt x="405885" y="161300"/>
                                </a:lnTo>
                                <a:lnTo>
                                  <a:pt x="405819" y="161296"/>
                                </a:lnTo>
                                <a:lnTo>
                                  <a:pt x="405752" y="161292"/>
                                </a:lnTo>
                                <a:lnTo>
                                  <a:pt x="405685" y="161288"/>
                                </a:lnTo>
                                <a:lnTo>
                                  <a:pt x="405618" y="161284"/>
                                </a:lnTo>
                                <a:lnTo>
                                  <a:pt x="405552" y="161280"/>
                                </a:lnTo>
                                <a:lnTo>
                                  <a:pt x="405485" y="161276"/>
                                </a:lnTo>
                                <a:lnTo>
                                  <a:pt x="405418" y="161272"/>
                                </a:lnTo>
                                <a:lnTo>
                                  <a:pt x="405351" y="161268"/>
                                </a:lnTo>
                                <a:lnTo>
                                  <a:pt x="405284" y="161264"/>
                                </a:lnTo>
                                <a:lnTo>
                                  <a:pt x="405218" y="161259"/>
                                </a:lnTo>
                                <a:lnTo>
                                  <a:pt x="405151" y="161255"/>
                                </a:lnTo>
                                <a:lnTo>
                                  <a:pt x="405084" y="161251"/>
                                </a:lnTo>
                                <a:lnTo>
                                  <a:pt x="405017" y="161247"/>
                                </a:lnTo>
                                <a:lnTo>
                                  <a:pt x="404950" y="161243"/>
                                </a:lnTo>
                                <a:lnTo>
                                  <a:pt x="404884" y="161239"/>
                                </a:lnTo>
                                <a:lnTo>
                                  <a:pt x="404817" y="161235"/>
                                </a:lnTo>
                                <a:lnTo>
                                  <a:pt x="404750" y="161231"/>
                                </a:lnTo>
                                <a:lnTo>
                                  <a:pt x="404683" y="161227"/>
                                </a:lnTo>
                                <a:lnTo>
                                  <a:pt x="404616" y="161223"/>
                                </a:lnTo>
                                <a:lnTo>
                                  <a:pt x="404550" y="161218"/>
                                </a:lnTo>
                                <a:lnTo>
                                  <a:pt x="404483" y="161214"/>
                                </a:lnTo>
                                <a:lnTo>
                                  <a:pt x="404416" y="161210"/>
                                </a:lnTo>
                                <a:lnTo>
                                  <a:pt x="404349" y="161206"/>
                                </a:lnTo>
                                <a:lnTo>
                                  <a:pt x="404283" y="161202"/>
                                </a:lnTo>
                                <a:lnTo>
                                  <a:pt x="404216" y="161198"/>
                                </a:lnTo>
                                <a:lnTo>
                                  <a:pt x="404149" y="161194"/>
                                </a:lnTo>
                                <a:lnTo>
                                  <a:pt x="404082" y="161190"/>
                                </a:lnTo>
                                <a:lnTo>
                                  <a:pt x="404015" y="161186"/>
                                </a:lnTo>
                                <a:lnTo>
                                  <a:pt x="403949" y="161181"/>
                                </a:lnTo>
                                <a:lnTo>
                                  <a:pt x="403882" y="161177"/>
                                </a:lnTo>
                                <a:lnTo>
                                  <a:pt x="403815" y="161173"/>
                                </a:lnTo>
                                <a:lnTo>
                                  <a:pt x="403748" y="161169"/>
                                </a:lnTo>
                                <a:lnTo>
                                  <a:pt x="403681" y="161165"/>
                                </a:lnTo>
                                <a:lnTo>
                                  <a:pt x="403615" y="161161"/>
                                </a:lnTo>
                                <a:lnTo>
                                  <a:pt x="403548" y="161157"/>
                                </a:lnTo>
                                <a:lnTo>
                                  <a:pt x="403481" y="161152"/>
                                </a:lnTo>
                                <a:lnTo>
                                  <a:pt x="403414" y="161148"/>
                                </a:lnTo>
                                <a:lnTo>
                                  <a:pt x="403347" y="161144"/>
                                </a:lnTo>
                                <a:lnTo>
                                  <a:pt x="403281" y="161140"/>
                                </a:lnTo>
                                <a:lnTo>
                                  <a:pt x="403214" y="161136"/>
                                </a:lnTo>
                                <a:lnTo>
                                  <a:pt x="403147" y="161132"/>
                                </a:lnTo>
                                <a:lnTo>
                                  <a:pt x="403080" y="161127"/>
                                </a:lnTo>
                                <a:lnTo>
                                  <a:pt x="403014" y="161123"/>
                                </a:lnTo>
                                <a:lnTo>
                                  <a:pt x="402947" y="161119"/>
                                </a:lnTo>
                                <a:lnTo>
                                  <a:pt x="402880" y="161115"/>
                                </a:lnTo>
                                <a:lnTo>
                                  <a:pt x="402813" y="161111"/>
                                </a:lnTo>
                                <a:lnTo>
                                  <a:pt x="402746" y="161107"/>
                                </a:lnTo>
                                <a:lnTo>
                                  <a:pt x="402680" y="161102"/>
                                </a:lnTo>
                                <a:lnTo>
                                  <a:pt x="402613" y="161098"/>
                                </a:lnTo>
                                <a:lnTo>
                                  <a:pt x="402546" y="161094"/>
                                </a:lnTo>
                                <a:lnTo>
                                  <a:pt x="402479" y="161090"/>
                                </a:lnTo>
                                <a:lnTo>
                                  <a:pt x="402412" y="161086"/>
                                </a:lnTo>
                                <a:lnTo>
                                  <a:pt x="402346" y="161082"/>
                                </a:lnTo>
                                <a:lnTo>
                                  <a:pt x="402279" y="161077"/>
                                </a:lnTo>
                                <a:lnTo>
                                  <a:pt x="402212" y="161073"/>
                                </a:lnTo>
                                <a:lnTo>
                                  <a:pt x="402145" y="161069"/>
                                </a:lnTo>
                                <a:lnTo>
                                  <a:pt x="402078" y="161065"/>
                                </a:lnTo>
                                <a:lnTo>
                                  <a:pt x="402012" y="161061"/>
                                </a:lnTo>
                                <a:lnTo>
                                  <a:pt x="401945" y="161056"/>
                                </a:lnTo>
                                <a:lnTo>
                                  <a:pt x="401878" y="161052"/>
                                </a:lnTo>
                                <a:lnTo>
                                  <a:pt x="401811" y="161048"/>
                                </a:lnTo>
                                <a:lnTo>
                                  <a:pt x="401744" y="161044"/>
                                </a:lnTo>
                                <a:lnTo>
                                  <a:pt x="401678" y="161040"/>
                                </a:lnTo>
                                <a:lnTo>
                                  <a:pt x="401611" y="161035"/>
                                </a:lnTo>
                                <a:lnTo>
                                  <a:pt x="401544" y="161031"/>
                                </a:lnTo>
                                <a:lnTo>
                                  <a:pt x="401477" y="161027"/>
                                </a:lnTo>
                                <a:lnTo>
                                  <a:pt x="401411" y="161023"/>
                                </a:lnTo>
                                <a:lnTo>
                                  <a:pt x="401344" y="161018"/>
                                </a:lnTo>
                                <a:lnTo>
                                  <a:pt x="401277" y="161014"/>
                                </a:lnTo>
                                <a:lnTo>
                                  <a:pt x="401210" y="161010"/>
                                </a:lnTo>
                                <a:lnTo>
                                  <a:pt x="401143" y="161006"/>
                                </a:lnTo>
                                <a:lnTo>
                                  <a:pt x="401077" y="161002"/>
                                </a:lnTo>
                                <a:lnTo>
                                  <a:pt x="401010" y="160997"/>
                                </a:lnTo>
                                <a:lnTo>
                                  <a:pt x="400943" y="160993"/>
                                </a:lnTo>
                                <a:lnTo>
                                  <a:pt x="400876" y="160989"/>
                                </a:lnTo>
                                <a:lnTo>
                                  <a:pt x="400809" y="160985"/>
                                </a:lnTo>
                                <a:lnTo>
                                  <a:pt x="400743" y="160980"/>
                                </a:lnTo>
                                <a:lnTo>
                                  <a:pt x="400676" y="160976"/>
                                </a:lnTo>
                                <a:lnTo>
                                  <a:pt x="400609" y="160972"/>
                                </a:lnTo>
                                <a:lnTo>
                                  <a:pt x="400542" y="160968"/>
                                </a:lnTo>
                                <a:lnTo>
                                  <a:pt x="400475" y="160963"/>
                                </a:lnTo>
                                <a:lnTo>
                                  <a:pt x="400409" y="160959"/>
                                </a:lnTo>
                                <a:lnTo>
                                  <a:pt x="400342" y="160955"/>
                                </a:lnTo>
                                <a:lnTo>
                                  <a:pt x="400275" y="160951"/>
                                </a:lnTo>
                                <a:lnTo>
                                  <a:pt x="400208" y="160946"/>
                                </a:lnTo>
                                <a:lnTo>
                                  <a:pt x="400142" y="160942"/>
                                </a:lnTo>
                                <a:lnTo>
                                  <a:pt x="400075" y="160938"/>
                                </a:lnTo>
                                <a:lnTo>
                                  <a:pt x="400008" y="160934"/>
                                </a:lnTo>
                                <a:lnTo>
                                  <a:pt x="399941" y="160929"/>
                                </a:lnTo>
                                <a:lnTo>
                                  <a:pt x="399874" y="160925"/>
                                </a:lnTo>
                                <a:lnTo>
                                  <a:pt x="399808" y="160921"/>
                                </a:lnTo>
                                <a:lnTo>
                                  <a:pt x="399741" y="160916"/>
                                </a:lnTo>
                                <a:lnTo>
                                  <a:pt x="399674" y="160912"/>
                                </a:lnTo>
                                <a:lnTo>
                                  <a:pt x="399607" y="160908"/>
                                </a:lnTo>
                                <a:lnTo>
                                  <a:pt x="399540" y="160904"/>
                                </a:lnTo>
                                <a:lnTo>
                                  <a:pt x="399474" y="160899"/>
                                </a:lnTo>
                                <a:lnTo>
                                  <a:pt x="399407" y="160895"/>
                                </a:lnTo>
                                <a:lnTo>
                                  <a:pt x="399340" y="160891"/>
                                </a:lnTo>
                                <a:lnTo>
                                  <a:pt x="399273" y="160886"/>
                                </a:lnTo>
                                <a:lnTo>
                                  <a:pt x="399206" y="160882"/>
                                </a:lnTo>
                                <a:lnTo>
                                  <a:pt x="399140" y="160878"/>
                                </a:lnTo>
                                <a:lnTo>
                                  <a:pt x="399073" y="160874"/>
                                </a:lnTo>
                                <a:lnTo>
                                  <a:pt x="399006" y="160869"/>
                                </a:lnTo>
                                <a:lnTo>
                                  <a:pt x="398939" y="160865"/>
                                </a:lnTo>
                                <a:lnTo>
                                  <a:pt x="398872" y="160861"/>
                                </a:lnTo>
                                <a:lnTo>
                                  <a:pt x="398806" y="160856"/>
                                </a:lnTo>
                                <a:lnTo>
                                  <a:pt x="398739" y="160852"/>
                                </a:lnTo>
                                <a:lnTo>
                                  <a:pt x="398672" y="160848"/>
                                </a:lnTo>
                                <a:lnTo>
                                  <a:pt x="398605" y="160843"/>
                                </a:lnTo>
                                <a:lnTo>
                                  <a:pt x="398539" y="160839"/>
                                </a:lnTo>
                                <a:lnTo>
                                  <a:pt x="398472" y="160835"/>
                                </a:lnTo>
                                <a:lnTo>
                                  <a:pt x="398405" y="160830"/>
                                </a:lnTo>
                                <a:lnTo>
                                  <a:pt x="398338" y="160826"/>
                                </a:lnTo>
                                <a:lnTo>
                                  <a:pt x="398271" y="160822"/>
                                </a:lnTo>
                                <a:lnTo>
                                  <a:pt x="398205" y="160817"/>
                                </a:lnTo>
                                <a:lnTo>
                                  <a:pt x="398138" y="160813"/>
                                </a:lnTo>
                                <a:lnTo>
                                  <a:pt x="398071" y="160809"/>
                                </a:lnTo>
                                <a:lnTo>
                                  <a:pt x="398004" y="160804"/>
                                </a:lnTo>
                                <a:lnTo>
                                  <a:pt x="397937" y="160800"/>
                                </a:lnTo>
                                <a:lnTo>
                                  <a:pt x="397871" y="160796"/>
                                </a:lnTo>
                                <a:lnTo>
                                  <a:pt x="397804" y="160791"/>
                                </a:lnTo>
                                <a:lnTo>
                                  <a:pt x="397737" y="160787"/>
                                </a:lnTo>
                                <a:lnTo>
                                  <a:pt x="397670" y="160783"/>
                                </a:lnTo>
                                <a:lnTo>
                                  <a:pt x="397603" y="160778"/>
                                </a:lnTo>
                                <a:lnTo>
                                  <a:pt x="397537" y="160774"/>
                                </a:lnTo>
                                <a:lnTo>
                                  <a:pt x="397470" y="160770"/>
                                </a:lnTo>
                                <a:lnTo>
                                  <a:pt x="397403" y="160765"/>
                                </a:lnTo>
                                <a:lnTo>
                                  <a:pt x="397336" y="160761"/>
                                </a:lnTo>
                                <a:lnTo>
                                  <a:pt x="397270" y="160757"/>
                                </a:lnTo>
                                <a:lnTo>
                                  <a:pt x="397203" y="160752"/>
                                </a:lnTo>
                                <a:lnTo>
                                  <a:pt x="397136" y="160748"/>
                                </a:lnTo>
                                <a:lnTo>
                                  <a:pt x="397069" y="160743"/>
                                </a:lnTo>
                                <a:lnTo>
                                  <a:pt x="397002" y="160739"/>
                                </a:lnTo>
                                <a:lnTo>
                                  <a:pt x="396936" y="160735"/>
                                </a:lnTo>
                                <a:lnTo>
                                  <a:pt x="396869" y="160730"/>
                                </a:lnTo>
                                <a:lnTo>
                                  <a:pt x="396802" y="160726"/>
                                </a:lnTo>
                                <a:lnTo>
                                  <a:pt x="396735" y="160722"/>
                                </a:lnTo>
                                <a:lnTo>
                                  <a:pt x="396668" y="160717"/>
                                </a:lnTo>
                                <a:lnTo>
                                  <a:pt x="396602" y="160713"/>
                                </a:lnTo>
                                <a:lnTo>
                                  <a:pt x="396535" y="160708"/>
                                </a:lnTo>
                                <a:lnTo>
                                  <a:pt x="396468" y="160704"/>
                                </a:lnTo>
                                <a:lnTo>
                                  <a:pt x="396401" y="160700"/>
                                </a:lnTo>
                                <a:lnTo>
                                  <a:pt x="396334" y="160695"/>
                                </a:lnTo>
                                <a:lnTo>
                                  <a:pt x="396268" y="160691"/>
                                </a:lnTo>
                                <a:lnTo>
                                  <a:pt x="396201" y="160686"/>
                                </a:lnTo>
                                <a:lnTo>
                                  <a:pt x="396134" y="160682"/>
                                </a:lnTo>
                                <a:lnTo>
                                  <a:pt x="396067" y="160678"/>
                                </a:lnTo>
                                <a:lnTo>
                                  <a:pt x="396000" y="160673"/>
                                </a:lnTo>
                                <a:lnTo>
                                  <a:pt x="395934" y="160669"/>
                                </a:lnTo>
                                <a:lnTo>
                                  <a:pt x="395867" y="160664"/>
                                </a:lnTo>
                                <a:lnTo>
                                  <a:pt x="395800" y="160660"/>
                                </a:lnTo>
                                <a:lnTo>
                                  <a:pt x="395733" y="160656"/>
                                </a:lnTo>
                                <a:lnTo>
                                  <a:pt x="395667" y="160651"/>
                                </a:lnTo>
                                <a:lnTo>
                                  <a:pt x="395600" y="160647"/>
                                </a:lnTo>
                                <a:lnTo>
                                  <a:pt x="395533" y="160642"/>
                                </a:lnTo>
                                <a:lnTo>
                                  <a:pt x="395466" y="160638"/>
                                </a:lnTo>
                                <a:lnTo>
                                  <a:pt x="395399" y="160633"/>
                                </a:lnTo>
                                <a:lnTo>
                                  <a:pt x="395333" y="160629"/>
                                </a:lnTo>
                                <a:lnTo>
                                  <a:pt x="395266" y="160624"/>
                                </a:lnTo>
                                <a:lnTo>
                                  <a:pt x="395199" y="160620"/>
                                </a:lnTo>
                                <a:lnTo>
                                  <a:pt x="395132" y="160616"/>
                                </a:lnTo>
                                <a:lnTo>
                                  <a:pt x="395065" y="160611"/>
                                </a:lnTo>
                                <a:lnTo>
                                  <a:pt x="394999" y="160607"/>
                                </a:lnTo>
                                <a:lnTo>
                                  <a:pt x="394932" y="160602"/>
                                </a:lnTo>
                                <a:lnTo>
                                  <a:pt x="394865" y="160598"/>
                                </a:lnTo>
                                <a:lnTo>
                                  <a:pt x="394798" y="160593"/>
                                </a:lnTo>
                                <a:lnTo>
                                  <a:pt x="394731" y="160589"/>
                                </a:lnTo>
                                <a:lnTo>
                                  <a:pt x="394665" y="160584"/>
                                </a:lnTo>
                                <a:lnTo>
                                  <a:pt x="394598" y="160580"/>
                                </a:lnTo>
                                <a:lnTo>
                                  <a:pt x="394531" y="160576"/>
                                </a:lnTo>
                                <a:lnTo>
                                  <a:pt x="394464" y="160571"/>
                                </a:lnTo>
                                <a:lnTo>
                                  <a:pt x="394398" y="160567"/>
                                </a:lnTo>
                                <a:lnTo>
                                  <a:pt x="394331" y="160562"/>
                                </a:lnTo>
                                <a:lnTo>
                                  <a:pt x="394264" y="160558"/>
                                </a:lnTo>
                                <a:lnTo>
                                  <a:pt x="394197" y="160553"/>
                                </a:lnTo>
                                <a:lnTo>
                                  <a:pt x="394130" y="160549"/>
                                </a:lnTo>
                                <a:lnTo>
                                  <a:pt x="394064" y="160544"/>
                                </a:lnTo>
                                <a:lnTo>
                                  <a:pt x="393997" y="160540"/>
                                </a:lnTo>
                                <a:lnTo>
                                  <a:pt x="393930" y="160535"/>
                                </a:lnTo>
                                <a:lnTo>
                                  <a:pt x="393863" y="160531"/>
                                </a:lnTo>
                                <a:lnTo>
                                  <a:pt x="393796" y="160526"/>
                                </a:lnTo>
                                <a:lnTo>
                                  <a:pt x="393730" y="160522"/>
                                </a:lnTo>
                                <a:lnTo>
                                  <a:pt x="393663" y="160517"/>
                                </a:lnTo>
                                <a:lnTo>
                                  <a:pt x="393596" y="160513"/>
                                </a:lnTo>
                                <a:lnTo>
                                  <a:pt x="393529" y="160508"/>
                                </a:lnTo>
                                <a:lnTo>
                                  <a:pt x="393462" y="160504"/>
                                </a:lnTo>
                                <a:lnTo>
                                  <a:pt x="393396" y="160499"/>
                                </a:lnTo>
                                <a:lnTo>
                                  <a:pt x="393329" y="160495"/>
                                </a:lnTo>
                                <a:lnTo>
                                  <a:pt x="393262" y="160490"/>
                                </a:lnTo>
                                <a:lnTo>
                                  <a:pt x="393195" y="160486"/>
                                </a:lnTo>
                                <a:lnTo>
                                  <a:pt x="393129" y="160481"/>
                                </a:lnTo>
                                <a:lnTo>
                                  <a:pt x="393062" y="160477"/>
                                </a:lnTo>
                                <a:lnTo>
                                  <a:pt x="392995" y="160472"/>
                                </a:lnTo>
                                <a:lnTo>
                                  <a:pt x="392928" y="160468"/>
                                </a:lnTo>
                                <a:lnTo>
                                  <a:pt x="392861" y="160463"/>
                                </a:lnTo>
                                <a:lnTo>
                                  <a:pt x="392795" y="160459"/>
                                </a:lnTo>
                                <a:lnTo>
                                  <a:pt x="392728" y="160454"/>
                                </a:lnTo>
                                <a:lnTo>
                                  <a:pt x="392661" y="160450"/>
                                </a:lnTo>
                                <a:lnTo>
                                  <a:pt x="392594" y="160445"/>
                                </a:lnTo>
                                <a:lnTo>
                                  <a:pt x="392527" y="160440"/>
                                </a:lnTo>
                                <a:lnTo>
                                  <a:pt x="392461" y="160436"/>
                                </a:lnTo>
                                <a:lnTo>
                                  <a:pt x="392394" y="160431"/>
                                </a:lnTo>
                                <a:lnTo>
                                  <a:pt x="392327" y="160427"/>
                                </a:lnTo>
                                <a:lnTo>
                                  <a:pt x="392260" y="160422"/>
                                </a:lnTo>
                                <a:lnTo>
                                  <a:pt x="392193" y="160418"/>
                                </a:lnTo>
                                <a:lnTo>
                                  <a:pt x="392127" y="160413"/>
                                </a:lnTo>
                                <a:lnTo>
                                  <a:pt x="392060" y="160409"/>
                                </a:lnTo>
                                <a:lnTo>
                                  <a:pt x="391993" y="160404"/>
                                </a:lnTo>
                                <a:lnTo>
                                  <a:pt x="391926" y="160400"/>
                                </a:lnTo>
                                <a:lnTo>
                                  <a:pt x="391859" y="160395"/>
                                </a:lnTo>
                                <a:lnTo>
                                  <a:pt x="391793" y="160390"/>
                                </a:lnTo>
                                <a:lnTo>
                                  <a:pt x="391726" y="160386"/>
                                </a:lnTo>
                                <a:lnTo>
                                  <a:pt x="391659" y="160381"/>
                                </a:lnTo>
                                <a:lnTo>
                                  <a:pt x="391592" y="160377"/>
                                </a:lnTo>
                                <a:lnTo>
                                  <a:pt x="391526" y="160372"/>
                                </a:lnTo>
                                <a:lnTo>
                                  <a:pt x="391459" y="160368"/>
                                </a:lnTo>
                                <a:lnTo>
                                  <a:pt x="391392" y="160363"/>
                                </a:lnTo>
                                <a:lnTo>
                                  <a:pt x="391325" y="160358"/>
                                </a:lnTo>
                                <a:lnTo>
                                  <a:pt x="391258" y="160354"/>
                                </a:lnTo>
                                <a:lnTo>
                                  <a:pt x="391192" y="160349"/>
                                </a:lnTo>
                                <a:lnTo>
                                  <a:pt x="391125" y="160345"/>
                                </a:lnTo>
                                <a:lnTo>
                                  <a:pt x="391058" y="160340"/>
                                </a:lnTo>
                                <a:lnTo>
                                  <a:pt x="390991" y="160335"/>
                                </a:lnTo>
                                <a:lnTo>
                                  <a:pt x="390924" y="160331"/>
                                </a:lnTo>
                                <a:lnTo>
                                  <a:pt x="390858" y="160326"/>
                                </a:lnTo>
                                <a:lnTo>
                                  <a:pt x="390791" y="160322"/>
                                </a:lnTo>
                                <a:lnTo>
                                  <a:pt x="390724" y="160317"/>
                                </a:lnTo>
                                <a:lnTo>
                                  <a:pt x="390657" y="160312"/>
                                </a:lnTo>
                                <a:lnTo>
                                  <a:pt x="390590" y="160308"/>
                                </a:lnTo>
                                <a:lnTo>
                                  <a:pt x="390524" y="160303"/>
                                </a:lnTo>
                                <a:lnTo>
                                  <a:pt x="390457" y="160299"/>
                                </a:lnTo>
                                <a:lnTo>
                                  <a:pt x="390390" y="160294"/>
                                </a:lnTo>
                                <a:lnTo>
                                  <a:pt x="390323" y="160289"/>
                                </a:lnTo>
                                <a:lnTo>
                                  <a:pt x="390257" y="160285"/>
                                </a:lnTo>
                                <a:lnTo>
                                  <a:pt x="390190" y="160280"/>
                                </a:lnTo>
                                <a:lnTo>
                                  <a:pt x="390123" y="160275"/>
                                </a:lnTo>
                                <a:lnTo>
                                  <a:pt x="390056" y="160271"/>
                                </a:lnTo>
                                <a:lnTo>
                                  <a:pt x="389989" y="160266"/>
                                </a:lnTo>
                                <a:lnTo>
                                  <a:pt x="389923" y="160262"/>
                                </a:lnTo>
                                <a:lnTo>
                                  <a:pt x="389856" y="160257"/>
                                </a:lnTo>
                                <a:lnTo>
                                  <a:pt x="389789" y="160252"/>
                                </a:lnTo>
                                <a:lnTo>
                                  <a:pt x="389722" y="160248"/>
                                </a:lnTo>
                                <a:lnTo>
                                  <a:pt x="389655" y="160243"/>
                                </a:lnTo>
                                <a:lnTo>
                                  <a:pt x="389589" y="160238"/>
                                </a:lnTo>
                                <a:lnTo>
                                  <a:pt x="389522" y="160234"/>
                                </a:lnTo>
                                <a:lnTo>
                                  <a:pt x="389455" y="160229"/>
                                </a:lnTo>
                                <a:lnTo>
                                  <a:pt x="389388" y="160224"/>
                                </a:lnTo>
                                <a:lnTo>
                                  <a:pt x="389321" y="160220"/>
                                </a:lnTo>
                                <a:lnTo>
                                  <a:pt x="389255" y="160215"/>
                                </a:lnTo>
                                <a:lnTo>
                                  <a:pt x="389188" y="160210"/>
                                </a:lnTo>
                                <a:lnTo>
                                  <a:pt x="389121" y="160206"/>
                                </a:lnTo>
                                <a:lnTo>
                                  <a:pt x="389054" y="160201"/>
                                </a:lnTo>
                                <a:lnTo>
                                  <a:pt x="388987" y="160196"/>
                                </a:lnTo>
                                <a:lnTo>
                                  <a:pt x="388921" y="160192"/>
                                </a:lnTo>
                                <a:lnTo>
                                  <a:pt x="388854" y="160187"/>
                                </a:lnTo>
                                <a:lnTo>
                                  <a:pt x="388787" y="160182"/>
                                </a:lnTo>
                                <a:lnTo>
                                  <a:pt x="388720" y="160178"/>
                                </a:lnTo>
                                <a:lnTo>
                                  <a:pt x="388654" y="160173"/>
                                </a:lnTo>
                                <a:lnTo>
                                  <a:pt x="388587" y="160168"/>
                                </a:lnTo>
                                <a:lnTo>
                                  <a:pt x="388520" y="160164"/>
                                </a:lnTo>
                                <a:lnTo>
                                  <a:pt x="388453" y="160159"/>
                                </a:lnTo>
                                <a:lnTo>
                                  <a:pt x="388386" y="160154"/>
                                </a:lnTo>
                                <a:lnTo>
                                  <a:pt x="388320" y="160150"/>
                                </a:lnTo>
                                <a:lnTo>
                                  <a:pt x="388253" y="160145"/>
                                </a:lnTo>
                                <a:lnTo>
                                  <a:pt x="388186" y="160140"/>
                                </a:lnTo>
                                <a:lnTo>
                                  <a:pt x="388119" y="160135"/>
                                </a:lnTo>
                                <a:lnTo>
                                  <a:pt x="388052" y="160131"/>
                                </a:lnTo>
                                <a:lnTo>
                                  <a:pt x="387986" y="160126"/>
                                </a:lnTo>
                                <a:lnTo>
                                  <a:pt x="387919" y="160121"/>
                                </a:lnTo>
                                <a:lnTo>
                                  <a:pt x="387852" y="160117"/>
                                </a:lnTo>
                                <a:lnTo>
                                  <a:pt x="387785" y="160112"/>
                                </a:lnTo>
                                <a:lnTo>
                                  <a:pt x="387718" y="160107"/>
                                </a:lnTo>
                                <a:lnTo>
                                  <a:pt x="387652" y="160102"/>
                                </a:lnTo>
                                <a:lnTo>
                                  <a:pt x="387585" y="160098"/>
                                </a:lnTo>
                                <a:lnTo>
                                  <a:pt x="387518" y="160093"/>
                                </a:lnTo>
                                <a:lnTo>
                                  <a:pt x="387451" y="160088"/>
                                </a:lnTo>
                                <a:lnTo>
                                  <a:pt x="387385" y="160084"/>
                                </a:lnTo>
                                <a:lnTo>
                                  <a:pt x="387318" y="160079"/>
                                </a:lnTo>
                                <a:lnTo>
                                  <a:pt x="387251" y="160074"/>
                                </a:lnTo>
                                <a:lnTo>
                                  <a:pt x="387184" y="160069"/>
                                </a:lnTo>
                                <a:lnTo>
                                  <a:pt x="387117" y="160065"/>
                                </a:lnTo>
                                <a:lnTo>
                                  <a:pt x="387051" y="160060"/>
                                </a:lnTo>
                                <a:lnTo>
                                  <a:pt x="386984" y="160055"/>
                                </a:lnTo>
                                <a:lnTo>
                                  <a:pt x="386917" y="160050"/>
                                </a:lnTo>
                                <a:lnTo>
                                  <a:pt x="386850" y="160046"/>
                                </a:lnTo>
                                <a:lnTo>
                                  <a:pt x="386783" y="160041"/>
                                </a:lnTo>
                                <a:lnTo>
                                  <a:pt x="386717" y="160036"/>
                                </a:lnTo>
                                <a:lnTo>
                                  <a:pt x="386650" y="160031"/>
                                </a:lnTo>
                                <a:lnTo>
                                  <a:pt x="386583" y="160027"/>
                                </a:lnTo>
                                <a:lnTo>
                                  <a:pt x="386516" y="160022"/>
                                </a:lnTo>
                                <a:lnTo>
                                  <a:pt x="386449" y="160017"/>
                                </a:lnTo>
                                <a:lnTo>
                                  <a:pt x="386383" y="160012"/>
                                </a:lnTo>
                                <a:lnTo>
                                  <a:pt x="386316" y="160007"/>
                                </a:lnTo>
                                <a:lnTo>
                                  <a:pt x="386249" y="160003"/>
                                </a:lnTo>
                                <a:lnTo>
                                  <a:pt x="386182" y="159998"/>
                                </a:lnTo>
                                <a:lnTo>
                                  <a:pt x="386116" y="159993"/>
                                </a:lnTo>
                                <a:lnTo>
                                  <a:pt x="386049" y="159988"/>
                                </a:lnTo>
                                <a:lnTo>
                                  <a:pt x="385982" y="159984"/>
                                </a:lnTo>
                                <a:lnTo>
                                  <a:pt x="385915" y="159979"/>
                                </a:lnTo>
                                <a:lnTo>
                                  <a:pt x="385848" y="159974"/>
                                </a:lnTo>
                                <a:lnTo>
                                  <a:pt x="385782" y="159969"/>
                                </a:lnTo>
                                <a:lnTo>
                                  <a:pt x="385715" y="159964"/>
                                </a:lnTo>
                                <a:lnTo>
                                  <a:pt x="385648" y="159960"/>
                                </a:lnTo>
                                <a:lnTo>
                                  <a:pt x="385581" y="159955"/>
                                </a:lnTo>
                                <a:lnTo>
                                  <a:pt x="385514" y="159950"/>
                                </a:lnTo>
                                <a:lnTo>
                                  <a:pt x="385448" y="159945"/>
                                </a:lnTo>
                                <a:lnTo>
                                  <a:pt x="385381" y="159940"/>
                                </a:lnTo>
                                <a:lnTo>
                                  <a:pt x="385314" y="159935"/>
                                </a:lnTo>
                                <a:lnTo>
                                  <a:pt x="385247" y="159931"/>
                                </a:lnTo>
                                <a:lnTo>
                                  <a:pt x="385180" y="159926"/>
                                </a:lnTo>
                                <a:lnTo>
                                  <a:pt x="385114" y="159921"/>
                                </a:lnTo>
                                <a:lnTo>
                                  <a:pt x="385047" y="159916"/>
                                </a:lnTo>
                                <a:lnTo>
                                  <a:pt x="384980" y="159911"/>
                                </a:lnTo>
                                <a:lnTo>
                                  <a:pt x="384913" y="159907"/>
                                </a:lnTo>
                                <a:lnTo>
                                  <a:pt x="384846" y="159902"/>
                                </a:lnTo>
                                <a:lnTo>
                                  <a:pt x="384780" y="159897"/>
                                </a:lnTo>
                                <a:lnTo>
                                  <a:pt x="384713" y="159892"/>
                                </a:lnTo>
                                <a:lnTo>
                                  <a:pt x="384646" y="159887"/>
                                </a:lnTo>
                                <a:lnTo>
                                  <a:pt x="384579" y="159882"/>
                                </a:lnTo>
                                <a:lnTo>
                                  <a:pt x="384513" y="159878"/>
                                </a:lnTo>
                                <a:lnTo>
                                  <a:pt x="384446" y="159873"/>
                                </a:lnTo>
                                <a:lnTo>
                                  <a:pt x="384379" y="159868"/>
                                </a:lnTo>
                                <a:lnTo>
                                  <a:pt x="384312" y="159863"/>
                                </a:lnTo>
                                <a:lnTo>
                                  <a:pt x="384245" y="159858"/>
                                </a:lnTo>
                                <a:lnTo>
                                  <a:pt x="384179" y="159853"/>
                                </a:lnTo>
                                <a:lnTo>
                                  <a:pt x="384112" y="159848"/>
                                </a:lnTo>
                                <a:lnTo>
                                  <a:pt x="384045" y="159844"/>
                                </a:lnTo>
                                <a:lnTo>
                                  <a:pt x="383978" y="159839"/>
                                </a:lnTo>
                                <a:lnTo>
                                  <a:pt x="383911" y="159834"/>
                                </a:lnTo>
                                <a:lnTo>
                                  <a:pt x="383845" y="159829"/>
                                </a:lnTo>
                                <a:lnTo>
                                  <a:pt x="383778" y="159824"/>
                                </a:lnTo>
                                <a:lnTo>
                                  <a:pt x="383711" y="159819"/>
                                </a:lnTo>
                                <a:lnTo>
                                  <a:pt x="383644" y="159814"/>
                                </a:lnTo>
                                <a:lnTo>
                                  <a:pt x="383577" y="159809"/>
                                </a:lnTo>
                                <a:lnTo>
                                  <a:pt x="383511" y="159805"/>
                                </a:lnTo>
                                <a:lnTo>
                                  <a:pt x="383444" y="159800"/>
                                </a:lnTo>
                                <a:lnTo>
                                  <a:pt x="383377" y="159795"/>
                                </a:lnTo>
                                <a:lnTo>
                                  <a:pt x="383310" y="159790"/>
                                </a:lnTo>
                                <a:lnTo>
                                  <a:pt x="383244" y="159785"/>
                                </a:lnTo>
                                <a:lnTo>
                                  <a:pt x="383177" y="159780"/>
                                </a:lnTo>
                                <a:lnTo>
                                  <a:pt x="383110" y="159775"/>
                                </a:lnTo>
                                <a:lnTo>
                                  <a:pt x="383043" y="159770"/>
                                </a:lnTo>
                                <a:lnTo>
                                  <a:pt x="382976" y="159765"/>
                                </a:lnTo>
                                <a:lnTo>
                                  <a:pt x="382910" y="159760"/>
                                </a:lnTo>
                                <a:lnTo>
                                  <a:pt x="382843" y="159756"/>
                                </a:lnTo>
                                <a:lnTo>
                                  <a:pt x="382776" y="159751"/>
                                </a:lnTo>
                                <a:lnTo>
                                  <a:pt x="382709" y="159746"/>
                                </a:lnTo>
                                <a:lnTo>
                                  <a:pt x="382642" y="159741"/>
                                </a:lnTo>
                                <a:lnTo>
                                  <a:pt x="382576" y="159736"/>
                                </a:lnTo>
                                <a:lnTo>
                                  <a:pt x="382509" y="159731"/>
                                </a:lnTo>
                                <a:lnTo>
                                  <a:pt x="382442" y="159726"/>
                                </a:lnTo>
                                <a:lnTo>
                                  <a:pt x="382375" y="159721"/>
                                </a:lnTo>
                                <a:lnTo>
                                  <a:pt x="382308" y="159716"/>
                                </a:lnTo>
                                <a:lnTo>
                                  <a:pt x="382242" y="159711"/>
                                </a:lnTo>
                                <a:lnTo>
                                  <a:pt x="382175" y="159706"/>
                                </a:lnTo>
                                <a:lnTo>
                                  <a:pt x="382108" y="159701"/>
                                </a:lnTo>
                                <a:lnTo>
                                  <a:pt x="382041" y="159696"/>
                                </a:lnTo>
                                <a:lnTo>
                                  <a:pt x="381974" y="159691"/>
                                </a:lnTo>
                                <a:lnTo>
                                  <a:pt x="381908" y="159686"/>
                                </a:lnTo>
                                <a:lnTo>
                                  <a:pt x="381841" y="159682"/>
                                </a:lnTo>
                                <a:lnTo>
                                  <a:pt x="381774" y="159677"/>
                                </a:lnTo>
                                <a:lnTo>
                                  <a:pt x="381707" y="159672"/>
                                </a:lnTo>
                                <a:lnTo>
                                  <a:pt x="381641" y="159667"/>
                                </a:lnTo>
                                <a:lnTo>
                                  <a:pt x="381574" y="159662"/>
                                </a:lnTo>
                                <a:lnTo>
                                  <a:pt x="381507" y="159657"/>
                                </a:lnTo>
                                <a:lnTo>
                                  <a:pt x="381440" y="159652"/>
                                </a:lnTo>
                                <a:lnTo>
                                  <a:pt x="381373" y="159647"/>
                                </a:lnTo>
                                <a:lnTo>
                                  <a:pt x="381307" y="159642"/>
                                </a:lnTo>
                                <a:lnTo>
                                  <a:pt x="381240" y="159637"/>
                                </a:lnTo>
                                <a:lnTo>
                                  <a:pt x="381173" y="159632"/>
                                </a:lnTo>
                                <a:lnTo>
                                  <a:pt x="381106" y="159627"/>
                                </a:lnTo>
                                <a:lnTo>
                                  <a:pt x="381039" y="159622"/>
                                </a:lnTo>
                                <a:lnTo>
                                  <a:pt x="380973" y="159617"/>
                                </a:lnTo>
                                <a:lnTo>
                                  <a:pt x="380906" y="159612"/>
                                </a:lnTo>
                                <a:lnTo>
                                  <a:pt x="380839" y="159607"/>
                                </a:lnTo>
                                <a:lnTo>
                                  <a:pt x="380772" y="159602"/>
                                </a:lnTo>
                                <a:lnTo>
                                  <a:pt x="380705" y="159597"/>
                                </a:lnTo>
                                <a:lnTo>
                                  <a:pt x="380639" y="159592"/>
                                </a:lnTo>
                                <a:lnTo>
                                  <a:pt x="380572" y="159587"/>
                                </a:lnTo>
                                <a:lnTo>
                                  <a:pt x="380505" y="159582"/>
                                </a:lnTo>
                                <a:lnTo>
                                  <a:pt x="380438" y="159577"/>
                                </a:lnTo>
                                <a:lnTo>
                                  <a:pt x="380372" y="159572"/>
                                </a:lnTo>
                                <a:lnTo>
                                  <a:pt x="380305" y="159567"/>
                                </a:lnTo>
                                <a:lnTo>
                                  <a:pt x="380238" y="159562"/>
                                </a:lnTo>
                                <a:lnTo>
                                  <a:pt x="380171" y="159557"/>
                                </a:lnTo>
                                <a:lnTo>
                                  <a:pt x="380104" y="159552"/>
                                </a:lnTo>
                                <a:lnTo>
                                  <a:pt x="380038" y="159547"/>
                                </a:lnTo>
                                <a:lnTo>
                                  <a:pt x="379971" y="159542"/>
                                </a:lnTo>
                                <a:lnTo>
                                  <a:pt x="379904" y="159537"/>
                                </a:lnTo>
                                <a:lnTo>
                                  <a:pt x="379837" y="159532"/>
                                </a:lnTo>
                                <a:lnTo>
                                  <a:pt x="379770" y="159527"/>
                                </a:lnTo>
                                <a:lnTo>
                                  <a:pt x="379704" y="159522"/>
                                </a:lnTo>
                                <a:lnTo>
                                  <a:pt x="379637" y="159517"/>
                                </a:lnTo>
                                <a:lnTo>
                                  <a:pt x="379570" y="159512"/>
                                </a:lnTo>
                                <a:lnTo>
                                  <a:pt x="379503" y="159506"/>
                                </a:lnTo>
                                <a:lnTo>
                                  <a:pt x="379436" y="159501"/>
                                </a:lnTo>
                                <a:lnTo>
                                  <a:pt x="379370" y="159496"/>
                                </a:lnTo>
                                <a:lnTo>
                                  <a:pt x="379303" y="159491"/>
                                </a:lnTo>
                                <a:lnTo>
                                  <a:pt x="379236" y="159486"/>
                                </a:lnTo>
                                <a:lnTo>
                                  <a:pt x="379169" y="159481"/>
                                </a:lnTo>
                                <a:lnTo>
                                  <a:pt x="379102" y="159476"/>
                                </a:lnTo>
                                <a:lnTo>
                                  <a:pt x="379036" y="159471"/>
                                </a:lnTo>
                                <a:lnTo>
                                  <a:pt x="378969" y="159466"/>
                                </a:lnTo>
                                <a:lnTo>
                                  <a:pt x="378902" y="159461"/>
                                </a:lnTo>
                                <a:lnTo>
                                  <a:pt x="378835" y="159456"/>
                                </a:lnTo>
                                <a:lnTo>
                                  <a:pt x="378769" y="159451"/>
                                </a:lnTo>
                                <a:lnTo>
                                  <a:pt x="378702" y="159446"/>
                                </a:lnTo>
                                <a:lnTo>
                                  <a:pt x="378635" y="159441"/>
                                </a:lnTo>
                                <a:lnTo>
                                  <a:pt x="378568" y="159436"/>
                                </a:lnTo>
                                <a:lnTo>
                                  <a:pt x="378501" y="159430"/>
                                </a:lnTo>
                                <a:lnTo>
                                  <a:pt x="378435" y="159425"/>
                                </a:lnTo>
                                <a:lnTo>
                                  <a:pt x="378368" y="159420"/>
                                </a:lnTo>
                                <a:lnTo>
                                  <a:pt x="378301" y="159415"/>
                                </a:lnTo>
                                <a:lnTo>
                                  <a:pt x="378234" y="159410"/>
                                </a:lnTo>
                                <a:lnTo>
                                  <a:pt x="378167" y="159405"/>
                                </a:lnTo>
                                <a:lnTo>
                                  <a:pt x="378101" y="159400"/>
                                </a:lnTo>
                                <a:lnTo>
                                  <a:pt x="378034" y="159395"/>
                                </a:lnTo>
                                <a:lnTo>
                                  <a:pt x="377967" y="159390"/>
                                </a:lnTo>
                                <a:lnTo>
                                  <a:pt x="377900" y="159385"/>
                                </a:lnTo>
                                <a:lnTo>
                                  <a:pt x="377833" y="159379"/>
                                </a:lnTo>
                                <a:lnTo>
                                  <a:pt x="377767" y="159374"/>
                                </a:lnTo>
                                <a:lnTo>
                                  <a:pt x="377700" y="159369"/>
                                </a:lnTo>
                                <a:lnTo>
                                  <a:pt x="377633" y="159364"/>
                                </a:lnTo>
                                <a:lnTo>
                                  <a:pt x="377566" y="159359"/>
                                </a:lnTo>
                                <a:lnTo>
                                  <a:pt x="377500" y="159354"/>
                                </a:lnTo>
                                <a:lnTo>
                                  <a:pt x="377433" y="159349"/>
                                </a:lnTo>
                                <a:lnTo>
                                  <a:pt x="377366" y="159344"/>
                                </a:lnTo>
                                <a:lnTo>
                                  <a:pt x="377299" y="159338"/>
                                </a:lnTo>
                                <a:lnTo>
                                  <a:pt x="377232" y="159333"/>
                                </a:lnTo>
                                <a:lnTo>
                                  <a:pt x="377166" y="159328"/>
                                </a:lnTo>
                                <a:lnTo>
                                  <a:pt x="377099" y="159323"/>
                                </a:lnTo>
                                <a:lnTo>
                                  <a:pt x="377032" y="159318"/>
                                </a:lnTo>
                                <a:lnTo>
                                  <a:pt x="376965" y="159313"/>
                                </a:lnTo>
                                <a:lnTo>
                                  <a:pt x="376898" y="159307"/>
                                </a:lnTo>
                                <a:lnTo>
                                  <a:pt x="376832" y="159302"/>
                                </a:lnTo>
                                <a:lnTo>
                                  <a:pt x="376765" y="159297"/>
                                </a:lnTo>
                                <a:lnTo>
                                  <a:pt x="376698" y="159292"/>
                                </a:lnTo>
                                <a:lnTo>
                                  <a:pt x="376631" y="159287"/>
                                </a:lnTo>
                                <a:lnTo>
                                  <a:pt x="376564" y="159282"/>
                                </a:lnTo>
                                <a:lnTo>
                                  <a:pt x="376498" y="159276"/>
                                </a:lnTo>
                                <a:lnTo>
                                  <a:pt x="376431" y="159271"/>
                                </a:lnTo>
                                <a:lnTo>
                                  <a:pt x="376364" y="159266"/>
                                </a:lnTo>
                                <a:lnTo>
                                  <a:pt x="376297" y="159261"/>
                                </a:lnTo>
                                <a:lnTo>
                                  <a:pt x="376231" y="159256"/>
                                </a:lnTo>
                                <a:lnTo>
                                  <a:pt x="376164" y="159251"/>
                                </a:lnTo>
                                <a:lnTo>
                                  <a:pt x="376097" y="159245"/>
                                </a:lnTo>
                                <a:lnTo>
                                  <a:pt x="376030" y="159240"/>
                                </a:lnTo>
                                <a:lnTo>
                                  <a:pt x="375963" y="159235"/>
                                </a:lnTo>
                                <a:lnTo>
                                  <a:pt x="375897" y="159230"/>
                                </a:lnTo>
                                <a:lnTo>
                                  <a:pt x="375830" y="159225"/>
                                </a:lnTo>
                                <a:lnTo>
                                  <a:pt x="375763" y="159219"/>
                                </a:lnTo>
                                <a:lnTo>
                                  <a:pt x="375696" y="159214"/>
                                </a:lnTo>
                                <a:lnTo>
                                  <a:pt x="375629" y="159209"/>
                                </a:lnTo>
                                <a:lnTo>
                                  <a:pt x="375563" y="159204"/>
                                </a:lnTo>
                                <a:lnTo>
                                  <a:pt x="375496" y="159199"/>
                                </a:lnTo>
                                <a:lnTo>
                                  <a:pt x="375429" y="159193"/>
                                </a:lnTo>
                                <a:lnTo>
                                  <a:pt x="375362" y="159188"/>
                                </a:lnTo>
                                <a:lnTo>
                                  <a:pt x="375295" y="159183"/>
                                </a:lnTo>
                                <a:lnTo>
                                  <a:pt x="375229" y="159178"/>
                                </a:lnTo>
                                <a:lnTo>
                                  <a:pt x="375162" y="159172"/>
                                </a:lnTo>
                                <a:lnTo>
                                  <a:pt x="375095" y="159167"/>
                                </a:lnTo>
                                <a:lnTo>
                                  <a:pt x="375028" y="159162"/>
                                </a:lnTo>
                                <a:lnTo>
                                  <a:pt x="374961" y="159157"/>
                                </a:lnTo>
                                <a:lnTo>
                                  <a:pt x="374895" y="159151"/>
                                </a:lnTo>
                                <a:lnTo>
                                  <a:pt x="374828" y="159146"/>
                                </a:lnTo>
                                <a:lnTo>
                                  <a:pt x="374761" y="159141"/>
                                </a:lnTo>
                                <a:lnTo>
                                  <a:pt x="374694" y="159136"/>
                                </a:lnTo>
                                <a:lnTo>
                                  <a:pt x="374628" y="159131"/>
                                </a:lnTo>
                                <a:lnTo>
                                  <a:pt x="374561" y="159125"/>
                                </a:lnTo>
                                <a:lnTo>
                                  <a:pt x="374494" y="159120"/>
                                </a:lnTo>
                                <a:lnTo>
                                  <a:pt x="374427" y="159115"/>
                                </a:lnTo>
                                <a:lnTo>
                                  <a:pt x="374360" y="159109"/>
                                </a:lnTo>
                                <a:lnTo>
                                  <a:pt x="374294" y="159104"/>
                                </a:lnTo>
                                <a:lnTo>
                                  <a:pt x="374227" y="159099"/>
                                </a:lnTo>
                                <a:lnTo>
                                  <a:pt x="374160" y="159094"/>
                                </a:lnTo>
                                <a:lnTo>
                                  <a:pt x="374093" y="159088"/>
                                </a:lnTo>
                                <a:lnTo>
                                  <a:pt x="374026" y="159083"/>
                                </a:lnTo>
                                <a:lnTo>
                                  <a:pt x="373960" y="159078"/>
                                </a:lnTo>
                                <a:lnTo>
                                  <a:pt x="373893" y="159073"/>
                                </a:lnTo>
                                <a:lnTo>
                                  <a:pt x="373826" y="159067"/>
                                </a:lnTo>
                                <a:lnTo>
                                  <a:pt x="373759" y="159062"/>
                                </a:lnTo>
                                <a:lnTo>
                                  <a:pt x="373692" y="159057"/>
                                </a:lnTo>
                                <a:lnTo>
                                  <a:pt x="373626" y="159051"/>
                                </a:lnTo>
                                <a:lnTo>
                                  <a:pt x="373559" y="159046"/>
                                </a:lnTo>
                                <a:lnTo>
                                  <a:pt x="373492" y="159041"/>
                                </a:lnTo>
                                <a:lnTo>
                                  <a:pt x="373425" y="159035"/>
                                </a:lnTo>
                                <a:lnTo>
                                  <a:pt x="373359" y="159030"/>
                                </a:lnTo>
                                <a:lnTo>
                                  <a:pt x="373292" y="159025"/>
                                </a:lnTo>
                                <a:lnTo>
                                  <a:pt x="373225" y="159020"/>
                                </a:lnTo>
                                <a:lnTo>
                                  <a:pt x="373158" y="159014"/>
                                </a:lnTo>
                                <a:lnTo>
                                  <a:pt x="373091" y="159009"/>
                                </a:lnTo>
                                <a:lnTo>
                                  <a:pt x="373025" y="159004"/>
                                </a:lnTo>
                                <a:lnTo>
                                  <a:pt x="372958" y="158998"/>
                                </a:lnTo>
                                <a:lnTo>
                                  <a:pt x="372891" y="158993"/>
                                </a:lnTo>
                                <a:lnTo>
                                  <a:pt x="372824" y="158988"/>
                                </a:lnTo>
                                <a:lnTo>
                                  <a:pt x="372757" y="158982"/>
                                </a:lnTo>
                                <a:lnTo>
                                  <a:pt x="372691" y="158977"/>
                                </a:lnTo>
                                <a:lnTo>
                                  <a:pt x="372624" y="158972"/>
                                </a:lnTo>
                                <a:lnTo>
                                  <a:pt x="372557" y="158966"/>
                                </a:lnTo>
                                <a:lnTo>
                                  <a:pt x="372490" y="158961"/>
                                </a:lnTo>
                                <a:lnTo>
                                  <a:pt x="372423" y="158956"/>
                                </a:lnTo>
                                <a:lnTo>
                                  <a:pt x="372357" y="158950"/>
                                </a:lnTo>
                                <a:lnTo>
                                  <a:pt x="372290" y="158945"/>
                                </a:lnTo>
                                <a:lnTo>
                                  <a:pt x="372223" y="158940"/>
                                </a:lnTo>
                                <a:lnTo>
                                  <a:pt x="372156" y="158934"/>
                                </a:lnTo>
                                <a:lnTo>
                                  <a:pt x="372089" y="158929"/>
                                </a:lnTo>
                                <a:lnTo>
                                  <a:pt x="372023" y="158923"/>
                                </a:lnTo>
                                <a:lnTo>
                                  <a:pt x="371956" y="158918"/>
                                </a:lnTo>
                                <a:lnTo>
                                  <a:pt x="371889" y="158913"/>
                                </a:lnTo>
                                <a:lnTo>
                                  <a:pt x="371822" y="158907"/>
                                </a:lnTo>
                                <a:lnTo>
                                  <a:pt x="371756" y="158902"/>
                                </a:lnTo>
                                <a:lnTo>
                                  <a:pt x="371689" y="158897"/>
                                </a:lnTo>
                                <a:lnTo>
                                  <a:pt x="371622" y="158891"/>
                                </a:lnTo>
                                <a:lnTo>
                                  <a:pt x="371555" y="158886"/>
                                </a:lnTo>
                                <a:lnTo>
                                  <a:pt x="371488" y="158880"/>
                                </a:lnTo>
                                <a:lnTo>
                                  <a:pt x="371422" y="158875"/>
                                </a:lnTo>
                                <a:lnTo>
                                  <a:pt x="371355" y="158870"/>
                                </a:lnTo>
                                <a:lnTo>
                                  <a:pt x="371288" y="158864"/>
                                </a:lnTo>
                                <a:lnTo>
                                  <a:pt x="371221" y="158859"/>
                                </a:lnTo>
                                <a:lnTo>
                                  <a:pt x="371154" y="158853"/>
                                </a:lnTo>
                                <a:lnTo>
                                  <a:pt x="371088" y="158848"/>
                                </a:lnTo>
                                <a:lnTo>
                                  <a:pt x="371021" y="158843"/>
                                </a:lnTo>
                                <a:lnTo>
                                  <a:pt x="370954" y="158837"/>
                                </a:lnTo>
                                <a:lnTo>
                                  <a:pt x="370887" y="158832"/>
                                </a:lnTo>
                                <a:lnTo>
                                  <a:pt x="370820" y="158826"/>
                                </a:lnTo>
                                <a:lnTo>
                                  <a:pt x="370754" y="158821"/>
                                </a:lnTo>
                                <a:lnTo>
                                  <a:pt x="370687" y="158816"/>
                                </a:lnTo>
                                <a:lnTo>
                                  <a:pt x="370620" y="158810"/>
                                </a:lnTo>
                                <a:lnTo>
                                  <a:pt x="370553" y="158805"/>
                                </a:lnTo>
                                <a:lnTo>
                                  <a:pt x="370487" y="158799"/>
                                </a:lnTo>
                                <a:lnTo>
                                  <a:pt x="370420" y="158794"/>
                                </a:lnTo>
                                <a:lnTo>
                                  <a:pt x="370353" y="158788"/>
                                </a:lnTo>
                                <a:lnTo>
                                  <a:pt x="370286" y="158783"/>
                                </a:lnTo>
                                <a:lnTo>
                                  <a:pt x="370219" y="158777"/>
                                </a:lnTo>
                                <a:lnTo>
                                  <a:pt x="370153" y="158772"/>
                                </a:lnTo>
                                <a:lnTo>
                                  <a:pt x="370086" y="158767"/>
                                </a:lnTo>
                                <a:lnTo>
                                  <a:pt x="370019" y="158761"/>
                                </a:lnTo>
                                <a:lnTo>
                                  <a:pt x="369952" y="158756"/>
                                </a:lnTo>
                                <a:lnTo>
                                  <a:pt x="369885" y="158750"/>
                                </a:lnTo>
                                <a:lnTo>
                                  <a:pt x="369819" y="158745"/>
                                </a:lnTo>
                                <a:lnTo>
                                  <a:pt x="369752" y="158739"/>
                                </a:lnTo>
                                <a:lnTo>
                                  <a:pt x="369685" y="158734"/>
                                </a:lnTo>
                                <a:lnTo>
                                  <a:pt x="369618" y="158728"/>
                                </a:lnTo>
                                <a:lnTo>
                                  <a:pt x="369551" y="158723"/>
                                </a:lnTo>
                                <a:lnTo>
                                  <a:pt x="369485" y="158717"/>
                                </a:lnTo>
                                <a:lnTo>
                                  <a:pt x="369418" y="158712"/>
                                </a:lnTo>
                                <a:lnTo>
                                  <a:pt x="369351" y="158706"/>
                                </a:lnTo>
                                <a:lnTo>
                                  <a:pt x="369284" y="158701"/>
                                </a:lnTo>
                                <a:lnTo>
                                  <a:pt x="369217" y="158695"/>
                                </a:lnTo>
                                <a:lnTo>
                                  <a:pt x="369151" y="158690"/>
                                </a:lnTo>
                                <a:lnTo>
                                  <a:pt x="369084" y="158684"/>
                                </a:lnTo>
                                <a:lnTo>
                                  <a:pt x="369017" y="158679"/>
                                </a:lnTo>
                                <a:lnTo>
                                  <a:pt x="368950" y="158673"/>
                                </a:lnTo>
                                <a:lnTo>
                                  <a:pt x="368884" y="158668"/>
                                </a:lnTo>
                                <a:lnTo>
                                  <a:pt x="368817" y="158662"/>
                                </a:lnTo>
                                <a:lnTo>
                                  <a:pt x="368750" y="158657"/>
                                </a:lnTo>
                                <a:lnTo>
                                  <a:pt x="368683" y="158651"/>
                                </a:lnTo>
                                <a:lnTo>
                                  <a:pt x="368616" y="158646"/>
                                </a:lnTo>
                                <a:lnTo>
                                  <a:pt x="368550" y="158640"/>
                                </a:lnTo>
                                <a:lnTo>
                                  <a:pt x="368483" y="158635"/>
                                </a:lnTo>
                                <a:lnTo>
                                  <a:pt x="368416" y="158629"/>
                                </a:lnTo>
                                <a:lnTo>
                                  <a:pt x="368349" y="158624"/>
                                </a:lnTo>
                                <a:lnTo>
                                  <a:pt x="368282" y="158618"/>
                                </a:lnTo>
                                <a:lnTo>
                                  <a:pt x="368216" y="158613"/>
                                </a:lnTo>
                                <a:lnTo>
                                  <a:pt x="368149" y="158607"/>
                                </a:lnTo>
                                <a:lnTo>
                                  <a:pt x="368082" y="158602"/>
                                </a:lnTo>
                                <a:lnTo>
                                  <a:pt x="368015" y="158596"/>
                                </a:lnTo>
                                <a:lnTo>
                                  <a:pt x="367948" y="158591"/>
                                </a:lnTo>
                                <a:lnTo>
                                  <a:pt x="367882" y="158585"/>
                                </a:lnTo>
                                <a:lnTo>
                                  <a:pt x="367815" y="158580"/>
                                </a:lnTo>
                                <a:lnTo>
                                  <a:pt x="367748" y="158574"/>
                                </a:lnTo>
                                <a:lnTo>
                                  <a:pt x="367681" y="158568"/>
                                </a:lnTo>
                                <a:lnTo>
                                  <a:pt x="367615" y="158563"/>
                                </a:lnTo>
                                <a:lnTo>
                                  <a:pt x="367548" y="158557"/>
                                </a:lnTo>
                                <a:lnTo>
                                  <a:pt x="367481" y="158552"/>
                                </a:lnTo>
                                <a:lnTo>
                                  <a:pt x="367414" y="158546"/>
                                </a:lnTo>
                                <a:lnTo>
                                  <a:pt x="367347" y="158541"/>
                                </a:lnTo>
                                <a:lnTo>
                                  <a:pt x="367281" y="158535"/>
                                </a:lnTo>
                                <a:lnTo>
                                  <a:pt x="367214" y="158529"/>
                                </a:lnTo>
                                <a:lnTo>
                                  <a:pt x="367147" y="158524"/>
                                </a:lnTo>
                                <a:lnTo>
                                  <a:pt x="367080" y="158518"/>
                                </a:lnTo>
                                <a:lnTo>
                                  <a:pt x="367013" y="158513"/>
                                </a:lnTo>
                                <a:lnTo>
                                  <a:pt x="366947" y="158507"/>
                                </a:lnTo>
                                <a:lnTo>
                                  <a:pt x="366880" y="158501"/>
                                </a:lnTo>
                                <a:lnTo>
                                  <a:pt x="366813" y="158496"/>
                                </a:lnTo>
                                <a:lnTo>
                                  <a:pt x="366746" y="158490"/>
                                </a:lnTo>
                                <a:lnTo>
                                  <a:pt x="366679" y="158485"/>
                                </a:lnTo>
                                <a:lnTo>
                                  <a:pt x="366613" y="158479"/>
                                </a:lnTo>
                                <a:lnTo>
                                  <a:pt x="366546" y="158473"/>
                                </a:lnTo>
                                <a:lnTo>
                                  <a:pt x="366479" y="158468"/>
                                </a:lnTo>
                                <a:lnTo>
                                  <a:pt x="366412" y="158462"/>
                                </a:lnTo>
                                <a:lnTo>
                                  <a:pt x="366346" y="158457"/>
                                </a:lnTo>
                                <a:lnTo>
                                  <a:pt x="366279" y="158451"/>
                                </a:lnTo>
                                <a:lnTo>
                                  <a:pt x="366212" y="158445"/>
                                </a:lnTo>
                                <a:lnTo>
                                  <a:pt x="366145" y="158440"/>
                                </a:lnTo>
                                <a:lnTo>
                                  <a:pt x="366078" y="158434"/>
                                </a:lnTo>
                                <a:lnTo>
                                  <a:pt x="366012" y="158429"/>
                                </a:lnTo>
                                <a:lnTo>
                                  <a:pt x="365945" y="158423"/>
                                </a:lnTo>
                                <a:lnTo>
                                  <a:pt x="365878" y="158417"/>
                                </a:lnTo>
                                <a:lnTo>
                                  <a:pt x="365811" y="158412"/>
                                </a:lnTo>
                                <a:lnTo>
                                  <a:pt x="365744" y="158406"/>
                                </a:lnTo>
                                <a:lnTo>
                                  <a:pt x="365678" y="158400"/>
                                </a:lnTo>
                                <a:lnTo>
                                  <a:pt x="365611" y="158395"/>
                                </a:lnTo>
                                <a:lnTo>
                                  <a:pt x="365544" y="158389"/>
                                </a:lnTo>
                                <a:lnTo>
                                  <a:pt x="365477" y="158383"/>
                                </a:lnTo>
                                <a:lnTo>
                                  <a:pt x="365410" y="158378"/>
                                </a:lnTo>
                                <a:lnTo>
                                  <a:pt x="365344" y="158372"/>
                                </a:lnTo>
                                <a:lnTo>
                                  <a:pt x="365277" y="158366"/>
                                </a:lnTo>
                                <a:lnTo>
                                  <a:pt x="365210" y="158361"/>
                                </a:lnTo>
                                <a:lnTo>
                                  <a:pt x="365143" y="158355"/>
                                </a:lnTo>
                                <a:lnTo>
                                  <a:pt x="365076" y="158349"/>
                                </a:lnTo>
                                <a:lnTo>
                                  <a:pt x="365010" y="158344"/>
                                </a:lnTo>
                                <a:lnTo>
                                  <a:pt x="364943" y="158338"/>
                                </a:lnTo>
                                <a:lnTo>
                                  <a:pt x="364876" y="158332"/>
                                </a:lnTo>
                                <a:lnTo>
                                  <a:pt x="364809" y="158327"/>
                                </a:lnTo>
                                <a:lnTo>
                                  <a:pt x="364743" y="158321"/>
                                </a:lnTo>
                                <a:lnTo>
                                  <a:pt x="364676" y="158315"/>
                                </a:lnTo>
                                <a:lnTo>
                                  <a:pt x="364609" y="158310"/>
                                </a:lnTo>
                                <a:lnTo>
                                  <a:pt x="364542" y="158304"/>
                                </a:lnTo>
                                <a:lnTo>
                                  <a:pt x="364475" y="158298"/>
                                </a:lnTo>
                                <a:lnTo>
                                  <a:pt x="364409" y="158292"/>
                                </a:lnTo>
                                <a:lnTo>
                                  <a:pt x="364342" y="158287"/>
                                </a:lnTo>
                                <a:lnTo>
                                  <a:pt x="364275" y="158281"/>
                                </a:lnTo>
                                <a:lnTo>
                                  <a:pt x="364208" y="158275"/>
                                </a:lnTo>
                                <a:lnTo>
                                  <a:pt x="364141" y="158270"/>
                                </a:lnTo>
                                <a:lnTo>
                                  <a:pt x="364075" y="158264"/>
                                </a:lnTo>
                                <a:lnTo>
                                  <a:pt x="364008" y="158258"/>
                                </a:lnTo>
                                <a:lnTo>
                                  <a:pt x="363941" y="158252"/>
                                </a:lnTo>
                                <a:lnTo>
                                  <a:pt x="363874" y="158247"/>
                                </a:lnTo>
                                <a:lnTo>
                                  <a:pt x="363807" y="158241"/>
                                </a:lnTo>
                                <a:lnTo>
                                  <a:pt x="363741" y="158235"/>
                                </a:lnTo>
                                <a:lnTo>
                                  <a:pt x="363674" y="158229"/>
                                </a:lnTo>
                                <a:lnTo>
                                  <a:pt x="363607" y="158224"/>
                                </a:lnTo>
                                <a:lnTo>
                                  <a:pt x="363540" y="158218"/>
                                </a:lnTo>
                                <a:lnTo>
                                  <a:pt x="363474" y="158212"/>
                                </a:lnTo>
                                <a:lnTo>
                                  <a:pt x="363407" y="158206"/>
                                </a:lnTo>
                                <a:lnTo>
                                  <a:pt x="363340" y="158201"/>
                                </a:lnTo>
                                <a:lnTo>
                                  <a:pt x="363273" y="158195"/>
                                </a:lnTo>
                                <a:lnTo>
                                  <a:pt x="363206" y="158189"/>
                                </a:lnTo>
                                <a:lnTo>
                                  <a:pt x="363140" y="158183"/>
                                </a:lnTo>
                                <a:lnTo>
                                  <a:pt x="363073" y="158178"/>
                                </a:lnTo>
                                <a:lnTo>
                                  <a:pt x="363006" y="158172"/>
                                </a:lnTo>
                                <a:lnTo>
                                  <a:pt x="362939" y="158166"/>
                                </a:lnTo>
                                <a:lnTo>
                                  <a:pt x="362872" y="158160"/>
                                </a:lnTo>
                                <a:lnTo>
                                  <a:pt x="362806" y="158155"/>
                                </a:lnTo>
                                <a:lnTo>
                                  <a:pt x="362739" y="158149"/>
                                </a:lnTo>
                                <a:lnTo>
                                  <a:pt x="362672" y="158143"/>
                                </a:lnTo>
                                <a:lnTo>
                                  <a:pt x="362605" y="158137"/>
                                </a:lnTo>
                                <a:lnTo>
                                  <a:pt x="362538" y="158131"/>
                                </a:lnTo>
                                <a:lnTo>
                                  <a:pt x="362472" y="158126"/>
                                </a:lnTo>
                                <a:lnTo>
                                  <a:pt x="362405" y="158120"/>
                                </a:lnTo>
                                <a:lnTo>
                                  <a:pt x="362338" y="158114"/>
                                </a:lnTo>
                                <a:lnTo>
                                  <a:pt x="362271" y="158108"/>
                                </a:lnTo>
                                <a:lnTo>
                                  <a:pt x="362204" y="158102"/>
                                </a:lnTo>
                                <a:lnTo>
                                  <a:pt x="362138" y="158097"/>
                                </a:lnTo>
                                <a:lnTo>
                                  <a:pt x="362071" y="158091"/>
                                </a:lnTo>
                                <a:lnTo>
                                  <a:pt x="362004" y="158085"/>
                                </a:lnTo>
                                <a:lnTo>
                                  <a:pt x="361937" y="158079"/>
                                </a:lnTo>
                                <a:lnTo>
                                  <a:pt x="361871" y="158073"/>
                                </a:lnTo>
                                <a:lnTo>
                                  <a:pt x="361804" y="158067"/>
                                </a:lnTo>
                                <a:lnTo>
                                  <a:pt x="361737" y="158062"/>
                                </a:lnTo>
                                <a:lnTo>
                                  <a:pt x="361670" y="158056"/>
                                </a:lnTo>
                                <a:lnTo>
                                  <a:pt x="361603" y="158050"/>
                                </a:lnTo>
                                <a:lnTo>
                                  <a:pt x="361537" y="158044"/>
                                </a:lnTo>
                                <a:lnTo>
                                  <a:pt x="361470" y="158038"/>
                                </a:lnTo>
                                <a:lnTo>
                                  <a:pt x="361403" y="158032"/>
                                </a:lnTo>
                                <a:lnTo>
                                  <a:pt x="361336" y="158027"/>
                                </a:lnTo>
                                <a:lnTo>
                                  <a:pt x="361269" y="158021"/>
                                </a:lnTo>
                                <a:lnTo>
                                  <a:pt x="361203" y="158015"/>
                                </a:lnTo>
                                <a:lnTo>
                                  <a:pt x="361136" y="158009"/>
                                </a:lnTo>
                                <a:lnTo>
                                  <a:pt x="361069" y="158003"/>
                                </a:lnTo>
                                <a:lnTo>
                                  <a:pt x="361002" y="157997"/>
                                </a:lnTo>
                                <a:lnTo>
                                  <a:pt x="360935" y="157991"/>
                                </a:lnTo>
                                <a:lnTo>
                                  <a:pt x="360869" y="157985"/>
                                </a:lnTo>
                                <a:lnTo>
                                  <a:pt x="360802" y="157980"/>
                                </a:lnTo>
                                <a:lnTo>
                                  <a:pt x="360735" y="157974"/>
                                </a:lnTo>
                                <a:lnTo>
                                  <a:pt x="360668" y="157968"/>
                                </a:lnTo>
                                <a:lnTo>
                                  <a:pt x="360602" y="157962"/>
                                </a:lnTo>
                                <a:lnTo>
                                  <a:pt x="360535" y="157956"/>
                                </a:lnTo>
                                <a:lnTo>
                                  <a:pt x="360468" y="157950"/>
                                </a:lnTo>
                                <a:lnTo>
                                  <a:pt x="360401" y="157944"/>
                                </a:lnTo>
                                <a:lnTo>
                                  <a:pt x="360334" y="157938"/>
                                </a:lnTo>
                                <a:lnTo>
                                  <a:pt x="360268" y="157932"/>
                                </a:lnTo>
                                <a:lnTo>
                                  <a:pt x="360201" y="157927"/>
                                </a:lnTo>
                                <a:lnTo>
                                  <a:pt x="360134" y="157921"/>
                                </a:lnTo>
                                <a:lnTo>
                                  <a:pt x="360067" y="157915"/>
                                </a:lnTo>
                                <a:lnTo>
                                  <a:pt x="360000" y="157909"/>
                                </a:lnTo>
                                <a:lnTo>
                                  <a:pt x="359934" y="157903"/>
                                </a:lnTo>
                                <a:lnTo>
                                  <a:pt x="359867" y="157897"/>
                                </a:lnTo>
                                <a:lnTo>
                                  <a:pt x="359800" y="157891"/>
                                </a:lnTo>
                                <a:lnTo>
                                  <a:pt x="359733" y="157885"/>
                                </a:lnTo>
                                <a:lnTo>
                                  <a:pt x="359666" y="157879"/>
                                </a:lnTo>
                                <a:lnTo>
                                  <a:pt x="359600" y="157873"/>
                                </a:lnTo>
                                <a:lnTo>
                                  <a:pt x="359533" y="157867"/>
                                </a:lnTo>
                                <a:lnTo>
                                  <a:pt x="359466" y="157861"/>
                                </a:lnTo>
                                <a:lnTo>
                                  <a:pt x="359399" y="157855"/>
                                </a:lnTo>
                                <a:lnTo>
                                  <a:pt x="359333" y="157850"/>
                                </a:lnTo>
                                <a:lnTo>
                                  <a:pt x="359266" y="157844"/>
                                </a:lnTo>
                                <a:lnTo>
                                  <a:pt x="359199" y="157838"/>
                                </a:lnTo>
                                <a:lnTo>
                                  <a:pt x="359132" y="157832"/>
                                </a:lnTo>
                                <a:lnTo>
                                  <a:pt x="359065" y="157826"/>
                                </a:lnTo>
                                <a:lnTo>
                                  <a:pt x="358999" y="157820"/>
                                </a:lnTo>
                                <a:lnTo>
                                  <a:pt x="358932" y="157814"/>
                                </a:lnTo>
                                <a:lnTo>
                                  <a:pt x="358865" y="157808"/>
                                </a:lnTo>
                                <a:lnTo>
                                  <a:pt x="358798" y="157802"/>
                                </a:lnTo>
                                <a:lnTo>
                                  <a:pt x="358731" y="157796"/>
                                </a:lnTo>
                                <a:lnTo>
                                  <a:pt x="358665" y="157790"/>
                                </a:lnTo>
                                <a:lnTo>
                                  <a:pt x="358598" y="157784"/>
                                </a:lnTo>
                                <a:lnTo>
                                  <a:pt x="358531" y="157778"/>
                                </a:lnTo>
                                <a:lnTo>
                                  <a:pt x="358464" y="157772"/>
                                </a:lnTo>
                                <a:lnTo>
                                  <a:pt x="358397" y="157766"/>
                                </a:lnTo>
                                <a:lnTo>
                                  <a:pt x="358331" y="157760"/>
                                </a:lnTo>
                                <a:lnTo>
                                  <a:pt x="358264" y="157754"/>
                                </a:lnTo>
                                <a:lnTo>
                                  <a:pt x="358197" y="157748"/>
                                </a:lnTo>
                                <a:lnTo>
                                  <a:pt x="358130" y="157742"/>
                                </a:lnTo>
                                <a:lnTo>
                                  <a:pt x="358063" y="157736"/>
                                </a:lnTo>
                                <a:lnTo>
                                  <a:pt x="357997" y="157730"/>
                                </a:lnTo>
                                <a:lnTo>
                                  <a:pt x="357930" y="157724"/>
                                </a:lnTo>
                                <a:lnTo>
                                  <a:pt x="357863" y="157718"/>
                                </a:lnTo>
                                <a:lnTo>
                                  <a:pt x="357796" y="157712"/>
                                </a:lnTo>
                                <a:lnTo>
                                  <a:pt x="357730" y="157706"/>
                                </a:lnTo>
                                <a:lnTo>
                                  <a:pt x="357663" y="157700"/>
                                </a:lnTo>
                                <a:lnTo>
                                  <a:pt x="357596" y="157694"/>
                                </a:lnTo>
                                <a:lnTo>
                                  <a:pt x="357529" y="157688"/>
                                </a:lnTo>
                                <a:lnTo>
                                  <a:pt x="357462" y="157682"/>
                                </a:lnTo>
                                <a:lnTo>
                                  <a:pt x="357396" y="157676"/>
                                </a:lnTo>
                                <a:lnTo>
                                  <a:pt x="357329" y="157670"/>
                                </a:lnTo>
                                <a:lnTo>
                                  <a:pt x="357262" y="157664"/>
                                </a:lnTo>
                                <a:lnTo>
                                  <a:pt x="357195" y="157658"/>
                                </a:lnTo>
                                <a:lnTo>
                                  <a:pt x="357128" y="157652"/>
                                </a:lnTo>
                                <a:lnTo>
                                  <a:pt x="357062" y="157645"/>
                                </a:lnTo>
                                <a:lnTo>
                                  <a:pt x="356995" y="157639"/>
                                </a:lnTo>
                                <a:lnTo>
                                  <a:pt x="356928" y="157633"/>
                                </a:lnTo>
                                <a:lnTo>
                                  <a:pt x="356861" y="157627"/>
                                </a:lnTo>
                                <a:lnTo>
                                  <a:pt x="356794" y="157621"/>
                                </a:lnTo>
                                <a:lnTo>
                                  <a:pt x="356728" y="157615"/>
                                </a:lnTo>
                                <a:lnTo>
                                  <a:pt x="356661" y="157609"/>
                                </a:lnTo>
                                <a:lnTo>
                                  <a:pt x="356594" y="157603"/>
                                </a:lnTo>
                                <a:lnTo>
                                  <a:pt x="356527" y="157597"/>
                                </a:lnTo>
                                <a:lnTo>
                                  <a:pt x="356461" y="157591"/>
                                </a:lnTo>
                                <a:lnTo>
                                  <a:pt x="356394" y="157585"/>
                                </a:lnTo>
                                <a:lnTo>
                                  <a:pt x="356327" y="157579"/>
                                </a:lnTo>
                                <a:lnTo>
                                  <a:pt x="356260" y="157573"/>
                                </a:lnTo>
                                <a:lnTo>
                                  <a:pt x="356193" y="157566"/>
                                </a:lnTo>
                                <a:lnTo>
                                  <a:pt x="356127" y="157560"/>
                                </a:lnTo>
                                <a:lnTo>
                                  <a:pt x="356060" y="157554"/>
                                </a:lnTo>
                                <a:lnTo>
                                  <a:pt x="355993" y="157548"/>
                                </a:lnTo>
                                <a:lnTo>
                                  <a:pt x="355926" y="157542"/>
                                </a:lnTo>
                                <a:lnTo>
                                  <a:pt x="355859" y="157536"/>
                                </a:lnTo>
                                <a:lnTo>
                                  <a:pt x="355793" y="157530"/>
                                </a:lnTo>
                                <a:lnTo>
                                  <a:pt x="355726" y="157524"/>
                                </a:lnTo>
                                <a:lnTo>
                                  <a:pt x="355659" y="157518"/>
                                </a:lnTo>
                                <a:lnTo>
                                  <a:pt x="355592" y="157511"/>
                                </a:lnTo>
                                <a:lnTo>
                                  <a:pt x="355525" y="157505"/>
                                </a:lnTo>
                                <a:lnTo>
                                  <a:pt x="355459" y="157499"/>
                                </a:lnTo>
                                <a:lnTo>
                                  <a:pt x="355392" y="157493"/>
                                </a:lnTo>
                                <a:lnTo>
                                  <a:pt x="355325" y="157487"/>
                                </a:lnTo>
                                <a:lnTo>
                                  <a:pt x="355258" y="157481"/>
                                </a:lnTo>
                                <a:lnTo>
                                  <a:pt x="355191" y="157475"/>
                                </a:lnTo>
                                <a:lnTo>
                                  <a:pt x="355125" y="157468"/>
                                </a:lnTo>
                                <a:lnTo>
                                  <a:pt x="355058" y="157462"/>
                                </a:lnTo>
                                <a:lnTo>
                                  <a:pt x="354991" y="157456"/>
                                </a:lnTo>
                                <a:lnTo>
                                  <a:pt x="354924" y="157450"/>
                                </a:lnTo>
                                <a:lnTo>
                                  <a:pt x="354858" y="157444"/>
                                </a:lnTo>
                                <a:lnTo>
                                  <a:pt x="354791" y="157438"/>
                                </a:lnTo>
                                <a:lnTo>
                                  <a:pt x="354724" y="157431"/>
                                </a:lnTo>
                                <a:lnTo>
                                  <a:pt x="354657" y="157425"/>
                                </a:lnTo>
                                <a:lnTo>
                                  <a:pt x="354590" y="157419"/>
                                </a:lnTo>
                                <a:lnTo>
                                  <a:pt x="354524" y="157413"/>
                                </a:lnTo>
                                <a:lnTo>
                                  <a:pt x="354457" y="157407"/>
                                </a:lnTo>
                                <a:lnTo>
                                  <a:pt x="354390" y="157401"/>
                                </a:lnTo>
                                <a:lnTo>
                                  <a:pt x="354323" y="157394"/>
                                </a:lnTo>
                                <a:lnTo>
                                  <a:pt x="354256" y="157388"/>
                                </a:lnTo>
                                <a:lnTo>
                                  <a:pt x="354190" y="157382"/>
                                </a:lnTo>
                                <a:lnTo>
                                  <a:pt x="354123" y="157376"/>
                                </a:lnTo>
                                <a:lnTo>
                                  <a:pt x="354056" y="157370"/>
                                </a:lnTo>
                                <a:lnTo>
                                  <a:pt x="353989" y="157363"/>
                                </a:lnTo>
                                <a:lnTo>
                                  <a:pt x="353922" y="157357"/>
                                </a:lnTo>
                                <a:lnTo>
                                  <a:pt x="353856" y="157351"/>
                                </a:lnTo>
                                <a:lnTo>
                                  <a:pt x="353789" y="157345"/>
                                </a:lnTo>
                                <a:lnTo>
                                  <a:pt x="353722" y="157338"/>
                                </a:lnTo>
                                <a:lnTo>
                                  <a:pt x="353655" y="157332"/>
                                </a:lnTo>
                                <a:lnTo>
                                  <a:pt x="353589" y="157326"/>
                                </a:lnTo>
                                <a:lnTo>
                                  <a:pt x="353522" y="157320"/>
                                </a:lnTo>
                                <a:lnTo>
                                  <a:pt x="353455" y="157314"/>
                                </a:lnTo>
                                <a:lnTo>
                                  <a:pt x="353388" y="157307"/>
                                </a:lnTo>
                                <a:lnTo>
                                  <a:pt x="353321" y="157301"/>
                                </a:lnTo>
                                <a:lnTo>
                                  <a:pt x="353255" y="157295"/>
                                </a:lnTo>
                                <a:lnTo>
                                  <a:pt x="353188" y="157289"/>
                                </a:lnTo>
                                <a:lnTo>
                                  <a:pt x="353121" y="157282"/>
                                </a:lnTo>
                                <a:lnTo>
                                  <a:pt x="353054" y="157276"/>
                                </a:lnTo>
                                <a:lnTo>
                                  <a:pt x="352987" y="157270"/>
                                </a:lnTo>
                                <a:lnTo>
                                  <a:pt x="352921" y="157264"/>
                                </a:lnTo>
                                <a:lnTo>
                                  <a:pt x="352854" y="157257"/>
                                </a:lnTo>
                                <a:lnTo>
                                  <a:pt x="352787" y="157251"/>
                                </a:lnTo>
                                <a:lnTo>
                                  <a:pt x="352720" y="157245"/>
                                </a:lnTo>
                                <a:lnTo>
                                  <a:pt x="352653" y="157238"/>
                                </a:lnTo>
                                <a:lnTo>
                                  <a:pt x="352587" y="157232"/>
                                </a:lnTo>
                                <a:lnTo>
                                  <a:pt x="352520" y="157226"/>
                                </a:lnTo>
                                <a:lnTo>
                                  <a:pt x="352453" y="157220"/>
                                </a:lnTo>
                                <a:lnTo>
                                  <a:pt x="352386" y="157213"/>
                                </a:lnTo>
                                <a:lnTo>
                                  <a:pt x="352319" y="157207"/>
                                </a:lnTo>
                                <a:lnTo>
                                  <a:pt x="352253" y="157201"/>
                                </a:lnTo>
                                <a:lnTo>
                                  <a:pt x="352186" y="157194"/>
                                </a:lnTo>
                                <a:lnTo>
                                  <a:pt x="352119" y="157188"/>
                                </a:lnTo>
                                <a:lnTo>
                                  <a:pt x="352052" y="157182"/>
                                </a:lnTo>
                                <a:lnTo>
                                  <a:pt x="351986" y="157176"/>
                                </a:lnTo>
                                <a:lnTo>
                                  <a:pt x="351919" y="157169"/>
                                </a:lnTo>
                                <a:lnTo>
                                  <a:pt x="351852" y="157163"/>
                                </a:lnTo>
                                <a:lnTo>
                                  <a:pt x="351785" y="157157"/>
                                </a:lnTo>
                                <a:lnTo>
                                  <a:pt x="351718" y="157150"/>
                                </a:lnTo>
                                <a:lnTo>
                                  <a:pt x="351652" y="157144"/>
                                </a:lnTo>
                                <a:lnTo>
                                  <a:pt x="351585" y="157138"/>
                                </a:lnTo>
                                <a:lnTo>
                                  <a:pt x="351518" y="157131"/>
                                </a:lnTo>
                                <a:lnTo>
                                  <a:pt x="351451" y="157125"/>
                                </a:lnTo>
                                <a:lnTo>
                                  <a:pt x="351384" y="157119"/>
                                </a:lnTo>
                                <a:lnTo>
                                  <a:pt x="351318" y="157112"/>
                                </a:lnTo>
                                <a:lnTo>
                                  <a:pt x="351251" y="157106"/>
                                </a:lnTo>
                                <a:lnTo>
                                  <a:pt x="351184" y="157100"/>
                                </a:lnTo>
                                <a:lnTo>
                                  <a:pt x="351117" y="157093"/>
                                </a:lnTo>
                                <a:lnTo>
                                  <a:pt x="351050" y="157087"/>
                                </a:lnTo>
                                <a:lnTo>
                                  <a:pt x="350984" y="157080"/>
                                </a:lnTo>
                                <a:lnTo>
                                  <a:pt x="350917" y="157074"/>
                                </a:lnTo>
                                <a:lnTo>
                                  <a:pt x="350850" y="157068"/>
                                </a:lnTo>
                                <a:lnTo>
                                  <a:pt x="350783" y="157061"/>
                                </a:lnTo>
                                <a:lnTo>
                                  <a:pt x="350717" y="157055"/>
                                </a:lnTo>
                                <a:lnTo>
                                  <a:pt x="350650" y="157049"/>
                                </a:lnTo>
                                <a:lnTo>
                                  <a:pt x="350583" y="157042"/>
                                </a:lnTo>
                                <a:lnTo>
                                  <a:pt x="350516" y="157036"/>
                                </a:lnTo>
                                <a:lnTo>
                                  <a:pt x="350449" y="157029"/>
                                </a:lnTo>
                                <a:lnTo>
                                  <a:pt x="350383" y="157023"/>
                                </a:lnTo>
                                <a:lnTo>
                                  <a:pt x="350316" y="157017"/>
                                </a:lnTo>
                                <a:lnTo>
                                  <a:pt x="350249" y="157010"/>
                                </a:lnTo>
                                <a:lnTo>
                                  <a:pt x="350182" y="157004"/>
                                </a:lnTo>
                                <a:lnTo>
                                  <a:pt x="350115" y="156997"/>
                                </a:lnTo>
                                <a:lnTo>
                                  <a:pt x="350049" y="156991"/>
                                </a:lnTo>
                                <a:lnTo>
                                  <a:pt x="349982" y="156985"/>
                                </a:lnTo>
                                <a:lnTo>
                                  <a:pt x="349915" y="156978"/>
                                </a:lnTo>
                                <a:lnTo>
                                  <a:pt x="349848" y="156972"/>
                                </a:lnTo>
                                <a:lnTo>
                                  <a:pt x="349781" y="156965"/>
                                </a:lnTo>
                                <a:lnTo>
                                  <a:pt x="349715" y="156959"/>
                                </a:lnTo>
                                <a:lnTo>
                                  <a:pt x="349648" y="156953"/>
                                </a:lnTo>
                                <a:lnTo>
                                  <a:pt x="349581" y="156946"/>
                                </a:lnTo>
                                <a:lnTo>
                                  <a:pt x="349514" y="156940"/>
                                </a:lnTo>
                                <a:lnTo>
                                  <a:pt x="349448" y="156933"/>
                                </a:lnTo>
                                <a:lnTo>
                                  <a:pt x="349381" y="156927"/>
                                </a:lnTo>
                                <a:lnTo>
                                  <a:pt x="349314" y="156920"/>
                                </a:lnTo>
                                <a:lnTo>
                                  <a:pt x="349247" y="156914"/>
                                </a:lnTo>
                                <a:lnTo>
                                  <a:pt x="349180" y="156907"/>
                                </a:lnTo>
                                <a:lnTo>
                                  <a:pt x="349114" y="156901"/>
                                </a:lnTo>
                                <a:lnTo>
                                  <a:pt x="349047" y="156895"/>
                                </a:lnTo>
                                <a:lnTo>
                                  <a:pt x="348980" y="156888"/>
                                </a:lnTo>
                                <a:lnTo>
                                  <a:pt x="348913" y="156882"/>
                                </a:lnTo>
                                <a:lnTo>
                                  <a:pt x="348846" y="156875"/>
                                </a:lnTo>
                                <a:lnTo>
                                  <a:pt x="348780" y="156869"/>
                                </a:lnTo>
                                <a:lnTo>
                                  <a:pt x="348713" y="156862"/>
                                </a:lnTo>
                                <a:lnTo>
                                  <a:pt x="348646" y="156856"/>
                                </a:lnTo>
                                <a:lnTo>
                                  <a:pt x="348579" y="156849"/>
                                </a:lnTo>
                                <a:lnTo>
                                  <a:pt x="348512" y="156843"/>
                                </a:lnTo>
                                <a:lnTo>
                                  <a:pt x="348446" y="156836"/>
                                </a:lnTo>
                                <a:lnTo>
                                  <a:pt x="348379" y="156830"/>
                                </a:lnTo>
                                <a:lnTo>
                                  <a:pt x="348312" y="156823"/>
                                </a:lnTo>
                                <a:lnTo>
                                  <a:pt x="348245" y="156817"/>
                                </a:lnTo>
                                <a:lnTo>
                                  <a:pt x="348178" y="156810"/>
                                </a:lnTo>
                                <a:lnTo>
                                  <a:pt x="348112" y="156804"/>
                                </a:lnTo>
                                <a:lnTo>
                                  <a:pt x="348045" y="156797"/>
                                </a:lnTo>
                                <a:lnTo>
                                  <a:pt x="347978" y="156791"/>
                                </a:lnTo>
                                <a:lnTo>
                                  <a:pt x="347911" y="156784"/>
                                </a:lnTo>
                                <a:lnTo>
                                  <a:pt x="347845" y="156778"/>
                                </a:lnTo>
                                <a:lnTo>
                                  <a:pt x="347778" y="156771"/>
                                </a:lnTo>
                                <a:lnTo>
                                  <a:pt x="347711" y="156765"/>
                                </a:lnTo>
                                <a:lnTo>
                                  <a:pt x="347644" y="156758"/>
                                </a:lnTo>
                                <a:lnTo>
                                  <a:pt x="347577" y="156752"/>
                                </a:lnTo>
                                <a:lnTo>
                                  <a:pt x="347511" y="156745"/>
                                </a:lnTo>
                                <a:lnTo>
                                  <a:pt x="347444" y="156738"/>
                                </a:lnTo>
                                <a:lnTo>
                                  <a:pt x="347377" y="156732"/>
                                </a:lnTo>
                                <a:lnTo>
                                  <a:pt x="347310" y="156725"/>
                                </a:lnTo>
                                <a:lnTo>
                                  <a:pt x="347243" y="156719"/>
                                </a:lnTo>
                                <a:lnTo>
                                  <a:pt x="347177" y="156712"/>
                                </a:lnTo>
                                <a:lnTo>
                                  <a:pt x="347110" y="156706"/>
                                </a:lnTo>
                                <a:lnTo>
                                  <a:pt x="347043" y="156699"/>
                                </a:lnTo>
                                <a:lnTo>
                                  <a:pt x="346976" y="156693"/>
                                </a:lnTo>
                                <a:lnTo>
                                  <a:pt x="346909" y="156686"/>
                                </a:lnTo>
                                <a:lnTo>
                                  <a:pt x="346843" y="156679"/>
                                </a:lnTo>
                                <a:lnTo>
                                  <a:pt x="346776" y="156673"/>
                                </a:lnTo>
                                <a:lnTo>
                                  <a:pt x="346709" y="156666"/>
                                </a:lnTo>
                                <a:lnTo>
                                  <a:pt x="346642" y="156660"/>
                                </a:lnTo>
                                <a:lnTo>
                                  <a:pt x="346576" y="156653"/>
                                </a:lnTo>
                                <a:lnTo>
                                  <a:pt x="346509" y="156646"/>
                                </a:lnTo>
                                <a:lnTo>
                                  <a:pt x="346442" y="156640"/>
                                </a:lnTo>
                                <a:lnTo>
                                  <a:pt x="346375" y="156633"/>
                                </a:lnTo>
                                <a:lnTo>
                                  <a:pt x="346308" y="156627"/>
                                </a:lnTo>
                                <a:lnTo>
                                  <a:pt x="346242" y="156620"/>
                                </a:lnTo>
                                <a:lnTo>
                                  <a:pt x="346175" y="156613"/>
                                </a:lnTo>
                                <a:lnTo>
                                  <a:pt x="346108" y="156607"/>
                                </a:lnTo>
                                <a:lnTo>
                                  <a:pt x="346041" y="156600"/>
                                </a:lnTo>
                                <a:lnTo>
                                  <a:pt x="345974" y="156594"/>
                                </a:lnTo>
                                <a:lnTo>
                                  <a:pt x="345908" y="156587"/>
                                </a:lnTo>
                                <a:lnTo>
                                  <a:pt x="345841" y="156580"/>
                                </a:lnTo>
                                <a:lnTo>
                                  <a:pt x="345774" y="156574"/>
                                </a:lnTo>
                                <a:lnTo>
                                  <a:pt x="345707" y="156567"/>
                                </a:lnTo>
                                <a:lnTo>
                                  <a:pt x="345640" y="156560"/>
                                </a:lnTo>
                                <a:lnTo>
                                  <a:pt x="345574" y="156554"/>
                                </a:lnTo>
                                <a:lnTo>
                                  <a:pt x="345507" y="156547"/>
                                </a:lnTo>
                                <a:lnTo>
                                  <a:pt x="345440" y="156540"/>
                                </a:lnTo>
                                <a:lnTo>
                                  <a:pt x="345373" y="156534"/>
                                </a:lnTo>
                                <a:lnTo>
                                  <a:pt x="345306" y="156527"/>
                                </a:lnTo>
                                <a:lnTo>
                                  <a:pt x="345240" y="156520"/>
                                </a:lnTo>
                                <a:lnTo>
                                  <a:pt x="345173" y="156514"/>
                                </a:lnTo>
                                <a:lnTo>
                                  <a:pt x="345106" y="156507"/>
                                </a:lnTo>
                                <a:lnTo>
                                  <a:pt x="345039" y="156500"/>
                                </a:lnTo>
                                <a:lnTo>
                                  <a:pt x="344973" y="156494"/>
                                </a:lnTo>
                                <a:lnTo>
                                  <a:pt x="344906" y="156487"/>
                                </a:lnTo>
                                <a:lnTo>
                                  <a:pt x="344839" y="156480"/>
                                </a:lnTo>
                                <a:lnTo>
                                  <a:pt x="344772" y="156474"/>
                                </a:lnTo>
                                <a:lnTo>
                                  <a:pt x="344705" y="156467"/>
                                </a:lnTo>
                                <a:lnTo>
                                  <a:pt x="344639" y="156460"/>
                                </a:lnTo>
                                <a:lnTo>
                                  <a:pt x="344572" y="156454"/>
                                </a:lnTo>
                                <a:lnTo>
                                  <a:pt x="344505" y="156447"/>
                                </a:lnTo>
                                <a:lnTo>
                                  <a:pt x="344438" y="156440"/>
                                </a:lnTo>
                                <a:lnTo>
                                  <a:pt x="344371" y="156434"/>
                                </a:lnTo>
                                <a:lnTo>
                                  <a:pt x="344305" y="156427"/>
                                </a:lnTo>
                                <a:lnTo>
                                  <a:pt x="344238" y="156420"/>
                                </a:lnTo>
                                <a:lnTo>
                                  <a:pt x="344171" y="156413"/>
                                </a:lnTo>
                                <a:lnTo>
                                  <a:pt x="344104" y="156407"/>
                                </a:lnTo>
                                <a:lnTo>
                                  <a:pt x="344037" y="156400"/>
                                </a:lnTo>
                                <a:lnTo>
                                  <a:pt x="343971" y="156393"/>
                                </a:lnTo>
                                <a:lnTo>
                                  <a:pt x="343904" y="156386"/>
                                </a:lnTo>
                                <a:lnTo>
                                  <a:pt x="343837" y="156380"/>
                                </a:lnTo>
                                <a:lnTo>
                                  <a:pt x="343770" y="156373"/>
                                </a:lnTo>
                                <a:lnTo>
                                  <a:pt x="343704" y="156366"/>
                                </a:lnTo>
                                <a:lnTo>
                                  <a:pt x="343637" y="156360"/>
                                </a:lnTo>
                                <a:lnTo>
                                  <a:pt x="343570" y="156353"/>
                                </a:lnTo>
                                <a:lnTo>
                                  <a:pt x="343503" y="156346"/>
                                </a:lnTo>
                                <a:lnTo>
                                  <a:pt x="343436" y="156339"/>
                                </a:lnTo>
                                <a:lnTo>
                                  <a:pt x="343370" y="156332"/>
                                </a:lnTo>
                                <a:lnTo>
                                  <a:pt x="343303" y="156326"/>
                                </a:lnTo>
                                <a:lnTo>
                                  <a:pt x="343236" y="156319"/>
                                </a:lnTo>
                                <a:lnTo>
                                  <a:pt x="343169" y="156312"/>
                                </a:lnTo>
                                <a:lnTo>
                                  <a:pt x="343102" y="156305"/>
                                </a:lnTo>
                                <a:lnTo>
                                  <a:pt x="343036" y="156299"/>
                                </a:lnTo>
                                <a:lnTo>
                                  <a:pt x="342969" y="156292"/>
                                </a:lnTo>
                                <a:lnTo>
                                  <a:pt x="342902" y="156285"/>
                                </a:lnTo>
                                <a:lnTo>
                                  <a:pt x="342835" y="156278"/>
                                </a:lnTo>
                                <a:lnTo>
                                  <a:pt x="342768" y="156271"/>
                                </a:lnTo>
                                <a:lnTo>
                                  <a:pt x="342702" y="156265"/>
                                </a:lnTo>
                                <a:lnTo>
                                  <a:pt x="342635" y="156258"/>
                                </a:lnTo>
                                <a:lnTo>
                                  <a:pt x="342568" y="156251"/>
                                </a:lnTo>
                                <a:lnTo>
                                  <a:pt x="342501" y="156244"/>
                                </a:lnTo>
                                <a:lnTo>
                                  <a:pt x="342434" y="156237"/>
                                </a:lnTo>
                                <a:lnTo>
                                  <a:pt x="342368" y="156231"/>
                                </a:lnTo>
                                <a:lnTo>
                                  <a:pt x="342301" y="156224"/>
                                </a:lnTo>
                                <a:lnTo>
                                  <a:pt x="342234" y="156217"/>
                                </a:lnTo>
                                <a:lnTo>
                                  <a:pt x="342167" y="156210"/>
                                </a:lnTo>
                                <a:lnTo>
                                  <a:pt x="342101" y="156203"/>
                                </a:lnTo>
                                <a:lnTo>
                                  <a:pt x="342034" y="156196"/>
                                </a:lnTo>
                                <a:lnTo>
                                  <a:pt x="341967" y="156190"/>
                                </a:lnTo>
                                <a:lnTo>
                                  <a:pt x="341900" y="156183"/>
                                </a:lnTo>
                                <a:lnTo>
                                  <a:pt x="341833" y="156176"/>
                                </a:lnTo>
                                <a:lnTo>
                                  <a:pt x="341767" y="156169"/>
                                </a:lnTo>
                                <a:lnTo>
                                  <a:pt x="341700" y="156162"/>
                                </a:lnTo>
                                <a:lnTo>
                                  <a:pt x="341633" y="156155"/>
                                </a:lnTo>
                                <a:lnTo>
                                  <a:pt x="341566" y="156149"/>
                                </a:lnTo>
                                <a:lnTo>
                                  <a:pt x="341499" y="156142"/>
                                </a:lnTo>
                                <a:lnTo>
                                  <a:pt x="341433" y="156135"/>
                                </a:lnTo>
                                <a:lnTo>
                                  <a:pt x="341366" y="156128"/>
                                </a:lnTo>
                                <a:lnTo>
                                  <a:pt x="341299" y="156121"/>
                                </a:lnTo>
                                <a:lnTo>
                                  <a:pt x="341232" y="156114"/>
                                </a:lnTo>
                                <a:lnTo>
                                  <a:pt x="341165" y="156107"/>
                                </a:lnTo>
                                <a:lnTo>
                                  <a:pt x="341099" y="156100"/>
                                </a:lnTo>
                                <a:lnTo>
                                  <a:pt x="341032" y="156094"/>
                                </a:lnTo>
                                <a:lnTo>
                                  <a:pt x="340965" y="156087"/>
                                </a:lnTo>
                                <a:lnTo>
                                  <a:pt x="340898" y="156080"/>
                                </a:lnTo>
                                <a:lnTo>
                                  <a:pt x="340832" y="156073"/>
                                </a:lnTo>
                                <a:lnTo>
                                  <a:pt x="340765" y="156066"/>
                                </a:lnTo>
                                <a:lnTo>
                                  <a:pt x="340698" y="156059"/>
                                </a:lnTo>
                                <a:lnTo>
                                  <a:pt x="340631" y="156052"/>
                                </a:lnTo>
                                <a:lnTo>
                                  <a:pt x="340564" y="156045"/>
                                </a:lnTo>
                                <a:lnTo>
                                  <a:pt x="340498" y="156038"/>
                                </a:lnTo>
                                <a:lnTo>
                                  <a:pt x="340431" y="156031"/>
                                </a:lnTo>
                                <a:lnTo>
                                  <a:pt x="340364" y="156024"/>
                                </a:lnTo>
                                <a:lnTo>
                                  <a:pt x="340297" y="156017"/>
                                </a:lnTo>
                                <a:lnTo>
                                  <a:pt x="340230" y="156011"/>
                                </a:lnTo>
                                <a:lnTo>
                                  <a:pt x="340164" y="156004"/>
                                </a:lnTo>
                                <a:lnTo>
                                  <a:pt x="340097" y="155997"/>
                                </a:lnTo>
                                <a:lnTo>
                                  <a:pt x="340030" y="155990"/>
                                </a:lnTo>
                                <a:lnTo>
                                  <a:pt x="339963" y="155983"/>
                                </a:lnTo>
                                <a:lnTo>
                                  <a:pt x="339896" y="155976"/>
                                </a:lnTo>
                                <a:lnTo>
                                  <a:pt x="339830" y="155969"/>
                                </a:lnTo>
                                <a:lnTo>
                                  <a:pt x="339763" y="155962"/>
                                </a:lnTo>
                                <a:lnTo>
                                  <a:pt x="339696" y="155955"/>
                                </a:lnTo>
                                <a:lnTo>
                                  <a:pt x="339629" y="155948"/>
                                </a:lnTo>
                                <a:lnTo>
                                  <a:pt x="339563" y="155941"/>
                                </a:lnTo>
                                <a:lnTo>
                                  <a:pt x="339496" y="155934"/>
                                </a:lnTo>
                                <a:lnTo>
                                  <a:pt x="339429" y="155927"/>
                                </a:lnTo>
                                <a:lnTo>
                                  <a:pt x="339362" y="155920"/>
                                </a:lnTo>
                                <a:lnTo>
                                  <a:pt x="339295" y="155913"/>
                                </a:lnTo>
                                <a:lnTo>
                                  <a:pt x="339229" y="155906"/>
                                </a:lnTo>
                                <a:lnTo>
                                  <a:pt x="339162" y="155899"/>
                                </a:lnTo>
                                <a:lnTo>
                                  <a:pt x="339095" y="155892"/>
                                </a:lnTo>
                                <a:lnTo>
                                  <a:pt x="339028" y="155885"/>
                                </a:lnTo>
                                <a:lnTo>
                                  <a:pt x="338961" y="155878"/>
                                </a:lnTo>
                                <a:lnTo>
                                  <a:pt x="338895" y="155871"/>
                                </a:lnTo>
                                <a:lnTo>
                                  <a:pt x="338828" y="155864"/>
                                </a:lnTo>
                                <a:lnTo>
                                  <a:pt x="338761" y="155857"/>
                                </a:lnTo>
                                <a:lnTo>
                                  <a:pt x="338694" y="155850"/>
                                </a:lnTo>
                                <a:lnTo>
                                  <a:pt x="338627" y="155843"/>
                                </a:lnTo>
                                <a:lnTo>
                                  <a:pt x="338561" y="155836"/>
                                </a:lnTo>
                                <a:lnTo>
                                  <a:pt x="338494" y="155829"/>
                                </a:lnTo>
                                <a:lnTo>
                                  <a:pt x="338427" y="155822"/>
                                </a:lnTo>
                                <a:lnTo>
                                  <a:pt x="338360" y="155815"/>
                                </a:lnTo>
                                <a:lnTo>
                                  <a:pt x="338293" y="155808"/>
                                </a:lnTo>
                                <a:lnTo>
                                  <a:pt x="338227" y="155801"/>
                                </a:lnTo>
                                <a:lnTo>
                                  <a:pt x="338160" y="155794"/>
                                </a:lnTo>
                                <a:lnTo>
                                  <a:pt x="338093" y="155787"/>
                                </a:lnTo>
                                <a:lnTo>
                                  <a:pt x="338026" y="155780"/>
                                </a:lnTo>
                                <a:lnTo>
                                  <a:pt x="337960" y="155773"/>
                                </a:lnTo>
                                <a:lnTo>
                                  <a:pt x="337893" y="155765"/>
                                </a:lnTo>
                                <a:lnTo>
                                  <a:pt x="337826" y="155758"/>
                                </a:lnTo>
                                <a:lnTo>
                                  <a:pt x="337759" y="155751"/>
                                </a:lnTo>
                                <a:lnTo>
                                  <a:pt x="337692" y="155744"/>
                                </a:lnTo>
                                <a:lnTo>
                                  <a:pt x="337626" y="155737"/>
                                </a:lnTo>
                                <a:lnTo>
                                  <a:pt x="337559" y="155730"/>
                                </a:lnTo>
                                <a:lnTo>
                                  <a:pt x="337492" y="155723"/>
                                </a:lnTo>
                                <a:lnTo>
                                  <a:pt x="337425" y="155716"/>
                                </a:lnTo>
                                <a:lnTo>
                                  <a:pt x="337358" y="155709"/>
                                </a:lnTo>
                                <a:lnTo>
                                  <a:pt x="337292" y="155702"/>
                                </a:lnTo>
                                <a:lnTo>
                                  <a:pt x="337225" y="155695"/>
                                </a:lnTo>
                                <a:lnTo>
                                  <a:pt x="337158" y="155688"/>
                                </a:lnTo>
                                <a:lnTo>
                                  <a:pt x="337091" y="155680"/>
                                </a:lnTo>
                                <a:lnTo>
                                  <a:pt x="337024" y="155673"/>
                                </a:lnTo>
                                <a:lnTo>
                                  <a:pt x="336958" y="155666"/>
                                </a:lnTo>
                                <a:lnTo>
                                  <a:pt x="336891" y="155659"/>
                                </a:lnTo>
                                <a:lnTo>
                                  <a:pt x="336824" y="155652"/>
                                </a:lnTo>
                                <a:lnTo>
                                  <a:pt x="336757" y="155645"/>
                                </a:lnTo>
                                <a:lnTo>
                                  <a:pt x="336691" y="155638"/>
                                </a:lnTo>
                                <a:lnTo>
                                  <a:pt x="336624" y="155631"/>
                                </a:lnTo>
                                <a:lnTo>
                                  <a:pt x="336557" y="155623"/>
                                </a:lnTo>
                                <a:lnTo>
                                  <a:pt x="336490" y="155616"/>
                                </a:lnTo>
                                <a:lnTo>
                                  <a:pt x="336423" y="155609"/>
                                </a:lnTo>
                                <a:lnTo>
                                  <a:pt x="336357" y="155602"/>
                                </a:lnTo>
                                <a:lnTo>
                                  <a:pt x="336290" y="155595"/>
                                </a:lnTo>
                                <a:lnTo>
                                  <a:pt x="336223" y="155588"/>
                                </a:lnTo>
                                <a:lnTo>
                                  <a:pt x="336156" y="155580"/>
                                </a:lnTo>
                                <a:lnTo>
                                  <a:pt x="336089" y="155573"/>
                                </a:lnTo>
                                <a:lnTo>
                                  <a:pt x="336023" y="155566"/>
                                </a:lnTo>
                                <a:lnTo>
                                  <a:pt x="335956" y="155559"/>
                                </a:lnTo>
                                <a:lnTo>
                                  <a:pt x="335889" y="155552"/>
                                </a:lnTo>
                                <a:lnTo>
                                  <a:pt x="335822" y="155545"/>
                                </a:lnTo>
                                <a:lnTo>
                                  <a:pt x="335755" y="155537"/>
                                </a:lnTo>
                                <a:lnTo>
                                  <a:pt x="335689" y="155530"/>
                                </a:lnTo>
                                <a:lnTo>
                                  <a:pt x="335622" y="155523"/>
                                </a:lnTo>
                                <a:lnTo>
                                  <a:pt x="335555" y="155516"/>
                                </a:lnTo>
                                <a:lnTo>
                                  <a:pt x="335488" y="155509"/>
                                </a:lnTo>
                                <a:lnTo>
                                  <a:pt x="335421" y="155501"/>
                                </a:lnTo>
                                <a:lnTo>
                                  <a:pt x="335355" y="155494"/>
                                </a:lnTo>
                                <a:lnTo>
                                  <a:pt x="335288" y="155487"/>
                                </a:lnTo>
                                <a:lnTo>
                                  <a:pt x="335221" y="155480"/>
                                </a:lnTo>
                                <a:lnTo>
                                  <a:pt x="335154" y="155473"/>
                                </a:lnTo>
                                <a:lnTo>
                                  <a:pt x="335088" y="155465"/>
                                </a:lnTo>
                                <a:lnTo>
                                  <a:pt x="335021" y="155458"/>
                                </a:lnTo>
                                <a:lnTo>
                                  <a:pt x="334954" y="155451"/>
                                </a:lnTo>
                                <a:lnTo>
                                  <a:pt x="334887" y="155444"/>
                                </a:lnTo>
                                <a:lnTo>
                                  <a:pt x="334820" y="155436"/>
                                </a:lnTo>
                                <a:lnTo>
                                  <a:pt x="334754" y="155429"/>
                                </a:lnTo>
                                <a:lnTo>
                                  <a:pt x="334687" y="155422"/>
                                </a:lnTo>
                                <a:lnTo>
                                  <a:pt x="334620" y="155415"/>
                                </a:lnTo>
                                <a:lnTo>
                                  <a:pt x="334553" y="155407"/>
                                </a:lnTo>
                                <a:lnTo>
                                  <a:pt x="334486" y="155400"/>
                                </a:lnTo>
                                <a:lnTo>
                                  <a:pt x="334420" y="155393"/>
                                </a:lnTo>
                                <a:lnTo>
                                  <a:pt x="334353" y="155386"/>
                                </a:lnTo>
                                <a:lnTo>
                                  <a:pt x="334286" y="155378"/>
                                </a:lnTo>
                                <a:lnTo>
                                  <a:pt x="334219" y="155371"/>
                                </a:lnTo>
                                <a:lnTo>
                                  <a:pt x="334152" y="155364"/>
                                </a:lnTo>
                                <a:lnTo>
                                  <a:pt x="334086" y="155356"/>
                                </a:lnTo>
                                <a:lnTo>
                                  <a:pt x="334019" y="155349"/>
                                </a:lnTo>
                                <a:lnTo>
                                  <a:pt x="333952" y="155342"/>
                                </a:lnTo>
                                <a:lnTo>
                                  <a:pt x="333885" y="155335"/>
                                </a:lnTo>
                                <a:lnTo>
                                  <a:pt x="333819" y="155327"/>
                                </a:lnTo>
                                <a:lnTo>
                                  <a:pt x="333752" y="155320"/>
                                </a:lnTo>
                                <a:lnTo>
                                  <a:pt x="333685" y="155313"/>
                                </a:lnTo>
                                <a:lnTo>
                                  <a:pt x="333618" y="155305"/>
                                </a:lnTo>
                                <a:lnTo>
                                  <a:pt x="333551" y="155298"/>
                                </a:lnTo>
                                <a:lnTo>
                                  <a:pt x="333485" y="155291"/>
                                </a:lnTo>
                                <a:lnTo>
                                  <a:pt x="333418" y="155283"/>
                                </a:lnTo>
                                <a:lnTo>
                                  <a:pt x="333351" y="155276"/>
                                </a:lnTo>
                                <a:lnTo>
                                  <a:pt x="333284" y="155269"/>
                                </a:lnTo>
                                <a:lnTo>
                                  <a:pt x="333217" y="155261"/>
                                </a:lnTo>
                                <a:lnTo>
                                  <a:pt x="333151" y="155254"/>
                                </a:lnTo>
                                <a:lnTo>
                                  <a:pt x="333084" y="155247"/>
                                </a:lnTo>
                                <a:lnTo>
                                  <a:pt x="333017" y="155239"/>
                                </a:lnTo>
                                <a:lnTo>
                                  <a:pt x="332950" y="155232"/>
                                </a:lnTo>
                                <a:lnTo>
                                  <a:pt x="332883" y="155225"/>
                                </a:lnTo>
                                <a:lnTo>
                                  <a:pt x="332817" y="155217"/>
                                </a:lnTo>
                                <a:lnTo>
                                  <a:pt x="332750" y="155210"/>
                                </a:lnTo>
                                <a:lnTo>
                                  <a:pt x="332683" y="155203"/>
                                </a:lnTo>
                                <a:lnTo>
                                  <a:pt x="332616" y="155195"/>
                                </a:lnTo>
                                <a:lnTo>
                                  <a:pt x="332550" y="155188"/>
                                </a:lnTo>
                                <a:lnTo>
                                  <a:pt x="332483" y="155180"/>
                                </a:lnTo>
                                <a:lnTo>
                                  <a:pt x="332416" y="155173"/>
                                </a:lnTo>
                                <a:lnTo>
                                  <a:pt x="332349" y="155166"/>
                                </a:lnTo>
                                <a:lnTo>
                                  <a:pt x="332282" y="155158"/>
                                </a:lnTo>
                                <a:lnTo>
                                  <a:pt x="332216" y="155151"/>
                                </a:lnTo>
                                <a:lnTo>
                                  <a:pt x="332149" y="155144"/>
                                </a:lnTo>
                                <a:lnTo>
                                  <a:pt x="332082" y="155136"/>
                                </a:lnTo>
                                <a:lnTo>
                                  <a:pt x="332015" y="155129"/>
                                </a:lnTo>
                                <a:lnTo>
                                  <a:pt x="331948" y="155121"/>
                                </a:lnTo>
                                <a:lnTo>
                                  <a:pt x="331882" y="155114"/>
                                </a:lnTo>
                                <a:lnTo>
                                  <a:pt x="331815" y="155106"/>
                                </a:lnTo>
                                <a:lnTo>
                                  <a:pt x="331748" y="155099"/>
                                </a:lnTo>
                                <a:lnTo>
                                  <a:pt x="331681" y="155092"/>
                                </a:lnTo>
                                <a:lnTo>
                                  <a:pt x="331614" y="155084"/>
                                </a:lnTo>
                                <a:lnTo>
                                  <a:pt x="331548" y="155077"/>
                                </a:lnTo>
                                <a:lnTo>
                                  <a:pt x="331481" y="155069"/>
                                </a:lnTo>
                                <a:lnTo>
                                  <a:pt x="331414" y="155062"/>
                                </a:lnTo>
                                <a:lnTo>
                                  <a:pt x="331347" y="155054"/>
                                </a:lnTo>
                                <a:lnTo>
                                  <a:pt x="331280" y="155047"/>
                                </a:lnTo>
                                <a:lnTo>
                                  <a:pt x="331214" y="155040"/>
                                </a:lnTo>
                                <a:lnTo>
                                  <a:pt x="331147" y="155032"/>
                                </a:lnTo>
                                <a:lnTo>
                                  <a:pt x="331080" y="155025"/>
                                </a:lnTo>
                                <a:lnTo>
                                  <a:pt x="331013" y="155017"/>
                                </a:lnTo>
                                <a:lnTo>
                                  <a:pt x="330947" y="155010"/>
                                </a:lnTo>
                                <a:lnTo>
                                  <a:pt x="330880" y="155002"/>
                                </a:lnTo>
                                <a:lnTo>
                                  <a:pt x="330813" y="154995"/>
                                </a:lnTo>
                                <a:lnTo>
                                  <a:pt x="330746" y="154987"/>
                                </a:lnTo>
                                <a:lnTo>
                                  <a:pt x="330679" y="154980"/>
                                </a:lnTo>
                                <a:lnTo>
                                  <a:pt x="330613" y="154972"/>
                                </a:lnTo>
                                <a:lnTo>
                                  <a:pt x="330546" y="154965"/>
                                </a:lnTo>
                                <a:lnTo>
                                  <a:pt x="330479" y="154957"/>
                                </a:lnTo>
                                <a:lnTo>
                                  <a:pt x="330412" y="154950"/>
                                </a:lnTo>
                                <a:lnTo>
                                  <a:pt x="330345" y="154942"/>
                                </a:lnTo>
                                <a:lnTo>
                                  <a:pt x="330279" y="154935"/>
                                </a:lnTo>
                                <a:lnTo>
                                  <a:pt x="330212" y="154927"/>
                                </a:lnTo>
                                <a:lnTo>
                                  <a:pt x="330145" y="154920"/>
                                </a:lnTo>
                                <a:lnTo>
                                  <a:pt x="330078" y="154912"/>
                                </a:lnTo>
                                <a:lnTo>
                                  <a:pt x="330011" y="154905"/>
                                </a:lnTo>
                                <a:lnTo>
                                  <a:pt x="329945" y="154897"/>
                                </a:lnTo>
                                <a:lnTo>
                                  <a:pt x="329878" y="154890"/>
                                </a:lnTo>
                                <a:lnTo>
                                  <a:pt x="329811" y="154882"/>
                                </a:lnTo>
                                <a:lnTo>
                                  <a:pt x="329744" y="154875"/>
                                </a:lnTo>
                                <a:lnTo>
                                  <a:pt x="329678" y="154867"/>
                                </a:lnTo>
                                <a:lnTo>
                                  <a:pt x="329611" y="154859"/>
                                </a:lnTo>
                                <a:lnTo>
                                  <a:pt x="329544" y="154852"/>
                                </a:lnTo>
                                <a:lnTo>
                                  <a:pt x="329477" y="154844"/>
                                </a:lnTo>
                                <a:lnTo>
                                  <a:pt x="329410" y="154837"/>
                                </a:lnTo>
                                <a:lnTo>
                                  <a:pt x="329344" y="154829"/>
                                </a:lnTo>
                                <a:lnTo>
                                  <a:pt x="329277" y="154822"/>
                                </a:lnTo>
                                <a:lnTo>
                                  <a:pt x="329210" y="154814"/>
                                </a:lnTo>
                                <a:lnTo>
                                  <a:pt x="329143" y="154806"/>
                                </a:lnTo>
                                <a:lnTo>
                                  <a:pt x="329076" y="154799"/>
                                </a:lnTo>
                                <a:lnTo>
                                  <a:pt x="329010" y="154791"/>
                                </a:lnTo>
                                <a:lnTo>
                                  <a:pt x="328943" y="154784"/>
                                </a:lnTo>
                                <a:lnTo>
                                  <a:pt x="328876" y="154776"/>
                                </a:lnTo>
                                <a:lnTo>
                                  <a:pt x="328809" y="154769"/>
                                </a:lnTo>
                                <a:lnTo>
                                  <a:pt x="328742" y="154761"/>
                                </a:lnTo>
                                <a:lnTo>
                                  <a:pt x="328676" y="154753"/>
                                </a:lnTo>
                                <a:lnTo>
                                  <a:pt x="328609" y="154746"/>
                                </a:lnTo>
                                <a:lnTo>
                                  <a:pt x="328542" y="154738"/>
                                </a:lnTo>
                                <a:lnTo>
                                  <a:pt x="328475" y="154730"/>
                                </a:lnTo>
                                <a:lnTo>
                                  <a:pt x="328408" y="154723"/>
                                </a:lnTo>
                                <a:lnTo>
                                  <a:pt x="328342" y="154715"/>
                                </a:lnTo>
                                <a:lnTo>
                                  <a:pt x="328275" y="154708"/>
                                </a:lnTo>
                                <a:lnTo>
                                  <a:pt x="328208" y="154700"/>
                                </a:lnTo>
                                <a:lnTo>
                                  <a:pt x="328141" y="154692"/>
                                </a:lnTo>
                                <a:lnTo>
                                  <a:pt x="328075" y="154685"/>
                                </a:lnTo>
                                <a:lnTo>
                                  <a:pt x="328008" y="154677"/>
                                </a:lnTo>
                                <a:lnTo>
                                  <a:pt x="327941" y="154669"/>
                                </a:lnTo>
                                <a:lnTo>
                                  <a:pt x="327874" y="154662"/>
                                </a:lnTo>
                                <a:lnTo>
                                  <a:pt x="327807" y="154654"/>
                                </a:lnTo>
                                <a:lnTo>
                                  <a:pt x="327741" y="154646"/>
                                </a:lnTo>
                                <a:lnTo>
                                  <a:pt x="327674" y="154639"/>
                                </a:lnTo>
                                <a:lnTo>
                                  <a:pt x="327607" y="154631"/>
                                </a:lnTo>
                                <a:lnTo>
                                  <a:pt x="327540" y="154623"/>
                                </a:lnTo>
                                <a:lnTo>
                                  <a:pt x="327473" y="154616"/>
                                </a:lnTo>
                                <a:lnTo>
                                  <a:pt x="327407" y="154608"/>
                                </a:lnTo>
                                <a:lnTo>
                                  <a:pt x="327340" y="154600"/>
                                </a:lnTo>
                                <a:lnTo>
                                  <a:pt x="327273" y="154593"/>
                                </a:lnTo>
                                <a:lnTo>
                                  <a:pt x="327206" y="154585"/>
                                </a:lnTo>
                                <a:lnTo>
                                  <a:pt x="327139" y="154577"/>
                                </a:lnTo>
                                <a:lnTo>
                                  <a:pt x="327073" y="154570"/>
                                </a:lnTo>
                                <a:lnTo>
                                  <a:pt x="327006" y="154562"/>
                                </a:lnTo>
                                <a:lnTo>
                                  <a:pt x="326939" y="154554"/>
                                </a:lnTo>
                                <a:lnTo>
                                  <a:pt x="326872" y="154546"/>
                                </a:lnTo>
                                <a:lnTo>
                                  <a:pt x="326806" y="154539"/>
                                </a:lnTo>
                                <a:lnTo>
                                  <a:pt x="326739" y="154531"/>
                                </a:lnTo>
                                <a:lnTo>
                                  <a:pt x="326672" y="154523"/>
                                </a:lnTo>
                                <a:lnTo>
                                  <a:pt x="326605" y="154516"/>
                                </a:lnTo>
                                <a:lnTo>
                                  <a:pt x="326538" y="154508"/>
                                </a:lnTo>
                                <a:lnTo>
                                  <a:pt x="326472" y="154500"/>
                                </a:lnTo>
                                <a:lnTo>
                                  <a:pt x="326405" y="154492"/>
                                </a:lnTo>
                                <a:lnTo>
                                  <a:pt x="326338" y="154485"/>
                                </a:lnTo>
                                <a:lnTo>
                                  <a:pt x="326271" y="154477"/>
                                </a:lnTo>
                                <a:lnTo>
                                  <a:pt x="326204" y="154469"/>
                                </a:lnTo>
                                <a:lnTo>
                                  <a:pt x="326138" y="154461"/>
                                </a:lnTo>
                                <a:lnTo>
                                  <a:pt x="326071" y="154454"/>
                                </a:lnTo>
                                <a:lnTo>
                                  <a:pt x="326004" y="154446"/>
                                </a:lnTo>
                                <a:lnTo>
                                  <a:pt x="325937" y="154438"/>
                                </a:lnTo>
                                <a:lnTo>
                                  <a:pt x="325870" y="154430"/>
                                </a:lnTo>
                                <a:lnTo>
                                  <a:pt x="325804" y="154422"/>
                                </a:lnTo>
                                <a:lnTo>
                                  <a:pt x="325737" y="154415"/>
                                </a:lnTo>
                                <a:lnTo>
                                  <a:pt x="325670" y="154407"/>
                                </a:lnTo>
                                <a:lnTo>
                                  <a:pt x="325603" y="154399"/>
                                </a:lnTo>
                                <a:lnTo>
                                  <a:pt x="325536" y="154391"/>
                                </a:lnTo>
                                <a:lnTo>
                                  <a:pt x="325470" y="154383"/>
                                </a:lnTo>
                                <a:lnTo>
                                  <a:pt x="325403" y="154376"/>
                                </a:lnTo>
                                <a:lnTo>
                                  <a:pt x="325336" y="154368"/>
                                </a:lnTo>
                                <a:lnTo>
                                  <a:pt x="325269" y="154360"/>
                                </a:lnTo>
                                <a:lnTo>
                                  <a:pt x="325203" y="154352"/>
                                </a:lnTo>
                                <a:lnTo>
                                  <a:pt x="325136" y="154344"/>
                                </a:lnTo>
                                <a:lnTo>
                                  <a:pt x="325069" y="154337"/>
                                </a:lnTo>
                                <a:lnTo>
                                  <a:pt x="325002" y="154329"/>
                                </a:lnTo>
                                <a:lnTo>
                                  <a:pt x="324935" y="154321"/>
                                </a:lnTo>
                                <a:lnTo>
                                  <a:pt x="324869" y="154313"/>
                                </a:lnTo>
                                <a:lnTo>
                                  <a:pt x="324802" y="154305"/>
                                </a:lnTo>
                                <a:lnTo>
                                  <a:pt x="324735" y="154297"/>
                                </a:lnTo>
                                <a:lnTo>
                                  <a:pt x="324668" y="154290"/>
                                </a:lnTo>
                                <a:lnTo>
                                  <a:pt x="324601" y="154282"/>
                                </a:lnTo>
                                <a:lnTo>
                                  <a:pt x="324535" y="154274"/>
                                </a:lnTo>
                                <a:lnTo>
                                  <a:pt x="324468" y="154266"/>
                                </a:lnTo>
                                <a:lnTo>
                                  <a:pt x="324401" y="154258"/>
                                </a:lnTo>
                                <a:lnTo>
                                  <a:pt x="324334" y="154250"/>
                                </a:lnTo>
                                <a:lnTo>
                                  <a:pt x="324267" y="154242"/>
                                </a:lnTo>
                                <a:lnTo>
                                  <a:pt x="324201" y="154234"/>
                                </a:lnTo>
                                <a:lnTo>
                                  <a:pt x="324134" y="154227"/>
                                </a:lnTo>
                                <a:lnTo>
                                  <a:pt x="324067" y="154219"/>
                                </a:lnTo>
                                <a:lnTo>
                                  <a:pt x="324000" y="154211"/>
                                </a:lnTo>
                                <a:lnTo>
                                  <a:pt x="323934" y="154203"/>
                                </a:lnTo>
                                <a:lnTo>
                                  <a:pt x="323867" y="154195"/>
                                </a:lnTo>
                                <a:lnTo>
                                  <a:pt x="323800" y="154187"/>
                                </a:lnTo>
                                <a:lnTo>
                                  <a:pt x="323733" y="154179"/>
                                </a:lnTo>
                                <a:lnTo>
                                  <a:pt x="323666" y="154171"/>
                                </a:lnTo>
                                <a:lnTo>
                                  <a:pt x="323600" y="154163"/>
                                </a:lnTo>
                                <a:lnTo>
                                  <a:pt x="323533" y="154155"/>
                                </a:lnTo>
                                <a:lnTo>
                                  <a:pt x="323466" y="154147"/>
                                </a:lnTo>
                                <a:lnTo>
                                  <a:pt x="323399" y="154140"/>
                                </a:lnTo>
                                <a:lnTo>
                                  <a:pt x="323332" y="154132"/>
                                </a:lnTo>
                                <a:lnTo>
                                  <a:pt x="323266" y="154124"/>
                                </a:lnTo>
                                <a:lnTo>
                                  <a:pt x="323199" y="154116"/>
                                </a:lnTo>
                                <a:lnTo>
                                  <a:pt x="323132" y="154108"/>
                                </a:lnTo>
                                <a:lnTo>
                                  <a:pt x="323065" y="154100"/>
                                </a:lnTo>
                                <a:lnTo>
                                  <a:pt x="322998" y="154092"/>
                                </a:lnTo>
                                <a:lnTo>
                                  <a:pt x="322932" y="154084"/>
                                </a:lnTo>
                                <a:lnTo>
                                  <a:pt x="322865" y="154076"/>
                                </a:lnTo>
                                <a:lnTo>
                                  <a:pt x="322798" y="154068"/>
                                </a:lnTo>
                                <a:lnTo>
                                  <a:pt x="322731" y="154060"/>
                                </a:lnTo>
                                <a:lnTo>
                                  <a:pt x="322665" y="154052"/>
                                </a:lnTo>
                                <a:lnTo>
                                  <a:pt x="322598" y="154044"/>
                                </a:lnTo>
                                <a:lnTo>
                                  <a:pt x="322531" y="154036"/>
                                </a:lnTo>
                                <a:lnTo>
                                  <a:pt x="322464" y="154028"/>
                                </a:lnTo>
                                <a:lnTo>
                                  <a:pt x="322397" y="154020"/>
                                </a:lnTo>
                                <a:lnTo>
                                  <a:pt x="322331" y="154012"/>
                                </a:lnTo>
                                <a:lnTo>
                                  <a:pt x="322264" y="154004"/>
                                </a:lnTo>
                                <a:lnTo>
                                  <a:pt x="322197" y="153996"/>
                                </a:lnTo>
                                <a:lnTo>
                                  <a:pt x="322130" y="153988"/>
                                </a:lnTo>
                                <a:lnTo>
                                  <a:pt x="322063" y="153980"/>
                                </a:lnTo>
                                <a:lnTo>
                                  <a:pt x="321997" y="153972"/>
                                </a:lnTo>
                                <a:lnTo>
                                  <a:pt x="321930" y="153964"/>
                                </a:lnTo>
                                <a:lnTo>
                                  <a:pt x="321863" y="153956"/>
                                </a:lnTo>
                                <a:lnTo>
                                  <a:pt x="321796" y="153948"/>
                                </a:lnTo>
                                <a:lnTo>
                                  <a:pt x="321729" y="153940"/>
                                </a:lnTo>
                                <a:lnTo>
                                  <a:pt x="321663" y="153932"/>
                                </a:lnTo>
                                <a:lnTo>
                                  <a:pt x="321596" y="153924"/>
                                </a:lnTo>
                                <a:lnTo>
                                  <a:pt x="321529" y="153916"/>
                                </a:lnTo>
                                <a:lnTo>
                                  <a:pt x="321462" y="153908"/>
                                </a:lnTo>
                                <a:lnTo>
                                  <a:pt x="321395" y="153900"/>
                                </a:lnTo>
                                <a:lnTo>
                                  <a:pt x="321329" y="153892"/>
                                </a:lnTo>
                                <a:lnTo>
                                  <a:pt x="321262" y="153883"/>
                                </a:lnTo>
                                <a:lnTo>
                                  <a:pt x="321195" y="153875"/>
                                </a:lnTo>
                                <a:lnTo>
                                  <a:pt x="321128" y="153867"/>
                                </a:lnTo>
                                <a:lnTo>
                                  <a:pt x="321062" y="153859"/>
                                </a:lnTo>
                                <a:lnTo>
                                  <a:pt x="320995" y="153851"/>
                                </a:lnTo>
                                <a:lnTo>
                                  <a:pt x="320928" y="153843"/>
                                </a:lnTo>
                                <a:lnTo>
                                  <a:pt x="320861" y="153835"/>
                                </a:lnTo>
                                <a:lnTo>
                                  <a:pt x="320794" y="153827"/>
                                </a:lnTo>
                                <a:lnTo>
                                  <a:pt x="320728" y="153819"/>
                                </a:lnTo>
                                <a:lnTo>
                                  <a:pt x="320661" y="153811"/>
                                </a:lnTo>
                                <a:lnTo>
                                  <a:pt x="320594" y="153803"/>
                                </a:lnTo>
                                <a:lnTo>
                                  <a:pt x="320527" y="153794"/>
                                </a:lnTo>
                                <a:lnTo>
                                  <a:pt x="320460" y="153786"/>
                                </a:lnTo>
                                <a:lnTo>
                                  <a:pt x="320394" y="153778"/>
                                </a:lnTo>
                                <a:lnTo>
                                  <a:pt x="320327" y="153770"/>
                                </a:lnTo>
                                <a:lnTo>
                                  <a:pt x="320260" y="153762"/>
                                </a:lnTo>
                                <a:lnTo>
                                  <a:pt x="320193" y="153754"/>
                                </a:lnTo>
                                <a:lnTo>
                                  <a:pt x="320126" y="153746"/>
                                </a:lnTo>
                                <a:lnTo>
                                  <a:pt x="320060" y="153738"/>
                                </a:lnTo>
                                <a:lnTo>
                                  <a:pt x="319993" y="153729"/>
                                </a:lnTo>
                                <a:lnTo>
                                  <a:pt x="319926" y="153721"/>
                                </a:lnTo>
                                <a:lnTo>
                                  <a:pt x="319859" y="153713"/>
                                </a:lnTo>
                                <a:lnTo>
                                  <a:pt x="319793" y="153705"/>
                                </a:lnTo>
                                <a:lnTo>
                                  <a:pt x="319726" y="153697"/>
                                </a:lnTo>
                                <a:lnTo>
                                  <a:pt x="319659" y="153689"/>
                                </a:lnTo>
                                <a:lnTo>
                                  <a:pt x="319592" y="153680"/>
                                </a:lnTo>
                                <a:lnTo>
                                  <a:pt x="319525" y="153672"/>
                                </a:lnTo>
                                <a:lnTo>
                                  <a:pt x="319459" y="153664"/>
                                </a:lnTo>
                                <a:lnTo>
                                  <a:pt x="319392" y="153656"/>
                                </a:lnTo>
                                <a:lnTo>
                                  <a:pt x="319325" y="153648"/>
                                </a:lnTo>
                                <a:lnTo>
                                  <a:pt x="319258" y="153639"/>
                                </a:lnTo>
                                <a:lnTo>
                                  <a:pt x="319191" y="153631"/>
                                </a:lnTo>
                                <a:lnTo>
                                  <a:pt x="319125" y="153623"/>
                                </a:lnTo>
                                <a:lnTo>
                                  <a:pt x="319058" y="153615"/>
                                </a:lnTo>
                                <a:lnTo>
                                  <a:pt x="318991" y="153607"/>
                                </a:lnTo>
                                <a:lnTo>
                                  <a:pt x="318924" y="153598"/>
                                </a:lnTo>
                                <a:lnTo>
                                  <a:pt x="318857" y="153590"/>
                                </a:lnTo>
                                <a:lnTo>
                                  <a:pt x="318791" y="153582"/>
                                </a:lnTo>
                                <a:lnTo>
                                  <a:pt x="318724" y="153574"/>
                                </a:lnTo>
                                <a:lnTo>
                                  <a:pt x="318657" y="153565"/>
                                </a:lnTo>
                                <a:lnTo>
                                  <a:pt x="318590" y="153557"/>
                                </a:lnTo>
                                <a:lnTo>
                                  <a:pt x="318523" y="153549"/>
                                </a:lnTo>
                                <a:lnTo>
                                  <a:pt x="318457" y="153541"/>
                                </a:lnTo>
                                <a:lnTo>
                                  <a:pt x="318390" y="153532"/>
                                </a:lnTo>
                                <a:lnTo>
                                  <a:pt x="318323" y="153524"/>
                                </a:lnTo>
                                <a:lnTo>
                                  <a:pt x="318256" y="153516"/>
                                </a:lnTo>
                                <a:lnTo>
                                  <a:pt x="318190" y="153508"/>
                                </a:lnTo>
                                <a:lnTo>
                                  <a:pt x="318123" y="153499"/>
                                </a:lnTo>
                                <a:lnTo>
                                  <a:pt x="318056" y="153491"/>
                                </a:lnTo>
                                <a:lnTo>
                                  <a:pt x="317989" y="153483"/>
                                </a:lnTo>
                                <a:lnTo>
                                  <a:pt x="317922" y="153475"/>
                                </a:lnTo>
                                <a:lnTo>
                                  <a:pt x="317856" y="153466"/>
                                </a:lnTo>
                                <a:lnTo>
                                  <a:pt x="317789" y="153458"/>
                                </a:lnTo>
                                <a:lnTo>
                                  <a:pt x="317722" y="153450"/>
                                </a:lnTo>
                                <a:lnTo>
                                  <a:pt x="317655" y="153441"/>
                                </a:lnTo>
                                <a:lnTo>
                                  <a:pt x="317588" y="153433"/>
                                </a:lnTo>
                                <a:lnTo>
                                  <a:pt x="317522" y="153425"/>
                                </a:lnTo>
                                <a:lnTo>
                                  <a:pt x="317455" y="153416"/>
                                </a:lnTo>
                                <a:lnTo>
                                  <a:pt x="317388" y="153408"/>
                                </a:lnTo>
                                <a:lnTo>
                                  <a:pt x="317321" y="153400"/>
                                </a:lnTo>
                                <a:lnTo>
                                  <a:pt x="317254" y="153391"/>
                                </a:lnTo>
                                <a:lnTo>
                                  <a:pt x="317188" y="153383"/>
                                </a:lnTo>
                                <a:lnTo>
                                  <a:pt x="317121" y="153375"/>
                                </a:lnTo>
                                <a:lnTo>
                                  <a:pt x="317054" y="153366"/>
                                </a:lnTo>
                                <a:lnTo>
                                  <a:pt x="316987" y="153358"/>
                                </a:lnTo>
                                <a:lnTo>
                                  <a:pt x="316921" y="153350"/>
                                </a:lnTo>
                                <a:lnTo>
                                  <a:pt x="316854" y="153341"/>
                                </a:lnTo>
                                <a:lnTo>
                                  <a:pt x="316787" y="153333"/>
                                </a:lnTo>
                                <a:lnTo>
                                  <a:pt x="316720" y="153325"/>
                                </a:lnTo>
                                <a:lnTo>
                                  <a:pt x="316653" y="153316"/>
                                </a:lnTo>
                                <a:lnTo>
                                  <a:pt x="316587" y="153308"/>
                                </a:lnTo>
                                <a:lnTo>
                                  <a:pt x="316520" y="153300"/>
                                </a:lnTo>
                                <a:lnTo>
                                  <a:pt x="316453" y="153291"/>
                                </a:lnTo>
                                <a:lnTo>
                                  <a:pt x="316386" y="153283"/>
                                </a:lnTo>
                                <a:lnTo>
                                  <a:pt x="316319" y="153274"/>
                                </a:lnTo>
                                <a:lnTo>
                                  <a:pt x="316253" y="153266"/>
                                </a:lnTo>
                                <a:lnTo>
                                  <a:pt x="316186" y="153258"/>
                                </a:lnTo>
                                <a:lnTo>
                                  <a:pt x="316119" y="153249"/>
                                </a:lnTo>
                                <a:lnTo>
                                  <a:pt x="316052" y="153241"/>
                                </a:lnTo>
                                <a:lnTo>
                                  <a:pt x="315985" y="153232"/>
                                </a:lnTo>
                                <a:lnTo>
                                  <a:pt x="315919" y="153224"/>
                                </a:lnTo>
                                <a:lnTo>
                                  <a:pt x="315852" y="153216"/>
                                </a:lnTo>
                                <a:lnTo>
                                  <a:pt x="315785" y="153207"/>
                                </a:lnTo>
                                <a:lnTo>
                                  <a:pt x="315718" y="153199"/>
                                </a:lnTo>
                                <a:lnTo>
                                  <a:pt x="315652" y="153190"/>
                                </a:lnTo>
                                <a:lnTo>
                                  <a:pt x="315585" y="153182"/>
                                </a:lnTo>
                                <a:lnTo>
                                  <a:pt x="315518" y="153173"/>
                                </a:lnTo>
                                <a:lnTo>
                                  <a:pt x="315451" y="153165"/>
                                </a:lnTo>
                                <a:lnTo>
                                  <a:pt x="315384" y="153156"/>
                                </a:lnTo>
                                <a:lnTo>
                                  <a:pt x="315318" y="153148"/>
                                </a:lnTo>
                                <a:lnTo>
                                  <a:pt x="315251" y="153140"/>
                                </a:lnTo>
                                <a:lnTo>
                                  <a:pt x="315184" y="153131"/>
                                </a:lnTo>
                                <a:lnTo>
                                  <a:pt x="315117" y="153123"/>
                                </a:lnTo>
                                <a:lnTo>
                                  <a:pt x="315050" y="153114"/>
                                </a:lnTo>
                                <a:lnTo>
                                  <a:pt x="314984" y="153106"/>
                                </a:lnTo>
                                <a:lnTo>
                                  <a:pt x="314917" y="153097"/>
                                </a:lnTo>
                                <a:lnTo>
                                  <a:pt x="314850" y="153089"/>
                                </a:lnTo>
                                <a:lnTo>
                                  <a:pt x="314783" y="153080"/>
                                </a:lnTo>
                                <a:lnTo>
                                  <a:pt x="314716" y="153072"/>
                                </a:lnTo>
                                <a:lnTo>
                                  <a:pt x="314650" y="153063"/>
                                </a:lnTo>
                                <a:lnTo>
                                  <a:pt x="314583" y="153055"/>
                                </a:lnTo>
                                <a:lnTo>
                                  <a:pt x="314516" y="153046"/>
                                </a:lnTo>
                                <a:lnTo>
                                  <a:pt x="314449" y="153038"/>
                                </a:lnTo>
                                <a:lnTo>
                                  <a:pt x="314382" y="153029"/>
                                </a:lnTo>
                                <a:lnTo>
                                  <a:pt x="314316" y="153021"/>
                                </a:lnTo>
                                <a:lnTo>
                                  <a:pt x="314249" y="153012"/>
                                </a:lnTo>
                                <a:lnTo>
                                  <a:pt x="314182" y="153004"/>
                                </a:lnTo>
                                <a:lnTo>
                                  <a:pt x="314115" y="152995"/>
                                </a:lnTo>
                                <a:lnTo>
                                  <a:pt x="314049" y="152987"/>
                                </a:lnTo>
                                <a:lnTo>
                                  <a:pt x="313982" y="152978"/>
                                </a:lnTo>
                                <a:lnTo>
                                  <a:pt x="313915" y="152969"/>
                                </a:lnTo>
                                <a:lnTo>
                                  <a:pt x="313848" y="152961"/>
                                </a:lnTo>
                                <a:lnTo>
                                  <a:pt x="313781" y="152952"/>
                                </a:lnTo>
                                <a:lnTo>
                                  <a:pt x="313715" y="152944"/>
                                </a:lnTo>
                                <a:lnTo>
                                  <a:pt x="313648" y="152935"/>
                                </a:lnTo>
                                <a:lnTo>
                                  <a:pt x="313581" y="152927"/>
                                </a:lnTo>
                                <a:lnTo>
                                  <a:pt x="313514" y="152918"/>
                                </a:lnTo>
                                <a:lnTo>
                                  <a:pt x="313447" y="152909"/>
                                </a:lnTo>
                                <a:lnTo>
                                  <a:pt x="313381" y="152901"/>
                                </a:lnTo>
                                <a:lnTo>
                                  <a:pt x="313314" y="152892"/>
                                </a:lnTo>
                                <a:lnTo>
                                  <a:pt x="313247" y="152884"/>
                                </a:lnTo>
                                <a:lnTo>
                                  <a:pt x="313180" y="152875"/>
                                </a:lnTo>
                                <a:lnTo>
                                  <a:pt x="313113" y="152866"/>
                                </a:lnTo>
                                <a:lnTo>
                                  <a:pt x="313047" y="152858"/>
                                </a:lnTo>
                                <a:lnTo>
                                  <a:pt x="312980" y="152849"/>
                                </a:lnTo>
                                <a:lnTo>
                                  <a:pt x="312913" y="152841"/>
                                </a:lnTo>
                                <a:lnTo>
                                  <a:pt x="312846" y="152832"/>
                                </a:lnTo>
                                <a:lnTo>
                                  <a:pt x="312780" y="152823"/>
                                </a:lnTo>
                                <a:lnTo>
                                  <a:pt x="312713" y="152815"/>
                                </a:lnTo>
                                <a:lnTo>
                                  <a:pt x="312646" y="152806"/>
                                </a:lnTo>
                                <a:lnTo>
                                  <a:pt x="312579" y="152797"/>
                                </a:lnTo>
                                <a:lnTo>
                                  <a:pt x="312512" y="152789"/>
                                </a:lnTo>
                                <a:lnTo>
                                  <a:pt x="312446" y="152780"/>
                                </a:lnTo>
                                <a:lnTo>
                                  <a:pt x="312379" y="152771"/>
                                </a:lnTo>
                                <a:lnTo>
                                  <a:pt x="312312" y="152763"/>
                                </a:lnTo>
                                <a:lnTo>
                                  <a:pt x="312245" y="152754"/>
                                </a:lnTo>
                                <a:lnTo>
                                  <a:pt x="312178" y="152745"/>
                                </a:lnTo>
                                <a:lnTo>
                                  <a:pt x="312112" y="152737"/>
                                </a:lnTo>
                                <a:lnTo>
                                  <a:pt x="312045" y="152728"/>
                                </a:lnTo>
                                <a:lnTo>
                                  <a:pt x="311978" y="152719"/>
                                </a:lnTo>
                                <a:lnTo>
                                  <a:pt x="311911" y="152711"/>
                                </a:lnTo>
                                <a:lnTo>
                                  <a:pt x="311844" y="152702"/>
                                </a:lnTo>
                                <a:lnTo>
                                  <a:pt x="311778" y="152693"/>
                                </a:lnTo>
                                <a:lnTo>
                                  <a:pt x="311711" y="152685"/>
                                </a:lnTo>
                                <a:lnTo>
                                  <a:pt x="311644" y="152676"/>
                                </a:lnTo>
                                <a:lnTo>
                                  <a:pt x="311577" y="152667"/>
                                </a:lnTo>
                                <a:lnTo>
                                  <a:pt x="311510" y="152659"/>
                                </a:lnTo>
                                <a:lnTo>
                                  <a:pt x="311444" y="152650"/>
                                </a:lnTo>
                                <a:lnTo>
                                  <a:pt x="311377" y="152641"/>
                                </a:lnTo>
                                <a:lnTo>
                                  <a:pt x="311310" y="152632"/>
                                </a:lnTo>
                                <a:lnTo>
                                  <a:pt x="311243" y="152624"/>
                                </a:lnTo>
                                <a:lnTo>
                                  <a:pt x="311177" y="152615"/>
                                </a:lnTo>
                                <a:lnTo>
                                  <a:pt x="311110" y="152606"/>
                                </a:lnTo>
                                <a:lnTo>
                                  <a:pt x="311043" y="152597"/>
                                </a:lnTo>
                                <a:lnTo>
                                  <a:pt x="310976" y="152589"/>
                                </a:lnTo>
                                <a:lnTo>
                                  <a:pt x="310909" y="152580"/>
                                </a:lnTo>
                                <a:lnTo>
                                  <a:pt x="310843" y="152571"/>
                                </a:lnTo>
                                <a:lnTo>
                                  <a:pt x="310776" y="152562"/>
                                </a:lnTo>
                                <a:lnTo>
                                  <a:pt x="310709" y="152554"/>
                                </a:lnTo>
                                <a:lnTo>
                                  <a:pt x="310642" y="152545"/>
                                </a:lnTo>
                                <a:lnTo>
                                  <a:pt x="310575" y="152536"/>
                                </a:lnTo>
                                <a:lnTo>
                                  <a:pt x="310509" y="152527"/>
                                </a:lnTo>
                                <a:lnTo>
                                  <a:pt x="310442" y="152518"/>
                                </a:lnTo>
                                <a:lnTo>
                                  <a:pt x="310375" y="152510"/>
                                </a:lnTo>
                                <a:lnTo>
                                  <a:pt x="310308" y="152501"/>
                                </a:lnTo>
                                <a:lnTo>
                                  <a:pt x="310241" y="152492"/>
                                </a:lnTo>
                                <a:lnTo>
                                  <a:pt x="310175" y="152483"/>
                                </a:lnTo>
                                <a:lnTo>
                                  <a:pt x="310108" y="152474"/>
                                </a:lnTo>
                                <a:lnTo>
                                  <a:pt x="310041" y="152466"/>
                                </a:lnTo>
                                <a:lnTo>
                                  <a:pt x="309974" y="152457"/>
                                </a:lnTo>
                                <a:lnTo>
                                  <a:pt x="309908" y="152448"/>
                                </a:lnTo>
                                <a:lnTo>
                                  <a:pt x="309841" y="152439"/>
                                </a:lnTo>
                                <a:lnTo>
                                  <a:pt x="309774" y="152430"/>
                                </a:lnTo>
                                <a:lnTo>
                                  <a:pt x="309707" y="152421"/>
                                </a:lnTo>
                                <a:lnTo>
                                  <a:pt x="309640" y="152413"/>
                                </a:lnTo>
                                <a:lnTo>
                                  <a:pt x="309574" y="152404"/>
                                </a:lnTo>
                                <a:lnTo>
                                  <a:pt x="309507" y="152395"/>
                                </a:lnTo>
                                <a:lnTo>
                                  <a:pt x="309440" y="152386"/>
                                </a:lnTo>
                                <a:lnTo>
                                  <a:pt x="309373" y="152377"/>
                                </a:lnTo>
                                <a:lnTo>
                                  <a:pt x="309306" y="152368"/>
                                </a:lnTo>
                                <a:lnTo>
                                  <a:pt x="309240" y="152359"/>
                                </a:lnTo>
                                <a:lnTo>
                                  <a:pt x="309173" y="152351"/>
                                </a:lnTo>
                                <a:lnTo>
                                  <a:pt x="309106" y="152342"/>
                                </a:lnTo>
                                <a:lnTo>
                                  <a:pt x="309039" y="152333"/>
                                </a:lnTo>
                                <a:lnTo>
                                  <a:pt x="308972" y="152324"/>
                                </a:lnTo>
                                <a:lnTo>
                                  <a:pt x="308906" y="152315"/>
                                </a:lnTo>
                                <a:lnTo>
                                  <a:pt x="308839" y="152306"/>
                                </a:lnTo>
                                <a:lnTo>
                                  <a:pt x="308772" y="152297"/>
                                </a:lnTo>
                                <a:lnTo>
                                  <a:pt x="308705" y="152288"/>
                                </a:lnTo>
                                <a:lnTo>
                                  <a:pt x="308638" y="152279"/>
                                </a:lnTo>
                                <a:lnTo>
                                  <a:pt x="308572" y="152270"/>
                                </a:lnTo>
                                <a:lnTo>
                                  <a:pt x="308505" y="152262"/>
                                </a:lnTo>
                                <a:lnTo>
                                  <a:pt x="308438" y="152253"/>
                                </a:lnTo>
                                <a:lnTo>
                                  <a:pt x="308371" y="152244"/>
                                </a:lnTo>
                                <a:lnTo>
                                  <a:pt x="308305" y="152235"/>
                                </a:lnTo>
                                <a:lnTo>
                                  <a:pt x="308238" y="152226"/>
                                </a:lnTo>
                                <a:lnTo>
                                  <a:pt x="308171" y="152217"/>
                                </a:lnTo>
                                <a:lnTo>
                                  <a:pt x="308104" y="152208"/>
                                </a:lnTo>
                                <a:lnTo>
                                  <a:pt x="308037" y="152199"/>
                                </a:lnTo>
                                <a:lnTo>
                                  <a:pt x="307971" y="152190"/>
                                </a:lnTo>
                                <a:lnTo>
                                  <a:pt x="307904" y="152181"/>
                                </a:lnTo>
                                <a:lnTo>
                                  <a:pt x="307837" y="152172"/>
                                </a:lnTo>
                                <a:lnTo>
                                  <a:pt x="307770" y="152163"/>
                                </a:lnTo>
                                <a:lnTo>
                                  <a:pt x="307703" y="152154"/>
                                </a:lnTo>
                                <a:lnTo>
                                  <a:pt x="307637" y="152145"/>
                                </a:lnTo>
                                <a:lnTo>
                                  <a:pt x="307570" y="152136"/>
                                </a:lnTo>
                                <a:lnTo>
                                  <a:pt x="307503" y="152127"/>
                                </a:lnTo>
                                <a:lnTo>
                                  <a:pt x="307436" y="152118"/>
                                </a:lnTo>
                                <a:lnTo>
                                  <a:pt x="307369" y="152109"/>
                                </a:lnTo>
                                <a:lnTo>
                                  <a:pt x="307303" y="152100"/>
                                </a:lnTo>
                                <a:lnTo>
                                  <a:pt x="307236" y="152091"/>
                                </a:lnTo>
                                <a:lnTo>
                                  <a:pt x="307169" y="152082"/>
                                </a:lnTo>
                                <a:lnTo>
                                  <a:pt x="307102" y="152073"/>
                                </a:lnTo>
                                <a:lnTo>
                                  <a:pt x="307036" y="152064"/>
                                </a:lnTo>
                                <a:lnTo>
                                  <a:pt x="306969" y="152055"/>
                                </a:lnTo>
                                <a:lnTo>
                                  <a:pt x="306902" y="152046"/>
                                </a:lnTo>
                                <a:lnTo>
                                  <a:pt x="306835" y="152037"/>
                                </a:lnTo>
                                <a:lnTo>
                                  <a:pt x="306768" y="152028"/>
                                </a:lnTo>
                                <a:lnTo>
                                  <a:pt x="306702" y="152019"/>
                                </a:lnTo>
                                <a:lnTo>
                                  <a:pt x="306635" y="152010"/>
                                </a:lnTo>
                                <a:lnTo>
                                  <a:pt x="306568" y="152001"/>
                                </a:lnTo>
                                <a:lnTo>
                                  <a:pt x="306501" y="151992"/>
                                </a:lnTo>
                                <a:lnTo>
                                  <a:pt x="306434" y="151982"/>
                                </a:lnTo>
                                <a:lnTo>
                                  <a:pt x="306368" y="151973"/>
                                </a:lnTo>
                                <a:lnTo>
                                  <a:pt x="306301" y="151964"/>
                                </a:lnTo>
                                <a:lnTo>
                                  <a:pt x="306234" y="151955"/>
                                </a:lnTo>
                                <a:lnTo>
                                  <a:pt x="306167" y="151946"/>
                                </a:lnTo>
                                <a:lnTo>
                                  <a:pt x="306100" y="151937"/>
                                </a:lnTo>
                                <a:lnTo>
                                  <a:pt x="306034" y="151928"/>
                                </a:lnTo>
                                <a:lnTo>
                                  <a:pt x="305967" y="151919"/>
                                </a:lnTo>
                                <a:lnTo>
                                  <a:pt x="305900" y="151910"/>
                                </a:lnTo>
                                <a:lnTo>
                                  <a:pt x="305833" y="151901"/>
                                </a:lnTo>
                                <a:lnTo>
                                  <a:pt x="305767" y="151892"/>
                                </a:lnTo>
                                <a:lnTo>
                                  <a:pt x="305700" y="151882"/>
                                </a:lnTo>
                                <a:lnTo>
                                  <a:pt x="305633" y="151873"/>
                                </a:lnTo>
                                <a:lnTo>
                                  <a:pt x="305566" y="151864"/>
                                </a:lnTo>
                                <a:lnTo>
                                  <a:pt x="305499" y="151855"/>
                                </a:lnTo>
                                <a:lnTo>
                                  <a:pt x="305433" y="151846"/>
                                </a:lnTo>
                                <a:lnTo>
                                  <a:pt x="305366" y="151837"/>
                                </a:lnTo>
                                <a:lnTo>
                                  <a:pt x="305299" y="151828"/>
                                </a:lnTo>
                                <a:lnTo>
                                  <a:pt x="305232" y="151818"/>
                                </a:lnTo>
                                <a:lnTo>
                                  <a:pt x="305165" y="151809"/>
                                </a:lnTo>
                                <a:lnTo>
                                  <a:pt x="305099" y="151800"/>
                                </a:lnTo>
                                <a:lnTo>
                                  <a:pt x="305032" y="151791"/>
                                </a:lnTo>
                                <a:lnTo>
                                  <a:pt x="304965" y="151782"/>
                                </a:lnTo>
                                <a:lnTo>
                                  <a:pt x="304898" y="151773"/>
                                </a:lnTo>
                                <a:lnTo>
                                  <a:pt x="304831" y="151763"/>
                                </a:lnTo>
                                <a:lnTo>
                                  <a:pt x="304765" y="151754"/>
                                </a:lnTo>
                                <a:lnTo>
                                  <a:pt x="304698" y="151745"/>
                                </a:lnTo>
                                <a:lnTo>
                                  <a:pt x="304631" y="151736"/>
                                </a:lnTo>
                                <a:lnTo>
                                  <a:pt x="304564" y="151727"/>
                                </a:lnTo>
                                <a:lnTo>
                                  <a:pt x="304497" y="151717"/>
                                </a:lnTo>
                                <a:lnTo>
                                  <a:pt x="304431" y="151708"/>
                                </a:lnTo>
                                <a:lnTo>
                                  <a:pt x="304364" y="151699"/>
                                </a:lnTo>
                                <a:lnTo>
                                  <a:pt x="304297" y="151690"/>
                                </a:lnTo>
                                <a:lnTo>
                                  <a:pt x="304230" y="151680"/>
                                </a:lnTo>
                                <a:lnTo>
                                  <a:pt x="304164" y="151671"/>
                                </a:lnTo>
                                <a:lnTo>
                                  <a:pt x="304097" y="151662"/>
                                </a:lnTo>
                                <a:lnTo>
                                  <a:pt x="304030" y="151653"/>
                                </a:lnTo>
                                <a:lnTo>
                                  <a:pt x="303963" y="151643"/>
                                </a:lnTo>
                                <a:lnTo>
                                  <a:pt x="303896" y="151634"/>
                                </a:lnTo>
                                <a:lnTo>
                                  <a:pt x="303830" y="151625"/>
                                </a:lnTo>
                                <a:lnTo>
                                  <a:pt x="303763" y="151616"/>
                                </a:lnTo>
                                <a:lnTo>
                                  <a:pt x="303696" y="151606"/>
                                </a:lnTo>
                                <a:lnTo>
                                  <a:pt x="303629" y="151597"/>
                                </a:lnTo>
                                <a:lnTo>
                                  <a:pt x="303562" y="151588"/>
                                </a:lnTo>
                                <a:lnTo>
                                  <a:pt x="303496" y="151579"/>
                                </a:lnTo>
                                <a:lnTo>
                                  <a:pt x="303429" y="151569"/>
                                </a:lnTo>
                                <a:lnTo>
                                  <a:pt x="303362" y="151560"/>
                                </a:lnTo>
                                <a:lnTo>
                                  <a:pt x="303295" y="151551"/>
                                </a:lnTo>
                                <a:lnTo>
                                  <a:pt x="303228" y="151541"/>
                                </a:lnTo>
                                <a:lnTo>
                                  <a:pt x="303162" y="151532"/>
                                </a:lnTo>
                                <a:lnTo>
                                  <a:pt x="303095" y="151523"/>
                                </a:lnTo>
                                <a:lnTo>
                                  <a:pt x="303028" y="151513"/>
                                </a:lnTo>
                                <a:lnTo>
                                  <a:pt x="302961" y="151504"/>
                                </a:lnTo>
                                <a:lnTo>
                                  <a:pt x="302895" y="151495"/>
                                </a:lnTo>
                                <a:lnTo>
                                  <a:pt x="302828" y="151485"/>
                                </a:lnTo>
                                <a:lnTo>
                                  <a:pt x="302761" y="151476"/>
                                </a:lnTo>
                                <a:lnTo>
                                  <a:pt x="302694" y="151467"/>
                                </a:lnTo>
                                <a:lnTo>
                                  <a:pt x="302627" y="151457"/>
                                </a:lnTo>
                                <a:lnTo>
                                  <a:pt x="302561" y="151448"/>
                                </a:lnTo>
                                <a:lnTo>
                                  <a:pt x="302494" y="151439"/>
                                </a:lnTo>
                                <a:lnTo>
                                  <a:pt x="302427" y="151429"/>
                                </a:lnTo>
                                <a:lnTo>
                                  <a:pt x="302360" y="151420"/>
                                </a:lnTo>
                                <a:lnTo>
                                  <a:pt x="302293" y="151411"/>
                                </a:lnTo>
                                <a:lnTo>
                                  <a:pt x="302227" y="151401"/>
                                </a:lnTo>
                                <a:lnTo>
                                  <a:pt x="302160" y="151392"/>
                                </a:lnTo>
                                <a:lnTo>
                                  <a:pt x="302093" y="151382"/>
                                </a:lnTo>
                                <a:lnTo>
                                  <a:pt x="302026" y="151373"/>
                                </a:lnTo>
                                <a:lnTo>
                                  <a:pt x="301959" y="151364"/>
                                </a:lnTo>
                                <a:lnTo>
                                  <a:pt x="301893" y="151354"/>
                                </a:lnTo>
                                <a:lnTo>
                                  <a:pt x="301826" y="151345"/>
                                </a:lnTo>
                                <a:lnTo>
                                  <a:pt x="301759" y="151335"/>
                                </a:lnTo>
                                <a:lnTo>
                                  <a:pt x="301692" y="151326"/>
                                </a:lnTo>
                                <a:lnTo>
                                  <a:pt x="301625" y="151317"/>
                                </a:lnTo>
                                <a:lnTo>
                                  <a:pt x="301559" y="151307"/>
                                </a:lnTo>
                                <a:lnTo>
                                  <a:pt x="301492" y="151298"/>
                                </a:lnTo>
                                <a:lnTo>
                                  <a:pt x="301425" y="151288"/>
                                </a:lnTo>
                                <a:lnTo>
                                  <a:pt x="301358" y="151279"/>
                                </a:lnTo>
                                <a:lnTo>
                                  <a:pt x="301292" y="151269"/>
                                </a:lnTo>
                                <a:lnTo>
                                  <a:pt x="301225" y="151260"/>
                                </a:lnTo>
                                <a:lnTo>
                                  <a:pt x="301158" y="151251"/>
                                </a:lnTo>
                                <a:lnTo>
                                  <a:pt x="301091" y="151241"/>
                                </a:lnTo>
                                <a:lnTo>
                                  <a:pt x="301024" y="151232"/>
                                </a:lnTo>
                                <a:lnTo>
                                  <a:pt x="300958" y="151222"/>
                                </a:lnTo>
                                <a:lnTo>
                                  <a:pt x="300891" y="151213"/>
                                </a:lnTo>
                                <a:lnTo>
                                  <a:pt x="300824" y="151203"/>
                                </a:lnTo>
                                <a:lnTo>
                                  <a:pt x="300757" y="151194"/>
                                </a:lnTo>
                                <a:lnTo>
                                  <a:pt x="300690" y="151184"/>
                                </a:lnTo>
                                <a:lnTo>
                                  <a:pt x="300624" y="151175"/>
                                </a:lnTo>
                                <a:lnTo>
                                  <a:pt x="300557" y="151165"/>
                                </a:lnTo>
                                <a:lnTo>
                                  <a:pt x="300490" y="151156"/>
                                </a:lnTo>
                                <a:lnTo>
                                  <a:pt x="300423" y="151146"/>
                                </a:lnTo>
                                <a:lnTo>
                                  <a:pt x="300356" y="151137"/>
                                </a:lnTo>
                                <a:lnTo>
                                  <a:pt x="300290" y="151127"/>
                                </a:lnTo>
                                <a:lnTo>
                                  <a:pt x="300223" y="151118"/>
                                </a:lnTo>
                                <a:lnTo>
                                  <a:pt x="300156" y="151108"/>
                                </a:lnTo>
                                <a:lnTo>
                                  <a:pt x="300089" y="151099"/>
                                </a:lnTo>
                                <a:lnTo>
                                  <a:pt x="300023" y="151089"/>
                                </a:lnTo>
                                <a:lnTo>
                                  <a:pt x="299956" y="151079"/>
                                </a:lnTo>
                                <a:lnTo>
                                  <a:pt x="299889" y="151070"/>
                                </a:lnTo>
                                <a:lnTo>
                                  <a:pt x="299822" y="151060"/>
                                </a:lnTo>
                                <a:lnTo>
                                  <a:pt x="299755" y="151051"/>
                                </a:lnTo>
                                <a:lnTo>
                                  <a:pt x="299689" y="151041"/>
                                </a:lnTo>
                                <a:lnTo>
                                  <a:pt x="299622" y="151032"/>
                                </a:lnTo>
                                <a:lnTo>
                                  <a:pt x="299555" y="151022"/>
                                </a:lnTo>
                                <a:lnTo>
                                  <a:pt x="299488" y="151013"/>
                                </a:lnTo>
                                <a:lnTo>
                                  <a:pt x="299421" y="151003"/>
                                </a:lnTo>
                                <a:lnTo>
                                  <a:pt x="299355" y="150993"/>
                                </a:lnTo>
                                <a:lnTo>
                                  <a:pt x="299288" y="150984"/>
                                </a:lnTo>
                                <a:lnTo>
                                  <a:pt x="299221" y="150974"/>
                                </a:lnTo>
                                <a:lnTo>
                                  <a:pt x="299154" y="150965"/>
                                </a:lnTo>
                                <a:lnTo>
                                  <a:pt x="299087" y="150955"/>
                                </a:lnTo>
                                <a:lnTo>
                                  <a:pt x="299021" y="150945"/>
                                </a:lnTo>
                                <a:lnTo>
                                  <a:pt x="298954" y="150936"/>
                                </a:lnTo>
                                <a:lnTo>
                                  <a:pt x="298887" y="150926"/>
                                </a:lnTo>
                                <a:lnTo>
                                  <a:pt x="298820" y="150916"/>
                                </a:lnTo>
                                <a:lnTo>
                                  <a:pt x="298753" y="150907"/>
                                </a:lnTo>
                                <a:lnTo>
                                  <a:pt x="298687" y="150897"/>
                                </a:lnTo>
                                <a:lnTo>
                                  <a:pt x="298620" y="150887"/>
                                </a:lnTo>
                                <a:lnTo>
                                  <a:pt x="298553" y="150878"/>
                                </a:lnTo>
                                <a:lnTo>
                                  <a:pt x="298486" y="150868"/>
                                </a:lnTo>
                                <a:lnTo>
                                  <a:pt x="298420" y="150859"/>
                                </a:lnTo>
                                <a:lnTo>
                                  <a:pt x="298353" y="150849"/>
                                </a:lnTo>
                                <a:lnTo>
                                  <a:pt x="298286" y="150839"/>
                                </a:lnTo>
                                <a:lnTo>
                                  <a:pt x="298219" y="150830"/>
                                </a:lnTo>
                                <a:lnTo>
                                  <a:pt x="298152" y="150820"/>
                                </a:lnTo>
                                <a:lnTo>
                                  <a:pt x="298086" y="150810"/>
                                </a:lnTo>
                                <a:lnTo>
                                  <a:pt x="298019" y="150800"/>
                                </a:lnTo>
                                <a:lnTo>
                                  <a:pt x="297952" y="150791"/>
                                </a:lnTo>
                                <a:lnTo>
                                  <a:pt x="297885" y="150781"/>
                                </a:lnTo>
                                <a:lnTo>
                                  <a:pt x="297818" y="150771"/>
                                </a:lnTo>
                                <a:lnTo>
                                  <a:pt x="297752" y="150762"/>
                                </a:lnTo>
                                <a:lnTo>
                                  <a:pt x="297685" y="150752"/>
                                </a:lnTo>
                                <a:lnTo>
                                  <a:pt x="297618" y="150742"/>
                                </a:lnTo>
                                <a:lnTo>
                                  <a:pt x="297551" y="150732"/>
                                </a:lnTo>
                                <a:lnTo>
                                  <a:pt x="297484" y="150723"/>
                                </a:lnTo>
                                <a:lnTo>
                                  <a:pt x="297418" y="150713"/>
                                </a:lnTo>
                                <a:lnTo>
                                  <a:pt x="297351" y="150703"/>
                                </a:lnTo>
                                <a:lnTo>
                                  <a:pt x="297284" y="150694"/>
                                </a:lnTo>
                                <a:lnTo>
                                  <a:pt x="297217" y="150684"/>
                                </a:lnTo>
                                <a:lnTo>
                                  <a:pt x="297151" y="150674"/>
                                </a:lnTo>
                                <a:lnTo>
                                  <a:pt x="297084" y="150664"/>
                                </a:lnTo>
                                <a:lnTo>
                                  <a:pt x="297017" y="150654"/>
                                </a:lnTo>
                                <a:lnTo>
                                  <a:pt x="296950" y="150645"/>
                                </a:lnTo>
                                <a:lnTo>
                                  <a:pt x="296883" y="150635"/>
                                </a:lnTo>
                                <a:lnTo>
                                  <a:pt x="296817" y="150625"/>
                                </a:lnTo>
                                <a:lnTo>
                                  <a:pt x="296750" y="150615"/>
                                </a:lnTo>
                                <a:lnTo>
                                  <a:pt x="296683" y="150606"/>
                                </a:lnTo>
                                <a:lnTo>
                                  <a:pt x="296616" y="150596"/>
                                </a:lnTo>
                                <a:lnTo>
                                  <a:pt x="296549" y="150586"/>
                                </a:lnTo>
                                <a:lnTo>
                                  <a:pt x="296483" y="150576"/>
                                </a:lnTo>
                                <a:lnTo>
                                  <a:pt x="296416" y="150566"/>
                                </a:lnTo>
                                <a:lnTo>
                                  <a:pt x="296349" y="150556"/>
                                </a:lnTo>
                                <a:lnTo>
                                  <a:pt x="296282" y="150547"/>
                                </a:lnTo>
                                <a:lnTo>
                                  <a:pt x="296215" y="150537"/>
                                </a:lnTo>
                                <a:lnTo>
                                  <a:pt x="296149" y="150527"/>
                                </a:lnTo>
                                <a:lnTo>
                                  <a:pt x="296082" y="150517"/>
                                </a:lnTo>
                                <a:lnTo>
                                  <a:pt x="296015" y="150507"/>
                                </a:lnTo>
                                <a:lnTo>
                                  <a:pt x="295948" y="150497"/>
                                </a:lnTo>
                                <a:lnTo>
                                  <a:pt x="295882" y="150488"/>
                                </a:lnTo>
                                <a:lnTo>
                                  <a:pt x="295815" y="150478"/>
                                </a:lnTo>
                                <a:lnTo>
                                  <a:pt x="295748" y="150468"/>
                                </a:lnTo>
                                <a:lnTo>
                                  <a:pt x="295681" y="150458"/>
                                </a:lnTo>
                                <a:lnTo>
                                  <a:pt x="295614" y="150448"/>
                                </a:lnTo>
                                <a:lnTo>
                                  <a:pt x="295548" y="150438"/>
                                </a:lnTo>
                                <a:lnTo>
                                  <a:pt x="295481" y="150428"/>
                                </a:lnTo>
                                <a:lnTo>
                                  <a:pt x="295414" y="150418"/>
                                </a:lnTo>
                                <a:lnTo>
                                  <a:pt x="295347" y="150409"/>
                                </a:lnTo>
                                <a:lnTo>
                                  <a:pt x="295280" y="150399"/>
                                </a:lnTo>
                                <a:lnTo>
                                  <a:pt x="295214" y="150389"/>
                                </a:lnTo>
                                <a:lnTo>
                                  <a:pt x="295147" y="150379"/>
                                </a:lnTo>
                                <a:lnTo>
                                  <a:pt x="295080" y="150369"/>
                                </a:lnTo>
                                <a:lnTo>
                                  <a:pt x="295013" y="150359"/>
                                </a:lnTo>
                                <a:lnTo>
                                  <a:pt x="294946" y="150349"/>
                                </a:lnTo>
                                <a:lnTo>
                                  <a:pt x="294880" y="150339"/>
                                </a:lnTo>
                                <a:lnTo>
                                  <a:pt x="294813" y="150329"/>
                                </a:lnTo>
                                <a:lnTo>
                                  <a:pt x="294746" y="150319"/>
                                </a:lnTo>
                                <a:lnTo>
                                  <a:pt x="294679" y="150309"/>
                                </a:lnTo>
                                <a:lnTo>
                                  <a:pt x="294612" y="150299"/>
                                </a:lnTo>
                                <a:lnTo>
                                  <a:pt x="294546" y="150289"/>
                                </a:lnTo>
                                <a:lnTo>
                                  <a:pt x="294479" y="150279"/>
                                </a:lnTo>
                                <a:lnTo>
                                  <a:pt x="294412" y="150269"/>
                                </a:lnTo>
                                <a:lnTo>
                                  <a:pt x="294345" y="150259"/>
                                </a:lnTo>
                                <a:lnTo>
                                  <a:pt x="294279" y="150250"/>
                                </a:lnTo>
                                <a:lnTo>
                                  <a:pt x="294212" y="150240"/>
                                </a:lnTo>
                                <a:lnTo>
                                  <a:pt x="294145" y="150230"/>
                                </a:lnTo>
                                <a:lnTo>
                                  <a:pt x="294078" y="150220"/>
                                </a:lnTo>
                                <a:lnTo>
                                  <a:pt x="294011" y="150210"/>
                                </a:lnTo>
                                <a:lnTo>
                                  <a:pt x="293945" y="150200"/>
                                </a:lnTo>
                                <a:lnTo>
                                  <a:pt x="293878" y="150190"/>
                                </a:lnTo>
                                <a:lnTo>
                                  <a:pt x="293811" y="150180"/>
                                </a:lnTo>
                                <a:lnTo>
                                  <a:pt x="293744" y="150169"/>
                                </a:lnTo>
                                <a:lnTo>
                                  <a:pt x="293677" y="150159"/>
                                </a:lnTo>
                                <a:lnTo>
                                  <a:pt x="293611" y="150149"/>
                                </a:lnTo>
                                <a:lnTo>
                                  <a:pt x="293544" y="150139"/>
                                </a:lnTo>
                                <a:lnTo>
                                  <a:pt x="293477" y="150129"/>
                                </a:lnTo>
                                <a:lnTo>
                                  <a:pt x="293410" y="150119"/>
                                </a:lnTo>
                                <a:lnTo>
                                  <a:pt x="293343" y="150109"/>
                                </a:lnTo>
                                <a:lnTo>
                                  <a:pt x="293277" y="150099"/>
                                </a:lnTo>
                                <a:lnTo>
                                  <a:pt x="293210" y="150089"/>
                                </a:lnTo>
                                <a:lnTo>
                                  <a:pt x="293143" y="150079"/>
                                </a:lnTo>
                                <a:lnTo>
                                  <a:pt x="293076" y="150069"/>
                                </a:lnTo>
                                <a:lnTo>
                                  <a:pt x="293010" y="150059"/>
                                </a:lnTo>
                                <a:lnTo>
                                  <a:pt x="292943" y="150049"/>
                                </a:lnTo>
                                <a:lnTo>
                                  <a:pt x="292876" y="150039"/>
                                </a:lnTo>
                                <a:lnTo>
                                  <a:pt x="292809" y="150029"/>
                                </a:lnTo>
                                <a:lnTo>
                                  <a:pt x="292742" y="150019"/>
                                </a:lnTo>
                                <a:lnTo>
                                  <a:pt x="292676" y="150008"/>
                                </a:lnTo>
                                <a:lnTo>
                                  <a:pt x="292609" y="149998"/>
                                </a:lnTo>
                                <a:lnTo>
                                  <a:pt x="292542" y="149988"/>
                                </a:lnTo>
                                <a:lnTo>
                                  <a:pt x="292475" y="149978"/>
                                </a:lnTo>
                                <a:lnTo>
                                  <a:pt x="292408" y="149968"/>
                                </a:lnTo>
                                <a:lnTo>
                                  <a:pt x="292342" y="149958"/>
                                </a:lnTo>
                                <a:lnTo>
                                  <a:pt x="292275" y="149948"/>
                                </a:lnTo>
                                <a:lnTo>
                                  <a:pt x="292208" y="149938"/>
                                </a:lnTo>
                                <a:lnTo>
                                  <a:pt x="292141" y="149927"/>
                                </a:lnTo>
                                <a:lnTo>
                                  <a:pt x="292074" y="149917"/>
                                </a:lnTo>
                                <a:lnTo>
                                  <a:pt x="292008" y="149907"/>
                                </a:lnTo>
                                <a:lnTo>
                                  <a:pt x="291941" y="149897"/>
                                </a:lnTo>
                                <a:lnTo>
                                  <a:pt x="291874" y="149887"/>
                                </a:lnTo>
                                <a:lnTo>
                                  <a:pt x="291807" y="149877"/>
                                </a:lnTo>
                                <a:lnTo>
                                  <a:pt x="291740" y="149866"/>
                                </a:lnTo>
                                <a:lnTo>
                                  <a:pt x="291674" y="149856"/>
                                </a:lnTo>
                                <a:lnTo>
                                  <a:pt x="291607" y="149846"/>
                                </a:lnTo>
                                <a:lnTo>
                                  <a:pt x="291540" y="149836"/>
                                </a:lnTo>
                                <a:lnTo>
                                  <a:pt x="291473" y="149826"/>
                                </a:lnTo>
                                <a:lnTo>
                                  <a:pt x="291407" y="149815"/>
                                </a:lnTo>
                                <a:lnTo>
                                  <a:pt x="291340" y="149805"/>
                                </a:lnTo>
                                <a:lnTo>
                                  <a:pt x="291273" y="149795"/>
                                </a:lnTo>
                                <a:lnTo>
                                  <a:pt x="291206" y="149785"/>
                                </a:lnTo>
                                <a:lnTo>
                                  <a:pt x="291139" y="149775"/>
                                </a:lnTo>
                                <a:lnTo>
                                  <a:pt x="291073" y="149764"/>
                                </a:lnTo>
                                <a:lnTo>
                                  <a:pt x="291006" y="149754"/>
                                </a:lnTo>
                                <a:lnTo>
                                  <a:pt x="290939" y="149744"/>
                                </a:lnTo>
                                <a:lnTo>
                                  <a:pt x="290872" y="149734"/>
                                </a:lnTo>
                                <a:lnTo>
                                  <a:pt x="290805" y="149723"/>
                                </a:lnTo>
                                <a:lnTo>
                                  <a:pt x="290739" y="149713"/>
                                </a:lnTo>
                                <a:lnTo>
                                  <a:pt x="290672" y="149703"/>
                                </a:lnTo>
                                <a:lnTo>
                                  <a:pt x="290605" y="149692"/>
                                </a:lnTo>
                                <a:lnTo>
                                  <a:pt x="290538" y="149682"/>
                                </a:lnTo>
                                <a:lnTo>
                                  <a:pt x="290471" y="149672"/>
                                </a:lnTo>
                                <a:lnTo>
                                  <a:pt x="290405" y="149662"/>
                                </a:lnTo>
                                <a:lnTo>
                                  <a:pt x="290338" y="149651"/>
                                </a:lnTo>
                                <a:lnTo>
                                  <a:pt x="290271" y="149641"/>
                                </a:lnTo>
                                <a:lnTo>
                                  <a:pt x="290204" y="149631"/>
                                </a:lnTo>
                                <a:lnTo>
                                  <a:pt x="290138" y="149620"/>
                                </a:lnTo>
                                <a:lnTo>
                                  <a:pt x="290071" y="149610"/>
                                </a:lnTo>
                                <a:lnTo>
                                  <a:pt x="290004" y="149600"/>
                                </a:lnTo>
                                <a:lnTo>
                                  <a:pt x="289937" y="149589"/>
                                </a:lnTo>
                                <a:lnTo>
                                  <a:pt x="289870" y="149579"/>
                                </a:lnTo>
                                <a:lnTo>
                                  <a:pt x="289804" y="149569"/>
                                </a:lnTo>
                                <a:lnTo>
                                  <a:pt x="289737" y="149558"/>
                                </a:lnTo>
                                <a:lnTo>
                                  <a:pt x="289670" y="149548"/>
                                </a:lnTo>
                                <a:lnTo>
                                  <a:pt x="289603" y="149538"/>
                                </a:lnTo>
                                <a:lnTo>
                                  <a:pt x="289536" y="149527"/>
                                </a:lnTo>
                                <a:lnTo>
                                  <a:pt x="289470" y="149517"/>
                                </a:lnTo>
                                <a:lnTo>
                                  <a:pt x="289403" y="149507"/>
                                </a:lnTo>
                                <a:lnTo>
                                  <a:pt x="289336" y="149496"/>
                                </a:lnTo>
                                <a:lnTo>
                                  <a:pt x="289269" y="149486"/>
                                </a:lnTo>
                                <a:lnTo>
                                  <a:pt x="289202" y="149476"/>
                                </a:lnTo>
                                <a:lnTo>
                                  <a:pt x="289136" y="149465"/>
                                </a:lnTo>
                                <a:lnTo>
                                  <a:pt x="289069" y="149455"/>
                                </a:lnTo>
                                <a:lnTo>
                                  <a:pt x="289002" y="149444"/>
                                </a:lnTo>
                                <a:lnTo>
                                  <a:pt x="288935" y="149434"/>
                                </a:lnTo>
                                <a:lnTo>
                                  <a:pt x="288869" y="149424"/>
                                </a:lnTo>
                                <a:lnTo>
                                  <a:pt x="288802" y="149413"/>
                                </a:lnTo>
                                <a:lnTo>
                                  <a:pt x="288735" y="149403"/>
                                </a:lnTo>
                                <a:lnTo>
                                  <a:pt x="288668" y="149392"/>
                                </a:lnTo>
                                <a:lnTo>
                                  <a:pt x="288601" y="149382"/>
                                </a:lnTo>
                                <a:lnTo>
                                  <a:pt x="288535" y="149371"/>
                                </a:lnTo>
                                <a:lnTo>
                                  <a:pt x="288468" y="149361"/>
                                </a:lnTo>
                                <a:lnTo>
                                  <a:pt x="288401" y="149351"/>
                                </a:lnTo>
                                <a:lnTo>
                                  <a:pt x="288334" y="149340"/>
                                </a:lnTo>
                                <a:lnTo>
                                  <a:pt x="288267" y="149330"/>
                                </a:lnTo>
                                <a:lnTo>
                                  <a:pt x="288201" y="149319"/>
                                </a:lnTo>
                                <a:lnTo>
                                  <a:pt x="288134" y="149309"/>
                                </a:lnTo>
                                <a:lnTo>
                                  <a:pt x="288067" y="149298"/>
                                </a:lnTo>
                                <a:lnTo>
                                  <a:pt x="288000" y="149288"/>
                                </a:lnTo>
                                <a:lnTo>
                                  <a:pt x="287933" y="149277"/>
                                </a:lnTo>
                                <a:lnTo>
                                  <a:pt x="287867" y="149267"/>
                                </a:lnTo>
                                <a:lnTo>
                                  <a:pt x="287800" y="149256"/>
                                </a:lnTo>
                                <a:lnTo>
                                  <a:pt x="287733" y="149246"/>
                                </a:lnTo>
                                <a:lnTo>
                                  <a:pt x="287666" y="149235"/>
                                </a:lnTo>
                                <a:lnTo>
                                  <a:pt x="287599" y="149225"/>
                                </a:lnTo>
                                <a:lnTo>
                                  <a:pt x="287533" y="149214"/>
                                </a:lnTo>
                                <a:lnTo>
                                  <a:pt x="287466" y="149204"/>
                                </a:lnTo>
                                <a:lnTo>
                                  <a:pt x="287399" y="149193"/>
                                </a:lnTo>
                                <a:lnTo>
                                  <a:pt x="287332" y="149183"/>
                                </a:lnTo>
                                <a:lnTo>
                                  <a:pt x="287266" y="149172"/>
                                </a:lnTo>
                                <a:lnTo>
                                  <a:pt x="287199" y="149161"/>
                                </a:lnTo>
                                <a:lnTo>
                                  <a:pt x="287132" y="149151"/>
                                </a:lnTo>
                                <a:lnTo>
                                  <a:pt x="287065" y="149140"/>
                                </a:lnTo>
                                <a:lnTo>
                                  <a:pt x="286998" y="149130"/>
                                </a:lnTo>
                                <a:lnTo>
                                  <a:pt x="286932" y="149119"/>
                                </a:lnTo>
                                <a:lnTo>
                                  <a:pt x="286865" y="149109"/>
                                </a:lnTo>
                                <a:lnTo>
                                  <a:pt x="286798" y="149098"/>
                                </a:lnTo>
                                <a:lnTo>
                                  <a:pt x="286731" y="149088"/>
                                </a:lnTo>
                                <a:lnTo>
                                  <a:pt x="286664" y="149077"/>
                                </a:lnTo>
                                <a:lnTo>
                                  <a:pt x="286598" y="149066"/>
                                </a:lnTo>
                                <a:lnTo>
                                  <a:pt x="286531" y="149056"/>
                                </a:lnTo>
                                <a:lnTo>
                                  <a:pt x="286464" y="149045"/>
                                </a:lnTo>
                                <a:lnTo>
                                  <a:pt x="286397" y="149034"/>
                                </a:lnTo>
                                <a:lnTo>
                                  <a:pt x="286330" y="149024"/>
                                </a:lnTo>
                                <a:lnTo>
                                  <a:pt x="286264" y="149013"/>
                                </a:lnTo>
                                <a:lnTo>
                                  <a:pt x="286197" y="149003"/>
                                </a:lnTo>
                                <a:lnTo>
                                  <a:pt x="286130" y="148992"/>
                                </a:lnTo>
                                <a:lnTo>
                                  <a:pt x="286063" y="148981"/>
                                </a:lnTo>
                                <a:lnTo>
                                  <a:pt x="285997" y="148971"/>
                                </a:lnTo>
                                <a:lnTo>
                                  <a:pt x="285930" y="148960"/>
                                </a:lnTo>
                                <a:lnTo>
                                  <a:pt x="285863" y="148949"/>
                                </a:lnTo>
                                <a:lnTo>
                                  <a:pt x="285796" y="148939"/>
                                </a:lnTo>
                                <a:lnTo>
                                  <a:pt x="285729" y="148928"/>
                                </a:lnTo>
                                <a:lnTo>
                                  <a:pt x="285663" y="148917"/>
                                </a:lnTo>
                                <a:lnTo>
                                  <a:pt x="285596" y="148907"/>
                                </a:lnTo>
                                <a:lnTo>
                                  <a:pt x="285529" y="148896"/>
                                </a:lnTo>
                                <a:lnTo>
                                  <a:pt x="285462" y="148885"/>
                                </a:lnTo>
                                <a:lnTo>
                                  <a:pt x="285395" y="148875"/>
                                </a:lnTo>
                                <a:lnTo>
                                  <a:pt x="285329" y="148864"/>
                                </a:lnTo>
                                <a:lnTo>
                                  <a:pt x="285262" y="148853"/>
                                </a:lnTo>
                                <a:lnTo>
                                  <a:pt x="285195" y="148842"/>
                                </a:lnTo>
                                <a:lnTo>
                                  <a:pt x="285128" y="148832"/>
                                </a:lnTo>
                                <a:lnTo>
                                  <a:pt x="285061" y="148821"/>
                                </a:lnTo>
                                <a:lnTo>
                                  <a:pt x="284995" y="148810"/>
                                </a:lnTo>
                                <a:lnTo>
                                  <a:pt x="284928" y="148800"/>
                                </a:lnTo>
                                <a:lnTo>
                                  <a:pt x="284861" y="148789"/>
                                </a:lnTo>
                                <a:lnTo>
                                  <a:pt x="284794" y="148778"/>
                                </a:lnTo>
                                <a:lnTo>
                                  <a:pt x="284727" y="148767"/>
                                </a:lnTo>
                                <a:lnTo>
                                  <a:pt x="284661" y="148757"/>
                                </a:lnTo>
                                <a:lnTo>
                                  <a:pt x="284594" y="148746"/>
                                </a:lnTo>
                                <a:lnTo>
                                  <a:pt x="284527" y="148735"/>
                                </a:lnTo>
                                <a:lnTo>
                                  <a:pt x="284460" y="148724"/>
                                </a:lnTo>
                                <a:lnTo>
                                  <a:pt x="284394" y="148713"/>
                                </a:lnTo>
                                <a:lnTo>
                                  <a:pt x="284327" y="148703"/>
                                </a:lnTo>
                                <a:lnTo>
                                  <a:pt x="284260" y="148692"/>
                                </a:lnTo>
                                <a:lnTo>
                                  <a:pt x="284193" y="148681"/>
                                </a:lnTo>
                                <a:lnTo>
                                  <a:pt x="284126" y="148670"/>
                                </a:lnTo>
                                <a:lnTo>
                                  <a:pt x="284060" y="148660"/>
                                </a:lnTo>
                                <a:lnTo>
                                  <a:pt x="283993" y="148649"/>
                                </a:lnTo>
                                <a:lnTo>
                                  <a:pt x="283926" y="148638"/>
                                </a:lnTo>
                                <a:lnTo>
                                  <a:pt x="283859" y="148627"/>
                                </a:lnTo>
                                <a:lnTo>
                                  <a:pt x="283792" y="148616"/>
                                </a:lnTo>
                                <a:lnTo>
                                  <a:pt x="283726" y="148605"/>
                                </a:lnTo>
                                <a:lnTo>
                                  <a:pt x="283659" y="148595"/>
                                </a:lnTo>
                                <a:lnTo>
                                  <a:pt x="283592" y="148584"/>
                                </a:lnTo>
                                <a:lnTo>
                                  <a:pt x="283525" y="148573"/>
                                </a:lnTo>
                                <a:lnTo>
                                  <a:pt x="283458" y="148562"/>
                                </a:lnTo>
                                <a:lnTo>
                                  <a:pt x="283392" y="148551"/>
                                </a:lnTo>
                                <a:lnTo>
                                  <a:pt x="283325" y="148540"/>
                                </a:lnTo>
                                <a:lnTo>
                                  <a:pt x="283258" y="148529"/>
                                </a:lnTo>
                                <a:lnTo>
                                  <a:pt x="283191" y="148518"/>
                                </a:lnTo>
                                <a:lnTo>
                                  <a:pt x="283125" y="148508"/>
                                </a:lnTo>
                                <a:lnTo>
                                  <a:pt x="283058" y="148497"/>
                                </a:lnTo>
                                <a:lnTo>
                                  <a:pt x="282991" y="148486"/>
                                </a:lnTo>
                                <a:lnTo>
                                  <a:pt x="282924" y="148475"/>
                                </a:lnTo>
                                <a:lnTo>
                                  <a:pt x="282857" y="148464"/>
                                </a:lnTo>
                                <a:lnTo>
                                  <a:pt x="282791" y="148453"/>
                                </a:lnTo>
                                <a:lnTo>
                                  <a:pt x="282724" y="148442"/>
                                </a:lnTo>
                                <a:lnTo>
                                  <a:pt x="282657" y="148431"/>
                                </a:lnTo>
                                <a:lnTo>
                                  <a:pt x="282590" y="148420"/>
                                </a:lnTo>
                                <a:lnTo>
                                  <a:pt x="282523" y="148409"/>
                                </a:lnTo>
                                <a:lnTo>
                                  <a:pt x="282457" y="148398"/>
                                </a:lnTo>
                                <a:lnTo>
                                  <a:pt x="282390" y="148387"/>
                                </a:lnTo>
                                <a:lnTo>
                                  <a:pt x="282323" y="148377"/>
                                </a:lnTo>
                                <a:lnTo>
                                  <a:pt x="282256" y="148366"/>
                                </a:lnTo>
                                <a:lnTo>
                                  <a:pt x="282189" y="148355"/>
                                </a:lnTo>
                                <a:lnTo>
                                  <a:pt x="282123" y="148344"/>
                                </a:lnTo>
                                <a:lnTo>
                                  <a:pt x="282056" y="148333"/>
                                </a:lnTo>
                                <a:lnTo>
                                  <a:pt x="281989" y="148322"/>
                                </a:lnTo>
                                <a:lnTo>
                                  <a:pt x="281922" y="148311"/>
                                </a:lnTo>
                                <a:lnTo>
                                  <a:pt x="281855" y="148300"/>
                                </a:lnTo>
                                <a:lnTo>
                                  <a:pt x="281789" y="148289"/>
                                </a:lnTo>
                                <a:lnTo>
                                  <a:pt x="281722" y="148278"/>
                                </a:lnTo>
                                <a:lnTo>
                                  <a:pt x="281655" y="148267"/>
                                </a:lnTo>
                                <a:lnTo>
                                  <a:pt x="281588" y="148256"/>
                                </a:lnTo>
                                <a:lnTo>
                                  <a:pt x="281522" y="148245"/>
                                </a:lnTo>
                                <a:lnTo>
                                  <a:pt x="281455" y="148234"/>
                                </a:lnTo>
                                <a:lnTo>
                                  <a:pt x="281388" y="148223"/>
                                </a:lnTo>
                                <a:lnTo>
                                  <a:pt x="281321" y="148211"/>
                                </a:lnTo>
                                <a:lnTo>
                                  <a:pt x="281254" y="148200"/>
                                </a:lnTo>
                                <a:lnTo>
                                  <a:pt x="281188" y="148189"/>
                                </a:lnTo>
                                <a:lnTo>
                                  <a:pt x="281121" y="148178"/>
                                </a:lnTo>
                                <a:lnTo>
                                  <a:pt x="281054" y="148167"/>
                                </a:lnTo>
                                <a:lnTo>
                                  <a:pt x="280987" y="148156"/>
                                </a:lnTo>
                                <a:lnTo>
                                  <a:pt x="280920" y="148145"/>
                                </a:lnTo>
                                <a:lnTo>
                                  <a:pt x="280854" y="148134"/>
                                </a:lnTo>
                                <a:lnTo>
                                  <a:pt x="280787" y="148123"/>
                                </a:lnTo>
                                <a:lnTo>
                                  <a:pt x="280720" y="148112"/>
                                </a:lnTo>
                                <a:lnTo>
                                  <a:pt x="280653" y="148101"/>
                                </a:lnTo>
                                <a:lnTo>
                                  <a:pt x="280586" y="148090"/>
                                </a:lnTo>
                                <a:lnTo>
                                  <a:pt x="280520" y="148079"/>
                                </a:lnTo>
                                <a:lnTo>
                                  <a:pt x="280453" y="148067"/>
                                </a:lnTo>
                                <a:lnTo>
                                  <a:pt x="280386" y="148056"/>
                                </a:lnTo>
                                <a:lnTo>
                                  <a:pt x="280319" y="148045"/>
                                </a:lnTo>
                                <a:lnTo>
                                  <a:pt x="280253" y="148034"/>
                                </a:lnTo>
                                <a:lnTo>
                                  <a:pt x="280186" y="148023"/>
                                </a:lnTo>
                                <a:lnTo>
                                  <a:pt x="280119" y="148012"/>
                                </a:lnTo>
                                <a:lnTo>
                                  <a:pt x="280052" y="148001"/>
                                </a:lnTo>
                                <a:lnTo>
                                  <a:pt x="279985" y="147989"/>
                                </a:lnTo>
                                <a:lnTo>
                                  <a:pt x="279919" y="147978"/>
                                </a:lnTo>
                                <a:lnTo>
                                  <a:pt x="279852" y="147967"/>
                                </a:lnTo>
                                <a:lnTo>
                                  <a:pt x="279785" y="147956"/>
                                </a:lnTo>
                                <a:lnTo>
                                  <a:pt x="279718" y="147945"/>
                                </a:lnTo>
                                <a:lnTo>
                                  <a:pt x="279651" y="147934"/>
                                </a:lnTo>
                                <a:lnTo>
                                  <a:pt x="279585" y="147922"/>
                                </a:lnTo>
                                <a:lnTo>
                                  <a:pt x="279518" y="147911"/>
                                </a:lnTo>
                                <a:lnTo>
                                  <a:pt x="279451" y="147900"/>
                                </a:lnTo>
                                <a:lnTo>
                                  <a:pt x="279384" y="147889"/>
                                </a:lnTo>
                                <a:lnTo>
                                  <a:pt x="279317" y="147878"/>
                                </a:lnTo>
                                <a:lnTo>
                                  <a:pt x="279251" y="147866"/>
                                </a:lnTo>
                                <a:lnTo>
                                  <a:pt x="279184" y="147855"/>
                                </a:lnTo>
                                <a:lnTo>
                                  <a:pt x="279117" y="147844"/>
                                </a:lnTo>
                                <a:lnTo>
                                  <a:pt x="279050" y="147833"/>
                                </a:lnTo>
                                <a:lnTo>
                                  <a:pt x="278984" y="147821"/>
                                </a:lnTo>
                                <a:lnTo>
                                  <a:pt x="278917" y="147810"/>
                                </a:lnTo>
                                <a:lnTo>
                                  <a:pt x="278850" y="147799"/>
                                </a:lnTo>
                                <a:lnTo>
                                  <a:pt x="278783" y="147788"/>
                                </a:lnTo>
                                <a:lnTo>
                                  <a:pt x="278716" y="147776"/>
                                </a:lnTo>
                                <a:lnTo>
                                  <a:pt x="278650" y="147765"/>
                                </a:lnTo>
                                <a:lnTo>
                                  <a:pt x="278583" y="147754"/>
                                </a:lnTo>
                                <a:lnTo>
                                  <a:pt x="278516" y="147743"/>
                                </a:lnTo>
                                <a:lnTo>
                                  <a:pt x="278449" y="147731"/>
                                </a:lnTo>
                                <a:lnTo>
                                  <a:pt x="278382" y="147720"/>
                                </a:lnTo>
                                <a:lnTo>
                                  <a:pt x="278316" y="147709"/>
                                </a:lnTo>
                                <a:lnTo>
                                  <a:pt x="278249" y="147697"/>
                                </a:lnTo>
                                <a:lnTo>
                                  <a:pt x="278182" y="147686"/>
                                </a:lnTo>
                                <a:lnTo>
                                  <a:pt x="278115" y="147675"/>
                                </a:lnTo>
                                <a:lnTo>
                                  <a:pt x="278048" y="147663"/>
                                </a:lnTo>
                                <a:lnTo>
                                  <a:pt x="277982" y="147652"/>
                                </a:lnTo>
                                <a:lnTo>
                                  <a:pt x="277915" y="147641"/>
                                </a:lnTo>
                                <a:lnTo>
                                  <a:pt x="277848" y="147629"/>
                                </a:lnTo>
                                <a:lnTo>
                                  <a:pt x="277781" y="147618"/>
                                </a:lnTo>
                                <a:lnTo>
                                  <a:pt x="277714" y="147607"/>
                                </a:lnTo>
                                <a:lnTo>
                                  <a:pt x="277648" y="147595"/>
                                </a:lnTo>
                                <a:lnTo>
                                  <a:pt x="277581" y="147584"/>
                                </a:lnTo>
                                <a:lnTo>
                                  <a:pt x="277514" y="147573"/>
                                </a:lnTo>
                                <a:lnTo>
                                  <a:pt x="277447" y="147561"/>
                                </a:lnTo>
                                <a:lnTo>
                                  <a:pt x="277381" y="147550"/>
                                </a:lnTo>
                                <a:lnTo>
                                  <a:pt x="277314" y="147538"/>
                                </a:lnTo>
                                <a:lnTo>
                                  <a:pt x="277247" y="147527"/>
                                </a:lnTo>
                                <a:lnTo>
                                  <a:pt x="277180" y="147516"/>
                                </a:lnTo>
                                <a:lnTo>
                                  <a:pt x="277113" y="147504"/>
                                </a:lnTo>
                                <a:lnTo>
                                  <a:pt x="277047" y="147493"/>
                                </a:lnTo>
                                <a:lnTo>
                                  <a:pt x="276980" y="147481"/>
                                </a:lnTo>
                                <a:lnTo>
                                  <a:pt x="276913" y="147470"/>
                                </a:lnTo>
                                <a:lnTo>
                                  <a:pt x="276846" y="147459"/>
                                </a:lnTo>
                                <a:lnTo>
                                  <a:pt x="276779" y="147447"/>
                                </a:lnTo>
                                <a:lnTo>
                                  <a:pt x="276713" y="147436"/>
                                </a:lnTo>
                                <a:lnTo>
                                  <a:pt x="276646" y="147424"/>
                                </a:lnTo>
                                <a:lnTo>
                                  <a:pt x="276579" y="147413"/>
                                </a:lnTo>
                                <a:lnTo>
                                  <a:pt x="276512" y="147401"/>
                                </a:lnTo>
                                <a:lnTo>
                                  <a:pt x="276445" y="147390"/>
                                </a:lnTo>
                                <a:lnTo>
                                  <a:pt x="276379" y="147378"/>
                                </a:lnTo>
                                <a:lnTo>
                                  <a:pt x="276312" y="147367"/>
                                </a:lnTo>
                                <a:lnTo>
                                  <a:pt x="276245" y="147355"/>
                                </a:lnTo>
                                <a:lnTo>
                                  <a:pt x="276178" y="147344"/>
                                </a:lnTo>
                                <a:lnTo>
                                  <a:pt x="276112" y="147332"/>
                                </a:lnTo>
                                <a:lnTo>
                                  <a:pt x="276045" y="147321"/>
                                </a:lnTo>
                                <a:lnTo>
                                  <a:pt x="275978" y="147309"/>
                                </a:lnTo>
                                <a:lnTo>
                                  <a:pt x="275911" y="147298"/>
                                </a:lnTo>
                                <a:lnTo>
                                  <a:pt x="275844" y="147286"/>
                                </a:lnTo>
                                <a:lnTo>
                                  <a:pt x="275778" y="147275"/>
                                </a:lnTo>
                                <a:lnTo>
                                  <a:pt x="275711" y="147263"/>
                                </a:lnTo>
                                <a:lnTo>
                                  <a:pt x="275644" y="147252"/>
                                </a:lnTo>
                                <a:lnTo>
                                  <a:pt x="275577" y="147240"/>
                                </a:lnTo>
                                <a:lnTo>
                                  <a:pt x="275510" y="147229"/>
                                </a:lnTo>
                                <a:lnTo>
                                  <a:pt x="275444" y="147217"/>
                                </a:lnTo>
                                <a:lnTo>
                                  <a:pt x="275377" y="147206"/>
                                </a:lnTo>
                                <a:lnTo>
                                  <a:pt x="275310" y="147194"/>
                                </a:lnTo>
                                <a:lnTo>
                                  <a:pt x="275243" y="147182"/>
                                </a:lnTo>
                                <a:lnTo>
                                  <a:pt x="275176" y="147171"/>
                                </a:lnTo>
                                <a:lnTo>
                                  <a:pt x="275110" y="147159"/>
                                </a:lnTo>
                                <a:lnTo>
                                  <a:pt x="275043" y="147148"/>
                                </a:lnTo>
                                <a:lnTo>
                                  <a:pt x="274976" y="147136"/>
                                </a:lnTo>
                                <a:lnTo>
                                  <a:pt x="274909" y="147124"/>
                                </a:lnTo>
                                <a:lnTo>
                                  <a:pt x="274842" y="147113"/>
                                </a:lnTo>
                                <a:lnTo>
                                  <a:pt x="274776" y="147101"/>
                                </a:lnTo>
                                <a:lnTo>
                                  <a:pt x="274709" y="147090"/>
                                </a:lnTo>
                                <a:lnTo>
                                  <a:pt x="274642" y="147078"/>
                                </a:lnTo>
                                <a:lnTo>
                                  <a:pt x="274575" y="147066"/>
                                </a:lnTo>
                                <a:lnTo>
                                  <a:pt x="274509" y="147055"/>
                                </a:lnTo>
                                <a:lnTo>
                                  <a:pt x="274442" y="147043"/>
                                </a:lnTo>
                                <a:lnTo>
                                  <a:pt x="274375" y="147031"/>
                                </a:lnTo>
                                <a:lnTo>
                                  <a:pt x="274308" y="147020"/>
                                </a:lnTo>
                                <a:lnTo>
                                  <a:pt x="274241" y="147008"/>
                                </a:lnTo>
                                <a:lnTo>
                                  <a:pt x="274175" y="146996"/>
                                </a:lnTo>
                                <a:lnTo>
                                  <a:pt x="274108" y="146985"/>
                                </a:lnTo>
                                <a:lnTo>
                                  <a:pt x="274041" y="146973"/>
                                </a:lnTo>
                                <a:lnTo>
                                  <a:pt x="273974" y="146961"/>
                                </a:lnTo>
                                <a:lnTo>
                                  <a:pt x="273907" y="146950"/>
                                </a:lnTo>
                                <a:lnTo>
                                  <a:pt x="273841" y="146938"/>
                                </a:lnTo>
                                <a:lnTo>
                                  <a:pt x="273774" y="146926"/>
                                </a:lnTo>
                                <a:lnTo>
                                  <a:pt x="273707" y="146915"/>
                                </a:lnTo>
                                <a:lnTo>
                                  <a:pt x="273640" y="146903"/>
                                </a:lnTo>
                                <a:lnTo>
                                  <a:pt x="273573" y="146891"/>
                                </a:lnTo>
                                <a:lnTo>
                                  <a:pt x="273507" y="146879"/>
                                </a:lnTo>
                                <a:lnTo>
                                  <a:pt x="273440" y="146868"/>
                                </a:lnTo>
                                <a:lnTo>
                                  <a:pt x="273373" y="146856"/>
                                </a:lnTo>
                                <a:lnTo>
                                  <a:pt x="273306" y="146844"/>
                                </a:lnTo>
                                <a:lnTo>
                                  <a:pt x="273240" y="146832"/>
                                </a:lnTo>
                                <a:lnTo>
                                  <a:pt x="273173" y="146821"/>
                                </a:lnTo>
                                <a:lnTo>
                                  <a:pt x="273106" y="146809"/>
                                </a:lnTo>
                                <a:lnTo>
                                  <a:pt x="273039" y="146797"/>
                                </a:lnTo>
                                <a:lnTo>
                                  <a:pt x="272972" y="146785"/>
                                </a:lnTo>
                                <a:lnTo>
                                  <a:pt x="272906" y="146774"/>
                                </a:lnTo>
                                <a:lnTo>
                                  <a:pt x="272839" y="146762"/>
                                </a:lnTo>
                                <a:lnTo>
                                  <a:pt x="272772" y="146750"/>
                                </a:lnTo>
                                <a:lnTo>
                                  <a:pt x="272705" y="146738"/>
                                </a:lnTo>
                                <a:lnTo>
                                  <a:pt x="272638" y="146726"/>
                                </a:lnTo>
                                <a:lnTo>
                                  <a:pt x="272572" y="146715"/>
                                </a:lnTo>
                                <a:lnTo>
                                  <a:pt x="272505" y="146703"/>
                                </a:lnTo>
                                <a:lnTo>
                                  <a:pt x="272438" y="146691"/>
                                </a:lnTo>
                                <a:lnTo>
                                  <a:pt x="272371" y="146679"/>
                                </a:lnTo>
                                <a:lnTo>
                                  <a:pt x="272304" y="146667"/>
                                </a:lnTo>
                                <a:lnTo>
                                  <a:pt x="272238" y="146655"/>
                                </a:lnTo>
                                <a:lnTo>
                                  <a:pt x="272171" y="146644"/>
                                </a:lnTo>
                                <a:lnTo>
                                  <a:pt x="272104" y="146632"/>
                                </a:lnTo>
                                <a:lnTo>
                                  <a:pt x="272037" y="146620"/>
                                </a:lnTo>
                                <a:lnTo>
                                  <a:pt x="271971" y="146608"/>
                                </a:lnTo>
                                <a:lnTo>
                                  <a:pt x="271904" y="146596"/>
                                </a:lnTo>
                                <a:lnTo>
                                  <a:pt x="271837" y="146584"/>
                                </a:lnTo>
                                <a:lnTo>
                                  <a:pt x="271770" y="146572"/>
                                </a:lnTo>
                                <a:lnTo>
                                  <a:pt x="271703" y="146560"/>
                                </a:lnTo>
                                <a:lnTo>
                                  <a:pt x="271637" y="146548"/>
                                </a:lnTo>
                                <a:lnTo>
                                  <a:pt x="271570" y="146537"/>
                                </a:lnTo>
                                <a:lnTo>
                                  <a:pt x="271503" y="146525"/>
                                </a:lnTo>
                                <a:lnTo>
                                  <a:pt x="271436" y="146513"/>
                                </a:lnTo>
                                <a:lnTo>
                                  <a:pt x="271369" y="146501"/>
                                </a:lnTo>
                                <a:lnTo>
                                  <a:pt x="271303" y="146489"/>
                                </a:lnTo>
                                <a:lnTo>
                                  <a:pt x="271236" y="146477"/>
                                </a:lnTo>
                                <a:lnTo>
                                  <a:pt x="271169" y="146465"/>
                                </a:lnTo>
                                <a:lnTo>
                                  <a:pt x="271102" y="146453"/>
                                </a:lnTo>
                                <a:lnTo>
                                  <a:pt x="271035" y="146441"/>
                                </a:lnTo>
                                <a:lnTo>
                                  <a:pt x="270969" y="146429"/>
                                </a:lnTo>
                                <a:lnTo>
                                  <a:pt x="270902" y="146417"/>
                                </a:lnTo>
                                <a:lnTo>
                                  <a:pt x="270835" y="146405"/>
                                </a:lnTo>
                                <a:lnTo>
                                  <a:pt x="270768" y="146393"/>
                                </a:lnTo>
                                <a:lnTo>
                                  <a:pt x="270701" y="146381"/>
                                </a:lnTo>
                                <a:lnTo>
                                  <a:pt x="270635" y="146369"/>
                                </a:lnTo>
                                <a:lnTo>
                                  <a:pt x="270568" y="146357"/>
                                </a:lnTo>
                                <a:lnTo>
                                  <a:pt x="270501" y="146345"/>
                                </a:lnTo>
                                <a:lnTo>
                                  <a:pt x="270434" y="146333"/>
                                </a:lnTo>
                                <a:lnTo>
                                  <a:pt x="270368" y="146321"/>
                                </a:lnTo>
                                <a:lnTo>
                                  <a:pt x="270301" y="146309"/>
                                </a:lnTo>
                                <a:lnTo>
                                  <a:pt x="270234" y="146297"/>
                                </a:lnTo>
                                <a:lnTo>
                                  <a:pt x="270167" y="146285"/>
                                </a:lnTo>
                                <a:lnTo>
                                  <a:pt x="270100" y="146273"/>
                                </a:lnTo>
                                <a:lnTo>
                                  <a:pt x="270034" y="146261"/>
                                </a:lnTo>
                                <a:lnTo>
                                  <a:pt x="269967" y="146249"/>
                                </a:lnTo>
                                <a:lnTo>
                                  <a:pt x="269900" y="146237"/>
                                </a:lnTo>
                                <a:lnTo>
                                  <a:pt x="269833" y="146225"/>
                                </a:lnTo>
                                <a:lnTo>
                                  <a:pt x="269766" y="146213"/>
                                </a:lnTo>
                                <a:lnTo>
                                  <a:pt x="269700" y="146201"/>
                                </a:lnTo>
                                <a:lnTo>
                                  <a:pt x="269633" y="146189"/>
                                </a:lnTo>
                                <a:lnTo>
                                  <a:pt x="269566" y="146176"/>
                                </a:lnTo>
                                <a:lnTo>
                                  <a:pt x="269499" y="146164"/>
                                </a:lnTo>
                                <a:lnTo>
                                  <a:pt x="269432" y="146152"/>
                                </a:lnTo>
                                <a:lnTo>
                                  <a:pt x="269366" y="146140"/>
                                </a:lnTo>
                                <a:lnTo>
                                  <a:pt x="269299" y="146128"/>
                                </a:lnTo>
                                <a:lnTo>
                                  <a:pt x="269232" y="146116"/>
                                </a:lnTo>
                                <a:lnTo>
                                  <a:pt x="269165" y="146104"/>
                                </a:lnTo>
                                <a:lnTo>
                                  <a:pt x="269099" y="146092"/>
                                </a:lnTo>
                                <a:lnTo>
                                  <a:pt x="269032" y="146080"/>
                                </a:lnTo>
                                <a:lnTo>
                                  <a:pt x="268965" y="146067"/>
                                </a:lnTo>
                                <a:lnTo>
                                  <a:pt x="268898" y="146055"/>
                                </a:lnTo>
                                <a:lnTo>
                                  <a:pt x="268831" y="146043"/>
                                </a:lnTo>
                                <a:lnTo>
                                  <a:pt x="268765" y="146031"/>
                                </a:lnTo>
                                <a:lnTo>
                                  <a:pt x="268698" y="146019"/>
                                </a:lnTo>
                                <a:lnTo>
                                  <a:pt x="268631" y="146007"/>
                                </a:lnTo>
                                <a:lnTo>
                                  <a:pt x="268564" y="145994"/>
                                </a:lnTo>
                                <a:lnTo>
                                  <a:pt x="268497" y="145982"/>
                                </a:lnTo>
                                <a:lnTo>
                                  <a:pt x="268431" y="145970"/>
                                </a:lnTo>
                                <a:lnTo>
                                  <a:pt x="268364" y="145958"/>
                                </a:lnTo>
                                <a:lnTo>
                                  <a:pt x="268297" y="145946"/>
                                </a:lnTo>
                                <a:lnTo>
                                  <a:pt x="268230" y="145933"/>
                                </a:lnTo>
                                <a:lnTo>
                                  <a:pt x="268163" y="145921"/>
                                </a:lnTo>
                                <a:lnTo>
                                  <a:pt x="268097" y="145909"/>
                                </a:lnTo>
                                <a:lnTo>
                                  <a:pt x="268030" y="145897"/>
                                </a:lnTo>
                                <a:lnTo>
                                  <a:pt x="267963" y="145884"/>
                                </a:lnTo>
                                <a:lnTo>
                                  <a:pt x="267896" y="145872"/>
                                </a:lnTo>
                                <a:lnTo>
                                  <a:pt x="267829" y="145860"/>
                                </a:lnTo>
                                <a:lnTo>
                                  <a:pt x="267763" y="145848"/>
                                </a:lnTo>
                                <a:lnTo>
                                  <a:pt x="267696" y="145835"/>
                                </a:lnTo>
                                <a:lnTo>
                                  <a:pt x="267629" y="145823"/>
                                </a:lnTo>
                                <a:lnTo>
                                  <a:pt x="267562" y="145811"/>
                                </a:lnTo>
                                <a:lnTo>
                                  <a:pt x="267496" y="145799"/>
                                </a:lnTo>
                                <a:lnTo>
                                  <a:pt x="267429" y="145786"/>
                                </a:lnTo>
                                <a:lnTo>
                                  <a:pt x="267362" y="145774"/>
                                </a:lnTo>
                                <a:lnTo>
                                  <a:pt x="267295" y="145762"/>
                                </a:lnTo>
                                <a:lnTo>
                                  <a:pt x="267228" y="145749"/>
                                </a:lnTo>
                                <a:lnTo>
                                  <a:pt x="267162" y="145737"/>
                                </a:lnTo>
                                <a:lnTo>
                                  <a:pt x="267095" y="145725"/>
                                </a:lnTo>
                                <a:lnTo>
                                  <a:pt x="267028" y="145712"/>
                                </a:lnTo>
                                <a:lnTo>
                                  <a:pt x="266961" y="145700"/>
                                </a:lnTo>
                                <a:lnTo>
                                  <a:pt x="266894" y="145688"/>
                                </a:lnTo>
                                <a:lnTo>
                                  <a:pt x="266828" y="145675"/>
                                </a:lnTo>
                                <a:lnTo>
                                  <a:pt x="266761" y="145663"/>
                                </a:lnTo>
                                <a:lnTo>
                                  <a:pt x="266694" y="145651"/>
                                </a:lnTo>
                                <a:lnTo>
                                  <a:pt x="266627" y="145638"/>
                                </a:lnTo>
                                <a:lnTo>
                                  <a:pt x="266560" y="145626"/>
                                </a:lnTo>
                                <a:lnTo>
                                  <a:pt x="266494" y="145613"/>
                                </a:lnTo>
                                <a:lnTo>
                                  <a:pt x="266427" y="145601"/>
                                </a:lnTo>
                                <a:lnTo>
                                  <a:pt x="266360" y="145589"/>
                                </a:lnTo>
                                <a:lnTo>
                                  <a:pt x="266293" y="145576"/>
                                </a:lnTo>
                                <a:lnTo>
                                  <a:pt x="266227" y="145564"/>
                                </a:lnTo>
                                <a:lnTo>
                                  <a:pt x="266160" y="145551"/>
                                </a:lnTo>
                                <a:lnTo>
                                  <a:pt x="266093" y="145539"/>
                                </a:lnTo>
                                <a:lnTo>
                                  <a:pt x="266026" y="145527"/>
                                </a:lnTo>
                                <a:lnTo>
                                  <a:pt x="265959" y="145514"/>
                                </a:lnTo>
                                <a:lnTo>
                                  <a:pt x="265893" y="145502"/>
                                </a:lnTo>
                                <a:lnTo>
                                  <a:pt x="265826" y="145489"/>
                                </a:lnTo>
                                <a:lnTo>
                                  <a:pt x="265759" y="145477"/>
                                </a:lnTo>
                                <a:lnTo>
                                  <a:pt x="265692" y="145464"/>
                                </a:lnTo>
                                <a:lnTo>
                                  <a:pt x="265625" y="145452"/>
                                </a:lnTo>
                                <a:lnTo>
                                  <a:pt x="265559" y="145439"/>
                                </a:lnTo>
                                <a:lnTo>
                                  <a:pt x="265492" y="145427"/>
                                </a:lnTo>
                                <a:lnTo>
                                  <a:pt x="265425" y="145414"/>
                                </a:lnTo>
                                <a:lnTo>
                                  <a:pt x="265358" y="145402"/>
                                </a:lnTo>
                                <a:lnTo>
                                  <a:pt x="265291" y="145390"/>
                                </a:lnTo>
                                <a:lnTo>
                                  <a:pt x="265225" y="145377"/>
                                </a:lnTo>
                                <a:lnTo>
                                  <a:pt x="265158" y="145364"/>
                                </a:lnTo>
                                <a:lnTo>
                                  <a:pt x="265091" y="145352"/>
                                </a:lnTo>
                                <a:lnTo>
                                  <a:pt x="265024" y="145339"/>
                                </a:lnTo>
                                <a:lnTo>
                                  <a:pt x="264957" y="145327"/>
                                </a:lnTo>
                                <a:lnTo>
                                  <a:pt x="264891" y="145314"/>
                                </a:lnTo>
                                <a:lnTo>
                                  <a:pt x="264824" y="145302"/>
                                </a:lnTo>
                                <a:lnTo>
                                  <a:pt x="264757" y="145289"/>
                                </a:lnTo>
                                <a:lnTo>
                                  <a:pt x="264690" y="145277"/>
                                </a:lnTo>
                                <a:lnTo>
                                  <a:pt x="264624" y="145264"/>
                                </a:lnTo>
                                <a:lnTo>
                                  <a:pt x="264557" y="145252"/>
                                </a:lnTo>
                                <a:lnTo>
                                  <a:pt x="264490" y="145239"/>
                                </a:lnTo>
                                <a:lnTo>
                                  <a:pt x="264423" y="145226"/>
                                </a:lnTo>
                                <a:lnTo>
                                  <a:pt x="264356" y="145214"/>
                                </a:lnTo>
                                <a:lnTo>
                                  <a:pt x="264290" y="145201"/>
                                </a:lnTo>
                                <a:lnTo>
                                  <a:pt x="264223" y="145189"/>
                                </a:lnTo>
                                <a:lnTo>
                                  <a:pt x="264156" y="145176"/>
                                </a:lnTo>
                                <a:lnTo>
                                  <a:pt x="264089" y="145163"/>
                                </a:lnTo>
                                <a:lnTo>
                                  <a:pt x="264022" y="145151"/>
                                </a:lnTo>
                                <a:lnTo>
                                  <a:pt x="263956" y="145138"/>
                                </a:lnTo>
                                <a:lnTo>
                                  <a:pt x="263889" y="145126"/>
                                </a:lnTo>
                                <a:lnTo>
                                  <a:pt x="263822" y="145113"/>
                                </a:lnTo>
                                <a:lnTo>
                                  <a:pt x="263755" y="145100"/>
                                </a:lnTo>
                                <a:lnTo>
                                  <a:pt x="263688" y="145088"/>
                                </a:lnTo>
                                <a:lnTo>
                                  <a:pt x="263622" y="145075"/>
                                </a:lnTo>
                                <a:lnTo>
                                  <a:pt x="263555" y="145062"/>
                                </a:lnTo>
                                <a:lnTo>
                                  <a:pt x="263488" y="145050"/>
                                </a:lnTo>
                                <a:lnTo>
                                  <a:pt x="263421" y="145037"/>
                                </a:lnTo>
                                <a:lnTo>
                                  <a:pt x="263355" y="145024"/>
                                </a:lnTo>
                                <a:lnTo>
                                  <a:pt x="263288" y="145012"/>
                                </a:lnTo>
                                <a:lnTo>
                                  <a:pt x="263221" y="144999"/>
                                </a:lnTo>
                                <a:lnTo>
                                  <a:pt x="263154" y="144986"/>
                                </a:lnTo>
                                <a:lnTo>
                                  <a:pt x="263087" y="144973"/>
                                </a:lnTo>
                                <a:lnTo>
                                  <a:pt x="263021" y="144961"/>
                                </a:lnTo>
                                <a:lnTo>
                                  <a:pt x="262954" y="144948"/>
                                </a:lnTo>
                                <a:lnTo>
                                  <a:pt x="262887" y="144935"/>
                                </a:lnTo>
                                <a:lnTo>
                                  <a:pt x="262820" y="144923"/>
                                </a:lnTo>
                                <a:lnTo>
                                  <a:pt x="262753" y="144910"/>
                                </a:lnTo>
                                <a:lnTo>
                                  <a:pt x="262687" y="144897"/>
                                </a:lnTo>
                                <a:lnTo>
                                  <a:pt x="262620" y="144884"/>
                                </a:lnTo>
                                <a:lnTo>
                                  <a:pt x="262553" y="144872"/>
                                </a:lnTo>
                                <a:lnTo>
                                  <a:pt x="262486" y="144859"/>
                                </a:lnTo>
                                <a:lnTo>
                                  <a:pt x="262419" y="144846"/>
                                </a:lnTo>
                                <a:lnTo>
                                  <a:pt x="262353" y="144833"/>
                                </a:lnTo>
                                <a:lnTo>
                                  <a:pt x="262286" y="144820"/>
                                </a:lnTo>
                                <a:lnTo>
                                  <a:pt x="262219" y="144808"/>
                                </a:lnTo>
                                <a:lnTo>
                                  <a:pt x="262152" y="144795"/>
                                </a:lnTo>
                                <a:lnTo>
                                  <a:pt x="262086" y="144782"/>
                                </a:lnTo>
                                <a:lnTo>
                                  <a:pt x="262019" y="144769"/>
                                </a:lnTo>
                                <a:lnTo>
                                  <a:pt x="261952" y="144756"/>
                                </a:lnTo>
                                <a:lnTo>
                                  <a:pt x="261885" y="144744"/>
                                </a:lnTo>
                                <a:lnTo>
                                  <a:pt x="261818" y="144731"/>
                                </a:lnTo>
                                <a:lnTo>
                                  <a:pt x="261752" y="144718"/>
                                </a:lnTo>
                                <a:lnTo>
                                  <a:pt x="261685" y="144705"/>
                                </a:lnTo>
                                <a:lnTo>
                                  <a:pt x="261618" y="144692"/>
                                </a:lnTo>
                                <a:lnTo>
                                  <a:pt x="261551" y="144679"/>
                                </a:lnTo>
                                <a:lnTo>
                                  <a:pt x="261484" y="144666"/>
                                </a:lnTo>
                                <a:lnTo>
                                  <a:pt x="261418" y="144654"/>
                                </a:lnTo>
                                <a:lnTo>
                                  <a:pt x="261351" y="144641"/>
                                </a:lnTo>
                                <a:lnTo>
                                  <a:pt x="261284" y="144628"/>
                                </a:lnTo>
                                <a:lnTo>
                                  <a:pt x="261217" y="144615"/>
                                </a:lnTo>
                                <a:lnTo>
                                  <a:pt x="261150" y="144602"/>
                                </a:lnTo>
                                <a:lnTo>
                                  <a:pt x="261084" y="144589"/>
                                </a:lnTo>
                                <a:lnTo>
                                  <a:pt x="261017" y="144576"/>
                                </a:lnTo>
                                <a:lnTo>
                                  <a:pt x="260950" y="144563"/>
                                </a:lnTo>
                                <a:lnTo>
                                  <a:pt x="260883" y="144550"/>
                                </a:lnTo>
                                <a:lnTo>
                                  <a:pt x="260816" y="144537"/>
                                </a:lnTo>
                                <a:lnTo>
                                  <a:pt x="260750" y="144525"/>
                                </a:lnTo>
                                <a:lnTo>
                                  <a:pt x="260683" y="144512"/>
                                </a:lnTo>
                                <a:lnTo>
                                  <a:pt x="260616" y="144499"/>
                                </a:lnTo>
                                <a:lnTo>
                                  <a:pt x="260549" y="144486"/>
                                </a:lnTo>
                                <a:lnTo>
                                  <a:pt x="260483" y="144473"/>
                                </a:lnTo>
                                <a:lnTo>
                                  <a:pt x="260416" y="144460"/>
                                </a:lnTo>
                                <a:lnTo>
                                  <a:pt x="260349" y="144447"/>
                                </a:lnTo>
                                <a:lnTo>
                                  <a:pt x="260282" y="144434"/>
                                </a:lnTo>
                                <a:lnTo>
                                  <a:pt x="260215" y="144421"/>
                                </a:lnTo>
                                <a:lnTo>
                                  <a:pt x="260149" y="144408"/>
                                </a:lnTo>
                                <a:lnTo>
                                  <a:pt x="260082" y="144395"/>
                                </a:lnTo>
                                <a:lnTo>
                                  <a:pt x="260015" y="144382"/>
                                </a:lnTo>
                                <a:lnTo>
                                  <a:pt x="259948" y="144369"/>
                                </a:lnTo>
                                <a:lnTo>
                                  <a:pt x="259881" y="144356"/>
                                </a:lnTo>
                                <a:lnTo>
                                  <a:pt x="259815" y="144343"/>
                                </a:lnTo>
                                <a:lnTo>
                                  <a:pt x="259748" y="144330"/>
                                </a:lnTo>
                                <a:lnTo>
                                  <a:pt x="259681" y="144317"/>
                                </a:lnTo>
                                <a:lnTo>
                                  <a:pt x="259614" y="144304"/>
                                </a:lnTo>
                                <a:lnTo>
                                  <a:pt x="259547" y="144290"/>
                                </a:lnTo>
                                <a:lnTo>
                                  <a:pt x="259481" y="144277"/>
                                </a:lnTo>
                                <a:lnTo>
                                  <a:pt x="259414" y="144264"/>
                                </a:lnTo>
                                <a:lnTo>
                                  <a:pt x="259347" y="144251"/>
                                </a:lnTo>
                                <a:lnTo>
                                  <a:pt x="259280" y="144238"/>
                                </a:lnTo>
                                <a:lnTo>
                                  <a:pt x="259214" y="144225"/>
                                </a:lnTo>
                                <a:lnTo>
                                  <a:pt x="259147" y="144212"/>
                                </a:lnTo>
                                <a:lnTo>
                                  <a:pt x="259080" y="144199"/>
                                </a:lnTo>
                                <a:lnTo>
                                  <a:pt x="259013" y="144186"/>
                                </a:lnTo>
                                <a:lnTo>
                                  <a:pt x="258946" y="144173"/>
                                </a:lnTo>
                                <a:lnTo>
                                  <a:pt x="258880" y="144159"/>
                                </a:lnTo>
                                <a:lnTo>
                                  <a:pt x="258813" y="144146"/>
                                </a:lnTo>
                                <a:lnTo>
                                  <a:pt x="258746" y="144133"/>
                                </a:lnTo>
                                <a:lnTo>
                                  <a:pt x="258679" y="144120"/>
                                </a:lnTo>
                                <a:lnTo>
                                  <a:pt x="258612" y="144107"/>
                                </a:lnTo>
                                <a:lnTo>
                                  <a:pt x="258546" y="144094"/>
                                </a:lnTo>
                                <a:lnTo>
                                  <a:pt x="258479" y="144081"/>
                                </a:lnTo>
                                <a:lnTo>
                                  <a:pt x="258412" y="144067"/>
                                </a:lnTo>
                                <a:lnTo>
                                  <a:pt x="258345" y="144054"/>
                                </a:lnTo>
                                <a:lnTo>
                                  <a:pt x="258278" y="144041"/>
                                </a:lnTo>
                                <a:lnTo>
                                  <a:pt x="258212" y="144028"/>
                                </a:lnTo>
                                <a:lnTo>
                                  <a:pt x="258145" y="144015"/>
                                </a:lnTo>
                                <a:lnTo>
                                  <a:pt x="258078" y="144001"/>
                                </a:lnTo>
                                <a:lnTo>
                                  <a:pt x="258011" y="143988"/>
                                </a:lnTo>
                                <a:lnTo>
                                  <a:pt x="257944" y="143975"/>
                                </a:lnTo>
                                <a:lnTo>
                                  <a:pt x="257878" y="143962"/>
                                </a:lnTo>
                                <a:lnTo>
                                  <a:pt x="257811" y="143949"/>
                                </a:lnTo>
                                <a:lnTo>
                                  <a:pt x="257744" y="143935"/>
                                </a:lnTo>
                                <a:lnTo>
                                  <a:pt x="257677" y="143922"/>
                                </a:lnTo>
                                <a:lnTo>
                                  <a:pt x="257611" y="143909"/>
                                </a:lnTo>
                                <a:lnTo>
                                  <a:pt x="257544" y="143896"/>
                                </a:lnTo>
                                <a:lnTo>
                                  <a:pt x="257477" y="143882"/>
                                </a:lnTo>
                                <a:lnTo>
                                  <a:pt x="257410" y="143869"/>
                                </a:lnTo>
                                <a:lnTo>
                                  <a:pt x="257343" y="143856"/>
                                </a:lnTo>
                                <a:lnTo>
                                  <a:pt x="257277" y="143842"/>
                                </a:lnTo>
                                <a:lnTo>
                                  <a:pt x="257210" y="143829"/>
                                </a:lnTo>
                                <a:lnTo>
                                  <a:pt x="257143" y="143816"/>
                                </a:lnTo>
                                <a:lnTo>
                                  <a:pt x="257076" y="143803"/>
                                </a:lnTo>
                                <a:lnTo>
                                  <a:pt x="257009" y="143789"/>
                                </a:lnTo>
                                <a:lnTo>
                                  <a:pt x="256943" y="143776"/>
                                </a:lnTo>
                                <a:lnTo>
                                  <a:pt x="256876" y="143763"/>
                                </a:lnTo>
                                <a:lnTo>
                                  <a:pt x="256809" y="143749"/>
                                </a:lnTo>
                                <a:lnTo>
                                  <a:pt x="256742" y="143736"/>
                                </a:lnTo>
                                <a:lnTo>
                                  <a:pt x="256675" y="143723"/>
                                </a:lnTo>
                                <a:lnTo>
                                  <a:pt x="256609" y="143709"/>
                                </a:lnTo>
                                <a:lnTo>
                                  <a:pt x="256542" y="143696"/>
                                </a:lnTo>
                                <a:lnTo>
                                  <a:pt x="256475" y="143682"/>
                                </a:lnTo>
                                <a:lnTo>
                                  <a:pt x="256408" y="143669"/>
                                </a:lnTo>
                                <a:lnTo>
                                  <a:pt x="256342" y="143656"/>
                                </a:lnTo>
                                <a:lnTo>
                                  <a:pt x="256275" y="143642"/>
                                </a:lnTo>
                                <a:lnTo>
                                  <a:pt x="256208" y="143629"/>
                                </a:lnTo>
                                <a:lnTo>
                                  <a:pt x="256141" y="143615"/>
                                </a:lnTo>
                                <a:lnTo>
                                  <a:pt x="256074" y="143602"/>
                                </a:lnTo>
                                <a:lnTo>
                                  <a:pt x="256008" y="143589"/>
                                </a:lnTo>
                                <a:lnTo>
                                  <a:pt x="255941" y="143575"/>
                                </a:lnTo>
                                <a:lnTo>
                                  <a:pt x="255874" y="143562"/>
                                </a:lnTo>
                                <a:lnTo>
                                  <a:pt x="255807" y="143548"/>
                                </a:lnTo>
                                <a:lnTo>
                                  <a:pt x="255740" y="143535"/>
                                </a:lnTo>
                                <a:lnTo>
                                  <a:pt x="255674" y="143521"/>
                                </a:lnTo>
                                <a:lnTo>
                                  <a:pt x="255607" y="143508"/>
                                </a:lnTo>
                                <a:lnTo>
                                  <a:pt x="255540" y="143495"/>
                                </a:lnTo>
                                <a:lnTo>
                                  <a:pt x="255473" y="143481"/>
                                </a:lnTo>
                                <a:lnTo>
                                  <a:pt x="255406" y="143468"/>
                                </a:lnTo>
                                <a:lnTo>
                                  <a:pt x="255340" y="143454"/>
                                </a:lnTo>
                                <a:lnTo>
                                  <a:pt x="255273" y="143441"/>
                                </a:lnTo>
                                <a:lnTo>
                                  <a:pt x="255206" y="143427"/>
                                </a:lnTo>
                                <a:lnTo>
                                  <a:pt x="255139" y="143414"/>
                                </a:lnTo>
                                <a:lnTo>
                                  <a:pt x="255072" y="143400"/>
                                </a:lnTo>
                                <a:lnTo>
                                  <a:pt x="255006" y="143387"/>
                                </a:lnTo>
                                <a:lnTo>
                                  <a:pt x="254939" y="143373"/>
                                </a:lnTo>
                                <a:lnTo>
                                  <a:pt x="254872" y="143359"/>
                                </a:lnTo>
                                <a:lnTo>
                                  <a:pt x="254805" y="143346"/>
                                </a:lnTo>
                                <a:lnTo>
                                  <a:pt x="254739" y="143332"/>
                                </a:lnTo>
                                <a:lnTo>
                                  <a:pt x="254672" y="143319"/>
                                </a:lnTo>
                                <a:lnTo>
                                  <a:pt x="254605" y="143305"/>
                                </a:lnTo>
                                <a:lnTo>
                                  <a:pt x="254538" y="143292"/>
                                </a:lnTo>
                                <a:lnTo>
                                  <a:pt x="254471" y="143278"/>
                                </a:lnTo>
                                <a:lnTo>
                                  <a:pt x="254405" y="143265"/>
                                </a:lnTo>
                                <a:lnTo>
                                  <a:pt x="254338" y="143251"/>
                                </a:lnTo>
                                <a:lnTo>
                                  <a:pt x="254271" y="143237"/>
                                </a:lnTo>
                                <a:lnTo>
                                  <a:pt x="254204" y="143224"/>
                                </a:lnTo>
                                <a:lnTo>
                                  <a:pt x="254137" y="143210"/>
                                </a:lnTo>
                                <a:lnTo>
                                  <a:pt x="254071" y="143197"/>
                                </a:lnTo>
                                <a:lnTo>
                                  <a:pt x="254004" y="143183"/>
                                </a:lnTo>
                                <a:lnTo>
                                  <a:pt x="253937" y="143169"/>
                                </a:lnTo>
                                <a:lnTo>
                                  <a:pt x="253870" y="143156"/>
                                </a:lnTo>
                                <a:lnTo>
                                  <a:pt x="253803" y="143142"/>
                                </a:lnTo>
                                <a:lnTo>
                                  <a:pt x="253737" y="143128"/>
                                </a:lnTo>
                                <a:lnTo>
                                  <a:pt x="253670" y="143115"/>
                                </a:lnTo>
                                <a:lnTo>
                                  <a:pt x="253603" y="143101"/>
                                </a:lnTo>
                                <a:lnTo>
                                  <a:pt x="253536" y="143087"/>
                                </a:lnTo>
                                <a:lnTo>
                                  <a:pt x="253470" y="143074"/>
                                </a:lnTo>
                                <a:lnTo>
                                  <a:pt x="253403" y="143060"/>
                                </a:lnTo>
                                <a:lnTo>
                                  <a:pt x="253336" y="143046"/>
                                </a:lnTo>
                                <a:lnTo>
                                  <a:pt x="253269" y="143033"/>
                                </a:lnTo>
                                <a:lnTo>
                                  <a:pt x="253202" y="143019"/>
                                </a:lnTo>
                                <a:lnTo>
                                  <a:pt x="253136" y="143005"/>
                                </a:lnTo>
                                <a:lnTo>
                                  <a:pt x="253069" y="142991"/>
                                </a:lnTo>
                                <a:lnTo>
                                  <a:pt x="253002" y="142978"/>
                                </a:lnTo>
                                <a:lnTo>
                                  <a:pt x="252935" y="142964"/>
                                </a:lnTo>
                                <a:lnTo>
                                  <a:pt x="252868" y="142950"/>
                                </a:lnTo>
                                <a:lnTo>
                                  <a:pt x="252802" y="142936"/>
                                </a:lnTo>
                                <a:lnTo>
                                  <a:pt x="252735" y="142923"/>
                                </a:lnTo>
                                <a:lnTo>
                                  <a:pt x="252668" y="142909"/>
                                </a:lnTo>
                                <a:lnTo>
                                  <a:pt x="252601" y="142895"/>
                                </a:lnTo>
                                <a:lnTo>
                                  <a:pt x="252534" y="142881"/>
                                </a:lnTo>
                                <a:lnTo>
                                  <a:pt x="252468" y="142868"/>
                                </a:lnTo>
                                <a:lnTo>
                                  <a:pt x="252401" y="142854"/>
                                </a:lnTo>
                                <a:lnTo>
                                  <a:pt x="252334" y="142840"/>
                                </a:lnTo>
                                <a:lnTo>
                                  <a:pt x="252267" y="142826"/>
                                </a:lnTo>
                                <a:lnTo>
                                  <a:pt x="252201" y="142812"/>
                                </a:lnTo>
                                <a:lnTo>
                                  <a:pt x="252134" y="142799"/>
                                </a:lnTo>
                                <a:lnTo>
                                  <a:pt x="252067" y="142785"/>
                                </a:lnTo>
                                <a:lnTo>
                                  <a:pt x="252000" y="142771"/>
                                </a:lnTo>
                                <a:lnTo>
                                  <a:pt x="251933" y="142757"/>
                                </a:lnTo>
                                <a:lnTo>
                                  <a:pt x="251867" y="142743"/>
                                </a:lnTo>
                                <a:lnTo>
                                  <a:pt x="251800" y="142729"/>
                                </a:lnTo>
                                <a:lnTo>
                                  <a:pt x="251733" y="142716"/>
                                </a:lnTo>
                                <a:lnTo>
                                  <a:pt x="251666" y="142702"/>
                                </a:lnTo>
                                <a:lnTo>
                                  <a:pt x="251599" y="142688"/>
                                </a:lnTo>
                                <a:lnTo>
                                  <a:pt x="251533" y="142674"/>
                                </a:lnTo>
                                <a:lnTo>
                                  <a:pt x="251466" y="142660"/>
                                </a:lnTo>
                                <a:lnTo>
                                  <a:pt x="251399" y="142646"/>
                                </a:lnTo>
                                <a:lnTo>
                                  <a:pt x="251332" y="142632"/>
                                </a:lnTo>
                                <a:lnTo>
                                  <a:pt x="251265" y="142618"/>
                                </a:lnTo>
                                <a:lnTo>
                                  <a:pt x="251199" y="142604"/>
                                </a:lnTo>
                                <a:lnTo>
                                  <a:pt x="251132" y="142590"/>
                                </a:lnTo>
                                <a:lnTo>
                                  <a:pt x="251065" y="142576"/>
                                </a:lnTo>
                                <a:lnTo>
                                  <a:pt x="250998" y="142563"/>
                                </a:lnTo>
                                <a:lnTo>
                                  <a:pt x="250931" y="142549"/>
                                </a:lnTo>
                                <a:lnTo>
                                  <a:pt x="250865" y="142535"/>
                                </a:lnTo>
                                <a:lnTo>
                                  <a:pt x="250798" y="142521"/>
                                </a:lnTo>
                                <a:lnTo>
                                  <a:pt x="250731" y="142507"/>
                                </a:lnTo>
                                <a:lnTo>
                                  <a:pt x="250664" y="142493"/>
                                </a:lnTo>
                                <a:lnTo>
                                  <a:pt x="250598" y="142479"/>
                                </a:lnTo>
                                <a:lnTo>
                                  <a:pt x="250531" y="142465"/>
                                </a:lnTo>
                                <a:lnTo>
                                  <a:pt x="250464" y="142451"/>
                                </a:lnTo>
                                <a:lnTo>
                                  <a:pt x="250397" y="142437"/>
                                </a:lnTo>
                                <a:lnTo>
                                  <a:pt x="250330" y="142423"/>
                                </a:lnTo>
                                <a:lnTo>
                                  <a:pt x="250264" y="142409"/>
                                </a:lnTo>
                                <a:lnTo>
                                  <a:pt x="250197" y="142395"/>
                                </a:lnTo>
                                <a:lnTo>
                                  <a:pt x="250130" y="142381"/>
                                </a:lnTo>
                                <a:lnTo>
                                  <a:pt x="250063" y="142367"/>
                                </a:lnTo>
                                <a:lnTo>
                                  <a:pt x="249996" y="142353"/>
                                </a:lnTo>
                                <a:lnTo>
                                  <a:pt x="249930" y="142339"/>
                                </a:lnTo>
                                <a:lnTo>
                                  <a:pt x="249863" y="142324"/>
                                </a:lnTo>
                                <a:lnTo>
                                  <a:pt x="249796" y="142310"/>
                                </a:lnTo>
                                <a:lnTo>
                                  <a:pt x="249729" y="142296"/>
                                </a:lnTo>
                                <a:lnTo>
                                  <a:pt x="249662" y="142282"/>
                                </a:lnTo>
                                <a:lnTo>
                                  <a:pt x="249596" y="142268"/>
                                </a:lnTo>
                                <a:lnTo>
                                  <a:pt x="249529" y="142254"/>
                                </a:lnTo>
                                <a:lnTo>
                                  <a:pt x="249462" y="142240"/>
                                </a:lnTo>
                                <a:lnTo>
                                  <a:pt x="249395" y="142226"/>
                                </a:lnTo>
                                <a:lnTo>
                                  <a:pt x="249329" y="142212"/>
                                </a:lnTo>
                                <a:lnTo>
                                  <a:pt x="249262" y="142198"/>
                                </a:lnTo>
                                <a:lnTo>
                                  <a:pt x="249195" y="142183"/>
                                </a:lnTo>
                                <a:lnTo>
                                  <a:pt x="249128" y="142169"/>
                                </a:lnTo>
                                <a:lnTo>
                                  <a:pt x="249061" y="142155"/>
                                </a:lnTo>
                                <a:lnTo>
                                  <a:pt x="248995" y="142141"/>
                                </a:lnTo>
                                <a:lnTo>
                                  <a:pt x="248928" y="142127"/>
                                </a:lnTo>
                                <a:lnTo>
                                  <a:pt x="248861" y="142113"/>
                                </a:lnTo>
                                <a:lnTo>
                                  <a:pt x="248794" y="142099"/>
                                </a:lnTo>
                                <a:lnTo>
                                  <a:pt x="248727" y="142084"/>
                                </a:lnTo>
                                <a:lnTo>
                                  <a:pt x="248661" y="142070"/>
                                </a:lnTo>
                                <a:lnTo>
                                  <a:pt x="248594" y="142056"/>
                                </a:lnTo>
                                <a:lnTo>
                                  <a:pt x="248527" y="142042"/>
                                </a:lnTo>
                                <a:lnTo>
                                  <a:pt x="248460" y="142028"/>
                                </a:lnTo>
                                <a:lnTo>
                                  <a:pt x="248393" y="142013"/>
                                </a:lnTo>
                                <a:lnTo>
                                  <a:pt x="248327" y="141999"/>
                                </a:lnTo>
                                <a:lnTo>
                                  <a:pt x="248260" y="141985"/>
                                </a:lnTo>
                                <a:lnTo>
                                  <a:pt x="248193" y="141971"/>
                                </a:lnTo>
                                <a:lnTo>
                                  <a:pt x="248126" y="141956"/>
                                </a:lnTo>
                                <a:lnTo>
                                  <a:pt x="248059" y="141942"/>
                                </a:lnTo>
                                <a:lnTo>
                                  <a:pt x="247993" y="141928"/>
                                </a:lnTo>
                                <a:lnTo>
                                  <a:pt x="247926" y="141914"/>
                                </a:lnTo>
                                <a:lnTo>
                                  <a:pt x="247859" y="141899"/>
                                </a:lnTo>
                                <a:lnTo>
                                  <a:pt x="247792" y="141885"/>
                                </a:lnTo>
                                <a:lnTo>
                                  <a:pt x="247726" y="141871"/>
                                </a:lnTo>
                                <a:lnTo>
                                  <a:pt x="247659" y="141856"/>
                                </a:lnTo>
                                <a:lnTo>
                                  <a:pt x="247592" y="141842"/>
                                </a:lnTo>
                                <a:lnTo>
                                  <a:pt x="247525" y="141828"/>
                                </a:lnTo>
                                <a:lnTo>
                                  <a:pt x="247458" y="141813"/>
                                </a:lnTo>
                                <a:lnTo>
                                  <a:pt x="247392" y="141799"/>
                                </a:lnTo>
                                <a:lnTo>
                                  <a:pt x="247325" y="141785"/>
                                </a:lnTo>
                                <a:lnTo>
                                  <a:pt x="247258" y="141770"/>
                                </a:lnTo>
                                <a:lnTo>
                                  <a:pt x="247191" y="141756"/>
                                </a:lnTo>
                                <a:lnTo>
                                  <a:pt x="247124" y="141742"/>
                                </a:lnTo>
                                <a:lnTo>
                                  <a:pt x="247058" y="141727"/>
                                </a:lnTo>
                                <a:lnTo>
                                  <a:pt x="246991" y="141713"/>
                                </a:lnTo>
                                <a:lnTo>
                                  <a:pt x="246924" y="141699"/>
                                </a:lnTo>
                                <a:lnTo>
                                  <a:pt x="246857" y="141684"/>
                                </a:lnTo>
                                <a:lnTo>
                                  <a:pt x="246790" y="141670"/>
                                </a:lnTo>
                                <a:lnTo>
                                  <a:pt x="246724" y="141655"/>
                                </a:lnTo>
                                <a:lnTo>
                                  <a:pt x="246657" y="141641"/>
                                </a:lnTo>
                                <a:lnTo>
                                  <a:pt x="246590" y="141627"/>
                                </a:lnTo>
                                <a:lnTo>
                                  <a:pt x="246523" y="141612"/>
                                </a:lnTo>
                                <a:lnTo>
                                  <a:pt x="246457" y="141598"/>
                                </a:lnTo>
                                <a:lnTo>
                                  <a:pt x="246390" y="141583"/>
                                </a:lnTo>
                                <a:lnTo>
                                  <a:pt x="246323" y="141569"/>
                                </a:lnTo>
                                <a:lnTo>
                                  <a:pt x="246256" y="141554"/>
                                </a:lnTo>
                                <a:lnTo>
                                  <a:pt x="246189" y="141540"/>
                                </a:lnTo>
                                <a:lnTo>
                                  <a:pt x="246123" y="141526"/>
                                </a:lnTo>
                                <a:lnTo>
                                  <a:pt x="246056" y="141511"/>
                                </a:lnTo>
                                <a:lnTo>
                                  <a:pt x="245989" y="141497"/>
                                </a:lnTo>
                                <a:lnTo>
                                  <a:pt x="245922" y="141482"/>
                                </a:lnTo>
                                <a:lnTo>
                                  <a:pt x="245855" y="141468"/>
                                </a:lnTo>
                                <a:lnTo>
                                  <a:pt x="245789" y="141453"/>
                                </a:lnTo>
                                <a:lnTo>
                                  <a:pt x="245722" y="141439"/>
                                </a:lnTo>
                                <a:lnTo>
                                  <a:pt x="245655" y="141424"/>
                                </a:lnTo>
                                <a:lnTo>
                                  <a:pt x="245588" y="141410"/>
                                </a:lnTo>
                                <a:lnTo>
                                  <a:pt x="245521" y="141395"/>
                                </a:lnTo>
                                <a:lnTo>
                                  <a:pt x="245455" y="141380"/>
                                </a:lnTo>
                                <a:lnTo>
                                  <a:pt x="245388" y="141366"/>
                                </a:lnTo>
                                <a:lnTo>
                                  <a:pt x="245321" y="141351"/>
                                </a:lnTo>
                                <a:lnTo>
                                  <a:pt x="245254" y="141337"/>
                                </a:lnTo>
                                <a:lnTo>
                                  <a:pt x="245188" y="141322"/>
                                </a:lnTo>
                                <a:lnTo>
                                  <a:pt x="245121" y="141308"/>
                                </a:lnTo>
                                <a:lnTo>
                                  <a:pt x="245054" y="141293"/>
                                </a:lnTo>
                                <a:lnTo>
                                  <a:pt x="244987" y="141278"/>
                                </a:lnTo>
                                <a:lnTo>
                                  <a:pt x="244920" y="141264"/>
                                </a:lnTo>
                                <a:lnTo>
                                  <a:pt x="244854" y="141249"/>
                                </a:lnTo>
                                <a:lnTo>
                                  <a:pt x="244787" y="141235"/>
                                </a:lnTo>
                                <a:lnTo>
                                  <a:pt x="244720" y="141220"/>
                                </a:lnTo>
                                <a:lnTo>
                                  <a:pt x="244653" y="141205"/>
                                </a:lnTo>
                                <a:lnTo>
                                  <a:pt x="244586" y="141191"/>
                                </a:lnTo>
                                <a:lnTo>
                                  <a:pt x="244520" y="141176"/>
                                </a:lnTo>
                                <a:lnTo>
                                  <a:pt x="244453" y="141161"/>
                                </a:lnTo>
                                <a:lnTo>
                                  <a:pt x="244386" y="141147"/>
                                </a:lnTo>
                                <a:lnTo>
                                  <a:pt x="244319" y="141132"/>
                                </a:lnTo>
                                <a:lnTo>
                                  <a:pt x="244252" y="141117"/>
                                </a:lnTo>
                                <a:lnTo>
                                  <a:pt x="244186" y="141103"/>
                                </a:lnTo>
                                <a:lnTo>
                                  <a:pt x="244119" y="141088"/>
                                </a:lnTo>
                                <a:lnTo>
                                  <a:pt x="244052" y="141073"/>
                                </a:lnTo>
                                <a:lnTo>
                                  <a:pt x="243985" y="141059"/>
                                </a:lnTo>
                                <a:lnTo>
                                  <a:pt x="243918" y="141044"/>
                                </a:lnTo>
                                <a:lnTo>
                                  <a:pt x="243852" y="141029"/>
                                </a:lnTo>
                                <a:lnTo>
                                  <a:pt x="243785" y="141015"/>
                                </a:lnTo>
                                <a:lnTo>
                                  <a:pt x="243718" y="141000"/>
                                </a:lnTo>
                                <a:lnTo>
                                  <a:pt x="243651" y="140985"/>
                                </a:lnTo>
                                <a:lnTo>
                                  <a:pt x="243585" y="140970"/>
                                </a:lnTo>
                                <a:lnTo>
                                  <a:pt x="243518" y="140956"/>
                                </a:lnTo>
                                <a:lnTo>
                                  <a:pt x="243451" y="140941"/>
                                </a:lnTo>
                                <a:lnTo>
                                  <a:pt x="243384" y="140926"/>
                                </a:lnTo>
                                <a:lnTo>
                                  <a:pt x="243317" y="140911"/>
                                </a:lnTo>
                                <a:lnTo>
                                  <a:pt x="243251" y="140896"/>
                                </a:lnTo>
                                <a:lnTo>
                                  <a:pt x="243184" y="140882"/>
                                </a:lnTo>
                                <a:lnTo>
                                  <a:pt x="243117" y="140867"/>
                                </a:lnTo>
                                <a:lnTo>
                                  <a:pt x="243050" y="140852"/>
                                </a:lnTo>
                                <a:lnTo>
                                  <a:pt x="242983" y="140837"/>
                                </a:lnTo>
                                <a:lnTo>
                                  <a:pt x="242917" y="140822"/>
                                </a:lnTo>
                                <a:lnTo>
                                  <a:pt x="242850" y="140808"/>
                                </a:lnTo>
                                <a:lnTo>
                                  <a:pt x="242783" y="140793"/>
                                </a:lnTo>
                                <a:lnTo>
                                  <a:pt x="242716" y="140778"/>
                                </a:lnTo>
                                <a:lnTo>
                                  <a:pt x="242649" y="140763"/>
                                </a:lnTo>
                                <a:lnTo>
                                  <a:pt x="242583" y="140748"/>
                                </a:lnTo>
                                <a:lnTo>
                                  <a:pt x="242516" y="140733"/>
                                </a:lnTo>
                                <a:lnTo>
                                  <a:pt x="242449" y="140718"/>
                                </a:lnTo>
                                <a:lnTo>
                                  <a:pt x="242382" y="140704"/>
                                </a:lnTo>
                                <a:lnTo>
                                  <a:pt x="242316" y="140689"/>
                                </a:lnTo>
                                <a:lnTo>
                                  <a:pt x="242249" y="140674"/>
                                </a:lnTo>
                                <a:lnTo>
                                  <a:pt x="242182" y="140659"/>
                                </a:lnTo>
                                <a:lnTo>
                                  <a:pt x="242115" y="140644"/>
                                </a:lnTo>
                                <a:lnTo>
                                  <a:pt x="242048" y="140629"/>
                                </a:lnTo>
                                <a:lnTo>
                                  <a:pt x="241982" y="140614"/>
                                </a:lnTo>
                                <a:lnTo>
                                  <a:pt x="241915" y="140599"/>
                                </a:lnTo>
                                <a:lnTo>
                                  <a:pt x="241848" y="140584"/>
                                </a:lnTo>
                                <a:lnTo>
                                  <a:pt x="241781" y="140569"/>
                                </a:lnTo>
                                <a:lnTo>
                                  <a:pt x="241714" y="140554"/>
                                </a:lnTo>
                                <a:lnTo>
                                  <a:pt x="241648" y="140539"/>
                                </a:lnTo>
                                <a:lnTo>
                                  <a:pt x="241581" y="140524"/>
                                </a:lnTo>
                                <a:lnTo>
                                  <a:pt x="241514" y="140509"/>
                                </a:lnTo>
                                <a:lnTo>
                                  <a:pt x="241447" y="140494"/>
                                </a:lnTo>
                                <a:lnTo>
                                  <a:pt x="241380" y="140479"/>
                                </a:lnTo>
                                <a:lnTo>
                                  <a:pt x="241314" y="140464"/>
                                </a:lnTo>
                                <a:lnTo>
                                  <a:pt x="241247" y="140449"/>
                                </a:lnTo>
                                <a:lnTo>
                                  <a:pt x="241180" y="140434"/>
                                </a:lnTo>
                                <a:lnTo>
                                  <a:pt x="241113" y="140419"/>
                                </a:lnTo>
                                <a:lnTo>
                                  <a:pt x="241046" y="140404"/>
                                </a:lnTo>
                                <a:lnTo>
                                  <a:pt x="240980" y="140389"/>
                                </a:lnTo>
                                <a:lnTo>
                                  <a:pt x="240913" y="140374"/>
                                </a:lnTo>
                                <a:lnTo>
                                  <a:pt x="240846" y="140359"/>
                                </a:lnTo>
                                <a:lnTo>
                                  <a:pt x="240779" y="140344"/>
                                </a:lnTo>
                                <a:lnTo>
                                  <a:pt x="240713" y="140329"/>
                                </a:lnTo>
                                <a:lnTo>
                                  <a:pt x="240646" y="140314"/>
                                </a:lnTo>
                                <a:lnTo>
                                  <a:pt x="240579" y="140299"/>
                                </a:lnTo>
                                <a:lnTo>
                                  <a:pt x="240512" y="140284"/>
                                </a:lnTo>
                                <a:lnTo>
                                  <a:pt x="240445" y="140269"/>
                                </a:lnTo>
                                <a:lnTo>
                                  <a:pt x="240379" y="140254"/>
                                </a:lnTo>
                                <a:lnTo>
                                  <a:pt x="240312" y="140238"/>
                                </a:lnTo>
                                <a:lnTo>
                                  <a:pt x="240245" y="140223"/>
                                </a:lnTo>
                                <a:lnTo>
                                  <a:pt x="240178" y="140208"/>
                                </a:lnTo>
                                <a:lnTo>
                                  <a:pt x="240111" y="140193"/>
                                </a:lnTo>
                                <a:lnTo>
                                  <a:pt x="240045" y="140178"/>
                                </a:lnTo>
                                <a:lnTo>
                                  <a:pt x="239978" y="140163"/>
                                </a:lnTo>
                                <a:lnTo>
                                  <a:pt x="239911" y="140148"/>
                                </a:lnTo>
                                <a:lnTo>
                                  <a:pt x="239844" y="140132"/>
                                </a:lnTo>
                                <a:lnTo>
                                  <a:pt x="239777" y="140117"/>
                                </a:lnTo>
                                <a:lnTo>
                                  <a:pt x="239711" y="140102"/>
                                </a:lnTo>
                                <a:lnTo>
                                  <a:pt x="239644" y="140087"/>
                                </a:lnTo>
                                <a:lnTo>
                                  <a:pt x="239577" y="140072"/>
                                </a:lnTo>
                                <a:lnTo>
                                  <a:pt x="239510" y="140056"/>
                                </a:lnTo>
                                <a:lnTo>
                                  <a:pt x="239444" y="140041"/>
                                </a:lnTo>
                                <a:lnTo>
                                  <a:pt x="239377" y="140026"/>
                                </a:lnTo>
                                <a:lnTo>
                                  <a:pt x="239310" y="140011"/>
                                </a:lnTo>
                                <a:lnTo>
                                  <a:pt x="239243" y="139996"/>
                                </a:lnTo>
                                <a:lnTo>
                                  <a:pt x="239176" y="139980"/>
                                </a:lnTo>
                                <a:lnTo>
                                  <a:pt x="239110" y="139965"/>
                                </a:lnTo>
                                <a:lnTo>
                                  <a:pt x="239043" y="139950"/>
                                </a:lnTo>
                                <a:lnTo>
                                  <a:pt x="238976" y="139935"/>
                                </a:lnTo>
                                <a:lnTo>
                                  <a:pt x="238909" y="139919"/>
                                </a:lnTo>
                                <a:lnTo>
                                  <a:pt x="238842" y="139904"/>
                                </a:lnTo>
                                <a:lnTo>
                                  <a:pt x="238776" y="139889"/>
                                </a:lnTo>
                                <a:lnTo>
                                  <a:pt x="238709" y="139873"/>
                                </a:lnTo>
                                <a:lnTo>
                                  <a:pt x="238642" y="139858"/>
                                </a:lnTo>
                                <a:lnTo>
                                  <a:pt x="238575" y="139843"/>
                                </a:lnTo>
                                <a:lnTo>
                                  <a:pt x="238508" y="139827"/>
                                </a:lnTo>
                                <a:lnTo>
                                  <a:pt x="238442" y="139812"/>
                                </a:lnTo>
                                <a:lnTo>
                                  <a:pt x="238375" y="139797"/>
                                </a:lnTo>
                                <a:lnTo>
                                  <a:pt x="238308" y="139781"/>
                                </a:lnTo>
                                <a:lnTo>
                                  <a:pt x="238241" y="139766"/>
                                </a:lnTo>
                                <a:lnTo>
                                  <a:pt x="238174" y="139751"/>
                                </a:lnTo>
                                <a:lnTo>
                                  <a:pt x="238108" y="139735"/>
                                </a:lnTo>
                                <a:lnTo>
                                  <a:pt x="238041" y="139720"/>
                                </a:lnTo>
                                <a:lnTo>
                                  <a:pt x="237974" y="139705"/>
                                </a:lnTo>
                                <a:lnTo>
                                  <a:pt x="237907" y="139689"/>
                                </a:lnTo>
                                <a:lnTo>
                                  <a:pt x="237841" y="139674"/>
                                </a:lnTo>
                                <a:lnTo>
                                  <a:pt x="237774" y="139658"/>
                                </a:lnTo>
                                <a:lnTo>
                                  <a:pt x="237707" y="139643"/>
                                </a:lnTo>
                                <a:lnTo>
                                  <a:pt x="237640" y="139627"/>
                                </a:lnTo>
                                <a:lnTo>
                                  <a:pt x="237573" y="139612"/>
                                </a:lnTo>
                                <a:lnTo>
                                  <a:pt x="237507" y="139597"/>
                                </a:lnTo>
                                <a:lnTo>
                                  <a:pt x="237440" y="139581"/>
                                </a:lnTo>
                                <a:lnTo>
                                  <a:pt x="237373" y="139566"/>
                                </a:lnTo>
                                <a:lnTo>
                                  <a:pt x="237306" y="139550"/>
                                </a:lnTo>
                                <a:lnTo>
                                  <a:pt x="237239" y="139535"/>
                                </a:lnTo>
                                <a:lnTo>
                                  <a:pt x="237173" y="139519"/>
                                </a:lnTo>
                                <a:lnTo>
                                  <a:pt x="237106" y="139504"/>
                                </a:lnTo>
                                <a:lnTo>
                                  <a:pt x="237039" y="139488"/>
                                </a:lnTo>
                                <a:lnTo>
                                  <a:pt x="236972" y="139473"/>
                                </a:lnTo>
                                <a:lnTo>
                                  <a:pt x="236905" y="139457"/>
                                </a:lnTo>
                                <a:lnTo>
                                  <a:pt x="236839" y="139442"/>
                                </a:lnTo>
                                <a:lnTo>
                                  <a:pt x="236772" y="139426"/>
                                </a:lnTo>
                                <a:lnTo>
                                  <a:pt x="236705" y="139411"/>
                                </a:lnTo>
                                <a:lnTo>
                                  <a:pt x="236638" y="139395"/>
                                </a:lnTo>
                                <a:lnTo>
                                  <a:pt x="236572" y="139380"/>
                                </a:lnTo>
                                <a:lnTo>
                                  <a:pt x="236505" y="139364"/>
                                </a:lnTo>
                                <a:lnTo>
                                  <a:pt x="236438" y="139348"/>
                                </a:lnTo>
                                <a:lnTo>
                                  <a:pt x="236371" y="139333"/>
                                </a:lnTo>
                                <a:lnTo>
                                  <a:pt x="236304" y="139317"/>
                                </a:lnTo>
                                <a:lnTo>
                                  <a:pt x="236238" y="139302"/>
                                </a:lnTo>
                                <a:lnTo>
                                  <a:pt x="236171" y="139286"/>
                                </a:lnTo>
                                <a:lnTo>
                                  <a:pt x="236104" y="139271"/>
                                </a:lnTo>
                                <a:lnTo>
                                  <a:pt x="236037" y="139255"/>
                                </a:lnTo>
                                <a:lnTo>
                                  <a:pt x="235970" y="139239"/>
                                </a:lnTo>
                                <a:lnTo>
                                  <a:pt x="235904" y="139224"/>
                                </a:lnTo>
                                <a:lnTo>
                                  <a:pt x="235837" y="139208"/>
                                </a:lnTo>
                                <a:lnTo>
                                  <a:pt x="235770" y="139192"/>
                                </a:lnTo>
                                <a:lnTo>
                                  <a:pt x="235703" y="139177"/>
                                </a:lnTo>
                                <a:lnTo>
                                  <a:pt x="235636" y="139161"/>
                                </a:lnTo>
                                <a:lnTo>
                                  <a:pt x="235570" y="139145"/>
                                </a:lnTo>
                                <a:lnTo>
                                  <a:pt x="235503" y="139130"/>
                                </a:lnTo>
                                <a:lnTo>
                                  <a:pt x="235436" y="139114"/>
                                </a:lnTo>
                                <a:lnTo>
                                  <a:pt x="235369" y="139098"/>
                                </a:lnTo>
                                <a:lnTo>
                                  <a:pt x="235303" y="139083"/>
                                </a:lnTo>
                                <a:lnTo>
                                  <a:pt x="235236" y="139067"/>
                                </a:lnTo>
                                <a:lnTo>
                                  <a:pt x="235169" y="139051"/>
                                </a:lnTo>
                                <a:lnTo>
                                  <a:pt x="235102" y="139036"/>
                                </a:lnTo>
                                <a:lnTo>
                                  <a:pt x="235035" y="139020"/>
                                </a:lnTo>
                                <a:lnTo>
                                  <a:pt x="234969" y="139004"/>
                                </a:lnTo>
                                <a:lnTo>
                                  <a:pt x="234902" y="138988"/>
                                </a:lnTo>
                                <a:lnTo>
                                  <a:pt x="234835" y="138973"/>
                                </a:lnTo>
                                <a:lnTo>
                                  <a:pt x="234768" y="138957"/>
                                </a:lnTo>
                                <a:lnTo>
                                  <a:pt x="234701" y="138941"/>
                                </a:lnTo>
                                <a:lnTo>
                                  <a:pt x="234635" y="138925"/>
                                </a:lnTo>
                                <a:lnTo>
                                  <a:pt x="234568" y="138909"/>
                                </a:lnTo>
                                <a:lnTo>
                                  <a:pt x="234501" y="138894"/>
                                </a:lnTo>
                                <a:lnTo>
                                  <a:pt x="234434" y="138878"/>
                                </a:lnTo>
                                <a:lnTo>
                                  <a:pt x="234367" y="138862"/>
                                </a:lnTo>
                                <a:lnTo>
                                  <a:pt x="234301" y="138846"/>
                                </a:lnTo>
                                <a:lnTo>
                                  <a:pt x="234234" y="138830"/>
                                </a:lnTo>
                                <a:lnTo>
                                  <a:pt x="234167" y="138815"/>
                                </a:lnTo>
                                <a:lnTo>
                                  <a:pt x="234100" y="138799"/>
                                </a:lnTo>
                                <a:lnTo>
                                  <a:pt x="234033" y="138783"/>
                                </a:lnTo>
                                <a:lnTo>
                                  <a:pt x="233967" y="138767"/>
                                </a:lnTo>
                                <a:lnTo>
                                  <a:pt x="233900" y="138751"/>
                                </a:lnTo>
                                <a:lnTo>
                                  <a:pt x="233833" y="138735"/>
                                </a:lnTo>
                                <a:lnTo>
                                  <a:pt x="233766" y="138719"/>
                                </a:lnTo>
                                <a:lnTo>
                                  <a:pt x="233700" y="138704"/>
                                </a:lnTo>
                                <a:lnTo>
                                  <a:pt x="233633" y="138688"/>
                                </a:lnTo>
                                <a:lnTo>
                                  <a:pt x="233566" y="138672"/>
                                </a:lnTo>
                                <a:lnTo>
                                  <a:pt x="233499" y="138656"/>
                                </a:lnTo>
                                <a:lnTo>
                                  <a:pt x="233432" y="138640"/>
                                </a:lnTo>
                                <a:lnTo>
                                  <a:pt x="233366" y="138624"/>
                                </a:lnTo>
                                <a:lnTo>
                                  <a:pt x="233299" y="138608"/>
                                </a:lnTo>
                                <a:lnTo>
                                  <a:pt x="233232" y="138592"/>
                                </a:lnTo>
                                <a:lnTo>
                                  <a:pt x="233165" y="138576"/>
                                </a:lnTo>
                                <a:lnTo>
                                  <a:pt x="233098" y="138560"/>
                                </a:lnTo>
                                <a:lnTo>
                                  <a:pt x="233032" y="138544"/>
                                </a:lnTo>
                                <a:lnTo>
                                  <a:pt x="232965" y="138528"/>
                                </a:lnTo>
                                <a:lnTo>
                                  <a:pt x="232898" y="138512"/>
                                </a:lnTo>
                                <a:lnTo>
                                  <a:pt x="232831" y="138496"/>
                                </a:lnTo>
                                <a:lnTo>
                                  <a:pt x="232764" y="138480"/>
                                </a:lnTo>
                                <a:lnTo>
                                  <a:pt x="232698" y="138464"/>
                                </a:lnTo>
                                <a:lnTo>
                                  <a:pt x="232631" y="138448"/>
                                </a:lnTo>
                                <a:lnTo>
                                  <a:pt x="232564" y="138432"/>
                                </a:lnTo>
                                <a:lnTo>
                                  <a:pt x="232497" y="138416"/>
                                </a:lnTo>
                                <a:lnTo>
                                  <a:pt x="232431" y="138400"/>
                                </a:lnTo>
                                <a:lnTo>
                                  <a:pt x="232364" y="138384"/>
                                </a:lnTo>
                                <a:lnTo>
                                  <a:pt x="232297" y="138368"/>
                                </a:lnTo>
                                <a:lnTo>
                                  <a:pt x="232230" y="138352"/>
                                </a:lnTo>
                                <a:lnTo>
                                  <a:pt x="232163" y="138336"/>
                                </a:lnTo>
                                <a:lnTo>
                                  <a:pt x="232097" y="138320"/>
                                </a:lnTo>
                                <a:lnTo>
                                  <a:pt x="232030" y="138304"/>
                                </a:lnTo>
                                <a:lnTo>
                                  <a:pt x="231963" y="138288"/>
                                </a:lnTo>
                                <a:lnTo>
                                  <a:pt x="231896" y="138271"/>
                                </a:lnTo>
                                <a:lnTo>
                                  <a:pt x="231829" y="138255"/>
                                </a:lnTo>
                                <a:lnTo>
                                  <a:pt x="231763" y="138239"/>
                                </a:lnTo>
                                <a:lnTo>
                                  <a:pt x="231696" y="138223"/>
                                </a:lnTo>
                                <a:lnTo>
                                  <a:pt x="231629" y="138207"/>
                                </a:lnTo>
                                <a:lnTo>
                                  <a:pt x="231562" y="138191"/>
                                </a:lnTo>
                                <a:lnTo>
                                  <a:pt x="231495" y="138175"/>
                                </a:lnTo>
                                <a:lnTo>
                                  <a:pt x="231429" y="138158"/>
                                </a:lnTo>
                                <a:lnTo>
                                  <a:pt x="231362" y="138142"/>
                                </a:lnTo>
                                <a:lnTo>
                                  <a:pt x="231295" y="138126"/>
                                </a:lnTo>
                                <a:lnTo>
                                  <a:pt x="231228" y="138110"/>
                                </a:lnTo>
                                <a:lnTo>
                                  <a:pt x="231161" y="138094"/>
                                </a:lnTo>
                                <a:lnTo>
                                  <a:pt x="231095" y="138078"/>
                                </a:lnTo>
                                <a:lnTo>
                                  <a:pt x="231028" y="138061"/>
                                </a:lnTo>
                                <a:lnTo>
                                  <a:pt x="230961" y="138045"/>
                                </a:lnTo>
                                <a:lnTo>
                                  <a:pt x="230894" y="138029"/>
                                </a:lnTo>
                                <a:lnTo>
                                  <a:pt x="230828" y="138013"/>
                                </a:lnTo>
                                <a:lnTo>
                                  <a:pt x="230761" y="137996"/>
                                </a:lnTo>
                                <a:lnTo>
                                  <a:pt x="230694" y="137980"/>
                                </a:lnTo>
                                <a:lnTo>
                                  <a:pt x="230627" y="137964"/>
                                </a:lnTo>
                                <a:lnTo>
                                  <a:pt x="230560" y="137948"/>
                                </a:lnTo>
                                <a:lnTo>
                                  <a:pt x="230494" y="137931"/>
                                </a:lnTo>
                                <a:lnTo>
                                  <a:pt x="230427" y="137915"/>
                                </a:lnTo>
                                <a:lnTo>
                                  <a:pt x="230360" y="137899"/>
                                </a:lnTo>
                                <a:lnTo>
                                  <a:pt x="230293" y="137882"/>
                                </a:lnTo>
                                <a:lnTo>
                                  <a:pt x="230226" y="137866"/>
                                </a:lnTo>
                                <a:lnTo>
                                  <a:pt x="230160" y="137850"/>
                                </a:lnTo>
                                <a:lnTo>
                                  <a:pt x="230093" y="137834"/>
                                </a:lnTo>
                                <a:lnTo>
                                  <a:pt x="230026" y="137817"/>
                                </a:lnTo>
                                <a:lnTo>
                                  <a:pt x="229959" y="137801"/>
                                </a:lnTo>
                                <a:lnTo>
                                  <a:pt x="229892" y="137785"/>
                                </a:lnTo>
                                <a:lnTo>
                                  <a:pt x="229826" y="137768"/>
                                </a:lnTo>
                                <a:lnTo>
                                  <a:pt x="229759" y="137752"/>
                                </a:lnTo>
                                <a:lnTo>
                                  <a:pt x="229692" y="137735"/>
                                </a:lnTo>
                                <a:lnTo>
                                  <a:pt x="229625" y="137719"/>
                                </a:lnTo>
                                <a:lnTo>
                                  <a:pt x="229559" y="137703"/>
                                </a:lnTo>
                                <a:lnTo>
                                  <a:pt x="229492" y="137686"/>
                                </a:lnTo>
                                <a:lnTo>
                                  <a:pt x="229425" y="137670"/>
                                </a:lnTo>
                                <a:lnTo>
                                  <a:pt x="229358" y="137653"/>
                                </a:lnTo>
                                <a:lnTo>
                                  <a:pt x="229291" y="137637"/>
                                </a:lnTo>
                                <a:lnTo>
                                  <a:pt x="229225" y="137621"/>
                                </a:lnTo>
                                <a:lnTo>
                                  <a:pt x="229158" y="137604"/>
                                </a:lnTo>
                                <a:lnTo>
                                  <a:pt x="229091" y="137588"/>
                                </a:lnTo>
                                <a:lnTo>
                                  <a:pt x="229024" y="137571"/>
                                </a:lnTo>
                                <a:lnTo>
                                  <a:pt x="228957" y="137555"/>
                                </a:lnTo>
                                <a:lnTo>
                                  <a:pt x="228891" y="137538"/>
                                </a:lnTo>
                                <a:lnTo>
                                  <a:pt x="228824" y="137522"/>
                                </a:lnTo>
                                <a:lnTo>
                                  <a:pt x="228757" y="137505"/>
                                </a:lnTo>
                                <a:lnTo>
                                  <a:pt x="228690" y="137489"/>
                                </a:lnTo>
                                <a:lnTo>
                                  <a:pt x="228623" y="137472"/>
                                </a:lnTo>
                                <a:lnTo>
                                  <a:pt x="228557" y="137456"/>
                                </a:lnTo>
                                <a:lnTo>
                                  <a:pt x="228490" y="137439"/>
                                </a:lnTo>
                                <a:lnTo>
                                  <a:pt x="228423" y="137423"/>
                                </a:lnTo>
                                <a:lnTo>
                                  <a:pt x="228356" y="137406"/>
                                </a:lnTo>
                                <a:lnTo>
                                  <a:pt x="228289" y="137390"/>
                                </a:lnTo>
                                <a:lnTo>
                                  <a:pt x="228223" y="137373"/>
                                </a:lnTo>
                                <a:lnTo>
                                  <a:pt x="228156" y="137357"/>
                                </a:lnTo>
                                <a:lnTo>
                                  <a:pt x="228089" y="137340"/>
                                </a:lnTo>
                                <a:lnTo>
                                  <a:pt x="228022" y="137323"/>
                                </a:lnTo>
                                <a:lnTo>
                                  <a:pt x="227956" y="137307"/>
                                </a:lnTo>
                                <a:lnTo>
                                  <a:pt x="227889" y="137290"/>
                                </a:lnTo>
                                <a:lnTo>
                                  <a:pt x="227822" y="137274"/>
                                </a:lnTo>
                                <a:lnTo>
                                  <a:pt x="227755" y="137257"/>
                                </a:lnTo>
                                <a:lnTo>
                                  <a:pt x="227688" y="137240"/>
                                </a:lnTo>
                                <a:lnTo>
                                  <a:pt x="227622" y="137224"/>
                                </a:lnTo>
                                <a:lnTo>
                                  <a:pt x="227555" y="137207"/>
                                </a:lnTo>
                                <a:lnTo>
                                  <a:pt x="227488" y="137190"/>
                                </a:lnTo>
                                <a:lnTo>
                                  <a:pt x="227421" y="137174"/>
                                </a:lnTo>
                                <a:lnTo>
                                  <a:pt x="227354" y="137157"/>
                                </a:lnTo>
                                <a:lnTo>
                                  <a:pt x="227288" y="137140"/>
                                </a:lnTo>
                                <a:lnTo>
                                  <a:pt x="227221" y="137124"/>
                                </a:lnTo>
                                <a:lnTo>
                                  <a:pt x="227154" y="137107"/>
                                </a:lnTo>
                                <a:lnTo>
                                  <a:pt x="227087" y="137090"/>
                                </a:lnTo>
                                <a:lnTo>
                                  <a:pt x="227020" y="137074"/>
                                </a:lnTo>
                                <a:lnTo>
                                  <a:pt x="226954" y="137057"/>
                                </a:lnTo>
                                <a:lnTo>
                                  <a:pt x="226887" y="137040"/>
                                </a:lnTo>
                                <a:lnTo>
                                  <a:pt x="226820" y="137023"/>
                                </a:lnTo>
                                <a:lnTo>
                                  <a:pt x="226753" y="137007"/>
                                </a:lnTo>
                                <a:lnTo>
                                  <a:pt x="226687" y="136990"/>
                                </a:lnTo>
                                <a:lnTo>
                                  <a:pt x="226620" y="136973"/>
                                </a:lnTo>
                                <a:lnTo>
                                  <a:pt x="226553" y="136956"/>
                                </a:lnTo>
                                <a:lnTo>
                                  <a:pt x="226486" y="136940"/>
                                </a:lnTo>
                                <a:lnTo>
                                  <a:pt x="226419" y="136923"/>
                                </a:lnTo>
                                <a:lnTo>
                                  <a:pt x="226353" y="136906"/>
                                </a:lnTo>
                                <a:lnTo>
                                  <a:pt x="226286" y="136889"/>
                                </a:lnTo>
                                <a:lnTo>
                                  <a:pt x="226219" y="136873"/>
                                </a:lnTo>
                                <a:lnTo>
                                  <a:pt x="226152" y="136856"/>
                                </a:lnTo>
                                <a:lnTo>
                                  <a:pt x="226085" y="136839"/>
                                </a:lnTo>
                                <a:lnTo>
                                  <a:pt x="226019" y="136822"/>
                                </a:lnTo>
                                <a:lnTo>
                                  <a:pt x="225952" y="136805"/>
                                </a:lnTo>
                                <a:lnTo>
                                  <a:pt x="225885" y="136788"/>
                                </a:lnTo>
                                <a:lnTo>
                                  <a:pt x="225818" y="136772"/>
                                </a:lnTo>
                                <a:lnTo>
                                  <a:pt x="225751" y="136755"/>
                                </a:lnTo>
                                <a:lnTo>
                                  <a:pt x="225685" y="136738"/>
                                </a:lnTo>
                                <a:lnTo>
                                  <a:pt x="225618" y="136721"/>
                                </a:lnTo>
                                <a:lnTo>
                                  <a:pt x="225551" y="136704"/>
                                </a:lnTo>
                                <a:lnTo>
                                  <a:pt x="225484" y="136687"/>
                                </a:lnTo>
                                <a:lnTo>
                                  <a:pt x="225418" y="136670"/>
                                </a:lnTo>
                                <a:lnTo>
                                  <a:pt x="225351" y="136653"/>
                                </a:lnTo>
                                <a:lnTo>
                                  <a:pt x="225284" y="136636"/>
                                </a:lnTo>
                                <a:lnTo>
                                  <a:pt x="225217" y="136619"/>
                                </a:lnTo>
                                <a:lnTo>
                                  <a:pt x="225150" y="136602"/>
                                </a:lnTo>
                                <a:lnTo>
                                  <a:pt x="225084" y="136586"/>
                                </a:lnTo>
                                <a:lnTo>
                                  <a:pt x="225017" y="136569"/>
                                </a:lnTo>
                                <a:lnTo>
                                  <a:pt x="224950" y="136552"/>
                                </a:lnTo>
                                <a:lnTo>
                                  <a:pt x="224883" y="136535"/>
                                </a:lnTo>
                                <a:lnTo>
                                  <a:pt x="224816" y="136518"/>
                                </a:lnTo>
                                <a:lnTo>
                                  <a:pt x="224750" y="136501"/>
                                </a:lnTo>
                                <a:lnTo>
                                  <a:pt x="224683" y="136484"/>
                                </a:lnTo>
                                <a:lnTo>
                                  <a:pt x="224616" y="136467"/>
                                </a:lnTo>
                                <a:lnTo>
                                  <a:pt x="224549" y="136450"/>
                                </a:lnTo>
                                <a:lnTo>
                                  <a:pt x="224482" y="136433"/>
                                </a:lnTo>
                                <a:lnTo>
                                  <a:pt x="224416" y="136416"/>
                                </a:lnTo>
                                <a:lnTo>
                                  <a:pt x="224349" y="136399"/>
                                </a:lnTo>
                                <a:lnTo>
                                  <a:pt x="224282" y="136381"/>
                                </a:lnTo>
                                <a:lnTo>
                                  <a:pt x="224215" y="136364"/>
                                </a:lnTo>
                                <a:lnTo>
                                  <a:pt x="224148" y="136347"/>
                                </a:lnTo>
                                <a:lnTo>
                                  <a:pt x="224082" y="136330"/>
                                </a:lnTo>
                                <a:lnTo>
                                  <a:pt x="224015" y="136313"/>
                                </a:lnTo>
                                <a:lnTo>
                                  <a:pt x="223948" y="136296"/>
                                </a:lnTo>
                                <a:lnTo>
                                  <a:pt x="223881" y="136279"/>
                                </a:lnTo>
                                <a:lnTo>
                                  <a:pt x="223815" y="136262"/>
                                </a:lnTo>
                                <a:lnTo>
                                  <a:pt x="223748" y="136245"/>
                                </a:lnTo>
                                <a:lnTo>
                                  <a:pt x="223681" y="136228"/>
                                </a:lnTo>
                                <a:lnTo>
                                  <a:pt x="223614" y="136211"/>
                                </a:lnTo>
                                <a:lnTo>
                                  <a:pt x="223547" y="136193"/>
                                </a:lnTo>
                                <a:lnTo>
                                  <a:pt x="223481" y="136176"/>
                                </a:lnTo>
                                <a:lnTo>
                                  <a:pt x="223414" y="136159"/>
                                </a:lnTo>
                                <a:lnTo>
                                  <a:pt x="223347" y="136142"/>
                                </a:lnTo>
                                <a:lnTo>
                                  <a:pt x="223280" y="136125"/>
                                </a:lnTo>
                                <a:lnTo>
                                  <a:pt x="223213" y="136108"/>
                                </a:lnTo>
                                <a:lnTo>
                                  <a:pt x="223147" y="136090"/>
                                </a:lnTo>
                                <a:lnTo>
                                  <a:pt x="223080" y="136073"/>
                                </a:lnTo>
                                <a:lnTo>
                                  <a:pt x="223013" y="136056"/>
                                </a:lnTo>
                                <a:lnTo>
                                  <a:pt x="222946" y="136039"/>
                                </a:lnTo>
                                <a:lnTo>
                                  <a:pt x="222879" y="136021"/>
                                </a:lnTo>
                                <a:lnTo>
                                  <a:pt x="222813" y="136004"/>
                                </a:lnTo>
                                <a:lnTo>
                                  <a:pt x="222746" y="135987"/>
                                </a:lnTo>
                                <a:lnTo>
                                  <a:pt x="222679" y="135970"/>
                                </a:lnTo>
                                <a:lnTo>
                                  <a:pt x="222612" y="135952"/>
                                </a:lnTo>
                                <a:lnTo>
                                  <a:pt x="222546" y="135935"/>
                                </a:lnTo>
                                <a:lnTo>
                                  <a:pt x="222479" y="135918"/>
                                </a:lnTo>
                                <a:lnTo>
                                  <a:pt x="222412" y="135901"/>
                                </a:lnTo>
                                <a:lnTo>
                                  <a:pt x="222345" y="135883"/>
                                </a:lnTo>
                                <a:lnTo>
                                  <a:pt x="222278" y="135866"/>
                                </a:lnTo>
                                <a:lnTo>
                                  <a:pt x="222212" y="135849"/>
                                </a:lnTo>
                                <a:lnTo>
                                  <a:pt x="222145" y="135831"/>
                                </a:lnTo>
                                <a:lnTo>
                                  <a:pt x="222078" y="135814"/>
                                </a:lnTo>
                                <a:lnTo>
                                  <a:pt x="222011" y="135797"/>
                                </a:lnTo>
                                <a:lnTo>
                                  <a:pt x="221944" y="135779"/>
                                </a:lnTo>
                                <a:lnTo>
                                  <a:pt x="221878" y="135762"/>
                                </a:lnTo>
                                <a:lnTo>
                                  <a:pt x="221811" y="135745"/>
                                </a:lnTo>
                                <a:lnTo>
                                  <a:pt x="221744" y="135727"/>
                                </a:lnTo>
                                <a:lnTo>
                                  <a:pt x="221677" y="135710"/>
                                </a:lnTo>
                                <a:lnTo>
                                  <a:pt x="221610" y="135692"/>
                                </a:lnTo>
                                <a:lnTo>
                                  <a:pt x="221544" y="135675"/>
                                </a:lnTo>
                                <a:lnTo>
                                  <a:pt x="221477" y="135658"/>
                                </a:lnTo>
                                <a:lnTo>
                                  <a:pt x="221410" y="135640"/>
                                </a:lnTo>
                                <a:lnTo>
                                  <a:pt x="221343" y="135623"/>
                                </a:lnTo>
                                <a:lnTo>
                                  <a:pt x="221276" y="135605"/>
                                </a:lnTo>
                                <a:lnTo>
                                  <a:pt x="221210" y="135588"/>
                                </a:lnTo>
                                <a:lnTo>
                                  <a:pt x="221143" y="135570"/>
                                </a:lnTo>
                                <a:lnTo>
                                  <a:pt x="221076" y="135553"/>
                                </a:lnTo>
                                <a:lnTo>
                                  <a:pt x="221009" y="135535"/>
                                </a:lnTo>
                                <a:lnTo>
                                  <a:pt x="220943" y="135518"/>
                                </a:lnTo>
                                <a:lnTo>
                                  <a:pt x="220876" y="135501"/>
                                </a:lnTo>
                                <a:lnTo>
                                  <a:pt x="220809" y="135483"/>
                                </a:lnTo>
                                <a:lnTo>
                                  <a:pt x="220742" y="135466"/>
                                </a:lnTo>
                                <a:lnTo>
                                  <a:pt x="220675" y="135448"/>
                                </a:lnTo>
                                <a:lnTo>
                                  <a:pt x="220609" y="135430"/>
                                </a:lnTo>
                                <a:lnTo>
                                  <a:pt x="220542" y="135413"/>
                                </a:lnTo>
                                <a:lnTo>
                                  <a:pt x="220475" y="135395"/>
                                </a:lnTo>
                                <a:lnTo>
                                  <a:pt x="220408" y="135378"/>
                                </a:lnTo>
                                <a:lnTo>
                                  <a:pt x="220341" y="135360"/>
                                </a:lnTo>
                                <a:lnTo>
                                  <a:pt x="220275" y="135343"/>
                                </a:lnTo>
                                <a:lnTo>
                                  <a:pt x="220208" y="135325"/>
                                </a:lnTo>
                                <a:lnTo>
                                  <a:pt x="220141" y="135308"/>
                                </a:lnTo>
                                <a:lnTo>
                                  <a:pt x="220074" y="135290"/>
                                </a:lnTo>
                                <a:lnTo>
                                  <a:pt x="220007" y="135272"/>
                                </a:lnTo>
                                <a:lnTo>
                                  <a:pt x="219941" y="135255"/>
                                </a:lnTo>
                                <a:lnTo>
                                  <a:pt x="219874" y="135237"/>
                                </a:lnTo>
                                <a:lnTo>
                                  <a:pt x="219807" y="135220"/>
                                </a:lnTo>
                                <a:lnTo>
                                  <a:pt x="219740" y="135202"/>
                                </a:lnTo>
                                <a:lnTo>
                                  <a:pt x="219674" y="135184"/>
                                </a:lnTo>
                                <a:lnTo>
                                  <a:pt x="219607" y="135167"/>
                                </a:lnTo>
                                <a:lnTo>
                                  <a:pt x="219540" y="135149"/>
                                </a:lnTo>
                                <a:lnTo>
                                  <a:pt x="219473" y="135131"/>
                                </a:lnTo>
                                <a:lnTo>
                                  <a:pt x="219406" y="135114"/>
                                </a:lnTo>
                                <a:lnTo>
                                  <a:pt x="219340" y="135096"/>
                                </a:lnTo>
                                <a:lnTo>
                                  <a:pt x="219273" y="135078"/>
                                </a:lnTo>
                                <a:lnTo>
                                  <a:pt x="219206" y="135060"/>
                                </a:lnTo>
                                <a:lnTo>
                                  <a:pt x="219139" y="135043"/>
                                </a:lnTo>
                                <a:lnTo>
                                  <a:pt x="219072" y="135025"/>
                                </a:lnTo>
                                <a:lnTo>
                                  <a:pt x="219006" y="135007"/>
                                </a:lnTo>
                                <a:lnTo>
                                  <a:pt x="218939" y="134990"/>
                                </a:lnTo>
                                <a:lnTo>
                                  <a:pt x="218872" y="134972"/>
                                </a:lnTo>
                                <a:lnTo>
                                  <a:pt x="218805" y="134954"/>
                                </a:lnTo>
                                <a:lnTo>
                                  <a:pt x="218738" y="134936"/>
                                </a:lnTo>
                                <a:lnTo>
                                  <a:pt x="218672" y="134918"/>
                                </a:lnTo>
                                <a:lnTo>
                                  <a:pt x="218605" y="134901"/>
                                </a:lnTo>
                                <a:lnTo>
                                  <a:pt x="218538" y="134883"/>
                                </a:lnTo>
                                <a:lnTo>
                                  <a:pt x="218471" y="134865"/>
                                </a:lnTo>
                                <a:lnTo>
                                  <a:pt x="218405" y="134847"/>
                                </a:lnTo>
                                <a:lnTo>
                                  <a:pt x="218338" y="134829"/>
                                </a:lnTo>
                                <a:lnTo>
                                  <a:pt x="218271" y="134812"/>
                                </a:lnTo>
                                <a:lnTo>
                                  <a:pt x="218204" y="134794"/>
                                </a:lnTo>
                                <a:lnTo>
                                  <a:pt x="218137" y="134776"/>
                                </a:lnTo>
                                <a:lnTo>
                                  <a:pt x="218071" y="134758"/>
                                </a:lnTo>
                                <a:lnTo>
                                  <a:pt x="218004" y="134740"/>
                                </a:lnTo>
                                <a:lnTo>
                                  <a:pt x="217937" y="134722"/>
                                </a:lnTo>
                                <a:lnTo>
                                  <a:pt x="217870" y="134704"/>
                                </a:lnTo>
                                <a:lnTo>
                                  <a:pt x="217803" y="134687"/>
                                </a:lnTo>
                                <a:lnTo>
                                  <a:pt x="217737" y="134669"/>
                                </a:lnTo>
                                <a:lnTo>
                                  <a:pt x="217670" y="134651"/>
                                </a:lnTo>
                                <a:lnTo>
                                  <a:pt x="217603" y="134633"/>
                                </a:lnTo>
                                <a:lnTo>
                                  <a:pt x="217536" y="134615"/>
                                </a:lnTo>
                                <a:lnTo>
                                  <a:pt x="217469" y="134597"/>
                                </a:lnTo>
                                <a:lnTo>
                                  <a:pt x="217403" y="134579"/>
                                </a:lnTo>
                                <a:lnTo>
                                  <a:pt x="217336" y="134561"/>
                                </a:lnTo>
                                <a:lnTo>
                                  <a:pt x="217269" y="134543"/>
                                </a:lnTo>
                                <a:lnTo>
                                  <a:pt x="217202" y="134525"/>
                                </a:lnTo>
                                <a:lnTo>
                                  <a:pt x="217135" y="134507"/>
                                </a:lnTo>
                                <a:lnTo>
                                  <a:pt x="217069" y="134489"/>
                                </a:lnTo>
                                <a:lnTo>
                                  <a:pt x="217002" y="134471"/>
                                </a:lnTo>
                                <a:lnTo>
                                  <a:pt x="216935" y="134453"/>
                                </a:lnTo>
                                <a:lnTo>
                                  <a:pt x="216868" y="134435"/>
                                </a:lnTo>
                                <a:lnTo>
                                  <a:pt x="216802" y="134417"/>
                                </a:lnTo>
                                <a:lnTo>
                                  <a:pt x="216735" y="134399"/>
                                </a:lnTo>
                                <a:lnTo>
                                  <a:pt x="216668" y="134381"/>
                                </a:lnTo>
                                <a:lnTo>
                                  <a:pt x="216601" y="134363"/>
                                </a:lnTo>
                                <a:lnTo>
                                  <a:pt x="216534" y="134345"/>
                                </a:lnTo>
                                <a:lnTo>
                                  <a:pt x="216468" y="134327"/>
                                </a:lnTo>
                                <a:lnTo>
                                  <a:pt x="216401" y="134309"/>
                                </a:lnTo>
                                <a:lnTo>
                                  <a:pt x="216334" y="134291"/>
                                </a:lnTo>
                                <a:lnTo>
                                  <a:pt x="216267" y="134273"/>
                                </a:lnTo>
                                <a:lnTo>
                                  <a:pt x="216200" y="134254"/>
                                </a:lnTo>
                                <a:lnTo>
                                  <a:pt x="216134" y="134236"/>
                                </a:lnTo>
                                <a:lnTo>
                                  <a:pt x="216067" y="134218"/>
                                </a:lnTo>
                                <a:lnTo>
                                  <a:pt x="216000" y="134200"/>
                                </a:lnTo>
                                <a:lnTo>
                                  <a:pt x="215933" y="134182"/>
                                </a:lnTo>
                                <a:lnTo>
                                  <a:pt x="215866" y="134164"/>
                                </a:lnTo>
                                <a:lnTo>
                                  <a:pt x="215800" y="134146"/>
                                </a:lnTo>
                                <a:lnTo>
                                  <a:pt x="215733" y="134127"/>
                                </a:lnTo>
                                <a:lnTo>
                                  <a:pt x="215666" y="134109"/>
                                </a:lnTo>
                                <a:lnTo>
                                  <a:pt x="215599" y="134091"/>
                                </a:lnTo>
                                <a:lnTo>
                                  <a:pt x="215533" y="134073"/>
                                </a:lnTo>
                                <a:lnTo>
                                  <a:pt x="215466" y="134055"/>
                                </a:lnTo>
                                <a:lnTo>
                                  <a:pt x="215399" y="134036"/>
                                </a:lnTo>
                                <a:lnTo>
                                  <a:pt x="215332" y="134018"/>
                                </a:lnTo>
                                <a:lnTo>
                                  <a:pt x="215265" y="134000"/>
                                </a:lnTo>
                                <a:lnTo>
                                  <a:pt x="215199" y="133982"/>
                                </a:lnTo>
                                <a:lnTo>
                                  <a:pt x="215132" y="133963"/>
                                </a:lnTo>
                                <a:lnTo>
                                  <a:pt x="215065" y="133945"/>
                                </a:lnTo>
                                <a:lnTo>
                                  <a:pt x="214998" y="133927"/>
                                </a:lnTo>
                                <a:lnTo>
                                  <a:pt x="214931" y="133909"/>
                                </a:lnTo>
                                <a:lnTo>
                                  <a:pt x="214865" y="133890"/>
                                </a:lnTo>
                                <a:lnTo>
                                  <a:pt x="214798" y="133872"/>
                                </a:lnTo>
                                <a:lnTo>
                                  <a:pt x="214731" y="133854"/>
                                </a:lnTo>
                                <a:lnTo>
                                  <a:pt x="214664" y="133835"/>
                                </a:lnTo>
                                <a:lnTo>
                                  <a:pt x="214597" y="133817"/>
                                </a:lnTo>
                                <a:lnTo>
                                  <a:pt x="214531" y="133799"/>
                                </a:lnTo>
                                <a:lnTo>
                                  <a:pt x="214464" y="133780"/>
                                </a:lnTo>
                                <a:lnTo>
                                  <a:pt x="214397" y="133762"/>
                                </a:lnTo>
                                <a:lnTo>
                                  <a:pt x="214330" y="133744"/>
                                </a:lnTo>
                                <a:lnTo>
                                  <a:pt x="214263" y="133725"/>
                                </a:lnTo>
                                <a:lnTo>
                                  <a:pt x="214197" y="133707"/>
                                </a:lnTo>
                                <a:lnTo>
                                  <a:pt x="214130" y="133689"/>
                                </a:lnTo>
                                <a:lnTo>
                                  <a:pt x="214063" y="133670"/>
                                </a:lnTo>
                                <a:lnTo>
                                  <a:pt x="213996" y="133652"/>
                                </a:lnTo>
                                <a:lnTo>
                                  <a:pt x="213930" y="133633"/>
                                </a:lnTo>
                                <a:lnTo>
                                  <a:pt x="213863" y="133615"/>
                                </a:lnTo>
                                <a:lnTo>
                                  <a:pt x="213796" y="133597"/>
                                </a:lnTo>
                                <a:lnTo>
                                  <a:pt x="213729" y="133578"/>
                                </a:lnTo>
                                <a:lnTo>
                                  <a:pt x="213662" y="133560"/>
                                </a:lnTo>
                                <a:lnTo>
                                  <a:pt x="213596" y="133541"/>
                                </a:lnTo>
                                <a:lnTo>
                                  <a:pt x="213529" y="133523"/>
                                </a:lnTo>
                                <a:lnTo>
                                  <a:pt x="213462" y="133504"/>
                                </a:lnTo>
                                <a:lnTo>
                                  <a:pt x="213395" y="133486"/>
                                </a:lnTo>
                                <a:lnTo>
                                  <a:pt x="213328" y="133467"/>
                                </a:lnTo>
                                <a:lnTo>
                                  <a:pt x="213262" y="133449"/>
                                </a:lnTo>
                                <a:lnTo>
                                  <a:pt x="213195" y="133430"/>
                                </a:lnTo>
                                <a:lnTo>
                                  <a:pt x="213128" y="133412"/>
                                </a:lnTo>
                                <a:lnTo>
                                  <a:pt x="213061" y="133393"/>
                                </a:lnTo>
                                <a:lnTo>
                                  <a:pt x="212994" y="133375"/>
                                </a:lnTo>
                                <a:lnTo>
                                  <a:pt x="212928" y="133356"/>
                                </a:lnTo>
                                <a:lnTo>
                                  <a:pt x="212861" y="133338"/>
                                </a:lnTo>
                                <a:lnTo>
                                  <a:pt x="212794" y="133319"/>
                                </a:lnTo>
                                <a:lnTo>
                                  <a:pt x="212727" y="133300"/>
                                </a:lnTo>
                                <a:lnTo>
                                  <a:pt x="212661" y="133282"/>
                                </a:lnTo>
                                <a:lnTo>
                                  <a:pt x="212594" y="133263"/>
                                </a:lnTo>
                                <a:lnTo>
                                  <a:pt x="212527" y="133245"/>
                                </a:lnTo>
                                <a:lnTo>
                                  <a:pt x="212460" y="133226"/>
                                </a:lnTo>
                                <a:lnTo>
                                  <a:pt x="212393" y="133207"/>
                                </a:lnTo>
                                <a:lnTo>
                                  <a:pt x="212327" y="133189"/>
                                </a:lnTo>
                                <a:lnTo>
                                  <a:pt x="212260" y="133170"/>
                                </a:lnTo>
                                <a:lnTo>
                                  <a:pt x="212193" y="133151"/>
                                </a:lnTo>
                                <a:lnTo>
                                  <a:pt x="212126" y="133133"/>
                                </a:lnTo>
                                <a:lnTo>
                                  <a:pt x="212059" y="133114"/>
                                </a:lnTo>
                                <a:lnTo>
                                  <a:pt x="211993" y="133095"/>
                                </a:lnTo>
                                <a:lnTo>
                                  <a:pt x="211926" y="133077"/>
                                </a:lnTo>
                                <a:lnTo>
                                  <a:pt x="211859" y="133058"/>
                                </a:lnTo>
                                <a:lnTo>
                                  <a:pt x="211792" y="133039"/>
                                </a:lnTo>
                                <a:lnTo>
                                  <a:pt x="211725" y="133021"/>
                                </a:lnTo>
                                <a:lnTo>
                                  <a:pt x="211659" y="133002"/>
                                </a:lnTo>
                                <a:lnTo>
                                  <a:pt x="211592" y="132983"/>
                                </a:lnTo>
                                <a:lnTo>
                                  <a:pt x="211525" y="132964"/>
                                </a:lnTo>
                                <a:lnTo>
                                  <a:pt x="211458" y="132946"/>
                                </a:lnTo>
                                <a:lnTo>
                                  <a:pt x="211391" y="132927"/>
                                </a:lnTo>
                                <a:lnTo>
                                  <a:pt x="211325" y="132908"/>
                                </a:lnTo>
                                <a:lnTo>
                                  <a:pt x="211258" y="132889"/>
                                </a:lnTo>
                                <a:lnTo>
                                  <a:pt x="211191" y="132871"/>
                                </a:lnTo>
                                <a:lnTo>
                                  <a:pt x="211124" y="132852"/>
                                </a:lnTo>
                                <a:lnTo>
                                  <a:pt x="211058" y="132833"/>
                                </a:lnTo>
                                <a:lnTo>
                                  <a:pt x="210991" y="132814"/>
                                </a:lnTo>
                                <a:lnTo>
                                  <a:pt x="210924" y="132795"/>
                                </a:lnTo>
                                <a:lnTo>
                                  <a:pt x="210857" y="132776"/>
                                </a:lnTo>
                                <a:lnTo>
                                  <a:pt x="210790" y="132758"/>
                                </a:lnTo>
                                <a:lnTo>
                                  <a:pt x="210724" y="132739"/>
                                </a:lnTo>
                                <a:lnTo>
                                  <a:pt x="210657" y="132720"/>
                                </a:lnTo>
                                <a:lnTo>
                                  <a:pt x="210590" y="132701"/>
                                </a:lnTo>
                                <a:lnTo>
                                  <a:pt x="210523" y="132682"/>
                                </a:lnTo>
                                <a:lnTo>
                                  <a:pt x="210456" y="132663"/>
                                </a:lnTo>
                                <a:lnTo>
                                  <a:pt x="210390" y="132644"/>
                                </a:lnTo>
                                <a:lnTo>
                                  <a:pt x="210323" y="132625"/>
                                </a:lnTo>
                                <a:lnTo>
                                  <a:pt x="210256" y="132606"/>
                                </a:lnTo>
                                <a:lnTo>
                                  <a:pt x="210189" y="132588"/>
                                </a:lnTo>
                                <a:lnTo>
                                  <a:pt x="210122" y="132569"/>
                                </a:lnTo>
                                <a:lnTo>
                                  <a:pt x="210056" y="132550"/>
                                </a:lnTo>
                                <a:lnTo>
                                  <a:pt x="209989" y="132531"/>
                                </a:lnTo>
                                <a:lnTo>
                                  <a:pt x="209922" y="132512"/>
                                </a:lnTo>
                                <a:lnTo>
                                  <a:pt x="209855" y="132493"/>
                                </a:lnTo>
                                <a:lnTo>
                                  <a:pt x="209789" y="132474"/>
                                </a:lnTo>
                                <a:lnTo>
                                  <a:pt x="209722" y="132455"/>
                                </a:lnTo>
                                <a:lnTo>
                                  <a:pt x="209655" y="132436"/>
                                </a:lnTo>
                                <a:lnTo>
                                  <a:pt x="209588" y="132417"/>
                                </a:lnTo>
                                <a:lnTo>
                                  <a:pt x="209521" y="132398"/>
                                </a:lnTo>
                                <a:lnTo>
                                  <a:pt x="209455" y="132379"/>
                                </a:lnTo>
                                <a:lnTo>
                                  <a:pt x="209388" y="132360"/>
                                </a:lnTo>
                                <a:lnTo>
                                  <a:pt x="209321" y="132341"/>
                                </a:lnTo>
                                <a:lnTo>
                                  <a:pt x="209254" y="132322"/>
                                </a:lnTo>
                                <a:lnTo>
                                  <a:pt x="209187" y="132302"/>
                                </a:lnTo>
                                <a:lnTo>
                                  <a:pt x="209121" y="132283"/>
                                </a:lnTo>
                                <a:lnTo>
                                  <a:pt x="209054" y="132264"/>
                                </a:lnTo>
                                <a:lnTo>
                                  <a:pt x="208987" y="132245"/>
                                </a:lnTo>
                                <a:lnTo>
                                  <a:pt x="208920" y="132226"/>
                                </a:lnTo>
                                <a:lnTo>
                                  <a:pt x="208853" y="132207"/>
                                </a:lnTo>
                                <a:lnTo>
                                  <a:pt x="208787" y="132188"/>
                                </a:lnTo>
                                <a:lnTo>
                                  <a:pt x="208720" y="132169"/>
                                </a:lnTo>
                                <a:lnTo>
                                  <a:pt x="208653" y="132150"/>
                                </a:lnTo>
                                <a:lnTo>
                                  <a:pt x="208586" y="132130"/>
                                </a:lnTo>
                                <a:lnTo>
                                  <a:pt x="208520" y="132111"/>
                                </a:lnTo>
                                <a:lnTo>
                                  <a:pt x="208453" y="132092"/>
                                </a:lnTo>
                                <a:lnTo>
                                  <a:pt x="208386" y="132073"/>
                                </a:lnTo>
                                <a:lnTo>
                                  <a:pt x="208319" y="132054"/>
                                </a:lnTo>
                                <a:lnTo>
                                  <a:pt x="208252" y="132034"/>
                                </a:lnTo>
                                <a:lnTo>
                                  <a:pt x="208186" y="132015"/>
                                </a:lnTo>
                                <a:lnTo>
                                  <a:pt x="208119" y="131996"/>
                                </a:lnTo>
                                <a:lnTo>
                                  <a:pt x="208052" y="131977"/>
                                </a:lnTo>
                                <a:lnTo>
                                  <a:pt x="207985" y="131958"/>
                                </a:lnTo>
                                <a:lnTo>
                                  <a:pt x="207918" y="131938"/>
                                </a:lnTo>
                                <a:lnTo>
                                  <a:pt x="207852" y="131919"/>
                                </a:lnTo>
                                <a:lnTo>
                                  <a:pt x="207785" y="131900"/>
                                </a:lnTo>
                                <a:lnTo>
                                  <a:pt x="207718" y="131880"/>
                                </a:lnTo>
                                <a:lnTo>
                                  <a:pt x="207651" y="131861"/>
                                </a:lnTo>
                                <a:lnTo>
                                  <a:pt x="207584" y="131842"/>
                                </a:lnTo>
                                <a:lnTo>
                                  <a:pt x="207518" y="131823"/>
                                </a:lnTo>
                                <a:lnTo>
                                  <a:pt x="207451" y="131803"/>
                                </a:lnTo>
                                <a:lnTo>
                                  <a:pt x="207384" y="131784"/>
                                </a:lnTo>
                                <a:lnTo>
                                  <a:pt x="207317" y="131765"/>
                                </a:lnTo>
                                <a:lnTo>
                                  <a:pt x="207250" y="131745"/>
                                </a:lnTo>
                                <a:lnTo>
                                  <a:pt x="207184" y="131726"/>
                                </a:lnTo>
                                <a:lnTo>
                                  <a:pt x="207117" y="131707"/>
                                </a:lnTo>
                                <a:lnTo>
                                  <a:pt x="207050" y="131687"/>
                                </a:lnTo>
                                <a:lnTo>
                                  <a:pt x="206983" y="131668"/>
                                </a:lnTo>
                                <a:lnTo>
                                  <a:pt x="206917" y="131648"/>
                                </a:lnTo>
                                <a:lnTo>
                                  <a:pt x="206850" y="131629"/>
                                </a:lnTo>
                                <a:lnTo>
                                  <a:pt x="206783" y="131610"/>
                                </a:lnTo>
                                <a:lnTo>
                                  <a:pt x="206716" y="131590"/>
                                </a:lnTo>
                                <a:lnTo>
                                  <a:pt x="206649" y="131571"/>
                                </a:lnTo>
                                <a:lnTo>
                                  <a:pt x="206583" y="131551"/>
                                </a:lnTo>
                                <a:lnTo>
                                  <a:pt x="206516" y="131532"/>
                                </a:lnTo>
                                <a:lnTo>
                                  <a:pt x="206449" y="131512"/>
                                </a:lnTo>
                                <a:lnTo>
                                  <a:pt x="206382" y="131493"/>
                                </a:lnTo>
                                <a:lnTo>
                                  <a:pt x="206315" y="131473"/>
                                </a:lnTo>
                                <a:lnTo>
                                  <a:pt x="206249" y="131454"/>
                                </a:lnTo>
                                <a:lnTo>
                                  <a:pt x="206182" y="131434"/>
                                </a:lnTo>
                                <a:lnTo>
                                  <a:pt x="206115" y="131415"/>
                                </a:lnTo>
                                <a:lnTo>
                                  <a:pt x="206048" y="131395"/>
                                </a:lnTo>
                                <a:lnTo>
                                  <a:pt x="205981" y="131376"/>
                                </a:lnTo>
                                <a:lnTo>
                                  <a:pt x="205915" y="131356"/>
                                </a:lnTo>
                                <a:lnTo>
                                  <a:pt x="205848" y="131337"/>
                                </a:lnTo>
                                <a:lnTo>
                                  <a:pt x="205781" y="131317"/>
                                </a:lnTo>
                                <a:lnTo>
                                  <a:pt x="205714" y="131298"/>
                                </a:lnTo>
                                <a:lnTo>
                                  <a:pt x="205648" y="131278"/>
                                </a:lnTo>
                                <a:lnTo>
                                  <a:pt x="205581" y="131259"/>
                                </a:lnTo>
                                <a:lnTo>
                                  <a:pt x="205514" y="131239"/>
                                </a:lnTo>
                                <a:lnTo>
                                  <a:pt x="205447" y="131219"/>
                                </a:lnTo>
                                <a:lnTo>
                                  <a:pt x="205380" y="131200"/>
                                </a:lnTo>
                                <a:lnTo>
                                  <a:pt x="205314" y="131180"/>
                                </a:lnTo>
                                <a:lnTo>
                                  <a:pt x="205247" y="131160"/>
                                </a:lnTo>
                                <a:lnTo>
                                  <a:pt x="205180" y="131141"/>
                                </a:lnTo>
                                <a:lnTo>
                                  <a:pt x="205113" y="131121"/>
                                </a:lnTo>
                                <a:lnTo>
                                  <a:pt x="205046" y="131102"/>
                                </a:lnTo>
                                <a:lnTo>
                                  <a:pt x="204980" y="131082"/>
                                </a:lnTo>
                                <a:lnTo>
                                  <a:pt x="204913" y="131062"/>
                                </a:lnTo>
                                <a:lnTo>
                                  <a:pt x="204846" y="131042"/>
                                </a:lnTo>
                                <a:lnTo>
                                  <a:pt x="204779" y="131023"/>
                                </a:lnTo>
                                <a:lnTo>
                                  <a:pt x="204712" y="131003"/>
                                </a:lnTo>
                                <a:lnTo>
                                  <a:pt x="204646" y="130983"/>
                                </a:lnTo>
                                <a:lnTo>
                                  <a:pt x="204579" y="130964"/>
                                </a:lnTo>
                                <a:lnTo>
                                  <a:pt x="204512" y="130944"/>
                                </a:lnTo>
                                <a:lnTo>
                                  <a:pt x="204445" y="130924"/>
                                </a:lnTo>
                                <a:lnTo>
                                  <a:pt x="204378" y="130904"/>
                                </a:lnTo>
                                <a:lnTo>
                                  <a:pt x="204312" y="130885"/>
                                </a:lnTo>
                                <a:lnTo>
                                  <a:pt x="204245" y="130865"/>
                                </a:lnTo>
                                <a:lnTo>
                                  <a:pt x="204178" y="130845"/>
                                </a:lnTo>
                                <a:lnTo>
                                  <a:pt x="204111" y="130825"/>
                                </a:lnTo>
                                <a:lnTo>
                                  <a:pt x="204045" y="130805"/>
                                </a:lnTo>
                                <a:lnTo>
                                  <a:pt x="203978" y="130786"/>
                                </a:lnTo>
                                <a:lnTo>
                                  <a:pt x="203911" y="130766"/>
                                </a:lnTo>
                                <a:lnTo>
                                  <a:pt x="203844" y="130746"/>
                                </a:lnTo>
                                <a:lnTo>
                                  <a:pt x="203777" y="130726"/>
                                </a:lnTo>
                                <a:lnTo>
                                  <a:pt x="203711" y="130706"/>
                                </a:lnTo>
                                <a:lnTo>
                                  <a:pt x="203644" y="130686"/>
                                </a:lnTo>
                                <a:lnTo>
                                  <a:pt x="203577" y="130666"/>
                                </a:lnTo>
                                <a:lnTo>
                                  <a:pt x="203510" y="130647"/>
                                </a:lnTo>
                                <a:lnTo>
                                  <a:pt x="203443" y="130627"/>
                                </a:lnTo>
                                <a:lnTo>
                                  <a:pt x="203377" y="130607"/>
                                </a:lnTo>
                                <a:lnTo>
                                  <a:pt x="203310" y="130587"/>
                                </a:lnTo>
                                <a:lnTo>
                                  <a:pt x="203243" y="130567"/>
                                </a:lnTo>
                                <a:lnTo>
                                  <a:pt x="203176" y="130547"/>
                                </a:lnTo>
                                <a:lnTo>
                                  <a:pt x="203109" y="130527"/>
                                </a:lnTo>
                                <a:lnTo>
                                  <a:pt x="203043" y="130507"/>
                                </a:lnTo>
                                <a:lnTo>
                                  <a:pt x="202976" y="130487"/>
                                </a:lnTo>
                                <a:lnTo>
                                  <a:pt x="202909" y="130467"/>
                                </a:lnTo>
                                <a:lnTo>
                                  <a:pt x="202842" y="130447"/>
                                </a:lnTo>
                                <a:lnTo>
                                  <a:pt x="202776" y="130427"/>
                                </a:lnTo>
                                <a:lnTo>
                                  <a:pt x="202709" y="130407"/>
                                </a:lnTo>
                                <a:lnTo>
                                  <a:pt x="202642" y="130387"/>
                                </a:lnTo>
                                <a:lnTo>
                                  <a:pt x="202575" y="130367"/>
                                </a:lnTo>
                                <a:lnTo>
                                  <a:pt x="202508" y="130347"/>
                                </a:lnTo>
                                <a:lnTo>
                                  <a:pt x="202442" y="130327"/>
                                </a:lnTo>
                                <a:lnTo>
                                  <a:pt x="202375" y="130307"/>
                                </a:lnTo>
                                <a:lnTo>
                                  <a:pt x="202308" y="130287"/>
                                </a:lnTo>
                                <a:lnTo>
                                  <a:pt x="202241" y="130267"/>
                                </a:lnTo>
                                <a:lnTo>
                                  <a:pt x="202174" y="130247"/>
                                </a:lnTo>
                                <a:lnTo>
                                  <a:pt x="202108" y="130227"/>
                                </a:lnTo>
                                <a:lnTo>
                                  <a:pt x="202041" y="130207"/>
                                </a:lnTo>
                                <a:lnTo>
                                  <a:pt x="201974" y="130187"/>
                                </a:lnTo>
                                <a:lnTo>
                                  <a:pt x="201907" y="130166"/>
                                </a:lnTo>
                                <a:lnTo>
                                  <a:pt x="201840" y="130146"/>
                                </a:lnTo>
                                <a:lnTo>
                                  <a:pt x="201774" y="130126"/>
                                </a:lnTo>
                                <a:lnTo>
                                  <a:pt x="201707" y="130106"/>
                                </a:lnTo>
                                <a:lnTo>
                                  <a:pt x="201640" y="130086"/>
                                </a:lnTo>
                                <a:lnTo>
                                  <a:pt x="201573" y="130066"/>
                                </a:lnTo>
                                <a:lnTo>
                                  <a:pt x="201507" y="130046"/>
                                </a:lnTo>
                                <a:lnTo>
                                  <a:pt x="201440" y="130025"/>
                                </a:lnTo>
                                <a:lnTo>
                                  <a:pt x="201373" y="130005"/>
                                </a:lnTo>
                                <a:lnTo>
                                  <a:pt x="201306" y="129985"/>
                                </a:lnTo>
                                <a:lnTo>
                                  <a:pt x="201239" y="129965"/>
                                </a:lnTo>
                                <a:lnTo>
                                  <a:pt x="201173" y="129944"/>
                                </a:lnTo>
                                <a:lnTo>
                                  <a:pt x="201106" y="129924"/>
                                </a:lnTo>
                                <a:lnTo>
                                  <a:pt x="201039" y="129904"/>
                                </a:lnTo>
                                <a:lnTo>
                                  <a:pt x="200972" y="129884"/>
                                </a:lnTo>
                                <a:lnTo>
                                  <a:pt x="200905" y="129863"/>
                                </a:lnTo>
                                <a:lnTo>
                                  <a:pt x="200839" y="129843"/>
                                </a:lnTo>
                                <a:lnTo>
                                  <a:pt x="200772" y="129823"/>
                                </a:lnTo>
                                <a:lnTo>
                                  <a:pt x="200705" y="129803"/>
                                </a:lnTo>
                                <a:lnTo>
                                  <a:pt x="200638" y="129782"/>
                                </a:lnTo>
                                <a:lnTo>
                                  <a:pt x="200571" y="129762"/>
                                </a:lnTo>
                                <a:lnTo>
                                  <a:pt x="200505" y="129742"/>
                                </a:lnTo>
                                <a:lnTo>
                                  <a:pt x="200438" y="129721"/>
                                </a:lnTo>
                                <a:lnTo>
                                  <a:pt x="200371" y="129701"/>
                                </a:lnTo>
                                <a:lnTo>
                                  <a:pt x="200304" y="129681"/>
                                </a:lnTo>
                                <a:lnTo>
                                  <a:pt x="200237" y="129660"/>
                                </a:lnTo>
                                <a:lnTo>
                                  <a:pt x="200171" y="129640"/>
                                </a:lnTo>
                                <a:lnTo>
                                  <a:pt x="200104" y="129619"/>
                                </a:lnTo>
                                <a:lnTo>
                                  <a:pt x="200037" y="129599"/>
                                </a:lnTo>
                                <a:lnTo>
                                  <a:pt x="199970" y="129579"/>
                                </a:lnTo>
                                <a:lnTo>
                                  <a:pt x="199904" y="129558"/>
                                </a:lnTo>
                                <a:lnTo>
                                  <a:pt x="199837" y="129538"/>
                                </a:lnTo>
                                <a:lnTo>
                                  <a:pt x="199770" y="129517"/>
                                </a:lnTo>
                                <a:lnTo>
                                  <a:pt x="199703" y="129497"/>
                                </a:lnTo>
                                <a:lnTo>
                                  <a:pt x="199636" y="129476"/>
                                </a:lnTo>
                                <a:lnTo>
                                  <a:pt x="199570" y="129456"/>
                                </a:lnTo>
                                <a:lnTo>
                                  <a:pt x="199503" y="129436"/>
                                </a:lnTo>
                                <a:lnTo>
                                  <a:pt x="199436" y="129415"/>
                                </a:lnTo>
                                <a:lnTo>
                                  <a:pt x="199369" y="129395"/>
                                </a:lnTo>
                                <a:lnTo>
                                  <a:pt x="199302" y="129374"/>
                                </a:lnTo>
                                <a:lnTo>
                                  <a:pt x="199236" y="129354"/>
                                </a:lnTo>
                                <a:lnTo>
                                  <a:pt x="199169" y="129333"/>
                                </a:lnTo>
                                <a:lnTo>
                                  <a:pt x="199102" y="129312"/>
                                </a:lnTo>
                                <a:lnTo>
                                  <a:pt x="199035" y="129292"/>
                                </a:lnTo>
                                <a:lnTo>
                                  <a:pt x="198968" y="129271"/>
                                </a:lnTo>
                                <a:lnTo>
                                  <a:pt x="198902" y="129251"/>
                                </a:lnTo>
                                <a:lnTo>
                                  <a:pt x="198835" y="129230"/>
                                </a:lnTo>
                                <a:lnTo>
                                  <a:pt x="198768" y="129210"/>
                                </a:lnTo>
                                <a:lnTo>
                                  <a:pt x="198701" y="129189"/>
                                </a:lnTo>
                                <a:lnTo>
                                  <a:pt x="198635" y="129168"/>
                                </a:lnTo>
                                <a:lnTo>
                                  <a:pt x="198568" y="129148"/>
                                </a:lnTo>
                                <a:lnTo>
                                  <a:pt x="198501" y="129127"/>
                                </a:lnTo>
                                <a:lnTo>
                                  <a:pt x="198434" y="129107"/>
                                </a:lnTo>
                                <a:lnTo>
                                  <a:pt x="198367" y="129086"/>
                                </a:lnTo>
                                <a:lnTo>
                                  <a:pt x="198301" y="129065"/>
                                </a:lnTo>
                                <a:lnTo>
                                  <a:pt x="198234" y="129045"/>
                                </a:lnTo>
                                <a:lnTo>
                                  <a:pt x="198167" y="129024"/>
                                </a:lnTo>
                                <a:lnTo>
                                  <a:pt x="198100" y="129003"/>
                                </a:lnTo>
                                <a:lnTo>
                                  <a:pt x="198033" y="128983"/>
                                </a:lnTo>
                                <a:lnTo>
                                  <a:pt x="197967" y="128962"/>
                                </a:lnTo>
                                <a:lnTo>
                                  <a:pt x="197900" y="128941"/>
                                </a:lnTo>
                                <a:lnTo>
                                  <a:pt x="197833" y="128920"/>
                                </a:lnTo>
                                <a:lnTo>
                                  <a:pt x="197766" y="128900"/>
                                </a:lnTo>
                                <a:lnTo>
                                  <a:pt x="197699" y="128879"/>
                                </a:lnTo>
                                <a:lnTo>
                                  <a:pt x="197633" y="128858"/>
                                </a:lnTo>
                                <a:lnTo>
                                  <a:pt x="197566" y="128837"/>
                                </a:lnTo>
                                <a:lnTo>
                                  <a:pt x="197499" y="128817"/>
                                </a:lnTo>
                                <a:lnTo>
                                  <a:pt x="197432" y="128796"/>
                                </a:lnTo>
                                <a:lnTo>
                                  <a:pt x="197365" y="128775"/>
                                </a:lnTo>
                                <a:lnTo>
                                  <a:pt x="197299" y="128754"/>
                                </a:lnTo>
                                <a:lnTo>
                                  <a:pt x="197232" y="128733"/>
                                </a:lnTo>
                                <a:lnTo>
                                  <a:pt x="197165" y="128713"/>
                                </a:lnTo>
                                <a:lnTo>
                                  <a:pt x="197098" y="128692"/>
                                </a:lnTo>
                                <a:lnTo>
                                  <a:pt x="197032" y="128671"/>
                                </a:lnTo>
                                <a:lnTo>
                                  <a:pt x="196965" y="128650"/>
                                </a:lnTo>
                                <a:lnTo>
                                  <a:pt x="196898" y="128629"/>
                                </a:lnTo>
                                <a:lnTo>
                                  <a:pt x="196831" y="128608"/>
                                </a:lnTo>
                                <a:lnTo>
                                  <a:pt x="196764" y="128587"/>
                                </a:lnTo>
                                <a:lnTo>
                                  <a:pt x="196698" y="128566"/>
                                </a:lnTo>
                                <a:lnTo>
                                  <a:pt x="196631" y="128546"/>
                                </a:lnTo>
                                <a:lnTo>
                                  <a:pt x="196564" y="128525"/>
                                </a:lnTo>
                                <a:lnTo>
                                  <a:pt x="196497" y="128504"/>
                                </a:lnTo>
                                <a:lnTo>
                                  <a:pt x="196430" y="128483"/>
                                </a:lnTo>
                                <a:lnTo>
                                  <a:pt x="196364" y="128462"/>
                                </a:lnTo>
                                <a:lnTo>
                                  <a:pt x="196297" y="128441"/>
                                </a:lnTo>
                                <a:lnTo>
                                  <a:pt x="196230" y="128420"/>
                                </a:lnTo>
                                <a:lnTo>
                                  <a:pt x="196163" y="128399"/>
                                </a:lnTo>
                                <a:lnTo>
                                  <a:pt x="196096" y="128378"/>
                                </a:lnTo>
                                <a:lnTo>
                                  <a:pt x="196030" y="128357"/>
                                </a:lnTo>
                                <a:lnTo>
                                  <a:pt x="195963" y="128336"/>
                                </a:lnTo>
                                <a:lnTo>
                                  <a:pt x="195896" y="128315"/>
                                </a:lnTo>
                                <a:lnTo>
                                  <a:pt x="195829" y="128294"/>
                                </a:lnTo>
                                <a:lnTo>
                                  <a:pt x="195763" y="128273"/>
                                </a:lnTo>
                                <a:lnTo>
                                  <a:pt x="195696" y="128252"/>
                                </a:lnTo>
                                <a:lnTo>
                                  <a:pt x="195629" y="128231"/>
                                </a:lnTo>
                                <a:lnTo>
                                  <a:pt x="195562" y="128210"/>
                                </a:lnTo>
                                <a:lnTo>
                                  <a:pt x="195495" y="128188"/>
                                </a:lnTo>
                                <a:lnTo>
                                  <a:pt x="195429" y="128167"/>
                                </a:lnTo>
                                <a:lnTo>
                                  <a:pt x="195362" y="128146"/>
                                </a:lnTo>
                                <a:lnTo>
                                  <a:pt x="195295" y="128125"/>
                                </a:lnTo>
                                <a:lnTo>
                                  <a:pt x="195228" y="128104"/>
                                </a:lnTo>
                                <a:lnTo>
                                  <a:pt x="195161" y="128083"/>
                                </a:lnTo>
                                <a:lnTo>
                                  <a:pt x="195095" y="128062"/>
                                </a:lnTo>
                                <a:lnTo>
                                  <a:pt x="195028" y="128041"/>
                                </a:lnTo>
                                <a:lnTo>
                                  <a:pt x="194961" y="128019"/>
                                </a:lnTo>
                                <a:lnTo>
                                  <a:pt x="194894" y="127998"/>
                                </a:lnTo>
                                <a:lnTo>
                                  <a:pt x="194827" y="127977"/>
                                </a:lnTo>
                                <a:lnTo>
                                  <a:pt x="194761" y="127956"/>
                                </a:lnTo>
                                <a:lnTo>
                                  <a:pt x="194694" y="127935"/>
                                </a:lnTo>
                                <a:lnTo>
                                  <a:pt x="194627" y="127913"/>
                                </a:lnTo>
                                <a:lnTo>
                                  <a:pt x="194560" y="127892"/>
                                </a:lnTo>
                                <a:lnTo>
                                  <a:pt x="194493" y="127871"/>
                                </a:lnTo>
                                <a:lnTo>
                                  <a:pt x="194427" y="127850"/>
                                </a:lnTo>
                                <a:lnTo>
                                  <a:pt x="194360" y="127828"/>
                                </a:lnTo>
                                <a:lnTo>
                                  <a:pt x="194293" y="127807"/>
                                </a:lnTo>
                                <a:lnTo>
                                  <a:pt x="194226" y="127786"/>
                                </a:lnTo>
                                <a:lnTo>
                                  <a:pt x="194160" y="127765"/>
                                </a:lnTo>
                                <a:lnTo>
                                  <a:pt x="194093" y="127743"/>
                                </a:lnTo>
                                <a:lnTo>
                                  <a:pt x="194026" y="127722"/>
                                </a:lnTo>
                                <a:lnTo>
                                  <a:pt x="193959" y="127701"/>
                                </a:lnTo>
                                <a:lnTo>
                                  <a:pt x="193892" y="127679"/>
                                </a:lnTo>
                                <a:lnTo>
                                  <a:pt x="193826" y="127658"/>
                                </a:lnTo>
                                <a:lnTo>
                                  <a:pt x="193759" y="127637"/>
                                </a:lnTo>
                                <a:lnTo>
                                  <a:pt x="193692" y="127615"/>
                                </a:lnTo>
                                <a:lnTo>
                                  <a:pt x="193625" y="127594"/>
                                </a:lnTo>
                                <a:lnTo>
                                  <a:pt x="193558" y="127573"/>
                                </a:lnTo>
                                <a:lnTo>
                                  <a:pt x="193492" y="127551"/>
                                </a:lnTo>
                                <a:lnTo>
                                  <a:pt x="193425" y="127530"/>
                                </a:lnTo>
                                <a:lnTo>
                                  <a:pt x="193358" y="127508"/>
                                </a:lnTo>
                                <a:lnTo>
                                  <a:pt x="193291" y="127487"/>
                                </a:lnTo>
                                <a:lnTo>
                                  <a:pt x="193224" y="127465"/>
                                </a:lnTo>
                                <a:lnTo>
                                  <a:pt x="193158" y="127444"/>
                                </a:lnTo>
                                <a:lnTo>
                                  <a:pt x="193091" y="127423"/>
                                </a:lnTo>
                                <a:lnTo>
                                  <a:pt x="193024" y="127401"/>
                                </a:lnTo>
                                <a:lnTo>
                                  <a:pt x="192957" y="127380"/>
                                </a:lnTo>
                                <a:lnTo>
                                  <a:pt x="192891" y="127358"/>
                                </a:lnTo>
                                <a:lnTo>
                                  <a:pt x="192824" y="127337"/>
                                </a:lnTo>
                                <a:lnTo>
                                  <a:pt x="192757" y="127315"/>
                                </a:lnTo>
                                <a:lnTo>
                                  <a:pt x="192690" y="127294"/>
                                </a:lnTo>
                                <a:lnTo>
                                  <a:pt x="192623" y="127272"/>
                                </a:lnTo>
                                <a:lnTo>
                                  <a:pt x="192557" y="127251"/>
                                </a:lnTo>
                                <a:lnTo>
                                  <a:pt x="192490" y="127229"/>
                                </a:lnTo>
                                <a:lnTo>
                                  <a:pt x="192423" y="127207"/>
                                </a:lnTo>
                                <a:lnTo>
                                  <a:pt x="192356" y="127186"/>
                                </a:lnTo>
                                <a:lnTo>
                                  <a:pt x="192289" y="127164"/>
                                </a:lnTo>
                                <a:lnTo>
                                  <a:pt x="192223" y="127143"/>
                                </a:lnTo>
                                <a:lnTo>
                                  <a:pt x="192156" y="127121"/>
                                </a:lnTo>
                                <a:lnTo>
                                  <a:pt x="192089" y="127099"/>
                                </a:lnTo>
                                <a:lnTo>
                                  <a:pt x="192022" y="127078"/>
                                </a:lnTo>
                                <a:lnTo>
                                  <a:pt x="191955" y="127056"/>
                                </a:lnTo>
                                <a:lnTo>
                                  <a:pt x="191889" y="127035"/>
                                </a:lnTo>
                                <a:lnTo>
                                  <a:pt x="191822" y="127013"/>
                                </a:lnTo>
                                <a:lnTo>
                                  <a:pt x="191755" y="126991"/>
                                </a:lnTo>
                                <a:lnTo>
                                  <a:pt x="191688" y="126970"/>
                                </a:lnTo>
                                <a:lnTo>
                                  <a:pt x="191622" y="126948"/>
                                </a:lnTo>
                                <a:lnTo>
                                  <a:pt x="191555" y="126926"/>
                                </a:lnTo>
                                <a:lnTo>
                                  <a:pt x="191488" y="126904"/>
                                </a:lnTo>
                                <a:lnTo>
                                  <a:pt x="191421" y="126883"/>
                                </a:lnTo>
                                <a:lnTo>
                                  <a:pt x="191354" y="126861"/>
                                </a:lnTo>
                                <a:lnTo>
                                  <a:pt x="191288" y="126839"/>
                                </a:lnTo>
                                <a:lnTo>
                                  <a:pt x="191221" y="126817"/>
                                </a:lnTo>
                                <a:lnTo>
                                  <a:pt x="191154" y="126796"/>
                                </a:lnTo>
                                <a:lnTo>
                                  <a:pt x="191087" y="126774"/>
                                </a:lnTo>
                                <a:lnTo>
                                  <a:pt x="191020" y="126752"/>
                                </a:lnTo>
                                <a:lnTo>
                                  <a:pt x="190954" y="126730"/>
                                </a:lnTo>
                                <a:lnTo>
                                  <a:pt x="190887" y="126709"/>
                                </a:lnTo>
                                <a:lnTo>
                                  <a:pt x="190820" y="126687"/>
                                </a:lnTo>
                                <a:lnTo>
                                  <a:pt x="190753" y="126665"/>
                                </a:lnTo>
                                <a:lnTo>
                                  <a:pt x="190686" y="126643"/>
                                </a:lnTo>
                                <a:lnTo>
                                  <a:pt x="190620" y="126621"/>
                                </a:lnTo>
                                <a:lnTo>
                                  <a:pt x="190553" y="126599"/>
                                </a:lnTo>
                                <a:lnTo>
                                  <a:pt x="190486" y="126578"/>
                                </a:lnTo>
                                <a:lnTo>
                                  <a:pt x="190419" y="126556"/>
                                </a:lnTo>
                                <a:lnTo>
                                  <a:pt x="190352" y="126534"/>
                                </a:lnTo>
                                <a:lnTo>
                                  <a:pt x="190286" y="126512"/>
                                </a:lnTo>
                                <a:lnTo>
                                  <a:pt x="190219" y="126490"/>
                                </a:lnTo>
                                <a:lnTo>
                                  <a:pt x="190152" y="126468"/>
                                </a:lnTo>
                                <a:lnTo>
                                  <a:pt x="190085" y="126446"/>
                                </a:lnTo>
                                <a:lnTo>
                                  <a:pt x="190019" y="126424"/>
                                </a:lnTo>
                                <a:lnTo>
                                  <a:pt x="189952" y="126402"/>
                                </a:lnTo>
                                <a:lnTo>
                                  <a:pt x="189885" y="126380"/>
                                </a:lnTo>
                                <a:lnTo>
                                  <a:pt x="189818" y="126358"/>
                                </a:lnTo>
                                <a:lnTo>
                                  <a:pt x="189751" y="126336"/>
                                </a:lnTo>
                                <a:lnTo>
                                  <a:pt x="189685" y="126314"/>
                                </a:lnTo>
                                <a:lnTo>
                                  <a:pt x="189618" y="126292"/>
                                </a:lnTo>
                                <a:lnTo>
                                  <a:pt x="189551" y="126270"/>
                                </a:lnTo>
                                <a:lnTo>
                                  <a:pt x="189484" y="126248"/>
                                </a:lnTo>
                                <a:lnTo>
                                  <a:pt x="189417" y="126226"/>
                                </a:lnTo>
                                <a:lnTo>
                                  <a:pt x="189351" y="126204"/>
                                </a:lnTo>
                                <a:lnTo>
                                  <a:pt x="189284" y="126182"/>
                                </a:lnTo>
                                <a:lnTo>
                                  <a:pt x="189217" y="126160"/>
                                </a:lnTo>
                                <a:lnTo>
                                  <a:pt x="189150" y="126138"/>
                                </a:lnTo>
                                <a:lnTo>
                                  <a:pt x="189083" y="126116"/>
                                </a:lnTo>
                                <a:lnTo>
                                  <a:pt x="189017" y="126094"/>
                                </a:lnTo>
                                <a:lnTo>
                                  <a:pt x="188950" y="126072"/>
                                </a:lnTo>
                                <a:lnTo>
                                  <a:pt x="188883" y="126050"/>
                                </a:lnTo>
                                <a:lnTo>
                                  <a:pt x="188816" y="126027"/>
                                </a:lnTo>
                                <a:lnTo>
                                  <a:pt x="188750" y="126005"/>
                                </a:lnTo>
                                <a:lnTo>
                                  <a:pt x="188683" y="125983"/>
                                </a:lnTo>
                                <a:lnTo>
                                  <a:pt x="188616" y="125961"/>
                                </a:lnTo>
                                <a:lnTo>
                                  <a:pt x="188549" y="125939"/>
                                </a:lnTo>
                                <a:lnTo>
                                  <a:pt x="188482" y="125917"/>
                                </a:lnTo>
                                <a:lnTo>
                                  <a:pt x="188416" y="125894"/>
                                </a:lnTo>
                                <a:lnTo>
                                  <a:pt x="188349" y="125872"/>
                                </a:lnTo>
                                <a:lnTo>
                                  <a:pt x="188282" y="125850"/>
                                </a:lnTo>
                                <a:lnTo>
                                  <a:pt x="188215" y="125828"/>
                                </a:lnTo>
                                <a:lnTo>
                                  <a:pt x="188148" y="125805"/>
                                </a:lnTo>
                                <a:lnTo>
                                  <a:pt x="188082" y="125783"/>
                                </a:lnTo>
                                <a:lnTo>
                                  <a:pt x="188015" y="125761"/>
                                </a:lnTo>
                                <a:lnTo>
                                  <a:pt x="187948" y="125739"/>
                                </a:lnTo>
                                <a:lnTo>
                                  <a:pt x="187881" y="125716"/>
                                </a:lnTo>
                                <a:lnTo>
                                  <a:pt x="187814" y="125694"/>
                                </a:lnTo>
                                <a:lnTo>
                                  <a:pt x="187748" y="125672"/>
                                </a:lnTo>
                                <a:lnTo>
                                  <a:pt x="187681" y="125649"/>
                                </a:lnTo>
                                <a:lnTo>
                                  <a:pt x="187614" y="125627"/>
                                </a:lnTo>
                                <a:lnTo>
                                  <a:pt x="187547" y="125605"/>
                                </a:lnTo>
                                <a:lnTo>
                                  <a:pt x="187480" y="125582"/>
                                </a:lnTo>
                                <a:lnTo>
                                  <a:pt x="187414" y="125560"/>
                                </a:lnTo>
                                <a:lnTo>
                                  <a:pt x="187347" y="125538"/>
                                </a:lnTo>
                                <a:lnTo>
                                  <a:pt x="187280" y="125515"/>
                                </a:lnTo>
                                <a:lnTo>
                                  <a:pt x="187213" y="125493"/>
                                </a:lnTo>
                                <a:lnTo>
                                  <a:pt x="187147" y="125471"/>
                                </a:lnTo>
                                <a:lnTo>
                                  <a:pt x="187080" y="125448"/>
                                </a:lnTo>
                                <a:lnTo>
                                  <a:pt x="187013" y="125426"/>
                                </a:lnTo>
                                <a:lnTo>
                                  <a:pt x="186946" y="125403"/>
                                </a:lnTo>
                                <a:lnTo>
                                  <a:pt x="186879" y="125381"/>
                                </a:lnTo>
                                <a:lnTo>
                                  <a:pt x="186813" y="125358"/>
                                </a:lnTo>
                                <a:lnTo>
                                  <a:pt x="186746" y="125336"/>
                                </a:lnTo>
                                <a:lnTo>
                                  <a:pt x="186679" y="125313"/>
                                </a:lnTo>
                                <a:lnTo>
                                  <a:pt x="186612" y="125291"/>
                                </a:lnTo>
                                <a:lnTo>
                                  <a:pt x="186545" y="125268"/>
                                </a:lnTo>
                                <a:lnTo>
                                  <a:pt x="186479" y="125246"/>
                                </a:lnTo>
                                <a:lnTo>
                                  <a:pt x="186412" y="125223"/>
                                </a:lnTo>
                                <a:lnTo>
                                  <a:pt x="186345" y="125201"/>
                                </a:lnTo>
                                <a:lnTo>
                                  <a:pt x="186278" y="125178"/>
                                </a:lnTo>
                                <a:lnTo>
                                  <a:pt x="186211" y="125156"/>
                                </a:lnTo>
                                <a:lnTo>
                                  <a:pt x="186145" y="125133"/>
                                </a:lnTo>
                                <a:lnTo>
                                  <a:pt x="186078" y="125111"/>
                                </a:lnTo>
                                <a:lnTo>
                                  <a:pt x="186011" y="125088"/>
                                </a:lnTo>
                                <a:lnTo>
                                  <a:pt x="185944" y="125065"/>
                                </a:lnTo>
                                <a:lnTo>
                                  <a:pt x="185878" y="125043"/>
                                </a:lnTo>
                                <a:lnTo>
                                  <a:pt x="185811" y="125020"/>
                                </a:lnTo>
                                <a:lnTo>
                                  <a:pt x="185744" y="124998"/>
                                </a:lnTo>
                                <a:lnTo>
                                  <a:pt x="185677" y="124975"/>
                                </a:lnTo>
                                <a:lnTo>
                                  <a:pt x="185610" y="124952"/>
                                </a:lnTo>
                                <a:lnTo>
                                  <a:pt x="185544" y="124930"/>
                                </a:lnTo>
                                <a:lnTo>
                                  <a:pt x="185477" y="124907"/>
                                </a:lnTo>
                                <a:lnTo>
                                  <a:pt x="185410" y="124884"/>
                                </a:lnTo>
                                <a:lnTo>
                                  <a:pt x="185343" y="124862"/>
                                </a:lnTo>
                                <a:lnTo>
                                  <a:pt x="185276" y="124839"/>
                                </a:lnTo>
                                <a:lnTo>
                                  <a:pt x="185210" y="124816"/>
                                </a:lnTo>
                                <a:lnTo>
                                  <a:pt x="185143" y="124793"/>
                                </a:lnTo>
                                <a:lnTo>
                                  <a:pt x="185076" y="124771"/>
                                </a:lnTo>
                                <a:lnTo>
                                  <a:pt x="185009" y="124748"/>
                                </a:lnTo>
                                <a:lnTo>
                                  <a:pt x="184942" y="124725"/>
                                </a:lnTo>
                                <a:lnTo>
                                  <a:pt x="184876" y="124702"/>
                                </a:lnTo>
                                <a:lnTo>
                                  <a:pt x="184809" y="124680"/>
                                </a:lnTo>
                                <a:lnTo>
                                  <a:pt x="184742" y="124657"/>
                                </a:lnTo>
                                <a:lnTo>
                                  <a:pt x="184675" y="124634"/>
                                </a:lnTo>
                                <a:lnTo>
                                  <a:pt x="184608" y="124611"/>
                                </a:lnTo>
                                <a:lnTo>
                                  <a:pt x="184542" y="124588"/>
                                </a:lnTo>
                                <a:lnTo>
                                  <a:pt x="184475" y="124566"/>
                                </a:lnTo>
                                <a:lnTo>
                                  <a:pt x="184408" y="124543"/>
                                </a:lnTo>
                                <a:lnTo>
                                  <a:pt x="184341" y="124520"/>
                                </a:lnTo>
                                <a:lnTo>
                                  <a:pt x="184275" y="124497"/>
                                </a:lnTo>
                                <a:lnTo>
                                  <a:pt x="184208" y="124474"/>
                                </a:lnTo>
                                <a:lnTo>
                                  <a:pt x="184141" y="124451"/>
                                </a:lnTo>
                                <a:lnTo>
                                  <a:pt x="184074" y="124428"/>
                                </a:lnTo>
                                <a:lnTo>
                                  <a:pt x="184007" y="124405"/>
                                </a:lnTo>
                                <a:lnTo>
                                  <a:pt x="183941" y="124382"/>
                                </a:lnTo>
                                <a:lnTo>
                                  <a:pt x="183874" y="124360"/>
                                </a:lnTo>
                                <a:lnTo>
                                  <a:pt x="183807" y="124337"/>
                                </a:lnTo>
                                <a:lnTo>
                                  <a:pt x="183740" y="124314"/>
                                </a:lnTo>
                                <a:lnTo>
                                  <a:pt x="183673" y="124291"/>
                                </a:lnTo>
                                <a:lnTo>
                                  <a:pt x="183607" y="124268"/>
                                </a:lnTo>
                                <a:lnTo>
                                  <a:pt x="183540" y="124245"/>
                                </a:lnTo>
                                <a:lnTo>
                                  <a:pt x="183473" y="124222"/>
                                </a:lnTo>
                                <a:lnTo>
                                  <a:pt x="183406" y="124199"/>
                                </a:lnTo>
                                <a:lnTo>
                                  <a:pt x="183339" y="124176"/>
                                </a:lnTo>
                                <a:lnTo>
                                  <a:pt x="183273" y="124153"/>
                                </a:lnTo>
                                <a:lnTo>
                                  <a:pt x="183206" y="124130"/>
                                </a:lnTo>
                                <a:lnTo>
                                  <a:pt x="183139" y="124106"/>
                                </a:lnTo>
                                <a:lnTo>
                                  <a:pt x="183072" y="124083"/>
                                </a:lnTo>
                                <a:lnTo>
                                  <a:pt x="183006" y="124060"/>
                                </a:lnTo>
                                <a:lnTo>
                                  <a:pt x="182939" y="124037"/>
                                </a:lnTo>
                                <a:lnTo>
                                  <a:pt x="182872" y="124014"/>
                                </a:lnTo>
                                <a:lnTo>
                                  <a:pt x="182805" y="123991"/>
                                </a:lnTo>
                                <a:lnTo>
                                  <a:pt x="182738" y="123968"/>
                                </a:lnTo>
                                <a:lnTo>
                                  <a:pt x="182672" y="123945"/>
                                </a:lnTo>
                                <a:lnTo>
                                  <a:pt x="182605" y="123922"/>
                                </a:lnTo>
                                <a:lnTo>
                                  <a:pt x="182538" y="123898"/>
                                </a:lnTo>
                                <a:lnTo>
                                  <a:pt x="182471" y="123875"/>
                                </a:lnTo>
                                <a:lnTo>
                                  <a:pt x="182404" y="123852"/>
                                </a:lnTo>
                                <a:lnTo>
                                  <a:pt x="182338" y="123829"/>
                                </a:lnTo>
                                <a:lnTo>
                                  <a:pt x="182271" y="123806"/>
                                </a:lnTo>
                                <a:lnTo>
                                  <a:pt x="182204" y="123782"/>
                                </a:lnTo>
                                <a:lnTo>
                                  <a:pt x="182137" y="123759"/>
                                </a:lnTo>
                                <a:lnTo>
                                  <a:pt x="182070" y="123736"/>
                                </a:lnTo>
                                <a:lnTo>
                                  <a:pt x="182004" y="123713"/>
                                </a:lnTo>
                                <a:lnTo>
                                  <a:pt x="181937" y="123689"/>
                                </a:lnTo>
                                <a:lnTo>
                                  <a:pt x="181870" y="123666"/>
                                </a:lnTo>
                                <a:lnTo>
                                  <a:pt x="181803" y="123643"/>
                                </a:lnTo>
                                <a:lnTo>
                                  <a:pt x="181737" y="123620"/>
                                </a:lnTo>
                                <a:lnTo>
                                  <a:pt x="181670" y="123596"/>
                                </a:lnTo>
                                <a:lnTo>
                                  <a:pt x="181603" y="123573"/>
                                </a:lnTo>
                                <a:lnTo>
                                  <a:pt x="181536" y="123550"/>
                                </a:lnTo>
                                <a:lnTo>
                                  <a:pt x="181469" y="123526"/>
                                </a:lnTo>
                                <a:lnTo>
                                  <a:pt x="181403" y="123503"/>
                                </a:lnTo>
                                <a:lnTo>
                                  <a:pt x="181336" y="123480"/>
                                </a:lnTo>
                                <a:lnTo>
                                  <a:pt x="181269" y="123456"/>
                                </a:lnTo>
                                <a:lnTo>
                                  <a:pt x="181202" y="123433"/>
                                </a:lnTo>
                                <a:lnTo>
                                  <a:pt x="181135" y="123409"/>
                                </a:lnTo>
                                <a:lnTo>
                                  <a:pt x="181069" y="123386"/>
                                </a:lnTo>
                                <a:lnTo>
                                  <a:pt x="181002" y="123363"/>
                                </a:lnTo>
                                <a:lnTo>
                                  <a:pt x="180935" y="123339"/>
                                </a:lnTo>
                                <a:lnTo>
                                  <a:pt x="180868" y="123316"/>
                                </a:lnTo>
                                <a:lnTo>
                                  <a:pt x="180801" y="123292"/>
                                </a:lnTo>
                                <a:lnTo>
                                  <a:pt x="180735" y="123269"/>
                                </a:lnTo>
                                <a:lnTo>
                                  <a:pt x="180668" y="123245"/>
                                </a:lnTo>
                                <a:lnTo>
                                  <a:pt x="180601" y="123222"/>
                                </a:lnTo>
                                <a:lnTo>
                                  <a:pt x="180534" y="123198"/>
                                </a:lnTo>
                                <a:lnTo>
                                  <a:pt x="180467" y="123175"/>
                                </a:lnTo>
                                <a:lnTo>
                                  <a:pt x="180401" y="123151"/>
                                </a:lnTo>
                                <a:lnTo>
                                  <a:pt x="180334" y="123128"/>
                                </a:lnTo>
                                <a:lnTo>
                                  <a:pt x="180267" y="123104"/>
                                </a:lnTo>
                                <a:lnTo>
                                  <a:pt x="180200" y="123081"/>
                                </a:lnTo>
                                <a:lnTo>
                                  <a:pt x="180134" y="123057"/>
                                </a:lnTo>
                                <a:lnTo>
                                  <a:pt x="180067" y="123034"/>
                                </a:lnTo>
                                <a:lnTo>
                                  <a:pt x="180000" y="123010"/>
                                </a:lnTo>
                                <a:lnTo>
                                  <a:pt x="179933" y="122986"/>
                                </a:lnTo>
                                <a:lnTo>
                                  <a:pt x="179866" y="122963"/>
                                </a:lnTo>
                                <a:lnTo>
                                  <a:pt x="179800" y="122939"/>
                                </a:lnTo>
                                <a:lnTo>
                                  <a:pt x="179733" y="122916"/>
                                </a:lnTo>
                                <a:lnTo>
                                  <a:pt x="179666" y="122892"/>
                                </a:lnTo>
                                <a:lnTo>
                                  <a:pt x="179599" y="122868"/>
                                </a:lnTo>
                                <a:lnTo>
                                  <a:pt x="179532" y="122845"/>
                                </a:lnTo>
                                <a:lnTo>
                                  <a:pt x="179466" y="122821"/>
                                </a:lnTo>
                                <a:lnTo>
                                  <a:pt x="179399" y="122797"/>
                                </a:lnTo>
                                <a:lnTo>
                                  <a:pt x="179332" y="122774"/>
                                </a:lnTo>
                                <a:lnTo>
                                  <a:pt x="179265" y="122750"/>
                                </a:lnTo>
                                <a:lnTo>
                                  <a:pt x="179198" y="122726"/>
                                </a:lnTo>
                                <a:lnTo>
                                  <a:pt x="179132" y="122702"/>
                                </a:lnTo>
                                <a:lnTo>
                                  <a:pt x="179065" y="122679"/>
                                </a:lnTo>
                                <a:lnTo>
                                  <a:pt x="178998" y="122655"/>
                                </a:lnTo>
                                <a:lnTo>
                                  <a:pt x="178931" y="122631"/>
                                </a:lnTo>
                                <a:lnTo>
                                  <a:pt x="178865" y="122607"/>
                                </a:lnTo>
                                <a:lnTo>
                                  <a:pt x="178798" y="122584"/>
                                </a:lnTo>
                                <a:lnTo>
                                  <a:pt x="178731" y="122560"/>
                                </a:lnTo>
                                <a:lnTo>
                                  <a:pt x="178664" y="122536"/>
                                </a:lnTo>
                                <a:lnTo>
                                  <a:pt x="178597" y="122512"/>
                                </a:lnTo>
                                <a:lnTo>
                                  <a:pt x="178531" y="122488"/>
                                </a:lnTo>
                                <a:lnTo>
                                  <a:pt x="178464" y="122464"/>
                                </a:lnTo>
                                <a:lnTo>
                                  <a:pt x="178397" y="122441"/>
                                </a:lnTo>
                                <a:lnTo>
                                  <a:pt x="178330" y="122417"/>
                                </a:lnTo>
                                <a:lnTo>
                                  <a:pt x="178263" y="122393"/>
                                </a:lnTo>
                                <a:lnTo>
                                  <a:pt x="178197" y="122369"/>
                                </a:lnTo>
                                <a:lnTo>
                                  <a:pt x="178130" y="122345"/>
                                </a:lnTo>
                                <a:lnTo>
                                  <a:pt x="178063" y="122321"/>
                                </a:lnTo>
                                <a:lnTo>
                                  <a:pt x="177996" y="122297"/>
                                </a:lnTo>
                                <a:lnTo>
                                  <a:pt x="177929" y="122273"/>
                                </a:lnTo>
                                <a:lnTo>
                                  <a:pt x="177863" y="122249"/>
                                </a:lnTo>
                                <a:lnTo>
                                  <a:pt x="177796" y="122225"/>
                                </a:lnTo>
                                <a:lnTo>
                                  <a:pt x="177729" y="122201"/>
                                </a:lnTo>
                                <a:lnTo>
                                  <a:pt x="177662" y="122177"/>
                                </a:lnTo>
                                <a:lnTo>
                                  <a:pt x="177595" y="122153"/>
                                </a:lnTo>
                                <a:lnTo>
                                  <a:pt x="177529" y="122129"/>
                                </a:lnTo>
                                <a:lnTo>
                                  <a:pt x="177462" y="122105"/>
                                </a:lnTo>
                                <a:lnTo>
                                  <a:pt x="177395" y="122081"/>
                                </a:lnTo>
                                <a:lnTo>
                                  <a:pt x="177328" y="122057"/>
                                </a:lnTo>
                                <a:lnTo>
                                  <a:pt x="177262" y="122033"/>
                                </a:lnTo>
                                <a:lnTo>
                                  <a:pt x="177195" y="122009"/>
                                </a:lnTo>
                                <a:lnTo>
                                  <a:pt x="177128" y="121985"/>
                                </a:lnTo>
                                <a:lnTo>
                                  <a:pt x="177061" y="121961"/>
                                </a:lnTo>
                                <a:lnTo>
                                  <a:pt x="176994" y="121937"/>
                                </a:lnTo>
                                <a:lnTo>
                                  <a:pt x="176928" y="121913"/>
                                </a:lnTo>
                                <a:lnTo>
                                  <a:pt x="176861" y="121889"/>
                                </a:lnTo>
                                <a:lnTo>
                                  <a:pt x="176794" y="121864"/>
                                </a:lnTo>
                                <a:lnTo>
                                  <a:pt x="176727" y="121840"/>
                                </a:lnTo>
                                <a:lnTo>
                                  <a:pt x="176660" y="121816"/>
                                </a:lnTo>
                                <a:lnTo>
                                  <a:pt x="176594" y="121792"/>
                                </a:lnTo>
                                <a:lnTo>
                                  <a:pt x="176527" y="121768"/>
                                </a:lnTo>
                                <a:lnTo>
                                  <a:pt x="176460" y="121744"/>
                                </a:lnTo>
                                <a:lnTo>
                                  <a:pt x="176393" y="121719"/>
                                </a:lnTo>
                                <a:lnTo>
                                  <a:pt x="176326" y="121695"/>
                                </a:lnTo>
                                <a:lnTo>
                                  <a:pt x="176260" y="121671"/>
                                </a:lnTo>
                                <a:lnTo>
                                  <a:pt x="176193" y="121647"/>
                                </a:lnTo>
                                <a:lnTo>
                                  <a:pt x="176126" y="121622"/>
                                </a:lnTo>
                                <a:lnTo>
                                  <a:pt x="176059" y="121598"/>
                                </a:lnTo>
                                <a:lnTo>
                                  <a:pt x="175993" y="121574"/>
                                </a:lnTo>
                                <a:lnTo>
                                  <a:pt x="175926" y="121550"/>
                                </a:lnTo>
                                <a:lnTo>
                                  <a:pt x="175859" y="121525"/>
                                </a:lnTo>
                                <a:lnTo>
                                  <a:pt x="175792" y="121501"/>
                                </a:lnTo>
                                <a:lnTo>
                                  <a:pt x="175725" y="121477"/>
                                </a:lnTo>
                                <a:lnTo>
                                  <a:pt x="175659" y="121452"/>
                                </a:lnTo>
                                <a:lnTo>
                                  <a:pt x="175592" y="121428"/>
                                </a:lnTo>
                                <a:lnTo>
                                  <a:pt x="175525" y="121404"/>
                                </a:lnTo>
                                <a:lnTo>
                                  <a:pt x="175458" y="121379"/>
                                </a:lnTo>
                                <a:lnTo>
                                  <a:pt x="175391" y="121355"/>
                                </a:lnTo>
                                <a:lnTo>
                                  <a:pt x="175325" y="121331"/>
                                </a:lnTo>
                                <a:lnTo>
                                  <a:pt x="175258" y="121306"/>
                                </a:lnTo>
                                <a:lnTo>
                                  <a:pt x="175191" y="121282"/>
                                </a:lnTo>
                                <a:lnTo>
                                  <a:pt x="175124" y="121257"/>
                                </a:lnTo>
                                <a:lnTo>
                                  <a:pt x="175057" y="121233"/>
                                </a:lnTo>
                                <a:lnTo>
                                  <a:pt x="174991" y="121208"/>
                                </a:lnTo>
                                <a:lnTo>
                                  <a:pt x="174924" y="121184"/>
                                </a:lnTo>
                                <a:lnTo>
                                  <a:pt x="174857" y="121159"/>
                                </a:lnTo>
                                <a:lnTo>
                                  <a:pt x="174790" y="121135"/>
                                </a:lnTo>
                                <a:lnTo>
                                  <a:pt x="174724" y="121111"/>
                                </a:lnTo>
                                <a:lnTo>
                                  <a:pt x="174657" y="121086"/>
                                </a:lnTo>
                                <a:lnTo>
                                  <a:pt x="174590" y="121061"/>
                                </a:lnTo>
                                <a:lnTo>
                                  <a:pt x="174523" y="121037"/>
                                </a:lnTo>
                                <a:lnTo>
                                  <a:pt x="174456" y="121012"/>
                                </a:lnTo>
                                <a:lnTo>
                                  <a:pt x="174390" y="120988"/>
                                </a:lnTo>
                                <a:lnTo>
                                  <a:pt x="174323" y="120963"/>
                                </a:lnTo>
                                <a:lnTo>
                                  <a:pt x="174256" y="120939"/>
                                </a:lnTo>
                                <a:lnTo>
                                  <a:pt x="174189" y="120914"/>
                                </a:lnTo>
                                <a:lnTo>
                                  <a:pt x="174122" y="120890"/>
                                </a:lnTo>
                                <a:lnTo>
                                  <a:pt x="174056" y="120865"/>
                                </a:lnTo>
                                <a:lnTo>
                                  <a:pt x="173989" y="120840"/>
                                </a:lnTo>
                                <a:lnTo>
                                  <a:pt x="173922" y="120816"/>
                                </a:lnTo>
                                <a:lnTo>
                                  <a:pt x="173855" y="120791"/>
                                </a:lnTo>
                                <a:lnTo>
                                  <a:pt x="173788" y="120766"/>
                                </a:lnTo>
                                <a:lnTo>
                                  <a:pt x="173722" y="120742"/>
                                </a:lnTo>
                                <a:lnTo>
                                  <a:pt x="173655" y="120717"/>
                                </a:lnTo>
                                <a:lnTo>
                                  <a:pt x="173588" y="120692"/>
                                </a:lnTo>
                                <a:lnTo>
                                  <a:pt x="173521" y="120668"/>
                                </a:lnTo>
                                <a:lnTo>
                                  <a:pt x="173454" y="120643"/>
                                </a:lnTo>
                                <a:lnTo>
                                  <a:pt x="173388" y="120618"/>
                                </a:lnTo>
                                <a:lnTo>
                                  <a:pt x="173321" y="120593"/>
                                </a:lnTo>
                                <a:lnTo>
                                  <a:pt x="173254" y="120569"/>
                                </a:lnTo>
                                <a:lnTo>
                                  <a:pt x="173187" y="120544"/>
                                </a:lnTo>
                                <a:lnTo>
                                  <a:pt x="173121" y="120519"/>
                                </a:lnTo>
                                <a:lnTo>
                                  <a:pt x="173054" y="120494"/>
                                </a:lnTo>
                                <a:lnTo>
                                  <a:pt x="172987" y="120470"/>
                                </a:lnTo>
                                <a:lnTo>
                                  <a:pt x="172920" y="120445"/>
                                </a:lnTo>
                                <a:lnTo>
                                  <a:pt x="172853" y="120420"/>
                                </a:lnTo>
                                <a:lnTo>
                                  <a:pt x="172787" y="120395"/>
                                </a:lnTo>
                                <a:lnTo>
                                  <a:pt x="172720" y="120370"/>
                                </a:lnTo>
                                <a:lnTo>
                                  <a:pt x="172653" y="120345"/>
                                </a:lnTo>
                                <a:lnTo>
                                  <a:pt x="172586" y="120320"/>
                                </a:lnTo>
                                <a:lnTo>
                                  <a:pt x="172519" y="120296"/>
                                </a:lnTo>
                                <a:lnTo>
                                  <a:pt x="172453" y="120271"/>
                                </a:lnTo>
                                <a:lnTo>
                                  <a:pt x="172386" y="120246"/>
                                </a:lnTo>
                                <a:lnTo>
                                  <a:pt x="172319" y="120221"/>
                                </a:lnTo>
                                <a:lnTo>
                                  <a:pt x="172252" y="120196"/>
                                </a:lnTo>
                                <a:lnTo>
                                  <a:pt x="172185" y="120171"/>
                                </a:lnTo>
                                <a:lnTo>
                                  <a:pt x="172119" y="120146"/>
                                </a:lnTo>
                                <a:lnTo>
                                  <a:pt x="172052" y="120121"/>
                                </a:lnTo>
                                <a:lnTo>
                                  <a:pt x="171985" y="120096"/>
                                </a:lnTo>
                                <a:lnTo>
                                  <a:pt x="171918" y="120071"/>
                                </a:lnTo>
                                <a:lnTo>
                                  <a:pt x="171852" y="120046"/>
                                </a:lnTo>
                                <a:lnTo>
                                  <a:pt x="171785" y="120021"/>
                                </a:lnTo>
                                <a:lnTo>
                                  <a:pt x="171718" y="119996"/>
                                </a:lnTo>
                                <a:lnTo>
                                  <a:pt x="171651" y="119971"/>
                                </a:lnTo>
                                <a:lnTo>
                                  <a:pt x="171584" y="119946"/>
                                </a:lnTo>
                                <a:lnTo>
                                  <a:pt x="171518" y="119921"/>
                                </a:lnTo>
                                <a:lnTo>
                                  <a:pt x="171451" y="119896"/>
                                </a:lnTo>
                                <a:lnTo>
                                  <a:pt x="171384" y="119871"/>
                                </a:lnTo>
                                <a:lnTo>
                                  <a:pt x="171317" y="119846"/>
                                </a:lnTo>
                                <a:lnTo>
                                  <a:pt x="171250" y="119820"/>
                                </a:lnTo>
                                <a:lnTo>
                                  <a:pt x="171184" y="119795"/>
                                </a:lnTo>
                                <a:lnTo>
                                  <a:pt x="171117" y="119770"/>
                                </a:lnTo>
                                <a:lnTo>
                                  <a:pt x="171050" y="119745"/>
                                </a:lnTo>
                                <a:lnTo>
                                  <a:pt x="170983" y="119720"/>
                                </a:lnTo>
                                <a:lnTo>
                                  <a:pt x="170916" y="119695"/>
                                </a:lnTo>
                                <a:lnTo>
                                  <a:pt x="170850" y="119670"/>
                                </a:lnTo>
                                <a:lnTo>
                                  <a:pt x="170783" y="119644"/>
                                </a:lnTo>
                                <a:lnTo>
                                  <a:pt x="170716" y="119619"/>
                                </a:lnTo>
                                <a:lnTo>
                                  <a:pt x="170649" y="119594"/>
                                </a:lnTo>
                                <a:lnTo>
                                  <a:pt x="170582" y="119569"/>
                                </a:lnTo>
                                <a:lnTo>
                                  <a:pt x="170516" y="119543"/>
                                </a:lnTo>
                                <a:lnTo>
                                  <a:pt x="170449" y="119518"/>
                                </a:lnTo>
                                <a:lnTo>
                                  <a:pt x="170382" y="119493"/>
                                </a:lnTo>
                                <a:lnTo>
                                  <a:pt x="170315" y="119468"/>
                                </a:lnTo>
                                <a:lnTo>
                                  <a:pt x="170249" y="119442"/>
                                </a:lnTo>
                                <a:lnTo>
                                  <a:pt x="170182" y="119417"/>
                                </a:lnTo>
                                <a:lnTo>
                                  <a:pt x="170115" y="119392"/>
                                </a:lnTo>
                                <a:lnTo>
                                  <a:pt x="170048" y="119366"/>
                                </a:lnTo>
                                <a:lnTo>
                                  <a:pt x="169981" y="119341"/>
                                </a:lnTo>
                                <a:lnTo>
                                  <a:pt x="169915" y="119316"/>
                                </a:lnTo>
                                <a:lnTo>
                                  <a:pt x="169848" y="119290"/>
                                </a:lnTo>
                                <a:lnTo>
                                  <a:pt x="169781" y="119265"/>
                                </a:lnTo>
                                <a:lnTo>
                                  <a:pt x="169714" y="119240"/>
                                </a:lnTo>
                                <a:lnTo>
                                  <a:pt x="169647" y="119214"/>
                                </a:lnTo>
                                <a:lnTo>
                                  <a:pt x="169581" y="119189"/>
                                </a:lnTo>
                                <a:lnTo>
                                  <a:pt x="169514" y="119163"/>
                                </a:lnTo>
                                <a:lnTo>
                                  <a:pt x="169447" y="119138"/>
                                </a:lnTo>
                                <a:lnTo>
                                  <a:pt x="169380" y="119113"/>
                                </a:lnTo>
                                <a:lnTo>
                                  <a:pt x="169313" y="119087"/>
                                </a:lnTo>
                                <a:lnTo>
                                  <a:pt x="169247" y="119062"/>
                                </a:lnTo>
                                <a:lnTo>
                                  <a:pt x="169180" y="119036"/>
                                </a:lnTo>
                                <a:lnTo>
                                  <a:pt x="169113" y="119011"/>
                                </a:lnTo>
                                <a:lnTo>
                                  <a:pt x="169046" y="118985"/>
                                </a:lnTo>
                                <a:lnTo>
                                  <a:pt x="168980" y="118960"/>
                                </a:lnTo>
                                <a:lnTo>
                                  <a:pt x="168913" y="118934"/>
                                </a:lnTo>
                                <a:lnTo>
                                  <a:pt x="168846" y="118909"/>
                                </a:lnTo>
                                <a:lnTo>
                                  <a:pt x="168779" y="118883"/>
                                </a:lnTo>
                                <a:lnTo>
                                  <a:pt x="168712" y="118857"/>
                                </a:lnTo>
                                <a:lnTo>
                                  <a:pt x="168646" y="118832"/>
                                </a:lnTo>
                                <a:lnTo>
                                  <a:pt x="168579" y="118806"/>
                                </a:lnTo>
                                <a:lnTo>
                                  <a:pt x="168512" y="118781"/>
                                </a:lnTo>
                                <a:lnTo>
                                  <a:pt x="168445" y="118755"/>
                                </a:lnTo>
                                <a:lnTo>
                                  <a:pt x="168378" y="118729"/>
                                </a:lnTo>
                                <a:lnTo>
                                  <a:pt x="168312" y="118704"/>
                                </a:lnTo>
                                <a:lnTo>
                                  <a:pt x="168245" y="118678"/>
                                </a:lnTo>
                                <a:lnTo>
                                  <a:pt x="168178" y="118652"/>
                                </a:lnTo>
                                <a:lnTo>
                                  <a:pt x="168111" y="118627"/>
                                </a:lnTo>
                                <a:lnTo>
                                  <a:pt x="168044" y="118601"/>
                                </a:lnTo>
                                <a:lnTo>
                                  <a:pt x="167978" y="118575"/>
                                </a:lnTo>
                                <a:lnTo>
                                  <a:pt x="167911" y="118550"/>
                                </a:lnTo>
                                <a:lnTo>
                                  <a:pt x="167844" y="118524"/>
                                </a:lnTo>
                                <a:lnTo>
                                  <a:pt x="167777" y="118498"/>
                                </a:lnTo>
                                <a:lnTo>
                                  <a:pt x="167710" y="118472"/>
                                </a:lnTo>
                                <a:lnTo>
                                  <a:pt x="167644" y="118447"/>
                                </a:lnTo>
                                <a:lnTo>
                                  <a:pt x="167577" y="118421"/>
                                </a:lnTo>
                                <a:lnTo>
                                  <a:pt x="167510" y="118395"/>
                                </a:lnTo>
                                <a:lnTo>
                                  <a:pt x="167443" y="118369"/>
                                </a:lnTo>
                                <a:lnTo>
                                  <a:pt x="167377" y="118343"/>
                                </a:lnTo>
                                <a:lnTo>
                                  <a:pt x="167310" y="118318"/>
                                </a:lnTo>
                                <a:lnTo>
                                  <a:pt x="167243" y="118292"/>
                                </a:lnTo>
                                <a:lnTo>
                                  <a:pt x="167176" y="118266"/>
                                </a:lnTo>
                                <a:lnTo>
                                  <a:pt x="167109" y="118240"/>
                                </a:lnTo>
                                <a:lnTo>
                                  <a:pt x="167043" y="118214"/>
                                </a:lnTo>
                                <a:lnTo>
                                  <a:pt x="166976" y="118188"/>
                                </a:lnTo>
                                <a:lnTo>
                                  <a:pt x="166909" y="118162"/>
                                </a:lnTo>
                                <a:lnTo>
                                  <a:pt x="166842" y="118137"/>
                                </a:lnTo>
                                <a:lnTo>
                                  <a:pt x="166775" y="118111"/>
                                </a:lnTo>
                                <a:lnTo>
                                  <a:pt x="166709" y="118085"/>
                                </a:lnTo>
                                <a:lnTo>
                                  <a:pt x="166642" y="118059"/>
                                </a:lnTo>
                                <a:lnTo>
                                  <a:pt x="166575" y="118033"/>
                                </a:lnTo>
                                <a:lnTo>
                                  <a:pt x="166508" y="118007"/>
                                </a:lnTo>
                                <a:lnTo>
                                  <a:pt x="166441" y="117981"/>
                                </a:lnTo>
                                <a:lnTo>
                                  <a:pt x="166375" y="117955"/>
                                </a:lnTo>
                                <a:lnTo>
                                  <a:pt x="166308" y="117929"/>
                                </a:lnTo>
                                <a:lnTo>
                                  <a:pt x="166241" y="117903"/>
                                </a:lnTo>
                                <a:lnTo>
                                  <a:pt x="166174" y="117877"/>
                                </a:lnTo>
                                <a:lnTo>
                                  <a:pt x="166108" y="117851"/>
                                </a:lnTo>
                                <a:lnTo>
                                  <a:pt x="166041" y="117825"/>
                                </a:lnTo>
                                <a:lnTo>
                                  <a:pt x="165974" y="117799"/>
                                </a:lnTo>
                                <a:lnTo>
                                  <a:pt x="165907" y="117772"/>
                                </a:lnTo>
                                <a:lnTo>
                                  <a:pt x="165840" y="117746"/>
                                </a:lnTo>
                                <a:lnTo>
                                  <a:pt x="165774" y="117720"/>
                                </a:lnTo>
                                <a:lnTo>
                                  <a:pt x="165707" y="117694"/>
                                </a:lnTo>
                                <a:lnTo>
                                  <a:pt x="165640" y="117668"/>
                                </a:lnTo>
                                <a:lnTo>
                                  <a:pt x="165573" y="117642"/>
                                </a:lnTo>
                                <a:lnTo>
                                  <a:pt x="165506" y="117616"/>
                                </a:lnTo>
                                <a:lnTo>
                                  <a:pt x="165440" y="117590"/>
                                </a:lnTo>
                                <a:lnTo>
                                  <a:pt x="165373" y="117563"/>
                                </a:lnTo>
                                <a:lnTo>
                                  <a:pt x="165306" y="117537"/>
                                </a:lnTo>
                                <a:lnTo>
                                  <a:pt x="165239" y="117511"/>
                                </a:lnTo>
                                <a:lnTo>
                                  <a:pt x="165172" y="117485"/>
                                </a:lnTo>
                                <a:lnTo>
                                  <a:pt x="165106" y="117459"/>
                                </a:lnTo>
                                <a:lnTo>
                                  <a:pt x="165039" y="117432"/>
                                </a:lnTo>
                                <a:lnTo>
                                  <a:pt x="164972" y="117406"/>
                                </a:lnTo>
                                <a:lnTo>
                                  <a:pt x="164905" y="117380"/>
                                </a:lnTo>
                                <a:lnTo>
                                  <a:pt x="164839" y="117353"/>
                                </a:lnTo>
                                <a:lnTo>
                                  <a:pt x="164772" y="117327"/>
                                </a:lnTo>
                                <a:lnTo>
                                  <a:pt x="164705" y="117301"/>
                                </a:lnTo>
                                <a:lnTo>
                                  <a:pt x="164638" y="117275"/>
                                </a:lnTo>
                                <a:lnTo>
                                  <a:pt x="164571" y="117248"/>
                                </a:lnTo>
                                <a:lnTo>
                                  <a:pt x="164505" y="117222"/>
                                </a:lnTo>
                                <a:lnTo>
                                  <a:pt x="164438" y="117196"/>
                                </a:lnTo>
                                <a:lnTo>
                                  <a:pt x="164371" y="117169"/>
                                </a:lnTo>
                                <a:lnTo>
                                  <a:pt x="164304" y="117143"/>
                                </a:lnTo>
                                <a:lnTo>
                                  <a:pt x="164237" y="117116"/>
                                </a:lnTo>
                                <a:lnTo>
                                  <a:pt x="164171" y="117090"/>
                                </a:lnTo>
                                <a:lnTo>
                                  <a:pt x="164104" y="117064"/>
                                </a:lnTo>
                                <a:lnTo>
                                  <a:pt x="164037" y="117037"/>
                                </a:lnTo>
                                <a:lnTo>
                                  <a:pt x="163970" y="117011"/>
                                </a:lnTo>
                                <a:lnTo>
                                  <a:pt x="163903" y="116984"/>
                                </a:lnTo>
                                <a:lnTo>
                                  <a:pt x="163837" y="116958"/>
                                </a:lnTo>
                                <a:lnTo>
                                  <a:pt x="163770" y="116931"/>
                                </a:lnTo>
                                <a:lnTo>
                                  <a:pt x="163703" y="116905"/>
                                </a:lnTo>
                                <a:lnTo>
                                  <a:pt x="163636" y="116878"/>
                                </a:lnTo>
                                <a:lnTo>
                                  <a:pt x="163569" y="116852"/>
                                </a:lnTo>
                                <a:lnTo>
                                  <a:pt x="163503" y="116825"/>
                                </a:lnTo>
                                <a:lnTo>
                                  <a:pt x="163436" y="116799"/>
                                </a:lnTo>
                                <a:lnTo>
                                  <a:pt x="163369" y="116772"/>
                                </a:lnTo>
                                <a:lnTo>
                                  <a:pt x="163302" y="116746"/>
                                </a:lnTo>
                                <a:lnTo>
                                  <a:pt x="163236" y="116719"/>
                                </a:lnTo>
                                <a:lnTo>
                                  <a:pt x="163169" y="116692"/>
                                </a:lnTo>
                                <a:lnTo>
                                  <a:pt x="163102" y="116666"/>
                                </a:lnTo>
                                <a:lnTo>
                                  <a:pt x="163035" y="116639"/>
                                </a:lnTo>
                                <a:lnTo>
                                  <a:pt x="162968" y="116613"/>
                                </a:lnTo>
                                <a:lnTo>
                                  <a:pt x="162902" y="116586"/>
                                </a:lnTo>
                                <a:lnTo>
                                  <a:pt x="162835" y="116559"/>
                                </a:lnTo>
                                <a:lnTo>
                                  <a:pt x="162768" y="116533"/>
                                </a:lnTo>
                                <a:lnTo>
                                  <a:pt x="162701" y="116506"/>
                                </a:lnTo>
                                <a:lnTo>
                                  <a:pt x="162634" y="116479"/>
                                </a:lnTo>
                                <a:lnTo>
                                  <a:pt x="162568" y="116453"/>
                                </a:lnTo>
                                <a:lnTo>
                                  <a:pt x="162501" y="116426"/>
                                </a:lnTo>
                                <a:lnTo>
                                  <a:pt x="162434" y="116399"/>
                                </a:lnTo>
                                <a:lnTo>
                                  <a:pt x="162367" y="116372"/>
                                </a:lnTo>
                                <a:lnTo>
                                  <a:pt x="162300" y="116346"/>
                                </a:lnTo>
                                <a:lnTo>
                                  <a:pt x="162234" y="116319"/>
                                </a:lnTo>
                                <a:lnTo>
                                  <a:pt x="162167" y="116292"/>
                                </a:lnTo>
                                <a:lnTo>
                                  <a:pt x="162100" y="116265"/>
                                </a:lnTo>
                                <a:lnTo>
                                  <a:pt x="162033" y="116238"/>
                                </a:lnTo>
                                <a:lnTo>
                                  <a:pt x="161967" y="116212"/>
                                </a:lnTo>
                                <a:lnTo>
                                  <a:pt x="161900" y="116185"/>
                                </a:lnTo>
                                <a:lnTo>
                                  <a:pt x="161833" y="116158"/>
                                </a:lnTo>
                                <a:lnTo>
                                  <a:pt x="161766" y="116131"/>
                                </a:lnTo>
                                <a:lnTo>
                                  <a:pt x="161699" y="116104"/>
                                </a:lnTo>
                                <a:lnTo>
                                  <a:pt x="161633" y="116077"/>
                                </a:lnTo>
                                <a:lnTo>
                                  <a:pt x="161566" y="116050"/>
                                </a:lnTo>
                                <a:lnTo>
                                  <a:pt x="161499" y="116023"/>
                                </a:lnTo>
                                <a:lnTo>
                                  <a:pt x="161432" y="115997"/>
                                </a:lnTo>
                                <a:lnTo>
                                  <a:pt x="161365" y="115970"/>
                                </a:lnTo>
                                <a:lnTo>
                                  <a:pt x="161299" y="115943"/>
                                </a:lnTo>
                                <a:lnTo>
                                  <a:pt x="161232" y="115916"/>
                                </a:lnTo>
                                <a:lnTo>
                                  <a:pt x="161165" y="115889"/>
                                </a:lnTo>
                                <a:lnTo>
                                  <a:pt x="161098" y="115862"/>
                                </a:lnTo>
                                <a:lnTo>
                                  <a:pt x="161031" y="115835"/>
                                </a:lnTo>
                                <a:lnTo>
                                  <a:pt x="160965" y="115808"/>
                                </a:lnTo>
                                <a:lnTo>
                                  <a:pt x="160898" y="115781"/>
                                </a:lnTo>
                                <a:lnTo>
                                  <a:pt x="160831" y="115754"/>
                                </a:lnTo>
                                <a:lnTo>
                                  <a:pt x="160764" y="115727"/>
                                </a:lnTo>
                                <a:lnTo>
                                  <a:pt x="160697" y="115700"/>
                                </a:lnTo>
                                <a:lnTo>
                                  <a:pt x="160631" y="115673"/>
                                </a:lnTo>
                                <a:lnTo>
                                  <a:pt x="160564" y="115645"/>
                                </a:lnTo>
                                <a:lnTo>
                                  <a:pt x="160497" y="115618"/>
                                </a:lnTo>
                                <a:lnTo>
                                  <a:pt x="160430" y="115591"/>
                                </a:lnTo>
                                <a:lnTo>
                                  <a:pt x="160364" y="115564"/>
                                </a:lnTo>
                                <a:lnTo>
                                  <a:pt x="160297" y="115537"/>
                                </a:lnTo>
                                <a:lnTo>
                                  <a:pt x="160230" y="115510"/>
                                </a:lnTo>
                                <a:lnTo>
                                  <a:pt x="160163" y="115483"/>
                                </a:lnTo>
                                <a:lnTo>
                                  <a:pt x="160096" y="115455"/>
                                </a:lnTo>
                                <a:lnTo>
                                  <a:pt x="160030" y="115428"/>
                                </a:lnTo>
                                <a:lnTo>
                                  <a:pt x="159963" y="115401"/>
                                </a:lnTo>
                                <a:lnTo>
                                  <a:pt x="159896" y="115374"/>
                                </a:lnTo>
                                <a:lnTo>
                                  <a:pt x="159829" y="115347"/>
                                </a:lnTo>
                                <a:lnTo>
                                  <a:pt x="159762" y="115319"/>
                                </a:lnTo>
                                <a:lnTo>
                                  <a:pt x="159696" y="115292"/>
                                </a:lnTo>
                                <a:lnTo>
                                  <a:pt x="159629" y="115265"/>
                                </a:lnTo>
                                <a:lnTo>
                                  <a:pt x="159562" y="115238"/>
                                </a:lnTo>
                                <a:lnTo>
                                  <a:pt x="159495" y="115210"/>
                                </a:lnTo>
                                <a:lnTo>
                                  <a:pt x="159428" y="115183"/>
                                </a:lnTo>
                                <a:lnTo>
                                  <a:pt x="159362" y="115156"/>
                                </a:lnTo>
                                <a:lnTo>
                                  <a:pt x="159295" y="115128"/>
                                </a:lnTo>
                                <a:lnTo>
                                  <a:pt x="159228" y="115101"/>
                                </a:lnTo>
                                <a:lnTo>
                                  <a:pt x="159161" y="115074"/>
                                </a:lnTo>
                                <a:lnTo>
                                  <a:pt x="159095" y="115046"/>
                                </a:lnTo>
                                <a:lnTo>
                                  <a:pt x="159028" y="115019"/>
                                </a:lnTo>
                                <a:lnTo>
                                  <a:pt x="158961" y="114992"/>
                                </a:lnTo>
                                <a:lnTo>
                                  <a:pt x="158894" y="114964"/>
                                </a:lnTo>
                                <a:lnTo>
                                  <a:pt x="158827" y="114937"/>
                                </a:lnTo>
                                <a:lnTo>
                                  <a:pt x="158761" y="114909"/>
                                </a:lnTo>
                                <a:lnTo>
                                  <a:pt x="158694" y="114882"/>
                                </a:lnTo>
                                <a:lnTo>
                                  <a:pt x="158627" y="114854"/>
                                </a:lnTo>
                                <a:lnTo>
                                  <a:pt x="158560" y="114827"/>
                                </a:lnTo>
                                <a:lnTo>
                                  <a:pt x="158493" y="114799"/>
                                </a:lnTo>
                                <a:lnTo>
                                  <a:pt x="158427" y="114772"/>
                                </a:lnTo>
                                <a:lnTo>
                                  <a:pt x="158360" y="114744"/>
                                </a:lnTo>
                                <a:lnTo>
                                  <a:pt x="158293" y="114717"/>
                                </a:lnTo>
                                <a:lnTo>
                                  <a:pt x="158226" y="114689"/>
                                </a:lnTo>
                                <a:lnTo>
                                  <a:pt x="158159" y="114662"/>
                                </a:lnTo>
                                <a:lnTo>
                                  <a:pt x="158093" y="114634"/>
                                </a:lnTo>
                                <a:lnTo>
                                  <a:pt x="158026" y="114607"/>
                                </a:lnTo>
                                <a:lnTo>
                                  <a:pt x="157959" y="114579"/>
                                </a:lnTo>
                                <a:lnTo>
                                  <a:pt x="157892" y="114551"/>
                                </a:lnTo>
                                <a:lnTo>
                                  <a:pt x="157826" y="114524"/>
                                </a:lnTo>
                                <a:lnTo>
                                  <a:pt x="157759" y="114496"/>
                                </a:lnTo>
                                <a:lnTo>
                                  <a:pt x="157692" y="114469"/>
                                </a:lnTo>
                                <a:lnTo>
                                  <a:pt x="157625" y="114441"/>
                                </a:lnTo>
                                <a:lnTo>
                                  <a:pt x="157558" y="114413"/>
                                </a:lnTo>
                                <a:lnTo>
                                  <a:pt x="157492" y="114386"/>
                                </a:lnTo>
                                <a:lnTo>
                                  <a:pt x="157425" y="114358"/>
                                </a:lnTo>
                                <a:lnTo>
                                  <a:pt x="157358" y="114330"/>
                                </a:lnTo>
                                <a:lnTo>
                                  <a:pt x="157291" y="114302"/>
                                </a:lnTo>
                                <a:lnTo>
                                  <a:pt x="157224" y="114275"/>
                                </a:lnTo>
                                <a:lnTo>
                                  <a:pt x="157158" y="114247"/>
                                </a:lnTo>
                                <a:lnTo>
                                  <a:pt x="157091" y="114219"/>
                                </a:lnTo>
                                <a:lnTo>
                                  <a:pt x="157024" y="114191"/>
                                </a:lnTo>
                                <a:lnTo>
                                  <a:pt x="156957" y="114164"/>
                                </a:lnTo>
                                <a:lnTo>
                                  <a:pt x="156890" y="114136"/>
                                </a:lnTo>
                                <a:lnTo>
                                  <a:pt x="156824" y="114108"/>
                                </a:lnTo>
                                <a:lnTo>
                                  <a:pt x="156757" y="114080"/>
                                </a:lnTo>
                                <a:lnTo>
                                  <a:pt x="156690" y="114052"/>
                                </a:lnTo>
                                <a:lnTo>
                                  <a:pt x="156623" y="114025"/>
                                </a:lnTo>
                                <a:lnTo>
                                  <a:pt x="156556" y="113997"/>
                                </a:lnTo>
                                <a:lnTo>
                                  <a:pt x="156490" y="113969"/>
                                </a:lnTo>
                                <a:lnTo>
                                  <a:pt x="156423" y="113941"/>
                                </a:lnTo>
                                <a:lnTo>
                                  <a:pt x="156356" y="113913"/>
                                </a:lnTo>
                                <a:lnTo>
                                  <a:pt x="156289" y="113885"/>
                                </a:lnTo>
                                <a:lnTo>
                                  <a:pt x="156223" y="113857"/>
                                </a:lnTo>
                                <a:lnTo>
                                  <a:pt x="156156" y="113829"/>
                                </a:lnTo>
                                <a:lnTo>
                                  <a:pt x="156089" y="113801"/>
                                </a:lnTo>
                                <a:lnTo>
                                  <a:pt x="156022" y="113773"/>
                                </a:lnTo>
                                <a:lnTo>
                                  <a:pt x="155955" y="113745"/>
                                </a:lnTo>
                                <a:lnTo>
                                  <a:pt x="155889" y="113717"/>
                                </a:lnTo>
                                <a:lnTo>
                                  <a:pt x="155822" y="113689"/>
                                </a:lnTo>
                                <a:lnTo>
                                  <a:pt x="155755" y="113661"/>
                                </a:lnTo>
                                <a:lnTo>
                                  <a:pt x="155688" y="113633"/>
                                </a:lnTo>
                                <a:lnTo>
                                  <a:pt x="155621" y="113605"/>
                                </a:lnTo>
                                <a:lnTo>
                                  <a:pt x="155555" y="113577"/>
                                </a:lnTo>
                                <a:lnTo>
                                  <a:pt x="155488" y="113549"/>
                                </a:lnTo>
                                <a:lnTo>
                                  <a:pt x="155421" y="113521"/>
                                </a:lnTo>
                                <a:lnTo>
                                  <a:pt x="155354" y="113493"/>
                                </a:lnTo>
                                <a:lnTo>
                                  <a:pt x="155287" y="113465"/>
                                </a:lnTo>
                                <a:lnTo>
                                  <a:pt x="155221" y="113437"/>
                                </a:lnTo>
                                <a:lnTo>
                                  <a:pt x="155154" y="113409"/>
                                </a:lnTo>
                                <a:lnTo>
                                  <a:pt x="155087" y="113380"/>
                                </a:lnTo>
                                <a:lnTo>
                                  <a:pt x="155020" y="113352"/>
                                </a:lnTo>
                                <a:lnTo>
                                  <a:pt x="154954" y="113324"/>
                                </a:lnTo>
                                <a:lnTo>
                                  <a:pt x="154887" y="113296"/>
                                </a:lnTo>
                                <a:lnTo>
                                  <a:pt x="154820" y="113268"/>
                                </a:lnTo>
                                <a:lnTo>
                                  <a:pt x="154753" y="113240"/>
                                </a:lnTo>
                                <a:lnTo>
                                  <a:pt x="154686" y="113211"/>
                                </a:lnTo>
                                <a:lnTo>
                                  <a:pt x="154620" y="113183"/>
                                </a:lnTo>
                                <a:lnTo>
                                  <a:pt x="154553" y="113155"/>
                                </a:lnTo>
                                <a:lnTo>
                                  <a:pt x="154486" y="113127"/>
                                </a:lnTo>
                                <a:lnTo>
                                  <a:pt x="154419" y="113098"/>
                                </a:lnTo>
                                <a:lnTo>
                                  <a:pt x="154352" y="113070"/>
                                </a:lnTo>
                                <a:lnTo>
                                  <a:pt x="154286" y="113042"/>
                                </a:lnTo>
                                <a:lnTo>
                                  <a:pt x="154219" y="113013"/>
                                </a:lnTo>
                                <a:lnTo>
                                  <a:pt x="154152" y="112985"/>
                                </a:lnTo>
                                <a:lnTo>
                                  <a:pt x="154085" y="112957"/>
                                </a:lnTo>
                                <a:lnTo>
                                  <a:pt x="154018" y="112928"/>
                                </a:lnTo>
                                <a:lnTo>
                                  <a:pt x="153952" y="112900"/>
                                </a:lnTo>
                                <a:lnTo>
                                  <a:pt x="153885" y="112871"/>
                                </a:lnTo>
                                <a:lnTo>
                                  <a:pt x="153818" y="112843"/>
                                </a:lnTo>
                                <a:lnTo>
                                  <a:pt x="153751" y="112815"/>
                                </a:lnTo>
                                <a:lnTo>
                                  <a:pt x="153684" y="112786"/>
                                </a:lnTo>
                                <a:lnTo>
                                  <a:pt x="153618" y="112758"/>
                                </a:lnTo>
                                <a:lnTo>
                                  <a:pt x="153551" y="112729"/>
                                </a:lnTo>
                                <a:lnTo>
                                  <a:pt x="153484" y="112701"/>
                                </a:lnTo>
                                <a:lnTo>
                                  <a:pt x="153417" y="112672"/>
                                </a:lnTo>
                                <a:lnTo>
                                  <a:pt x="153351" y="112644"/>
                                </a:lnTo>
                                <a:lnTo>
                                  <a:pt x="153284" y="112615"/>
                                </a:lnTo>
                                <a:lnTo>
                                  <a:pt x="153217" y="112587"/>
                                </a:lnTo>
                                <a:lnTo>
                                  <a:pt x="153150" y="112558"/>
                                </a:lnTo>
                                <a:lnTo>
                                  <a:pt x="153083" y="112530"/>
                                </a:lnTo>
                                <a:lnTo>
                                  <a:pt x="153017" y="112501"/>
                                </a:lnTo>
                                <a:lnTo>
                                  <a:pt x="152950" y="112473"/>
                                </a:lnTo>
                                <a:lnTo>
                                  <a:pt x="152883" y="112444"/>
                                </a:lnTo>
                                <a:lnTo>
                                  <a:pt x="152816" y="112415"/>
                                </a:lnTo>
                                <a:lnTo>
                                  <a:pt x="152749" y="112387"/>
                                </a:lnTo>
                                <a:lnTo>
                                  <a:pt x="152683" y="112358"/>
                                </a:lnTo>
                                <a:lnTo>
                                  <a:pt x="152616" y="112330"/>
                                </a:lnTo>
                                <a:lnTo>
                                  <a:pt x="152549" y="112301"/>
                                </a:lnTo>
                                <a:lnTo>
                                  <a:pt x="152482" y="112272"/>
                                </a:lnTo>
                                <a:lnTo>
                                  <a:pt x="152415" y="112244"/>
                                </a:lnTo>
                                <a:lnTo>
                                  <a:pt x="152349" y="112215"/>
                                </a:lnTo>
                                <a:lnTo>
                                  <a:pt x="152282" y="112186"/>
                                </a:lnTo>
                                <a:lnTo>
                                  <a:pt x="152215" y="112157"/>
                                </a:lnTo>
                                <a:lnTo>
                                  <a:pt x="152148" y="112129"/>
                                </a:lnTo>
                                <a:lnTo>
                                  <a:pt x="152082" y="112100"/>
                                </a:lnTo>
                                <a:lnTo>
                                  <a:pt x="152015" y="112071"/>
                                </a:lnTo>
                                <a:lnTo>
                                  <a:pt x="151948" y="112042"/>
                                </a:lnTo>
                                <a:lnTo>
                                  <a:pt x="151881" y="112014"/>
                                </a:lnTo>
                                <a:lnTo>
                                  <a:pt x="151814" y="111985"/>
                                </a:lnTo>
                                <a:lnTo>
                                  <a:pt x="151748" y="111956"/>
                                </a:lnTo>
                                <a:lnTo>
                                  <a:pt x="151681" y="111927"/>
                                </a:lnTo>
                                <a:lnTo>
                                  <a:pt x="151614" y="111898"/>
                                </a:lnTo>
                                <a:lnTo>
                                  <a:pt x="151547" y="111870"/>
                                </a:lnTo>
                                <a:lnTo>
                                  <a:pt x="151480" y="111841"/>
                                </a:lnTo>
                                <a:lnTo>
                                  <a:pt x="151414" y="111812"/>
                                </a:lnTo>
                                <a:lnTo>
                                  <a:pt x="151347" y="111783"/>
                                </a:lnTo>
                                <a:lnTo>
                                  <a:pt x="151280" y="111754"/>
                                </a:lnTo>
                                <a:lnTo>
                                  <a:pt x="151213" y="111725"/>
                                </a:lnTo>
                                <a:lnTo>
                                  <a:pt x="151146" y="111696"/>
                                </a:lnTo>
                                <a:lnTo>
                                  <a:pt x="151080" y="111667"/>
                                </a:lnTo>
                                <a:lnTo>
                                  <a:pt x="151013" y="111638"/>
                                </a:lnTo>
                                <a:lnTo>
                                  <a:pt x="150946" y="111609"/>
                                </a:lnTo>
                                <a:lnTo>
                                  <a:pt x="150879" y="111580"/>
                                </a:lnTo>
                                <a:lnTo>
                                  <a:pt x="150812" y="111551"/>
                                </a:lnTo>
                                <a:lnTo>
                                  <a:pt x="150746" y="111522"/>
                                </a:lnTo>
                                <a:lnTo>
                                  <a:pt x="150679" y="111493"/>
                                </a:lnTo>
                                <a:lnTo>
                                  <a:pt x="150612" y="111464"/>
                                </a:lnTo>
                                <a:lnTo>
                                  <a:pt x="150545" y="111435"/>
                                </a:lnTo>
                                <a:lnTo>
                                  <a:pt x="150479" y="111406"/>
                                </a:lnTo>
                                <a:lnTo>
                                  <a:pt x="150412" y="111377"/>
                                </a:lnTo>
                                <a:lnTo>
                                  <a:pt x="150345" y="111348"/>
                                </a:lnTo>
                                <a:lnTo>
                                  <a:pt x="150278" y="111319"/>
                                </a:lnTo>
                                <a:lnTo>
                                  <a:pt x="150211" y="111290"/>
                                </a:lnTo>
                                <a:lnTo>
                                  <a:pt x="150145" y="111260"/>
                                </a:lnTo>
                                <a:lnTo>
                                  <a:pt x="150078" y="111231"/>
                                </a:lnTo>
                                <a:lnTo>
                                  <a:pt x="150011" y="111202"/>
                                </a:lnTo>
                                <a:lnTo>
                                  <a:pt x="149944" y="111173"/>
                                </a:lnTo>
                                <a:lnTo>
                                  <a:pt x="149877" y="111144"/>
                                </a:lnTo>
                                <a:lnTo>
                                  <a:pt x="149811" y="111115"/>
                                </a:lnTo>
                                <a:lnTo>
                                  <a:pt x="149744" y="111085"/>
                                </a:lnTo>
                                <a:lnTo>
                                  <a:pt x="149677" y="111056"/>
                                </a:lnTo>
                                <a:lnTo>
                                  <a:pt x="149610" y="111027"/>
                                </a:lnTo>
                                <a:lnTo>
                                  <a:pt x="149543" y="110998"/>
                                </a:lnTo>
                                <a:lnTo>
                                  <a:pt x="149477" y="110968"/>
                                </a:lnTo>
                                <a:lnTo>
                                  <a:pt x="149410" y="110939"/>
                                </a:lnTo>
                                <a:lnTo>
                                  <a:pt x="149343" y="110910"/>
                                </a:lnTo>
                                <a:lnTo>
                                  <a:pt x="149276" y="110880"/>
                                </a:lnTo>
                                <a:lnTo>
                                  <a:pt x="149210" y="110851"/>
                                </a:lnTo>
                                <a:lnTo>
                                  <a:pt x="149143" y="110822"/>
                                </a:lnTo>
                                <a:lnTo>
                                  <a:pt x="149076" y="110792"/>
                                </a:lnTo>
                                <a:lnTo>
                                  <a:pt x="149009" y="110763"/>
                                </a:lnTo>
                                <a:lnTo>
                                  <a:pt x="148942" y="110734"/>
                                </a:lnTo>
                                <a:lnTo>
                                  <a:pt x="148876" y="110704"/>
                                </a:lnTo>
                                <a:lnTo>
                                  <a:pt x="148809" y="110675"/>
                                </a:lnTo>
                                <a:lnTo>
                                  <a:pt x="148742" y="110645"/>
                                </a:lnTo>
                                <a:lnTo>
                                  <a:pt x="148675" y="110616"/>
                                </a:lnTo>
                                <a:lnTo>
                                  <a:pt x="148608" y="110586"/>
                                </a:lnTo>
                                <a:lnTo>
                                  <a:pt x="148542" y="110557"/>
                                </a:lnTo>
                                <a:lnTo>
                                  <a:pt x="148475" y="110527"/>
                                </a:lnTo>
                                <a:lnTo>
                                  <a:pt x="148408" y="110498"/>
                                </a:lnTo>
                                <a:lnTo>
                                  <a:pt x="148341" y="110468"/>
                                </a:lnTo>
                                <a:lnTo>
                                  <a:pt x="148274" y="110439"/>
                                </a:lnTo>
                                <a:lnTo>
                                  <a:pt x="148208" y="110409"/>
                                </a:lnTo>
                                <a:lnTo>
                                  <a:pt x="148141" y="110380"/>
                                </a:lnTo>
                                <a:lnTo>
                                  <a:pt x="148074" y="110350"/>
                                </a:lnTo>
                                <a:lnTo>
                                  <a:pt x="148007" y="110321"/>
                                </a:lnTo>
                                <a:lnTo>
                                  <a:pt x="147941" y="110291"/>
                                </a:lnTo>
                                <a:lnTo>
                                  <a:pt x="147874" y="110262"/>
                                </a:lnTo>
                                <a:lnTo>
                                  <a:pt x="147807" y="110232"/>
                                </a:lnTo>
                                <a:lnTo>
                                  <a:pt x="147740" y="110202"/>
                                </a:lnTo>
                                <a:lnTo>
                                  <a:pt x="147673" y="110173"/>
                                </a:lnTo>
                                <a:lnTo>
                                  <a:pt x="147607" y="110143"/>
                                </a:lnTo>
                                <a:lnTo>
                                  <a:pt x="147540" y="110113"/>
                                </a:lnTo>
                                <a:lnTo>
                                  <a:pt x="147473" y="110084"/>
                                </a:lnTo>
                                <a:lnTo>
                                  <a:pt x="147406" y="110054"/>
                                </a:lnTo>
                                <a:lnTo>
                                  <a:pt x="147339" y="110024"/>
                                </a:lnTo>
                                <a:lnTo>
                                  <a:pt x="147273" y="109994"/>
                                </a:lnTo>
                                <a:lnTo>
                                  <a:pt x="147206" y="109965"/>
                                </a:lnTo>
                                <a:lnTo>
                                  <a:pt x="147139" y="109935"/>
                                </a:lnTo>
                                <a:lnTo>
                                  <a:pt x="147072" y="109905"/>
                                </a:lnTo>
                                <a:lnTo>
                                  <a:pt x="147005" y="109875"/>
                                </a:lnTo>
                                <a:lnTo>
                                  <a:pt x="146939" y="109846"/>
                                </a:lnTo>
                                <a:lnTo>
                                  <a:pt x="146872" y="109816"/>
                                </a:lnTo>
                                <a:lnTo>
                                  <a:pt x="146805" y="109786"/>
                                </a:lnTo>
                                <a:lnTo>
                                  <a:pt x="146738" y="109756"/>
                                </a:lnTo>
                                <a:lnTo>
                                  <a:pt x="146671" y="109726"/>
                                </a:lnTo>
                                <a:lnTo>
                                  <a:pt x="146605" y="109696"/>
                                </a:lnTo>
                                <a:lnTo>
                                  <a:pt x="146538" y="109667"/>
                                </a:lnTo>
                                <a:lnTo>
                                  <a:pt x="146471" y="109637"/>
                                </a:lnTo>
                                <a:lnTo>
                                  <a:pt x="146404" y="109607"/>
                                </a:lnTo>
                                <a:lnTo>
                                  <a:pt x="146338" y="109577"/>
                                </a:lnTo>
                                <a:lnTo>
                                  <a:pt x="146271" y="109547"/>
                                </a:lnTo>
                                <a:lnTo>
                                  <a:pt x="146204" y="109517"/>
                                </a:lnTo>
                                <a:lnTo>
                                  <a:pt x="146137" y="109487"/>
                                </a:lnTo>
                                <a:lnTo>
                                  <a:pt x="146070" y="109457"/>
                                </a:lnTo>
                                <a:lnTo>
                                  <a:pt x="146004" y="109427"/>
                                </a:lnTo>
                                <a:lnTo>
                                  <a:pt x="145937" y="109397"/>
                                </a:lnTo>
                                <a:lnTo>
                                  <a:pt x="145870" y="109367"/>
                                </a:lnTo>
                                <a:lnTo>
                                  <a:pt x="145803" y="109337"/>
                                </a:lnTo>
                                <a:lnTo>
                                  <a:pt x="145736" y="109307"/>
                                </a:lnTo>
                                <a:lnTo>
                                  <a:pt x="145670" y="109277"/>
                                </a:lnTo>
                                <a:lnTo>
                                  <a:pt x="145603" y="109247"/>
                                </a:lnTo>
                                <a:lnTo>
                                  <a:pt x="145536" y="109217"/>
                                </a:lnTo>
                                <a:lnTo>
                                  <a:pt x="145469" y="109187"/>
                                </a:lnTo>
                                <a:lnTo>
                                  <a:pt x="145402" y="109156"/>
                                </a:lnTo>
                                <a:lnTo>
                                  <a:pt x="145336" y="109126"/>
                                </a:lnTo>
                                <a:lnTo>
                                  <a:pt x="145269" y="109096"/>
                                </a:lnTo>
                                <a:lnTo>
                                  <a:pt x="145202" y="109066"/>
                                </a:lnTo>
                                <a:lnTo>
                                  <a:pt x="145135" y="109036"/>
                                </a:lnTo>
                                <a:lnTo>
                                  <a:pt x="145069" y="109006"/>
                                </a:lnTo>
                                <a:lnTo>
                                  <a:pt x="145002" y="108975"/>
                                </a:lnTo>
                                <a:lnTo>
                                  <a:pt x="144935" y="108945"/>
                                </a:lnTo>
                                <a:lnTo>
                                  <a:pt x="144868" y="108915"/>
                                </a:lnTo>
                                <a:lnTo>
                                  <a:pt x="144801" y="108885"/>
                                </a:lnTo>
                                <a:lnTo>
                                  <a:pt x="144735" y="108855"/>
                                </a:lnTo>
                                <a:lnTo>
                                  <a:pt x="144668" y="108824"/>
                                </a:lnTo>
                                <a:lnTo>
                                  <a:pt x="144601" y="108794"/>
                                </a:lnTo>
                                <a:lnTo>
                                  <a:pt x="144534" y="108764"/>
                                </a:lnTo>
                                <a:lnTo>
                                  <a:pt x="144467" y="108733"/>
                                </a:lnTo>
                                <a:lnTo>
                                  <a:pt x="144401" y="108703"/>
                                </a:lnTo>
                                <a:lnTo>
                                  <a:pt x="144334" y="108673"/>
                                </a:lnTo>
                                <a:lnTo>
                                  <a:pt x="144267" y="108642"/>
                                </a:lnTo>
                                <a:lnTo>
                                  <a:pt x="144200" y="108612"/>
                                </a:lnTo>
                                <a:lnTo>
                                  <a:pt x="144133" y="108582"/>
                                </a:lnTo>
                                <a:lnTo>
                                  <a:pt x="144067" y="108551"/>
                                </a:lnTo>
                                <a:lnTo>
                                  <a:pt x="144000" y="108521"/>
                                </a:lnTo>
                                <a:lnTo>
                                  <a:pt x="143933" y="108490"/>
                                </a:lnTo>
                                <a:lnTo>
                                  <a:pt x="143866" y="108460"/>
                                </a:lnTo>
                                <a:lnTo>
                                  <a:pt x="143799" y="108429"/>
                                </a:lnTo>
                                <a:lnTo>
                                  <a:pt x="143733" y="108399"/>
                                </a:lnTo>
                                <a:lnTo>
                                  <a:pt x="143666" y="108369"/>
                                </a:lnTo>
                                <a:lnTo>
                                  <a:pt x="143599" y="108338"/>
                                </a:lnTo>
                                <a:lnTo>
                                  <a:pt x="143532" y="108308"/>
                                </a:lnTo>
                                <a:lnTo>
                                  <a:pt x="143466" y="108277"/>
                                </a:lnTo>
                                <a:lnTo>
                                  <a:pt x="143399" y="108246"/>
                                </a:lnTo>
                                <a:lnTo>
                                  <a:pt x="143332" y="108216"/>
                                </a:lnTo>
                                <a:lnTo>
                                  <a:pt x="143265" y="108185"/>
                                </a:lnTo>
                                <a:lnTo>
                                  <a:pt x="143198" y="108155"/>
                                </a:lnTo>
                                <a:lnTo>
                                  <a:pt x="143132" y="108124"/>
                                </a:lnTo>
                                <a:lnTo>
                                  <a:pt x="143065" y="108094"/>
                                </a:lnTo>
                                <a:lnTo>
                                  <a:pt x="142998" y="108063"/>
                                </a:lnTo>
                                <a:lnTo>
                                  <a:pt x="142931" y="108032"/>
                                </a:lnTo>
                                <a:lnTo>
                                  <a:pt x="142864" y="108002"/>
                                </a:lnTo>
                                <a:lnTo>
                                  <a:pt x="142798" y="107971"/>
                                </a:lnTo>
                                <a:lnTo>
                                  <a:pt x="142731" y="107940"/>
                                </a:lnTo>
                                <a:lnTo>
                                  <a:pt x="142664" y="107910"/>
                                </a:lnTo>
                                <a:lnTo>
                                  <a:pt x="142597" y="107879"/>
                                </a:lnTo>
                                <a:lnTo>
                                  <a:pt x="142530" y="107848"/>
                                </a:lnTo>
                                <a:lnTo>
                                  <a:pt x="142464" y="107817"/>
                                </a:lnTo>
                                <a:lnTo>
                                  <a:pt x="142397" y="107787"/>
                                </a:lnTo>
                                <a:lnTo>
                                  <a:pt x="142330" y="107756"/>
                                </a:lnTo>
                                <a:lnTo>
                                  <a:pt x="142263" y="107725"/>
                                </a:lnTo>
                                <a:lnTo>
                                  <a:pt x="142197" y="107694"/>
                                </a:lnTo>
                                <a:lnTo>
                                  <a:pt x="142130" y="107664"/>
                                </a:lnTo>
                                <a:lnTo>
                                  <a:pt x="142063" y="107633"/>
                                </a:lnTo>
                                <a:lnTo>
                                  <a:pt x="141996" y="107602"/>
                                </a:lnTo>
                                <a:lnTo>
                                  <a:pt x="141929" y="107571"/>
                                </a:lnTo>
                                <a:lnTo>
                                  <a:pt x="141863" y="107540"/>
                                </a:lnTo>
                                <a:lnTo>
                                  <a:pt x="141796" y="107509"/>
                                </a:lnTo>
                                <a:lnTo>
                                  <a:pt x="141729" y="107478"/>
                                </a:lnTo>
                                <a:lnTo>
                                  <a:pt x="141662" y="107447"/>
                                </a:lnTo>
                                <a:lnTo>
                                  <a:pt x="141595" y="107417"/>
                                </a:lnTo>
                                <a:lnTo>
                                  <a:pt x="141529" y="107386"/>
                                </a:lnTo>
                                <a:lnTo>
                                  <a:pt x="141462" y="107355"/>
                                </a:lnTo>
                                <a:lnTo>
                                  <a:pt x="141395" y="107324"/>
                                </a:lnTo>
                                <a:lnTo>
                                  <a:pt x="141328" y="107293"/>
                                </a:lnTo>
                                <a:lnTo>
                                  <a:pt x="141261" y="107262"/>
                                </a:lnTo>
                                <a:lnTo>
                                  <a:pt x="141195" y="107231"/>
                                </a:lnTo>
                                <a:lnTo>
                                  <a:pt x="141128" y="107200"/>
                                </a:lnTo>
                                <a:lnTo>
                                  <a:pt x="141061" y="107169"/>
                                </a:lnTo>
                                <a:lnTo>
                                  <a:pt x="140994" y="107138"/>
                                </a:lnTo>
                                <a:lnTo>
                                  <a:pt x="140927" y="107107"/>
                                </a:lnTo>
                                <a:lnTo>
                                  <a:pt x="140861" y="107075"/>
                                </a:lnTo>
                                <a:lnTo>
                                  <a:pt x="140794" y="107044"/>
                                </a:lnTo>
                                <a:lnTo>
                                  <a:pt x="140727" y="107013"/>
                                </a:lnTo>
                                <a:lnTo>
                                  <a:pt x="140660" y="106982"/>
                                </a:lnTo>
                                <a:lnTo>
                                  <a:pt x="140594" y="106951"/>
                                </a:lnTo>
                                <a:lnTo>
                                  <a:pt x="140527" y="106920"/>
                                </a:lnTo>
                                <a:lnTo>
                                  <a:pt x="140460" y="106889"/>
                                </a:lnTo>
                                <a:lnTo>
                                  <a:pt x="140393" y="106858"/>
                                </a:lnTo>
                                <a:lnTo>
                                  <a:pt x="140326" y="106826"/>
                                </a:lnTo>
                                <a:lnTo>
                                  <a:pt x="140260" y="106795"/>
                                </a:lnTo>
                                <a:lnTo>
                                  <a:pt x="140193" y="106764"/>
                                </a:lnTo>
                                <a:lnTo>
                                  <a:pt x="140126" y="106733"/>
                                </a:lnTo>
                                <a:lnTo>
                                  <a:pt x="140059" y="106701"/>
                                </a:lnTo>
                                <a:lnTo>
                                  <a:pt x="139992" y="106670"/>
                                </a:lnTo>
                                <a:lnTo>
                                  <a:pt x="139926" y="106639"/>
                                </a:lnTo>
                                <a:lnTo>
                                  <a:pt x="139859" y="106608"/>
                                </a:lnTo>
                                <a:lnTo>
                                  <a:pt x="139792" y="106576"/>
                                </a:lnTo>
                                <a:lnTo>
                                  <a:pt x="139725" y="106545"/>
                                </a:lnTo>
                                <a:lnTo>
                                  <a:pt x="139658" y="106514"/>
                                </a:lnTo>
                                <a:lnTo>
                                  <a:pt x="139592" y="106482"/>
                                </a:lnTo>
                                <a:lnTo>
                                  <a:pt x="139525" y="106451"/>
                                </a:lnTo>
                                <a:lnTo>
                                  <a:pt x="139458" y="106420"/>
                                </a:lnTo>
                                <a:lnTo>
                                  <a:pt x="139391" y="106388"/>
                                </a:lnTo>
                                <a:lnTo>
                                  <a:pt x="139325" y="106357"/>
                                </a:lnTo>
                                <a:lnTo>
                                  <a:pt x="139258" y="106325"/>
                                </a:lnTo>
                                <a:lnTo>
                                  <a:pt x="139191" y="106294"/>
                                </a:lnTo>
                                <a:lnTo>
                                  <a:pt x="139124" y="106262"/>
                                </a:lnTo>
                                <a:lnTo>
                                  <a:pt x="139057" y="106231"/>
                                </a:lnTo>
                                <a:lnTo>
                                  <a:pt x="138991" y="106199"/>
                                </a:lnTo>
                                <a:lnTo>
                                  <a:pt x="138924" y="106168"/>
                                </a:lnTo>
                                <a:lnTo>
                                  <a:pt x="138857" y="106136"/>
                                </a:lnTo>
                                <a:lnTo>
                                  <a:pt x="138790" y="106105"/>
                                </a:lnTo>
                                <a:lnTo>
                                  <a:pt x="138723" y="106073"/>
                                </a:lnTo>
                                <a:lnTo>
                                  <a:pt x="138657" y="106042"/>
                                </a:lnTo>
                                <a:lnTo>
                                  <a:pt x="138590" y="106010"/>
                                </a:lnTo>
                                <a:lnTo>
                                  <a:pt x="138523" y="105979"/>
                                </a:lnTo>
                                <a:lnTo>
                                  <a:pt x="138456" y="105947"/>
                                </a:lnTo>
                                <a:lnTo>
                                  <a:pt x="138389" y="105915"/>
                                </a:lnTo>
                                <a:lnTo>
                                  <a:pt x="138323" y="105884"/>
                                </a:lnTo>
                                <a:lnTo>
                                  <a:pt x="138256" y="105852"/>
                                </a:lnTo>
                                <a:lnTo>
                                  <a:pt x="138189" y="105821"/>
                                </a:lnTo>
                                <a:lnTo>
                                  <a:pt x="138122" y="105789"/>
                                </a:lnTo>
                                <a:lnTo>
                                  <a:pt x="138056" y="105757"/>
                                </a:lnTo>
                                <a:lnTo>
                                  <a:pt x="137989" y="105725"/>
                                </a:lnTo>
                                <a:lnTo>
                                  <a:pt x="137922" y="105694"/>
                                </a:lnTo>
                                <a:lnTo>
                                  <a:pt x="137855" y="105662"/>
                                </a:lnTo>
                                <a:lnTo>
                                  <a:pt x="137788" y="105630"/>
                                </a:lnTo>
                                <a:lnTo>
                                  <a:pt x="137722" y="105599"/>
                                </a:lnTo>
                                <a:lnTo>
                                  <a:pt x="137655" y="105567"/>
                                </a:lnTo>
                                <a:lnTo>
                                  <a:pt x="137588" y="105535"/>
                                </a:lnTo>
                                <a:lnTo>
                                  <a:pt x="137521" y="105503"/>
                                </a:lnTo>
                                <a:lnTo>
                                  <a:pt x="137454" y="105471"/>
                                </a:lnTo>
                                <a:lnTo>
                                  <a:pt x="137388" y="105439"/>
                                </a:lnTo>
                                <a:lnTo>
                                  <a:pt x="137321" y="105408"/>
                                </a:lnTo>
                                <a:lnTo>
                                  <a:pt x="137254" y="105376"/>
                                </a:lnTo>
                                <a:lnTo>
                                  <a:pt x="137187" y="105344"/>
                                </a:lnTo>
                                <a:lnTo>
                                  <a:pt x="137120" y="105312"/>
                                </a:lnTo>
                                <a:lnTo>
                                  <a:pt x="137054" y="105280"/>
                                </a:lnTo>
                                <a:lnTo>
                                  <a:pt x="136987" y="105248"/>
                                </a:lnTo>
                                <a:lnTo>
                                  <a:pt x="136920" y="105216"/>
                                </a:lnTo>
                                <a:lnTo>
                                  <a:pt x="136853" y="105184"/>
                                </a:lnTo>
                                <a:lnTo>
                                  <a:pt x="136786" y="105152"/>
                                </a:lnTo>
                                <a:lnTo>
                                  <a:pt x="136720" y="105120"/>
                                </a:lnTo>
                                <a:lnTo>
                                  <a:pt x="136653" y="105088"/>
                                </a:lnTo>
                                <a:lnTo>
                                  <a:pt x="136586" y="105056"/>
                                </a:lnTo>
                                <a:lnTo>
                                  <a:pt x="136519" y="105024"/>
                                </a:lnTo>
                                <a:lnTo>
                                  <a:pt x="136453" y="104992"/>
                                </a:lnTo>
                                <a:lnTo>
                                  <a:pt x="136386" y="104960"/>
                                </a:lnTo>
                                <a:lnTo>
                                  <a:pt x="136319" y="104928"/>
                                </a:lnTo>
                                <a:lnTo>
                                  <a:pt x="136252" y="104896"/>
                                </a:lnTo>
                                <a:lnTo>
                                  <a:pt x="136185" y="104864"/>
                                </a:lnTo>
                                <a:lnTo>
                                  <a:pt x="136119" y="104832"/>
                                </a:lnTo>
                                <a:lnTo>
                                  <a:pt x="136052" y="104800"/>
                                </a:lnTo>
                                <a:lnTo>
                                  <a:pt x="135985" y="104768"/>
                                </a:lnTo>
                                <a:lnTo>
                                  <a:pt x="135918" y="104735"/>
                                </a:lnTo>
                                <a:lnTo>
                                  <a:pt x="135851" y="104703"/>
                                </a:lnTo>
                                <a:lnTo>
                                  <a:pt x="135785" y="104671"/>
                                </a:lnTo>
                                <a:lnTo>
                                  <a:pt x="135718" y="104639"/>
                                </a:lnTo>
                                <a:lnTo>
                                  <a:pt x="135651" y="104607"/>
                                </a:lnTo>
                                <a:lnTo>
                                  <a:pt x="135584" y="104574"/>
                                </a:lnTo>
                                <a:lnTo>
                                  <a:pt x="135517" y="104542"/>
                                </a:lnTo>
                                <a:lnTo>
                                  <a:pt x="135451" y="104510"/>
                                </a:lnTo>
                                <a:lnTo>
                                  <a:pt x="135384" y="104478"/>
                                </a:lnTo>
                                <a:lnTo>
                                  <a:pt x="135317" y="104445"/>
                                </a:lnTo>
                                <a:lnTo>
                                  <a:pt x="135250" y="104413"/>
                                </a:lnTo>
                                <a:lnTo>
                                  <a:pt x="135184" y="104381"/>
                                </a:lnTo>
                                <a:lnTo>
                                  <a:pt x="135117" y="104348"/>
                                </a:lnTo>
                                <a:lnTo>
                                  <a:pt x="135050" y="104316"/>
                                </a:lnTo>
                                <a:lnTo>
                                  <a:pt x="134983" y="104284"/>
                                </a:lnTo>
                                <a:lnTo>
                                  <a:pt x="134916" y="104251"/>
                                </a:lnTo>
                                <a:lnTo>
                                  <a:pt x="134850" y="104219"/>
                                </a:lnTo>
                                <a:lnTo>
                                  <a:pt x="134783" y="104187"/>
                                </a:lnTo>
                                <a:lnTo>
                                  <a:pt x="134716" y="104154"/>
                                </a:lnTo>
                                <a:lnTo>
                                  <a:pt x="134649" y="104122"/>
                                </a:lnTo>
                                <a:lnTo>
                                  <a:pt x="134582" y="104089"/>
                                </a:lnTo>
                                <a:lnTo>
                                  <a:pt x="134516" y="104057"/>
                                </a:lnTo>
                                <a:lnTo>
                                  <a:pt x="134449" y="104024"/>
                                </a:lnTo>
                                <a:lnTo>
                                  <a:pt x="134382" y="103992"/>
                                </a:lnTo>
                                <a:lnTo>
                                  <a:pt x="134315" y="103959"/>
                                </a:lnTo>
                                <a:lnTo>
                                  <a:pt x="134248" y="103927"/>
                                </a:lnTo>
                                <a:lnTo>
                                  <a:pt x="134182" y="103894"/>
                                </a:lnTo>
                                <a:lnTo>
                                  <a:pt x="134115" y="103862"/>
                                </a:lnTo>
                                <a:lnTo>
                                  <a:pt x="134048" y="103829"/>
                                </a:lnTo>
                                <a:lnTo>
                                  <a:pt x="133981" y="103797"/>
                                </a:lnTo>
                                <a:lnTo>
                                  <a:pt x="133914" y="103764"/>
                                </a:lnTo>
                                <a:lnTo>
                                  <a:pt x="133848" y="103731"/>
                                </a:lnTo>
                                <a:lnTo>
                                  <a:pt x="133781" y="103699"/>
                                </a:lnTo>
                                <a:lnTo>
                                  <a:pt x="133714" y="103666"/>
                                </a:lnTo>
                                <a:lnTo>
                                  <a:pt x="133647" y="103633"/>
                                </a:lnTo>
                                <a:lnTo>
                                  <a:pt x="133581" y="103601"/>
                                </a:lnTo>
                                <a:lnTo>
                                  <a:pt x="133514" y="103568"/>
                                </a:lnTo>
                                <a:lnTo>
                                  <a:pt x="133447" y="103535"/>
                                </a:lnTo>
                                <a:lnTo>
                                  <a:pt x="133380" y="103503"/>
                                </a:lnTo>
                                <a:lnTo>
                                  <a:pt x="133313" y="103470"/>
                                </a:lnTo>
                                <a:lnTo>
                                  <a:pt x="133247" y="103437"/>
                                </a:lnTo>
                                <a:lnTo>
                                  <a:pt x="133180" y="103404"/>
                                </a:lnTo>
                                <a:lnTo>
                                  <a:pt x="133113" y="103372"/>
                                </a:lnTo>
                                <a:lnTo>
                                  <a:pt x="133046" y="103339"/>
                                </a:lnTo>
                                <a:lnTo>
                                  <a:pt x="132979" y="103306"/>
                                </a:lnTo>
                                <a:lnTo>
                                  <a:pt x="132913" y="103273"/>
                                </a:lnTo>
                                <a:lnTo>
                                  <a:pt x="132846" y="103240"/>
                                </a:lnTo>
                                <a:lnTo>
                                  <a:pt x="132779" y="103207"/>
                                </a:lnTo>
                                <a:lnTo>
                                  <a:pt x="132712" y="103175"/>
                                </a:lnTo>
                                <a:lnTo>
                                  <a:pt x="132645" y="103142"/>
                                </a:lnTo>
                                <a:lnTo>
                                  <a:pt x="132579" y="103109"/>
                                </a:lnTo>
                                <a:lnTo>
                                  <a:pt x="132512" y="103076"/>
                                </a:lnTo>
                                <a:lnTo>
                                  <a:pt x="132445" y="103043"/>
                                </a:lnTo>
                                <a:lnTo>
                                  <a:pt x="132378" y="103010"/>
                                </a:lnTo>
                                <a:lnTo>
                                  <a:pt x="132312" y="102977"/>
                                </a:lnTo>
                                <a:lnTo>
                                  <a:pt x="132245" y="102944"/>
                                </a:lnTo>
                                <a:lnTo>
                                  <a:pt x="132178" y="102911"/>
                                </a:lnTo>
                                <a:lnTo>
                                  <a:pt x="132111" y="102878"/>
                                </a:lnTo>
                                <a:lnTo>
                                  <a:pt x="132044" y="102845"/>
                                </a:lnTo>
                                <a:lnTo>
                                  <a:pt x="131978" y="102812"/>
                                </a:lnTo>
                                <a:lnTo>
                                  <a:pt x="131911" y="102779"/>
                                </a:lnTo>
                                <a:lnTo>
                                  <a:pt x="131844" y="102746"/>
                                </a:lnTo>
                                <a:lnTo>
                                  <a:pt x="131777" y="102713"/>
                                </a:lnTo>
                                <a:lnTo>
                                  <a:pt x="131710" y="102680"/>
                                </a:lnTo>
                                <a:lnTo>
                                  <a:pt x="131644" y="102647"/>
                                </a:lnTo>
                                <a:lnTo>
                                  <a:pt x="131577" y="102614"/>
                                </a:lnTo>
                                <a:lnTo>
                                  <a:pt x="131510" y="102580"/>
                                </a:lnTo>
                                <a:lnTo>
                                  <a:pt x="131443" y="102547"/>
                                </a:lnTo>
                                <a:lnTo>
                                  <a:pt x="131376" y="102514"/>
                                </a:lnTo>
                                <a:lnTo>
                                  <a:pt x="131310" y="102481"/>
                                </a:lnTo>
                                <a:lnTo>
                                  <a:pt x="131243" y="102448"/>
                                </a:lnTo>
                                <a:lnTo>
                                  <a:pt x="131176" y="102414"/>
                                </a:lnTo>
                                <a:lnTo>
                                  <a:pt x="131109" y="102381"/>
                                </a:lnTo>
                                <a:lnTo>
                                  <a:pt x="131043" y="102348"/>
                                </a:lnTo>
                                <a:lnTo>
                                  <a:pt x="130976" y="102315"/>
                                </a:lnTo>
                                <a:lnTo>
                                  <a:pt x="130909" y="102281"/>
                                </a:lnTo>
                                <a:lnTo>
                                  <a:pt x="130842" y="102248"/>
                                </a:lnTo>
                                <a:lnTo>
                                  <a:pt x="130775" y="102215"/>
                                </a:lnTo>
                                <a:lnTo>
                                  <a:pt x="130709" y="102182"/>
                                </a:lnTo>
                                <a:lnTo>
                                  <a:pt x="130642" y="102148"/>
                                </a:lnTo>
                                <a:lnTo>
                                  <a:pt x="130575" y="102115"/>
                                </a:lnTo>
                                <a:lnTo>
                                  <a:pt x="130508" y="102081"/>
                                </a:lnTo>
                                <a:lnTo>
                                  <a:pt x="130441" y="102048"/>
                                </a:lnTo>
                                <a:lnTo>
                                  <a:pt x="130375" y="102015"/>
                                </a:lnTo>
                                <a:lnTo>
                                  <a:pt x="130308" y="101981"/>
                                </a:lnTo>
                                <a:lnTo>
                                  <a:pt x="130241" y="101948"/>
                                </a:lnTo>
                                <a:lnTo>
                                  <a:pt x="130174" y="101914"/>
                                </a:lnTo>
                                <a:lnTo>
                                  <a:pt x="130107" y="101881"/>
                                </a:lnTo>
                                <a:lnTo>
                                  <a:pt x="130041" y="101847"/>
                                </a:lnTo>
                                <a:lnTo>
                                  <a:pt x="129974" y="101814"/>
                                </a:lnTo>
                                <a:lnTo>
                                  <a:pt x="129907" y="101780"/>
                                </a:lnTo>
                                <a:lnTo>
                                  <a:pt x="129840" y="101747"/>
                                </a:lnTo>
                                <a:lnTo>
                                  <a:pt x="129773" y="101713"/>
                                </a:lnTo>
                                <a:lnTo>
                                  <a:pt x="129707" y="101680"/>
                                </a:lnTo>
                                <a:lnTo>
                                  <a:pt x="129640" y="101646"/>
                                </a:lnTo>
                                <a:lnTo>
                                  <a:pt x="129573" y="101613"/>
                                </a:lnTo>
                                <a:lnTo>
                                  <a:pt x="129506" y="101579"/>
                                </a:lnTo>
                                <a:lnTo>
                                  <a:pt x="129440" y="101546"/>
                                </a:lnTo>
                                <a:lnTo>
                                  <a:pt x="129373" y="101512"/>
                                </a:lnTo>
                                <a:lnTo>
                                  <a:pt x="129306" y="101478"/>
                                </a:lnTo>
                                <a:lnTo>
                                  <a:pt x="129239" y="101445"/>
                                </a:lnTo>
                                <a:lnTo>
                                  <a:pt x="129172" y="101411"/>
                                </a:lnTo>
                                <a:lnTo>
                                  <a:pt x="129106" y="101377"/>
                                </a:lnTo>
                                <a:lnTo>
                                  <a:pt x="129039" y="101344"/>
                                </a:lnTo>
                                <a:lnTo>
                                  <a:pt x="128972" y="101310"/>
                                </a:lnTo>
                                <a:lnTo>
                                  <a:pt x="128905" y="101276"/>
                                </a:lnTo>
                                <a:lnTo>
                                  <a:pt x="128838" y="101242"/>
                                </a:lnTo>
                                <a:lnTo>
                                  <a:pt x="128772" y="101209"/>
                                </a:lnTo>
                                <a:lnTo>
                                  <a:pt x="128705" y="101175"/>
                                </a:lnTo>
                                <a:lnTo>
                                  <a:pt x="128638" y="101141"/>
                                </a:lnTo>
                                <a:lnTo>
                                  <a:pt x="128571" y="101107"/>
                                </a:lnTo>
                                <a:lnTo>
                                  <a:pt x="128504" y="101073"/>
                                </a:lnTo>
                                <a:lnTo>
                                  <a:pt x="128438" y="101039"/>
                                </a:lnTo>
                                <a:lnTo>
                                  <a:pt x="128371" y="101006"/>
                                </a:lnTo>
                                <a:lnTo>
                                  <a:pt x="128304" y="100972"/>
                                </a:lnTo>
                                <a:lnTo>
                                  <a:pt x="128237" y="100938"/>
                                </a:lnTo>
                                <a:lnTo>
                                  <a:pt x="128171" y="100904"/>
                                </a:lnTo>
                                <a:lnTo>
                                  <a:pt x="128104" y="100870"/>
                                </a:lnTo>
                                <a:lnTo>
                                  <a:pt x="128037" y="100836"/>
                                </a:lnTo>
                                <a:lnTo>
                                  <a:pt x="127970" y="100802"/>
                                </a:lnTo>
                                <a:lnTo>
                                  <a:pt x="127903" y="100768"/>
                                </a:lnTo>
                                <a:lnTo>
                                  <a:pt x="127837" y="100734"/>
                                </a:lnTo>
                                <a:lnTo>
                                  <a:pt x="127770" y="100700"/>
                                </a:lnTo>
                                <a:lnTo>
                                  <a:pt x="127703" y="100666"/>
                                </a:lnTo>
                                <a:lnTo>
                                  <a:pt x="127636" y="100632"/>
                                </a:lnTo>
                                <a:lnTo>
                                  <a:pt x="127569" y="100598"/>
                                </a:lnTo>
                                <a:lnTo>
                                  <a:pt x="127503" y="100564"/>
                                </a:lnTo>
                                <a:lnTo>
                                  <a:pt x="127436" y="100530"/>
                                </a:lnTo>
                                <a:lnTo>
                                  <a:pt x="127369" y="100496"/>
                                </a:lnTo>
                                <a:lnTo>
                                  <a:pt x="127302" y="100462"/>
                                </a:lnTo>
                                <a:lnTo>
                                  <a:pt x="127235" y="100428"/>
                                </a:lnTo>
                                <a:lnTo>
                                  <a:pt x="127169" y="100394"/>
                                </a:lnTo>
                                <a:lnTo>
                                  <a:pt x="127102" y="100359"/>
                                </a:lnTo>
                                <a:lnTo>
                                  <a:pt x="127035" y="100325"/>
                                </a:lnTo>
                                <a:lnTo>
                                  <a:pt x="126968" y="100291"/>
                                </a:lnTo>
                                <a:lnTo>
                                  <a:pt x="126901" y="100257"/>
                                </a:lnTo>
                                <a:lnTo>
                                  <a:pt x="126835" y="100223"/>
                                </a:lnTo>
                                <a:lnTo>
                                  <a:pt x="126768" y="100188"/>
                                </a:lnTo>
                                <a:lnTo>
                                  <a:pt x="126701" y="100154"/>
                                </a:lnTo>
                                <a:lnTo>
                                  <a:pt x="126634" y="100120"/>
                                </a:lnTo>
                                <a:lnTo>
                                  <a:pt x="126568" y="100086"/>
                                </a:lnTo>
                                <a:lnTo>
                                  <a:pt x="126501" y="100051"/>
                                </a:lnTo>
                                <a:lnTo>
                                  <a:pt x="126434" y="100017"/>
                                </a:lnTo>
                                <a:lnTo>
                                  <a:pt x="126367" y="99983"/>
                                </a:lnTo>
                                <a:lnTo>
                                  <a:pt x="126300" y="99948"/>
                                </a:lnTo>
                                <a:lnTo>
                                  <a:pt x="126234" y="99914"/>
                                </a:lnTo>
                                <a:lnTo>
                                  <a:pt x="126167" y="99880"/>
                                </a:lnTo>
                                <a:lnTo>
                                  <a:pt x="126100" y="99845"/>
                                </a:lnTo>
                                <a:lnTo>
                                  <a:pt x="126033" y="99811"/>
                                </a:lnTo>
                                <a:lnTo>
                                  <a:pt x="125966" y="99776"/>
                                </a:lnTo>
                                <a:lnTo>
                                  <a:pt x="125900" y="99742"/>
                                </a:lnTo>
                                <a:lnTo>
                                  <a:pt x="125833" y="99708"/>
                                </a:lnTo>
                                <a:lnTo>
                                  <a:pt x="125766" y="99673"/>
                                </a:lnTo>
                                <a:lnTo>
                                  <a:pt x="125699" y="99639"/>
                                </a:lnTo>
                                <a:lnTo>
                                  <a:pt x="125632" y="99604"/>
                                </a:lnTo>
                                <a:lnTo>
                                  <a:pt x="125566" y="99570"/>
                                </a:lnTo>
                                <a:lnTo>
                                  <a:pt x="125499" y="99535"/>
                                </a:lnTo>
                                <a:lnTo>
                                  <a:pt x="125432" y="99501"/>
                                </a:lnTo>
                                <a:lnTo>
                                  <a:pt x="125365" y="99466"/>
                                </a:lnTo>
                                <a:lnTo>
                                  <a:pt x="125299" y="99431"/>
                                </a:lnTo>
                                <a:lnTo>
                                  <a:pt x="125232" y="99397"/>
                                </a:lnTo>
                                <a:lnTo>
                                  <a:pt x="125165" y="99362"/>
                                </a:lnTo>
                                <a:lnTo>
                                  <a:pt x="125098" y="99328"/>
                                </a:lnTo>
                                <a:lnTo>
                                  <a:pt x="125031" y="99293"/>
                                </a:lnTo>
                                <a:lnTo>
                                  <a:pt x="124965" y="99258"/>
                                </a:lnTo>
                                <a:lnTo>
                                  <a:pt x="124898" y="99224"/>
                                </a:lnTo>
                                <a:lnTo>
                                  <a:pt x="124831" y="99189"/>
                                </a:lnTo>
                                <a:lnTo>
                                  <a:pt x="124764" y="99154"/>
                                </a:lnTo>
                                <a:lnTo>
                                  <a:pt x="124697" y="99120"/>
                                </a:lnTo>
                                <a:lnTo>
                                  <a:pt x="124631" y="99085"/>
                                </a:lnTo>
                                <a:lnTo>
                                  <a:pt x="124564" y="99050"/>
                                </a:lnTo>
                                <a:lnTo>
                                  <a:pt x="124497" y="99015"/>
                                </a:lnTo>
                                <a:lnTo>
                                  <a:pt x="124430" y="98981"/>
                                </a:lnTo>
                                <a:lnTo>
                                  <a:pt x="124363" y="98946"/>
                                </a:lnTo>
                                <a:lnTo>
                                  <a:pt x="124297" y="98911"/>
                                </a:lnTo>
                                <a:lnTo>
                                  <a:pt x="124230" y="98876"/>
                                </a:lnTo>
                                <a:lnTo>
                                  <a:pt x="124163" y="98841"/>
                                </a:lnTo>
                                <a:lnTo>
                                  <a:pt x="124096" y="98806"/>
                                </a:lnTo>
                                <a:lnTo>
                                  <a:pt x="124029" y="98772"/>
                                </a:lnTo>
                                <a:lnTo>
                                  <a:pt x="123963" y="98737"/>
                                </a:lnTo>
                                <a:lnTo>
                                  <a:pt x="123896" y="98702"/>
                                </a:lnTo>
                                <a:lnTo>
                                  <a:pt x="123829" y="98667"/>
                                </a:lnTo>
                                <a:lnTo>
                                  <a:pt x="123762" y="98632"/>
                                </a:lnTo>
                                <a:lnTo>
                                  <a:pt x="123696" y="98597"/>
                                </a:lnTo>
                                <a:lnTo>
                                  <a:pt x="123629" y="98562"/>
                                </a:lnTo>
                                <a:lnTo>
                                  <a:pt x="123562" y="98527"/>
                                </a:lnTo>
                                <a:lnTo>
                                  <a:pt x="123495" y="98492"/>
                                </a:lnTo>
                                <a:lnTo>
                                  <a:pt x="123428" y="98457"/>
                                </a:lnTo>
                                <a:lnTo>
                                  <a:pt x="123362" y="98422"/>
                                </a:lnTo>
                                <a:lnTo>
                                  <a:pt x="123295" y="98387"/>
                                </a:lnTo>
                                <a:lnTo>
                                  <a:pt x="123228" y="98352"/>
                                </a:lnTo>
                                <a:lnTo>
                                  <a:pt x="123161" y="98317"/>
                                </a:lnTo>
                                <a:lnTo>
                                  <a:pt x="123094" y="98282"/>
                                </a:lnTo>
                                <a:lnTo>
                                  <a:pt x="123028" y="98247"/>
                                </a:lnTo>
                                <a:lnTo>
                                  <a:pt x="122961" y="98212"/>
                                </a:lnTo>
                                <a:lnTo>
                                  <a:pt x="122894" y="98176"/>
                                </a:lnTo>
                                <a:lnTo>
                                  <a:pt x="122827" y="98141"/>
                                </a:lnTo>
                                <a:lnTo>
                                  <a:pt x="122760" y="98106"/>
                                </a:lnTo>
                                <a:lnTo>
                                  <a:pt x="122694" y="98071"/>
                                </a:lnTo>
                                <a:lnTo>
                                  <a:pt x="122627" y="98036"/>
                                </a:lnTo>
                                <a:lnTo>
                                  <a:pt x="122560" y="98000"/>
                                </a:lnTo>
                                <a:lnTo>
                                  <a:pt x="122493" y="97965"/>
                                </a:lnTo>
                                <a:lnTo>
                                  <a:pt x="122427" y="97930"/>
                                </a:lnTo>
                                <a:lnTo>
                                  <a:pt x="122360" y="97895"/>
                                </a:lnTo>
                                <a:lnTo>
                                  <a:pt x="122293" y="97859"/>
                                </a:lnTo>
                                <a:lnTo>
                                  <a:pt x="122226" y="97824"/>
                                </a:lnTo>
                                <a:lnTo>
                                  <a:pt x="122159" y="97789"/>
                                </a:lnTo>
                                <a:lnTo>
                                  <a:pt x="122093" y="97753"/>
                                </a:lnTo>
                                <a:lnTo>
                                  <a:pt x="122026" y="97718"/>
                                </a:lnTo>
                                <a:lnTo>
                                  <a:pt x="121959" y="97683"/>
                                </a:lnTo>
                                <a:lnTo>
                                  <a:pt x="121892" y="97647"/>
                                </a:lnTo>
                                <a:lnTo>
                                  <a:pt x="121825" y="97612"/>
                                </a:lnTo>
                                <a:lnTo>
                                  <a:pt x="121759" y="97577"/>
                                </a:lnTo>
                                <a:lnTo>
                                  <a:pt x="121692" y="97541"/>
                                </a:lnTo>
                                <a:lnTo>
                                  <a:pt x="121625" y="97506"/>
                                </a:lnTo>
                                <a:lnTo>
                                  <a:pt x="121558" y="97470"/>
                                </a:lnTo>
                                <a:lnTo>
                                  <a:pt x="121491" y="97435"/>
                                </a:lnTo>
                                <a:lnTo>
                                  <a:pt x="121425" y="97399"/>
                                </a:lnTo>
                                <a:lnTo>
                                  <a:pt x="121358" y="97364"/>
                                </a:lnTo>
                                <a:lnTo>
                                  <a:pt x="121291" y="97328"/>
                                </a:lnTo>
                                <a:lnTo>
                                  <a:pt x="121224" y="97293"/>
                                </a:lnTo>
                                <a:lnTo>
                                  <a:pt x="121158" y="97257"/>
                                </a:lnTo>
                                <a:lnTo>
                                  <a:pt x="121091" y="97222"/>
                                </a:lnTo>
                                <a:lnTo>
                                  <a:pt x="121024" y="97186"/>
                                </a:lnTo>
                                <a:lnTo>
                                  <a:pt x="120957" y="97150"/>
                                </a:lnTo>
                                <a:lnTo>
                                  <a:pt x="120890" y="97115"/>
                                </a:lnTo>
                                <a:lnTo>
                                  <a:pt x="120824" y="97079"/>
                                </a:lnTo>
                                <a:lnTo>
                                  <a:pt x="120757" y="97044"/>
                                </a:lnTo>
                                <a:lnTo>
                                  <a:pt x="120690" y="97008"/>
                                </a:lnTo>
                                <a:lnTo>
                                  <a:pt x="120623" y="96972"/>
                                </a:lnTo>
                                <a:lnTo>
                                  <a:pt x="120556" y="96936"/>
                                </a:lnTo>
                                <a:lnTo>
                                  <a:pt x="120490" y="96901"/>
                                </a:lnTo>
                                <a:lnTo>
                                  <a:pt x="120423" y="96865"/>
                                </a:lnTo>
                                <a:lnTo>
                                  <a:pt x="120356" y="96829"/>
                                </a:lnTo>
                                <a:lnTo>
                                  <a:pt x="120289" y="96794"/>
                                </a:lnTo>
                                <a:lnTo>
                                  <a:pt x="120222" y="96758"/>
                                </a:lnTo>
                                <a:lnTo>
                                  <a:pt x="120156" y="96722"/>
                                </a:lnTo>
                                <a:lnTo>
                                  <a:pt x="120089" y="96686"/>
                                </a:lnTo>
                                <a:lnTo>
                                  <a:pt x="120022" y="96650"/>
                                </a:lnTo>
                                <a:lnTo>
                                  <a:pt x="119955" y="96614"/>
                                </a:lnTo>
                                <a:lnTo>
                                  <a:pt x="119888" y="96579"/>
                                </a:lnTo>
                                <a:lnTo>
                                  <a:pt x="119822" y="96543"/>
                                </a:lnTo>
                                <a:lnTo>
                                  <a:pt x="119755" y="96507"/>
                                </a:lnTo>
                                <a:lnTo>
                                  <a:pt x="119688" y="96471"/>
                                </a:lnTo>
                                <a:lnTo>
                                  <a:pt x="119621" y="96435"/>
                                </a:lnTo>
                                <a:lnTo>
                                  <a:pt x="119555" y="96399"/>
                                </a:lnTo>
                                <a:lnTo>
                                  <a:pt x="119488" y="96363"/>
                                </a:lnTo>
                                <a:lnTo>
                                  <a:pt x="119421" y="96327"/>
                                </a:lnTo>
                                <a:lnTo>
                                  <a:pt x="119354" y="96291"/>
                                </a:lnTo>
                                <a:lnTo>
                                  <a:pt x="119287" y="96255"/>
                                </a:lnTo>
                                <a:lnTo>
                                  <a:pt x="119221" y="96219"/>
                                </a:lnTo>
                                <a:lnTo>
                                  <a:pt x="119154" y="96183"/>
                                </a:lnTo>
                                <a:lnTo>
                                  <a:pt x="119087" y="96147"/>
                                </a:lnTo>
                                <a:lnTo>
                                  <a:pt x="119020" y="96111"/>
                                </a:lnTo>
                                <a:lnTo>
                                  <a:pt x="118953" y="96075"/>
                                </a:lnTo>
                                <a:lnTo>
                                  <a:pt x="118887" y="96039"/>
                                </a:lnTo>
                                <a:lnTo>
                                  <a:pt x="118820" y="96003"/>
                                </a:lnTo>
                                <a:lnTo>
                                  <a:pt x="118753" y="95967"/>
                                </a:lnTo>
                                <a:lnTo>
                                  <a:pt x="118686" y="95930"/>
                                </a:lnTo>
                                <a:lnTo>
                                  <a:pt x="118619" y="95894"/>
                                </a:lnTo>
                                <a:lnTo>
                                  <a:pt x="118553" y="95858"/>
                                </a:lnTo>
                                <a:lnTo>
                                  <a:pt x="118486" y="95822"/>
                                </a:lnTo>
                                <a:lnTo>
                                  <a:pt x="118419" y="95786"/>
                                </a:lnTo>
                                <a:lnTo>
                                  <a:pt x="118352" y="95749"/>
                                </a:lnTo>
                                <a:lnTo>
                                  <a:pt x="118286" y="95713"/>
                                </a:lnTo>
                                <a:lnTo>
                                  <a:pt x="118219" y="95677"/>
                                </a:lnTo>
                                <a:lnTo>
                                  <a:pt x="118152" y="95641"/>
                                </a:lnTo>
                                <a:lnTo>
                                  <a:pt x="118085" y="95604"/>
                                </a:lnTo>
                                <a:lnTo>
                                  <a:pt x="118018" y="95568"/>
                                </a:lnTo>
                                <a:lnTo>
                                  <a:pt x="117952" y="95532"/>
                                </a:lnTo>
                                <a:lnTo>
                                  <a:pt x="117885" y="95495"/>
                                </a:lnTo>
                                <a:lnTo>
                                  <a:pt x="117818" y="95459"/>
                                </a:lnTo>
                                <a:lnTo>
                                  <a:pt x="117751" y="95423"/>
                                </a:lnTo>
                                <a:lnTo>
                                  <a:pt x="117684" y="95386"/>
                                </a:lnTo>
                                <a:lnTo>
                                  <a:pt x="117618" y="95350"/>
                                </a:lnTo>
                                <a:lnTo>
                                  <a:pt x="117551" y="95313"/>
                                </a:lnTo>
                                <a:lnTo>
                                  <a:pt x="117484" y="95277"/>
                                </a:lnTo>
                                <a:lnTo>
                                  <a:pt x="117417" y="95240"/>
                                </a:lnTo>
                                <a:lnTo>
                                  <a:pt x="117350" y="95204"/>
                                </a:lnTo>
                                <a:lnTo>
                                  <a:pt x="117284" y="95167"/>
                                </a:lnTo>
                                <a:lnTo>
                                  <a:pt x="117217" y="95131"/>
                                </a:lnTo>
                                <a:lnTo>
                                  <a:pt x="117150" y="95094"/>
                                </a:lnTo>
                                <a:lnTo>
                                  <a:pt x="117083" y="95058"/>
                                </a:lnTo>
                                <a:lnTo>
                                  <a:pt x="117016" y="95021"/>
                                </a:lnTo>
                                <a:lnTo>
                                  <a:pt x="116950" y="94985"/>
                                </a:lnTo>
                                <a:lnTo>
                                  <a:pt x="116883" y="94948"/>
                                </a:lnTo>
                                <a:lnTo>
                                  <a:pt x="116816" y="94911"/>
                                </a:lnTo>
                                <a:lnTo>
                                  <a:pt x="116749" y="94875"/>
                                </a:lnTo>
                                <a:lnTo>
                                  <a:pt x="116683" y="94838"/>
                                </a:lnTo>
                                <a:lnTo>
                                  <a:pt x="116616" y="94802"/>
                                </a:lnTo>
                                <a:lnTo>
                                  <a:pt x="116549" y="94765"/>
                                </a:lnTo>
                                <a:lnTo>
                                  <a:pt x="116482" y="94728"/>
                                </a:lnTo>
                                <a:lnTo>
                                  <a:pt x="116415" y="94691"/>
                                </a:lnTo>
                                <a:lnTo>
                                  <a:pt x="116349" y="94655"/>
                                </a:lnTo>
                                <a:lnTo>
                                  <a:pt x="116282" y="94618"/>
                                </a:lnTo>
                                <a:lnTo>
                                  <a:pt x="116215" y="94581"/>
                                </a:lnTo>
                                <a:lnTo>
                                  <a:pt x="116148" y="94545"/>
                                </a:lnTo>
                                <a:lnTo>
                                  <a:pt x="116081" y="94508"/>
                                </a:lnTo>
                                <a:lnTo>
                                  <a:pt x="116015" y="94471"/>
                                </a:lnTo>
                                <a:lnTo>
                                  <a:pt x="115948" y="94434"/>
                                </a:lnTo>
                                <a:lnTo>
                                  <a:pt x="115881" y="94397"/>
                                </a:lnTo>
                                <a:lnTo>
                                  <a:pt x="115814" y="94360"/>
                                </a:lnTo>
                                <a:lnTo>
                                  <a:pt x="115747" y="94324"/>
                                </a:lnTo>
                                <a:lnTo>
                                  <a:pt x="115681" y="94287"/>
                                </a:lnTo>
                                <a:lnTo>
                                  <a:pt x="115614" y="94250"/>
                                </a:lnTo>
                                <a:lnTo>
                                  <a:pt x="115547" y="94213"/>
                                </a:lnTo>
                                <a:lnTo>
                                  <a:pt x="115480" y="94176"/>
                                </a:lnTo>
                                <a:lnTo>
                                  <a:pt x="115414" y="94139"/>
                                </a:lnTo>
                                <a:lnTo>
                                  <a:pt x="115347" y="94102"/>
                                </a:lnTo>
                                <a:lnTo>
                                  <a:pt x="115280" y="94065"/>
                                </a:lnTo>
                                <a:lnTo>
                                  <a:pt x="115213" y="94028"/>
                                </a:lnTo>
                                <a:lnTo>
                                  <a:pt x="115146" y="93991"/>
                                </a:lnTo>
                                <a:lnTo>
                                  <a:pt x="115080" y="93954"/>
                                </a:lnTo>
                                <a:lnTo>
                                  <a:pt x="115013" y="93917"/>
                                </a:lnTo>
                                <a:lnTo>
                                  <a:pt x="114946" y="93880"/>
                                </a:lnTo>
                                <a:lnTo>
                                  <a:pt x="114879" y="93843"/>
                                </a:lnTo>
                                <a:lnTo>
                                  <a:pt x="114812" y="93806"/>
                                </a:lnTo>
                                <a:lnTo>
                                  <a:pt x="114746" y="93768"/>
                                </a:lnTo>
                                <a:lnTo>
                                  <a:pt x="114679" y="93731"/>
                                </a:lnTo>
                                <a:lnTo>
                                  <a:pt x="114612" y="93694"/>
                                </a:lnTo>
                                <a:lnTo>
                                  <a:pt x="114545" y="93657"/>
                                </a:lnTo>
                                <a:lnTo>
                                  <a:pt x="114478" y="93620"/>
                                </a:lnTo>
                                <a:lnTo>
                                  <a:pt x="114412" y="93583"/>
                                </a:lnTo>
                                <a:lnTo>
                                  <a:pt x="114345" y="93545"/>
                                </a:lnTo>
                                <a:lnTo>
                                  <a:pt x="114278" y="93508"/>
                                </a:lnTo>
                                <a:lnTo>
                                  <a:pt x="114211" y="93471"/>
                                </a:lnTo>
                                <a:lnTo>
                                  <a:pt x="114144" y="93434"/>
                                </a:lnTo>
                                <a:lnTo>
                                  <a:pt x="114078" y="93396"/>
                                </a:lnTo>
                                <a:lnTo>
                                  <a:pt x="114011" y="93359"/>
                                </a:lnTo>
                                <a:lnTo>
                                  <a:pt x="113944" y="93322"/>
                                </a:lnTo>
                                <a:lnTo>
                                  <a:pt x="113877" y="93284"/>
                                </a:lnTo>
                                <a:lnTo>
                                  <a:pt x="113811" y="93247"/>
                                </a:lnTo>
                                <a:lnTo>
                                  <a:pt x="113744" y="93210"/>
                                </a:lnTo>
                                <a:lnTo>
                                  <a:pt x="113677" y="93172"/>
                                </a:lnTo>
                                <a:lnTo>
                                  <a:pt x="113610" y="93135"/>
                                </a:lnTo>
                                <a:lnTo>
                                  <a:pt x="113543" y="93097"/>
                                </a:lnTo>
                                <a:lnTo>
                                  <a:pt x="113477" y="93060"/>
                                </a:lnTo>
                                <a:lnTo>
                                  <a:pt x="113410" y="93023"/>
                                </a:lnTo>
                                <a:lnTo>
                                  <a:pt x="113343" y="92985"/>
                                </a:lnTo>
                                <a:lnTo>
                                  <a:pt x="113276" y="92948"/>
                                </a:lnTo>
                                <a:lnTo>
                                  <a:pt x="113209" y="92910"/>
                                </a:lnTo>
                                <a:lnTo>
                                  <a:pt x="113143" y="92873"/>
                                </a:lnTo>
                                <a:lnTo>
                                  <a:pt x="113076" y="92835"/>
                                </a:lnTo>
                                <a:lnTo>
                                  <a:pt x="113009" y="92797"/>
                                </a:lnTo>
                                <a:lnTo>
                                  <a:pt x="112942" y="92760"/>
                                </a:lnTo>
                                <a:lnTo>
                                  <a:pt x="112875" y="92722"/>
                                </a:lnTo>
                                <a:lnTo>
                                  <a:pt x="112809" y="92685"/>
                                </a:lnTo>
                                <a:lnTo>
                                  <a:pt x="112742" y="92647"/>
                                </a:lnTo>
                                <a:lnTo>
                                  <a:pt x="112675" y="92609"/>
                                </a:lnTo>
                                <a:lnTo>
                                  <a:pt x="112608" y="92572"/>
                                </a:lnTo>
                                <a:lnTo>
                                  <a:pt x="112542" y="92534"/>
                                </a:lnTo>
                                <a:lnTo>
                                  <a:pt x="112475" y="92496"/>
                                </a:lnTo>
                                <a:lnTo>
                                  <a:pt x="112408" y="92459"/>
                                </a:lnTo>
                                <a:lnTo>
                                  <a:pt x="112341" y="92421"/>
                                </a:lnTo>
                                <a:lnTo>
                                  <a:pt x="112274" y="92383"/>
                                </a:lnTo>
                                <a:lnTo>
                                  <a:pt x="112208" y="92346"/>
                                </a:lnTo>
                                <a:lnTo>
                                  <a:pt x="112141" y="92308"/>
                                </a:lnTo>
                                <a:lnTo>
                                  <a:pt x="112074" y="92270"/>
                                </a:lnTo>
                                <a:lnTo>
                                  <a:pt x="112007" y="92232"/>
                                </a:lnTo>
                                <a:lnTo>
                                  <a:pt x="111940" y="92194"/>
                                </a:lnTo>
                                <a:lnTo>
                                  <a:pt x="111874" y="92156"/>
                                </a:lnTo>
                                <a:lnTo>
                                  <a:pt x="111807" y="92119"/>
                                </a:lnTo>
                                <a:lnTo>
                                  <a:pt x="111740" y="92081"/>
                                </a:lnTo>
                                <a:lnTo>
                                  <a:pt x="111673" y="92043"/>
                                </a:lnTo>
                                <a:lnTo>
                                  <a:pt x="111606" y="92005"/>
                                </a:lnTo>
                                <a:lnTo>
                                  <a:pt x="111540" y="91967"/>
                                </a:lnTo>
                                <a:lnTo>
                                  <a:pt x="111473" y="91929"/>
                                </a:lnTo>
                                <a:lnTo>
                                  <a:pt x="111406" y="91891"/>
                                </a:lnTo>
                                <a:lnTo>
                                  <a:pt x="111339" y="91853"/>
                                </a:lnTo>
                                <a:lnTo>
                                  <a:pt x="111273" y="91815"/>
                                </a:lnTo>
                                <a:lnTo>
                                  <a:pt x="111206" y="91777"/>
                                </a:lnTo>
                                <a:lnTo>
                                  <a:pt x="111139" y="91739"/>
                                </a:lnTo>
                                <a:lnTo>
                                  <a:pt x="111072" y="91701"/>
                                </a:lnTo>
                                <a:lnTo>
                                  <a:pt x="111005" y="91663"/>
                                </a:lnTo>
                                <a:lnTo>
                                  <a:pt x="110939" y="91625"/>
                                </a:lnTo>
                                <a:lnTo>
                                  <a:pt x="110872" y="91587"/>
                                </a:lnTo>
                                <a:lnTo>
                                  <a:pt x="110805" y="91549"/>
                                </a:lnTo>
                                <a:lnTo>
                                  <a:pt x="110738" y="91511"/>
                                </a:lnTo>
                                <a:lnTo>
                                  <a:pt x="110671" y="91472"/>
                                </a:lnTo>
                                <a:lnTo>
                                  <a:pt x="110605" y="91434"/>
                                </a:lnTo>
                                <a:lnTo>
                                  <a:pt x="110538" y="91396"/>
                                </a:lnTo>
                                <a:lnTo>
                                  <a:pt x="110471" y="91358"/>
                                </a:lnTo>
                                <a:lnTo>
                                  <a:pt x="110404" y="91320"/>
                                </a:lnTo>
                                <a:lnTo>
                                  <a:pt x="110337" y="91281"/>
                                </a:lnTo>
                                <a:lnTo>
                                  <a:pt x="110271" y="91243"/>
                                </a:lnTo>
                                <a:lnTo>
                                  <a:pt x="110204" y="91205"/>
                                </a:lnTo>
                                <a:lnTo>
                                  <a:pt x="110137" y="91167"/>
                                </a:lnTo>
                                <a:lnTo>
                                  <a:pt x="110070" y="91128"/>
                                </a:lnTo>
                                <a:lnTo>
                                  <a:pt x="110003" y="91090"/>
                                </a:lnTo>
                                <a:lnTo>
                                  <a:pt x="109937" y="91052"/>
                                </a:lnTo>
                                <a:lnTo>
                                  <a:pt x="109870" y="91013"/>
                                </a:lnTo>
                                <a:lnTo>
                                  <a:pt x="109803" y="90975"/>
                                </a:lnTo>
                                <a:lnTo>
                                  <a:pt x="109736" y="90937"/>
                                </a:lnTo>
                                <a:lnTo>
                                  <a:pt x="109670" y="90898"/>
                                </a:lnTo>
                                <a:lnTo>
                                  <a:pt x="109603" y="90860"/>
                                </a:lnTo>
                                <a:lnTo>
                                  <a:pt x="109536" y="90821"/>
                                </a:lnTo>
                                <a:lnTo>
                                  <a:pt x="109469" y="90783"/>
                                </a:lnTo>
                                <a:lnTo>
                                  <a:pt x="109402" y="90744"/>
                                </a:lnTo>
                                <a:lnTo>
                                  <a:pt x="109336" y="90706"/>
                                </a:lnTo>
                                <a:lnTo>
                                  <a:pt x="109269" y="90667"/>
                                </a:lnTo>
                                <a:lnTo>
                                  <a:pt x="109202" y="90629"/>
                                </a:lnTo>
                                <a:lnTo>
                                  <a:pt x="109135" y="90590"/>
                                </a:lnTo>
                                <a:lnTo>
                                  <a:pt x="109068" y="90552"/>
                                </a:lnTo>
                                <a:lnTo>
                                  <a:pt x="109002" y="90513"/>
                                </a:lnTo>
                                <a:lnTo>
                                  <a:pt x="108935" y="90475"/>
                                </a:lnTo>
                                <a:lnTo>
                                  <a:pt x="108868" y="90436"/>
                                </a:lnTo>
                                <a:lnTo>
                                  <a:pt x="108801" y="90397"/>
                                </a:lnTo>
                                <a:lnTo>
                                  <a:pt x="108734" y="90359"/>
                                </a:lnTo>
                                <a:lnTo>
                                  <a:pt x="108668" y="90320"/>
                                </a:lnTo>
                                <a:lnTo>
                                  <a:pt x="108601" y="90282"/>
                                </a:lnTo>
                                <a:lnTo>
                                  <a:pt x="108534" y="90243"/>
                                </a:lnTo>
                                <a:lnTo>
                                  <a:pt x="108467" y="90204"/>
                                </a:lnTo>
                                <a:lnTo>
                                  <a:pt x="108401" y="90165"/>
                                </a:lnTo>
                                <a:lnTo>
                                  <a:pt x="108334" y="90127"/>
                                </a:lnTo>
                                <a:lnTo>
                                  <a:pt x="108267" y="90088"/>
                                </a:lnTo>
                                <a:lnTo>
                                  <a:pt x="108200" y="90049"/>
                                </a:lnTo>
                                <a:lnTo>
                                  <a:pt x="108133" y="90010"/>
                                </a:lnTo>
                                <a:lnTo>
                                  <a:pt x="108067" y="89972"/>
                                </a:lnTo>
                                <a:lnTo>
                                  <a:pt x="108000" y="89933"/>
                                </a:lnTo>
                                <a:lnTo>
                                  <a:pt x="107933" y="89894"/>
                                </a:lnTo>
                                <a:lnTo>
                                  <a:pt x="107866" y="89855"/>
                                </a:lnTo>
                                <a:lnTo>
                                  <a:pt x="107799" y="89816"/>
                                </a:lnTo>
                                <a:lnTo>
                                  <a:pt x="107733" y="89777"/>
                                </a:lnTo>
                                <a:lnTo>
                                  <a:pt x="107666" y="89738"/>
                                </a:lnTo>
                                <a:lnTo>
                                  <a:pt x="107599" y="89699"/>
                                </a:lnTo>
                                <a:lnTo>
                                  <a:pt x="107532" y="89660"/>
                                </a:lnTo>
                                <a:lnTo>
                                  <a:pt x="107465" y="89621"/>
                                </a:lnTo>
                                <a:lnTo>
                                  <a:pt x="107399" y="89582"/>
                                </a:lnTo>
                                <a:lnTo>
                                  <a:pt x="107332" y="89543"/>
                                </a:lnTo>
                                <a:lnTo>
                                  <a:pt x="107265" y="89504"/>
                                </a:lnTo>
                                <a:lnTo>
                                  <a:pt x="107198" y="89465"/>
                                </a:lnTo>
                                <a:lnTo>
                                  <a:pt x="107131" y="89426"/>
                                </a:lnTo>
                                <a:lnTo>
                                  <a:pt x="107065" y="89387"/>
                                </a:lnTo>
                                <a:lnTo>
                                  <a:pt x="106998" y="89348"/>
                                </a:lnTo>
                                <a:lnTo>
                                  <a:pt x="106931" y="89309"/>
                                </a:lnTo>
                                <a:lnTo>
                                  <a:pt x="106864" y="89270"/>
                                </a:lnTo>
                                <a:lnTo>
                                  <a:pt x="106798" y="89231"/>
                                </a:lnTo>
                                <a:lnTo>
                                  <a:pt x="106731" y="89192"/>
                                </a:lnTo>
                                <a:lnTo>
                                  <a:pt x="106664" y="89152"/>
                                </a:lnTo>
                                <a:lnTo>
                                  <a:pt x="106597" y="89113"/>
                                </a:lnTo>
                                <a:lnTo>
                                  <a:pt x="106530" y="89074"/>
                                </a:lnTo>
                                <a:lnTo>
                                  <a:pt x="106464" y="89035"/>
                                </a:lnTo>
                                <a:lnTo>
                                  <a:pt x="106397" y="88996"/>
                                </a:lnTo>
                                <a:lnTo>
                                  <a:pt x="106330" y="88956"/>
                                </a:lnTo>
                                <a:lnTo>
                                  <a:pt x="106263" y="88917"/>
                                </a:lnTo>
                                <a:lnTo>
                                  <a:pt x="106196" y="88878"/>
                                </a:lnTo>
                                <a:lnTo>
                                  <a:pt x="106130" y="88838"/>
                                </a:lnTo>
                                <a:lnTo>
                                  <a:pt x="106063" y="88799"/>
                                </a:lnTo>
                                <a:lnTo>
                                  <a:pt x="105996" y="88760"/>
                                </a:lnTo>
                                <a:lnTo>
                                  <a:pt x="105929" y="88720"/>
                                </a:lnTo>
                                <a:lnTo>
                                  <a:pt x="105862" y="88681"/>
                                </a:lnTo>
                                <a:lnTo>
                                  <a:pt x="105796" y="88642"/>
                                </a:lnTo>
                                <a:lnTo>
                                  <a:pt x="105729" y="88602"/>
                                </a:lnTo>
                                <a:lnTo>
                                  <a:pt x="105662" y="88563"/>
                                </a:lnTo>
                                <a:lnTo>
                                  <a:pt x="105595" y="88523"/>
                                </a:lnTo>
                                <a:lnTo>
                                  <a:pt x="105529" y="88484"/>
                                </a:lnTo>
                                <a:lnTo>
                                  <a:pt x="105462" y="88444"/>
                                </a:lnTo>
                                <a:lnTo>
                                  <a:pt x="105395" y="88405"/>
                                </a:lnTo>
                                <a:lnTo>
                                  <a:pt x="105328" y="88365"/>
                                </a:lnTo>
                                <a:lnTo>
                                  <a:pt x="105261" y="88326"/>
                                </a:lnTo>
                                <a:lnTo>
                                  <a:pt x="105195" y="88286"/>
                                </a:lnTo>
                                <a:lnTo>
                                  <a:pt x="105128" y="88247"/>
                                </a:lnTo>
                                <a:lnTo>
                                  <a:pt x="105061" y="88207"/>
                                </a:lnTo>
                                <a:lnTo>
                                  <a:pt x="104994" y="88167"/>
                                </a:lnTo>
                                <a:lnTo>
                                  <a:pt x="104927" y="88128"/>
                                </a:lnTo>
                                <a:lnTo>
                                  <a:pt x="104861" y="88088"/>
                                </a:lnTo>
                                <a:lnTo>
                                  <a:pt x="104794" y="88049"/>
                                </a:lnTo>
                                <a:lnTo>
                                  <a:pt x="104727" y="88009"/>
                                </a:lnTo>
                                <a:lnTo>
                                  <a:pt x="104660" y="87969"/>
                                </a:lnTo>
                                <a:lnTo>
                                  <a:pt x="104593" y="87929"/>
                                </a:lnTo>
                                <a:lnTo>
                                  <a:pt x="104527" y="87890"/>
                                </a:lnTo>
                                <a:lnTo>
                                  <a:pt x="104460" y="87850"/>
                                </a:lnTo>
                                <a:lnTo>
                                  <a:pt x="104393" y="87810"/>
                                </a:lnTo>
                                <a:lnTo>
                                  <a:pt x="104326" y="87770"/>
                                </a:lnTo>
                                <a:lnTo>
                                  <a:pt x="104260" y="87731"/>
                                </a:lnTo>
                                <a:lnTo>
                                  <a:pt x="104193" y="87691"/>
                                </a:lnTo>
                                <a:lnTo>
                                  <a:pt x="104126" y="87651"/>
                                </a:lnTo>
                                <a:lnTo>
                                  <a:pt x="104059" y="87611"/>
                                </a:lnTo>
                                <a:lnTo>
                                  <a:pt x="103992" y="87571"/>
                                </a:lnTo>
                                <a:lnTo>
                                  <a:pt x="103926" y="87531"/>
                                </a:lnTo>
                                <a:lnTo>
                                  <a:pt x="103859" y="87491"/>
                                </a:lnTo>
                                <a:lnTo>
                                  <a:pt x="103792" y="87451"/>
                                </a:lnTo>
                                <a:lnTo>
                                  <a:pt x="103725" y="87412"/>
                                </a:lnTo>
                                <a:lnTo>
                                  <a:pt x="103658" y="87372"/>
                                </a:lnTo>
                                <a:lnTo>
                                  <a:pt x="103592" y="87332"/>
                                </a:lnTo>
                                <a:lnTo>
                                  <a:pt x="103525" y="87292"/>
                                </a:lnTo>
                                <a:lnTo>
                                  <a:pt x="103458" y="87252"/>
                                </a:lnTo>
                                <a:lnTo>
                                  <a:pt x="103391" y="87212"/>
                                </a:lnTo>
                                <a:lnTo>
                                  <a:pt x="103324" y="87172"/>
                                </a:lnTo>
                                <a:lnTo>
                                  <a:pt x="103258" y="87131"/>
                                </a:lnTo>
                                <a:lnTo>
                                  <a:pt x="103191" y="87091"/>
                                </a:lnTo>
                                <a:lnTo>
                                  <a:pt x="103124" y="87051"/>
                                </a:lnTo>
                                <a:lnTo>
                                  <a:pt x="103057" y="87011"/>
                                </a:lnTo>
                                <a:lnTo>
                                  <a:pt x="102990" y="86971"/>
                                </a:lnTo>
                                <a:lnTo>
                                  <a:pt x="102924" y="86931"/>
                                </a:lnTo>
                                <a:lnTo>
                                  <a:pt x="102857" y="86891"/>
                                </a:lnTo>
                                <a:lnTo>
                                  <a:pt x="102790" y="86850"/>
                                </a:lnTo>
                                <a:lnTo>
                                  <a:pt x="102723" y="86810"/>
                                </a:lnTo>
                                <a:lnTo>
                                  <a:pt x="102657" y="86770"/>
                                </a:lnTo>
                                <a:lnTo>
                                  <a:pt x="102590" y="86730"/>
                                </a:lnTo>
                                <a:lnTo>
                                  <a:pt x="102523" y="86690"/>
                                </a:lnTo>
                                <a:lnTo>
                                  <a:pt x="102456" y="86649"/>
                                </a:lnTo>
                                <a:lnTo>
                                  <a:pt x="102389" y="86609"/>
                                </a:lnTo>
                                <a:lnTo>
                                  <a:pt x="102323" y="86569"/>
                                </a:lnTo>
                                <a:lnTo>
                                  <a:pt x="102256" y="86528"/>
                                </a:lnTo>
                                <a:lnTo>
                                  <a:pt x="102189" y="86488"/>
                                </a:lnTo>
                                <a:lnTo>
                                  <a:pt x="102122" y="86448"/>
                                </a:lnTo>
                                <a:lnTo>
                                  <a:pt x="102055" y="86407"/>
                                </a:lnTo>
                                <a:lnTo>
                                  <a:pt x="101989" y="86367"/>
                                </a:lnTo>
                                <a:lnTo>
                                  <a:pt x="101922" y="86326"/>
                                </a:lnTo>
                                <a:lnTo>
                                  <a:pt x="101855" y="86286"/>
                                </a:lnTo>
                                <a:lnTo>
                                  <a:pt x="101788" y="86245"/>
                                </a:lnTo>
                                <a:lnTo>
                                  <a:pt x="101721" y="86205"/>
                                </a:lnTo>
                                <a:lnTo>
                                  <a:pt x="101655" y="86165"/>
                                </a:lnTo>
                                <a:lnTo>
                                  <a:pt x="101588" y="86124"/>
                                </a:lnTo>
                                <a:lnTo>
                                  <a:pt x="101521" y="86083"/>
                                </a:lnTo>
                                <a:lnTo>
                                  <a:pt x="101454" y="86043"/>
                                </a:lnTo>
                                <a:lnTo>
                                  <a:pt x="101388" y="86002"/>
                                </a:lnTo>
                                <a:lnTo>
                                  <a:pt x="101321" y="85962"/>
                                </a:lnTo>
                                <a:lnTo>
                                  <a:pt x="101254" y="85921"/>
                                </a:lnTo>
                                <a:lnTo>
                                  <a:pt x="101187" y="85881"/>
                                </a:lnTo>
                                <a:lnTo>
                                  <a:pt x="101120" y="85840"/>
                                </a:lnTo>
                                <a:lnTo>
                                  <a:pt x="101054" y="85799"/>
                                </a:lnTo>
                                <a:lnTo>
                                  <a:pt x="100987" y="85759"/>
                                </a:lnTo>
                                <a:lnTo>
                                  <a:pt x="100920" y="85718"/>
                                </a:lnTo>
                                <a:lnTo>
                                  <a:pt x="100853" y="85677"/>
                                </a:lnTo>
                                <a:lnTo>
                                  <a:pt x="100786" y="85636"/>
                                </a:lnTo>
                                <a:lnTo>
                                  <a:pt x="100720" y="85596"/>
                                </a:lnTo>
                                <a:lnTo>
                                  <a:pt x="100653" y="85555"/>
                                </a:lnTo>
                                <a:lnTo>
                                  <a:pt x="100586" y="85514"/>
                                </a:lnTo>
                                <a:lnTo>
                                  <a:pt x="100519" y="85473"/>
                                </a:lnTo>
                                <a:lnTo>
                                  <a:pt x="100452" y="85433"/>
                                </a:lnTo>
                                <a:lnTo>
                                  <a:pt x="100386" y="85392"/>
                                </a:lnTo>
                                <a:lnTo>
                                  <a:pt x="100319" y="85351"/>
                                </a:lnTo>
                                <a:lnTo>
                                  <a:pt x="100252" y="85310"/>
                                </a:lnTo>
                                <a:lnTo>
                                  <a:pt x="100185" y="85269"/>
                                </a:lnTo>
                                <a:lnTo>
                                  <a:pt x="100118" y="85228"/>
                                </a:lnTo>
                                <a:lnTo>
                                  <a:pt x="100052" y="85187"/>
                                </a:lnTo>
                                <a:lnTo>
                                  <a:pt x="99985" y="85146"/>
                                </a:lnTo>
                                <a:lnTo>
                                  <a:pt x="99918" y="85105"/>
                                </a:lnTo>
                                <a:lnTo>
                                  <a:pt x="99851" y="85064"/>
                                </a:lnTo>
                                <a:lnTo>
                                  <a:pt x="99785" y="85023"/>
                                </a:lnTo>
                                <a:lnTo>
                                  <a:pt x="99718" y="84982"/>
                                </a:lnTo>
                                <a:lnTo>
                                  <a:pt x="99651" y="84941"/>
                                </a:lnTo>
                                <a:lnTo>
                                  <a:pt x="99584" y="84900"/>
                                </a:lnTo>
                                <a:lnTo>
                                  <a:pt x="99517" y="84859"/>
                                </a:lnTo>
                                <a:lnTo>
                                  <a:pt x="99451" y="84818"/>
                                </a:lnTo>
                                <a:lnTo>
                                  <a:pt x="99384" y="84777"/>
                                </a:lnTo>
                                <a:lnTo>
                                  <a:pt x="99317" y="84736"/>
                                </a:lnTo>
                                <a:lnTo>
                                  <a:pt x="99250" y="84695"/>
                                </a:lnTo>
                                <a:lnTo>
                                  <a:pt x="99183" y="84654"/>
                                </a:lnTo>
                                <a:lnTo>
                                  <a:pt x="99117" y="84613"/>
                                </a:lnTo>
                                <a:lnTo>
                                  <a:pt x="99050" y="84571"/>
                                </a:lnTo>
                                <a:lnTo>
                                  <a:pt x="98983" y="84530"/>
                                </a:lnTo>
                                <a:lnTo>
                                  <a:pt x="98916" y="84489"/>
                                </a:lnTo>
                                <a:lnTo>
                                  <a:pt x="98849" y="84448"/>
                                </a:lnTo>
                                <a:lnTo>
                                  <a:pt x="98783" y="84406"/>
                                </a:lnTo>
                                <a:lnTo>
                                  <a:pt x="98716" y="84365"/>
                                </a:lnTo>
                                <a:lnTo>
                                  <a:pt x="98649" y="84324"/>
                                </a:lnTo>
                                <a:lnTo>
                                  <a:pt x="98582" y="84282"/>
                                </a:lnTo>
                                <a:lnTo>
                                  <a:pt x="98516" y="84241"/>
                                </a:lnTo>
                                <a:lnTo>
                                  <a:pt x="98449" y="84200"/>
                                </a:lnTo>
                                <a:lnTo>
                                  <a:pt x="98382" y="84158"/>
                                </a:lnTo>
                                <a:lnTo>
                                  <a:pt x="98315" y="84117"/>
                                </a:lnTo>
                                <a:lnTo>
                                  <a:pt x="98248" y="84076"/>
                                </a:lnTo>
                                <a:lnTo>
                                  <a:pt x="98182" y="84034"/>
                                </a:lnTo>
                                <a:lnTo>
                                  <a:pt x="98115" y="83993"/>
                                </a:lnTo>
                                <a:lnTo>
                                  <a:pt x="98048" y="83951"/>
                                </a:lnTo>
                                <a:lnTo>
                                  <a:pt x="97981" y="83910"/>
                                </a:lnTo>
                                <a:lnTo>
                                  <a:pt x="97914" y="83868"/>
                                </a:lnTo>
                                <a:lnTo>
                                  <a:pt x="97848" y="83827"/>
                                </a:lnTo>
                                <a:lnTo>
                                  <a:pt x="97781" y="83785"/>
                                </a:lnTo>
                                <a:lnTo>
                                  <a:pt x="97714" y="83744"/>
                                </a:lnTo>
                                <a:lnTo>
                                  <a:pt x="97647" y="83702"/>
                                </a:lnTo>
                                <a:lnTo>
                                  <a:pt x="97580" y="83661"/>
                                </a:lnTo>
                                <a:lnTo>
                                  <a:pt x="97514" y="83619"/>
                                </a:lnTo>
                                <a:lnTo>
                                  <a:pt x="97447" y="83577"/>
                                </a:lnTo>
                                <a:lnTo>
                                  <a:pt x="97380" y="83536"/>
                                </a:lnTo>
                                <a:lnTo>
                                  <a:pt x="97313" y="83494"/>
                                </a:lnTo>
                                <a:lnTo>
                                  <a:pt x="97246" y="83452"/>
                                </a:lnTo>
                                <a:lnTo>
                                  <a:pt x="97180" y="83411"/>
                                </a:lnTo>
                                <a:lnTo>
                                  <a:pt x="97113" y="83369"/>
                                </a:lnTo>
                                <a:lnTo>
                                  <a:pt x="97046" y="83327"/>
                                </a:lnTo>
                                <a:lnTo>
                                  <a:pt x="96979" y="83285"/>
                                </a:lnTo>
                                <a:lnTo>
                                  <a:pt x="96913" y="83244"/>
                                </a:lnTo>
                                <a:lnTo>
                                  <a:pt x="96846" y="83202"/>
                                </a:lnTo>
                                <a:lnTo>
                                  <a:pt x="96779" y="83160"/>
                                </a:lnTo>
                                <a:lnTo>
                                  <a:pt x="96712" y="83118"/>
                                </a:lnTo>
                                <a:lnTo>
                                  <a:pt x="96645" y="83076"/>
                                </a:lnTo>
                                <a:lnTo>
                                  <a:pt x="96579" y="83034"/>
                                </a:lnTo>
                                <a:lnTo>
                                  <a:pt x="96512" y="82993"/>
                                </a:lnTo>
                                <a:lnTo>
                                  <a:pt x="96445" y="82951"/>
                                </a:lnTo>
                                <a:lnTo>
                                  <a:pt x="96378" y="82909"/>
                                </a:lnTo>
                                <a:lnTo>
                                  <a:pt x="96311" y="82867"/>
                                </a:lnTo>
                                <a:lnTo>
                                  <a:pt x="96245" y="82825"/>
                                </a:lnTo>
                                <a:lnTo>
                                  <a:pt x="96178" y="82783"/>
                                </a:lnTo>
                                <a:lnTo>
                                  <a:pt x="96111" y="82741"/>
                                </a:lnTo>
                                <a:lnTo>
                                  <a:pt x="96044" y="82699"/>
                                </a:lnTo>
                                <a:lnTo>
                                  <a:pt x="95977" y="82657"/>
                                </a:lnTo>
                                <a:lnTo>
                                  <a:pt x="95911" y="82615"/>
                                </a:lnTo>
                                <a:lnTo>
                                  <a:pt x="95844" y="82573"/>
                                </a:lnTo>
                                <a:lnTo>
                                  <a:pt x="95777" y="82531"/>
                                </a:lnTo>
                                <a:lnTo>
                                  <a:pt x="95710" y="82489"/>
                                </a:lnTo>
                                <a:lnTo>
                                  <a:pt x="95644" y="82446"/>
                                </a:lnTo>
                                <a:lnTo>
                                  <a:pt x="95577" y="82404"/>
                                </a:lnTo>
                                <a:lnTo>
                                  <a:pt x="95510" y="82362"/>
                                </a:lnTo>
                                <a:lnTo>
                                  <a:pt x="95443" y="82320"/>
                                </a:lnTo>
                                <a:lnTo>
                                  <a:pt x="95376" y="82278"/>
                                </a:lnTo>
                                <a:lnTo>
                                  <a:pt x="95310" y="82236"/>
                                </a:lnTo>
                                <a:lnTo>
                                  <a:pt x="95243" y="82193"/>
                                </a:lnTo>
                                <a:lnTo>
                                  <a:pt x="95176" y="82151"/>
                                </a:lnTo>
                                <a:lnTo>
                                  <a:pt x="95109" y="82109"/>
                                </a:lnTo>
                                <a:lnTo>
                                  <a:pt x="95042" y="82066"/>
                                </a:lnTo>
                                <a:lnTo>
                                  <a:pt x="94976" y="82024"/>
                                </a:lnTo>
                                <a:lnTo>
                                  <a:pt x="94909" y="81982"/>
                                </a:lnTo>
                                <a:lnTo>
                                  <a:pt x="94842" y="81939"/>
                                </a:lnTo>
                                <a:lnTo>
                                  <a:pt x="94775" y="81897"/>
                                </a:lnTo>
                                <a:lnTo>
                                  <a:pt x="94708" y="81855"/>
                                </a:lnTo>
                                <a:lnTo>
                                  <a:pt x="94642" y="81812"/>
                                </a:lnTo>
                                <a:lnTo>
                                  <a:pt x="94575" y="81770"/>
                                </a:lnTo>
                                <a:lnTo>
                                  <a:pt x="94508" y="81728"/>
                                </a:lnTo>
                                <a:lnTo>
                                  <a:pt x="94441" y="81685"/>
                                </a:lnTo>
                                <a:lnTo>
                                  <a:pt x="94375" y="81643"/>
                                </a:lnTo>
                                <a:lnTo>
                                  <a:pt x="94308" y="81600"/>
                                </a:lnTo>
                                <a:lnTo>
                                  <a:pt x="94241" y="81558"/>
                                </a:lnTo>
                                <a:lnTo>
                                  <a:pt x="94174" y="81515"/>
                                </a:lnTo>
                                <a:lnTo>
                                  <a:pt x="94107" y="81473"/>
                                </a:lnTo>
                                <a:lnTo>
                                  <a:pt x="94041" y="81430"/>
                                </a:lnTo>
                                <a:lnTo>
                                  <a:pt x="93974" y="81387"/>
                                </a:lnTo>
                                <a:lnTo>
                                  <a:pt x="93907" y="81345"/>
                                </a:lnTo>
                                <a:lnTo>
                                  <a:pt x="93840" y="81302"/>
                                </a:lnTo>
                                <a:lnTo>
                                  <a:pt x="93773" y="81259"/>
                                </a:lnTo>
                                <a:lnTo>
                                  <a:pt x="93707" y="81217"/>
                                </a:lnTo>
                                <a:lnTo>
                                  <a:pt x="93640" y="81174"/>
                                </a:lnTo>
                                <a:lnTo>
                                  <a:pt x="93573" y="81131"/>
                                </a:lnTo>
                                <a:lnTo>
                                  <a:pt x="93506" y="81089"/>
                                </a:lnTo>
                                <a:lnTo>
                                  <a:pt x="93439" y="81046"/>
                                </a:lnTo>
                                <a:lnTo>
                                  <a:pt x="93373" y="81003"/>
                                </a:lnTo>
                                <a:lnTo>
                                  <a:pt x="93306" y="80960"/>
                                </a:lnTo>
                                <a:lnTo>
                                  <a:pt x="93239" y="80918"/>
                                </a:lnTo>
                                <a:lnTo>
                                  <a:pt x="93172" y="80875"/>
                                </a:lnTo>
                                <a:lnTo>
                                  <a:pt x="93105" y="80832"/>
                                </a:lnTo>
                                <a:lnTo>
                                  <a:pt x="93039" y="80789"/>
                                </a:lnTo>
                                <a:lnTo>
                                  <a:pt x="92972" y="80746"/>
                                </a:lnTo>
                                <a:lnTo>
                                  <a:pt x="92905" y="80703"/>
                                </a:lnTo>
                                <a:lnTo>
                                  <a:pt x="92838" y="80661"/>
                                </a:lnTo>
                                <a:lnTo>
                                  <a:pt x="92772" y="80618"/>
                                </a:lnTo>
                                <a:lnTo>
                                  <a:pt x="92705" y="80575"/>
                                </a:lnTo>
                                <a:lnTo>
                                  <a:pt x="92638" y="80532"/>
                                </a:lnTo>
                                <a:lnTo>
                                  <a:pt x="92571" y="80489"/>
                                </a:lnTo>
                                <a:lnTo>
                                  <a:pt x="92504" y="80446"/>
                                </a:lnTo>
                                <a:lnTo>
                                  <a:pt x="92438" y="80403"/>
                                </a:lnTo>
                                <a:lnTo>
                                  <a:pt x="92371" y="80360"/>
                                </a:lnTo>
                                <a:lnTo>
                                  <a:pt x="92304" y="80317"/>
                                </a:lnTo>
                                <a:lnTo>
                                  <a:pt x="92237" y="80274"/>
                                </a:lnTo>
                                <a:lnTo>
                                  <a:pt x="92170" y="80231"/>
                                </a:lnTo>
                                <a:lnTo>
                                  <a:pt x="92104" y="80187"/>
                                </a:lnTo>
                                <a:lnTo>
                                  <a:pt x="92037" y="80144"/>
                                </a:lnTo>
                                <a:lnTo>
                                  <a:pt x="91970" y="80101"/>
                                </a:lnTo>
                                <a:lnTo>
                                  <a:pt x="91903" y="80058"/>
                                </a:lnTo>
                                <a:lnTo>
                                  <a:pt x="91836" y="80015"/>
                                </a:lnTo>
                                <a:lnTo>
                                  <a:pt x="91770" y="79972"/>
                                </a:lnTo>
                                <a:lnTo>
                                  <a:pt x="91703" y="79928"/>
                                </a:lnTo>
                                <a:lnTo>
                                  <a:pt x="91636" y="79885"/>
                                </a:lnTo>
                                <a:lnTo>
                                  <a:pt x="91569" y="79842"/>
                                </a:lnTo>
                                <a:lnTo>
                                  <a:pt x="91503" y="79799"/>
                                </a:lnTo>
                                <a:lnTo>
                                  <a:pt x="91436" y="79755"/>
                                </a:lnTo>
                                <a:lnTo>
                                  <a:pt x="91369" y="79712"/>
                                </a:lnTo>
                                <a:lnTo>
                                  <a:pt x="91302" y="79669"/>
                                </a:lnTo>
                                <a:lnTo>
                                  <a:pt x="91235" y="79625"/>
                                </a:lnTo>
                                <a:lnTo>
                                  <a:pt x="91169" y="79582"/>
                                </a:lnTo>
                                <a:lnTo>
                                  <a:pt x="91102" y="79539"/>
                                </a:lnTo>
                                <a:lnTo>
                                  <a:pt x="91035" y="79495"/>
                                </a:lnTo>
                                <a:lnTo>
                                  <a:pt x="90968" y="79452"/>
                                </a:lnTo>
                                <a:lnTo>
                                  <a:pt x="90901" y="79408"/>
                                </a:lnTo>
                                <a:lnTo>
                                  <a:pt x="90835" y="79365"/>
                                </a:lnTo>
                                <a:lnTo>
                                  <a:pt x="90768" y="79321"/>
                                </a:lnTo>
                                <a:lnTo>
                                  <a:pt x="90701" y="79278"/>
                                </a:lnTo>
                                <a:lnTo>
                                  <a:pt x="90634" y="79234"/>
                                </a:lnTo>
                                <a:lnTo>
                                  <a:pt x="90567" y="79191"/>
                                </a:lnTo>
                                <a:lnTo>
                                  <a:pt x="90501" y="79147"/>
                                </a:lnTo>
                                <a:lnTo>
                                  <a:pt x="90434" y="79104"/>
                                </a:lnTo>
                                <a:lnTo>
                                  <a:pt x="90367" y="79060"/>
                                </a:lnTo>
                                <a:lnTo>
                                  <a:pt x="90300" y="79016"/>
                                </a:lnTo>
                                <a:lnTo>
                                  <a:pt x="90233" y="78973"/>
                                </a:lnTo>
                                <a:lnTo>
                                  <a:pt x="90167" y="78929"/>
                                </a:lnTo>
                                <a:lnTo>
                                  <a:pt x="90100" y="78886"/>
                                </a:lnTo>
                                <a:lnTo>
                                  <a:pt x="90033" y="78842"/>
                                </a:lnTo>
                                <a:lnTo>
                                  <a:pt x="89966" y="78798"/>
                                </a:lnTo>
                                <a:lnTo>
                                  <a:pt x="89900" y="78754"/>
                                </a:lnTo>
                                <a:lnTo>
                                  <a:pt x="89833" y="78711"/>
                                </a:lnTo>
                                <a:lnTo>
                                  <a:pt x="89766" y="78667"/>
                                </a:lnTo>
                                <a:lnTo>
                                  <a:pt x="89699" y="78623"/>
                                </a:lnTo>
                                <a:lnTo>
                                  <a:pt x="89632" y="78579"/>
                                </a:lnTo>
                                <a:lnTo>
                                  <a:pt x="89566" y="78536"/>
                                </a:lnTo>
                                <a:lnTo>
                                  <a:pt x="89499" y="78492"/>
                                </a:lnTo>
                                <a:lnTo>
                                  <a:pt x="89432" y="78448"/>
                                </a:lnTo>
                                <a:lnTo>
                                  <a:pt x="89365" y="78404"/>
                                </a:lnTo>
                                <a:lnTo>
                                  <a:pt x="89298" y="78360"/>
                                </a:lnTo>
                                <a:lnTo>
                                  <a:pt x="89232" y="78316"/>
                                </a:lnTo>
                                <a:lnTo>
                                  <a:pt x="89165" y="78272"/>
                                </a:lnTo>
                                <a:lnTo>
                                  <a:pt x="89098" y="78228"/>
                                </a:lnTo>
                                <a:lnTo>
                                  <a:pt x="89031" y="78184"/>
                                </a:lnTo>
                                <a:lnTo>
                                  <a:pt x="88964" y="78140"/>
                                </a:lnTo>
                                <a:lnTo>
                                  <a:pt x="88898" y="78096"/>
                                </a:lnTo>
                                <a:lnTo>
                                  <a:pt x="88831" y="78052"/>
                                </a:lnTo>
                                <a:lnTo>
                                  <a:pt x="88764" y="78008"/>
                                </a:lnTo>
                                <a:lnTo>
                                  <a:pt x="88697" y="77964"/>
                                </a:lnTo>
                                <a:lnTo>
                                  <a:pt x="88631" y="77920"/>
                                </a:lnTo>
                                <a:lnTo>
                                  <a:pt x="88564" y="77876"/>
                                </a:lnTo>
                                <a:lnTo>
                                  <a:pt x="88497" y="77832"/>
                                </a:lnTo>
                                <a:lnTo>
                                  <a:pt x="88430" y="77788"/>
                                </a:lnTo>
                                <a:lnTo>
                                  <a:pt x="88363" y="77743"/>
                                </a:lnTo>
                                <a:lnTo>
                                  <a:pt x="88297" y="77699"/>
                                </a:lnTo>
                                <a:lnTo>
                                  <a:pt x="88230" y="77655"/>
                                </a:lnTo>
                                <a:lnTo>
                                  <a:pt x="88163" y="77611"/>
                                </a:lnTo>
                                <a:lnTo>
                                  <a:pt x="88096" y="77567"/>
                                </a:lnTo>
                                <a:lnTo>
                                  <a:pt x="88029" y="77522"/>
                                </a:lnTo>
                                <a:lnTo>
                                  <a:pt x="87963" y="77478"/>
                                </a:lnTo>
                                <a:lnTo>
                                  <a:pt x="87896" y="77434"/>
                                </a:lnTo>
                                <a:lnTo>
                                  <a:pt x="87829" y="77389"/>
                                </a:lnTo>
                                <a:lnTo>
                                  <a:pt x="87762" y="77345"/>
                                </a:lnTo>
                                <a:lnTo>
                                  <a:pt x="87695" y="77301"/>
                                </a:lnTo>
                                <a:lnTo>
                                  <a:pt x="87629" y="77256"/>
                                </a:lnTo>
                                <a:lnTo>
                                  <a:pt x="87562" y="77212"/>
                                </a:lnTo>
                                <a:lnTo>
                                  <a:pt x="87495" y="77168"/>
                                </a:lnTo>
                                <a:lnTo>
                                  <a:pt x="87428" y="77123"/>
                                </a:lnTo>
                                <a:lnTo>
                                  <a:pt x="87362" y="77079"/>
                                </a:lnTo>
                                <a:lnTo>
                                  <a:pt x="87295" y="77034"/>
                                </a:lnTo>
                                <a:lnTo>
                                  <a:pt x="87228" y="76990"/>
                                </a:lnTo>
                                <a:lnTo>
                                  <a:pt x="87161" y="76945"/>
                                </a:lnTo>
                                <a:lnTo>
                                  <a:pt x="87094" y="76901"/>
                                </a:lnTo>
                                <a:lnTo>
                                  <a:pt x="87028" y="76856"/>
                                </a:lnTo>
                                <a:lnTo>
                                  <a:pt x="86961" y="76812"/>
                                </a:lnTo>
                                <a:lnTo>
                                  <a:pt x="86894" y="76767"/>
                                </a:lnTo>
                                <a:lnTo>
                                  <a:pt x="86827" y="76722"/>
                                </a:lnTo>
                                <a:lnTo>
                                  <a:pt x="86760" y="76678"/>
                                </a:lnTo>
                                <a:lnTo>
                                  <a:pt x="86694" y="76633"/>
                                </a:lnTo>
                                <a:lnTo>
                                  <a:pt x="86627" y="76588"/>
                                </a:lnTo>
                                <a:lnTo>
                                  <a:pt x="86560" y="76544"/>
                                </a:lnTo>
                                <a:lnTo>
                                  <a:pt x="86493" y="76499"/>
                                </a:lnTo>
                                <a:lnTo>
                                  <a:pt x="86426" y="76454"/>
                                </a:lnTo>
                                <a:lnTo>
                                  <a:pt x="86360" y="76410"/>
                                </a:lnTo>
                                <a:lnTo>
                                  <a:pt x="86293" y="76365"/>
                                </a:lnTo>
                                <a:lnTo>
                                  <a:pt x="86226" y="76320"/>
                                </a:lnTo>
                                <a:lnTo>
                                  <a:pt x="86159" y="76275"/>
                                </a:lnTo>
                                <a:lnTo>
                                  <a:pt x="86092" y="76230"/>
                                </a:lnTo>
                                <a:lnTo>
                                  <a:pt x="86026" y="76186"/>
                                </a:lnTo>
                                <a:lnTo>
                                  <a:pt x="85959" y="76141"/>
                                </a:lnTo>
                                <a:lnTo>
                                  <a:pt x="85892" y="76096"/>
                                </a:lnTo>
                                <a:lnTo>
                                  <a:pt x="85825" y="76051"/>
                                </a:lnTo>
                                <a:lnTo>
                                  <a:pt x="85759" y="76006"/>
                                </a:lnTo>
                                <a:lnTo>
                                  <a:pt x="85692" y="75961"/>
                                </a:lnTo>
                                <a:lnTo>
                                  <a:pt x="85625" y="75916"/>
                                </a:lnTo>
                                <a:lnTo>
                                  <a:pt x="85558" y="75871"/>
                                </a:lnTo>
                                <a:lnTo>
                                  <a:pt x="85491" y="75826"/>
                                </a:lnTo>
                                <a:lnTo>
                                  <a:pt x="85425" y="75781"/>
                                </a:lnTo>
                                <a:lnTo>
                                  <a:pt x="85358" y="75736"/>
                                </a:lnTo>
                                <a:lnTo>
                                  <a:pt x="85291" y="75691"/>
                                </a:lnTo>
                                <a:lnTo>
                                  <a:pt x="85224" y="75646"/>
                                </a:lnTo>
                                <a:lnTo>
                                  <a:pt x="85157" y="75601"/>
                                </a:lnTo>
                                <a:lnTo>
                                  <a:pt x="85091" y="75556"/>
                                </a:lnTo>
                                <a:lnTo>
                                  <a:pt x="85024" y="75511"/>
                                </a:lnTo>
                                <a:lnTo>
                                  <a:pt x="84957" y="75466"/>
                                </a:lnTo>
                                <a:lnTo>
                                  <a:pt x="84890" y="75420"/>
                                </a:lnTo>
                                <a:lnTo>
                                  <a:pt x="84823" y="75375"/>
                                </a:lnTo>
                                <a:lnTo>
                                  <a:pt x="84757" y="75330"/>
                                </a:lnTo>
                                <a:lnTo>
                                  <a:pt x="84690" y="75285"/>
                                </a:lnTo>
                                <a:lnTo>
                                  <a:pt x="84623" y="75240"/>
                                </a:lnTo>
                                <a:lnTo>
                                  <a:pt x="84556" y="75194"/>
                                </a:lnTo>
                                <a:lnTo>
                                  <a:pt x="84490" y="75149"/>
                                </a:lnTo>
                                <a:lnTo>
                                  <a:pt x="84423" y="75104"/>
                                </a:lnTo>
                                <a:lnTo>
                                  <a:pt x="84356" y="75058"/>
                                </a:lnTo>
                                <a:lnTo>
                                  <a:pt x="84289" y="75013"/>
                                </a:lnTo>
                                <a:lnTo>
                                  <a:pt x="84222" y="74968"/>
                                </a:lnTo>
                                <a:lnTo>
                                  <a:pt x="84156" y="74922"/>
                                </a:lnTo>
                                <a:lnTo>
                                  <a:pt x="84089" y="74877"/>
                                </a:lnTo>
                                <a:lnTo>
                                  <a:pt x="84022" y="74832"/>
                                </a:lnTo>
                                <a:lnTo>
                                  <a:pt x="83955" y="74786"/>
                                </a:lnTo>
                                <a:lnTo>
                                  <a:pt x="83888" y="74741"/>
                                </a:lnTo>
                                <a:lnTo>
                                  <a:pt x="83822" y="74695"/>
                                </a:lnTo>
                                <a:lnTo>
                                  <a:pt x="83755" y="74650"/>
                                </a:lnTo>
                                <a:lnTo>
                                  <a:pt x="83688" y="74604"/>
                                </a:lnTo>
                                <a:lnTo>
                                  <a:pt x="83621" y="74559"/>
                                </a:lnTo>
                                <a:lnTo>
                                  <a:pt x="83554" y="74513"/>
                                </a:lnTo>
                                <a:lnTo>
                                  <a:pt x="83488" y="74467"/>
                                </a:lnTo>
                                <a:lnTo>
                                  <a:pt x="83421" y="74422"/>
                                </a:lnTo>
                                <a:lnTo>
                                  <a:pt x="83354" y="74376"/>
                                </a:lnTo>
                                <a:lnTo>
                                  <a:pt x="83287" y="74331"/>
                                </a:lnTo>
                                <a:lnTo>
                                  <a:pt x="83220" y="74285"/>
                                </a:lnTo>
                                <a:lnTo>
                                  <a:pt x="83154" y="74239"/>
                                </a:lnTo>
                                <a:lnTo>
                                  <a:pt x="83087" y="74194"/>
                                </a:lnTo>
                                <a:lnTo>
                                  <a:pt x="83020" y="74148"/>
                                </a:lnTo>
                                <a:lnTo>
                                  <a:pt x="82953" y="74102"/>
                                </a:lnTo>
                                <a:lnTo>
                                  <a:pt x="82887" y="74056"/>
                                </a:lnTo>
                                <a:lnTo>
                                  <a:pt x="82820" y="74011"/>
                                </a:lnTo>
                                <a:lnTo>
                                  <a:pt x="82753" y="73965"/>
                                </a:lnTo>
                                <a:lnTo>
                                  <a:pt x="82686" y="73919"/>
                                </a:lnTo>
                                <a:lnTo>
                                  <a:pt x="82619" y="73873"/>
                                </a:lnTo>
                                <a:lnTo>
                                  <a:pt x="82553" y="73827"/>
                                </a:lnTo>
                                <a:lnTo>
                                  <a:pt x="82486" y="73781"/>
                                </a:lnTo>
                                <a:lnTo>
                                  <a:pt x="82419" y="73736"/>
                                </a:lnTo>
                                <a:lnTo>
                                  <a:pt x="82352" y="73690"/>
                                </a:lnTo>
                                <a:lnTo>
                                  <a:pt x="82285" y="73644"/>
                                </a:lnTo>
                                <a:lnTo>
                                  <a:pt x="82219" y="73598"/>
                                </a:lnTo>
                                <a:lnTo>
                                  <a:pt x="82152" y="73552"/>
                                </a:lnTo>
                                <a:lnTo>
                                  <a:pt x="82085" y="73506"/>
                                </a:lnTo>
                                <a:lnTo>
                                  <a:pt x="82018" y="73460"/>
                                </a:lnTo>
                                <a:lnTo>
                                  <a:pt x="81951" y="73414"/>
                                </a:lnTo>
                                <a:lnTo>
                                  <a:pt x="81885" y="73368"/>
                                </a:lnTo>
                                <a:lnTo>
                                  <a:pt x="81818" y="73322"/>
                                </a:lnTo>
                                <a:lnTo>
                                  <a:pt x="81751" y="73276"/>
                                </a:lnTo>
                                <a:lnTo>
                                  <a:pt x="81684" y="73230"/>
                                </a:lnTo>
                                <a:lnTo>
                                  <a:pt x="81618" y="73183"/>
                                </a:lnTo>
                                <a:lnTo>
                                  <a:pt x="81551" y="73137"/>
                                </a:lnTo>
                                <a:lnTo>
                                  <a:pt x="81484" y="73091"/>
                                </a:lnTo>
                                <a:lnTo>
                                  <a:pt x="81417" y="73045"/>
                                </a:lnTo>
                                <a:lnTo>
                                  <a:pt x="81350" y="72999"/>
                                </a:lnTo>
                                <a:lnTo>
                                  <a:pt x="81284" y="72952"/>
                                </a:lnTo>
                                <a:lnTo>
                                  <a:pt x="81217" y="72906"/>
                                </a:lnTo>
                                <a:lnTo>
                                  <a:pt x="81150" y="72860"/>
                                </a:lnTo>
                                <a:lnTo>
                                  <a:pt x="81083" y="72814"/>
                                </a:lnTo>
                                <a:lnTo>
                                  <a:pt x="81016" y="72767"/>
                                </a:lnTo>
                                <a:lnTo>
                                  <a:pt x="80950" y="72721"/>
                                </a:lnTo>
                                <a:lnTo>
                                  <a:pt x="80883" y="72675"/>
                                </a:lnTo>
                                <a:lnTo>
                                  <a:pt x="80816" y="72628"/>
                                </a:lnTo>
                                <a:lnTo>
                                  <a:pt x="80749" y="72582"/>
                                </a:lnTo>
                                <a:lnTo>
                                  <a:pt x="80682" y="72536"/>
                                </a:lnTo>
                                <a:lnTo>
                                  <a:pt x="80616" y="72489"/>
                                </a:lnTo>
                                <a:lnTo>
                                  <a:pt x="80549" y="72443"/>
                                </a:lnTo>
                                <a:lnTo>
                                  <a:pt x="80482" y="72396"/>
                                </a:lnTo>
                                <a:lnTo>
                                  <a:pt x="80415" y="72350"/>
                                </a:lnTo>
                                <a:lnTo>
                                  <a:pt x="80348" y="72303"/>
                                </a:lnTo>
                                <a:lnTo>
                                  <a:pt x="80282" y="72257"/>
                                </a:lnTo>
                                <a:lnTo>
                                  <a:pt x="80215" y="72210"/>
                                </a:lnTo>
                                <a:lnTo>
                                  <a:pt x="80148" y="72164"/>
                                </a:lnTo>
                                <a:lnTo>
                                  <a:pt x="80081" y="72117"/>
                                </a:lnTo>
                                <a:lnTo>
                                  <a:pt x="80015" y="72070"/>
                                </a:lnTo>
                                <a:lnTo>
                                  <a:pt x="79948" y="72024"/>
                                </a:lnTo>
                                <a:lnTo>
                                  <a:pt x="79881" y="71977"/>
                                </a:lnTo>
                                <a:lnTo>
                                  <a:pt x="79814" y="71931"/>
                                </a:lnTo>
                                <a:lnTo>
                                  <a:pt x="79747" y="71884"/>
                                </a:lnTo>
                                <a:lnTo>
                                  <a:pt x="79681" y="71837"/>
                                </a:lnTo>
                                <a:lnTo>
                                  <a:pt x="79614" y="71790"/>
                                </a:lnTo>
                                <a:lnTo>
                                  <a:pt x="79547" y="71744"/>
                                </a:lnTo>
                                <a:lnTo>
                                  <a:pt x="79480" y="71697"/>
                                </a:lnTo>
                                <a:lnTo>
                                  <a:pt x="79413" y="71650"/>
                                </a:lnTo>
                                <a:lnTo>
                                  <a:pt x="79347" y="71603"/>
                                </a:lnTo>
                                <a:lnTo>
                                  <a:pt x="79280" y="71556"/>
                                </a:lnTo>
                                <a:lnTo>
                                  <a:pt x="79213" y="71510"/>
                                </a:lnTo>
                                <a:lnTo>
                                  <a:pt x="79146" y="71463"/>
                                </a:lnTo>
                                <a:lnTo>
                                  <a:pt x="79079" y="71416"/>
                                </a:lnTo>
                                <a:lnTo>
                                  <a:pt x="79013" y="71369"/>
                                </a:lnTo>
                                <a:lnTo>
                                  <a:pt x="78946" y="71322"/>
                                </a:lnTo>
                                <a:lnTo>
                                  <a:pt x="78879" y="71275"/>
                                </a:lnTo>
                                <a:lnTo>
                                  <a:pt x="78812" y="71228"/>
                                </a:lnTo>
                                <a:lnTo>
                                  <a:pt x="78746" y="71181"/>
                                </a:lnTo>
                                <a:lnTo>
                                  <a:pt x="78679" y="71134"/>
                                </a:lnTo>
                                <a:lnTo>
                                  <a:pt x="78612" y="71087"/>
                                </a:lnTo>
                                <a:lnTo>
                                  <a:pt x="78545" y="71040"/>
                                </a:lnTo>
                                <a:lnTo>
                                  <a:pt x="78478" y="70993"/>
                                </a:lnTo>
                                <a:lnTo>
                                  <a:pt x="78412" y="70946"/>
                                </a:lnTo>
                                <a:lnTo>
                                  <a:pt x="78345" y="70899"/>
                                </a:lnTo>
                                <a:lnTo>
                                  <a:pt x="78278" y="70852"/>
                                </a:lnTo>
                                <a:lnTo>
                                  <a:pt x="78211" y="70805"/>
                                </a:lnTo>
                                <a:lnTo>
                                  <a:pt x="78144" y="70757"/>
                                </a:lnTo>
                                <a:lnTo>
                                  <a:pt x="78078" y="70710"/>
                                </a:lnTo>
                                <a:lnTo>
                                  <a:pt x="78011" y="70663"/>
                                </a:lnTo>
                                <a:lnTo>
                                  <a:pt x="77944" y="70616"/>
                                </a:lnTo>
                                <a:lnTo>
                                  <a:pt x="77877" y="70569"/>
                                </a:lnTo>
                                <a:lnTo>
                                  <a:pt x="77810" y="70521"/>
                                </a:lnTo>
                                <a:lnTo>
                                  <a:pt x="77744" y="70474"/>
                                </a:lnTo>
                                <a:lnTo>
                                  <a:pt x="77677" y="70427"/>
                                </a:lnTo>
                                <a:lnTo>
                                  <a:pt x="77610" y="70379"/>
                                </a:lnTo>
                                <a:lnTo>
                                  <a:pt x="77543" y="70332"/>
                                </a:lnTo>
                                <a:lnTo>
                                  <a:pt x="77477" y="70285"/>
                                </a:lnTo>
                                <a:lnTo>
                                  <a:pt x="77410" y="70237"/>
                                </a:lnTo>
                                <a:lnTo>
                                  <a:pt x="77343" y="70190"/>
                                </a:lnTo>
                                <a:lnTo>
                                  <a:pt x="77276" y="70143"/>
                                </a:lnTo>
                                <a:lnTo>
                                  <a:pt x="77209" y="70095"/>
                                </a:lnTo>
                                <a:lnTo>
                                  <a:pt x="77143" y="70048"/>
                                </a:lnTo>
                                <a:lnTo>
                                  <a:pt x="77076" y="70000"/>
                                </a:lnTo>
                                <a:lnTo>
                                  <a:pt x="77009" y="69953"/>
                                </a:lnTo>
                                <a:lnTo>
                                  <a:pt x="76942" y="69905"/>
                                </a:lnTo>
                                <a:lnTo>
                                  <a:pt x="76875" y="69858"/>
                                </a:lnTo>
                                <a:lnTo>
                                  <a:pt x="76809" y="69810"/>
                                </a:lnTo>
                                <a:lnTo>
                                  <a:pt x="76742" y="69762"/>
                                </a:lnTo>
                                <a:lnTo>
                                  <a:pt x="76675" y="69715"/>
                                </a:lnTo>
                                <a:lnTo>
                                  <a:pt x="76608" y="69667"/>
                                </a:lnTo>
                                <a:lnTo>
                                  <a:pt x="76541" y="69620"/>
                                </a:lnTo>
                                <a:lnTo>
                                  <a:pt x="76475" y="69572"/>
                                </a:lnTo>
                                <a:lnTo>
                                  <a:pt x="76408" y="69524"/>
                                </a:lnTo>
                                <a:lnTo>
                                  <a:pt x="76341" y="69476"/>
                                </a:lnTo>
                                <a:lnTo>
                                  <a:pt x="76274" y="69429"/>
                                </a:lnTo>
                                <a:lnTo>
                                  <a:pt x="76207" y="69381"/>
                                </a:lnTo>
                                <a:lnTo>
                                  <a:pt x="76141" y="69333"/>
                                </a:lnTo>
                                <a:lnTo>
                                  <a:pt x="76074" y="69285"/>
                                </a:lnTo>
                                <a:lnTo>
                                  <a:pt x="76007" y="69238"/>
                                </a:lnTo>
                                <a:lnTo>
                                  <a:pt x="75940" y="69190"/>
                                </a:lnTo>
                                <a:lnTo>
                                  <a:pt x="75874" y="69142"/>
                                </a:lnTo>
                                <a:lnTo>
                                  <a:pt x="75807" y="69094"/>
                                </a:lnTo>
                                <a:lnTo>
                                  <a:pt x="75740" y="69046"/>
                                </a:lnTo>
                                <a:lnTo>
                                  <a:pt x="75673" y="68998"/>
                                </a:lnTo>
                                <a:lnTo>
                                  <a:pt x="75606" y="68950"/>
                                </a:lnTo>
                                <a:lnTo>
                                  <a:pt x="75540" y="68902"/>
                                </a:lnTo>
                                <a:lnTo>
                                  <a:pt x="75473" y="68854"/>
                                </a:lnTo>
                                <a:lnTo>
                                  <a:pt x="75406" y="68806"/>
                                </a:lnTo>
                                <a:lnTo>
                                  <a:pt x="75339" y="68758"/>
                                </a:lnTo>
                                <a:lnTo>
                                  <a:pt x="75272" y="68710"/>
                                </a:lnTo>
                                <a:lnTo>
                                  <a:pt x="75206" y="68662"/>
                                </a:lnTo>
                                <a:lnTo>
                                  <a:pt x="75139" y="68614"/>
                                </a:lnTo>
                                <a:lnTo>
                                  <a:pt x="75072" y="68566"/>
                                </a:lnTo>
                                <a:lnTo>
                                  <a:pt x="75005" y="68518"/>
                                </a:lnTo>
                                <a:lnTo>
                                  <a:pt x="74938" y="68470"/>
                                </a:lnTo>
                                <a:lnTo>
                                  <a:pt x="74872" y="68422"/>
                                </a:lnTo>
                                <a:lnTo>
                                  <a:pt x="74805" y="68374"/>
                                </a:lnTo>
                                <a:lnTo>
                                  <a:pt x="74738" y="68325"/>
                                </a:lnTo>
                                <a:lnTo>
                                  <a:pt x="74671" y="68277"/>
                                </a:lnTo>
                                <a:lnTo>
                                  <a:pt x="74605" y="68229"/>
                                </a:lnTo>
                                <a:lnTo>
                                  <a:pt x="74538" y="68181"/>
                                </a:lnTo>
                                <a:lnTo>
                                  <a:pt x="74471" y="68132"/>
                                </a:lnTo>
                                <a:lnTo>
                                  <a:pt x="74404" y="68084"/>
                                </a:lnTo>
                                <a:lnTo>
                                  <a:pt x="74337" y="68036"/>
                                </a:lnTo>
                                <a:lnTo>
                                  <a:pt x="74271" y="67987"/>
                                </a:lnTo>
                                <a:lnTo>
                                  <a:pt x="74204" y="67939"/>
                                </a:lnTo>
                                <a:lnTo>
                                  <a:pt x="74137" y="67891"/>
                                </a:lnTo>
                                <a:lnTo>
                                  <a:pt x="74070" y="67842"/>
                                </a:lnTo>
                                <a:lnTo>
                                  <a:pt x="74003" y="67794"/>
                                </a:lnTo>
                                <a:lnTo>
                                  <a:pt x="73937" y="67745"/>
                                </a:lnTo>
                                <a:lnTo>
                                  <a:pt x="73870" y="67697"/>
                                </a:lnTo>
                                <a:lnTo>
                                  <a:pt x="73803" y="67649"/>
                                </a:lnTo>
                                <a:lnTo>
                                  <a:pt x="73736" y="67600"/>
                                </a:lnTo>
                                <a:lnTo>
                                  <a:pt x="73669" y="67552"/>
                                </a:lnTo>
                                <a:lnTo>
                                  <a:pt x="73603" y="67503"/>
                                </a:lnTo>
                                <a:lnTo>
                                  <a:pt x="73536" y="67454"/>
                                </a:lnTo>
                                <a:lnTo>
                                  <a:pt x="73469" y="67406"/>
                                </a:lnTo>
                                <a:lnTo>
                                  <a:pt x="73402" y="67357"/>
                                </a:lnTo>
                                <a:lnTo>
                                  <a:pt x="73335" y="67309"/>
                                </a:lnTo>
                                <a:lnTo>
                                  <a:pt x="73269" y="67260"/>
                                </a:lnTo>
                                <a:lnTo>
                                  <a:pt x="73202" y="67211"/>
                                </a:lnTo>
                                <a:lnTo>
                                  <a:pt x="73135" y="67163"/>
                                </a:lnTo>
                                <a:lnTo>
                                  <a:pt x="73068" y="67114"/>
                                </a:lnTo>
                                <a:lnTo>
                                  <a:pt x="73002" y="67065"/>
                                </a:lnTo>
                                <a:lnTo>
                                  <a:pt x="72935" y="67016"/>
                                </a:lnTo>
                                <a:lnTo>
                                  <a:pt x="72868" y="66968"/>
                                </a:lnTo>
                                <a:lnTo>
                                  <a:pt x="72801" y="66919"/>
                                </a:lnTo>
                                <a:lnTo>
                                  <a:pt x="72734" y="66870"/>
                                </a:lnTo>
                                <a:lnTo>
                                  <a:pt x="72668" y="66821"/>
                                </a:lnTo>
                                <a:lnTo>
                                  <a:pt x="72601" y="66772"/>
                                </a:lnTo>
                                <a:lnTo>
                                  <a:pt x="72534" y="66723"/>
                                </a:lnTo>
                                <a:lnTo>
                                  <a:pt x="72467" y="66675"/>
                                </a:lnTo>
                                <a:lnTo>
                                  <a:pt x="72400" y="66626"/>
                                </a:lnTo>
                                <a:lnTo>
                                  <a:pt x="72334" y="66577"/>
                                </a:lnTo>
                                <a:lnTo>
                                  <a:pt x="72267" y="66528"/>
                                </a:lnTo>
                                <a:lnTo>
                                  <a:pt x="72200" y="66479"/>
                                </a:lnTo>
                                <a:lnTo>
                                  <a:pt x="72133" y="66430"/>
                                </a:lnTo>
                                <a:lnTo>
                                  <a:pt x="72066" y="66381"/>
                                </a:lnTo>
                                <a:lnTo>
                                  <a:pt x="72000" y="66332"/>
                                </a:lnTo>
                                <a:lnTo>
                                  <a:pt x="71933" y="66283"/>
                                </a:lnTo>
                                <a:lnTo>
                                  <a:pt x="71866" y="66234"/>
                                </a:lnTo>
                                <a:lnTo>
                                  <a:pt x="71799" y="66185"/>
                                </a:lnTo>
                                <a:lnTo>
                                  <a:pt x="71733" y="66135"/>
                                </a:lnTo>
                                <a:lnTo>
                                  <a:pt x="71666" y="66086"/>
                                </a:lnTo>
                                <a:lnTo>
                                  <a:pt x="71599" y="66037"/>
                                </a:lnTo>
                                <a:lnTo>
                                  <a:pt x="71532" y="65988"/>
                                </a:lnTo>
                                <a:lnTo>
                                  <a:pt x="71465" y="65939"/>
                                </a:lnTo>
                                <a:lnTo>
                                  <a:pt x="71399" y="65889"/>
                                </a:lnTo>
                                <a:lnTo>
                                  <a:pt x="71332" y="65840"/>
                                </a:lnTo>
                                <a:lnTo>
                                  <a:pt x="71265" y="65791"/>
                                </a:lnTo>
                                <a:lnTo>
                                  <a:pt x="71198" y="65742"/>
                                </a:lnTo>
                                <a:lnTo>
                                  <a:pt x="71131" y="65692"/>
                                </a:lnTo>
                                <a:lnTo>
                                  <a:pt x="71065" y="65643"/>
                                </a:lnTo>
                                <a:lnTo>
                                  <a:pt x="70998" y="65594"/>
                                </a:lnTo>
                                <a:lnTo>
                                  <a:pt x="70931" y="65544"/>
                                </a:lnTo>
                                <a:lnTo>
                                  <a:pt x="70864" y="65495"/>
                                </a:lnTo>
                                <a:lnTo>
                                  <a:pt x="70797" y="65446"/>
                                </a:lnTo>
                                <a:lnTo>
                                  <a:pt x="70731" y="65396"/>
                                </a:lnTo>
                                <a:lnTo>
                                  <a:pt x="70664" y="65347"/>
                                </a:lnTo>
                                <a:lnTo>
                                  <a:pt x="70597" y="65297"/>
                                </a:lnTo>
                                <a:lnTo>
                                  <a:pt x="70530" y="65248"/>
                                </a:lnTo>
                                <a:lnTo>
                                  <a:pt x="70463" y="65198"/>
                                </a:lnTo>
                                <a:lnTo>
                                  <a:pt x="70397" y="65149"/>
                                </a:lnTo>
                                <a:lnTo>
                                  <a:pt x="70330" y="65099"/>
                                </a:lnTo>
                                <a:lnTo>
                                  <a:pt x="70263" y="65049"/>
                                </a:lnTo>
                                <a:lnTo>
                                  <a:pt x="70196" y="65000"/>
                                </a:lnTo>
                                <a:lnTo>
                                  <a:pt x="70130" y="64950"/>
                                </a:lnTo>
                                <a:lnTo>
                                  <a:pt x="70063" y="64901"/>
                                </a:lnTo>
                                <a:lnTo>
                                  <a:pt x="69996" y="64851"/>
                                </a:lnTo>
                                <a:lnTo>
                                  <a:pt x="69929" y="64801"/>
                                </a:lnTo>
                                <a:lnTo>
                                  <a:pt x="69862" y="64752"/>
                                </a:lnTo>
                                <a:lnTo>
                                  <a:pt x="69796" y="64702"/>
                                </a:lnTo>
                                <a:lnTo>
                                  <a:pt x="69729" y="64652"/>
                                </a:lnTo>
                                <a:lnTo>
                                  <a:pt x="69662" y="64602"/>
                                </a:lnTo>
                                <a:lnTo>
                                  <a:pt x="69595" y="64553"/>
                                </a:lnTo>
                                <a:lnTo>
                                  <a:pt x="69528" y="64503"/>
                                </a:lnTo>
                                <a:lnTo>
                                  <a:pt x="69462" y="64453"/>
                                </a:lnTo>
                                <a:lnTo>
                                  <a:pt x="69395" y="64403"/>
                                </a:lnTo>
                                <a:lnTo>
                                  <a:pt x="69328" y="64353"/>
                                </a:lnTo>
                                <a:lnTo>
                                  <a:pt x="69261" y="64303"/>
                                </a:lnTo>
                                <a:lnTo>
                                  <a:pt x="69194" y="64253"/>
                                </a:lnTo>
                                <a:lnTo>
                                  <a:pt x="69128" y="64203"/>
                                </a:lnTo>
                                <a:lnTo>
                                  <a:pt x="69061" y="64153"/>
                                </a:lnTo>
                                <a:lnTo>
                                  <a:pt x="68994" y="64103"/>
                                </a:lnTo>
                                <a:lnTo>
                                  <a:pt x="68927" y="64053"/>
                                </a:lnTo>
                                <a:lnTo>
                                  <a:pt x="68861" y="64003"/>
                                </a:lnTo>
                                <a:lnTo>
                                  <a:pt x="68794" y="63953"/>
                                </a:lnTo>
                                <a:lnTo>
                                  <a:pt x="68727" y="63903"/>
                                </a:lnTo>
                                <a:lnTo>
                                  <a:pt x="68660" y="63853"/>
                                </a:lnTo>
                                <a:lnTo>
                                  <a:pt x="68593" y="63803"/>
                                </a:lnTo>
                                <a:lnTo>
                                  <a:pt x="68527" y="63753"/>
                                </a:lnTo>
                                <a:lnTo>
                                  <a:pt x="68460" y="63703"/>
                                </a:lnTo>
                                <a:lnTo>
                                  <a:pt x="68393" y="63653"/>
                                </a:lnTo>
                                <a:lnTo>
                                  <a:pt x="68326" y="63603"/>
                                </a:lnTo>
                                <a:lnTo>
                                  <a:pt x="68259" y="63552"/>
                                </a:lnTo>
                                <a:lnTo>
                                  <a:pt x="68193" y="63502"/>
                                </a:lnTo>
                                <a:lnTo>
                                  <a:pt x="68126" y="63452"/>
                                </a:lnTo>
                                <a:lnTo>
                                  <a:pt x="68059" y="63402"/>
                                </a:lnTo>
                                <a:lnTo>
                                  <a:pt x="67992" y="63351"/>
                                </a:lnTo>
                                <a:lnTo>
                                  <a:pt x="67925" y="63301"/>
                                </a:lnTo>
                                <a:lnTo>
                                  <a:pt x="67859" y="63251"/>
                                </a:lnTo>
                                <a:lnTo>
                                  <a:pt x="67792" y="63200"/>
                                </a:lnTo>
                                <a:lnTo>
                                  <a:pt x="67725" y="63150"/>
                                </a:lnTo>
                                <a:lnTo>
                                  <a:pt x="67658" y="63100"/>
                                </a:lnTo>
                                <a:lnTo>
                                  <a:pt x="67592" y="63049"/>
                                </a:lnTo>
                                <a:lnTo>
                                  <a:pt x="67525" y="62999"/>
                                </a:lnTo>
                                <a:lnTo>
                                  <a:pt x="67458" y="62948"/>
                                </a:lnTo>
                                <a:lnTo>
                                  <a:pt x="67391" y="62898"/>
                                </a:lnTo>
                                <a:lnTo>
                                  <a:pt x="67324" y="62847"/>
                                </a:lnTo>
                                <a:lnTo>
                                  <a:pt x="67258" y="62797"/>
                                </a:lnTo>
                                <a:lnTo>
                                  <a:pt x="67191" y="62746"/>
                                </a:lnTo>
                                <a:lnTo>
                                  <a:pt x="67124" y="62696"/>
                                </a:lnTo>
                                <a:lnTo>
                                  <a:pt x="67057" y="62645"/>
                                </a:lnTo>
                                <a:lnTo>
                                  <a:pt x="66990" y="62594"/>
                                </a:lnTo>
                                <a:lnTo>
                                  <a:pt x="66924" y="62544"/>
                                </a:lnTo>
                                <a:lnTo>
                                  <a:pt x="66857" y="62493"/>
                                </a:lnTo>
                                <a:lnTo>
                                  <a:pt x="66790" y="62442"/>
                                </a:lnTo>
                                <a:lnTo>
                                  <a:pt x="66723" y="62392"/>
                                </a:lnTo>
                                <a:lnTo>
                                  <a:pt x="66656" y="62341"/>
                                </a:lnTo>
                                <a:lnTo>
                                  <a:pt x="66590" y="62290"/>
                                </a:lnTo>
                                <a:lnTo>
                                  <a:pt x="66523" y="62240"/>
                                </a:lnTo>
                                <a:lnTo>
                                  <a:pt x="66456" y="62189"/>
                                </a:lnTo>
                                <a:lnTo>
                                  <a:pt x="66389" y="62138"/>
                                </a:lnTo>
                                <a:lnTo>
                                  <a:pt x="66322" y="62087"/>
                                </a:lnTo>
                                <a:lnTo>
                                  <a:pt x="66256" y="62036"/>
                                </a:lnTo>
                                <a:lnTo>
                                  <a:pt x="66189" y="61985"/>
                                </a:lnTo>
                                <a:lnTo>
                                  <a:pt x="66122" y="61935"/>
                                </a:lnTo>
                                <a:lnTo>
                                  <a:pt x="66055" y="61884"/>
                                </a:lnTo>
                                <a:lnTo>
                                  <a:pt x="65989" y="61833"/>
                                </a:lnTo>
                                <a:lnTo>
                                  <a:pt x="65922" y="61782"/>
                                </a:lnTo>
                                <a:lnTo>
                                  <a:pt x="65855" y="61731"/>
                                </a:lnTo>
                                <a:lnTo>
                                  <a:pt x="65788" y="61680"/>
                                </a:lnTo>
                                <a:lnTo>
                                  <a:pt x="65721" y="61629"/>
                                </a:lnTo>
                                <a:lnTo>
                                  <a:pt x="65655" y="61578"/>
                                </a:lnTo>
                                <a:lnTo>
                                  <a:pt x="65588" y="61527"/>
                                </a:lnTo>
                                <a:lnTo>
                                  <a:pt x="65521" y="61476"/>
                                </a:lnTo>
                                <a:lnTo>
                                  <a:pt x="65454" y="61424"/>
                                </a:lnTo>
                                <a:lnTo>
                                  <a:pt x="65387" y="61373"/>
                                </a:lnTo>
                                <a:lnTo>
                                  <a:pt x="65321" y="61322"/>
                                </a:lnTo>
                                <a:lnTo>
                                  <a:pt x="65254" y="61271"/>
                                </a:lnTo>
                                <a:lnTo>
                                  <a:pt x="65187" y="61220"/>
                                </a:lnTo>
                                <a:lnTo>
                                  <a:pt x="65120" y="61169"/>
                                </a:lnTo>
                                <a:lnTo>
                                  <a:pt x="65053" y="61117"/>
                                </a:lnTo>
                                <a:lnTo>
                                  <a:pt x="64987" y="61066"/>
                                </a:lnTo>
                                <a:lnTo>
                                  <a:pt x="64920" y="61015"/>
                                </a:lnTo>
                                <a:lnTo>
                                  <a:pt x="64853" y="60964"/>
                                </a:lnTo>
                                <a:lnTo>
                                  <a:pt x="64786" y="60912"/>
                                </a:lnTo>
                                <a:lnTo>
                                  <a:pt x="64720" y="60861"/>
                                </a:lnTo>
                                <a:lnTo>
                                  <a:pt x="64653" y="60810"/>
                                </a:lnTo>
                                <a:lnTo>
                                  <a:pt x="64586" y="60758"/>
                                </a:lnTo>
                                <a:lnTo>
                                  <a:pt x="64519" y="60707"/>
                                </a:lnTo>
                                <a:lnTo>
                                  <a:pt x="64452" y="60655"/>
                                </a:lnTo>
                                <a:lnTo>
                                  <a:pt x="64386" y="60604"/>
                                </a:lnTo>
                                <a:lnTo>
                                  <a:pt x="64319" y="60552"/>
                                </a:lnTo>
                                <a:lnTo>
                                  <a:pt x="64252" y="60501"/>
                                </a:lnTo>
                                <a:lnTo>
                                  <a:pt x="64185" y="60450"/>
                                </a:lnTo>
                                <a:lnTo>
                                  <a:pt x="64118" y="60398"/>
                                </a:lnTo>
                                <a:lnTo>
                                  <a:pt x="64052" y="60346"/>
                                </a:lnTo>
                                <a:lnTo>
                                  <a:pt x="63985" y="60295"/>
                                </a:lnTo>
                                <a:lnTo>
                                  <a:pt x="63918" y="60243"/>
                                </a:lnTo>
                                <a:lnTo>
                                  <a:pt x="63851" y="60192"/>
                                </a:lnTo>
                                <a:lnTo>
                                  <a:pt x="63784" y="60140"/>
                                </a:lnTo>
                                <a:lnTo>
                                  <a:pt x="63718" y="60088"/>
                                </a:lnTo>
                                <a:lnTo>
                                  <a:pt x="63651" y="60037"/>
                                </a:lnTo>
                                <a:lnTo>
                                  <a:pt x="63584" y="59985"/>
                                </a:lnTo>
                                <a:lnTo>
                                  <a:pt x="63517" y="59933"/>
                                </a:lnTo>
                                <a:lnTo>
                                  <a:pt x="63450" y="59882"/>
                                </a:lnTo>
                                <a:lnTo>
                                  <a:pt x="63384" y="59830"/>
                                </a:lnTo>
                                <a:lnTo>
                                  <a:pt x="63317" y="59778"/>
                                </a:lnTo>
                                <a:lnTo>
                                  <a:pt x="63250" y="59726"/>
                                </a:lnTo>
                                <a:lnTo>
                                  <a:pt x="63183" y="59674"/>
                                </a:lnTo>
                                <a:lnTo>
                                  <a:pt x="63117" y="59622"/>
                                </a:lnTo>
                                <a:lnTo>
                                  <a:pt x="63050" y="59571"/>
                                </a:lnTo>
                                <a:lnTo>
                                  <a:pt x="62983" y="59519"/>
                                </a:lnTo>
                                <a:lnTo>
                                  <a:pt x="62916" y="59467"/>
                                </a:lnTo>
                                <a:lnTo>
                                  <a:pt x="62849" y="59415"/>
                                </a:lnTo>
                                <a:lnTo>
                                  <a:pt x="62783" y="59363"/>
                                </a:lnTo>
                                <a:lnTo>
                                  <a:pt x="62716" y="59311"/>
                                </a:lnTo>
                                <a:lnTo>
                                  <a:pt x="62649" y="59259"/>
                                </a:lnTo>
                                <a:lnTo>
                                  <a:pt x="62582" y="59207"/>
                                </a:lnTo>
                                <a:lnTo>
                                  <a:pt x="62515" y="59155"/>
                                </a:lnTo>
                                <a:lnTo>
                                  <a:pt x="62449" y="59103"/>
                                </a:lnTo>
                                <a:lnTo>
                                  <a:pt x="62382" y="59051"/>
                                </a:lnTo>
                                <a:lnTo>
                                  <a:pt x="62315" y="58999"/>
                                </a:lnTo>
                                <a:lnTo>
                                  <a:pt x="62248" y="58946"/>
                                </a:lnTo>
                                <a:lnTo>
                                  <a:pt x="62181" y="58894"/>
                                </a:lnTo>
                                <a:lnTo>
                                  <a:pt x="62115" y="58842"/>
                                </a:lnTo>
                                <a:lnTo>
                                  <a:pt x="62048" y="58790"/>
                                </a:lnTo>
                                <a:lnTo>
                                  <a:pt x="61981" y="58738"/>
                                </a:lnTo>
                                <a:lnTo>
                                  <a:pt x="61914" y="58685"/>
                                </a:lnTo>
                                <a:lnTo>
                                  <a:pt x="61848" y="58633"/>
                                </a:lnTo>
                                <a:lnTo>
                                  <a:pt x="61781" y="58581"/>
                                </a:lnTo>
                                <a:lnTo>
                                  <a:pt x="61714" y="58529"/>
                                </a:lnTo>
                                <a:lnTo>
                                  <a:pt x="61647" y="58476"/>
                                </a:lnTo>
                                <a:lnTo>
                                  <a:pt x="61580" y="58424"/>
                                </a:lnTo>
                                <a:lnTo>
                                  <a:pt x="61514" y="58372"/>
                                </a:lnTo>
                                <a:lnTo>
                                  <a:pt x="61447" y="58319"/>
                                </a:lnTo>
                                <a:lnTo>
                                  <a:pt x="61380" y="58267"/>
                                </a:lnTo>
                                <a:lnTo>
                                  <a:pt x="61313" y="58214"/>
                                </a:lnTo>
                                <a:lnTo>
                                  <a:pt x="61246" y="58162"/>
                                </a:lnTo>
                                <a:lnTo>
                                  <a:pt x="61180" y="58109"/>
                                </a:lnTo>
                                <a:lnTo>
                                  <a:pt x="61113" y="58057"/>
                                </a:lnTo>
                                <a:lnTo>
                                  <a:pt x="61046" y="58004"/>
                                </a:lnTo>
                                <a:lnTo>
                                  <a:pt x="60979" y="57952"/>
                                </a:lnTo>
                                <a:lnTo>
                                  <a:pt x="60912" y="57899"/>
                                </a:lnTo>
                                <a:lnTo>
                                  <a:pt x="60846" y="57847"/>
                                </a:lnTo>
                                <a:lnTo>
                                  <a:pt x="60779" y="57794"/>
                                </a:lnTo>
                                <a:lnTo>
                                  <a:pt x="60712" y="57741"/>
                                </a:lnTo>
                                <a:lnTo>
                                  <a:pt x="60645" y="57689"/>
                                </a:lnTo>
                                <a:lnTo>
                                  <a:pt x="60579" y="57636"/>
                                </a:lnTo>
                                <a:lnTo>
                                  <a:pt x="60512" y="57583"/>
                                </a:lnTo>
                                <a:lnTo>
                                  <a:pt x="60445" y="57531"/>
                                </a:lnTo>
                                <a:lnTo>
                                  <a:pt x="60378" y="57478"/>
                                </a:lnTo>
                                <a:lnTo>
                                  <a:pt x="60311" y="57425"/>
                                </a:lnTo>
                                <a:lnTo>
                                  <a:pt x="60245" y="57372"/>
                                </a:lnTo>
                                <a:lnTo>
                                  <a:pt x="60178" y="57319"/>
                                </a:lnTo>
                                <a:lnTo>
                                  <a:pt x="60111" y="57267"/>
                                </a:lnTo>
                                <a:lnTo>
                                  <a:pt x="60044" y="57214"/>
                                </a:lnTo>
                                <a:lnTo>
                                  <a:pt x="59977" y="57161"/>
                                </a:lnTo>
                                <a:lnTo>
                                  <a:pt x="59911" y="57108"/>
                                </a:lnTo>
                                <a:lnTo>
                                  <a:pt x="59844" y="57055"/>
                                </a:lnTo>
                                <a:lnTo>
                                  <a:pt x="59777" y="57002"/>
                                </a:lnTo>
                                <a:lnTo>
                                  <a:pt x="59710" y="56949"/>
                                </a:lnTo>
                                <a:lnTo>
                                  <a:pt x="59643" y="56896"/>
                                </a:lnTo>
                                <a:lnTo>
                                  <a:pt x="59577" y="56843"/>
                                </a:lnTo>
                                <a:lnTo>
                                  <a:pt x="59510" y="56790"/>
                                </a:lnTo>
                                <a:lnTo>
                                  <a:pt x="59443" y="56737"/>
                                </a:lnTo>
                                <a:lnTo>
                                  <a:pt x="59376" y="56684"/>
                                </a:lnTo>
                                <a:lnTo>
                                  <a:pt x="59309" y="56631"/>
                                </a:lnTo>
                                <a:lnTo>
                                  <a:pt x="59243" y="56578"/>
                                </a:lnTo>
                                <a:lnTo>
                                  <a:pt x="59176" y="56525"/>
                                </a:lnTo>
                                <a:lnTo>
                                  <a:pt x="59109" y="56472"/>
                                </a:lnTo>
                                <a:lnTo>
                                  <a:pt x="59042" y="56418"/>
                                </a:lnTo>
                                <a:lnTo>
                                  <a:pt x="58976" y="56365"/>
                                </a:lnTo>
                                <a:lnTo>
                                  <a:pt x="58909" y="56312"/>
                                </a:lnTo>
                                <a:lnTo>
                                  <a:pt x="58842" y="56259"/>
                                </a:lnTo>
                                <a:lnTo>
                                  <a:pt x="58775" y="56205"/>
                                </a:lnTo>
                                <a:lnTo>
                                  <a:pt x="58708" y="56152"/>
                                </a:lnTo>
                                <a:lnTo>
                                  <a:pt x="58642" y="56099"/>
                                </a:lnTo>
                                <a:lnTo>
                                  <a:pt x="58575" y="56045"/>
                                </a:lnTo>
                                <a:lnTo>
                                  <a:pt x="58508" y="55992"/>
                                </a:lnTo>
                                <a:lnTo>
                                  <a:pt x="58441" y="55939"/>
                                </a:lnTo>
                                <a:lnTo>
                                  <a:pt x="58374" y="55885"/>
                                </a:lnTo>
                                <a:lnTo>
                                  <a:pt x="58308" y="55832"/>
                                </a:lnTo>
                                <a:lnTo>
                                  <a:pt x="58241" y="55778"/>
                                </a:lnTo>
                                <a:lnTo>
                                  <a:pt x="58174" y="55725"/>
                                </a:lnTo>
                                <a:lnTo>
                                  <a:pt x="58107" y="55672"/>
                                </a:lnTo>
                                <a:lnTo>
                                  <a:pt x="58040" y="55618"/>
                                </a:lnTo>
                                <a:lnTo>
                                  <a:pt x="57974" y="55564"/>
                                </a:lnTo>
                                <a:lnTo>
                                  <a:pt x="57907" y="55511"/>
                                </a:lnTo>
                                <a:lnTo>
                                  <a:pt x="57840" y="55457"/>
                                </a:lnTo>
                                <a:lnTo>
                                  <a:pt x="57773" y="55404"/>
                                </a:lnTo>
                                <a:lnTo>
                                  <a:pt x="57707" y="55350"/>
                                </a:lnTo>
                                <a:lnTo>
                                  <a:pt x="57640" y="55296"/>
                                </a:lnTo>
                                <a:lnTo>
                                  <a:pt x="57573" y="55243"/>
                                </a:lnTo>
                                <a:lnTo>
                                  <a:pt x="57506" y="55189"/>
                                </a:lnTo>
                                <a:lnTo>
                                  <a:pt x="57439" y="55135"/>
                                </a:lnTo>
                                <a:lnTo>
                                  <a:pt x="57373" y="55082"/>
                                </a:lnTo>
                                <a:lnTo>
                                  <a:pt x="57306" y="55028"/>
                                </a:lnTo>
                                <a:lnTo>
                                  <a:pt x="57239" y="54974"/>
                                </a:lnTo>
                                <a:lnTo>
                                  <a:pt x="57172" y="54920"/>
                                </a:lnTo>
                                <a:lnTo>
                                  <a:pt x="57105" y="54866"/>
                                </a:lnTo>
                                <a:lnTo>
                                  <a:pt x="57039" y="54813"/>
                                </a:lnTo>
                                <a:lnTo>
                                  <a:pt x="56972" y="54759"/>
                                </a:lnTo>
                                <a:lnTo>
                                  <a:pt x="56905" y="54705"/>
                                </a:lnTo>
                                <a:lnTo>
                                  <a:pt x="56838" y="54651"/>
                                </a:lnTo>
                                <a:lnTo>
                                  <a:pt x="56771" y="54597"/>
                                </a:lnTo>
                                <a:lnTo>
                                  <a:pt x="56705" y="54543"/>
                                </a:lnTo>
                                <a:lnTo>
                                  <a:pt x="56638" y="54489"/>
                                </a:lnTo>
                                <a:lnTo>
                                  <a:pt x="56571" y="54435"/>
                                </a:lnTo>
                                <a:lnTo>
                                  <a:pt x="56504" y="54381"/>
                                </a:lnTo>
                                <a:lnTo>
                                  <a:pt x="56437" y="54327"/>
                                </a:lnTo>
                                <a:lnTo>
                                  <a:pt x="56371" y="54273"/>
                                </a:lnTo>
                                <a:lnTo>
                                  <a:pt x="56304" y="54219"/>
                                </a:lnTo>
                                <a:lnTo>
                                  <a:pt x="56237" y="54165"/>
                                </a:lnTo>
                                <a:lnTo>
                                  <a:pt x="56170" y="54111"/>
                                </a:lnTo>
                                <a:lnTo>
                                  <a:pt x="56104" y="54056"/>
                                </a:lnTo>
                                <a:lnTo>
                                  <a:pt x="56037" y="54002"/>
                                </a:lnTo>
                                <a:lnTo>
                                  <a:pt x="55970" y="53948"/>
                                </a:lnTo>
                                <a:lnTo>
                                  <a:pt x="55903" y="53894"/>
                                </a:lnTo>
                                <a:lnTo>
                                  <a:pt x="55836" y="53840"/>
                                </a:lnTo>
                                <a:lnTo>
                                  <a:pt x="55770" y="53785"/>
                                </a:lnTo>
                                <a:lnTo>
                                  <a:pt x="55703" y="53731"/>
                                </a:lnTo>
                                <a:lnTo>
                                  <a:pt x="55636" y="53677"/>
                                </a:lnTo>
                                <a:lnTo>
                                  <a:pt x="55569" y="53622"/>
                                </a:lnTo>
                                <a:lnTo>
                                  <a:pt x="55502" y="53568"/>
                                </a:lnTo>
                                <a:lnTo>
                                  <a:pt x="55436" y="53514"/>
                                </a:lnTo>
                                <a:lnTo>
                                  <a:pt x="55369" y="53459"/>
                                </a:lnTo>
                                <a:lnTo>
                                  <a:pt x="55302" y="53405"/>
                                </a:lnTo>
                                <a:lnTo>
                                  <a:pt x="55235" y="53350"/>
                                </a:lnTo>
                                <a:lnTo>
                                  <a:pt x="55168" y="53296"/>
                                </a:lnTo>
                                <a:lnTo>
                                  <a:pt x="55102" y="53241"/>
                                </a:lnTo>
                                <a:lnTo>
                                  <a:pt x="55035" y="53187"/>
                                </a:lnTo>
                                <a:lnTo>
                                  <a:pt x="54968" y="53132"/>
                                </a:lnTo>
                                <a:lnTo>
                                  <a:pt x="54901" y="53078"/>
                                </a:lnTo>
                                <a:lnTo>
                                  <a:pt x="54835" y="53023"/>
                                </a:lnTo>
                                <a:lnTo>
                                  <a:pt x="54768" y="52969"/>
                                </a:lnTo>
                                <a:lnTo>
                                  <a:pt x="54701" y="52914"/>
                                </a:lnTo>
                                <a:lnTo>
                                  <a:pt x="54634" y="52859"/>
                                </a:lnTo>
                                <a:lnTo>
                                  <a:pt x="54567" y="52805"/>
                                </a:lnTo>
                                <a:lnTo>
                                  <a:pt x="54501" y="52750"/>
                                </a:lnTo>
                                <a:lnTo>
                                  <a:pt x="54434" y="52695"/>
                                </a:lnTo>
                                <a:lnTo>
                                  <a:pt x="54367" y="52640"/>
                                </a:lnTo>
                                <a:lnTo>
                                  <a:pt x="54300" y="52586"/>
                                </a:lnTo>
                                <a:lnTo>
                                  <a:pt x="54233" y="52531"/>
                                </a:lnTo>
                                <a:lnTo>
                                  <a:pt x="54167" y="52476"/>
                                </a:lnTo>
                                <a:lnTo>
                                  <a:pt x="54100" y="52421"/>
                                </a:lnTo>
                                <a:lnTo>
                                  <a:pt x="54033" y="52366"/>
                                </a:lnTo>
                                <a:lnTo>
                                  <a:pt x="53966" y="52312"/>
                                </a:lnTo>
                                <a:lnTo>
                                  <a:pt x="53899" y="52257"/>
                                </a:lnTo>
                                <a:lnTo>
                                  <a:pt x="53833" y="52202"/>
                                </a:lnTo>
                                <a:lnTo>
                                  <a:pt x="53766" y="52147"/>
                                </a:lnTo>
                                <a:lnTo>
                                  <a:pt x="53699" y="52092"/>
                                </a:lnTo>
                                <a:lnTo>
                                  <a:pt x="53632" y="52037"/>
                                </a:lnTo>
                                <a:lnTo>
                                  <a:pt x="53565" y="51982"/>
                                </a:lnTo>
                                <a:lnTo>
                                  <a:pt x="53499" y="51927"/>
                                </a:lnTo>
                                <a:lnTo>
                                  <a:pt x="53432" y="51872"/>
                                </a:lnTo>
                                <a:lnTo>
                                  <a:pt x="53365" y="51817"/>
                                </a:lnTo>
                                <a:lnTo>
                                  <a:pt x="53298" y="51762"/>
                                </a:lnTo>
                                <a:lnTo>
                                  <a:pt x="53232" y="51706"/>
                                </a:lnTo>
                                <a:lnTo>
                                  <a:pt x="53165" y="51651"/>
                                </a:lnTo>
                                <a:lnTo>
                                  <a:pt x="53098" y="51596"/>
                                </a:lnTo>
                                <a:lnTo>
                                  <a:pt x="53031" y="51541"/>
                                </a:lnTo>
                                <a:lnTo>
                                  <a:pt x="52964" y="51486"/>
                                </a:lnTo>
                                <a:lnTo>
                                  <a:pt x="52898" y="51430"/>
                                </a:lnTo>
                                <a:lnTo>
                                  <a:pt x="52831" y="51375"/>
                                </a:lnTo>
                                <a:lnTo>
                                  <a:pt x="52764" y="51320"/>
                                </a:lnTo>
                                <a:lnTo>
                                  <a:pt x="52697" y="51265"/>
                                </a:lnTo>
                                <a:lnTo>
                                  <a:pt x="52630" y="51209"/>
                                </a:lnTo>
                                <a:lnTo>
                                  <a:pt x="52564" y="51154"/>
                                </a:lnTo>
                                <a:lnTo>
                                  <a:pt x="52497" y="51099"/>
                                </a:lnTo>
                                <a:lnTo>
                                  <a:pt x="52430" y="51043"/>
                                </a:lnTo>
                                <a:lnTo>
                                  <a:pt x="52363" y="50988"/>
                                </a:lnTo>
                                <a:lnTo>
                                  <a:pt x="52296" y="50932"/>
                                </a:lnTo>
                                <a:lnTo>
                                  <a:pt x="52230" y="50877"/>
                                </a:lnTo>
                                <a:lnTo>
                                  <a:pt x="52163" y="50821"/>
                                </a:lnTo>
                                <a:lnTo>
                                  <a:pt x="52096" y="50766"/>
                                </a:lnTo>
                                <a:lnTo>
                                  <a:pt x="52029" y="50710"/>
                                </a:lnTo>
                                <a:lnTo>
                                  <a:pt x="51963" y="50655"/>
                                </a:lnTo>
                                <a:lnTo>
                                  <a:pt x="51896" y="50599"/>
                                </a:lnTo>
                                <a:lnTo>
                                  <a:pt x="51829" y="50544"/>
                                </a:lnTo>
                                <a:lnTo>
                                  <a:pt x="51762" y="50488"/>
                                </a:lnTo>
                                <a:lnTo>
                                  <a:pt x="51695" y="50432"/>
                                </a:lnTo>
                                <a:lnTo>
                                  <a:pt x="51629" y="50377"/>
                                </a:lnTo>
                                <a:lnTo>
                                  <a:pt x="51562" y="50321"/>
                                </a:lnTo>
                                <a:lnTo>
                                  <a:pt x="51495" y="50265"/>
                                </a:lnTo>
                                <a:lnTo>
                                  <a:pt x="51428" y="50210"/>
                                </a:lnTo>
                                <a:lnTo>
                                  <a:pt x="51361" y="50154"/>
                                </a:lnTo>
                                <a:lnTo>
                                  <a:pt x="51295" y="50098"/>
                                </a:lnTo>
                                <a:lnTo>
                                  <a:pt x="51228" y="50042"/>
                                </a:lnTo>
                                <a:lnTo>
                                  <a:pt x="51161" y="49986"/>
                                </a:lnTo>
                                <a:lnTo>
                                  <a:pt x="51094" y="49930"/>
                                </a:lnTo>
                                <a:lnTo>
                                  <a:pt x="51027" y="49875"/>
                                </a:lnTo>
                                <a:lnTo>
                                  <a:pt x="50961" y="49819"/>
                                </a:lnTo>
                                <a:lnTo>
                                  <a:pt x="50894" y="49763"/>
                                </a:lnTo>
                                <a:lnTo>
                                  <a:pt x="50827" y="49707"/>
                                </a:lnTo>
                                <a:lnTo>
                                  <a:pt x="50760" y="49651"/>
                                </a:lnTo>
                                <a:lnTo>
                                  <a:pt x="50694" y="49595"/>
                                </a:lnTo>
                                <a:lnTo>
                                  <a:pt x="50627" y="49539"/>
                                </a:lnTo>
                                <a:lnTo>
                                  <a:pt x="50560" y="49483"/>
                                </a:lnTo>
                                <a:lnTo>
                                  <a:pt x="50493" y="49427"/>
                                </a:lnTo>
                                <a:lnTo>
                                  <a:pt x="50426" y="49371"/>
                                </a:lnTo>
                                <a:lnTo>
                                  <a:pt x="50360" y="49315"/>
                                </a:lnTo>
                                <a:lnTo>
                                  <a:pt x="50293" y="49258"/>
                                </a:lnTo>
                                <a:lnTo>
                                  <a:pt x="50226" y="49202"/>
                                </a:lnTo>
                                <a:lnTo>
                                  <a:pt x="50159" y="49146"/>
                                </a:lnTo>
                                <a:lnTo>
                                  <a:pt x="50092" y="49090"/>
                                </a:lnTo>
                                <a:lnTo>
                                  <a:pt x="50026" y="49034"/>
                                </a:lnTo>
                                <a:lnTo>
                                  <a:pt x="49959" y="48978"/>
                                </a:lnTo>
                                <a:lnTo>
                                  <a:pt x="49892" y="48921"/>
                                </a:lnTo>
                                <a:lnTo>
                                  <a:pt x="49825" y="48865"/>
                                </a:lnTo>
                                <a:lnTo>
                                  <a:pt x="49758" y="48809"/>
                                </a:lnTo>
                                <a:lnTo>
                                  <a:pt x="49692" y="48752"/>
                                </a:lnTo>
                                <a:lnTo>
                                  <a:pt x="49625" y="48696"/>
                                </a:lnTo>
                                <a:lnTo>
                                  <a:pt x="49558" y="48640"/>
                                </a:lnTo>
                                <a:lnTo>
                                  <a:pt x="49491" y="48583"/>
                                </a:lnTo>
                                <a:lnTo>
                                  <a:pt x="49424" y="48527"/>
                                </a:lnTo>
                                <a:lnTo>
                                  <a:pt x="49358" y="48470"/>
                                </a:lnTo>
                                <a:lnTo>
                                  <a:pt x="49291" y="48414"/>
                                </a:lnTo>
                                <a:lnTo>
                                  <a:pt x="49224" y="48357"/>
                                </a:lnTo>
                                <a:lnTo>
                                  <a:pt x="49157" y="48301"/>
                                </a:lnTo>
                                <a:lnTo>
                                  <a:pt x="49091" y="48244"/>
                                </a:lnTo>
                                <a:lnTo>
                                  <a:pt x="49024" y="48188"/>
                                </a:lnTo>
                                <a:lnTo>
                                  <a:pt x="48957" y="48131"/>
                                </a:lnTo>
                                <a:lnTo>
                                  <a:pt x="48890" y="48075"/>
                                </a:lnTo>
                                <a:lnTo>
                                  <a:pt x="48823" y="48018"/>
                                </a:lnTo>
                                <a:lnTo>
                                  <a:pt x="48757" y="47961"/>
                                </a:lnTo>
                                <a:lnTo>
                                  <a:pt x="48690" y="47905"/>
                                </a:lnTo>
                                <a:lnTo>
                                  <a:pt x="48623" y="47848"/>
                                </a:lnTo>
                                <a:lnTo>
                                  <a:pt x="48556" y="47791"/>
                                </a:lnTo>
                                <a:lnTo>
                                  <a:pt x="48489" y="47734"/>
                                </a:lnTo>
                                <a:lnTo>
                                  <a:pt x="48423" y="47678"/>
                                </a:lnTo>
                                <a:lnTo>
                                  <a:pt x="48356" y="47621"/>
                                </a:lnTo>
                                <a:lnTo>
                                  <a:pt x="48289" y="47564"/>
                                </a:lnTo>
                                <a:lnTo>
                                  <a:pt x="48222" y="47507"/>
                                </a:lnTo>
                                <a:lnTo>
                                  <a:pt x="48155" y="47450"/>
                                </a:lnTo>
                                <a:lnTo>
                                  <a:pt x="48089" y="47393"/>
                                </a:lnTo>
                                <a:lnTo>
                                  <a:pt x="48022" y="47337"/>
                                </a:lnTo>
                                <a:lnTo>
                                  <a:pt x="47955" y="47280"/>
                                </a:lnTo>
                                <a:lnTo>
                                  <a:pt x="47888" y="47223"/>
                                </a:lnTo>
                                <a:lnTo>
                                  <a:pt x="47822" y="47166"/>
                                </a:lnTo>
                                <a:lnTo>
                                  <a:pt x="47755" y="47109"/>
                                </a:lnTo>
                                <a:lnTo>
                                  <a:pt x="47688" y="47052"/>
                                </a:lnTo>
                                <a:lnTo>
                                  <a:pt x="47621" y="46995"/>
                                </a:lnTo>
                                <a:lnTo>
                                  <a:pt x="47554" y="46938"/>
                                </a:lnTo>
                                <a:lnTo>
                                  <a:pt x="47488" y="46880"/>
                                </a:lnTo>
                                <a:lnTo>
                                  <a:pt x="47421" y="46823"/>
                                </a:lnTo>
                                <a:lnTo>
                                  <a:pt x="47354" y="46766"/>
                                </a:lnTo>
                                <a:lnTo>
                                  <a:pt x="47287" y="46709"/>
                                </a:lnTo>
                                <a:lnTo>
                                  <a:pt x="47220" y="46652"/>
                                </a:lnTo>
                                <a:lnTo>
                                  <a:pt x="47154" y="46595"/>
                                </a:lnTo>
                                <a:lnTo>
                                  <a:pt x="47087" y="46537"/>
                                </a:lnTo>
                                <a:lnTo>
                                  <a:pt x="47020" y="46480"/>
                                </a:lnTo>
                                <a:lnTo>
                                  <a:pt x="46953" y="46423"/>
                                </a:lnTo>
                                <a:lnTo>
                                  <a:pt x="46886" y="46366"/>
                                </a:lnTo>
                                <a:lnTo>
                                  <a:pt x="46820" y="46308"/>
                                </a:lnTo>
                                <a:lnTo>
                                  <a:pt x="46753" y="46251"/>
                                </a:lnTo>
                                <a:lnTo>
                                  <a:pt x="46686" y="46193"/>
                                </a:lnTo>
                                <a:lnTo>
                                  <a:pt x="46619" y="46136"/>
                                </a:lnTo>
                                <a:lnTo>
                                  <a:pt x="46552" y="46079"/>
                                </a:lnTo>
                                <a:lnTo>
                                  <a:pt x="46486" y="46021"/>
                                </a:lnTo>
                                <a:lnTo>
                                  <a:pt x="46419" y="45964"/>
                                </a:lnTo>
                                <a:lnTo>
                                  <a:pt x="46352" y="45906"/>
                                </a:lnTo>
                                <a:lnTo>
                                  <a:pt x="46285" y="45849"/>
                                </a:lnTo>
                                <a:lnTo>
                                  <a:pt x="46219" y="45791"/>
                                </a:lnTo>
                                <a:lnTo>
                                  <a:pt x="46152" y="45734"/>
                                </a:lnTo>
                                <a:lnTo>
                                  <a:pt x="46085" y="45676"/>
                                </a:lnTo>
                                <a:lnTo>
                                  <a:pt x="46018" y="45618"/>
                                </a:lnTo>
                                <a:lnTo>
                                  <a:pt x="45951" y="45561"/>
                                </a:lnTo>
                                <a:lnTo>
                                  <a:pt x="45885" y="45503"/>
                                </a:lnTo>
                                <a:lnTo>
                                  <a:pt x="45818" y="45446"/>
                                </a:lnTo>
                                <a:lnTo>
                                  <a:pt x="45751" y="45388"/>
                                </a:lnTo>
                                <a:lnTo>
                                  <a:pt x="45684" y="45330"/>
                                </a:lnTo>
                                <a:lnTo>
                                  <a:pt x="45617" y="45272"/>
                                </a:lnTo>
                                <a:lnTo>
                                  <a:pt x="45551" y="45215"/>
                                </a:lnTo>
                                <a:lnTo>
                                  <a:pt x="45484" y="45157"/>
                                </a:lnTo>
                                <a:lnTo>
                                  <a:pt x="45417" y="45099"/>
                                </a:lnTo>
                                <a:lnTo>
                                  <a:pt x="45350" y="45041"/>
                                </a:lnTo>
                                <a:lnTo>
                                  <a:pt x="45283" y="44983"/>
                                </a:lnTo>
                                <a:lnTo>
                                  <a:pt x="45217" y="44925"/>
                                </a:lnTo>
                                <a:lnTo>
                                  <a:pt x="45150" y="44867"/>
                                </a:lnTo>
                                <a:lnTo>
                                  <a:pt x="45083" y="44810"/>
                                </a:lnTo>
                                <a:lnTo>
                                  <a:pt x="45016" y="44752"/>
                                </a:lnTo>
                                <a:lnTo>
                                  <a:pt x="44950" y="44694"/>
                                </a:lnTo>
                                <a:lnTo>
                                  <a:pt x="44883" y="44636"/>
                                </a:lnTo>
                                <a:lnTo>
                                  <a:pt x="44816" y="44578"/>
                                </a:lnTo>
                                <a:lnTo>
                                  <a:pt x="44749" y="44520"/>
                                </a:lnTo>
                                <a:lnTo>
                                  <a:pt x="44682" y="44461"/>
                                </a:lnTo>
                                <a:lnTo>
                                  <a:pt x="44616" y="44403"/>
                                </a:lnTo>
                                <a:lnTo>
                                  <a:pt x="44549" y="44345"/>
                                </a:lnTo>
                                <a:lnTo>
                                  <a:pt x="44482" y="44287"/>
                                </a:lnTo>
                                <a:lnTo>
                                  <a:pt x="44415" y="44229"/>
                                </a:lnTo>
                                <a:lnTo>
                                  <a:pt x="44348" y="44171"/>
                                </a:lnTo>
                                <a:lnTo>
                                  <a:pt x="44282" y="44112"/>
                                </a:lnTo>
                                <a:lnTo>
                                  <a:pt x="44215" y="44054"/>
                                </a:lnTo>
                                <a:lnTo>
                                  <a:pt x="44148" y="43996"/>
                                </a:lnTo>
                                <a:lnTo>
                                  <a:pt x="44081" y="43938"/>
                                </a:lnTo>
                                <a:lnTo>
                                  <a:pt x="44014" y="43879"/>
                                </a:lnTo>
                                <a:lnTo>
                                  <a:pt x="43948" y="43821"/>
                                </a:lnTo>
                                <a:lnTo>
                                  <a:pt x="43881" y="43763"/>
                                </a:lnTo>
                                <a:lnTo>
                                  <a:pt x="43814" y="43704"/>
                                </a:lnTo>
                                <a:lnTo>
                                  <a:pt x="43747" y="43646"/>
                                </a:lnTo>
                                <a:lnTo>
                                  <a:pt x="43681" y="43587"/>
                                </a:lnTo>
                                <a:lnTo>
                                  <a:pt x="43614" y="43529"/>
                                </a:lnTo>
                                <a:lnTo>
                                  <a:pt x="43547" y="43471"/>
                                </a:lnTo>
                                <a:lnTo>
                                  <a:pt x="43480" y="43412"/>
                                </a:lnTo>
                                <a:lnTo>
                                  <a:pt x="43413" y="43354"/>
                                </a:lnTo>
                                <a:lnTo>
                                  <a:pt x="43347" y="43295"/>
                                </a:lnTo>
                                <a:lnTo>
                                  <a:pt x="43280" y="43236"/>
                                </a:lnTo>
                                <a:lnTo>
                                  <a:pt x="43213" y="43178"/>
                                </a:lnTo>
                                <a:lnTo>
                                  <a:pt x="43146" y="43119"/>
                                </a:lnTo>
                                <a:lnTo>
                                  <a:pt x="43079" y="43061"/>
                                </a:lnTo>
                                <a:lnTo>
                                  <a:pt x="43013" y="43002"/>
                                </a:lnTo>
                                <a:lnTo>
                                  <a:pt x="42946" y="42943"/>
                                </a:lnTo>
                                <a:lnTo>
                                  <a:pt x="42879" y="42885"/>
                                </a:lnTo>
                                <a:lnTo>
                                  <a:pt x="42812" y="42826"/>
                                </a:lnTo>
                                <a:lnTo>
                                  <a:pt x="42745" y="42767"/>
                                </a:lnTo>
                                <a:lnTo>
                                  <a:pt x="42679" y="42708"/>
                                </a:lnTo>
                                <a:lnTo>
                                  <a:pt x="42612" y="42649"/>
                                </a:lnTo>
                                <a:lnTo>
                                  <a:pt x="42545" y="42591"/>
                                </a:lnTo>
                                <a:lnTo>
                                  <a:pt x="42478" y="42532"/>
                                </a:lnTo>
                                <a:lnTo>
                                  <a:pt x="42411" y="42473"/>
                                </a:lnTo>
                                <a:lnTo>
                                  <a:pt x="42345" y="42414"/>
                                </a:lnTo>
                                <a:lnTo>
                                  <a:pt x="42278" y="42355"/>
                                </a:lnTo>
                                <a:lnTo>
                                  <a:pt x="42211" y="42296"/>
                                </a:lnTo>
                                <a:lnTo>
                                  <a:pt x="42144" y="42237"/>
                                </a:lnTo>
                                <a:lnTo>
                                  <a:pt x="42078" y="42178"/>
                                </a:lnTo>
                                <a:lnTo>
                                  <a:pt x="42011" y="42119"/>
                                </a:lnTo>
                                <a:lnTo>
                                  <a:pt x="41944" y="42060"/>
                                </a:lnTo>
                                <a:lnTo>
                                  <a:pt x="41877" y="42001"/>
                                </a:lnTo>
                                <a:lnTo>
                                  <a:pt x="41810" y="41942"/>
                                </a:lnTo>
                                <a:lnTo>
                                  <a:pt x="41744" y="41883"/>
                                </a:lnTo>
                                <a:lnTo>
                                  <a:pt x="41677" y="41824"/>
                                </a:lnTo>
                                <a:lnTo>
                                  <a:pt x="41610" y="41764"/>
                                </a:lnTo>
                                <a:lnTo>
                                  <a:pt x="41543" y="41705"/>
                                </a:lnTo>
                                <a:lnTo>
                                  <a:pt x="41476" y="41646"/>
                                </a:lnTo>
                                <a:lnTo>
                                  <a:pt x="41410" y="41587"/>
                                </a:lnTo>
                                <a:lnTo>
                                  <a:pt x="41343" y="41528"/>
                                </a:lnTo>
                                <a:lnTo>
                                  <a:pt x="41276" y="41468"/>
                                </a:lnTo>
                                <a:lnTo>
                                  <a:pt x="41209" y="41409"/>
                                </a:lnTo>
                                <a:lnTo>
                                  <a:pt x="41142" y="41350"/>
                                </a:lnTo>
                                <a:lnTo>
                                  <a:pt x="41076" y="41290"/>
                                </a:lnTo>
                                <a:lnTo>
                                  <a:pt x="41009" y="41231"/>
                                </a:lnTo>
                                <a:lnTo>
                                  <a:pt x="40942" y="41172"/>
                                </a:lnTo>
                                <a:lnTo>
                                  <a:pt x="40875" y="41112"/>
                                </a:lnTo>
                                <a:lnTo>
                                  <a:pt x="40809" y="41053"/>
                                </a:lnTo>
                                <a:lnTo>
                                  <a:pt x="40742" y="40993"/>
                                </a:lnTo>
                                <a:lnTo>
                                  <a:pt x="40675" y="40934"/>
                                </a:lnTo>
                                <a:lnTo>
                                  <a:pt x="40608" y="40874"/>
                                </a:lnTo>
                                <a:lnTo>
                                  <a:pt x="40541" y="40815"/>
                                </a:lnTo>
                                <a:lnTo>
                                  <a:pt x="40475" y="40755"/>
                                </a:lnTo>
                                <a:lnTo>
                                  <a:pt x="40408" y="40695"/>
                                </a:lnTo>
                                <a:lnTo>
                                  <a:pt x="40341" y="40636"/>
                                </a:lnTo>
                                <a:lnTo>
                                  <a:pt x="40274" y="40576"/>
                                </a:lnTo>
                                <a:lnTo>
                                  <a:pt x="40207" y="40517"/>
                                </a:lnTo>
                                <a:lnTo>
                                  <a:pt x="40141" y="40457"/>
                                </a:lnTo>
                                <a:lnTo>
                                  <a:pt x="40074" y="40397"/>
                                </a:lnTo>
                                <a:lnTo>
                                  <a:pt x="40007" y="40337"/>
                                </a:lnTo>
                                <a:lnTo>
                                  <a:pt x="39940" y="40278"/>
                                </a:lnTo>
                                <a:lnTo>
                                  <a:pt x="39873" y="40218"/>
                                </a:lnTo>
                                <a:lnTo>
                                  <a:pt x="39807" y="40158"/>
                                </a:lnTo>
                                <a:lnTo>
                                  <a:pt x="39740" y="40098"/>
                                </a:lnTo>
                                <a:lnTo>
                                  <a:pt x="39673" y="40038"/>
                                </a:lnTo>
                                <a:lnTo>
                                  <a:pt x="39606" y="39978"/>
                                </a:lnTo>
                                <a:lnTo>
                                  <a:pt x="39539" y="39919"/>
                                </a:lnTo>
                                <a:lnTo>
                                  <a:pt x="39473" y="39859"/>
                                </a:lnTo>
                                <a:lnTo>
                                  <a:pt x="39406" y="39799"/>
                                </a:lnTo>
                                <a:lnTo>
                                  <a:pt x="39339" y="39739"/>
                                </a:lnTo>
                                <a:lnTo>
                                  <a:pt x="39272" y="39679"/>
                                </a:lnTo>
                                <a:lnTo>
                                  <a:pt x="39206" y="39619"/>
                                </a:lnTo>
                                <a:lnTo>
                                  <a:pt x="39139" y="39559"/>
                                </a:lnTo>
                                <a:lnTo>
                                  <a:pt x="39072" y="39499"/>
                                </a:lnTo>
                                <a:lnTo>
                                  <a:pt x="39005" y="39438"/>
                                </a:lnTo>
                                <a:lnTo>
                                  <a:pt x="38938" y="39378"/>
                                </a:lnTo>
                                <a:lnTo>
                                  <a:pt x="38872" y="39318"/>
                                </a:lnTo>
                                <a:lnTo>
                                  <a:pt x="38805" y="39258"/>
                                </a:lnTo>
                                <a:lnTo>
                                  <a:pt x="38738" y="39198"/>
                                </a:lnTo>
                                <a:lnTo>
                                  <a:pt x="38671" y="39138"/>
                                </a:lnTo>
                                <a:lnTo>
                                  <a:pt x="38604" y="39077"/>
                                </a:lnTo>
                                <a:lnTo>
                                  <a:pt x="38538" y="39017"/>
                                </a:lnTo>
                                <a:lnTo>
                                  <a:pt x="38471" y="38957"/>
                                </a:lnTo>
                                <a:lnTo>
                                  <a:pt x="38404" y="38897"/>
                                </a:lnTo>
                                <a:lnTo>
                                  <a:pt x="38337" y="38836"/>
                                </a:lnTo>
                                <a:lnTo>
                                  <a:pt x="38270" y="38776"/>
                                </a:lnTo>
                                <a:lnTo>
                                  <a:pt x="38204" y="38715"/>
                                </a:lnTo>
                                <a:lnTo>
                                  <a:pt x="38137" y="38655"/>
                                </a:lnTo>
                                <a:lnTo>
                                  <a:pt x="38070" y="38595"/>
                                </a:lnTo>
                                <a:lnTo>
                                  <a:pt x="38003" y="38534"/>
                                </a:lnTo>
                                <a:lnTo>
                                  <a:pt x="37937" y="38474"/>
                                </a:lnTo>
                                <a:lnTo>
                                  <a:pt x="37870" y="38413"/>
                                </a:lnTo>
                                <a:lnTo>
                                  <a:pt x="37803" y="38353"/>
                                </a:lnTo>
                                <a:lnTo>
                                  <a:pt x="37736" y="38292"/>
                                </a:lnTo>
                                <a:lnTo>
                                  <a:pt x="37669" y="38231"/>
                                </a:lnTo>
                                <a:lnTo>
                                  <a:pt x="37603" y="38171"/>
                                </a:lnTo>
                                <a:lnTo>
                                  <a:pt x="37536" y="38110"/>
                                </a:lnTo>
                                <a:lnTo>
                                  <a:pt x="37469" y="38050"/>
                                </a:lnTo>
                                <a:lnTo>
                                  <a:pt x="37402" y="37989"/>
                                </a:lnTo>
                                <a:lnTo>
                                  <a:pt x="37335" y="37928"/>
                                </a:lnTo>
                                <a:lnTo>
                                  <a:pt x="37269" y="37867"/>
                                </a:lnTo>
                                <a:lnTo>
                                  <a:pt x="37202" y="37807"/>
                                </a:lnTo>
                                <a:lnTo>
                                  <a:pt x="37135" y="37746"/>
                                </a:lnTo>
                                <a:lnTo>
                                  <a:pt x="37068" y="37685"/>
                                </a:lnTo>
                                <a:lnTo>
                                  <a:pt x="37001" y="37624"/>
                                </a:lnTo>
                                <a:lnTo>
                                  <a:pt x="36935" y="37563"/>
                                </a:lnTo>
                                <a:lnTo>
                                  <a:pt x="36868" y="37503"/>
                                </a:lnTo>
                                <a:lnTo>
                                  <a:pt x="36801" y="37442"/>
                                </a:lnTo>
                                <a:lnTo>
                                  <a:pt x="36734" y="37381"/>
                                </a:lnTo>
                                <a:lnTo>
                                  <a:pt x="36667" y="37320"/>
                                </a:lnTo>
                                <a:lnTo>
                                  <a:pt x="36601" y="37259"/>
                                </a:lnTo>
                                <a:lnTo>
                                  <a:pt x="36534" y="37198"/>
                                </a:lnTo>
                                <a:lnTo>
                                  <a:pt x="36467" y="37137"/>
                                </a:lnTo>
                                <a:lnTo>
                                  <a:pt x="36400" y="37076"/>
                                </a:lnTo>
                                <a:lnTo>
                                  <a:pt x="36334" y="37015"/>
                                </a:lnTo>
                                <a:lnTo>
                                  <a:pt x="36267" y="36954"/>
                                </a:lnTo>
                                <a:lnTo>
                                  <a:pt x="36200" y="36893"/>
                                </a:lnTo>
                                <a:lnTo>
                                  <a:pt x="36133" y="36831"/>
                                </a:lnTo>
                                <a:lnTo>
                                  <a:pt x="36066" y="36770"/>
                                </a:lnTo>
                                <a:lnTo>
                                  <a:pt x="36000" y="36709"/>
                                </a:lnTo>
                                <a:lnTo>
                                  <a:pt x="35933" y="36648"/>
                                </a:lnTo>
                                <a:lnTo>
                                  <a:pt x="35866" y="36587"/>
                                </a:lnTo>
                                <a:lnTo>
                                  <a:pt x="35799" y="36525"/>
                                </a:lnTo>
                                <a:lnTo>
                                  <a:pt x="35732" y="36464"/>
                                </a:lnTo>
                                <a:lnTo>
                                  <a:pt x="35666" y="36403"/>
                                </a:lnTo>
                                <a:lnTo>
                                  <a:pt x="35599" y="36341"/>
                                </a:lnTo>
                                <a:lnTo>
                                  <a:pt x="35532" y="36280"/>
                                </a:lnTo>
                                <a:lnTo>
                                  <a:pt x="35465" y="36219"/>
                                </a:lnTo>
                                <a:lnTo>
                                  <a:pt x="35398" y="36157"/>
                                </a:lnTo>
                                <a:lnTo>
                                  <a:pt x="35332" y="36096"/>
                                </a:lnTo>
                                <a:lnTo>
                                  <a:pt x="35265" y="36034"/>
                                </a:lnTo>
                                <a:lnTo>
                                  <a:pt x="35198" y="35973"/>
                                </a:lnTo>
                                <a:lnTo>
                                  <a:pt x="35131" y="35911"/>
                                </a:lnTo>
                                <a:lnTo>
                                  <a:pt x="35065" y="35850"/>
                                </a:lnTo>
                                <a:lnTo>
                                  <a:pt x="34998" y="35788"/>
                                </a:lnTo>
                                <a:lnTo>
                                  <a:pt x="34931" y="35727"/>
                                </a:lnTo>
                                <a:lnTo>
                                  <a:pt x="34864" y="35665"/>
                                </a:lnTo>
                                <a:lnTo>
                                  <a:pt x="34797" y="35604"/>
                                </a:lnTo>
                                <a:lnTo>
                                  <a:pt x="34731" y="35542"/>
                                </a:lnTo>
                                <a:lnTo>
                                  <a:pt x="34664" y="35480"/>
                                </a:lnTo>
                                <a:lnTo>
                                  <a:pt x="34597" y="35419"/>
                                </a:lnTo>
                                <a:lnTo>
                                  <a:pt x="34530" y="35357"/>
                                </a:lnTo>
                                <a:lnTo>
                                  <a:pt x="34463" y="35295"/>
                                </a:lnTo>
                                <a:lnTo>
                                  <a:pt x="34397" y="35233"/>
                                </a:lnTo>
                                <a:lnTo>
                                  <a:pt x="34330" y="35171"/>
                                </a:lnTo>
                                <a:lnTo>
                                  <a:pt x="34263" y="35110"/>
                                </a:lnTo>
                                <a:lnTo>
                                  <a:pt x="34196" y="35048"/>
                                </a:lnTo>
                                <a:lnTo>
                                  <a:pt x="34129" y="34986"/>
                                </a:lnTo>
                                <a:lnTo>
                                  <a:pt x="34063" y="34924"/>
                                </a:lnTo>
                                <a:lnTo>
                                  <a:pt x="33996" y="34862"/>
                                </a:lnTo>
                                <a:lnTo>
                                  <a:pt x="33929" y="34800"/>
                                </a:lnTo>
                                <a:lnTo>
                                  <a:pt x="33862" y="34738"/>
                                </a:lnTo>
                                <a:lnTo>
                                  <a:pt x="33796" y="34676"/>
                                </a:lnTo>
                                <a:lnTo>
                                  <a:pt x="33729" y="34614"/>
                                </a:lnTo>
                                <a:lnTo>
                                  <a:pt x="33662" y="34552"/>
                                </a:lnTo>
                                <a:lnTo>
                                  <a:pt x="33595" y="34490"/>
                                </a:lnTo>
                                <a:lnTo>
                                  <a:pt x="33528" y="34428"/>
                                </a:lnTo>
                                <a:lnTo>
                                  <a:pt x="33462" y="34366"/>
                                </a:lnTo>
                                <a:lnTo>
                                  <a:pt x="33395" y="34304"/>
                                </a:lnTo>
                                <a:lnTo>
                                  <a:pt x="33328" y="34242"/>
                                </a:lnTo>
                                <a:lnTo>
                                  <a:pt x="33261" y="34179"/>
                                </a:lnTo>
                                <a:lnTo>
                                  <a:pt x="33194" y="34117"/>
                                </a:lnTo>
                                <a:lnTo>
                                  <a:pt x="33128" y="34055"/>
                                </a:lnTo>
                                <a:lnTo>
                                  <a:pt x="33061" y="33993"/>
                                </a:lnTo>
                                <a:lnTo>
                                  <a:pt x="32994" y="33930"/>
                                </a:lnTo>
                                <a:lnTo>
                                  <a:pt x="32927" y="33868"/>
                                </a:lnTo>
                                <a:lnTo>
                                  <a:pt x="32860" y="33806"/>
                                </a:lnTo>
                                <a:lnTo>
                                  <a:pt x="32794" y="33743"/>
                                </a:lnTo>
                                <a:lnTo>
                                  <a:pt x="32727" y="33681"/>
                                </a:lnTo>
                                <a:lnTo>
                                  <a:pt x="32660" y="33618"/>
                                </a:lnTo>
                                <a:lnTo>
                                  <a:pt x="32593" y="33556"/>
                                </a:lnTo>
                                <a:lnTo>
                                  <a:pt x="32526" y="33494"/>
                                </a:lnTo>
                                <a:lnTo>
                                  <a:pt x="32460" y="33431"/>
                                </a:lnTo>
                                <a:lnTo>
                                  <a:pt x="32393" y="33369"/>
                                </a:lnTo>
                                <a:lnTo>
                                  <a:pt x="32326" y="33306"/>
                                </a:lnTo>
                                <a:lnTo>
                                  <a:pt x="32259" y="33243"/>
                                </a:lnTo>
                                <a:lnTo>
                                  <a:pt x="32193" y="33181"/>
                                </a:lnTo>
                                <a:lnTo>
                                  <a:pt x="32126" y="33118"/>
                                </a:lnTo>
                                <a:lnTo>
                                  <a:pt x="32059" y="33056"/>
                                </a:lnTo>
                                <a:lnTo>
                                  <a:pt x="31992" y="32993"/>
                                </a:lnTo>
                                <a:lnTo>
                                  <a:pt x="31925" y="32930"/>
                                </a:lnTo>
                                <a:lnTo>
                                  <a:pt x="31859" y="32868"/>
                                </a:lnTo>
                                <a:lnTo>
                                  <a:pt x="31792" y="32805"/>
                                </a:lnTo>
                                <a:lnTo>
                                  <a:pt x="31725" y="32742"/>
                                </a:lnTo>
                                <a:lnTo>
                                  <a:pt x="31658" y="32679"/>
                                </a:lnTo>
                                <a:lnTo>
                                  <a:pt x="31591" y="32616"/>
                                </a:lnTo>
                                <a:lnTo>
                                  <a:pt x="31525" y="32554"/>
                                </a:lnTo>
                                <a:lnTo>
                                  <a:pt x="31458" y="32491"/>
                                </a:lnTo>
                                <a:lnTo>
                                  <a:pt x="31391" y="32428"/>
                                </a:lnTo>
                                <a:lnTo>
                                  <a:pt x="31324" y="32365"/>
                                </a:lnTo>
                                <a:lnTo>
                                  <a:pt x="31257" y="32302"/>
                                </a:lnTo>
                                <a:lnTo>
                                  <a:pt x="31191" y="32239"/>
                                </a:lnTo>
                                <a:lnTo>
                                  <a:pt x="31124" y="32176"/>
                                </a:lnTo>
                                <a:lnTo>
                                  <a:pt x="31057" y="32113"/>
                                </a:lnTo>
                                <a:lnTo>
                                  <a:pt x="30990" y="32050"/>
                                </a:lnTo>
                                <a:lnTo>
                                  <a:pt x="30924" y="31987"/>
                                </a:lnTo>
                                <a:lnTo>
                                  <a:pt x="30857" y="31924"/>
                                </a:lnTo>
                                <a:lnTo>
                                  <a:pt x="30790" y="31861"/>
                                </a:lnTo>
                                <a:lnTo>
                                  <a:pt x="30723" y="31798"/>
                                </a:lnTo>
                                <a:lnTo>
                                  <a:pt x="30656" y="31734"/>
                                </a:lnTo>
                                <a:lnTo>
                                  <a:pt x="30590" y="31671"/>
                                </a:lnTo>
                                <a:lnTo>
                                  <a:pt x="30523" y="31608"/>
                                </a:lnTo>
                                <a:lnTo>
                                  <a:pt x="30456" y="31545"/>
                                </a:lnTo>
                                <a:lnTo>
                                  <a:pt x="30389" y="31482"/>
                                </a:lnTo>
                                <a:lnTo>
                                  <a:pt x="30322" y="31418"/>
                                </a:lnTo>
                                <a:lnTo>
                                  <a:pt x="30256" y="31355"/>
                                </a:lnTo>
                                <a:lnTo>
                                  <a:pt x="30189" y="31292"/>
                                </a:lnTo>
                                <a:lnTo>
                                  <a:pt x="30122" y="31228"/>
                                </a:lnTo>
                                <a:lnTo>
                                  <a:pt x="30055" y="31165"/>
                                </a:lnTo>
                                <a:lnTo>
                                  <a:pt x="29988" y="31101"/>
                                </a:lnTo>
                                <a:lnTo>
                                  <a:pt x="29922" y="31038"/>
                                </a:lnTo>
                                <a:lnTo>
                                  <a:pt x="29855" y="30975"/>
                                </a:lnTo>
                                <a:lnTo>
                                  <a:pt x="29788" y="30911"/>
                                </a:lnTo>
                                <a:lnTo>
                                  <a:pt x="29721" y="30848"/>
                                </a:lnTo>
                                <a:lnTo>
                                  <a:pt x="29654" y="30784"/>
                                </a:lnTo>
                                <a:lnTo>
                                  <a:pt x="29588" y="30720"/>
                                </a:lnTo>
                                <a:lnTo>
                                  <a:pt x="29521" y="30657"/>
                                </a:lnTo>
                                <a:lnTo>
                                  <a:pt x="29454" y="30593"/>
                                </a:lnTo>
                                <a:lnTo>
                                  <a:pt x="29387" y="30530"/>
                                </a:lnTo>
                                <a:lnTo>
                                  <a:pt x="29321" y="30466"/>
                                </a:lnTo>
                                <a:lnTo>
                                  <a:pt x="29254" y="30402"/>
                                </a:lnTo>
                                <a:lnTo>
                                  <a:pt x="29187" y="30339"/>
                                </a:lnTo>
                                <a:lnTo>
                                  <a:pt x="29120" y="30275"/>
                                </a:lnTo>
                                <a:lnTo>
                                  <a:pt x="29053" y="30211"/>
                                </a:lnTo>
                                <a:lnTo>
                                  <a:pt x="28987" y="30147"/>
                                </a:lnTo>
                                <a:lnTo>
                                  <a:pt x="28920" y="30084"/>
                                </a:lnTo>
                                <a:lnTo>
                                  <a:pt x="28853" y="30020"/>
                                </a:lnTo>
                                <a:lnTo>
                                  <a:pt x="28786" y="29956"/>
                                </a:lnTo>
                                <a:lnTo>
                                  <a:pt x="28719" y="29892"/>
                                </a:lnTo>
                                <a:lnTo>
                                  <a:pt x="28653" y="29828"/>
                                </a:lnTo>
                                <a:lnTo>
                                  <a:pt x="28586" y="29764"/>
                                </a:lnTo>
                                <a:lnTo>
                                  <a:pt x="28519" y="29700"/>
                                </a:lnTo>
                                <a:lnTo>
                                  <a:pt x="28452" y="29636"/>
                                </a:lnTo>
                                <a:lnTo>
                                  <a:pt x="28385" y="29572"/>
                                </a:lnTo>
                                <a:lnTo>
                                  <a:pt x="28319" y="29508"/>
                                </a:lnTo>
                                <a:lnTo>
                                  <a:pt x="28252" y="29444"/>
                                </a:lnTo>
                                <a:lnTo>
                                  <a:pt x="28185" y="29380"/>
                                </a:lnTo>
                                <a:lnTo>
                                  <a:pt x="28118" y="29316"/>
                                </a:lnTo>
                                <a:lnTo>
                                  <a:pt x="28052" y="29252"/>
                                </a:lnTo>
                                <a:lnTo>
                                  <a:pt x="27985" y="29187"/>
                                </a:lnTo>
                                <a:lnTo>
                                  <a:pt x="27918" y="29123"/>
                                </a:lnTo>
                                <a:lnTo>
                                  <a:pt x="27851" y="29059"/>
                                </a:lnTo>
                                <a:lnTo>
                                  <a:pt x="27784" y="28995"/>
                                </a:lnTo>
                                <a:lnTo>
                                  <a:pt x="27718" y="28931"/>
                                </a:lnTo>
                                <a:lnTo>
                                  <a:pt x="27651" y="28866"/>
                                </a:lnTo>
                                <a:lnTo>
                                  <a:pt x="27584" y="28802"/>
                                </a:lnTo>
                                <a:lnTo>
                                  <a:pt x="27517" y="28738"/>
                                </a:lnTo>
                                <a:lnTo>
                                  <a:pt x="27450" y="28673"/>
                                </a:lnTo>
                                <a:lnTo>
                                  <a:pt x="27384" y="28609"/>
                                </a:lnTo>
                                <a:lnTo>
                                  <a:pt x="27317" y="28544"/>
                                </a:lnTo>
                                <a:lnTo>
                                  <a:pt x="27250" y="28480"/>
                                </a:lnTo>
                                <a:lnTo>
                                  <a:pt x="27183" y="28416"/>
                                </a:lnTo>
                                <a:lnTo>
                                  <a:pt x="27116" y="28351"/>
                                </a:lnTo>
                                <a:lnTo>
                                  <a:pt x="27050" y="28287"/>
                                </a:lnTo>
                                <a:lnTo>
                                  <a:pt x="26983" y="28222"/>
                                </a:lnTo>
                                <a:lnTo>
                                  <a:pt x="26916" y="28157"/>
                                </a:lnTo>
                                <a:lnTo>
                                  <a:pt x="26849" y="28093"/>
                                </a:lnTo>
                                <a:lnTo>
                                  <a:pt x="26782" y="28028"/>
                                </a:lnTo>
                                <a:lnTo>
                                  <a:pt x="26716" y="27964"/>
                                </a:lnTo>
                                <a:lnTo>
                                  <a:pt x="26649" y="27899"/>
                                </a:lnTo>
                                <a:lnTo>
                                  <a:pt x="26582" y="27834"/>
                                </a:lnTo>
                                <a:lnTo>
                                  <a:pt x="26515" y="27769"/>
                                </a:lnTo>
                                <a:lnTo>
                                  <a:pt x="26449" y="27705"/>
                                </a:lnTo>
                                <a:lnTo>
                                  <a:pt x="26382" y="27640"/>
                                </a:lnTo>
                                <a:lnTo>
                                  <a:pt x="26315" y="27575"/>
                                </a:lnTo>
                                <a:lnTo>
                                  <a:pt x="26248" y="27510"/>
                                </a:lnTo>
                                <a:lnTo>
                                  <a:pt x="26181" y="27446"/>
                                </a:lnTo>
                                <a:lnTo>
                                  <a:pt x="26115" y="27381"/>
                                </a:lnTo>
                                <a:lnTo>
                                  <a:pt x="26048" y="27316"/>
                                </a:lnTo>
                                <a:lnTo>
                                  <a:pt x="25981" y="27251"/>
                                </a:lnTo>
                                <a:lnTo>
                                  <a:pt x="25914" y="27186"/>
                                </a:lnTo>
                                <a:lnTo>
                                  <a:pt x="25847" y="27121"/>
                                </a:lnTo>
                                <a:lnTo>
                                  <a:pt x="25781" y="27056"/>
                                </a:lnTo>
                                <a:lnTo>
                                  <a:pt x="25714" y="26991"/>
                                </a:lnTo>
                                <a:lnTo>
                                  <a:pt x="25647" y="26926"/>
                                </a:lnTo>
                                <a:lnTo>
                                  <a:pt x="25580" y="26861"/>
                                </a:lnTo>
                                <a:lnTo>
                                  <a:pt x="25513" y="26796"/>
                                </a:lnTo>
                                <a:lnTo>
                                  <a:pt x="25447" y="26731"/>
                                </a:lnTo>
                                <a:lnTo>
                                  <a:pt x="25380" y="26665"/>
                                </a:lnTo>
                                <a:lnTo>
                                  <a:pt x="25313" y="26600"/>
                                </a:lnTo>
                                <a:lnTo>
                                  <a:pt x="25246" y="26535"/>
                                </a:lnTo>
                                <a:lnTo>
                                  <a:pt x="25180" y="26470"/>
                                </a:lnTo>
                                <a:lnTo>
                                  <a:pt x="25113" y="26404"/>
                                </a:lnTo>
                                <a:lnTo>
                                  <a:pt x="25046" y="26339"/>
                                </a:lnTo>
                                <a:lnTo>
                                  <a:pt x="24979" y="26274"/>
                                </a:lnTo>
                                <a:lnTo>
                                  <a:pt x="24912" y="26209"/>
                                </a:lnTo>
                                <a:lnTo>
                                  <a:pt x="24846" y="26143"/>
                                </a:lnTo>
                                <a:lnTo>
                                  <a:pt x="24779" y="26078"/>
                                </a:lnTo>
                                <a:lnTo>
                                  <a:pt x="24712" y="26012"/>
                                </a:lnTo>
                                <a:lnTo>
                                  <a:pt x="24645" y="25947"/>
                                </a:lnTo>
                                <a:lnTo>
                                  <a:pt x="24578" y="25882"/>
                                </a:lnTo>
                                <a:lnTo>
                                  <a:pt x="24512" y="25816"/>
                                </a:lnTo>
                                <a:lnTo>
                                  <a:pt x="24445" y="25751"/>
                                </a:lnTo>
                                <a:lnTo>
                                  <a:pt x="24378" y="25685"/>
                                </a:lnTo>
                                <a:lnTo>
                                  <a:pt x="24311" y="25619"/>
                                </a:lnTo>
                                <a:lnTo>
                                  <a:pt x="24244" y="25554"/>
                                </a:lnTo>
                                <a:lnTo>
                                  <a:pt x="24178" y="25488"/>
                                </a:lnTo>
                                <a:lnTo>
                                  <a:pt x="24111" y="25423"/>
                                </a:lnTo>
                                <a:lnTo>
                                  <a:pt x="24044" y="25357"/>
                                </a:lnTo>
                                <a:lnTo>
                                  <a:pt x="23977" y="25291"/>
                                </a:lnTo>
                                <a:lnTo>
                                  <a:pt x="23911" y="25226"/>
                                </a:lnTo>
                                <a:lnTo>
                                  <a:pt x="23844" y="25160"/>
                                </a:lnTo>
                                <a:lnTo>
                                  <a:pt x="23777" y="25094"/>
                                </a:lnTo>
                                <a:lnTo>
                                  <a:pt x="23710" y="25028"/>
                                </a:lnTo>
                                <a:lnTo>
                                  <a:pt x="23643" y="24962"/>
                                </a:lnTo>
                                <a:lnTo>
                                  <a:pt x="23577" y="24897"/>
                                </a:lnTo>
                                <a:lnTo>
                                  <a:pt x="23510" y="24831"/>
                                </a:lnTo>
                                <a:lnTo>
                                  <a:pt x="23443" y="24765"/>
                                </a:lnTo>
                                <a:lnTo>
                                  <a:pt x="23376" y="24699"/>
                                </a:lnTo>
                                <a:lnTo>
                                  <a:pt x="23309" y="24633"/>
                                </a:lnTo>
                                <a:lnTo>
                                  <a:pt x="23243" y="24567"/>
                                </a:lnTo>
                                <a:lnTo>
                                  <a:pt x="23176" y="24501"/>
                                </a:lnTo>
                                <a:lnTo>
                                  <a:pt x="23109" y="24435"/>
                                </a:lnTo>
                                <a:lnTo>
                                  <a:pt x="23042" y="24369"/>
                                </a:lnTo>
                                <a:lnTo>
                                  <a:pt x="22975" y="24303"/>
                                </a:lnTo>
                                <a:lnTo>
                                  <a:pt x="22909" y="24237"/>
                                </a:lnTo>
                                <a:lnTo>
                                  <a:pt x="22842" y="24171"/>
                                </a:lnTo>
                                <a:lnTo>
                                  <a:pt x="22775" y="24104"/>
                                </a:lnTo>
                                <a:lnTo>
                                  <a:pt x="22708" y="24038"/>
                                </a:lnTo>
                                <a:lnTo>
                                  <a:pt x="22641" y="23972"/>
                                </a:lnTo>
                                <a:lnTo>
                                  <a:pt x="22575" y="23906"/>
                                </a:lnTo>
                                <a:lnTo>
                                  <a:pt x="22508" y="23840"/>
                                </a:lnTo>
                                <a:lnTo>
                                  <a:pt x="22441" y="23773"/>
                                </a:lnTo>
                                <a:lnTo>
                                  <a:pt x="22374" y="23707"/>
                                </a:lnTo>
                                <a:lnTo>
                                  <a:pt x="22308" y="23641"/>
                                </a:lnTo>
                                <a:lnTo>
                                  <a:pt x="22241" y="23574"/>
                                </a:lnTo>
                                <a:lnTo>
                                  <a:pt x="22174" y="23508"/>
                                </a:lnTo>
                                <a:lnTo>
                                  <a:pt x="22107" y="23442"/>
                                </a:lnTo>
                                <a:lnTo>
                                  <a:pt x="22040" y="23375"/>
                                </a:lnTo>
                                <a:lnTo>
                                  <a:pt x="21974" y="23309"/>
                                </a:lnTo>
                                <a:lnTo>
                                  <a:pt x="21907" y="23242"/>
                                </a:lnTo>
                                <a:lnTo>
                                  <a:pt x="21840" y="23176"/>
                                </a:lnTo>
                                <a:lnTo>
                                  <a:pt x="21773" y="23109"/>
                                </a:lnTo>
                                <a:lnTo>
                                  <a:pt x="21706" y="23043"/>
                                </a:lnTo>
                                <a:lnTo>
                                  <a:pt x="21640" y="22976"/>
                                </a:lnTo>
                                <a:lnTo>
                                  <a:pt x="21573" y="22909"/>
                                </a:lnTo>
                                <a:lnTo>
                                  <a:pt x="21506" y="22843"/>
                                </a:lnTo>
                                <a:lnTo>
                                  <a:pt x="21439" y="22776"/>
                                </a:lnTo>
                                <a:lnTo>
                                  <a:pt x="21372" y="22709"/>
                                </a:lnTo>
                                <a:lnTo>
                                  <a:pt x="21306" y="22643"/>
                                </a:lnTo>
                                <a:lnTo>
                                  <a:pt x="21239" y="22576"/>
                                </a:lnTo>
                                <a:lnTo>
                                  <a:pt x="21172" y="22509"/>
                                </a:lnTo>
                                <a:lnTo>
                                  <a:pt x="21105" y="22442"/>
                                </a:lnTo>
                                <a:lnTo>
                                  <a:pt x="21039" y="22375"/>
                                </a:lnTo>
                                <a:lnTo>
                                  <a:pt x="20972" y="22309"/>
                                </a:lnTo>
                                <a:lnTo>
                                  <a:pt x="20905" y="22242"/>
                                </a:lnTo>
                                <a:lnTo>
                                  <a:pt x="20838" y="22175"/>
                                </a:lnTo>
                                <a:lnTo>
                                  <a:pt x="20771" y="22108"/>
                                </a:lnTo>
                                <a:lnTo>
                                  <a:pt x="20705" y="22041"/>
                                </a:lnTo>
                                <a:lnTo>
                                  <a:pt x="20638" y="21974"/>
                                </a:lnTo>
                                <a:lnTo>
                                  <a:pt x="20571" y="21907"/>
                                </a:lnTo>
                                <a:lnTo>
                                  <a:pt x="20504" y="21840"/>
                                </a:lnTo>
                                <a:lnTo>
                                  <a:pt x="20437" y="21773"/>
                                </a:lnTo>
                                <a:lnTo>
                                  <a:pt x="20371" y="21706"/>
                                </a:lnTo>
                                <a:lnTo>
                                  <a:pt x="20304" y="21639"/>
                                </a:lnTo>
                                <a:lnTo>
                                  <a:pt x="20237" y="21572"/>
                                </a:lnTo>
                                <a:lnTo>
                                  <a:pt x="20170" y="21504"/>
                                </a:lnTo>
                                <a:lnTo>
                                  <a:pt x="20103" y="21437"/>
                                </a:lnTo>
                                <a:lnTo>
                                  <a:pt x="20037" y="21370"/>
                                </a:lnTo>
                                <a:lnTo>
                                  <a:pt x="19970" y="21303"/>
                                </a:lnTo>
                                <a:lnTo>
                                  <a:pt x="19903" y="21235"/>
                                </a:lnTo>
                                <a:lnTo>
                                  <a:pt x="19836" y="21168"/>
                                </a:lnTo>
                                <a:lnTo>
                                  <a:pt x="19769" y="21101"/>
                                </a:lnTo>
                                <a:lnTo>
                                  <a:pt x="19703" y="21033"/>
                                </a:lnTo>
                                <a:lnTo>
                                  <a:pt x="19636" y="20966"/>
                                </a:lnTo>
                                <a:lnTo>
                                  <a:pt x="19569" y="20899"/>
                                </a:lnTo>
                                <a:lnTo>
                                  <a:pt x="19502" y="20831"/>
                                </a:lnTo>
                                <a:lnTo>
                                  <a:pt x="19436" y="20764"/>
                                </a:lnTo>
                                <a:lnTo>
                                  <a:pt x="19369" y="20696"/>
                                </a:lnTo>
                                <a:lnTo>
                                  <a:pt x="19302" y="20629"/>
                                </a:lnTo>
                                <a:lnTo>
                                  <a:pt x="19235" y="20561"/>
                                </a:lnTo>
                                <a:lnTo>
                                  <a:pt x="19168" y="20494"/>
                                </a:lnTo>
                                <a:lnTo>
                                  <a:pt x="19102" y="20426"/>
                                </a:lnTo>
                                <a:lnTo>
                                  <a:pt x="19035" y="20359"/>
                                </a:lnTo>
                                <a:lnTo>
                                  <a:pt x="18968" y="20291"/>
                                </a:lnTo>
                                <a:lnTo>
                                  <a:pt x="18901" y="20223"/>
                                </a:lnTo>
                                <a:lnTo>
                                  <a:pt x="18834" y="20156"/>
                                </a:lnTo>
                                <a:lnTo>
                                  <a:pt x="18768" y="20088"/>
                                </a:lnTo>
                                <a:lnTo>
                                  <a:pt x="18701" y="20020"/>
                                </a:lnTo>
                                <a:lnTo>
                                  <a:pt x="18634" y="19952"/>
                                </a:lnTo>
                                <a:lnTo>
                                  <a:pt x="18567" y="19885"/>
                                </a:lnTo>
                                <a:lnTo>
                                  <a:pt x="18500" y="19817"/>
                                </a:lnTo>
                                <a:lnTo>
                                  <a:pt x="18434" y="19749"/>
                                </a:lnTo>
                                <a:lnTo>
                                  <a:pt x="18367" y="19681"/>
                                </a:lnTo>
                                <a:lnTo>
                                  <a:pt x="18300" y="19613"/>
                                </a:lnTo>
                                <a:lnTo>
                                  <a:pt x="18233" y="19545"/>
                                </a:lnTo>
                                <a:lnTo>
                                  <a:pt x="18167" y="19477"/>
                                </a:lnTo>
                                <a:lnTo>
                                  <a:pt x="18100" y="19409"/>
                                </a:lnTo>
                                <a:lnTo>
                                  <a:pt x="18033" y="19341"/>
                                </a:lnTo>
                                <a:lnTo>
                                  <a:pt x="17966" y="19273"/>
                                </a:lnTo>
                                <a:lnTo>
                                  <a:pt x="17899" y="19205"/>
                                </a:lnTo>
                                <a:lnTo>
                                  <a:pt x="17833" y="19137"/>
                                </a:lnTo>
                                <a:lnTo>
                                  <a:pt x="17766" y="19069"/>
                                </a:lnTo>
                                <a:lnTo>
                                  <a:pt x="17699" y="19001"/>
                                </a:lnTo>
                                <a:lnTo>
                                  <a:pt x="17632" y="18933"/>
                                </a:lnTo>
                                <a:lnTo>
                                  <a:pt x="17565" y="18865"/>
                                </a:lnTo>
                                <a:lnTo>
                                  <a:pt x="17499" y="18796"/>
                                </a:lnTo>
                                <a:lnTo>
                                  <a:pt x="17432" y="18728"/>
                                </a:lnTo>
                                <a:lnTo>
                                  <a:pt x="17365" y="18660"/>
                                </a:lnTo>
                                <a:lnTo>
                                  <a:pt x="17298" y="18592"/>
                                </a:lnTo>
                                <a:lnTo>
                                  <a:pt x="17231" y="18523"/>
                                </a:lnTo>
                                <a:lnTo>
                                  <a:pt x="17165" y="18455"/>
                                </a:lnTo>
                                <a:lnTo>
                                  <a:pt x="17098" y="18387"/>
                                </a:lnTo>
                                <a:lnTo>
                                  <a:pt x="17031" y="18318"/>
                                </a:lnTo>
                                <a:lnTo>
                                  <a:pt x="16964" y="18250"/>
                                </a:lnTo>
                                <a:lnTo>
                                  <a:pt x="16898" y="18181"/>
                                </a:lnTo>
                                <a:lnTo>
                                  <a:pt x="16831" y="18113"/>
                                </a:lnTo>
                                <a:lnTo>
                                  <a:pt x="16764" y="18044"/>
                                </a:lnTo>
                                <a:lnTo>
                                  <a:pt x="16697" y="17976"/>
                                </a:lnTo>
                                <a:lnTo>
                                  <a:pt x="16630" y="17907"/>
                                </a:lnTo>
                                <a:lnTo>
                                  <a:pt x="16564" y="17839"/>
                                </a:lnTo>
                                <a:lnTo>
                                  <a:pt x="16497" y="17770"/>
                                </a:lnTo>
                                <a:lnTo>
                                  <a:pt x="16430" y="17702"/>
                                </a:lnTo>
                                <a:lnTo>
                                  <a:pt x="16363" y="17633"/>
                                </a:lnTo>
                                <a:lnTo>
                                  <a:pt x="16296" y="17564"/>
                                </a:lnTo>
                                <a:lnTo>
                                  <a:pt x="16230" y="17496"/>
                                </a:lnTo>
                                <a:lnTo>
                                  <a:pt x="16163" y="17427"/>
                                </a:lnTo>
                                <a:lnTo>
                                  <a:pt x="16096" y="17358"/>
                                </a:lnTo>
                                <a:lnTo>
                                  <a:pt x="16029" y="17289"/>
                                </a:lnTo>
                                <a:lnTo>
                                  <a:pt x="15962" y="17220"/>
                                </a:lnTo>
                                <a:lnTo>
                                  <a:pt x="15896" y="17152"/>
                                </a:lnTo>
                                <a:lnTo>
                                  <a:pt x="15829" y="17083"/>
                                </a:lnTo>
                                <a:lnTo>
                                  <a:pt x="15762" y="17014"/>
                                </a:lnTo>
                                <a:lnTo>
                                  <a:pt x="15695" y="16945"/>
                                </a:lnTo>
                                <a:lnTo>
                                  <a:pt x="15628" y="16876"/>
                                </a:lnTo>
                                <a:lnTo>
                                  <a:pt x="15562" y="16807"/>
                                </a:lnTo>
                                <a:lnTo>
                                  <a:pt x="15495" y="16738"/>
                                </a:lnTo>
                                <a:lnTo>
                                  <a:pt x="15428" y="16669"/>
                                </a:lnTo>
                                <a:lnTo>
                                  <a:pt x="15361" y="16600"/>
                                </a:lnTo>
                                <a:lnTo>
                                  <a:pt x="15295" y="16531"/>
                                </a:lnTo>
                                <a:lnTo>
                                  <a:pt x="15228" y="16462"/>
                                </a:lnTo>
                                <a:lnTo>
                                  <a:pt x="15161" y="16393"/>
                                </a:lnTo>
                                <a:lnTo>
                                  <a:pt x="15094" y="16323"/>
                                </a:lnTo>
                                <a:lnTo>
                                  <a:pt x="15027" y="16254"/>
                                </a:lnTo>
                                <a:lnTo>
                                  <a:pt x="14961" y="16185"/>
                                </a:lnTo>
                                <a:lnTo>
                                  <a:pt x="14894" y="16116"/>
                                </a:lnTo>
                                <a:lnTo>
                                  <a:pt x="14827" y="16047"/>
                                </a:lnTo>
                                <a:lnTo>
                                  <a:pt x="14760" y="15977"/>
                                </a:lnTo>
                                <a:lnTo>
                                  <a:pt x="14693" y="15908"/>
                                </a:lnTo>
                                <a:lnTo>
                                  <a:pt x="14627" y="15839"/>
                                </a:lnTo>
                                <a:lnTo>
                                  <a:pt x="14560" y="15769"/>
                                </a:lnTo>
                                <a:lnTo>
                                  <a:pt x="14493" y="15700"/>
                                </a:lnTo>
                                <a:lnTo>
                                  <a:pt x="14426" y="15630"/>
                                </a:lnTo>
                                <a:lnTo>
                                  <a:pt x="14359" y="15561"/>
                                </a:lnTo>
                                <a:lnTo>
                                  <a:pt x="14293" y="15491"/>
                                </a:lnTo>
                                <a:lnTo>
                                  <a:pt x="14226" y="15422"/>
                                </a:lnTo>
                                <a:lnTo>
                                  <a:pt x="14159" y="15352"/>
                                </a:lnTo>
                                <a:lnTo>
                                  <a:pt x="14092" y="15283"/>
                                </a:lnTo>
                                <a:lnTo>
                                  <a:pt x="14026" y="15213"/>
                                </a:lnTo>
                                <a:lnTo>
                                  <a:pt x="13959" y="15144"/>
                                </a:lnTo>
                                <a:lnTo>
                                  <a:pt x="13892" y="15074"/>
                                </a:lnTo>
                                <a:lnTo>
                                  <a:pt x="13825" y="15004"/>
                                </a:lnTo>
                                <a:lnTo>
                                  <a:pt x="13758" y="14935"/>
                                </a:lnTo>
                                <a:lnTo>
                                  <a:pt x="13692" y="14865"/>
                                </a:lnTo>
                                <a:lnTo>
                                  <a:pt x="13625" y="14795"/>
                                </a:lnTo>
                                <a:lnTo>
                                  <a:pt x="13558" y="14725"/>
                                </a:lnTo>
                                <a:lnTo>
                                  <a:pt x="13491" y="14656"/>
                                </a:lnTo>
                                <a:lnTo>
                                  <a:pt x="13424" y="14586"/>
                                </a:lnTo>
                                <a:lnTo>
                                  <a:pt x="13358" y="14516"/>
                                </a:lnTo>
                                <a:lnTo>
                                  <a:pt x="13291" y="14446"/>
                                </a:lnTo>
                                <a:lnTo>
                                  <a:pt x="13224" y="14376"/>
                                </a:lnTo>
                                <a:lnTo>
                                  <a:pt x="13157" y="14306"/>
                                </a:lnTo>
                                <a:lnTo>
                                  <a:pt x="13090" y="14236"/>
                                </a:lnTo>
                                <a:lnTo>
                                  <a:pt x="13024" y="14166"/>
                                </a:lnTo>
                                <a:lnTo>
                                  <a:pt x="12957" y="14096"/>
                                </a:lnTo>
                                <a:lnTo>
                                  <a:pt x="12890" y="14026"/>
                                </a:lnTo>
                                <a:lnTo>
                                  <a:pt x="12823" y="13956"/>
                                </a:lnTo>
                                <a:lnTo>
                                  <a:pt x="12756" y="13886"/>
                                </a:lnTo>
                                <a:lnTo>
                                  <a:pt x="12690" y="13816"/>
                                </a:lnTo>
                                <a:lnTo>
                                  <a:pt x="12623" y="13746"/>
                                </a:lnTo>
                                <a:lnTo>
                                  <a:pt x="12556" y="13676"/>
                                </a:lnTo>
                                <a:lnTo>
                                  <a:pt x="12489" y="13605"/>
                                </a:lnTo>
                                <a:lnTo>
                                  <a:pt x="12423" y="13535"/>
                                </a:lnTo>
                                <a:lnTo>
                                  <a:pt x="12356" y="13465"/>
                                </a:lnTo>
                                <a:lnTo>
                                  <a:pt x="12289" y="13395"/>
                                </a:lnTo>
                                <a:lnTo>
                                  <a:pt x="12222" y="13324"/>
                                </a:lnTo>
                                <a:lnTo>
                                  <a:pt x="12155" y="13254"/>
                                </a:lnTo>
                                <a:lnTo>
                                  <a:pt x="12089" y="13184"/>
                                </a:lnTo>
                                <a:lnTo>
                                  <a:pt x="12022" y="13113"/>
                                </a:lnTo>
                                <a:lnTo>
                                  <a:pt x="11955" y="13043"/>
                                </a:lnTo>
                                <a:lnTo>
                                  <a:pt x="11888" y="12972"/>
                                </a:lnTo>
                                <a:lnTo>
                                  <a:pt x="11821" y="12902"/>
                                </a:lnTo>
                                <a:lnTo>
                                  <a:pt x="11755" y="12831"/>
                                </a:lnTo>
                                <a:lnTo>
                                  <a:pt x="11688" y="12761"/>
                                </a:lnTo>
                                <a:lnTo>
                                  <a:pt x="11621" y="12690"/>
                                </a:lnTo>
                                <a:lnTo>
                                  <a:pt x="11554" y="12620"/>
                                </a:lnTo>
                                <a:lnTo>
                                  <a:pt x="11487" y="12549"/>
                                </a:lnTo>
                                <a:lnTo>
                                  <a:pt x="11421" y="12479"/>
                                </a:lnTo>
                                <a:lnTo>
                                  <a:pt x="11354" y="12408"/>
                                </a:lnTo>
                                <a:lnTo>
                                  <a:pt x="11287" y="12337"/>
                                </a:lnTo>
                                <a:lnTo>
                                  <a:pt x="11220" y="12267"/>
                                </a:lnTo>
                                <a:lnTo>
                                  <a:pt x="11154" y="12196"/>
                                </a:lnTo>
                                <a:lnTo>
                                  <a:pt x="11087" y="12125"/>
                                </a:lnTo>
                                <a:lnTo>
                                  <a:pt x="11020" y="12054"/>
                                </a:lnTo>
                                <a:lnTo>
                                  <a:pt x="10953" y="11983"/>
                                </a:lnTo>
                                <a:lnTo>
                                  <a:pt x="10886" y="11913"/>
                                </a:lnTo>
                                <a:lnTo>
                                  <a:pt x="10820" y="11842"/>
                                </a:lnTo>
                                <a:lnTo>
                                  <a:pt x="10753" y="11771"/>
                                </a:lnTo>
                                <a:lnTo>
                                  <a:pt x="10686" y="11700"/>
                                </a:lnTo>
                                <a:lnTo>
                                  <a:pt x="10619" y="11629"/>
                                </a:lnTo>
                                <a:lnTo>
                                  <a:pt x="10552" y="11558"/>
                                </a:lnTo>
                                <a:lnTo>
                                  <a:pt x="10486" y="11487"/>
                                </a:lnTo>
                                <a:lnTo>
                                  <a:pt x="10419" y="11416"/>
                                </a:lnTo>
                                <a:lnTo>
                                  <a:pt x="10352" y="11345"/>
                                </a:lnTo>
                                <a:lnTo>
                                  <a:pt x="10285" y="11274"/>
                                </a:lnTo>
                                <a:lnTo>
                                  <a:pt x="10218" y="11203"/>
                                </a:lnTo>
                                <a:lnTo>
                                  <a:pt x="10152" y="11132"/>
                                </a:lnTo>
                                <a:lnTo>
                                  <a:pt x="10085" y="11060"/>
                                </a:lnTo>
                                <a:lnTo>
                                  <a:pt x="10018" y="10989"/>
                                </a:lnTo>
                                <a:lnTo>
                                  <a:pt x="9951" y="10918"/>
                                </a:lnTo>
                                <a:lnTo>
                                  <a:pt x="9884" y="10847"/>
                                </a:lnTo>
                                <a:lnTo>
                                  <a:pt x="9818" y="10775"/>
                                </a:lnTo>
                                <a:lnTo>
                                  <a:pt x="9751" y="10704"/>
                                </a:lnTo>
                                <a:lnTo>
                                  <a:pt x="9684" y="10633"/>
                                </a:lnTo>
                                <a:lnTo>
                                  <a:pt x="9617" y="10561"/>
                                </a:lnTo>
                                <a:lnTo>
                                  <a:pt x="9551" y="10490"/>
                                </a:lnTo>
                                <a:lnTo>
                                  <a:pt x="9484" y="10419"/>
                                </a:lnTo>
                                <a:lnTo>
                                  <a:pt x="9417" y="10347"/>
                                </a:lnTo>
                                <a:lnTo>
                                  <a:pt x="9350" y="10276"/>
                                </a:lnTo>
                                <a:lnTo>
                                  <a:pt x="9283" y="10204"/>
                                </a:lnTo>
                                <a:lnTo>
                                  <a:pt x="9217" y="10133"/>
                                </a:lnTo>
                                <a:lnTo>
                                  <a:pt x="9150" y="10061"/>
                                </a:lnTo>
                                <a:lnTo>
                                  <a:pt x="9083" y="9990"/>
                                </a:lnTo>
                                <a:lnTo>
                                  <a:pt x="9016" y="9918"/>
                                </a:lnTo>
                                <a:lnTo>
                                  <a:pt x="8949" y="9846"/>
                                </a:lnTo>
                                <a:lnTo>
                                  <a:pt x="8883" y="9775"/>
                                </a:lnTo>
                                <a:lnTo>
                                  <a:pt x="8816" y="9703"/>
                                </a:lnTo>
                                <a:lnTo>
                                  <a:pt x="8749" y="9631"/>
                                </a:lnTo>
                                <a:lnTo>
                                  <a:pt x="8682" y="9560"/>
                                </a:lnTo>
                                <a:lnTo>
                                  <a:pt x="8615" y="9488"/>
                                </a:lnTo>
                                <a:lnTo>
                                  <a:pt x="8549" y="9416"/>
                                </a:lnTo>
                                <a:lnTo>
                                  <a:pt x="8482" y="9344"/>
                                </a:lnTo>
                                <a:lnTo>
                                  <a:pt x="8415" y="9272"/>
                                </a:lnTo>
                                <a:lnTo>
                                  <a:pt x="8348" y="9200"/>
                                </a:lnTo>
                                <a:lnTo>
                                  <a:pt x="8282" y="9129"/>
                                </a:lnTo>
                                <a:lnTo>
                                  <a:pt x="8215" y="9057"/>
                                </a:lnTo>
                                <a:lnTo>
                                  <a:pt x="8148" y="8985"/>
                                </a:lnTo>
                                <a:lnTo>
                                  <a:pt x="8081" y="8913"/>
                                </a:lnTo>
                                <a:lnTo>
                                  <a:pt x="8014" y="8841"/>
                                </a:lnTo>
                                <a:lnTo>
                                  <a:pt x="7948" y="8769"/>
                                </a:lnTo>
                                <a:lnTo>
                                  <a:pt x="7881" y="8697"/>
                                </a:lnTo>
                                <a:lnTo>
                                  <a:pt x="7814" y="8624"/>
                                </a:lnTo>
                                <a:lnTo>
                                  <a:pt x="7747" y="8552"/>
                                </a:lnTo>
                                <a:lnTo>
                                  <a:pt x="7680" y="8480"/>
                                </a:lnTo>
                                <a:lnTo>
                                  <a:pt x="7614" y="8408"/>
                                </a:lnTo>
                                <a:lnTo>
                                  <a:pt x="7547" y="8336"/>
                                </a:lnTo>
                                <a:lnTo>
                                  <a:pt x="7480" y="8264"/>
                                </a:lnTo>
                                <a:lnTo>
                                  <a:pt x="7413" y="8191"/>
                                </a:lnTo>
                                <a:lnTo>
                                  <a:pt x="7346" y="8119"/>
                                </a:lnTo>
                                <a:lnTo>
                                  <a:pt x="7280" y="8047"/>
                                </a:lnTo>
                                <a:lnTo>
                                  <a:pt x="7213" y="7974"/>
                                </a:lnTo>
                                <a:lnTo>
                                  <a:pt x="7146" y="7902"/>
                                </a:lnTo>
                                <a:lnTo>
                                  <a:pt x="7079" y="7830"/>
                                </a:lnTo>
                                <a:lnTo>
                                  <a:pt x="7013" y="7757"/>
                                </a:lnTo>
                                <a:lnTo>
                                  <a:pt x="6946" y="7685"/>
                                </a:lnTo>
                                <a:lnTo>
                                  <a:pt x="6879" y="7612"/>
                                </a:lnTo>
                                <a:lnTo>
                                  <a:pt x="6812" y="7540"/>
                                </a:lnTo>
                                <a:lnTo>
                                  <a:pt x="6745" y="7467"/>
                                </a:lnTo>
                                <a:lnTo>
                                  <a:pt x="6679" y="7395"/>
                                </a:lnTo>
                                <a:lnTo>
                                  <a:pt x="6612" y="7322"/>
                                </a:lnTo>
                                <a:lnTo>
                                  <a:pt x="6545" y="7249"/>
                                </a:lnTo>
                                <a:lnTo>
                                  <a:pt x="6478" y="7177"/>
                                </a:lnTo>
                                <a:lnTo>
                                  <a:pt x="6411" y="7104"/>
                                </a:lnTo>
                                <a:lnTo>
                                  <a:pt x="6345" y="7031"/>
                                </a:lnTo>
                                <a:lnTo>
                                  <a:pt x="6278" y="6959"/>
                                </a:lnTo>
                                <a:lnTo>
                                  <a:pt x="6211" y="6886"/>
                                </a:lnTo>
                                <a:lnTo>
                                  <a:pt x="6144" y="6813"/>
                                </a:lnTo>
                                <a:lnTo>
                                  <a:pt x="6077" y="6740"/>
                                </a:lnTo>
                                <a:lnTo>
                                  <a:pt x="6011" y="6668"/>
                                </a:lnTo>
                                <a:lnTo>
                                  <a:pt x="5944" y="6595"/>
                                </a:lnTo>
                                <a:lnTo>
                                  <a:pt x="5877" y="6522"/>
                                </a:lnTo>
                                <a:lnTo>
                                  <a:pt x="5810" y="6449"/>
                                </a:lnTo>
                                <a:lnTo>
                                  <a:pt x="5743" y="6376"/>
                                </a:lnTo>
                                <a:lnTo>
                                  <a:pt x="5677" y="6303"/>
                                </a:lnTo>
                                <a:lnTo>
                                  <a:pt x="5610" y="6230"/>
                                </a:lnTo>
                                <a:lnTo>
                                  <a:pt x="5543" y="6157"/>
                                </a:lnTo>
                                <a:lnTo>
                                  <a:pt x="5476" y="6084"/>
                                </a:lnTo>
                                <a:lnTo>
                                  <a:pt x="5410" y="6011"/>
                                </a:lnTo>
                                <a:lnTo>
                                  <a:pt x="5343" y="5938"/>
                                </a:lnTo>
                                <a:lnTo>
                                  <a:pt x="5276" y="5865"/>
                                </a:lnTo>
                                <a:lnTo>
                                  <a:pt x="5209" y="5791"/>
                                </a:lnTo>
                                <a:lnTo>
                                  <a:pt x="5142" y="5718"/>
                                </a:lnTo>
                                <a:lnTo>
                                  <a:pt x="5076" y="5645"/>
                                </a:lnTo>
                                <a:lnTo>
                                  <a:pt x="5009" y="5572"/>
                                </a:lnTo>
                                <a:lnTo>
                                  <a:pt x="4942" y="5499"/>
                                </a:lnTo>
                                <a:lnTo>
                                  <a:pt x="4875" y="5425"/>
                                </a:lnTo>
                                <a:lnTo>
                                  <a:pt x="4808" y="5352"/>
                                </a:lnTo>
                                <a:lnTo>
                                  <a:pt x="4742" y="5279"/>
                                </a:lnTo>
                                <a:lnTo>
                                  <a:pt x="4675" y="5205"/>
                                </a:lnTo>
                                <a:lnTo>
                                  <a:pt x="4608" y="5132"/>
                                </a:lnTo>
                                <a:lnTo>
                                  <a:pt x="4541" y="5058"/>
                                </a:lnTo>
                                <a:lnTo>
                                  <a:pt x="4474" y="4985"/>
                                </a:lnTo>
                                <a:lnTo>
                                  <a:pt x="4408" y="4911"/>
                                </a:lnTo>
                                <a:lnTo>
                                  <a:pt x="4341" y="4838"/>
                                </a:lnTo>
                                <a:lnTo>
                                  <a:pt x="4274" y="4764"/>
                                </a:lnTo>
                                <a:lnTo>
                                  <a:pt x="4207" y="4691"/>
                                </a:lnTo>
                                <a:lnTo>
                                  <a:pt x="4141" y="4617"/>
                                </a:lnTo>
                                <a:lnTo>
                                  <a:pt x="4074" y="4544"/>
                                </a:lnTo>
                                <a:lnTo>
                                  <a:pt x="4007" y="4470"/>
                                </a:lnTo>
                                <a:lnTo>
                                  <a:pt x="3940" y="4396"/>
                                </a:lnTo>
                                <a:lnTo>
                                  <a:pt x="3873" y="4322"/>
                                </a:lnTo>
                                <a:lnTo>
                                  <a:pt x="3807" y="4249"/>
                                </a:lnTo>
                                <a:lnTo>
                                  <a:pt x="3740" y="4175"/>
                                </a:lnTo>
                                <a:lnTo>
                                  <a:pt x="3673" y="4101"/>
                                </a:lnTo>
                                <a:lnTo>
                                  <a:pt x="3606" y="4027"/>
                                </a:lnTo>
                                <a:lnTo>
                                  <a:pt x="3539" y="3953"/>
                                </a:lnTo>
                                <a:lnTo>
                                  <a:pt x="3473" y="3880"/>
                                </a:lnTo>
                                <a:lnTo>
                                  <a:pt x="3406" y="3806"/>
                                </a:lnTo>
                                <a:lnTo>
                                  <a:pt x="3339" y="3732"/>
                                </a:lnTo>
                                <a:lnTo>
                                  <a:pt x="3272" y="3658"/>
                                </a:lnTo>
                                <a:lnTo>
                                  <a:pt x="3205" y="3584"/>
                                </a:lnTo>
                                <a:lnTo>
                                  <a:pt x="3139" y="3510"/>
                                </a:lnTo>
                                <a:lnTo>
                                  <a:pt x="3072" y="3436"/>
                                </a:lnTo>
                                <a:lnTo>
                                  <a:pt x="3005" y="3362"/>
                                </a:lnTo>
                                <a:lnTo>
                                  <a:pt x="2938" y="3288"/>
                                </a:lnTo>
                                <a:lnTo>
                                  <a:pt x="2871" y="3213"/>
                                </a:lnTo>
                                <a:lnTo>
                                  <a:pt x="2805" y="3139"/>
                                </a:lnTo>
                                <a:lnTo>
                                  <a:pt x="2738" y="3065"/>
                                </a:lnTo>
                                <a:lnTo>
                                  <a:pt x="2671" y="2991"/>
                                </a:lnTo>
                                <a:lnTo>
                                  <a:pt x="2604" y="2917"/>
                                </a:lnTo>
                                <a:lnTo>
                                  <a:pt x="2538" y="2842"/>
                                </a:lnTo>
                                <a:lnTo>
                                  <a:pt x="2471" y="2768"/>
                                </a:lnTo>
                                <a:lnTo>
                                  <a:pt x="2404" y="2694"/>
                                </a:lnTo>
                                <a:lnTo>
                                  <a:pt x="2337" y="2619"/>
                                </a:lnTo>
                                <a:lnTo>
                                  <a:pt x="2270" y="2545"/>
                                </a:lnTo>
                                <a:lnTo>
                                  <a:pt x="2204" y="2471"/>
                                </a:lnTo>
                                <a:lnTo>
                                  <a:pt x="2137" y="2396"/>
                                </a:lnTo>
                                <a:lnTo>
                                  <a:pt x="2070" y="2322"/>
                                </a:lnTo>
                                <a:lnTo>
                                  <a:pt x="2003" y="2247"/>
                                </a:lnTo>
                                <a:lnTo>
                                  <a:pt x="1936" y="2173"/>
                                </a:lnTo>
                                <a:lnTo>
                                  <a:pt x="1870" y="2098"/>
                                </a:lnTo>
                                <a:lnTo>
                                  <a:pt x="1803" y="2024"/>
                                </a:lnTo>
                                <a:lnTo>
                                  <a:pt x="1736" y="1949"/>
                                </a:lnTo>
                                <a:lnTo>
                                  <a:pt x="1669" y="1874"/>
                                </a:lnTo>
                                <a:lnTo>
                                  <a:pt x="1602" y="1800"/>
                                </a:lnTo>
                                <a:lnTo>
                                  <a:pt x="1536" y="1725"/>
                                </a:lnTo>
                                <a:lnTo>
                                  <a:pt x="1469" y="1650"/>
                                </a:lnTo>
                                <a:lnTo>
                                  <a:pt x="1402" y="1576"/>
                                </a:lnTo>
                                <a:lnTo>
                                  <a:pt x="1335" y="1501"/>
                                </a:lnTo>
                                <a:lnTo>
                                  <a:pt x="1269" y="1426"/>
                                </a:lnTo>
                                <a:lnTo>
                                  <a:pt x="1202" y="1351"/>
                                </a:lnTo>
                                <a:lnTo>
                                  <a:pt x="1135" y="1276"/>
                                </a:lnTo>
                                <a:lnTo>
                                  <a:pt x="1068" y="1201"/>
                                </a:lnTo>
                                <a:lnTo>
                                  <a:pt x="1001" y="1127"/>
                                </a:lnTo>
                                <a:lnTo>
                                  <a:pt x="935" y="1052"/>
                                </a:lnTo>
                                <a:lnTo>
                                  <a:pt x="868" y="977"/>
                                </a:lnTo>
                                <a:lnTo>
                                  <a:pt x="801" y="902"/>
                                </a:lnTo>
                                <a:lnTo>
                                  <a:pt x="734" y="827"/>
                                </a:lnTo>
                                <a:lnTo>
                                  <a:pt x="667" y="752"/>
                                </a:lnTo>
                                <a:lnTo>
                                  <a:pt x="601" y="676"/>
                                </a:lnTo>
                                <a:lnTo>
                                  <a:pt x="534" y="601"/>
                                </a:lnTo>
                                <a:lnTo>
                                  <a:pt x="467" y="526"/>
                                </a:lnTo>
                                <a:lnTo>
                                  <a:pt x="400" y="451"/>
                                </a:lnTo>
                                <a:lnTo>
                                  <a:pt x="333" y="376"/>
                                </a:lnTo>
                                <a:lnTo>
                                  <a:pt x="267" y="301"/>
                                </a:lnTo>
                                <a:lnTo>
                                  <a:pt x="200" y="225"/>
                                </a:lnTo>
                                <a:lnTo>
                                  <a:pt x="133" y="150"/>
                                </a:lnTo>
                                <a:lnTo>
                                  <a:pt x="66" y="75"/>
                                </a:lnTo>
                                <a:lnTo>
                                  <a:pt x="0" y="0"/>
                                </a:lnTo>
                                <a:lnTo>
                                  <a:pt x="0" y="167755"/>
                                </a:lnTo>
                                <a:lnTo>
                                  <a:pt x="667838" y="167755"/>
                                </a:lnTo>
                              </a:path>
                            </a:pathLst>
                          </a:custGeom>
                        </wps:spPr>
                        <wps:bodyPr/>
                      </wps:wsp>
                      <wps:wsp>
                        <wps:cNvPr id="8821" name="pl250"/>
                        <wps:cNvSpPr/>
                        <wps:spPr>
                          <a:xfrm>
                            <a:off x="768773" y="502919"/>
                            <a:ext cx="2455333" cy="134112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455333" h="1341120">
                                <a:moveTo>
                                  <a:pt x="0" y="1341120"/>
                                </a:moveTo>
                                <a:lnTo>
                                  <a:pt x="245" y="1341118"/>
                                </a:lnTo>
                                <a:lnTo>
                                  <a:pt x="491" y="1341116"/>
                                </a:lnTo>
                                <a:lnTo>
                                  <a:pt x="736" y="1341115"/>
                                </a:lnTo>
                                <a:lnTo>
                                  <a:pt x="982" y="1341113"/>
                                </a:lnTo>
                                <a:lnTo>
                                  <a:pt x="1227" y="1341111"/>
                                </a:lnTo>
                                <a:lnTo>
                                  <a:pt x="1473" y="1341110"/>
                                </a:lnTo>
                                <a:lnTo>
                                  <a:pt x="1718" y="1341108"/>
                                </a:lnTo>
                                <a:lnTo>
                                  <a:pt x="1964" y="1341106"/>
                                </a:lnTo>
                                <a:lnTo>
                                  <a:pt x="2210" y="1341105"/>
                                </a:lnTo>
                                <a:lnTo>
                                  <a:pt x="2455" y="1341103"/>
                                </a:lnTo>
                                <a:lnTo>
                                  <a:pt x="2701" y="1341101"/>
                                </a:lnTo>
                                <a:lnTo>
                                  <a:pt x="2946" y="1341100"/>
                                </a:lnTo>
                                <a:lnTo>
                                  <a:pt x="3192" y="1341098"/>
                                </a:lnTo>
                                <a:lnTo>
                                  <a:pt x="3437" y="1341096"/>
                                </a:lnTo>
                                <a:lnTo>
                                  <a:pt x="3683" y="1341095"/>
                                </a:lnTo>
                                <a:lnTo>
                                  <a:pt x="3928" y="1341093"/>
                                </a:lnTo>
                                <a:lnTo>
                                  <a:pt x="4174" y="1341091"/>
                                </a:lnTo>
                                <a:lnTo>
                                  <a:pt x="4420" y="1341090"/>
                                </a:lnTo>
                                <a:lnTo>
                                  <a:pt x="4665" y="1341088"/>
                                </a:lnTo>
                                <a:lnTo>
                                  <a:pt x="4911" y="1341086"/>
                                </a:lnTo>
                                <a:lnTo>
                                  <a:pt x="5156" y="1341085"/>
                                </a:lnTo>
                                <a:lnTo>
                                  <a:pt x="5402" y="1341083"/>
                                </a:lnTo>
                                <a:lnTo>
                                  <a:pt x="5647" y="1341081"/>
                                </a:lnTo>
                                <a:lnTo>
                                  <a:pt x="5893" y="1341080"/>
                                </a:lnTo>
                                <a:lnTo>
                                  <a:pt x="6138" y="1341078"/>
                                </a:lnTo>
                                <a:lnTo>
                                  <a:pt x="6384" y="1341076"/>
                                </a:lnTo>
                                <a:lnTo>
                                  <a:pt x="6630" y="1341074"/>
                                </a:lnTo>
                                <a:lnTo>
                                  <a:pt x="6875" y="1341073"/>
                                </a:lnTo>
                                <a:lnTo>
                                  <a:pt x="7121" y="1341071"/>
                                </a:lnTo>
                                <a:lnTo>
                                  <a:pt x="7366" y="1341069"/>
                                </a:lnTo>
                                <a:lnTo>
                                  <a:pt x="7612" y="1341068"/>
                                </a:lnTo>
                                <a:lnTo>
                                  <a:pt x="7857" y="1341066"/>
                                </a:lnTo>
                                <a:lnTo>
                                  <a:pt x="8103" y="1341064"/>
                                </a:lnTo>
                                <a:lnTo>
                                  <a:pt x="8348" y="1341062"/>
                                </a:lnTo>
                                <a:lnTo>
                                  <a:pt x="8594" y="1341061"/>
                                </a:lnTo>
                                <a:lnTo>
                                  <a:pt x="8840" y="1341059"/>
                                </a:lnTo>
                                <a:lnTo>
                                  <a:pt x="9085" y="1341057"/>
                                </a:lnTo>
                                <a:lnTo>
                                  <a:pt x="9331" y="1341055"/>
                                </a:lnTo>
                                <a:lnTo>
                                  <a:pt x="9576" y="1341054"/>
                                </a:lnTo>
                                <a:lnTo>
                                  <a:pt x="9822" y="1341052"/>
                                </a:lnTo>
                                <a:lnTo>
                                  <a:pt x="10067" y="1341050"/>
                                </a:lnTo>
                                <a:lnTo>
                                  <a:pt x="10313" y="1341048"/>
                                </a:lnTo>
                                <a:lnTo>
                                  <a:pt x="10558" y="1341046"/>
                                </a:lnTo>
                                <a:lnTo>
                                  <a:pt x="10804" y="1341045"/>
                                </a:lnTo>
                                <a:lnTo>
                                  <a:pt x="11050" y="1341043"/>
                                </a:lnTo>
                                <a:lnTo>
                                  <a:pt x="11295" y="1341041"/>
                                </a:lnTo>
                                <a:lnTo>
                                  <a:pt x="11541" y="1341039"/>
                                </a:lnTo>
                                <a:lnTo>
                                  <a:pt x="11786" y="1341038"/>
                                </a:lnTo>
                                <a:lnTo>
                                  <a:pt x="12032" y="1341036"/>
                                </a:lnTo>
                                <a:lnTo>
                                  <a:pt x="12277" y="1341034"/>
                                </a:lnTo>
                                <a:lnTo>
                                  <a:pt x="12523" y="1341032"/>
                                </a:lnTo>
                                <a:lnTo>
                                  <a:pt x="12769" y="1341030"/>
                                </a:lnTo>
                                <a:lnTo>
                                  <a:pt x="13014" y="1341028"/>
                                </a:lnTo>
                                <a:lnTo>
                                  <a:pt x="13260" y="1341027"/>
                                </a:lnTo>
                                <a:lnTo>
                                  <a:pt x="13505" y="1341025"/>
                                </a:lnTo>
                                <a:lnTo>
                                  <a:pt x="13751" y="1341023"/>
                                </a:lnTo>
                                <a:lnTo>
                                  <a:pt x="13996" y="1341021"/>
                                </a:lnTo>
                                <a:lnTo>
                                  <a:pt x="14242" y="1341019"/>
                                </a:lnTo>
                                <a:lnTo>
                                  <a:pt x="14487" y="1341018"/>
                                </a:lnTo>
                                <a:lnTo>
                                  <a:pt x="14733" y="1341016"/>
                                </a:lnTo>
                                <a:lnTo>
                                  <a:pt x="14979" y="1341014"/>
                                </a:lnTo>
                                <a:lnTo>
                                  <a:pt x="15224" y="1341012"/>
                                </a:lnTo>
                                <a:lnTo>
                                  <a:pt x="15470" y="1341010"/>
                                </a:lnTo>
                                <a:lnTo>
                                  <a:pt x="15715" y="1341008"/>
                                </a:lnTo>
                                <a:lnTo>
                                  <a:pt x="15961" y="1341006"/>
                                </a:lnTo>
                                <a:lnTo>
                                  <a:pt x="16206" y="1341005"/>
                                </a:lnTo>
                                <a:lnTo>
                                  <a:pt x="16452" y="1341003"/>
                                </a:lnTo>
                                <a:lnTo>
                                  <a:pt x="16697" y="1341001"/>
                                </a:lnTo>
                                <a:lnTo>
                                  <a:pt x="16943" y="1340999"/>
                                </a:lnTo>
                                <a:lnTo>
                                  <a:pt x="17189" y="1340997"/>
                                </a:lnTo>
                                <a:lnTo>
                                  <a:pt x="17434" y="1340995"/>
                                </a:lnTo>
                                <a:lnTo>
                                  <a:pt x="17680" y="1340993"/>
                                </a:lnTo>
                                <a:lnTo>
                                  <a:pt x="17925" y="1340991"/>
                                </a:lnTo>
                                <a:lnTo>
                                  <a:pt x="18171" y="1340989"/>
                                </a:lnTo>
                                <a:lnTo>
                                  <a:pt x="18416" y="1340988"/>
                                </a:lnTo>
                                <a:lnTo>
                                  <a:pt x="18662" y="1340986"/>
                                </a:lnTo>
                                <a:lnTo>
                                  <a:pt x="18907" y="1340984"/>
                                </a:lnTo>
                                <a:lnTo>
                                  <a:pt x="19153" y="1340982"/>
                                </a:lnTo>
                                <a:lnTo>
                                  <a:pt x="19399" y="1340980"/>
                                </a:lnTo>
                                <a:lnTo>
                                  <a:pt x="19644" y="1340978"/>
                                </a:lnTo>
                                <a:lnTo>
                                  <a:pt x="19890" y="1340976"/>
                                </a:lnTo>
                                <a:lnTo>
                                  <a:pt x="20135" y="1340974"/>
                                </a:lnTo>
                                <a:lnTo>
                                  <a:pt x="20381" y="1340972"/>
                                </a:lnTo>
                                <a:lnTo>
                                  <a:pt x="20626" y="1340970"/>
                                </a:lnTo>
                                <a:lnTo>
                                  <a:pt x="20872" y="1340968"/>
                                </a:lnTo>
                                <a:lnTo>
                                  <a:pt x="21117" y="1340966"/>
                                </a:lnTo>
                                <a:lnTo>
                                  <a:pt x="21363" y="1340964"/>
                                </a:lnTo>
                                <a:lnTo>
                                  <a:pt x="21609" y="1340963"/>
                                </a:lnTo>
                                <a:lnTo>
                                  <a:pt x="21854" y="1340961"/>
                                </a:lnTo>
                                <a:lnTo>
                                  <a:pt x="22100" y="1340959"/>
                                </a:lnTo>
                                <a:lnTo>
                                  <a:pt x="22345" y="1340957"/>
                                </a:lnTo>
                                <a:lnTo>
                                  <a:pt x="22591" y="1340955"/>
                                </a:lnTo>
                                <a:lnTo>
                                  <a:pt x="22836" y="1340953"/>
                                </a:lnTo>
                                <a:lnTo>
                                  <a:pt x="23082" y="1340951"/>
                                </a:lnTo>
                                <a:lnTo>
                                  <a:pt x="23327" y="1340949"/>
                                </a:lnTo>
                                <a:lnTo>
                                  <a:pt x="23573" y="1340947"/>
                                </a:lnTo>
                                <a:lnTo>
                                  <a:pt x="23819" y="1340945"/>
                                </a:lnTo>
                                <a:lnTo>
                                  <a:pt x="24064" y="1340943"/>
                                </a:lnTo>
                                <a:lnTo>
                                  <a:pt x="24310" y="1340941"/>
                                </a:lnTo>
                                <a:lnTo>
                                  <a:pt x="24555" y="1340939"/>
                                </a:lnTo>
                                <a:lnTo>
                                  <a:pt x="24801" y="1340937"/>
                                </a:lnTo>
                                <a:lnTo>
                                  <a:pt x="25046" y="1340935"/>
                                </a:lnTo>
                                <a:lnTo>
                                  <a:pt x="25292" y="1340933"/>
                                </a:lnTo>
                                <a:lnTo>
                                  <a:pt x="25538" y="1340931"/>
                                </a:lnTo>
                                <a:lnTo>
                                  <a:pt x="25783" y="1340929"/>
                                </a:lnTo>
                                <a:lnTo>
                                  <a:pt x="26029" y="1340927"/>
                                </a:lnTo>
                                <a:lnTo>
                                  <a:pt x="26274" y="1340925"/>
                                </a:lnTo>
                                <a:lnTo>
                                  <a:pt x="26520" y="1340923"/>
                                </a:lnTo>
                                <a:lnTo>
                                  <a:pt x="26765" y="1340921"/>
                                </a:lnTo>
                                <a:lnTo>
                                  <a:pt x="27011" y="1340919"/>
                                </a:lnTo>
                                <a:lnTo>
                                  <a:pt x="27256" y="1340916"/>
                                </a:lnTo>
                                <a:lnTo>
                                  <a:pt x="27502" y="1340914"/>
                                </a:lnTo>
                                <a:lnTo>
                                  <a:pt x="27748" y="1340912"/>
                                </a:lnTo>
                                <a:lnTo>
                                  <a:pt x="27993" y="1340910"/>
                                </a:lnTo>
                                <a:lnTo>
                                  <a:pt x="28239" y="1340908"/>
                                </a:lnTo>
                                <a:lnTo>
                                  <a:pt x="28484" y="1340906"/>
                                </a:lnTo>
                                <a:lnTo>
                                  <a:pt x="28730" y="1340904"/>
                                </a:lnTo>
                                <a:lnTo>
                                  <a:pt x="28975" y="1340902"/>
                                </a:lnTo>
                                <a:lnTo>
                                  <a:pt x="29221" y="1340900"/>
                                </a:lnTo>
                                <a:lnTo>
                                  <a:pt x="29466" y="1340898"/>
                                </a:lnTo>
                                <a:lnTo>
                                  <a:pt x="29712" y="1340896"/>
                                </a:lnTo>
                                <a:lnTo>
                                  <a:pt x="29958" y="1340894"/>
                                </a:lnTo>
                                <a:lnTo>
                                  <a:pt x="30203" y="1340892"/>
                                </a:lnTo>
                                <a:lnTo>
                                  <a:pt x="30449" y="1340889"/>
                                </a:lnTo>
                                <a:lnTo>
                                  <a:pt x="30694" y="1340887"/>
                                </a:lnTo>
                                <a:lnTo>
                                  <a:pt x="30940" y="1340885"/>
                                </a:lnTo>
                                <a:lnTo>
                                  <a:pt x="31185" y="1340883"/>
                                </a:lnTo>
                                <a:lnTo>
                                  <a:pt x="31431" y="1340881"/>
                                </a:lnTo>
                                <a:lnTo>
                                  <a:pt x="31676" y="1340879"/>
                                </a:lnTo>
                                <a:lnTo>
                                  <a:pt x="31922" y="1340877"/>
                                </a:lnTo>
                                <a:lnTo>
                                  <a:pt x="32168" y="1340875"/>
                                </a:lnTo>
                                <a:lnTo>
                                  <a:pt x="32413" y="1340872"/>
                                </a:lnTo>
                                <a:lnTo>
                                  <a:pt x="32659" y="1340870"/>
                                </a:lnTo>
                                <a:lnTo>
                                  <a:pt x="32904" y="1340868"/>
                                </a:lnTo>
                                <a:lnTo>
                                  <a:pt x="33150" y="1340866"/>
                                </a:lnTo>
                                <a:lnTo>
                                  <a:pt x="33395" y="1340864"/>
                                </a:lnTo>
                                <a:lnTo>
                                  <a:pt x="33641" y="1340862"/>
                                </a:lnTo>
                                <a:lnTo>
                                  <a:pt x="33886" y="1340859"/>
                                </a:lnTo>
                                <a:lnTo>
                                  <a:pt x="34132" y="1340857"/>
                                </a:lnTo>
                                <a:lnTo>
                                  <a:pt x="34378" y="1340855"/>
                                </a:lnTo>
                                <a:lnTo>
                                  <a:pt x="34623" y="1340853"/>
                                </a:lnTo>
                                <a:lnTo>
                                  <a:pt x="34869" y="1340851"/>
                                </a:lnTo>
                                <a:lnTo>
                                  <a:pt x="35114" y="1340849"/>
                                </a:lnTo>
                                <a:lnTo>
                                  <a:pt x="35360" y="1340846"/>
                                </a:lnTo>
                                <a:lnTo>
                                  <a:pt x="35605" y="1340844"/>
                                </a:lnTo>
                                <a:lnTo>
                                  <a:pt x="35851" y="1340842"/>
                                </a:lnTo>
                                <a:lnTo>
                                  <a:pt x="36097" y="1340840"/>
                                </a:lnTo>
                                <a:lnTo>
                                  <a:pt x="36342" y="1340838"/>
                                </a:lnTo>
                                <a:lnTo>
                                  <a:pt x="36588" y="1340835"/>
                                </a:lnTo>
                                <a:lnTo>
                                  <a:pt x="36833" y="1340833"/>
                                </a:lnTo>
                                <a:lnTo>
                                  <a:pt x="37079" y="1340831"/>
                                </a:lnTo>
                                <a:lnTo>
                                  <a:pt x="37324" y="1340829"/>
                                </a:lnTo>
                                <a:lnTo>
                                  <a:pt x="37570" y="1340826"/>
                                </a:lnTo>
                                <a:lnTo>
                                  <a:pt x="37815" y="1340824"/>
                                </a:lnTo>
                                <a:lnTo>
                                  <a:pt x="38061" y="1340822"/>
                                </a:lnTo>
                                <a:lnTo>
                                  <a:pt x="38307" y="1340820"/>
                                </a:lnTo>
                                <a:lnTo>
                                  <a:pt x="38552" y="1340817"/>
                                </a:lnTo>
                                <a:lnTo>
                                  <a:pt x="38798" y="1340815"/>
                                </a:lnTo>
                                <a:lnTo>
                                  <a:pt x="39043" y="1340813"/>
                                </a:lnTo>
                                <a:lnTo>
                                  <a:pt x="39289" y="1340811"/>
                                </a:lnTo>
                                <a:lnTo>
                                  <a:pt x="39534" y="1340808"/>
                                </a:lnTo>
                                <a:lnTo>
                                  <a:pt x="39780" y="1340806"/>
                                </a:lnTo>
                                <a:lnTo>
                                  <a:pt x="40025" y="1340804"/>
                                </a:lnTo>
                                <a:lnTo>
                                  <a:pt x="40271" y="1340801"/>
                                </a:lnTo>
                                <a:lnTo>
                                  <a:pt x="40517" y="1340799"/>
                                </a:lnTo>
                                <a:lnTo>
                                  <a:pt x="40762" y="1340797"/>
                                </a:lnTo>
                                <a:lnTo>
                                  <a:pt x="41008" y="1340794"/>
                                </a:lnTo>
                                <a:lnTo>
                                  <a:pt x="41253" y="1340792"/>
                                </a:lnTo>
                                <a:lnTo>
                                  <a:pt x="41499" y="1340790"/>
                                </a:lnTo>
                                <a:lnTo>
                                  <a:pt x="41744" y="1340788"/>
                                </a:lnTo>
                                <a:lnTo>
                                  <a:pt x="41990" y="1340785"/>
                                </a:lnTo>
                                <a:lnTo>
                                  <a:pt x="42235" y="1340783"/>
                                </a:lnTo>
                                <a:lnTo>
                                  <a:pt x="42481" y="1340781"/>
                                </a:lnTo>
                                <a:lnTo>
                                  <a:pt x="42727" y="1340778"/>
                                </a:lnTo>
                                <a:lnTo>
                                  <a:pt x="42972" y="1340776"/>
                                </a:lnTo>
                                <a:lnTo>
                                  <a:pt x="43218" y="1340774"/>
                                </a:lnTo>
                                <a:lnTo>
                                  <a:pt x="43463" y="1340771"/>
                                </a:lnTo>
                                <a:lnTo>
                                  <a:pt x="43709" y="1340769"/>
                                </a:lnTo>
                                <a:lnTo>
                                  <a:pt x="43954" y="1340766"/>
                                </a:lnTo>
                                <a:lnTo>
                                  <a:pt x="44200" y="1340764"/>
                                </a:lnTo>
                                <a:lnTo>
                                  <a:pt x="44445" y="1340762"/>
                                </a:lnTo>
                                <a:lnTo>
                                  <a:pt x="44691" y="1340759"/>
                                </a:lnTo>
                                <a:lnTo>
                                  <a:pt x="44937" y="1340757"/>
                                </a:lnTo>
                                <a:lnTo>
                                  <a:pt x="45182" y="1340755"/>
                                </a:lnTo>
                                <a:lnTo>
                                  <a:pt x="45428" y="1340752"/>
                                </a:lnTo>
                                <a:lnTo>
                                  <a:pt x="45673" y="1340750"/>
                                </a:lnTo>
                                <a:lnTo>
                                  <a:pt x="45919" y="1340747"/>
                                </a:lnTo>
                                <a:lnTo>
                                  <a:pt x="46164" y="1340745"/>
                                </a:lnTo>
                                <a:lnTo>
                                  <a:pt x="46410" y="1340742"/>
                                </a:lnTo>
                                <a:lnTo>
                                  <a:pt x="46655" y="1340740"/>
                                </a:lnTo>
                                <a:lnTo>
                                  <a:pt x="46901" y="1340738"/>
                                </a:lnTo>
                                <a:lnTo>
                                  <a:pt x="47147" y="1340735"/>
                                </a:lnTo>
                                <a:lnTo>
                                  <a:pt x="47392" y="1340733"/>
                                </a:lnTo>
                                <a:lnTo>
                                  <a:pt x="47638" y="1340730"/>
                                </a:lnTo>
                                <a:lnTo>
                                  <a:pt x="47883" y="1340728"/>
                                </a:lnTo>
                                <a:lnTo>
                                  <a:pt x="48129" y="1340725"/>
                                </a:lnTo>
                                <a:lnTo>
                                  <a:pt x="48374" y="1340723"/>
                                </a:lnTo>
                                <a:lnTo>
                                  <a:pt x="48620" y="1340721"/>
                                </a:lnTo>
                                <a:lnTo>
                                  <a:pt x="48866" y="1340718"/>
                                </a:lnTo>
                                <a:lnTo>
                                  <a:pt x="49111" y="1340716"/>
                                </a:lnTo>
                                <a:lnTo>
                                  <a:pt x="49357" y="1340713"/>
                                </a:lnTo>
                                <a:lnTo>
                                  <a:pt x="49602" y="1340711"/>
                                </a:lnTo>
                                <a:lnTo>
                                  <a:pt x="49848" y="1340708"/>
                                </a:lnTo>
                                <a:lnTo>
                                  <a:pt x="50093" y="1340706"/>
                                </a:lnTo>
                                <a:lnTo>
                                  <a:pt x="50339" y="1340703"/>
                                </a:lnTo>
                                <a:lnTo>
                                  <a:pt x="50584" y="1340701"/>
                                </a:lnTo>
                                <a:lnTo>
                                  <a:pt x="50830" y="1340698"/>
                                </a:lnTo>
                                <a:lnTo>
                                  <a:pt x="51076" y="1340696"/>
                                </a:lnTo>
                                <a:lnTo>
                                  <a:pt x="51321" y="1340693"/>
                                </a:lnTo>
                                <a:lnTo>
                                  <a:pt x="51567" y="1340691"/>
                                </a:lnTo>
                                <a:lnTo>
                                  <a:pt x="51812" y="1340688"/>
                                </a:lnTo>
                                <a:lnTo>
                                  <a:pt x="52058" y="1340685"/>
                                </a:lnTo>
                                <a:lnTo>
                                  <a:pt x="52303" y="1340683"/>
                                </a:lnTo>
                                <a:lnTo>
                                  <a:pt x="52549" y="1340680"/>
                                </a:lnTo>
                                <a:lnTo>
                                  <a:pt x="52794" y="1340678"/>
                                </a:lnTo>
                                <a:lnTo>
                                  <a:pt x="53040" y="1340675"/>
                                </a:lnTo>
                                <a:lnTo>
                                  <a:pt x="53286" y="1340673"/>
                                </a:lnTo>
                                <a:lnTo>
                                  <a:pt x="53531" y="1340670"/>
                                </a:lnTo>
                                <a:lnTo>
                                  <a:pt x="53777" y="1340668"/>
                                </a:lnTo>
                                <a:lnTo>
                                  <a:pt x="54022" y="1340665"/>
                                </a:lnTo>
                                <a:lnTo>
                                  <a:pt x="54268" y="1340662"/>
                                </a:lnTo>
                                <a:lnTo>
                                  <a:pt x="54513" y="1340660"/>
                                </a:lnTo>
                                <a:lnTo>
                                  <a:pt x="54759" y="1340657"/>
                                </a:lnTo>
                                <a:lnTo>
                                  <a:pt x="55004" y="1340655"/>
                                </a:lnTo>
                                <a:lnTo>
                                  <a:pt x="55250" y="1340652"/>
                                </a:lnTo>
                                <a:lnTo>
                                  <a:pt x="55496" y="1340649"/>
                                </a:lnTo>
                                <a:lnTo>
                                  <a:pt x="55741" y="1340647"/>
                                </a:lnTo>
                                <a:lnTo>
                                  <a:pt x="55987" y="1340644"/>
                                </a:lnTo>
                                <a:lnTo>
                                  <a:pt x="56232" y="1340642"/>
                                </a:lnTo>
                                <a:lnTo>
                                  <a:pt x="56478" y="1340639"/>
                                </a:lnTo>
                                <a:lnTo>
                                  <a:pt x="56723" y="1340636"/>
                                </a:lnTo>
                                <a:lnTo>
                                  <a:pt x="56969" y="1340634"/>
                                </a:lnTo>
                                <a:lnTo>
                                  <a:pt x="57214" y="1340631"/>
                                </a:lnTo>
                                <a:lnTo>
                                  <a:pt x="57460" y="1340628"/>
                                </a:lnTo>
                                <a:lnTo>
                                  <a:pt x="57706" y="1340626"/>
                                </a:lnTo>
                                <a:lnTo>
                                  <a:pt x="57951" y="1340623"/>
                                </a:lnTo>
                                <a:lnTo>
                                  <a:pt x="58197" y="1340620"/>
                                </a:lnTo>
                                <a:lnTo>
                                  <a:pt x="58442" y="1340618"/>
                                </a:lnTo>
                                <a:lnTo>
                                  <a:pt x="58688" y="1340615"/>
                                </a:lnTo>
                                <a:lnTo>
                                  <a:pt x="58933" y="1340612"/>
                                </a:lnTo>
                                <a:lnTo>
                                  <a:pt x="59179" y="1340610"/>
                                </a:lnTo>
                                <a:lnTo>
                                  <a:pt x="59425" y="1340607"/>
                                </a:lnTo>
                                <a:lnTo>
                                  <a:pt x="59670" y="1340604"/>
                                </a:lnTo>
                                <a:lnTo>
                                  <a:pt x="59916" y="1340601"/>
                                </a:lnTo>
                                <a:lnTo>
                                  <a:pt x="60161" y="1340599"/>
                                </a:lnTo>
                                <a:lnTo>
                                  <a:pt x="60407" y="1340596"/>
                                </a:lnTo>
                                <a:lnTo>
                                  <a:pt x="60652" y="1340593"/>
                                </a:lnTo>
                                <a:lnTo>
                                  <a:pt x="60898" y="1340591"/>
                                </a:lnTo>
                                <a:lnTo>
                                  <a:pt x="61143" y="1340588"/>
                                </a:lnTo>
                                <a:lnTo>
                                  <a:pt x="61389" y="1340585"/>
                                </a:lnTo>
                                <a:lnTo>
                                  <a:pt x="61635" y="1340582"/>
                                </a:lnTo>
                                <a:lnTo>
                                  <a:pt x="61880" y="1340580"/>
                                </a:lnTo>
                                <a:lnTo>
                                  <a:pt x="62126" y="1340577"/>
                                </a:lnTo>
                                <a:lnTo>
                                  <a:pt x="62371" y="1340574"/>
                                </a:lnTo>
                                <a:lnTo>
                                  <a:pt x="62617" y="1340571"/>
                                </a:lnTo>
                                <a:lnTo>
                                  <a:pt x="62862" y="1340568"/>
                                </a:lnTo>
                                <a:lnTo>
                                  <a:pt x="63108" y="1340566"/>
                                </a:lnTo>
                                <a:lnTo>
                                  <a:pt x="63353" y="1340563"/>
                                </a:lnTo>
                                <a:lnTo>
                                  <a:pt x="63599" y="1340560"/>
                                </a:lnTo>
                                <a:lnTo>
                                  <a:pt x="63845" y="1340557"/>
                                </a:lnTo>
                                <a:lnTo>
                                  <a:pt x="64090" y="1340554"/>
                                </a:lnTo>
                                <a:lnTo>
                                  <a:pt x="64336" y="1340552"/>
                                </a:lnTo>
                                <a:lnTo>
                                  <a:pt x="64581" y="1340549"/>
                                </a:lnTo>
                                <a:lnTo>
                                  <a:pt x="64827" y="1340546"/>
                                </a:lnTo>
                                <a:lnTo>
                                  <a:pt x="65072" y="1340543"/>
                                </a:lnTo>
                                <a:lnTo>
                                  <a:pt x="65318" y="1340540"/>
                                </a:lnTo>
                                <a:lnTo>
                                  <a:pt x="65563" y="1340537"/>
                                </a:lnTo>
                                <a:lnTo>
                                  <a:pt x="65809" y="1340535"/>
                                </a:lnTo>
                                <a:lnTo>
                                  <a:pt x="66055" y="1340532"/>
                                </a:lnTo>
                                <a:lnTo>
                                  <a:pt x="66300" y="1340529"/>
                                </a:lnTo>
                                <a:lnTo>
                                  <a:pt x="66546" y="1340526"/>
                                </a:lnTo>
                                <a:lnTo>
                                  <a:pt x="66791" y="1340523"/>
                                </a:lnTo>
                                <a:lnTo>
                                  <a:pt x="67037" y="1340520"/>
                                </a:lnTo>
                                <a:lnTo>
                                  <a:pt x="67282" y="1340517"/>
                                </a:lnTo>
                                <a:lnTo>
                                  <a:pt x="67528" y="1340514"/>
                                </a:lnTo>
                                <a:lnTo>
                                  <a:pt x="67773" y="1340512"/>
                                </a:lnTo>
                                <a:lnTo>
                                  <a:pt x="68019" y="1340509"/>
                                </a:lnTo>
                                <a:lnTo>
                                  <a:pt x="68265" y="1340506"/>
                                </a:lnTo>
                                <a:lnTo>
                                  <a:pt x="68510" y="1340503"/>
                                </a:lnTo>
                                <a:lnTo>
                                  <a:pt x="68756" y="1340500"/>
                                </a:lnTo>
                                <a:lnTo>
                                  <a:pt x="69001" y="1340497"/>
                                </a:lnTo>
                                <a:lnTo>
                                  <a:pt x="69247" y="1340494"/>
                                </a:lnTo>
                                <a:lnTo>
                                  <a:pt x="69492" y="1340491"/>
                                </a:lnTo>
                                <a:lnTo>
                                  <a:pt x="69738" y="1340488"/>
                                </a:lnTo>
                                <a:lnTo>
                                  <a:pt x="69983" y="1340485"/>
                                </a:lnTo>
                                <a:lnTo>
                                  <a:pt x="70229" y="1340482"/>
                                </a:lnTo>
                                <a:lnTo>
                                  <a:pt x="70475" y="1340479"/>
                                </a:lnTo>
                                <a:lnTo>
                                  <a:pt x="70720" y="1340476"/>
                                </a:lnTo>
                                <a:lnTo>
                                  <a:pt x="70966" y="1340473"/>
                                </a:lnTo>
                                <a:lnTo>
                                  <a:pt x="71211" y="1340470"/>
                                </a:lnTo>
                                <a:lnTo>
                                  <a:pt x="71457" y="1340467"/>
                                </a:lnTo>
                                <a:lnTo>
                                  <a:pt x="71702" y="1340464"/>
                                </a:lnTo>
                                <a:lnTo>
                                  <a:pt x="71948" y="1340461"/>
                                </a:lnTo>
                                <a:lnTo>
                                  <a:pt x="72194" y="1340458"/>
                                </a:lnTo>
                                <a:lnTo>
                                  <a:pt x="72439" y="1340455"/>
                                </a:lnTo>
                                <a:lnTo>
                                  <a:pt x="72685" y="1340452"/>
                                </a:lnTo>
                                <a:lnTo>
                                  <a:pt x="72930" y="1340449"/>
                                </a:lnTo>
                                <a:lnTo>
                                  <a:pt x="73176" y="1340446"/>
                                </a:lnTo>
                                <a:lnTo>
                                  <a:pt x="73421" y="1340443"/>
                                </a:lnTo>
                                <a:lnTo>
                                  <a:pt x="73667" y="1340440"/>
                                </a:lnTo>
                                <a:lnTo>
                                  <a:pt x="73912" y="1340437"/>
                                </a:lnTo>
                                <a:lnTo>
                                  <a:pt x="74158" y="1340434"/>
                                </a:lnTo>
                                <a:lnTo>
                                  <a:pt x="74404" y="1340431"/>
                                </a:lnTo>
                                <a:lnTo>
                                  <a:pt x="74649" y="1340428"/>
                                </a:lnTo>
                                <a:lnTo>
                                  <a:pt x="74895" y="1340425"/>
                                </a:lnTo>
                                <a:lnTo>
                                  <a:pt x="75140" y="1340422"/>
                                </a:lnTo>
                                <a:lnTo>
                                  <a:pt x="75386" y="1340418"/>
                                </a:lnTo>
                                <a:lnTo>
                                  <a:pt x="75631" y="1340415"/>
                                </a:lnTo>
                                <a:lnTo>
                                  <a:pt x="75877" y="1340412"/>
                                </a:lnTo>
                                <a:lnTo>
                                  <a:pt x="76122" y="1340409"/>
                                </a:lnTo>
                                <a:lnTo>
                                  <a:pt x="76368" y="1340406"/>
                                </a:lnTo>
                                <a:lnTo>
                                  <a:pt x="76614" y="1340403"/>
                                </a:lnTo>
                                <a:lnTo>
                                  <a:pt x="76859" y="1340400"/>
                                </a:lnTo>
                                <a:lnTo>
                                  <a:pt x="77105" y="1340397"/>
                                </a:lnTo>
                                <a:lnTo>
                                  <a:pt x="77350" y="1340393"/>
                                </a:lnTo>
                                <a:lnTo>
                                  <a:pt x="77596" y="1340390"/>
                                </a:lnTo>
                                <a:lnTo>
                                  <a:pt x="77841" y="1340387"/>
                                </a:lnTo>
                                <a:lnTo>
                                  <a:pt x="78087" y="1340384"/>
                                </a:lnTo>
                                <a:lnTo>
                                  <a:pt x="78332" y="1340381"/>
                                </a:lnTo>
                                <a:lnTo>
                                  <a:pt x="78578" y="1340378"/>
                                </a:lnTo>
                                <a:lnTo>
                                  <a:pt x="78824" y="1340374"/>
                                </a:lnTo>
                                <a:lnTo>
                                  <a:pt x="79069" y="1340371"/>
                                </a:lnTo>
                                <a:lnTo>
                                  <a:pt x="79315" y="1340368"/>
                                </a:lnTo>
                                <a:lnTo>
                                  <a:pt x="79560" y="1340365"/>
                                </a:lnTo>
                                <a:lnTo>
                                  <a:pt x="79806" y="1340362"/>
                                </a:lnTo>
                                <a:lnTo>
                                  <a:pt x="80051" y="1340358"/>
                                </a:lnTo>
                                <a:lnTo>
                                  <a:pt x="80297" y="1340355"/>
                                </a:lnTo>
                                <a:lnTo>
                                  <a:pt x="80542" y="1340352"/>
                                </a:lnTo>
                                <a:lnTo>
                                  <a:pt x="80788" y="1340349"/>
                                </a:lnTo>
                                <a:lnTo>
                                  <a:pt x="81034" y="1340345"/>
                                </a:lnTo>
                                <a:lnTo>
                                  <a:pt x="81279" y="1340342"/>
                                </a:lnTo>
                                <a:lnTo>
                                  <a:pt x="81525" y="1340339"/>
                                </a:lnTo>
                                <a:lnTo>
                                  <a:pt x="81770" y="1340336"/>
                                </a:lnTo>
                                <a:lnTo>
                                  <a:pt x="82016" y="1340332"/>
                                </a:lnTo>
                                <a:lnTo>
                                  <a:pt x="82261" y="1340329"/>
                                </a:lnTo>
                                <a:lnTo>
                                  <a:pt x="82507" y="1340326"/>
                                </a:lnTo>
                                <a:lnTo>
                                  <a:pt x="82753" y="1340322"/>
                                </a:lnTo>
                                <a:lnTo>
                                  <a:pt x="82998" y="1340319"/>
                                </a:lnTo>
                                <a:lnTo>
                                  <a:pt x="83244" y="1340316"/>
                                </a:lnTo>
                                <a:lnTo>
                                  <a:pt x="83489" y="1340312"/>
                                </a:lnTo>
                                <a:lnTo>
                                  <a:pt x="83735" y="1340309"/>
                                </a:lnTo>
                                <a:lnTo>
                                  <a:pt x="83980" y="1340306"/>
                                </a:lnTo>
                                <a:lnTo>
                                  <a:pt x="84226" y="1340302"/>
                                </a:lnTo>
                                <a:lnTo>
                                  <a:pt x="84471" y="1340299"/>
                                </a:lnTo>
                                <a:lnTo>
                                  <a:pt x="84717" y="1340296"/>
                                </a:lnTo>
                                <a:lnTo>
                                  <a:pt x="84963" y="1340292"/>
                                </a:lnTo>
                                <a:lnTo>
                                  <a:pt x="85208" y="1340289"/>
                                </a:lnTo>
                                <a:lnTo>
                                  <a:pt x="85454" y="1340286"/>
                                </a:lnTo>
                                <a:lnTo>
                                  <a:pt x="85699" y="1340282"/>
                                </a:lnTo>
                                <a:lnTo>
                                  <a:pt x="85945" y="1340279"/>
                                </a:lnTo>
                                <a:lnTo>
                                  <a:pt x="86190" y="1340275"/>
                                </a:lnTo>
                                <a:lnTo>
                                  <a:pt x="86436" y="1340272"/>
                                </a:lnTo>
                                <a:lnTo>
                                  <a:pt x="86681" y="1340269"/>
                                </a:lnTo>
                                <a:lnTo>
                                  <a:pt x="86927" y="1340265"/>
                                </a:lnTo>
                                <a:lnTo>
                                  <a:pt x="87173" y="1340262"/>
                                </a:lnTo>
                                <a:lnTo>
                                  <a:pt x="87418" y="1340258"/>
                                </a:lnTo>
                                <a:lnTo>
                                  <a:pt x="87664" y="1340255"/>
                                </a:lnTo>
                                <a:lnTo>
                                  <a:pt x="87909" y="1340251"/>
                                </a:lnTo>
                                <a:lnTo>
                                  <a:pt x="88155" y="1340248"/>
                                </a:lnTo>
                                <a:lnTo>
                                  <a:pt x="88400" y="1340245"/>
                                </a:lnTo>
                                <a:lnTo>
                                  <a:pt x="88646" y="1340241"/>
                                </a:lnTo>
                                <a:lnTo>
                                  <a:pt x="88891" y="1340238"/>
                                </a:lnTo>
                                <a:lnTo>
                                  <a:pt x="89137" y="1340234"/>
                                </a:lnTo>
                                <a:lnTo>
                                  <a:pt x="89383" y="1340231"/>
                                </a:lnTo>
                                <a:lnTo>
                                  <a:pt x="89628" y="1340227"/>
                                </a:lnTo>
                                <a:lnTo>
                                  <a:pt x="89874" y="1340224"/>
                                </a:lnTo>
                                <a:lnTo>
                                  <a:pt x="90119" y="1340220"/>
                                </a:lnTo>
                                <a:lnTo>
                                  <a:pt x="90365" y="1340217"/>
                                </a:lnTo>
                                <a:lnTo>
                                  <a:pt x="90610" y="1340213"/>
                                </a:lnTo>
                                <a:lnTo>
                                  <a:pt x="90856" y="1340210"/>
                                </a:lnTo>
                                <a:lnTo>
                                  <a:pt x="91101" y="1340206"/>
                                </a:lnTo>
                                <a:lnTo>
                                  <a:pt x="91347" y="1340202"/>
                                </a:lnTo>
                                <a:lnTo>
                                  <a:pt x="91593" y="1340199"/>
                                </a:lnTo>
                                <a:lnTo>
                                  <a:pt x="91838" y="1340195"/>
                                </a:lnTo>
                                <a:lnTo>
                                  <a:pt x="92084" y="1340192"/>
                                </a:lnTo>
                                <a:lnTo>
                                  <a:pt x="92329" y="1340188"/>
                                </a:lnTo>
                                <a:lnTo>
                                  <a:pt x="92575" y="1340185"/>
                                </a:lnTo>
                                <a:lnTo>
                                  <a:pt x="92820" y="1340181"/>
                                </a:lnTo>
                                <a:lnTo>
                                  <a:pt x="93066" y="1340177"/>
                                </a:lnTo>
                                <a:lnTo>
                                  <a:pt x="93311" y="1340174"/>
                                </a:lnTo>
                                <a:lnTo>
                                  <a:pt x="93557" y="1340170"/>
                                </a:lnTo>
                                <a:lnTo>
                                  <a:pt x="93803" y="1340166"/>
                                </a:lnTo>
                                <a:lnTo>
                                  <a:pt x="94048" y="1340163"/>
                                </a:lnTo>
                                <a:lnTo>
                                  <a:pt x="94294" y="1340159"/>
                                </a:lnTo>
                                <a:lnTo>
                                  <a:pt x="94539" y="1340156"/>
                                </a:lnTo>
                                <a:lnTo>
                                  <a:pt x="94785" y="1340152"/>
                                </a:lnTo>
                                <a:lnTo>
                                  <a:pt x="95030" y="1340148"/>
                                </a:lnTo>
                                <a:lnTo>
                                  <a:pt x="95276" y="1340145"/>
                                </a:lnTo>
                                <a:lnTo>
                                  <a:pt x="95522" y="1340141"/>
                                </a:lnTo>
                                <a:lnTo>
                                  <a:pt x="95767" y="1340137"/>
                                </a:lnTo>
                                <a:lnTo>
                                  <a:pt x="96013" y="1340133"/>
                                </a:lnTo>
                                <a:lnTo>
                                  <a:pt x="96258" y="1340130"/>
                                </a:lnTo>
                                <a:lnTo>
                                  <a:pt x="96504" y="1340126"/>
                                </a:lnTo>
                                <a:lnTo>
                                  <a:pt x="96749" y="1340122"/>
                                </a:lnTo>
                                <a:lnTo>
                                  <a:pt x="96995" y="1340119"/>
                                </a:lnTo>
                                <a:lnTo>
                                  <a:pt x="97240" y="1340115"/>
                                </a:lnTo>
                                <a:lnTo>
                                  <a:pt x="97486" y="1340111"/>
                                </a:lnTo>
                                <a:lnTo>
                                  <a:pt x="97732" y="1340107"/>
                                </a:lnTo>
                                <a:lnTo>
                                  <a:pt x="97977" y="1340104"/>
                                </a:lnTo>
                                <a:lnTo>
                                  <a:pt x="98223" y="1340100"/>
                                </a:lnTo>
                                <a:lnTo>
                                  <a:pt x="98468" y="1340096"/>
                                </a:lnTo>
                                <a:lnTo>
                                  <a:pt x="98714" y="1340092"/>
                                </a:lnTo>
                                <a:lnTo>
                                  <a:pt x="98959" y="1340089"/>
                                </a:lnTo>
                                <a:lnTo>
                                  <a:pt x="99205" y="1340085"/>
                                </a:lnTo>
                                <a:lnTo>
                                  <a:pt x="99450" y="1340081"/>
                                </a:lnTo>
                                <a:lnTo>
                                  <a:pt x="99696" y="1340077"/>
                                </a:lnTo>
                                <a:lnTo>
                                  <a:pt x="99942" y="1340073"/>
                                </a:lnTo>
                                <a:lnTo>
                                  <a:pt x="100187" y="1340069"/>
                                </a:lnTo>
                                <a:lnTo>
                                  <a:pt x="100433" y="1340066"/>
                                </a:lnTo>
                                <a:lnTo>
                                  <a:pt x="100678" y="1340062"/>
                                </a:lnTo>
                                <a:lnTo>
                                  <a:pt x="100924" y="1340058"/>
                                </a:lnTo>
                                <a:lnTo>
                                  <a:pt x="101169" y="1340054"/>
                                </a:lnTo>
                                <a:lnTo>
                                  <a:pt x="101415" y="1340050"/>
                                </a:lnTo>
                                <a:lnTo>
                                  <a:pt x="101660" y="1340046"/>
                                </a:lnTo>
                                <a:lnTo>
                                  <a:pt x="101906" y="1340042"/>
                                </a:lnTo>
                                <a:lnTo>
                                  <a:pt x="102152" y="1340039"/>
                                </a:lnTo>
                                <a:lnTo>
                                  <a:pt x="102397" y="1340035"/>
                                </a:lnTo>
                                <a:lnTo>
                                  <a:pt x="102643" y="1340031"/>
                                </a:lnTo>
                                <a:lnTo>
                                  <a:pt x="102888" y="1340027"/>
                                </a:lnTo>
                                <a:lnTo>
                                  <a:pt x="103134" y="1340023"/>
                                </a:lnTo>
                                <a:lnTo>
                                  <a:pt x="103379" y="1340019"/>
                                </a:lnTo>
                                <a:lnTo>
                                  <a:pt x="103625" y="1340015"/>
                                </a:lnTo>
                                <a:lnTo>
                                  <a:pt x="103870" y="1340011"/>
                                </a:lnTo>
                                <a:lnTo>
                                  <a:pt x="104116" y="1340007"/>
                                </a:lnTo>
                                <a:lnTo>
                                  <a:pt x="104362" y="1340003"/>
                                </a:lnTo>
                                <a:lnTo>
                                  <a:pt x="104607" y="1339999"/>
                                </a:lnTo>
                                <a:lnTo>
                                  <a:pt x="104853" y="1339995"/>
                                </a:lnTo>
                                <a:lnTo>
                                  <a:pt x="105098" y="1339991"/>
                                </a:lnTo>
                                <a:lnTo>
                                  <a:pt x="105344" y="1339987"/>
                                </a:lnTo>
                                <a:lnTo>
                                  <a:pt x="105589" y="1339983"/>
                                </a:lnTo>
                                <a:lnTo>
                                  <a:pt x="105835" y="1339979"/>
                                </a:lnTo>
                                <a:lnTo>
                                  <a:pt x="106081" y="1339975"/>
                                </a:lnTo>
                                <a:lnTo>
                                  <a:pt x="106326" y="1339971"/>
                                </a:lnTo>
                                <a:lnTo>
                                  <a:pt x="106572" y="1339967"/>
                                </a:lnTo>
                                <a:lnTo>
                                  <a:pt x="106817" y="1339963"/>
                                </a:lnTo>
                                <a:lnTo>
                                  <a:pt x="107063" y="1339959"/>
                                </a:lnTo>
                                <a:lnTo>
                                  <a:pt x="107308" y="1339955"/>
                                </a:lnTo>
                                <a:lnTo>
                                  <a:pt x="107554" y="1339951"/>
                                </a:lnTo>
                                <a:lnTo>
                                  <a:pt x="107799" y="1339947"/>
                                </a:lnTo>
                                <a:lnTo>
                                  <a:pt x="108045" y="1339943"/>
                                </a:lnTo>
                                <a:lnTo>
                                  <a:pt x="108291" y="1339938"/>
                                </a:lnTo>
                                <a:lnTo>
                                  <a:pt x="108536" y="1339934"/>
                                </a:lnTo>
                                <a:lnTo>
                                  <a:pt x="108782" y="1339930"/>
                                </a:lnTo>
                                <a:lnTo>
                                  <a:pt x="109027" y="1339926"/>
                                </a:lnTo>
                                <a:lnTo>
                                  <a:pt x="109273" y="1339922"/>
                                </a:lnTo>
                                <a:lnTo>
                                  <a:pt x="109518" y="1339918"/>
                                </a:lnTo>
                                <a:lnTo>
                                  <a:pt x="109764" y="1339914"/>
                                </a:lnTo>
                                <a:lnTo>
                                  <a:pt x="110009" y="1339909"/>
                                </a:lnTo>
                                <a:lnTo>
                                  <a:pt x="110255" y="1339905"/>
                                </a:lnTo>
                                <a:lnTo>
                                  <a:pt x="110501" y="1339901"/>
                                </a:lnTo>
                                <a:lnTo>
                                  <a:pt x="110746" y="1339897"/>
                                </a:lnTo>
                                <a:lnTo>
                                  <a:pt x="110992" y="1339893"/>
                                </a:lnTo>
                                <a:lnTo>
                                  <a:pt x="111237" y="1339888"/>
                                </a:lnTo>
                                <a:lnTo>
                                  <a:pt x="111483" y="1339884"/>
                                </a:lnTo>
                                <a:lnTo>
                                  <a:pt x="111728" y="1339880"/>
                                </a:lnTo>
                                <a:lnTo>
                                  <a:pt x="111974" y="1339876"/>
                                </a:lnTo>
                                <a:lnTo>
                                  <a:pt x="112219" y="1339872"/>
                                </a:lnTo>
                                <a:lnTo>
                                  <a:pt x="112465" y="1339867"/>
                                </a:lnTo>
                                <a:lnTo>
                                  <a:pt x="112711" y="1339863"/>
                                </a:lnTo>
                                <a:lnTo>
                                  <a:pt x="112956" y="1339859"/>
                                </a:lnTo>
                                <a:lnTo>
                                  <a:pt x="113202" y="1339854"/>
                                </a:lnTo>
                                <a:lnTo>
                                  <a:pt x="113447" y="1339850"/>
                                </a:lnTo>
                                <a:lnTo>
                                  <a:pt x="113693" y="1339846"/>
                                </a:lnTo>
                                <a:lnTo>
                                  <a:pt x="113938" y="1339842"/>
                                </a:lnTo>
                                <a:lnTo>
                                  <a:pt x="114184" y="1339837"/>
                                </a:lnTo>
                                <a:lnTo>
                                  <a:pt x="114429" y="1339833"/>
                                </a:lnTo>
                                <a:lnTo>
                                  <a:pt x="114675" y="1339829"/>
                                </a:lnTo>
                                <a:lnTo>
                                  <a:pt x="114921" y="1339824"/>
                                </a:lnTo>
                                <a:lnTo>
                                  <a:pt x="115166" y="1339820"/>
                                </a:lnTo>
                                <a:lnTo>
                                  <a:pt x="115412" y="1339816"/>
                                </a:lnTo>
                                <a:lnTo>
                                  <a:pt x="115657" y="1339811"/>
                                </a:lnTo>
                                <a:lnTo>
                                  <a:pt x="115903" y="1339807"/>
                                </a:lnTo>
                                <a:lnTo>
                                  <a:pt x="116148" y="1339802"/>
                                </a:lnTo>
                                <a:lnTo>
                                  <a:pt x="116394" y="1339798"/>
                                </a:lnTo>
                                <a:lnTo>
                                  <a:pt x="116639" y="1339794"/>
                                </a:lnTo>
                                <a:lnTo>
                                  <a:pt x="116885" y="1339789"/>
                                </a:lnTo>
                                <a:lnTo>
                                  <a:pt x="117131" y="1339785"/>
                                </a:lnTo>
                                <a:lnTo>
                                  <a:pt x="117376" y="1339780"/>
                                </a:lnTo>
                                <a:lnTo>
                                  <a:pt x="117622" y="1339776"/>
                                </a:lnTo>
                                <a:lnTo>
                                  <a:pt x="117867" y="1339771"/>
                                </a:lnTo>
                                <a:lnTo>
                                  <a:pt x="118113" y="1339767"/>
                                </a:lnTo>
                                <a:lnTo>
                                  <a:pt x="118358" y="1339762"/>
                                </a:lnTo>
                                <a:lnTo>
                                  <a:pt x="118604" y="1339758"/>
                                </a:lnTo>
                                <a:lnTo>
                                  <a:pt x="118850" y="1339754"/>
                                </a:lnTo>
                                <a:lnTo>
                                  <a:pt x="119095" y="1339749"/>
                                </a:lnTo>
                                <a:lnTo>
                                  <a:pt x="119341" y="1339745"/>
                                </a:lnTo>
                                <a:lnTo>
                                  <a:pt x="119586" y="1339740"/>
                                </a:lnTo>
                                <a:lnTo>
                                  <a:pt x="119832" y="1339735"/>
                                </a:lnTo>
                                <a:lnTo>
                                  <a:pt x="120077" y="1339731"/>
                                </a:lnTo>
                                <a:lnTo>
                                  <a:pt x="120323" y="1339726"/>
                                </a:lnTo>
                                <a:lnTo>
                                  <a:pt x="120568" y="1339722"/>
                                </a:lnTo>
                                <a:lnTo>
                                  <a:pt x="120814" y="1339717"/>
                                </a:lnTo>
                                <a:lnTo>
                                  <a:pt x="121060" y="1339713"/>
                                </a:lnTo>
                                <a:lnTo>
                                  <a:pt x="121305" y="1339708"/>
                                </a:lnTo>
                                <a:lnTo>
                                  <a:pt x="121551" y="1339703"/>
                                </a:lnTo>
                                <a:lnTo>
                                  <a:pt x="121796" y="1339699"/>
                                </a:lnTo>
                                <a:lnTo>
                                  <a:pt x="122042" y="1339694"/>
                                </a:lnTo>
                                <a:lnTo>
                                  <a:pt x="122287" y="1339690"/>
                                </a:lnTo>
                                <a:lnTo>
                                  <a:pt x="122533" y="1339685"/>
                                </a:lnTo>
                                <a:lnTo>
                                  <a:pt x="122778" y="1339680"/>
                                </a:lnTo>
                                <a:lnTo>
                                  <a:pt x="123024" y="1339676"/>
                                </a:lnTo>
                                <a:lnTo>
                                  <a:pt x="123270" y="1339671"/>
                                </a:lnTo>
                                <a:lnTo>
                                  <a:pt x="123515" y="1339666"/>
                                </a:lnTo>
                                <a:lnTo>
                                  <a:pt x="123761" y="1339662"/>
                                </a:lnTo>
                                <a:lnTo>
                                  <a:pt x="124006" y="1339657"/>
                                </a:lnTo>
                                <a:lnTo>
                                  <a:pt x="124252" y="1339652"/>
                                </a:lnTo>
                                <a:lnTo>
                                  <a:pt x="124497" y="1339648"/>
                                </a:lnTo>
                                <a:lnTo>
                                  <a:pt x="124743" y="1339643"/>
                                </a:lnTo>
                                <a:lnTo>
                                  <a:pt x="124988" y="1339638"/>
                                </a:lnTo>
                                <a:lnTo>
                                  <a:pt x="125234" y="1339633"/>
                                </a:lnTo>
                                <a:lnTo>
                                  <a:pt x="125480" y="1339629"/>
                                </a:lnTo>
                                <a:lnTo>
                                  <a:pt x="125725" y="1339624"/>
                                </a:lnTo>
                                <a:lnTo>
                                  <a:pt x="125971" y="1339619"/>
                                </a:lnTo>
                                <a:lnTo>
                                  <a:pt x="126216" y="1339614"/>
                                </a:lnTo>
                                <a:lnTo>
                                  <a:pt x="126462" y="1339610"/>
                                </a:lnTo>
                                <a:lnTo>
                                  <a:pt x="126707" y="1339605"/>
                                </a:lnTo>
                                <a:lnTo>
                                  <a:pt x="126953" y="1339600"/>
                                </a:lnTo>
                                <a:lnTo>
                                  <a:pt x="127198" y="1339595"/>
                                </a:lnTo>
                                <a:lnTo>
                                  <a:pt x="127444" y="1339590"/>
                                </a:lnTo>
                                <a:lnTo>
                                  <a:pt x="127690" y="1339585"/>
                                </a:lnTo>
                                <a:lnTo>
                                  <a:pt x="127935" y="1339581"/>
                                </a:lnTo>
                                <a:lnTo>
                                  <a:pt x="128181" y="1339576"/>
                                </a:lnTo>
                                <a:lnTo>
                                  <a:pt x="128426" y="1339571"/>
                                </a:lnTo>
                                <a:lnTo>
                                  <a:pt x="128672" y="1339566"/>
                                </a:lnTo>
                                <a:lnTo>
                                  <a:pt x="128917" y="1339561"/>
                                </a:lnTo>
                                <a:lnTo>
                                  <a:pt x="129163" y="1339556"/>
                                </a:lnTo>
                                <a:lnTo>
                                  <a:pt x="129409" y="1339551"/>
                                </a:lnTo>
                                <a:lnTo>
                                  <a:pt x="129654" y="1339546"/>
                                </a:lnTo>
                                <a:lnTo>
                                  <a:pt x="129900" y="1339541"/>
                                </a:lnTo>
                                <a:lnTo>
                                  <a:pt x="130145" y="1339536"/>
                                </a:lnTo>
                                <a:lnTo>
                                  <a:pt x="130391" y="1339531"/>
                                </a:lnTo>
                                <a:lnTo>
                                  <a:pt x="130636" y="1339526"/>
                                </a:lnTo>
                                <a:lnTo>
                                  <a:pt x="130882" y="1339522"/>
                                </a:lnTo>
                                <a:lnTo>
                                  <a:pt x="131127" y="1339517"/>
                                </a:lnTo>
                                <a:lnTo>
                                  <a:pt x="131373" y="1339512"/>
                                </a:lnTo>
                                <a:lnTo>
                                  <a:pt x="131619" y="1339507"/>
                                </a:lnTo>
                                <a:lnTo>
                                  <a:pt x="131864" y="1339501"/>
                                </a:lnTo>
                                <a:lnTo>
                                  <a:pt x="132110" y="1339496"/>
                                </a:lnTo>
                                <a:lnTo>
                                  <a:pt x="132355" y="1339491"/>
                                </a:lnTo>
                                <a:lnTo>
                                  <a:pt x="132601" y="1339486"/>
                                </a:lnTo>
                                <a:lnTo>
                                  <a:pt x="132846" y="1339481"/>
                                </a:lnTo>
                                <a:lnTo>
                                  <a:pt x="133092" y="1339476"/>
                                </a:lnTo>
                                <a:lnTo>
                                  <a:pt x="133337" y="1339471"/>
                                </a:lnTo>
                                <a:lnTo>
                                  <a:pt x="133583" y="1339466"/>
                                </a:lnTo>
                                <a:lnTo>
                                  <a:pt x="133829" y="1339461"/>
                                </a:lnTo>
                                <a:lnTo>
                                  <a:pt x="134074" y="1339456"/>
                                </a:lnTo>
                                <a:lnTo>
                                  <a:pt x="134320" y="1339451"/>
                                </a:lnTo>
                                <a:lnTo>
                                  <a:pt x="134565" y="1339446"/>
                                </a:lnTo>
                                <a:lnTo>
                                  <a:pt x="134811" y="1339440"/>
                                </a:lnTo>
                                <a:lnTo>
                                  <a:pt x="135056" y="1339435"/>
                                </a:lnTo>
                                <a:lnTo>
                                  <a:pt x="135302" y="1339430"/>
                                </a:lnTo>
                                <a:lnTo>
                                  <a:pt x="135547" y="1339425"/>
                                </a:lnTo>
                                <a:lnTo>
                                  <a:pt x="135793" y="1339420"/>
                                </a:lnTo>
                                <a:lnTo>
                                  <a:pt x="136039" y="1339415"/>
                                </a:lnTo>
                                <a:lnTo>
                                  <a:pt x="136284" y="1339409"/>
                                </a:lnTo>
                                <a:lnTo>
                                  <a:pt x="136530" y="1339404"/>
                                </a:lnTo>
                                <a:lnTo>
                                  <a:pt x="136775" y="1339399"/>
                                </a:lnTo>
                                <a:lnTo>
                                  <a:pt x="137021" y="1339394"/>
                                </a:lnTo>
                                <a:lnTo>
                                  <a:pt x="137266" y="1339388"/>
                                </a:lnTo>
                                <a:lnTo>
                                  <a:pt x="137512" y="1339383"/>
                                </a:lnTo>
                                <a:lnTo>
                                  <a:pt x="137757" y="1339378"/>
                                </a:lnTo>
                                <a:lnTo>
                                  <a:pt x="138003" y="1339373"/>
                                </a:lnTo>
                                <a:lnTo>
                                  <a:pt x="138249" y="1339367"/>
                                </a:lnTo>
                                <a:lnTo>
                                  <a:pt x="138494" y="1339362"/>
                                </a:lnTo>
                                <a:lnTo>
                                  <a:pt x="138740" y="1339357"/>
                                </a:lnTo>
                                <a:lnTo>
                                  <a:pt x="138985" y="1339351"/>
                                </a:lnTo>
                                <a:lnTo>
                                  <a:pt x="139231" y="1339346"/>
                                </a:lnTo>
                                <a:lnTo>
                                  <a:pt x="139476" y="1339341"/>
                                </a:lnTo>
                                <a:lnTo>
                                  <a:pt x="139722" y="1339335"/>
                                </a:lnTo>
                                <a:lnTo>
                                  <a:pt x="139967" y="1339330"/>
                                </a:lnTo>
                                <a:lnTo>
                                  <a:pt x="140213" y="1339324"/>
                                </a:lnTo>
                                <a:lnTo>
                                  <a:pt x="140459" y="1339319"/>
                                </a:lnTo>
                                <a:lnTo>
                                  <a:pt x="140704" y="1339314"/>
                                </a:lnTo>
                                <a:lnTo>
                                  <a:pt x="140950" y="1339308"/>
                                </a:lnTo>
                                <a:lnTo>
                                  <a:pt x="141195" y="1339303"/>
                                </a:lnTo>
                                <a:lnTo>
                                  <a:pt x="141441" y="1339297"/>
                                </a:lnTo>
                                <a:lnTo>
                                  <a:pt x="141686" y="1339292"/>
                                </a:lnTo>
                                <a:lnTo>
                                  <a:pt x="141932" y="1339286"/>
                                </a:lnTo>
                                <a:lnTo>
                                  <a:pt x="142178" y="1339281"/>
                                </a:lnTo>
                                <a:lnTo>
                                  <a:pt x="142423" y="1339276"/>
                                </a:lnTo>
                                <a:lnTo>
                                  <a:pt x="142669" y="1339270"/>
                                </a:lnTo>
                                <a:lnTo>
                                  <a:pt x="142914" y="1339264"/>
                                </a:lnTo>
                                <a:lnTo>
                                  <a:pt x="143160" y="1339259"/>
                                </a:lnTo>
                                <a:lnTo>
                                  <a:pt x="143405" y="1339253"/>
                                </a:lnTo>
                                <a:lnTo>
                                  <a:pt x="143651" y="1339248"/>
                                </a:lnTo>
                                <a:lnTo>
                                  <a:pt x="143896" y="1339242"/>
                                </a:lnTo>
                                <a:lnTo>
                                  <a:pt x="144142" y="1339237"/>
                                </a:lnTo>
                                <a:lnTo>
                                  <a:pt x="144388" y="1339231"/>
                                </a:lnTo>
                                <a:lnTo>
                                  <a:pt x="144633" y="1339226"/>
                                </a:lnTo>
                                <a:lnTo>
                                  <a:pt x="144879" y="1339220"/>
                                </a:lnTo>
                                <a:lnTo>
                                  <a:pt x="145124" y="1339214"/>
                                </a:lnTo>
                                <a:lnTo>
                                  <a:pt x="145370" y="1339209"/>
                                </a:lnTo>
                                <a:lnTo>
                                  <a:pt x="145615" y="1339203"/>
                                </a:lnTo>
                                <a:lnTo>
                                  <a:pt x="145861" y="1339197"/>
                                </a:lnTo>
                                <a:lnTo>
                                  <a:pt x="146106" y="1339192"/>
                                </a:lnTo>
                                <a:lnTo>
                                  <a:pt x="146352" y="1339186"/>
                                </a:lnTo>
                                <a:lnTo>
                                  <a:pt x="146598" y="1339180"/>
                                </a:lnTo>
                                <a:lnTo>
                                  <a:pt x="146843" y="1339175"/>
                                </a:lnTo>
                                <a:lnTo>
                                  <a:pt x="147089" y="1339169"/>
                                </a:lnTo>
                                <a:lnTo>
                                  <a:pt x="147334" y="1339163"/>
                                </a:lnTo>
                                <a:lnTo>
                                  <a:pt x="147580" y="1339158"/>
                                </a:lnTo>
                                <a:lnTo>
                                  <a:pt x="147825" y="1339152"/>
                                </a:lnTo>
                                <a:lnTo>
                                  <a:pt x="148071" y="1339146"/>
                                </a:lnTo>
                                <a:lnTo>
                                  <a:pt x="148316" y="1339140"/>
                                </a:lnTo>
                                <a:lnTo>
                                  <a:pt x="148562" y="1339134"/>
                                </a:lnTo>
                                <a:lnTo>
                                  <a:pt x="148808" y="1339129"/>
                                </a:lnTo>
                                <a:lnTo>
                                  <a:pt x="149053" y="1339123"/>
                                </a:lnTo>
                                <a:lnTo>
                                  <a:pt x="149299" y="1339117"/>
                                </a:lnTo>
                                <a:lnTo>
                                  <a:pt x="149544" y="1339111"/>
                                </a:lnTo>
                                <a:lnTo>
                                  <a:pt x="149790" y="1339105"/>
                                </a:lnTo>
                                <a:lnTo>
                                  <a:pt x="150035" y="1339100"/>
                                </a:lnTo>
                                <a:lnTo>
                                  <a:pt x="150281" y="1339094"/>
                                </a:lnTo>
                                <a:lnTo>
                                  <a:pt x="150526" y="1339088"/>
                                </a:lnTo>
                                <a:lnTo>
                                  <a:pt x="150772" y="1339082"/>
                                </a:lnTo>
                                <a:lnTo>
                                  <a:pt x="151018" y="1339076"/>
                                </a:lnTo>
                                <a:lnTo>
                                  <a:pt x="151263" y="1339070"/>
                                </a:lnTo>
                                <a:lnTo>
                                  <a:pt x="151509" y="1339064"/>
                                </a:lnTo>
                                <a:lnTo>
                                  <a:pt x="151754" y="1339058"/>
                                </a:lnTo>
                                <a:lnTo>
                                  <a:pt x="152000" y="1339052"/>
                                </a:lnTo>
                                <a:lnTo>
                                  <a:pt x="152245" y="1339046"/>
                                </a:lnTo>
                                <a:lnTo>
                                  <a:pt x="152491" y="1339040"/>
                                </a:lnTo>
                                <a:lnTo>
                                  <a:pt x="152737" y="1339034"/>
                                </a:lnTo>
                                <a:lnTo>
                                  <a:pt x="152982" y="1339028"/>
                                </a:lnTo>
                                <a:lnTo>
                                  <a:pt x="153228" y="1339022"/>
                                </a:lnTo>
                                <a:lnTo>
                                  <a:pt x="153473" y="1339016"/>
                                </a:lnTo>
                                <a:lnTo>
                                  <a:pt x="153719" y="1339010"/>
                                </a:lnTo>
                                <a:lnTo>
                                  <a:pt x="153964" y="1339004"/>
                                </a:lnTo>
                                <a:lnTo>
                                  <a:pt x="154210" y="1338998"/>
                                </a:lnTo>
                                <a:lnTo>
                                  <a:pt x="154455" y="1338992"/>
                                </a:lnTo>
                                <a:lnTo>
                                  <a:pt x="154701" y="1338986"/>
                                </a:lnTo>
                                <a:lnTo>
                                  <a:pt x="154947" y="1338980"/>
                                </a:lnTo>
                                <a:lnTo>
                                  <a:pt x="155192" y="1338974"/>
                                </a:lnTo>
                                <a:lnTo>
                                  <a:pt x="155438" y="1338968"/>
                                </a:lnTo>
                                <a:lnTo>
                                  <a:pt x="155683" y="1338961"/>
                                </a:lnTo>
                                <a:lnTo>
                                  <a:pt x="155929" y="1338955"/>
                                </a:lnTo>
                                <a:lnTo>
                                  <a:pt x="156174" y="1338949"/>
                                </a:lnTo>
                                <a:lnTo>
                                  <a:pt x="156420" y="1338943"/>
                                </a:lnTo>
                                <a:lnTo>
                                  <a:pt x="156665" y="1338937"/>
                                </a:lnTo>
                                <a:lnTo>
                                  <a:pt x="156911" y="1338931"/>
                                </a:lnTo>
                                <a:lnTo>
                                  <a:pt x="157157" y="1338924"/>
                                </a:lnTo>
                                <a:lnTo>
                                  <a:pt x="157402" y="1338918"/>
                                </a:lnTo>
                                <a:lnTo>
                                  <a:pt x="157648" y="1338912"/>
                                </a:lnTo>
                                <a:lnTo>
                                  <a:pt x="157893" y="1338906"/>
                                </a:lnTo>
                                <a:lnTo>
                                  <a:pt x="158139" y="1338899"/>
                                </a:lnTo>
                                <a:lnTo>
                                  <a:pt x="158384" y="1338893"/>
                                </a:lnTo>
                                <a:lnTo>
                                  <a:pt x="158630" y="1338887"/>
                                </a:lnTo>
                                <a:lnTo>
                                  <a:pt x="158875" y="1338880"/>
                                </a:lnTo>
                                <a:lnTo>
                                  <a:pt x="159121" y="1338874"/>
                                </a:lnTo>
                                <a:lnTo>
                                  <a:pt x="159367" y="1338868"/>
                                </a:lnTo>
                                <a:lnTo>
                                  <a:pt x="159612" y="1338861"/>
                                </a:lnTo>
                                <a:lnTo>
                                  <a:pt x="159858" y="1338855"/>
                                </a:lnTo>
                                <a:lnTo>
                                  <a:pt x="160103" y="1338849"/>
                                </a:lnTo>
                                <a:lnTo>
                                  <a:pt x="160349" y="1338842"/>
                                </a:lnTo>
                                <a:lnTo>
                                  <a:pt x="160594" y="1338836"/>
                                </a:lnTo>
                                <a:lnTo>
                                  <a:pt x="160840" y="1338829"/>
                                </a:lnTo>
                                <a:lnTo>
                                  <a:pt x="161085" y="1338823"/>
                                </a:lnTo>
                                <a:lnTo>
                                  <a:pt x="161331" y="1338817"/>
                                </a:lnTo>
                                <a:lnTo>
                                  <a:pt x="161577" y="1338810"/>
                                </a:lnTo>
                                <a:lnTo>
                                  <a:pt x="161822" y="1338804"/>
                                </a:lnTo>
                                <a:lnTo>
                                  <a:pt x="162068" y="1338797"/>
                                </a:lnTo>
                                <a:lnTo>
                                  <a:pt x="162313" y="1338791"/>
                                </a:lnTo>
                                <a:lnTo>
                                  <a:pt x="162559" y="1338784"/>
                                </a:lnTo>
                                <a:lnTo>
                                  <a:pt x="162804" y="1338778"/>
                                </a:lnTo>
                                <a:lnTo>
                                  <a:pt x="163050" y="1338771"/>
                                </a:lnTo>
                                <a:lnTo>
                                  <a:pt x="163295" y="1338765"/>
                                </a:lnTo>
                                <a:lnTo>
                                  <a:pt x="163541" y="1338758"/>
                                </a:lnTo>
                                <a:lnTo>
                                  <a:pt x="163787" y="1338751"/>
                                </a:lnTo>
                                <a:lnTo>
                                  <a:pt x="164032" y="1338745"/>
                                </a:lnTo>
                                <a:lnTo>
                                  <a:pt x="164278" y="1338738"/>
                                </a:lnTo>
                                <a:lnTo>
                                  <a:pt x="164523" y="1338732"/>
                                </a:lnTo>
                                <a:lnTo>
                                  <a:pt x="164769" y="1338725"/>
                                </a:lnTo>
                                <a:lnTo>
                                  <a:pt x="165014" y="1338718"/>
                                </a:lnTo>
                                <a:lnTo>
                                  <a:pt x="165260" y="1338712"/>
                                </a:lnTo>
                                <a:lnTo>
                                  <a:pt x="165506" y="1338705"/>
                                </a:lnTo>
                                <a:lnTo>
                                  <a:pt x="165751" y="1338698"/>
                                </a:lnTo>
                                <a:lnTo>
                                  <a:pt x="165997" y="1338692"/>
                                </a:lnTo>
                                <a:lnTo>
                                  <a:pt x="166242" y="1338685"/>
                                </a:lnTo>
                                <a:lnTo>
                                  <a:pt x="166488" y="1338678"/>
                                </a:lnTo>
                                <a:lnTo>
                                  <a:pt x="166733" y="1338671"/>
                                </a:lnTo>
                                <a:lnTo>
                                  <a:pt x="166979" y="1338665"/>
                                </a:lnTo>
                                <a:lnTo>
                                  <a:pt x="167224" y="1338658"/>
                                </a:lnTo>
                                <a:lnTo>
                                  <a:pt x="167470" y="1338651"/>
                                </a:lnTo>
                                <a:lnTo>
                                  <a:pt x="167716" y="1338644"/>
                                </a:lnTo>
                                <a:lnTo>
                                  <a:pt x="167961" y="1338637"/>
                                </a:lnTo>
                                <a:lnTo>
                                  <a:pt x="168207" y="1338631"/>
                                </a:lnTo>
                                <a:lnTo>
                                  <a:pt x="168452" y="1338624"/>
                                </a:lnTo>
                                <a:lnTo>
                                  <a:pt x="168698" y="1338617"/>
                                </a:lnTo>
                                <a:lnTo>
                                  <a:pt x="168943" y="1338610"/>
                                </a:lnTo>
                                <a:lnTo>
                                  <a:pt x="169189" y="1338603"/>
                                </a:lnTo>
                                <a:lnTo>
                                  <a:pt x="169434" y="1338596"/>
                                </a:lnTo>
                                <a:lnTo>
                                  <a:pt x="169680" y="1338589"/>
                                </a:lnTo>
                                <a:lnTo>
                                  <a:pt x="169926" y="1338582"/>
                                </a:lnTo>
                                <a:lnTo>
                                  <a:pt x="170171" y="1338576"/>
                                </a:lnTo>
                                <a:lnTo>
                                  <a:pt x="170417" y="1338569"/>
                                </a:lnTo>
                                <a:lnTo>
                                  <a:pt x="170662" y="1338562"/>
                                </a:lnTo>
                                <a:lnTo>
                                  <a:pt x="170908" y="1338555"/>
                                </a:lnTo>
                                <a:lnTo>
                                  <a:pt x="171153" y="1338548"/>
                                </a:lnTo>
                                <a:lnTo>
                                  <a:pt x="171399" y="1338541"/>
                                </a:lnTo>
                                <a:lnTo>
                                  <a:pt x="171644" y="1338534"/>
                                </a:lnTo>
                                <a:lnTo>
                                  <a:pt x="171890" y="1338526"/>
                                </a:lnTo>
                                <a:lnTo>
                                  <a:pt x="172136" y="1338519"/>
                                </a:lnTo>
                                <a:lnTo>
                                  <a:pt x="172381" y="1338512"/>
                                </a:lnTo>
                                <a:lnTo>
                                  <a:pt x="172627" y="1338505"/>
                                </a:lnTo>
                                <a:lnTo>
                                  <a:pt x="172872" y="1338498"/>
                                </a:lnTo>
                                <a:lnTo>
                                  <a:pt x="173118" y="1338491"/>
                                </a:lnTo>
                                <a:lnTo>
                                  <a:pt x="173363" y="1338484"/>
                                </a:lnTo>
                                <a:lnTo>
                                  <a:pt x="173609" y="1338477"/>
                                </a:lnTo>
                                <a:lnTo>
                                  <a:pt x="173854" y="1338470"/>
                                </a:lnTo>
                                <a:lnTo>
                                  <a:pt x="174100" y="1338462"/>
                                </a:lnTo>
                                <a:lnTo>
                                  <a:pt x="174346" y="1338455"/>
                                </a:lnTo>
                                <a:lnTo>
                                  <a:pt x="174591" y="1338448"/>
                                </a:lnTo>
                                <a:lnTo>
                                  <a:pt x="174837" y="1338441"/>
                                </a:lnTo>
                                <a:lnTo>
                                  <a:pt x="175082" y="1338434"/>
                                </a:lnTo>
                                <a:lnTo>
                                  <a:pt x="175328" y="1338426"/>
                                </a:lnTo>
                                <a:lnTo>
                                  <a:pt x="175573" y="1338419"/>
                                </a:lnTo>
                                <a:lnTo>
                                  <a:pt x="175819" y="1338412"/>
                                </a:lnTo>
                                <a:lnTo>
                                  <a:pt x="176065" y="1338404"/>
                                </a:lnTo>
                                <a:lnTo>
                                  <a:pt x="176310" y="1338397"/>
                                </a:lnTo>
                                <a:lnTo>
                                  <a:pt x="176556" y="1338390"/>
                                </a:lnTo>
                                <a:lnTo>
                                  <a:pt x="176801" y="1338382"/>
                                </a:lnTo>
                                <a:lnTo>
                                  <a:pt x="177047" y="1338375"/>
                                </a:lnTo>
                                <a:lnTo>
                                  <a:pt x="177292" y="1338368"/>
                                </a:lnTo>
                                <a:lnTo>
                                  <a:pt x="177538" y="1338360"/>
                                </a:lnTo>
                                <a:lnTo>
                                  <a:pt x="177783" y="1338353"/>
                                </a:lnTo>
                                <a:lnTo>
                                  <a:pt x="178029" y="1338346"/>
                                </a:lnTo>
                                <a:lnTo>
                                  <a:pt x="178275" y="1338338"/>
                                </a:lnTo>
                                <a:lnTo>
                                  <a:pt x="178520" y="1338331"/>
                                </a:lnTo>
                                <a:lnTo>
                                  <a:pt x="178766" y="1338323"/>
                                </a:lnTo>
                                <a:lnTo>
                                  <a:pt x="179011" y="1338316"/>
                                </a:lnTo>
                                <a:lnTo>
                                  <a:pt x="179257" y="1338308"/>
                                </a:lnTo>
                                <a:lnTo>
                                  <a:pt x="179502" y="1338301"/>
                                </a:lnTo>
                                <a:lnTo>
                                  <a:pt x="179748" y="1338293"/>
                                </a:lnTo>
                                <a:lnTo>
                                  <a:pt x="179993" y="1338286"/>
                                </a:lnTo>
                                <a:lnTo>
                                  <a:pt x="180239" y="1338278"/>
                                </a:lnTo>
                                <a:lnTo>
                                  <a:pt x="180485" y="1338271"/>
                                </a:lnTo>
                                <a:lnTo>
                                  <a:pt x="180730" y="1338263"/>
                                </a:lnTo>
                                <a:lnTo>
                                  <a:pt x="180976" y="1338255"/>
                                </a:lnTo>
                                <a:lnTo>
                                  <a:pt x="181221" y="1338248"/>
                                </a:lnTo>
                                <a:lnTo>
                                  <a:pt x="181467" y="1338240"/>
                                </a:lnTo>
                                <a:lnTo>
                                  <a:pt x="181712" y="1338232"/>
                                </a:lnTo>
                                <a:lnTo>
                                  <a:pt x="181958" y="1338225"/>
                                </a:lnTo>
                                <a:lnTo>
                                  <a:pt x="182203" y="1338217"/>
                                </a:lnTo>
                                <a:lnTo>
                                  <a:pt x="182449" y="1338209"/>
                                </a:lnTo>
                                <a:lnTo>
                                  <a:pt x="182695" y="1338202"/>
                                </a:lnTo>
                                <a:lnTo>
                                  <a:pt x="182940" y="1338194"/>
                                </a:lnTo>
                                <a:lnTo>
                                  <a:pt x="183186" y="1338186"/>
                                </a:lnTo>
                                <a:lnTo>
                                  <a:pt x="183431" y="1338178"/>
                                </a:lnTo>
                                <a:lnTo>
                                  <a:pt x="183677" y="1338171"/>
                                </a:lnTo>
                                <a:lnTo>
                                  <a:pt x="183922" y="1338163"/>
                                </a:lnTo>
                                <a:lnTo>
                                  <a:pt x="184168" y="1338155"/>
                                </a:lnTo>
                                <a:lnTo>
                                  <a:pt x="184413" y="1338147"/>
                                </a:lnTo>
                                <a:lnTo>
                                  <a:pt x="184659" y="1338139"/>
                                </a:lnTo>
                                <a:lnTo>
                                  <a:pt x="184905" y="1338131"/>
                                </a:lnTo>
                                <a:lnTo>
                                  <a:pt x="185150" y="1338124"/>
                                </a:lnTo>
                                <a:lnTo>
                                  <a:pt x="185396" y="1338116"/>
                                </a:lnTo>
                                <a:lnTo>
                                  <a:pt x="185641" y="1338108"/>
                                </a:lnTo>
                                <a:lnTo>
                                  <a:pt x="185887" y="1338100"/>
                                </a:lnTo>
                                <a:lnTo>
                                  <a:pt x="186132" y="1338092"/>
                                </a:lnTo>
                                <a:lnTo>
                                  <a:pt x="186378" y="1338084"/>
                                </a:lnTo>
                                <a:lnTo>
                                  <a:pt x="186623" y="1338076"/>
                                </a:lnTo>
                                <a:lnTo>
                                  <a:pt x="186869" y="1338068"/>
                                </a:lnTo>
                                <a:lnTo>
                                  <a:pt x="187115" y="1338060"/>
                                </a:lnTo>
                                <a:lnTo>
                                  <a:pt x="187360" y="1338052"/>
                                </a:lnTo>
                                <a:lnTo>
                                  <a:pt x="187606" y="1338044"/>
                                </a:lnTo>
                                <a:lnTo>
                                  <a:pt x="187851" y="1338036"/>
                                </a:lnTo>
                                <a:lnTo>
                                  <a:pt x="188097" y="1338028"/>
                                </a:lnTo>
                                <a:lnTo>
                                  <a:pt x="188342" y="1338020"/>
                                </a:lnTo>
                                <a:lnTo>
                                  <a:pt x="188588" y="1338012"/>
                                </a:lnTo>
                                <a:lnTo>
                                  <a:pt x="188834" y="1338003"/>
                                </a:lnTo>
                                <a:lnTo>
                                  <a:pt x="189079" y="1337995"/>
                                </a:lnTo>
                                <a:lnTo>
                                  <a:pt x="189325" y="1337987"/>
                                </a:lnTo>
                                <a:lnTo>
                                  <a:pt x="189570" y="1337979"/>
                                </a:lnTo>
                                <a:lnTo>
                                  <a:pt x="189816" y="1337971"/>
                                </a:lnTo>
                                <a:lnTo>
                                  <a:pt x="190061" y="1337963"/>
                                </a:lnTo>
                                <a:lnTo>
                                  <a:pt x="190307" y="1337954"/>
                                </a:lnTo>
                                <a:lnTo>
                                  <a:pt x="190552" y="1337946"/>
                                </a:lnTo>
                                <a:lnTo>
                                  <a:pt x="190798" y="1337938"/>
                                </a:lnTo>
                                <a:lnTo>
                                  <a:pt x="191044" y="1337930"/>
                                </a:lnTo>
                                <a:lnTo>
                                  <a:pt x="191289" y="1337921"/>
                                </a:lnTo>
                                <a:lnTo>
                                  <a:pt x="191535" y="1337913"/>
                                </a:lnTo>
                                <a:lnTo>
                                  <a:pt x="191780" y="1337905"/>
                                </a:lnTo>
                                <a:lnTo>
                                  <a:pt x="192026" y="1337896"/>
                                </a:lnTo>
                                <a:lnTo>
                                  <a:pt x="192271" y="1337888"/>
                                </a:lnTo>
                                <a:lnTo>
                                  <a:pt x="192517" y="1337880"/>
                                </a:lnTo>
                                <a:lnTo>
                                  <a:pt x="192762" y="1337871"/>
                                </a:lnTo>
                                <a:lnTo>
                                  <a:pt x="193008" y="1337863"/>
                                </a:lnTo>
                                <a:lnTo>
                                  <a:pt x="193254" y="1337854"/>
                                </a:lnTo>
                                <a:lnTo>
                                  <a:pt x="193499" y="1337846"/>
                                </a:lnTo>
                                <a:lnTo>
                                  <a:pt x="193745" y="1337837"/>
                                </a:lnTo>
                                <a:lnTo>
                                  <a:pt x="193990" y="1337829"/>
                                </a:lnTo>
                                <a:lnTo>
                                  <a:pt x="194236" y="1337820"/>
                                </a:lnTo>
                                <a:lnTo>
                                  <a:pt x="194481" y="1337812"/>
                                </a:lnTo>
                                <a:lnTo>
                                  <a:pt x="194727" y="1337803"/>
                                </a:lnTo>
                                <a:lnTo>
                                  <a:pt x="194972" y="1337795"/>
                                </a:lnTo>
                                <a:lnTo>
                                  <a:pt x="195218" y="1337786"/>
                                </a:lnTo>
                                <a:lnTo>
                                  <a:pt x="195464" y="1337778"/>
                                </a:lnTo>
                                <a:lnTo>
                                  <a:pt x="195709" y="1337769"/>
                                </a:lnTo>
                                <a:lnTo>
                                  <a:pt x="195955" y="1337760"/>
                                </a:lnTo>
                                <a:lnTo>
                                  <a:pt x="196200" y="1337752"/>
                                </a:lnTo>
                                <a:lnTo>
                                  <a:pt x="196446" y="1337743"/>
                                </a:lnTo>
                                <a:lnTo>
                                  <a:pt x="196691" y="1337734"/>
                                </a:lnTo>
                                <a:lnTo>
                                  <a:pt x="196937" y="1337726"/>
                                </a:lnTo>
                                <a:lnTo>
                                  <a:pt x="197182" y="1337717"/>
                                </a:lnTo>
                                <a:lnTo>
                                  <a:pt x="197428" y="1337708"/>
                                </a:lnTo>
                                <a:lnTo>
                                  <a:pt x="197674" y="1337699"/>
                                </a:lnTo>
                                <a:lnTo>
                                  <a:pt x="197919" y="1337691"/>
                                </a:lnTo>
                                <a:lnTo>
                                  <a:pt x="198165" y="1337682"/>
                                </a:lnTo>
                                <a:lnTo>
                                  <a:pt x="198410" y="1337673"/>
                                </a:lnTo>
                                <a:lnTo>
                                  <a:pt x="198656" y="1337664"/>
                                </a:lnTo>
                                <a:lnTo>
                                  <a:pt x="198901" y="1337655"/>
                                </a:lnTo>
                                <a:lnTo>
                                  <a:pt x="199147" y="1337647"/>
                                </a:lnTo>
                                <a:lnTo>
                                  <a:pt x="199393" y="1337638"/>
                                </a:lnTo>
                                <a:lnTo>
                                  <a:pt x="199638" y="1337629"/>
                                </a:lnTo>
                                <a:lnTo>
                                  <a:pt x="199884" y="1337620"/>
                                </a:lnTo>
                                <a:lnTo>
                                  <a:pt x="200129" y="1337611"/>
                                </a:lnTo>
                                <a:lnTo>
                                  <a:pt x="200375" y="1337602"/>
                                </a:lnTo>
                                <a:lnTo>
                                  <a:pt x="200620" y="1337593"/>
                                </a:lnTo>
                                <a:lnTo>
                                  <a:pt x="200866" y="1337584"/>
                                </a:lnTo>
                                <a:lnTo>
                                  <a:pt x="201111" y="1337575"/>
                                </a:lnTo>
                                <a:lnTo>
                                  <a:pt x="201357" y="1337566"/>
                                </a:lnTo>
                                <a:lnTo>
                                  <a:pt x="201603" y="1337557"/>
                                </a:lnTo>
                                <a:lnTo>
                                  <a:pt x="201848" y="1337548"/>
                                </a:lnTo>
                                <a:lnTo>
                                  <a:pt x="202094" y="1337539"/>
                                </a:lnTo>
                                <a:lnTo>
                                  <a:pt x="202339" y="1337530"/>
                                </a:lnTo>
                                <a:lnTo>
                                  <a:pt x="202585" y="1337521"/>
                                </a:lnTo>
                                <a:lnTo>
                                  <a:pt x="202830" y="1337511"/>
                                </a:lnTo>
                                <a:lnTo>
                                  <a:pt x="203076" y="1337502"/>
                                </a:lnTo>
                                <a:lnTo>
                                  <a:pt x="203321" y="1337493"/>
                                </a:lnTo>
                                <a:lnTo>
                                  <a:pt x="203567" y="1337484"/>
                                </a:lnTo>
                                <a:lnTo>
                                  <a:pt x="203813" y="1337475"/>
                                </a:lnTo>
                                <a:lnTo>
                                  <a:pt x="204058" y="1337465"/>
                                </a:lnTo>
                                <a:lnTo>
                                  <a:pt x="204304" y="1337456"/>
                                </a:lnTo>
                                <a:lnTo>
                                  <a:pt x="204549" y="1337447"/>
                                </a:lnTo>
                                <a:lnTo>
                                  <a:pt x="204795" y="1337438"/>
                                </a:lnTo>
                                <a:lnTo>
                                  <a:pt x="205040" y="1337428"/>
                                </a:lnTo>
                                <a:lnTo>
                                  <a:pt x="205286" y="1337419"/>
                                </a:lnTo>
                                <a:lnTo>
                                  <a:pt x="205531" y="1337410"/>
                                </a:lnTo>
                                <a:lnTo>
                                  <a:pt x="205777" y="1337400"/>
                                </a:lnTo>
                                <a:lnTo>
                                  <a:pt x="206023" y="1337391"/>
                                </a:lnTo>
                                <a:lnTo>
                                  <a:pt x="206268" y="1337382"/>
                                </a:lnTo>
                                <a:lnTo>
                                  <a:pt x="206514" y="1337372"/>
                                </a:lnTo>
                                <a:lnTo>
                                  <a:pt x="206759" y="1337363"/>
                                </a:lnTo>
                                <a:lnTo>
                                  <a:pt x="207005" y="1337353"/>
                                </a:lnTo>
                                <a:lnTo>
                                  <a:pt x="207250" y="1337344"/>
                                </a:lnTo>
                                <a:lnTo>
                                  <a:pt x="207496" y="1337334"/>
                                </a:lnTo>
                                <a:lnTo>
                                  <a:pt x="207741" y="1337325"/>
                                </a:lnTo>
                                <a:lnTo>
                                  <a:pt x="207987" y="1337315"/>
                                </a:lnTo>
                                <a:lnTo>
                                  <a:pt x="208233" y="1337306"/>
                                </a:lnTo>
                                <a:lnTo>
                                  <a:pt x="208478" y="1337296"/>
                                </a:lnTo>
                                <a:lnTo>
                                  <a:pt x="208724" y="1337286"/>
                                </a:lnTo>
                                <a:lnTo>
                                  <a:pt x="208969" y="1337277"/>
                                </a:lnTo>
                                <a:lnTo>
                                  <a:pt x="209215" y="1337267"/>
                                </a:lnTo>
                                <a:lnTo>
                                  <a:pt x="209460" y="1337257"/>
                                </a:lnTo>
                                <a:lnTo>
                                  <a:pt x="209706" y="1337248"/>
                                </a:lnTo>
                                <a:lnTo>
                                  <a:pt x="209951" y="1337238"/>
                                </a:lnTo>
                                <a:lnTo>
                                  <a:pt x="210197" y="1337228"/>
                                </a:lnTo>
                                <a:lnTo>
                                  <a:pt x="210443" y="1337219"/>
                                </a:lnTo>
                                <a:lnTo>
                                  <a:pt x="210688" y="1337209"/>
                                </a:lnTo>
                                <a:lnTo>
                                  <a:pt x="210934" y="1337199"/>
                                </a:lnTo>
                                <a:lnTo>
                                  <a:pt x="211179" y="1337189"/>
                                </a:lnTo>
                                <a:lnTo>
                                  <a:pt x="211425" y="1337179"/>
                                </a:lnTo>
                                <a:lnTo>
                                  <a:pt x="211670" y="1337170"/>
                                </a:lnTo>
                                <a:lnTo>
                                  <a:pt x="211916" y="1337160"/>
                                </a:lnTo>
                                <a:lnTo>
                                  <a:pt x="212162" y="1337150"/>
                                </a:lnTo>
                                <a:lnTo>
                                  <a:pt x="212407" y="1337140"/>
                                </a:lnTo>
                                <a:lnTo>
                                  <a:pt x="212653" y="1337130"/>
                                </a:lnTo>
                                <a:lnTo>
                                  <a:pt x="212898" y="1337120"/>
                                </a:lnTo>
                                <a:lnTo>
                                  <a:pt x="213144" y="1337110"/>
                                </a:lnTo>
                                <a:lnTo>
                                  <a:pt x="213389" y="1337100"/>
                                </a:lnTo>
                                <a:lnTo>
                                  <a:pt x="213635" y="1337090"/>
                                </a:lnTo>
                                <a:lnTo>
                                  <a:pt x="213880" y="1337080"/>
                                </a:lnTo>
                                <a:lnTo>
                                  <a:pt x="214126" y="1337070"/>
                                </a:lnTo>
                                <a:lnTo>
                                  <a:pt x="214372" y="1337060"/>
                                </a:lnTo>
                                <a:lnTo>
                                  <a:pt x="214617" y="1337050"/>
                                </a:lnTo>
                                <a:lnTo>
                                  <a:pt x="214863" y="1337040"/>
                                </a:lnTo>
                                <a:lnTo>
                                  <a:pt x="215108" y="1337030"/>
                                </a:lnTo>
                                <a:lnTo>
                                  <a:pt x="215354" y="1337020"/>
                                </a:lnTo>
                                <a:lnTo>
                                  <a:pt x="215599" y="1337009"/>
                                </a:lnTo>
                                <a:lnTo>
                                  <a:pt x="215845" y="1336999"/>
                                </a:lnTo>
                                <a:lnTo>
                                  <a:pt x="216090" y="1336989"/>
                                </a:lnTo>
                                <a:lnTo>
                                  <a:pt x="216336" y="1336979"/>
                                </a:lnTo>
                                <a:lnTo>
                                  <a:pt x="216582" y="1336969"/>
                                </a:lnTo>
                                <a:lnTo>
                                  <a:pt x="216827" y="1336958"/>
                                </a:lnTo>
                                <a:lnTo>
                                  <a:pt x="217073" y="1336948"/>
                                </a:lnTo>
                                <a:lnTo>
                                  <a:pt x="217318" y="1336938"/>
                                </a:lnTo>
                                <a:lnTo>
                                  <a:pt x="217564" y="1336927"/>
                                </a:lnTo>
                                <a:lnTo>
                                  <a:pt x="217809" y="1336917"/>
                                </a:lnTo>
                                <a:lnTo>
                                  <a:pt x="218055" y="1336907"/>
                                </a:lnTo>
                                <a:lnTo>
                                  <a:pt x="218300" y="1336896"/>
                                </a:lnTo>
                                <a:lnTo>
                                  <a:pt x="218546" y="1336886"/>
                                </a:lnTo>
                                <a:lnTo>
                                  <a:pt x="218792" y="1336875"/>
                                </a:lnTo>
                                <a:lnTo>
                                  <a:pt x="219037" y="1336865"/>
                                </a:lnTo>
                                <a:lnTo>
                                  <a:pt x="219283" y="1336854"/>
                                </a:lnTo>
                                <a:lnTo>
                                  <a:pt x="219528" y="1336844"/>
                                </a:lnTo>
                                <a:lnTo>
                                  <a:pt x="219774" y="1336833"/>
                                </a:lnTo>
                                <a:lnTo>
                                  <a:pt x="220019" y="1336823"/>
                                </a:lnTo>
                                <a:lnTo>
                                  <a:pt x="220265" y="1336812"/>
                                </a:lnTo>
                                <a:lnTo>
                                  <a:pt x="220510" y="1336802"/>
                                </a:lnTo>
                                <a:lnTo>
                                  <a:pt x="220756" y="1336791"/>
                                </a:lnTo>
                                <a:lnTo>
                                  <a:pt x="221002" y="1336780"/>
                                </a:lnTo>
                                <a:lnTo>
                                  <a:pt x="221247" y="1336770"/>
                                </a:lnTo>
                                <a:lnTo>
                                  <a:pt x="221493" y="1336759"/>
                                </a:lnTo>
                                <a:lnTo>
                                  <a:pt x="221738" y="1336748"/>
                                </a:lnTo>
                                <a:lnTo>
                                  <a:pt x="221984" y="1336738"/>
                                </a:lnTo>
                                <a:lnTo>
                                  <a:pt x="222229" y="1336727"/>
                                </a:lnTo>
                                <a:lnTo>
                                  <a:pt x="222475" y="1336716"/>
                                </a:lnTo>
                                <a:lnTo>
                                  <a:pt x="222721" y="1336705"/>
                                </a:lnTo>
                                <a:lnTo>
                                  <a:pt x="222966" y="1336694"/>
                                </a:lnTo>
                                <a:lnTo>
                                  <a:pt x="223212" y="1336684"/>
                                </a:lnTo>
                                <a:lnTo>
                                  <a:pt x="223457" y="1336673"/>
                                </a:lnTo>
                                <a:lnTo>
                                  <a:pt x="223703" y="1336662"/>
                                </a:lnTo>
                                <a:lnTo>
                                  <a:pt x="223948" y="1336651"/>
                                </a:lnTo>
                                <a:lnTo>
                                  <a:pt x="224194" y="1336640"/>
                                </a:lnTo>
                                <a:lnTo>
                                  <a:pt x="224439" y="1336629"/>
                                </a:lnTo>
                                <a:lnTo>
                                  <a:pt x="224685" y="1336618"/>
                                </a:lnTo>
                                <a:lnTo>
                                  <a:pt x="224931" y="1336607"/>
                                </a:lnTo>
                                <a:lnTo>
                                  <a:pt x="225176" y="1336596"/>
                                </a:lnTo>
                                <a:lnTo>
                                  <a:pt x="225422" y="1336585"/>
                                </a:lnTo>
                                <a:lnTo>
                                  <a:pt x="225667" y="1336574"/>
                                </a:lnTo>
                                <a:lnTo>
                                  <a:pt x="225913" y="1336563"/>
                                </a:lnTo>
                                <a:lnTo>
                                  <a:pt x="226158" y="1336552"/>
                                </a:lnTo>
                                <a:lnTo>
                                  <a:pt x="226404" y="1336541"/>
                                </a:lnTo>
                                <a:lnTo>
                                  <a:pt x="226649" y="1336530"/>
                                </a:lnTo>
                                <a:lnTo>
                                  <a:pt x="226895" y="1336518"/>
                                </a:lnTo>
                                <a:lnTo>
                                  <a:pt x="227141" y="1336507"/>
                                </a:lnTo>
                                <a:lnTo>
                                  <a:pt x="227386" y="1336496"/>
                                </a:lnTo>
                                <a:lnTo>
                                  <a:pt x="227632" y="1336485"/>
                                </a:lnTo>
                                <a:lnTo>
                                  <a:pt x="227877" y="1336473"/>
                                </a:lnTo>
                                <a:lnTo>
                                  <a:pt x="228123" y="1336462"/>
                                </a:lnTo>
                                <a:lnTo>
                                  <a:pt x="228368" y="1336451"/>
                                </a:lnTo>
                                <a:lnTo>
                                  <a:pt x="228614" y="1336439"/>
                                </a:lnTo>
                                <a:lnTo>
                                  <a:pt x="228859" y="1336428"/>
                                </a:lnTo>
                                <a:lnTo>
                                  <a:pt x="229105" y="1336417"/>
                                </a:lnTo>
                                <a:lnTo>
                                  <a:pt x="229351" y="1336405"/>
                                </a:lnTo>
                                <a:lnTo>
                                  <a:pt x="229596" y="1336394"/>
                                </a:lnTo>
                                <a:lnTo>
                                  <a:pt x="229842" y="1336382"/>
                                </a:lnTo>
                                <a:lnTo>
                                  <a:pt x="230087" y="1336371"/>
                                </a:lnTo>
                                <a:lnTo>
                                  <a:pt x="230333" y="1336359"/>
                                </a:lnTo>
                                <a:lnTo>
                                  <a:pt x="230578" y="1336348"/>
                                </a:lnTo>
                                <a:lnTo>
                                  <a:pt x="230824" y="1336336"/>
                                </a:lnTo>
                                <a:lnTo>
                                  <a:pt x="231069" y="1336325"/>
                                </a:lnTo>
                                <a:lnTo>
                                  <a:pt x="231315" y="1336313"/>
                                </a:lnTo>
                                <a:lnTo>
                                  <a:pt x="231561" y="1336302"/>
                                </a:lnTo>
                                <a:lnTo>
                                  <a:pt x="231806" y="1336290"/>
                                </a:lnTo>
                                <a:lnTo>
                                  <a:pt x="232052" y="1336278"/>
                                </a:lnTo>
                                <a:lnTo>
                                  <a:pt x="232297" y="1336267"/>
                                </a:lnTo>
                                <a:lnTo>
                                  <a:pt x="232543" y="1336255"/>
                                </a:lnTo>
                                <a:lnTo>
                                  <a:pt x="232788" y="1336243"/>
                                </a:lnTo>
                                <a:lnTo>
                                  <a:pt x="233034" y="1336231"/>
                                </a:lnTo>
                                <a:lnTo>
                                  <a:pt x="233279" y="1336220"/>
                                </a:lnTo>
                                <a:lnTo>
                                  <a:pt x="233525" y="1336208"/>
                                </a:lnTo>
                                <a:lnTo>
                                  <a:pt x="233771" y="1336196"/>
                                </a:lnTo>
                                <a:lnTo>
                                  <a:pt x="234016" y="1336184"/>
                                </a:lnTo>
                                <a:lnTo>
                                  <a:pt x="234262" y="1336172"/>
                                </a:lnTo>
                                <a:lnTo>
                                  <a:pt x="234507" y="1336160"/>
                                </a:lnTo>
                                <a:lnTo>
                                  <a:pt x="234753" y="1336148"/>
                                </a:lnTo>
                                <a:lnTo>
                                  <a:pt x="234998" y="1336137"/>
                                </a:lnTo>
                                <a:lnTo>
                                  <a:pt x="235244" y="1336125"/>
                                </a:lnTo>
                                <a:lnTo>
                                  <a:pt x="235490" y="1336113"/>
                                </a:lnTo>
                                <a:lnTo>
                                  <a:pt x="235735" y="1336101"/>
                                </a:lnTo>
                                <a:lnTo>
                                  <a:pt x="235981" y="1336088"/>
                                </a:lnTo>
                                <a:lnTo>
                                  <a:pt x="236226" y="1336076"/>
                                </a:lnTo>
                                <a:lnTo>
                                  <a:pt x="236472" y="1336064"/>
                                </a:lnTo>
                                <a:lnTo>
                                  <a:pt x="236717" y="1336052"/>
                                </a:lnTo>
                                <a:lnTo>
                                  <a:pt x="236963" y="1336040"/>
                                </a:lnTo>
                                <a:lnTo>
                                  <a:pt x="237208" y="1336028"/>
                                </a:lnTo>
                                <a:lnTo>
                                  <a:pt x="237454" y="1336016"/>
                                </a:lnTo>
                                <a:lnTo>
                                  <a:pt x="237700" y="1336003"/>
                                </a:lnTo>
                                <a:lnTo>
                                  <a:pt x="237945" y="1335991"/>
                                </a:lnTo>
                                <a:lnTo>
                                  <a:pt x="238191" y="1335979"/>
                                </a:lnTo>
                                <a:lnTo>
                                  <a:pt x="238436" y="1335967"/>
                                </a:lnTo>
                                <a:lnTo>
                                  <a:pt x="238682" y="1335954"/>
                                </a:lnTo>
                                <a:lnTo>
                                  <a:pt x="238927" y="1335942"/>
                                </a:lnTo>
                                <a:lnTo>
                                  <a:pt x="239173" y="1335930"/>
                                </a:lnTo>
                                <a:lnTo>
                                  <a:pt x="239418" y="1335917"/>
                                </a:lnTo>
                                <a:lnTo>
                                  <a:pt x="239664" y="1335905"/>
                                </a:lnTo>
                                <a:lnTo>
                                  <a:pt x="239910" y="1335892"/>
                                </a:lnTo>
                                <a:lnTo>
                                  <a:pt x="240155" y="1335880"/>
                                </a:lnTo>
                                <a:lnTo>
                                  <a:pt x="240401" y="1335867"/>
                                </a:lnTo>
                                <a:lnTo>
                                  <a:pt x="240646" y="1335855"/>
                                </a:lnTo>
                                <a:lnTo>
                                  <a:pt x="240892" y="1335842"/>
                                </a:lnTo>
                                <a:lnTo>
                                  <a:pt x="241137" y="1335830"/>
                                </a:lnTo>
                                <a:lnTo>
                                  <a:pt x="241383" y="1335817"/>
                                </a:lnTo>
                                <a:lnTo>
                                  <a:pt x="241628" y="1335804"/>
                                </a:lnTo>
                                <a:lnTo>
                                  <a:pt x="241874" y="1335792"/>
                                </a:lnTo>
                                <a:lnTo>
                                  <a:pt x="242120" y="1335779"/>
                                </a:lnTo>
                                <a:lnTo>
                                  <a:pt x="242365" y="1335766"/>
                                </a:lnTo>
                                <a:lnTo>
                                  <a:pt x="242611" y="1335754"/>
                                </a:lnTo>
                                <a:lnTo>
                                  <a:pt x="242856" y="1335741"/>
                                </a:lnTo>
                                <a:lnTo>
                                  <a:pt x="243102" y="1335728"/>
                                </a:lnTo>
                                <a:lnTo>
                                  <a:pt x="243347" y="1335715"/>
                                </a:lnTo>
                                <a:lnTo>
                                  <a:pt x="243593" y="1335702"/>
                                </a:lnTo>
                                <a:lnTo>
                                  <a:pt x="243838" y="1335690"/>
                                </a:lnTo>
                                <a:lnTo>
                                  <a:pt x="244084" y="1335677"/>
                                </a:lnTo>
                                <a:lnTo>
                                  <a:pt x="244330" y="1335664"/>
                                </a:lnTo>
                                <a:lnTo>
                                  <a:pt x="244575" y="1335651"/>
                                </a:lnTo>
                                <a:lnTo>
                                  <a:pt x="244821" y="1335638"/>
                                </a:lnTo>
                                <a:lnTo>
                                  <a:pt x="245066" y="1335625"/>
                                </a:lnTo>
                                <a:lnTo>
                                  <a:pt x="245312" y="1335612"/>
                                </a:lnTo>
                                <a:lnTo>
                                  <a:pt x="245557" y="1335599"/>
                                </a:lnTo>
                                <a:lnTo>
                                  <a:pt x="245803" y="1335586"/>
                                </a:lnTo>
                                <a:lnTo>
                                  <a:pt x="246049" y="1335573"/>
                                </a:lnTo>
                                <a:lnTo>
                                  <a:pt x="246294" y="1335559"/>
                                </a:lnTo>
                                <a:lnTo>
                                  <a:pt x="246540" y="1335546"/>
                                </a:lnTo>
                                <a:lnTo>
                                  <a:pt x="246785" y="1335533"/>
                                </a:lnTo>
                                <a:lnTo>
                                  <a:pt x="247031" y="1335520"/>
                                </a:lnTo>
                                <a:lnTo>
                                  <a:pt x="247276" y="1335507"/>
                                </a:lnTo>
                                <a:lnTo>
                                  <a:pt x="247522" y="1335493"/>
                                </a:lnTo>
                                <a:lnTo>
                                  <a:pt x="247767" y="1335480"/>
                                </a:lnTo>
                                <a:lnTo>
                                  <a:pt x="248013" y="1335467"/>
                                </a:lnTo>
                                <a:lnTo>
                                  <a:pt x="248259" y="1335454"/>
                                </a:lnTo>
                                <a:lnTo>
                                  <a:pt x="248504" y="1335440"/>
                                </a:lnTo>
                                <a:lnTo>
                                  <a:pt x="248750" y="1335427"/>
                                </a:lnTo>
                                <a:lnTo>
                                  <a:pt x="248995" y="1335413"/>
                                </a:lnTo>
                                <a:lnTo>
                                  <a:pt x="249241" y="1335400"/>
                                </a:lnTo>
                                <a:lnTo>
                                  <a:pt x="249486" y="1335386"/>
                                </a:lnTo>
                                <a:lnTo>
                                  <a:pt x="249732" y="1335373"/>
                                </a:lnTo>
                                <a:lnTo>
                                  <a:pt x="249977" y="1335359"/>
                                </a:lnTo>
                                <a:lnTo>
                                  <a:pt x="250223" y="1335346"/>
                                </a:lnTo>
                                <a:lnTo>
                                  <a:pt x="250469" y="1335332"/>
                                </a:lnTo>
                                <a:lnTo>
                                  <a:pt x="250714" y="1335319"/>
                                </a:lnTo>
                                <a:lnTo>
                                  <a:pt x="250960" y="1335305"/>
                                </a:lnTo>
                                <a:lnTo>
                                  <a:pt x="251205" y="1335291"/>
                                </a:lnTo>
                                <a:lnTo>
                                  <a:pt x="251451" y="1335278"/>
                                </a:lnTo>
                                <a:lnTo>
                                  <a:pt x="251696" y="1335264"/>
                                </a:lnTo>
                                <a:lnTo>
                                  <a:pt x="251942" y="1335250"/>
                                </a:lnTo>
                                <a:lnTo>
                                  <a:pt x="252187" y="1335236"/>
                                </a:lnTo>
                                <a:lnTo>
                                  <a:pt x="252433" y="1335223"/>
                                </a:lnTo>
                                <a:lnTo>
                                  <a:pt x="252679" y="1335209"/>
                                </a:lnTo>
                                <a:lnTo>
                                  <a:pt x="252924" y="1335195"/>
                                </a:lnTo>
                                <a:lnTo>
                                  <a:pt x="253170" y="1335181"/>
                                </a:lnTo>
                                <a:lnTo>
                                  <a:pt x="253415" y="1335167"/>
                                </a:lnTo>
                                <a:lnTo>
                                  <a:pt x="253661" y="1335153"/>
                                </a:lnTo>
                                <a:lnTo>
                                  <a:pt x="253906" y="1335139"/>
                                </a:lnTo>
                                <a:lnTo>
                                  <a:pt x="254152" y="1335125"/>
                                </a:lnTo>
                                <a:lnTo>
                                  <a:pt x="254397" y="1335111"/>
                                </a:lnTo>
                                <a:lnTo>
                                  <a:pt x="254643" y="1335097"/>
                                </a:lnTo>
                                <a:lnTo>
                                  <a:pt x="254889" y="1335083"/>
                                </a:lnTo>
                                <a:lnTo>
                                  <a:pt x="255134" y="1335069"/>
                                </a:lnTo>
                                <a:lnTo>
                                  <a:pt x="255380" y="1335055"/>
                                </a:lnTo>
                                <a:lnTo>
                                  <a:pt x="255625" y="1335040"/>
                                </a:lnTo>
                                <a:lnTo>
                                  <a:pt x="255871" y="1335026"/>
                                </a:lnTo>
                                <a:lnTo>
                                  <a:pt x="256116" y="1335012"/>
                                </a:lnTo>
                                <a:lnTo>
                                  <a:pt x="256362" y="1334998"/>
                                </a:lnTo>
                                <a:lnTo>
                                  <a:pt x="256607" y="1334983"/>
                                </a:lnTo>
                                <a:lnTo>
                                  <a:pt x="256853" y="1334969"/>
                                </a:lnTo>
                                <a:lnTo>
                                  <a:pt x="257099" y="1334955"/>
                                </a:lnTo>
                                <a:lnTo>
                                  <a:pt x="257344" y="1334940"/>
                                </a:lnTo>
                                <a:lnTo>
                                  <a:pt x="257590" y="1334926"/>
                                </a:lnTo>
                                <a:lnTo>
                                  <a:pt x="257835" y="1334911"/>
                                </a:lnTo>
                                <a:lnTo>
                                  <a:pt x="258081" y="1334897"/>
                                </a:lnTo>
                                <a:lnTo>
                                  <a:pt x="258326" y="1334883"/>
                                </a:lnTo>
                                <a:lnTo>
                                  <a:pt x="258572" y="1334868"/>
                                </a:lnTo>
                                <a:lnTo>
                                  <a:pt x="258818" y="1334853"/>
                                </a:lnTo>
                                <a:lnTo>
                                  <a:pt x="259063" y="1334839"/>
                                </a:lnTo>
                                <a:lnTo>
                                  <a:pt x="259309" y="1334824"/>
                                </a:lnTo>
                                <a:lnTo>
                                  <a:pt x="259554" y="1334810"/>
                                </a:lnTo>
                                <a:lnTo>
                                  <a:pt x="259800" y="1334795"/>
                                </a:lnTo>
                                <a:lnTo>
                                  <a:pt x="260045" y="1334780"/>
                                </a:lnTo>
                                <a:lnTo>
                                  <a:pt x="260291" y="1334765"/>
                                </a:lnTo>
                                <a:lnTo>
                                  <a:pt x="260536" y="1334751"/>
                                </a:lnTo>
                                <a:lnTo>
                                  <a:pt x="260782" y="1334736"/>
                                </a:lnTo>
                                <a:lnTo>
                                  <a:pt x="261028" y="1334721"/>
                                </a:lnTo>
                                <a:lnTo>
                                  <a:pt x="261273" y="1334706"/>
                                </a:lnTo>
                                <a:lnTo>
                                  <a:pt x="261519" y="1334691"/>
                                </a:lnTo>
                                <a:lnTo>
                                  <a:pt x="261764" y="1334676"/>
                                </a:lnTo>
                                <a:lnTo>
                                  <a:pt x="262010" y="1334661"/>
                                </a:lnTo>
                                <a:lnTo>
                                  <a:pt x="262255" y="1334647"/>
                                </a:lnTo>
                                <a:lnTo>
                                  <a:pt x="262501" y="1334632"/>
                                </a:lnTo>
                                <a:lnTo>
                                  <a:pt x="262746" y="1334616"/>
                                </a:lnTo>
                                <a:lnTo>
                                  <a:pt x="262992" y="1334601"/>
                                </a:lnTo>
                                <a:lnTo>
                                  <a:pt x="263238" y="1334586"/>
                                </a:lnTo>
                                <a:lnTo>
                                  <a:pt x="263483" y="1334571"/>
                                </a:lnTo>
                                <a:lnTo>
                                  <a:pt x="263729" y="1334556"/>
                                </a:lnTo>
                                <a:lnTo>
                                  <a:pt x="263974" y="1334541"/>
                                </a:lnTo>
                                <a:lnTo>
                                  <a:pt x="264220" y="1334526"/>
                                </a:lnTo>
                                <a:lnTo>
                                  <a:pt x="264465" y="1334510"/>
                                </a:lnTo>
                                <a:lnTo>
                                  <a:pt x="264711" y="1334495"/>
                                </a:lnTo>
                                <a:lnTo>
                                  <a:pt x="264956" y="1334480"/>
                                </a:lnTo>
                                <a:lnTo>
                                  <a:pt x="265202" y="1334464"/>
                                </a:lnTo>
                                <a:lnTo>
                                  <a:pt x="265448" y="1334449"/>
                                </a:lnTo>
                                <a:lnTo>
                                  <a:pt x="265693" y="1334434"/>
                                </a:lnTo>
                                <a:lnTo>
                                  <a:pt x="265939" y="1334418"/>
                                </a:lnTo>
                                <a:lnTo>
                                  <a:pt x="266184" y="1334403"/>
                                </a:lnTo>
                                <a:lnTo>
                                  <a:pt x="266430" y="1334387"/>
                                </a:lnTo>
                                <a:lnTo>
                                  <a:pt x="266675" y="1334372"/>
                                </a:lnTo>
                                <a:lnTo>
                                  <a:pt x="266921" y="1334356"/>
                                </a:lnTo>
                                <a:lnTo>
                                  <a:pt x="267166" y="1334341"/>
                                </a:lnTo>
                                <a:lnTo>
                                  <a:pt x="267412" y="1334325"/>
                                </a:lnTo>
                                <a:lnTo>
                                  <a:pt x="267658" y="1334309"/>
                                </a:lnTo>
                                <a:lnTo>
                                  <a:pt x="267903" y="1334294"/>
                                </a:lnTo>
                                <a:lnTo>
                                  <a:pt x="268149" y="1334278"/>
                                </a:lnTo>
                                <a:lnTo>
                                  <a:pt x="268394" y="1334262"/>
                                </a:lnTo>
                                <a:lnTo>
                                  <a:pt x="268640" y="1334246"/>
                                </a:lnTo>
                                <a:lnTo>
                                  <a:pt x="268885" y="1334231"/>
                                </a:lnTo>
                                <a:lnTo>
                                  <a:pt x="269131" y="1334215"/>
                                </a:lnTo>
                                <a:lnTo>
                                  <a:pt x="269377" y="1334199"/>
                                </a:lnTo>
                                <a:lnTo>
                                  <a:pt x="269622" y="1334183"/>
                                </a:lnTo>
                                <a:lnTo>
                                  <a:pt x="269868" y="1334167"/>
                                </a:lnTo>
                                <a:lnTo>
                                  <a:pt x="270113" y="1334151"/>
                                </a:lnTo>
                                <a:lnTo>
                                  <a:pt x="270359" y="1334135"/>
                                </a:lnTo>
                                <a:lnTo>
                                  <a:pt x="270604" y="1334119"/>
                                </a:lnTo>
                                <a:lnTo>
                                  <a:pt x="270850" y="1334103"/>
                                </a:lnTo>
                                <a:lnTo>
                                  <a:pt x="271095" y="1334087"/>
                                </a:lnTo>
                                <a:lnTo>
                                  <a:pt x="271341" y="1334071"/>
                                </a:lnTo>
                                <a:lnTo>
                                  <a:pt x="271587" y="1334054"/>
                                </a:lnTo>
                                <a:lnTo>
                                  <a:pt x="271832" y="1334038"/>
                                </a:lnTo>
                                <a:lnTo>
                                  <a:pt x="272078" y="1334022"/>
                                </a:lnTo>
                                <a:lnTo>
                                  <a:pt x="272323" y="1334006"/>
                                </a:lnTo>
                                <a:lnTo>
                                  <a:pt x="272569" y="1333989"/>
                                </a:lnTo>
                                <a:lnTo>
                                  <a:pt x="272814" y="1333973"/>
                                </a:lnTo>
                                <a:lnTo>
                                  <a:pt x="273060" y="1333957"/>
                                </a:lnTo>
                                <a:lnTo>
                                  <a:pt x="273305" y="1333940"/>
                                </a:lnTo>
                                <a:lnTo>
                                  <a:pt x="273551" y="1333924"/>
                                </a:lnTo>
                                <a:lnTo>
                                  <a:pt x="273797" y="1333907"/>
                                </a:lnTo>
                                <a:lnTo>
                                  <a:pt x="274042" y="1333891"/>
                                </a:lnTo>
                                <a:lnTo>
                                  <a:pt x="274288" y="1333874"/>
                                </a:lnTo>
                                <a:lnTo>
                                  <a:pt x="274533" y="1333858"/>
                                </a:lnTo>
                                <a:lnTo>
                                  <a:pt x="274779" y="1333841"/>
                                </a:lnTo>
                                <a:lnTo>
                                  <a:pt x="275024" y="1333825"/>
                                </a:lnTo>
                                <a:lnTo>
                                  <a:pt x="275270" y="1333808"/>
                                </a:lnTo>
                                <a:lnTo>
                                  <a:pt x="275515" y="1333791"/>
                                </a:lnTo>
                                <a:lnTo>
                                  <a:pt x="275761" y="1333775"/>
                                </a:lnTo>
                                <a:lnTo>
                                  <a:pt x="276007" y="1333758"/>
                                </a:lnTo>
                                <a:lnTo>
                                  <a:pt x="276252" y="1333741"/>
                                </a:lnTo>
                                <a:lnTo>
                                  <a:pt x="276498" y="1333724"/>
                                </a:lnTo>
                                <a:lnTo>
                                  <a:pt x="276743" y="1333707"/>
                                </a:lnTo>
                                <a:lnTo>
                                  <a:pt x="276989" y="1333690"/>
                                </a:lnTo>
                                <a:lnTo>
                                  <a:pt x="277234" y="1333673"/>
                                </a:lnTo>
                                <a:lnTo>
                                  <a:pt x="277480" y="1333656"/>
                                </a:lnTo>
                                <a:lnTo>
                                  <a:pt x="277725" y="1333639"/>
                                </a:lnTo>
                                <a:lnTo>
                                  <a:pt x="277971" y="1333622"/>
                                </a:lnTo>
                                <a:lnTo>
                                  <a:pt x="278217" y="1333605"/>
                                </a:lnTo>
                                <a:lnTo>
                                  <a:pt x="278462" y="1333588"/>
                                </a:lnTo>
                                <a:lnTo>
                                  <a:pt x="278708" y="1333571"/>
                                </a:lnTo>
                                <a:lnTo>
                                  <a:pt x="278953" y="1333554"/>
                                </a:lnTo>
                                <a:lnTo>
                                  <a:pt x="279199" y="1333537"/>
                                </a:lnTo>
                                <a:lnTo>
                                  <a:pt x="279444" y="1333519"/>
                                </a:lnTo>
                                <a:lnTo>
                                  <a:pt x="279690" y="1333502"/>
                                </a:lnTo>
                                <a:lnTo>
                                  <a:pt x="279935" y="1333485"/>
                                </a:lnTo>
                                <a:lnTo>
                                  <a:pt x="280181" y="1333467"/>
                                </a:lnTo>
                                <a:lnTo>
                                  <a:pt x="280427" y="1333450"/>
                                </a:lnTo>
                                <a:lnTo>
                                  <a:pt x="280672" y="1333433"/>
                                </a:lnTo>
                                <a:lnTo>
                                  <a:pt x="280918" y="1333415"/>
                                </a:lnTo>
                                <a:lnTo>
                                  <a:pt x="281163" y="1333398"/>
                                </a:lnTo>
                                <a:lnTo>
                                  <a:pt x="281409" y="1333380"/>
                                </a:lnTo>
                                <a:lnTo>
                                  <a:pt x="281654" y="1333363"/>
                                </a:lnTo>
                                <a:lnTo>
                                  <a:pt x="281900" y="1333345"/>
                                </a:lnTo>
                                <a:lnTo>
                                  <a:pt x="282146" y="1333327"/>
                                </a:lnTo>
                                <a:lnTo>
                                  <a:pt x="282391" y="1333310"/>
                                </a:lnTo>
                                <a:lnTo>
                                  <a:pt x="282637" y="1333292"/>
                                </a:lnTo>
                                <a:lnTo>
                                  <a:pt x="282882" y="1333274"/>
                                </a:lnTo>
                                <a:lnTo>
                                  <a:pt x="283128" y="1333257"/>
                                </a:lnTo>
                                <a:lnTo>
                                  <a:pt x="283373" y="1333239"/>
                                </a:lnTo>
                                <a:lnTo>
                                  <a:pt x="283619" y="1333221"/>
                                </a:lnTo>
                                <a:lnTo>
                                  <a:pt x="283864" y="1333203"/>
                                </a:lnTo>
                                <a:lnTo>
                                  <a:pt x="284110" y="1333185"/>
                                </a:lnTo>
                                <a:lnTo>
                                  <a:pt x="284356" y="1333167"/>
                                </a:lnTo>
                                <a:lnTo>
                                  <a:pt x="284601" y="1333149"/>
                                </a:lnTo>
                                <a:lnTo>
                                  <a:pt x="284847" y="1333131"/>
                                </a:lnTo>
                                <a:lnTo>
                                  <a:pt x="285092" y="1333113"/>
                                </a:lnTo>
                                <a:lnTo>
                                  <a:pt x="285338" y="1333095"/>
                                </a:lnTo>
                                <a:lnTo>
                                  <a:pt x="285583" y="1333077"/>
                                </a:lnTo>
                                <a:lnTo>
                                  <a:pt x="285829" y="1333059"/>
                                </a:lnTo>
                                <a:lnTo>
                                  <a:pt x="286074" y="1333040"/>
                                </a:lnTo>
                                <a:lnTo>
                                  <a:pt x="286320" y="1333022"/>
                                </a:lnTo>
                                <a:lnTo>
                                  <a:pt x="286566" y="1333004"/>
                                </a:lnTo>
                                <a:lnTo>
                                  <a:pt x="286811" y="1332986"/>
                                </a:lnTo>
                                <a:lnTo>
                                  <a:pt x="287057" y="1332967"/>
                                </a:lnTo>
                                <a:lnTo>
                                  <a:pt x="287302" y="1332949"/>
                                </a:lnTo>
                                <a:lnTo>
                                  <a:pt x="287548" y="1332930"/>
                                </a:lnTo>
                                <a:lnTo>
                                  <a:pt x="287793" y="1332912"/>
                                </a:lnTo>
                                <a:lnTo>
                                  <a:pt x="288039" y="1332894"/>
                                </a:lnTo>
                                <a:lnTo>
                                  <a:pt x="288284" y="1332875"/>
                                </a:lnTo>
                                <a:lnTo>
                                  <a:pt x="288530" y="1332856"/>
                                </a:lnTo>
                                <a:lnTo>
                                  <a:pt x="288776" y="1332838"/>
                                </a:lnTo>
                                <a:lnTo>
                                  <a:pt x="289021" y="1332819"/>
                                </a:lnTo>
                                <a:lnTo>
                                  <a:pt x="289267" y="1332800"/>
                                </a:lnTo>
                                <a:lnTo>
                                  <a:pt x="289512" y="1332782"/>
                                </a:lnTo>
                                <a:lnTo>
                                  <a:pt x="289758" y="1332763"/>
                                </a:lnTo>
                                <a:lnTo>
                                  <a:pt x="290003" y="1332744"/>
                                </a:lnTo>
                                <a:lnTo>
                                  <a:pt x="290249" y="1332725"/>
                                </a:lnTo>
                                <a:lnTo>
                                  <a:pt x="290494" y="1332706"/>
                                </a:lnTo>
                                <a:lnTo>
                                  <a:pt x="290740" y="1332688"/>
                                </a:lnTo>
                                <a:lnTo>
                                  <a:pt x="290986" y="1332669"/>
                                </a:lnTo>
                                <a:lnTo>
                                  <a:pt x="291231" y="1332650"/>
                                </a:lnTo>
                                <a:lnTo>
                                  <a:pt x="291477" y="1332631"/>
                                </a:lnTo>
                                <a:lnTo>
                                  <a:pt x="291722" y="1332612"/>
                                </a:lnTo>
                                <a:lnTo>
                                  <a:pt x="291968" y="1332592"/>
                                </a:lnTo>
                                <a:lnTo>
                                  <a:pt x="292213" y="1332573"/>
                                </a:lnTo>
                                <a:lnTo>
                                  <a:pt x="292459" y="1332554"/>
                                </a:lnTo>
                                <a:lnTo>
                                  <a:pt x="292705" y="1332535"/>
                                </a:lnTo>
                                <a:lnTo>
                                  <a:pt x="292950" y="1332516"/>
                                </a:lnTo>
                                <a:lnTo>
                                  <a:pt x="293196" y="1332496"/>
                                </a:lnTo>
                                <a:lnTo>
                                  <a:pt x="293441" y="1332477"/>
                                </a:lnTo>
                                <a:lnTo>
                                  <a:pt x="293687" y="1332458"/>
                                </a:lnTo>
                                <a:lnTo>
                                  <a:pt x="293932" y="1332438"/>
                                </a:lnTo>
                                <a:lnTo>
                                  <a:pt x="294178" y="1332419"/>
                                </a:lnTo>
                                <a:lnTo>
                                  <a:pt x="294423" y="1332399"/>
                                </a:lnTo>
                                <a:lnTo>
                                  <a:pt x="294669" y="1332380"/>
                                </a:lnTo>
                                <a:lnTo>
                                  <a:pt x="294915" y="1332360"/>
                                </a:lnTo>
                                <a:lnTo>
                                  <a:pt x="295160" y="1332341"/>
                                </a:lnTo>
                                <a:lnTo>
                                  <a:pt x="295406" y="1332321"/>
                                </a:lnTo>
                                <a:lnTo>
                                  <a:pt x="295651" y="1332301"/>
                                </a:lnTo>
                                <a:lnTo>
                                  <a:pt x="295897" y="1332282"/>
                                </a:lnTo>
                                <a:lnTo>
                                  <a:pt x="296142" y="1332262"/>
                                </a:lnTo>
                                <a:lnTo>
                                  <a:pt x="296388" y="1332242"/>
                                </a:lnTo>
                                <a:lnTo>
                                  <a:pt x="296633" y="1332222"/>
                                </a:lnTo>
                                <a:lnTo>
                                  <a:pt x="296879" y="1332202"/>
                                </a:lnTo>
                                <a:lnTo>
                                  <a:pt x="297125" y="1332182"/>
                                </a:lnTo>
                                <a:lnTo>
                                  <a:pt x="297370" y="1332162"/>
                                </a:lnTo>
                                <a:lnTo>
                                  <a:pt x="297616" y="1332142"/>
                                </a:lnTo>
                                <a:lnTo>
                                  <a:pt x="297861" y="1332122"/>
                                </a:lnTo>
                                <a:lnTo>
                                  <a:pt x="298107" y="1332102"/>
                                </a:lnTo>
                                <a:lnTo>
                                  <a:pt x="298352" y="1332082"/>
                                </a:lnTo>
                                <a:lnTo>
                                  <a:pt x="298598" y="1332062"/>
                                </a:lnTo>
                                <a:lnTo>
                                  <a:pt x="298843" y="1332042"/>
                                </a:lnTo>
                                <a:lnTo>
                                  <a:pt x="299089" y="1332022"/>
                                </a:lnTo>
                                <a:lnTo>
                                  <a:pt x="299335" y="1332001"/>
                                </a:lnTo>
                                <a:lnTo>
                                  <a:pt x="299580" y="1331981"/>
                                </a:lnTo>
                                <a:lnTo>
                                  <a:pt x="299826" y="1331961"/>
                                </a:lnTo>
                                <a:lnTo>
                                  <a:pt x="300071" y="1331940"/>
                                </a:lnTo>
                                <a:lnTo>
                                  <a:pt x="300317" y="1331920"/>
                                </a:lnTo>
                                <a:lnTo>
                                  <a:pt x="300562" y="1331899"/>
                                </a:lnTo>
                                <a:lnTo>
                                  <a:pt x="300808" y="1331879"/>
                                </a:lnTo>
                                <a:lnTo>
                                  <a:pt x="301053" y="1331858"/>
                                </a:lnTo>
                                <a:lnTo>
                                  <a:pt x="301299" y="1331838"/>
                                </a:lnTo>
                                <a:lnTo>
                                  <a:pt x="301545" y="1331817"/>
                                </a:lnTo>
                                <a:lnTo>
                                  <a:pt x="301790" y="1331796"/>
                                </a:lnTo>
                                <a:lnTo>
                                  <a:pt x="302036" y="1331776"/>
                                </a:lnTo>
                                <a:lnTo>
                                  <a:pt x="302281" y="1331755"/>
                                </a:lnTo>
                                <a:lnTo>
                                  <a:pt x="302527" y="1331734"/>
                                </a:lnTo>
                                <a:lnTo>
                                  <a:pt x="302772" y="1331713"/>
                                </a:lnTo>
                                <a:lnTo>
                                  <a:pt x="303018" y="1331692"/>
                                </a:lnTo>
                                <a:lnTo>
                                  <a:pt x="303263" y="1331671"/>
                                </a:lnTo>
                                <a:lnTo>
                                  <a:pt x="303509" y="1331650"/>
                                </a:lnTo>
                                <a:lnTo>
                                  <a:pt x="303755" y="1331629"/>
                                </a:lnTo>
                                <a:lnTo>
                                  <a:pt x="304000" y="1331608"/>
                                </a:lnTo>
                                <a:lnTo>
                                  <a:pt x="304246" y="1331587"/>
                                </a:lnTo>
                                <a:lnTo>
                                  <a:pt x="304491" y="1331566"/>
                                </a:lnTo>
                                <a:lnTo>
                                  <a:pt x="304737" y="1331545"/>
                                </a:lnTo>
                                <a:lnTo>
                                  <a:pt x="304982" y="1331524"/>
                                </a:lnTo>
                                <a:lnTo>
                                  <a:pt x="305228" y="1331502"/>
                                </a:lnTo>
                                <a:lnTo>
                                  <a:pt x="305474" y="1331481"/>
                                </a:lnTo>
                                <a:lnTo>
                                  <a:pt x="305719" y="1331460"/>
                                </a:lnTo>
                                <a:lnTo>
                                  <a:pt x="305965" y="1331438"/>
                                </a:lnTo>
                                <a:lnTo>
                                  <a:pt x="306210" y="1331417"/>
                                </a:lnTo>
                                <a:lnTo>
                                  <a:pt x="306456" y="1331395"/>
                                </a:lnTo>
                                <a:lnTo>
                                  <a:pt x="306701" y="1331374"/>
                                </a:lnTo>
                                <a:lnTo>
                                  <a:pt x="306947" y="1331352"/>
                                </a:lnTo>
                                <a:lnTo>
                                  <a:pt x="307192" y="1331331"/>
                                </a:lnTo>
                                <a:lnTo>
                                  <a:pt x="307438" y="1331309"/>
                                </a:lnTo>
                                <a:lnTo>
                                  <a:pt x="307684" y="1331287"/>
                                </a:lnTo>
                                <a:lnTo>
                                  <a:pt x="307929" y="1331265"/>
                                </a:lnTo>
                                <a:lnTo>
                                  <a:pt x="308175" y="1331244"/>
                                </a:lnTo>
                                <a:lnTo>
                                  <a:pt x="308420" y="1331222"/>
                                </a:lnTo>
                                <a:lnTo>
                                  <a:pt x="308666" y="1331200"/>
                                </a:lnTo>
                                <a:lnTo>
                                  <a:pt x="308911" y="1331178"/>
                                </a:lnTo>
                                <a:lnTo>
                                  <a:pt x="309157" y="1331156"/>
                                </a:lnTo>
                                <a:lnTo>
                                  <a:pt x="309402" y="1331134"/>
                                </a:lnTo>
                                <a:lnTo>
                                  <a:pt x="309648" y="1331112"/>
                                </a:lnTo>
                                <a:lnTo>
                                  <a:pt x="309894" y="1331090"/>
                                </a:lnTo>
                                <a:lnTo>
                                  <a:pt x="310139" y="1331068"/>
                                </a:lnTo>
                                <a:lnTo>
                                  <a:pt x="310385" y="1331046"/>
                                </a:lnTo>
                                <a:lnTo>
                                  <a:pt x="310630" y="1331023"/>
                                </a:lnTo>
                                <a:lnTo>
                                  <a:pt x="310876" y="1331001"/>
                                </a:lnTo>
                                <a:lnTo>
                                  <a:pt x="311121" y="1330979"/>
                                </a:lnTo>
                                <a:lnTo>
                                  <a:pt x="311367" y="1330956"/>
                                </a:lnTo>
                                <a:lnTo>
                                  <a:pt x="311612" y="1330934"/>
                                </a:lnTo>
                                <a:lnTo>
                                  <a:pt x="311858" y="1330912"/>
                                </a:lnTo>
                                <a:lnTo>
                                  <a:pt x="312104" y="1330889"/>
                                </a:lnTo>
                                <a:lnTo>
                                  <a:pt x="312349" y="1330867"/>
                                </a:lnTo>
                                <a:lnTo>
                                  <a:pt x="312595" y="1330844"/>
                                </a:lnTo>
                                <a:lnTo>
                                  <a:pt x="312840" y="1330821"/>
                                </a:lnTo>
                                <a:lnTo>
                                  <a:pt x="313086" y="1330799"/>
                                </a:lnTo>
                                <a:lnTo>
                                  <a:pt x="313331" y="1330776"/>
                                </a:lnTo>
                                <a:lnTo>
                                  <a:pt x="313577" y="1330753"/>
                                </a:lnTo>
                                <a:lnTo>
                                  <a:pt x="313822" y="1330730"/>
                                </a:lnTo>
                                <a:lnTo>
                                  <a:pt x="314068" y="1330708"/>
                                </a:lnTo>
                                <a:lnTo>
                                  <a:pt x="314314" y="1330685"/>
                                </a:lnTo>
                                <a:lnTo>
                                  <a:pt x="314559" y="1330662"/>
                                </a:lnTo>
                                <a:lnTo>
                                  <a:pt x="314805" y="1330639"/>
                                </a:lnTo>
                                <a:lnTo>
                                  <a:pt x="315050" y="1330616"/>
                                </a:lnTo>
                                <a:lnTo>
                                  <a:pt x="315296" y="1330593"/>
                                </a:lnTo>
                                <a:lnTo>
                                  <a:pt x="315541" y="1330570"/>
                                </a:lnTo>
                                <a:lnTo>
                                  <a:pt x="315787" y="1330546"/>
                                </a:lnTo>
                                <a:lnTo>
                                  <a:pt x="316033" y="1330523"/>
                                </a:lnTo>
                                <a:lnTo>
                                  <a:pt x="316278" y="1330500"/>
                                </a:lnTo>
                                <a:lnTo>
                                  <a:pt x="316524" y="1330477"/>
                                </a:lnTo>
                                <a:lnTo>
                                  <a:pt x="316769" y="1330453"/>
                                </a:lnTo>
                                <a:lnTo>
                                  <a:pt x="317015" y="1330430"/>
                                </a:lnTo>
                                <a:lnTo>
                                  <a:pt x="317260" y="1330406"/>
                                </a:lnTo>
                                <a:lnTo>
                                  <a:pt x="317506" y="1330383"/>
                                </a:lnTo>
                                <a:lnTo>
                                  <a:pt x="317751" y="1330359"/>
                                </a:lnTo>
                                <a:lnTo>
                                  <a:pt x="317997" y="1330336"/>
                                </a:lnTo>
                                <a:lnTo>
                                  <a:pt x="318243" y="1330312"/>
                                </a:lnTo>
                                <a:lnTo>
                                  <a:pt x="318488" y="1330288"/>
                                </a:lnTo>
                                <a:lnTo>
                                  <a:pt x="318734" y="1330265"/>
                                </a:lnTo>
                                <a:lnTo>
                                  <a:pt x="318979" y="1330241"/>
                                </a:lnTo>
                                <a:lnTo>
                                  <a:pt x="319225" y="1330217"/>
                                </a:lnTo>
                                <a:lnTo>
                                  <a:pt x="319470" y="1330193"/>
                                </a:lnTo>
                                <a:lnTo>
                                  <a:pt x="319716" y="1330169"/>
                                </a:lnTo>
                                <a:lnTo>
                                  <a:pt x="319961" y="1330145"/>
                                </a:lnTo>
                                <a:lnTo>
                                  <a:pt x="320207" y="1330121"/>
                                </a:lnTo>
                                <a:lnTo>
                                  <a:pt x="320453" y="1330097"/>
                                </a:lnTo>
                                <a:lnTo>
                                  <a:pt x="320698" y="1330073"/>
                                </a:lnTo>
                                <a:lnTo>
                                  <a:pt x="320944" y="1330049"/>
                                </a:lnTo>
                                <a:lnTo>
                                  <a:pt x="321189" y="1330025"/>
                                </a:lnTo>
                                <a:lnTo>
                                  <a:pt x="321435" y="1330001"/>
                                </a:lnTo>
                                <a:lnTo>
                                  <a:pt x="321680" y="1329976"/>
                                </a:lnTo>
                                <a:lnTo>
                                  <a:pt x="321926" y="1329952"/>
                                </a:lnTo>
                                <a:lnTo>
                                  <a:pt x="322171" y="1329928"/>
                                </a:lnTo>
                                <a:lnTo>
                                  <a:pt x="322417" y="1329903"/>
                                </a:lnTo>
                                <a:lnTo>
                                  <a:pt x="322663" y="1329879"/>
                                </a:lnTo>
                                <a:lnTo>
                                  <a:pt x="322908" y="1329854"/>
                                </a:lnTo>
                                <a:lnTo>
                                  <a:pt x="323154" y="1329830"/>
                                </a:lnTo>
                                <a:lnTo>
                                  <a:pt x="323399" y="1329805"/>
                                </a:lnTo>
                                <a:lnTo>
                                  <a:pt x="323645" y="1329780"/>
                                </a:lnTo>
                                <a:lnTo>
                                  <a:pt x="323890" y="1329756"/>
                                </a:lnTo>
                                <a:lnTo>
                                  <a:pt x="324136" y="1329731"/>
                                </a:lnTo>
                                <a:lnTo>
                                  <a:pt x="324381" y="1329706"/>
                                </a:lnTo>
                                <a:lnTo>
                                  <a:pt x="324627" y="1329681"/>
                                </a:lnTo>
                                <a:lnTo>
                                  <a:pt x="324873" y="1329656"/>
                                </a:lnTo>
                                <a:lnTo>
                                  <a:pt x="325118" y="1329631"/>
                                </a:lnTo>
                                <a:lnTo>
                                  <a:pt x="325364" y="1329606"/>
                                </a:lnTo>
                                <a:lnTo>
                                  <a:pt x="325609" y="1329581"/>
                                </a:lnTo>
                                <a:lnTo>
                                  <a:pt x="325855" y="1329556"/>
                                </a:lnTo>
                                <a:lnTo>
                                  <a:pt x="326100" y="1329531"/>
                                </a:lnTo>
                                <a:lnTo>
                                  <a:pt x="326346" y="1329506"/>
                                </a:lnTo>
                                <a:lnTo>
                                  <a:pt x="326591" y="1329480"/>
                                </a:lnTo>
                                <a:lnTo>
                                  <a:pt x="326837" y="1329455"/>
                                </a:lnTo>
                                <a:lnTo>
                                  <a:pt x="327083" y="1329430"/>
                                </a:lnTo>
                                <a:lnTo>
                                  <a:pt x="327328" y="1329404"/>
                                </a:lnTo>
                                <a:lnTo>
                                  <a:pt x="327574" y="1329379"/>
                                </a:lnTo>
                                <a:lnTo>
                                  <a:pt x="327819" y="1329353"/>
                                </a:lnTo>
                                <a:lnTo>
                                  <a:pt x="328065" y="1329328"/>
                                </a:lnTo>
                                <a:lnTo>
                                  <a:pt x="328310" y="1329302"/>
                                </a:lnTo>
                                <a:lnTo>
                                  <a:pt x="328556" y="1329276"/>
                                </a:lnTo>
                                <a:lnTo>
                                  <a:pt x="328802" y="1329251"/>
                                </a:lnTo>
                                <a:lnTo>
                                  <a:pt x="329047" y="1329225"/>
                                </a:lnTo>
                                <a:lnTo>
                                  <a:pt x="329293" y="1329199"/>
                                </a:lnTo>
                                <a:lnTo>
                                  <a:pt x="329538" y="1329173"/>
                                </a:lnTo>
                                <a:lnTo>
                                  <a:pt x="329784" y="1329147"/>
                                </a:lnTo>
                                <a:lnTo>
                                  <a:pt x="330029" y="1329121"/>
                                </a:lnTo>
                                <a:lnTo>
                                  <a:pt x="330275" y="1329095"/>
                                </a:lnTo>
                                <a:lnTo>
                                  <a:pt x="330520" y="1329069"/>
                                </a:lnTo>
                                <a:lnTo>
                                  <a:pt x="330766" y="1329043"/>
                                </a:lnTo>
                                <a:lnTo>
                                  <a:pt x="331012" y="1329017"/>
                                </a:lnTo>
                                <a:lnTo>
                                  <a:pt x="331257" y="1328991"/>
                                </a:lnTo>
                                <a:lnTo>
                                  <a:pt x="331503" y="1328964"/>
                                </a:lnTo>
                                <a:lnTo>
                                  <a:pt x="331748" y="1328938"/>
                                </a:lnTo>
                                <a:lnTo>
                                  <a:pt x="331994" y="1328912"/>
                                </a:lnTo>
                                <a:lnTo>
                                  <a:pt x="332239" y="1328885"/>
                                </a:lnTo>
                                <a:lnTo>
                                  <a:pt x="332485" y="1328859"/>
                                </a:lnTo>
                                <a:lnTo>
                                  <a:pt x="332730" y="1328832"/>
                                </a:lnTo>
                                <a:lnTo>
                                  <a:pt x="332976" y="1328806"/>
                                </a:lnTo>
                                <a:lnTo>
                                  <a:pt x="333222" y="1328779"/>
                                </a:lnTo>
                                <a:lnTo>
                                  <a:pt x="333467" y="1328752"/>
                                </a:lnTo>
                                <a:lnTo>
                                  <a:pt x="333713" y="1328725"/>
                                </a:lnTo>
                                <a:lnTo>
                                  <a:pt x="333958" y="1328699"/>
                                </a:lnTo>
                                <a:lnTo>
                                  <a:pt x="334204" y="1328672"/>
                                </a:lnTo>
                                <a:lnTo>
                                  <a:pt x="334449" y="1328645"/>
                                </a:lnTo>
                                <a:lnTo>
                                  <a:pt x="334695" y="1328618"/>
                                </a:lnTo>
                                <a:lnTo>
                                  <a:pt x="334940" y="1328591"/>
                                </a:lnTo>
                                <a:lnTo>
                                  <a:pt x="335186" y="1328564"/>
                                </a:lnTo>
                                <a:lnTo>
                                  <a:pt x="335432" y="1328537"/>
                                </a:lnTo>
                                <a:lnTo>
                                  <a:pt x="335677" y="1328510"/>
                                </a:lnTo>
                                <a:lnTo>
                                  <a:pt x="335923" y="1328482"/>
                                </a:lnTo>
                                <a:lnTo>
                                  <a:pt x="336168" y="1328455"/>
                                </a:lnTo>
                                <a:lnTo>
                                  <a:pt x="336414" y="1328428"/>
                                </a:lnTo>
                                <a:lnTo>
                                  <a:pt x="336659" y="1328400"/>
                                </a:lnTo>
                                <a:lnTo>
                                  <a:pt x="336905" y="1328373"/>
                                </a:lnTo>
                                <a:lnTo>
                                  <a:pt x="337150" y="1328345"/>
                                </a:lnTo>
                                <a:lnTo>
                                  <a:pt x="337396" y="1328318"/>
                                </a:lnTo>
                                <a:lnTo>
                                  <a:pt x="337642" y="1328290"/>
                                </a:lnTo>
                                <a:lnTo>
                                  <a:pt x="337887" y="1328263"/>
                                </a:lnTo>
                                <a:lnTo>
                                  <a:pt x="338133" y="1328235"/>
                                </a:lnTo>
                                <a:lnTo>
                                  <a:pt x="338378" y="1328207"/>
                                </a:lnTo>
                                <a:lnTo>
                                  <a:pt x="338624" y="1328179"/>
                                </a:lnTo>
                                <a:lnTo>
                                  <a:pt x="338869" y="1328151"/>
                                </a:lnTo>
                                <a:lnTo>
                                  <a:pt x="339115" y="1328123"/>
                                </a:lnTo>
                                <a:lnTo>
                                  <a:pt x="339361" y="1328095"/>
                                </a:lnTo>
                                <a:lnTo>
                                  <a:pt x="339606" y="1328067"/>
                                </a:lnTo>
                                <a:lnTo>
                                  <a:pt x="339852" y="1328039"/>
                                </a:lnTo>
                                <a:lnTo>
                                  <a:pt x="340097" y="1328011"/>
                                </a:lnTo>
                                <a:lnTo>
                                  <a:pt x="340343" y="1327983"/>
                                </a:lnTo>
                                <a:lnTo>
                                  <a:pt x="340588" y="1327955"/>
                                </a:lnTo>
                                <a:lnTo>
                                  <a:pt x="340834" y="1327926"/>
                                </a:lnTo>
                                <a:lnTo>
                                  <a:pt x="341079" y="1327898"/>
                                </a:lnTo>
                                <a:lnTo>
                                  <a:pt x="341325" y="1327870"/>
                                </a:lnTo>
                                <a:lnTo>
                                  <a:pt x="341571" y="1327841"/>
                                </a:lnTo>
                                <a:lnTo>
                                  <a:pt x="341816" y="1327813"/>
                                </a:lnTo>
                                <a:lnTo>
                                  <a:pt x="342062" y="1327784"/>
                                </a:lnTo>
                                <a:lnTo>
                                  <a:pt x="342307" y="1327755"/>
                                </a:lnTo>
                                <a:lnTo>
                                  <a:pt x="342553" y="1327727"/>
                                </a:lnTo>
                                <a:lnTo>
                                  <a:pt x="342798" y="1327698"/>
                                </a:lnTo>
                                <a:lnTo>
                                  <a:pt x="343044" y="1327669"/>
                                </a:lnTo>
                                <a:lnTo>
                                  <a:pt x="343289" y="1327640"/>
                                </a:lnTo>
                                <a:lnTo>
                                  <a:pt x="343535" y="1327611"/>
                                </a:lnTo>
                                <a:lnTo>
                                  <a:pt x="343781" y="1327582"/>
                                </a:lnTo>
                                <a:lnTo>
                                  <a:pt x="344026" y="1327553"/>
                                </a:lnTo>
                                <a:lnTo>
                                  <a:pt x="344272" y="1327524"/>
                                </a:lnTo>
                                <a:lnTo>
                                  <a:pt x="344517" y="1327495"/>
                                </a:lnTo>
                                <a:lnTo>
                                  <a:pt x="344763" y="1327466"/>
                                </a:lnTo>
                                <a:lnTo>
                                  <a:pt x="345008" y="1327436"/>
                                </a:lnTo>
                                <a:lnTo>
                                  <a:pt x="345254" y="1327407"/>
                                </a:lnTo>
                                <a:lnTo>
                                  <a:pt x="345499" y="1327378"/>
                                </a:lnTo>
                                <a:lnTo>
                                  <a:pt x="345745" y="1327348"/>
                                </a:lnTo>
                                <a:lnTo>
                                  <a:pt x="345991" y="1327319"/>
                                </a:lnTo>
                                <a:lnTo>
                                  <a:pt x="346236" y="1327289"/>
                                </a:lnTo>
                                <a:lnTo>
                                  <a:pt x="346482" y="1327260"/>
                                </a:lnTo>
                                <a:lnTo>
                                  <a:pt x="346727" y="1327230"/>
                                </a:lnTo>
                                <a:lnTo>
                                  <a:pt x="346973" y="1327200"/>
                                </a:lnTo>
                                <a:lnTo>
                                  <a:pt x="347218" y="1327170"/>
                                </a:lnTo>
                                <a:lnTo>
                                  <a:pt x="347464" y="1327140"/>
                                </a:lnTo>
                                <a:lnTo>
                                  <a:pt x="347709" y="1327111"/>
                                </a:lnTo>
                                <a:lnTo>
                                  <a:pt x="347955" y="1327081"/>
                                </a:lnTo>
                                <a:lnTo>
                                  <a:pt x="348201" y="1327051"/>
                                </a:lnTo>
                                <a:lnTo>
                                  <a:pt x="348446" y="1327021"/>
                                </a:lnTo>
                                <a:lnTo>
                                  <a:pt x="348692" y="1326990"/>
                                </a:lnTo>
                                <a:lnTo>
                                  <a:pt x="348937" y="1326960"/>
                                </a:lnTo>
                                <a:lnTo>
                                  <a:pt x="349183" y="1326930"/>
                                </a:lnTo>
                                <a:lnTo>
                                  <a:pt x="349428" y="1326900"/>
                                </a:lnTo>
                                <a:lnTo>
                                  <a:pt x="349674" y="1326869"/>
                                </a:lnTo>
                                <a:lnTo>
                                  <a:pt x="349919" y="1326839"/>
                                </a:lnTo>
                                <a:lnTo>
                                  <a:pt x="350165" y="1326808"/>
                                </a:lnTo>
                                <a:lnTo>
                                  <a:pt x="350411" y="1326778"/>
                                </a:lnTo>
                                <a:lnTo>
                                  <a:pt x="350656" y="1326747"/>
                                </a:lnTo>
                                <a:lnTo>
                                  <a:pt x="350902" y="1326716"/>
                                </a:lnTo>
                                <a:lnTo>
                                  <a:pt x="351147" y="1326686"/>
                                </a:lnTo>
                                <a:lnTo>
                                  <a:pt x="351393" y="1326655"/>
                                </a:lnTo>
                                <a:lnTo>
                                  <a:pt x="351638" y="1326624"/>
                                </a:lnTo>
                                <a:lnTo>
                                  <a:pt x="351884" y="1326593"/>
                                </a:lnTo>
                                <a:lnTo>
                                  <a:pt x="352130" y="1326562"/>
                                </a:lnTo>
                                <a:lnTo>
                                  <a:pt x="352375" y="1326531"/>
                                </a:lnTo>
                                <a:lnTo>
                                  <a:pt x="352621" y="1326500"/>
                                </a:lnTo>
                                <a:lnTo>
                                  <a:pt x="352866" y="1326469"/>
                                </a:lnTo>
                                <a:lnTo>
                                  <a:pt x="353112" y="1326438"/>
                                </a:lnTo>
                                <a:lnTo>
                                  <a:pt x="353357" y="1326406"/>
                                </a:lnTo>
                                <a:lnTo>
                                  <a:pt x="353603" y="1326375"/>
                                </a:lnTo>
                                <a:lnTo>
                                  <a:pt x="353848" y="1326344"/>
                                </a:lnTo>
                                <a:lnTo>
                                  <a:pt x="354094" y="1326312"/>
                                </a:lnTo>
                                <a:lnTo>
                                  <a:pt x="354340" y="1326281"/>
                                </a:lnTo>
                                <a:lnTo>
                                  <a:pt x="354585" y="1326249"/>
                                </a:lnTo>
                                <a:lnTo>
                                  <a:pt x="354831" y="1326217"/>
                                </a:lnTo>
                                <a:lnTo>
                                  <a:pt x="355076" y="1326186"/>
                                </a:lnTo>
                                <a:lnTo>
                                  <a:pt x="355322" y="1326154"/>
                                </a:lnTo>
                                <a:lnTo>
                                  <a:pt x="355567" y="1326122"/>
                                </a:lnTo>
                                <a:lnTo>
                                  <a:pt x="355813" y="1326090"/>
                                </a:lnTo>
                                <a:lnTo>
                                  <a:pt x="356058" y="1326058"/>
                                </a:lnTo>
                                <a:lnTo>
                                  <a:pt x="356304" y="1326026"/>
                                </a:lnTo>
                                <a:lnTo>
                                  <a:pt x="356550" y="1325994"/>
                                </a:lnTo>
                                <a:lnTo>
                                  <a:pt x="356795" y="1325962"/>
                                </a:lnTo>
                                <a:lnTo>
                                  <a:pt x="357041" y="1325930"/>
                                </a:lnTo>
                                <a:lnTo>
                                  <a:pt x="357286" y="1325898"/>
                                </a:lnTo>
                                <a:lnTo>
                                  <a:pt x="357532" y="1325865"/>
                                </a:lnTo>
                                <a:lnTo>
                                  <a:pt x="357777" y="1325833"/>
                                </a:lnTo>
                                <a:lnTo>
                                  <a:pt x="358023" y="1325800"/>
                                </a:lnTo>
                                <a:lnTo>
                                  <a:pt x="358268" y="1325768"/>
                                </a:lnTo>
                                <a:lnTo>
                                  <a:pt x="358514" y="1325735"/>
                                </a:lnTo>
                                <a:lnTo>
                                  <a:pt x="358760" y="1325703"/>
                                </a:lnTo>
                                <a:lnTo>
                                  <a:pt x="359005" y="1325670"/>
                                </a:lnTo>
                                <a:lnTo>
                                  <a:pt x="359251" y="1325637"/>
                                </a:lnTo>
                                <a:lnTo>
                                  <a:pt x="359496" y="1325604"/>
                                </a:lnTo>
                                <a:lnTo>
                                  <a:pt x="359742" y="1325571"/>
                                </a:lnTo>
                                <a:lnTo>
                                  <a:pt x="359987" y="1325538"/>
                                </a:lnTo>
                                <a:lnTo>
                                  <a:pt x="360233" y="1325505"/>
                                </a:lnTo>
                                <a:lnTo>
                                  <a:pt x="360478" y="1325472"/>
                                </a:lnTo>
                                <a:lnTo>
                                  <a:pt x="360724" y="1325439"/>
                                </a:lnTo>
                                <a:lnTo>
                                  <a:pt x="360970" y="1325406"/>
                                </a:lnTo>
                                <a:lnTo>
                                  <a:pt x="361215" y="1325373"/>
                                </a:lnTo>
                                <a:lnTo>
                                  <a:pt x="361461" y="1325339"/>
                                </a:lnTo>
                                <a:lnTo>
                                  <a:pt x="361706" y="1325306"/>
                                </a:lnTo>
                                <a:lnTo>
                                  <a:pt x="361952" y="1325273"/>
                                </a:lnTo>
                                <a:lnTo>
                                  <a:pt x="362197" y="1325239"/>
                                </a:lnTo>
                                <a:lnTo>
                                  <a:pt x="362443" y="1325205"/>
                                </a:lnTo>
                                <a:lnTo>
                                  <a:pt x="362689" y="1325172"/>
                                </a:lnTo>
                                <a:lnTo>
                                  <a:pt x="362934" y="1325138"/>
                                </a:lnTo>
                                <a:lnTo>
                                  <a:pt x="363180" y="1325104"/>
                                </a:lnTo>
                                <a:lnTo>
                                  <a:pt x="363425" y="1325070"/>
                                </a:lnTo>
                                <a:lnTo>
                                  <a:pt x="363671" y="1325036"/>
                                </a:lnTo>
                                <a:lnTo>
                                  <a:pt x="363916" y="1325002"/>
                                </a:lnTo>
                                <a:lnTo>
                                  <a:pt x="364162" y="1324968"/>
                                </a:lnTo>
                                <a:lnTo>
                                  <a:pt x="364407" y="1324934"/>
                                </a:lnTo>
                                <a:lnTo>
                                  <a:pt x="364653" y="1324900"/>
                                </a:lnTo>
                                <a:lnTo>
                                  <a:pt x="364899" y="1324866"/>
                                </a:lnTo>
                                <a:lnTo>
                                  <a:pt x="365144" y="1324831"/>
                                </a:lnTo>
                                <a:lnTo>
                                  <a:pt x="365390" y="1324797"/>
                                </a:lnTo>
                                <a:lnTo>
                                  <a:pt x="365635" y="1324763"/>
                                </a:lnTo>
                                <a:lnTo>
                                  <a:pt x="365881" y="1324728"/>
                                </a:lnTo>
                                <a:lnTo>
                                  <a:pt x="366126" y="1324693"/>
                                </a:lnTo>
                                <a:lnTo>
                                  <a:pt x="366372" y="1324659"/>
                                </a:lnTo>
                                <a:lnTo>
                                  <a:pt x="366617" y="1324624"/>
                                </a:lnTo>
                                <a:lnTo>
                                  <a:pt x="366863" y="1324589"/>
                                </a:lnTo>
                                <a:lnTo>
                                  <a:pt x="367109" y="1324554"/>
                                </a:lnTo>
                                <a:lnTo>
                                  <a:pt x="367354" y="1324519"/>
                                </a:lnTo>
                                <a:lnTo>
                                  <a:pt x="367600" y="1324484"/>
                                </a:lnTo>
                                <a:lnTo>
                                  <a:pt x="367845" y="1324449"/>
                                </a:lnTo>
                                <a:lnTo>
                                  <a:pt x="368091" y="1324414"/>
                                </a:lnTo>
                                <a:lnTo>
                                  <a:pt x="368336" y="1324379"/>
                                </a:lnTo>
                                <a:lnTo>
                                  <a:pt x="368582" y="1324344"/>
                                </a:lnTo>
                                <a:lnTo>
                                  <a:pt x="368827" y="1324309"/>
                                </a:lnTo>
                                <a:lnTo>
                                  <a:pt x="369073" y="1324273"/>
                                </a:lnTo>
                                <a:lnTo>
                                  <a:pt x="369319" y="1324238"/>
                                </a:lnTo>
                                <a:lnTo>
                                  <a:pt x="369564" y="1324202"/>
                                </a:lnTo>
                                <a:lnTo>
                                  <a:pt x="369810" y="1324166"/>
                                </a:lnTo>
                                <a:lnTo>
                                  <a:pt x="370055" y="1324131"/>
                                </a:lnTo>
                                <a:lnTo>
                                  <a:pt x="370301" y="1324095"/>
                                </a:lnTo>
                                <a:lnTo>
                                  <a:pt x="370546" y="1324059"/>
                                </a:lnTo>
                                <a:lnTo>
                                  <a:pt x="370792" y="1324023"/>
                                </a:lnTo>
                                <a:lnTo>
                                  <a:pt x="371037" y="1323987"/>
                                </a:lnTo>
                                <a:lnTo>
                                  <a:pt x="371283" y="1323951"/>
                                </a:lnTo>
                                <a:lnTo>
                                  <a:pt x="371529" y="1323915"/>
                                </a:lnTo>
                                <a:lnTo>
                                  <a:pt x="371774" y="1323879"/>
                                </a:lnTo>
                                <a:lnTo>
                                  <a:pt x="372020" y="1323843"/>
                                </a:lnTo>
                                <a:lnTo>
                                  <a:pt x="372265" y="1323807"/>
                                </a:lnTo>
                                <a:lnTo>
                                  <a:pt x="372511" y="1323770"/>
                                </a:lnTo>
                                <a:lnTo>
                                  <a:pt x="372756" y="1323734"/>
                                </a:lnTo>
                                <a:lnTo>
                                  <a:pt x="373002" y="1323697"/>
                                </a:lnTo>
                                <a:lnTo>
                                  <a:pt x="373247" y="1323661"/>
                                </a:lnTo>
                                <a:lnTo>
                                  <a:pt x="373493" y="1323624"/>
                                </a:lnTo>
                                <a:lnTo>
                                  <a:pt x="373739" y="1323587"/>
                                </a:lnTo>
                                <a:lnTo>
                                  <a:pt x="373984" y="1323551"/>
                                </a:lnTo>
                                <a:lnTo>
                                  <a:pt x="374230" y="1323514"/>
                                </a:lnTo>
                                <a:lnTo>
                                  <a:pt x="374475" y="1323477"/>
                                </a:lnTo>
                                <a:lnTo>
                                  <a:pt x="374721" y="1323440"/>
                                </a:lnTo>
                                <a:lnTo>
                                  <a:pt x="374966" y="1323403"/>
                                </a:lnTo>
                                <a:lnTo>
                                  <a:pt x="375212" y="1323366"/>
                                </a:lnTo>
                                <a:lnTo>
                                  <a:pt x="375458" y="1323328"/>
                                </a:lnTo>
                                <a:lnTo>
                                  <a:pt x="375703" y="1323291"/>
                                </a:lnTo>
                                <a:lnTo>
                                  <a:pt x="375949" y="1323254"/>
                                </a:lnTo>
                                <a:lnTo>
                                  <a:pt x="376194" y="1323216"/>
                                </a:lnTo>
                                <a:lnTo>
                                  <a:pt x="376440" y="1323179"/>
                                </a:lnTo>
                                <a:lnTo>
                                  <a:pt x="376685" y="1323141"/>
                                </a:lnTo>
                                <a:lnTo>
                                  <a:pt x="376931" y="1323104"/>
                                </a:lnTo>
                                <a:lnTo>
                                  <a:pt x="377176" y="1323066"/>
                                </a:lnTo>
                                <a:lnTo>
                                  <a:pt x="377422" y="1323028"/>
                                </a:lnTo>
                                <a:lnTo>
                                  <a:pt x="377668" y="1322990"/>
                                </a:lnTo>
                                <a:lnTo>
                                  <a:pt x="377913" y="1322952"/>
                                </a:lnTo>
                                <a:lnTo>
                                  <a:pt x="378159" y="1322914"/>
                                </a:lnTo>
                                <a:lnTo>
                                  <a:pt x="378404" y="1322876"/>
                                </a:lnTo>
                                <a:lnTo>
                                  <a:pt x="378650" y="1322838"/>
                                </a:lnTo>
                                <a:lnTo>
                                  <a:pt x="378895" y="1322800"/>
                                </a:lnTo>
                                <a:lnTo>
                                  <a:pt x="379141" y="1322761"/>
                                </a:lnTo>
                                <a:lnTo>
                                  <a:pt x="379386" y="1322723"/>
                                </a:lnTo>
                                <a:lnTo>
                                  <a:pt x="379632" y="1322685"/>
                                </a:lnTo>
                                <a:lnTo>
                                  <a:pt x="379878" y="1322646"/>
                                </a:lnTo>
                                <a:lnTo>
                                  <a:pt x="380123" y="1322608"/>
                                </a:lnTo>
                                <a:lnTo>
                                  <a:pt x="380369" y="1322569"/>
                                </a:lnTo>
                                <a:lnTo>
                                  <a:pt x="380614" y="1322530"/>
                                </a:lnTo>
                                <a:lnTo>
                                  <a:pt x="380860" y="1322491"/>
                                </a:lnTo>
                                <a:lnTo>
                                  <a:pt x="381105" y="1322452"/>
                                </a:lnTo>
                                <a:lnTo>
                                  <a:pt x="381351" y="1322413"/>
                                </a:lnTo>
                                <a:lnTo>
                                  <a:pt x="381596" y="1322374"/>
                                </a:lnTo>
                                <a:lnTo>
                                  <a:pt x="381842" y="1322335"/>
                                </a:lnTo>
                                <a:lnTo>
                                  <a:pt x="382088" y="1322296"/>
                                </a:lnTo>
                                <a:lnTo>
                                  <a:pt x="382333" y="1322257"/>
                                </a:lnTo>
                                <a:lnTo>
                                  <a:pt x="382579" y="1322217"/>
                                </a:lnTo>
                                <a:lnTo>
                                  <a:pt x="382824" y="1322178"/>
                                </a:lnTo>
                                <a:lnTo>
                                  <a:pt x="383070" y="1322139"/>
                                </a:lnTo>
                                <a:lnTo>
                                  <a:pt x="383315" y="1322099"/>
                                </a:lnTo>
                                <a:lnTo>
                                  <a:pt x="383561" y="1322059"/>
                                </a:lnTo>
                                <a:lnTo>
                                  <a:pt x="383806" y="1322020"/>
                                </a:lnTo>
                                <a:lnTo>
                                  <a:pt x="384052" y="1321980"/>
                                </a:lnTo>
                                <a:lnTo>
                                  <a:pt x="384298" y="1321940"/>
                                </a:lnTo>
                                <a:lnTo>
                                  <a:pt x="384543" y="1321900"/>
                                </a:lnTo>
                                <a:lnTo>
                                  <a:pt x="384789" y="1321860"/>
                                </a:lnTo>
                                <a:lnTo>
                                  <a:pt x="385034" y="1321820"/>
                                </a:lnTo>
                                <a:lnTo>
                                  <a:pt x="385280" y="1321780"/>
                                </a:lnTo>
                                <a:lnTo>
                                  <a:pt x="385525" y="1321739"/>
                                </a:lnTo>
                                <a:lnTo>
                                  <a:pt x="385771" y="1321699"/>
                                </a:lnTo>
                                <a:lnTo>
                                  <a:pt x="386017" y="1321659"/>
                                </a:lnTo>
                                <a:lnTo>
                                  <a:pt x="386262" y="1321618"/>
                                </a:lnTo>
                                <a:lnTo>
                                  <a:pt x="386508" y="1321578"/>
                                </a:lnTo>
                                <a:lnTo>
                                  <a:pt x="386753" y="1321537"/>
                                </a:lnTo>
                                <a:lnTo>
                                  <a:pt x="386999" y="1321496"/>
                                </a:lnTo>
                                <a:lnTo>
                                  <a:pt x="387244" y="1321455"/>
                                </a:lnTo>
                                <a:lnTo>
                                  <a:pt x="387490" y="1321415"/>
                                </a:lnTo>
                                <a:lnTo>
                                  <a:pt x="387735" y="1321374"/>
                                </a:lnTo>
                                <a:lnTo>
                                  <a:pt x="387981" y="1321333"/>
                                </a:lnTo>
                                <a:lnTo>
                                  <a:pt x="388227" y="1321292"/>
                                </a:lnTo>
                                <a:lnTo>
                                  <a:pt x="388472" y="1321250"/>
                                </a:lnTo>
                                <a:lnTo>
                                  <a:pt x="388718" y="1321209"/>
                                </a:lnTo>
                                <a:lnTo>
                                  <a:pt x="388963" y="1321168"/>
                                </a:lnTo>
                                <a:lnTo>
                                  <a:pt x="389209" y="1321126"/>
                                </a:lnTo>
                                <a:lnTo>
                                  <a:pt x="389454" y="1321085"/>
                                </a:lnTo>
                                <a:lnTo>
                                  <a:pt x="389700" y="1321043"/>
                                </a:lnTo>
                                <a:lnTo>
                                  <a:pt x="389945" y="1321002"/>
                                </a:lnTo>
                                <a:lnTo>
                                  <a:pt x="390191" y="1320960"/>
                                </a:lnTo>
                                <a:lnTo>
                                  <a:pt x="390437" y="1320918"/>
                                </a:lnTo>
                                <a:lnTo>
                                  <a:pt x="390682" y="1320876"/>
                                </a:lnTo>
                                <a:lnTo>
                                  <a:pt x="390928" y="1320834"/>
                                </a:lnTo>
                                <a:lnTo>
                                  <a:pt x="391173" y="1320792"/>
                                </a:lnTo>
                                <a:lnTo>
                                  <a:pt x="391419" y="1320750"/>
                                </a:lnTo>
                                <a:lnTo>
                                  <a:pt x="391664" y="1320708"/>
                                </a:lnTo>
                                <a:lnTo>
                                  <a:pt x="391910" y="1320665"/>
                                </a:lnTo>
                                <a:lnTo>
                                  <a:pt x="392155" y="1320623"/>
                                </a:lnTo>
                                <a:lnTo>
                                  <a:pt x="392401" y="1320581"/>
                                </a:lnTo>
                                <a:lnTo>
                                  <a:pt x="392647" y="1320538"/>
                                </a:lnTo>
                                <a:lnTo>
                                  <a:pt x="392892" y="1320495"/>
                                </a:lnTo>
                                <a:lnTo>
                                  <a:pt x="393138" y="1320453"/>
                                </a:lnTo>
                                <a:lnTo>
                                  <a:pt x="393383" y="1320410"/>
                                </a:lnTo>
                                <a:lnTo>
                                  <a:pt x="393629" y="1320367"/>
                                </a:lnTo>
                                <a:lnTo>
                                  <a:pt x="393874" y="1320324"/>
                                </a:lnTo>
                                <a:lnTo>
                                  <a:pt x="394120" y="1320281"/>
                                </a:lnTo>
                                <a:lnTo>
                                  <a:pt x="394365" y="1320238"/>
                                </a:lnTo>
                                <a:lnTo>
                                  <a:pt x="394611" y="1320195"/>
                                </a:lnTo>
                                <a:lnTo>
                                  <a:pt x="394857" y="1320152"/>
                                </a:lnTo>
                                <a:lnTo>
                                  <a:pt x="395102" y="1320108"/>
                                </a:lnTo>
                                <a:lnTo>
                                  <a:pt x="395348" y="1320065"/>
                                </a:lnTo>
                                <a:lnTo>
                                  <a:pt x="395593" y="1320021"/>
                                </a:lnTo>
                                <a:lnTo>
                                  <a:pt x="395839" y="1319978"/>
                                </a:lnTo>
                                <a:lnTo>
                                  <a:pt x="396084" y="1319934"/>
                                </a:lnTo>
                                <a:lnTo>
                                  <a:pt x="396330" y="1319890"/>
                                </a:lnTo>
                                <a:lnTo>
                                  <a:pt x="396575" y="1319846"/>
                                </a:lnTo>
                                <a:lnTo>
                                  <a:pt x="396821" y="1319802"/>
                                </a:lnTo>
                                <a:lnTo>
                                  <a:pt x="397067" y="1319758"/>
                                </a:lnTo>
                                <a:lnTo>
                                  <a:pt x="397312" y="1319714"/>
                                </a:lnTo>
                                <a:lnTo>
                                  <a:pt x="397558" y="1319670"/>
                                </a:lnTo>
                                <a:lnTo>
                                  <a:pt x="397803" y="1319626"/>
                                </a:lnTo>
                                <a:lnTo>
                                  <a:pt x="398049" y="1319582"/>
                                </a:lnTo>
                                <a:lnTo>
                                  <a:pt x="398294" y="1319537"/>
                                </a:lnTo>
                                <a:lnTo>
                                  <a:pt x="398540" y="1319493"/>
                                </a:lnTo>
                                <a:lnTo>
                                  <a:pt x="398786" y="1319448"/>
                                </a:lnTo>
                                <a:lnTo>
                                  <a:pt x="399031" y="1319403"/>
                                </a:lnTo>
                                <a:lnTo>
                                  <a:pt x="399277" y="1319358"/>
                                </a:lnTo>
                                <a:lnTo>
                                  <a:pt x="399522" y="1319314"/>
                                </a:lnTo>
                                <a:lnTo>
                                  <a:pt x="399768" y="1319269"/>
                                </a:lnTo>
                                <a:lnTo>
                                  <a:pt x="400013" y="1319224"/>
                                </a:lnTo>
                                <a:lnTo>
                                  <a:pt x="400259" y="1319179"/>
                                </a:lnTo>
                                <a:lnTo>
                                  <a:pt x="400504" y="1319133"/>
                                </a:lnTo>
                                <a:lnTo>
                                  <a:pt x="400750" y="1319088"/>
                                </a:lnTo>
                                <a:lnTo>
                                  <a:pt x="400996" y="1319043"/>
                                </a:lnTo>
                                <a:lnTo>
                                  <a:pt x="401241" y="1318997"/>
                                </a:lnTo>
                                <a:lnTo>
                                  <a:pt x="401487" y="1318952"/>
                                </a:lnTo>
                                <a:lnTo>
                                  <a:pt x="401732" y="1318906"/>
                                </a:lnTo>
                                <a:lnTo>
                                  <a:pt x="401978" y="1318860"/>
                                </a:lnTo>
                                <a:lnTo>
                                  <a:pt x="402223" y="1318815"/>
                                </a:lnTo>
                                <a:lnTo>
                                  <a:pt x="402469" y="1318769"/>
                                </a:lnTo>
                                <a:lnTo>
                                  <a:pt x="402714" y="1318723"/>
                                </a:lnTo>
                                <a:lnTo>
                                  <a:pt x="402960" y="1318677"/>
                                </a:lnTo>
                                <a:lnTo>
                                  <a:pt x="403206" y="1318630"/>
                                </a:lnTo>
                                <a:lnTo>
                                  <a:pt x="403451" y="1318584"/>
                                </a:lnTo>
                                <a:lnTo>
                                  <a:pt x="403697" y="1318538"/>
                                </a:lnTo>
                                <a:lnTo>
                                  <a:pt x="403942" y="1318492"/>
                                </a:lnTo>
                                <a:lnTo>
                                  <a:pt x="404188" y="1318445"/>
                                </a:lnTo>
                                <a:lnTo>
                                  <a:pt x="404433" y="1318398"/>
                                </a:lnTo>
                                <a:lnTo>
                                  <a:pt x="404679" y="1318352"/>
                                </a:lnTo>
                                <a:lnTo>
                                  <a:pt x="404924" y="1318305"/>
                                </a:lnTo>
                                <a:lnTo>
                                  <a:pt x="405170" y="1318258"/>
                                </a:lnTo>
                                <a:lnTo>
                                  <a:pt x="405416" y="1318211"/>
                                </a:lnTo>
                                <a:lnTo>
                                  <a:pt x="405661" y="1318164"/>
                                </a:lnTo>
                                <a:lnTo>
                                  <a:pt x="405907" y="1318117"/>
                                </a:lnTo>
                                <a:lnTo>
                                  <a:pt x="406152" y="1318070"/>
                                </a:lnTo>
                                <a:lnTo>
                                  <a:pt x="406398" y="1318023"/>
                                </a:lnTo>
                                <a:lnTo>
                                  <a:pt x="406643" y="1317975"/>
                                </a:lnTo>
                                <a:lnTo>
                                  <a:pt x="406889" y="1317928"/>
                                </a:lnTo>
                                <a:lnTo>
                                  <a:pt x="407134" y="1317880"/>
                                </a:lnTo>
                                <a:lnTo>
                                  <a:pt x="407380" y="1317833"/>
                                </a:lnTo>
                                <a:lnTo>
                                  <a:pt x="407626" y="1317785"/>
                                </a:lnTo>
                                <a:lnTo>
                                  <a:pt x="407871" y="1317737"/>
                                </a:lnTo>
                                <a:lnTo>
                                  <a:pt x="408117" y="1317689"/>
                                </a:lnTo>
                                <a:lnTo>
                                  <a:pt x="408362" y="1317641"/>
                                </a:lnTo>
                                <a:lnTo>
                                  <a:pt x="408608" y="1317593"/>
                                </a:lnTo>
                                <a:lnTo>
                                  <a:pt x="408853" y="1317545"/>
                                </a:lnTo>
                                <a:lnTo>
                                  <a:pt x="409099" y="1317496"/>
                                </a:lnTo>
                                <a:lnTo>
                                  <a:pt x="409345" y="1317448"/>
                                </a:lnTo>
                                <a:lnTo>
                                  <a:pt x="409590" y="1317400"/>
                                </a:lnTo>
                                <a:lnTo>
                                  <a:pt x="409836" y="1317351"/>
                                </a:lnTo>
                                <a:lnTo>
                                  <a:pt x="410081" y="1317302"/>
                                </a:lnTo>
                                <a:lnTo>
                                  <a:pt x="410327" y="1317254"/>
                                </a:lnTo>
                                <a:lnTo>
                                  <a:pt x="410572" y="1317205"/>
                                </a:lnTo>
                                <a:lnTo>
                                  <a:pt x="410818" y="1317156"/>
                                </a:lnTo>
                                <a:lnTo>
                                  <a:pt x="411063" y="1317107"/>
                                </a:lnTo>
                                <a:lnTo>
                                  <a:pt x="411309" y="1317058"/>
                                </a:lnTo>
                                <a:lnTo>
                                  <a:pt x="411555" y="1317009"/>
                                </a:lnTo>
                                <a:lnTo>
                                  <a:pt x="411800" y="1316959"/>
                                </a:lnTo>
                                <a:lnTo>
                                  <a:pt x="412046" y="1316910"/>
                                </a:lnTo>
                                <a:lnTo>
                                  <a:pt x="412291" y="1316861"/>
                                </a:lnTo>
                                <a:lnTo>
                                  <a:pt x="412537" y="1316811"/>
                                </a:lnTo>
                                <a:lnTo>
                                  <a:pt x="412782" y="1316761"/>
                                </a:lnTo>
                                <a:lnTo>
                                  <a:pt x="413028" y="1316712"/>
                                </a:lnTo>
                                <a:lnTo>
                                  <a:pt x="413273" y="1316662"/>
                                </a:lnTo>
                                <a:lnTo>
                                  <a:pt x="413519" y="1316612"/>
                                </a:lnTo>
                                <a:lnTo>
                                  <a:pt x="413765" y="1316562"/>
                                </a:lnTo>
                                <a:lnTo>
                                  <a:pt x="414010" y="1316512"/>
                                </a:lnTo>
                                <a:lnTo>
                                  <a:pt x="414256" y="1316461"/>
                                </a:lnTo>
                                <a:lnTo>
                                  <a:pt x="414501" y="1316411"/>
                                </a:lnTo>
                                <a:lnTo>
                                  <a:pt x="414747" y="1316361"/>
                                </a:lnTo>
                                <a:lnTo>
                                  <a:pt x="414992" y="1316310"/>
                                </a:lnTo>
                                <a:lnTo>
                                  <a:pt x="415238" y="1316260"/>
                                </a:lnTo>
                                <a:lnTo>
                                  <a:pt x="415483" y="1316209"/>
                                </a:lnTo>
                                <a:lnTo>
                                  <a:pt x="415729" y="1316158"/>
                                </a:lnTo>
                                <a:lnTo>
                                  <a:pt x="415975" y="1316107"/>
                                </a:lnTo>
                                <a:lnTo>
                                  <a:pt x="416220" y="1316056"/>
                                </a:lnTo>
                                <a:lnTo>
                                  <a:pt x="416466" y="1316005"/>
                                </a:lnTo>
                                <a:lnTo>
                                  <a:pt x="416711" y="1315954"/>
                                </a:lnTo>
                                <a:lnTo>
                                  <a:pt x="416957" y="1315903"/>
                                </a:lnTo>
                                <a:lnTo>
                                  <a:pt x="417202" y="1315851"/>
                                </a:lnTo>
                                <a:lnTo>
                                  <a:pt x="417448" y="1315800"/>
                                </a:lnTo>
                                <a:lnTo>
                                  <a:pt x="417693" y="1315748"/>
                                </a:lnTo>
                                <a:lnTo>
                                  <a:pt x="417939" y="1315697"/>
                                </a:lnTo>
                                <a:lnTo>
                                  <a:pt x="418185" y="1315645"/>
                                </a:lnTo>
                                <a:lnTo>
                                  <a:pt x="418430" y="1315593"/>
                                </a:lnTo>
                                <a:lnTo>
                                  <a:pt x="418676" y="1315541"/>
                                </a:lnTo>
                                <a:lnTo>
                                  <a:pt x="418921" y="1315489"/>
                                </a:lnTo>
                                <a:lnTo>
                                  <a:pt x="419167" y="1315437"/>
                                </a:lnTo>
                                <a:lnTo>
                                  <a:pt x="419412" y="1315385"/>
                                </a:lnTo>
                                <a:lnTo>
                                  <a:pt x="419658" y="1315332"/>
                                </a:lnTo>
                                <a:lnTo>
                                  <a:pt x="419903" y="1315280"/>
                                </a:lnTo>
                                <a:lnTo>
                                  <a:pt x="420149" y="1315227"/>
                                </a:lnTo>
                                <a:lnTo>
                                  <a:pt x="420395" y="1315175"/>
                                </a:lnTo>
                                <a:lnTo>
                                  <a:pt x="420640" y="1315122"/>
                                </a:lnTo>
                                <a:lnTo>
                                  <a:pt x="420886" y="1315069"/>
                                </a:lnTo>
                                <a:lnTo>
                                  <a:pt x="421131" y="1315016"/>
                                </a:lnTo>
                                <a:lnTo>
                                  <a:pt x="421377" y="1314963"/>
                                </a:lnTo>
                                <a:lnTo>
                                  <a:pt x="421622" y="1314910"/>
                                </a:lnTo>
                                <a:lnTo>
                                  <a:pt x="421868" y="1314857"/>
                                </a:lnTo>
                                <a:lnTo>
                                  <a:pt x="422114" y="1314804"/>
                                </a:lnTo>
                                <a:lnTo>
                                  <a:pt x="422359" y="1314750"/>
                                </a:lnTo>
                                <a:lnTo>
                                  <a:pt x="422605" y="1314697"/>
                                </a:lnTo>
                                <a:lnTo>
                                  <a:pt x="422850" y="1314643"/>
                                </a:lnTo>
                                <a:lnTo>
                                  <a:pt x="423096" y="1314590"/>
                                </a:lnTo>
                                <a:lnTo>
                                  <a:pt x="423341" y="1314536"/>
                                </a:lnTo>
                                <a:lnTo>
                                  <a:pt x="423587" y="1314482"/>
                                </a:lnTo>
                                <a:lnTo>
                                  <a:pt x="423832" y="1314428"/>
                                </a:lnTo>
                                <a:lnTo>
                                  <a:pt x="424078" y="1314374"/>
                                </a:lnTo>
                                <a:lnTo>
                                  <a:pt x="424324" y="1314319"/>
                                </a:lnTo>
                                <a:lnTo>
                                  <a:pt x="424569" y="1314265"/>
                                </a:lnTo>
                                <a:lnTo>
                                  <a:pt x="424815" y="1314211"/>
                                </a:lnTo>
                                <a:lnTo>
                                  <a:pt x="425060" y="1314156"/>
                                </a:lnTo>
                                <a:lnTo>
                                  <a:pt x="425306" y="1314102"/>
                                </a:lnTo>
                                <a:lnTo>
                                  <a:pt x="425551" y="1314047"/>
                                </a:lnTo>
                                <a:lnTo>
                                  <a:pt x="425797" y="1313992"/>
                                </a:lnTo>
                                <a:lnTo>
                                  <a:pt x="426042" y="1313937"/>
                                </a:lnTo>
                                <a:lnTo>
                                  <a:pt x="426288" y="1313882"/>
                                </a:lnTo>
                                <a:lnTo>
                                  <a:pt x="426534" y="1313827"/>
                                </a:lnTo>
                                <a:lnTo>
                                  <a:pt x="426779" y="1313772"/>
                                </a:lnTo>
                                <a:lnTo>
                                  <a:pt x="427025" y="1313716"/>
                                </a:lnTo>
                                <a:lnTo>
                                  <a:pt x="427270" y="1313661"/>
                                </a:lnTo>
                                <a:lnTo>
                                  <a:pt x="427516" y="1313605"/>
                                </a:lnTo>
                                <a:lnTo>
                                  <a:pt x="427761" y="1313550"/>
                                </a:lnTo>
                                <a:lnTo>
                                  <a:pt x="428007" y="1313494"/>
                                </a:lnTo>
                                <a:lnTo>
                                  <a:pt x="428252" y="1313438"/>
                                </a:lnTo>
                                <a:lnTo>
                                  <a:pt x="428498" y="1313382"/>
                                </a:lnTo>
                                <a:lnTo>
                                  <a:pt x="428744" y="1313326"/>
                                </a:lnTo>
                                <a:lnTo>
                                  <a:pt x="428989" y="1313270"/>
                                </a:lnTo>
                                <a:lnTo>
                                  <a:pt x="429235" y="1313214"/>
                                </a:lnTo>
                                <a:lnTo>
                                  <a:pt x="429480" y="1313157"/>
                                </a:lnTo>
                                <a:lnTo>
                                  <a:pt x="429726" y="1313101"/>
                                </a:lnTo>
                                <a:lnTo>
                                  <a:pt x="429971" y="1313044"/>
                                </a:lnTo>
                                <a:lnTo>
                                  <a:pt x="430217" y="1312988"/>
                                </a:lnTo>
                                <a:lnTo>
                                  <a:pt x="430462" y="1312931"/>
                                </a:lnTo>
                                <a:lnTo>
                                  <a:pt x="430708" y="1312874"/>
                                </a:lnTo>
                                <a:lnTo>
                                  <a:pt x="430954" y="1312817"/>
                                </a:lnTo>
                                <a:lnTo>
                                  <a:pt x="431199" y="1312760"/>
                                </a:lnTo>
                                <a:lnTo>
                                  <a:pt x="431445" y="1312703"/>
                                </a:lnTo>
                                <a:lnTo>
                                  <a:pt x="431690" y="1312645"/>
                                </a:lnTo>
                                <a:lnTo>
                                  <a:pt x="431936" y="1312588"/>
                                </a:lnTo>
                                <a:lnTo>
                                  <a:pt x="432181" y="1312530"/>
                                </a:lnTo>
                                <a:lnTo>
                                  <a:pt x="432427" y="1312473"/>
                                </a:lnTo>
                                <a:lnTo>
                                  <a:pt x="432673" y="1312415"/>
                                </a:lnTo>
                                <a:lnTo>
                                  <a:pt x="432918" y="1312357"/>
                                </a:lnTo>
                                <a:lnTo>
                                  <a:pt x="433164" y="1312299"/>
                                </a:lnTo>
                                <a:lnTo>
                                  <a:pt x="433409" y="1312241"/>
                                </a:lnTo>
                                <a:lnTo>
                                  <a:pt x="433655" y="1312183"/>
                                </a:lnTo>
                                <a:lnTo>
                                  <a:pt x="433900" y="1312125"/>
                                </a:lnTo>
                                <a:lnTo>
                                  <a:pt x="434146" y="1312066"/>
                                </a:lnTo>
                                <a:lnTo>
                                  <a:pt x="434391" y="1312008"/>
                                </a:lnTo>
                                <a:lnTo>
                                  <a:pt x="434637" y="1311949"/>
                                </a:lnTo>
                                <a:lnTo>
                                  <a:pt x="434883" y="1311891"/>
                                </a:lnTo>
                                <a:lnTo>
                                  <a:pt x="435128" y="1311832"/>
                                </a:lnTo>
                                <a:lnTo>
                                  <a:pt x="435374" y="1311773"/>
                                </a:lnTo>
                                <a:lnTo>
                                  <a:pt x="435619" y="1311714"/>
                                </a:lnTo>
                                <a:lnTo>
                                  <a:pt x="435865" y="1311655"/>
                                </a:lnTo>
                                <a:lnTo>
                                  <a:pt x="436110" y="1311595"/>
                                </a:lnTo>
                                <a:lnTo>
                                  <a:pt x="436356" y="1311536"/>
                                </a:lnTo>
                                <a:lnTo>
                                  <a:pt x="436601" y="1311477"/>
                                </a:lnTo>
                                <a:lnTo>
                                  <a:pt x="436847" y="1311417"/>
                                </a:lnTo>
                                <a:lnTo>
                                  <a:pt x="437093" y="1311357"/>
                                </a:lnTo>
                                <a:lnTo>
                                  <a:pt x="437338" y="1311297"/>
                                </a:lnTo>
                                <a:lnTo>
                                  <a:pt x="437584" y="1311238"/>
                                </a:lnTo>
                                <a:lnTo>
                                  <a:pt x="437829" y="1311178"/>
                                </a:lnTo>
                                <a:lnTo>
                                  <a:pt x="438075" y="1311117"/>
                                </a:lnTo>
                                <a:lnTo>
                                  <a:pt x="438320" y="1311057"/>
                                </a:lnTo>
                                <a:lnTo>
                                  <a:pt x="438566" y="1310997"/>
                                </a:lnTo>
                                <a:lnTo>
                                  <a:pt x="438811" y="1310936"/>
                                </a:lnTo>
                                <a:lnTo>
                                  <a:pt x="439057" y="1310876"/>
                                </a:lnTo>
                                <a:lnTo>
                                  <a:pt x="439303" y="1310815"/>
                                </a:lnTo>
                                <a:lnTo>
                                  <a:pt x="439548" y="1310754"/>
                                </a:lnTo>
                                <a:lnTo>
                                  <a:pt x="439794" y="1310693"/>
                                </a:lnTo>
                                <a:lnTo>
                                  <a:pt x="440039" y="1310632"/>
                                </a:lnTo>
                                <a:lnTo>
                                  <a:pt x="440285" y="1310571"/>
                                </a:lnTo>
                                <a:lnTo>
                                  <a:pt x="440530" y="1310510"/>
                                </a:lnTo>
                                <a:lnTo>
                                  <a:pt x="440776" y="1310449"/>
                                </a:lnTo>
                                <a:lnTo>
                                  <a:pt x="441021" y="1310387"/>
                                </a:lnTo>
                                <a:lnTo>
                                  <a:pt x="441267" y="1310326"/>
                                </a:lnTo>
                                <a:lnTo>
                                  <a:pt x="441513" y="1310264"/>
                                </a:lnTo>
                                <a:lnTo>
                                  <a:pt x="441758" y="1310202"/>
                                </a:lnTo>
                                <a:lnTo>
                                  <a:pt x="442004" y="1310140"/>
                                </a:lnTo>
                                <a:lnTo>
                                  <a:pt x="442249" y="1310078"/>
                                </a:lnTo>
                                <a:lnTo>
                                  <a:pt x="442495" y="1310016"/>
                                </a:lnTo>
                                <a:lnTo>
                                  <a:pt x="442740" y="1309954"/>
                                </a:lnTo>
                                <a:lnTo>
                                  <a:pt x="442986" y="1309891"/>
                                </a:lnTo>
                                <a:lnTo>
                                  <a:pt x="443231" y="1309829"/>
                                </a:lnTo>
                                <a:lnTo>
                                  <a:pt x="443477" y="1309766"/>
                                </a:lnTo>
                                <a:lnTo>
                                  <a:pt x="443723" y="1309703"/>
                                </a:lnTo>
                                <a:lnTo>
                                  <a:pt x="443968" y="1309641"/>
                                </a:lnTo>
                                <a:lnTo>
                                  <a:pt x="444214" y="1309578"/>
                                </a:lnTo>
                                <a:lnTo>
                                  <a:pt x="444459" y="1309515"/>
                                </a:lnTo>
                                <a:lnTo>
                                  <a:pt x="444705" y="1309451"/>
                                </a:lnTo>
                                <a:lnTo>
                                  <a:pt x="444950" y="1309388"/>
                                </a:lnTo>
                                <a:lnTo>
                                  <a:pt x="445196" y="1309325"/>
                                </a:lnTo>
                                <a:lnTo>
                                  <a:pt x="445442" y="1309261"/>
                                </a:lnTo>
                                <a:lnTo>
                                  <a:pt x="445687" y="1309198"/>
                                </a:lnTo>
                                <a:lnTo>
                                  <a:pt x="445933" y="1309134"/>
                                </a:lnTo>
                                <a:lnTo>
                                  <a:pt x="446178" y="1309070"/>
                                </a:lnTo>
                                <a:lnTo>
                                  <a:pt x="446424" y="1309006"/>
                                </a:lnTo>
                                <a:lnTo>
                                  <a:pt x="446669" y="1308942"/>
                                </a:lnTo>
                                <a:lnTo>
                                  <a:pt x="446915" y="1308878"/>
                                </a:lnTo>
                                <a:lnTo>
                                  <a:pt x="447160" y="1308813"/>
                                </a:lnTo>
                                <a:lnTo>
                                  <a:pt x="447406" y="1308749"/>
                                </a:lnTo>
                                <a:lnTo>
                                  <a:pt x="447652" y="1308684"/>
                                </a:lnTo>
                                <a:lnTo>
                                  <a:pt x="447897" y="1308619"/>
                                </a:lnTo>
                                <a:lnTo>
                                  <a:pt x="448143" y="1308555"/>
                                </a:lnTo>
                                <a:lnTo>
                                  <a:pt x="448388" y="1308490"/>
                                </a:lnTo>
                                <a:lnTo>
                                  <a:pt x="448634" y="1308425"/>
                                </a:lnTo>
                                <a:lnTo>
                                  <a:pt x="448879" y="1308359"/>
                                </a:lnTo>
                                <a:lnTo>
                                  <a:pt x="449125" y="1308294"/>
                                </a:lnTo>
                                <a:lnTo>
                                  <a:pt x="449370" y="1308229"/>
                                </a:lnTo>
                                <a:lnTo>
                                  <a:pt x="449616" y="1308163"/>
                                </a:lnTo>
                                <a:lnTo>
                                  <a:pt x="449862" y="1308097"/>
                                </a:lnTo>
                                <a:lnTo>
                                  <a:pt x="450107" y="1308032"/>
                                </a:lnTo>
                                <a:lnTo>
                                  <a:pt x="450353" y="1307966"/>
                                </a:lnTo>
                                <a:lnTo>
                                  <a:pt x="450598" y="1307900"/>
                                </a:lnTo>
                                <a:lnTo>
                                  <a:pt x="450844" y="1307834"/>
                                </a:lnTo>
                                <a:lnTo>
                                  <a:pt x="451089" y="1307767"/>
                                </a:lnTo>
                                <a:lnTo>
                                  <a:pt x="451335" y="1307701"/>
                                </a:lnTo>
                                <a:lnTo>
                                  <a:pt x="451580" y="1307634"/>
                                </a:lnTo>
                                <a:lnTo>
                                  <a:pt x="451826" y="1307568"/>
                                </a:lnTo>
                                <a:lnTo>
                                  <a:pt x="452072" y="1307501"/>
                                </a:lnTo>
                                <a:lnTo>
                                  <a:pt x="452317" y="1307434"/>
                                </a:lnTo>
                                <a:lnTo>
                                  <a:pt x="452563" y="1307367"/>
                                </a:lnTo>
                                <a:lnTo>
                                  <a:pt x="452808" y="1307300"/>
                                </a:lnTo>
                                <a:lnTo>
                                  <a:pt x="453054" y="1307233"/>
                                </a:lnTo>
                                <a:lnTo>
                                  <a:pt x="453299" y="1307166"/>
                                </a:lnTo>
                                <a:lnTo>
                                  <a:pt x="453545" y="1307098"/>
                                </a:lnTo>
                                <a:lnTo>
                                  <a:pt x="453790" y="1307031"/>
                                </a:lnTo>
                                <a:lnTo>
                                  <a:pt x="454036" y="1306963"/>
                                </a:lnTo>
                                <a:lnTo>
                                  <a:pt x="454282" y="1306895"/>
                                </a:lnTo>
                                <a:lnTo>
                                  <a:pt x="454527" y="1306827"/>
                                </a:lnTo>
                                <a:lnTo>
                                  <a:pt x="454773" y="1306759"/>
                                </a:lnTo>
                                <a:lnTo>
                                  <a:pt x="455018" y="1306691"/>
                                </a:lnTo>
                                <a:lnTo>
                                  <a:pt x="455264" y="1306622"/>
                                </a:lnTo>
                                <a:lnTo>
                                  <a:pt x="455509" y="1306554"/>
                                </a:lnTo>
                                <a:lnTo>
                                  <a:pt x="455755" y="1306485"/>
                                </a:lnTo>
                                <a:lnTo>
                                  <a:pt x="456001" y="1306417"/>
                                </a:lnTo>
                                <a:lnTo>
                                  <a:pt x="456246" y="1306348"/>
                                </a:lnTo>
                                <a:lnTo>
                                  <a:pt x="456492" y="1306279"/>
                                </a:lnTo>
                                <a:lnTo>
                                  <a:pt x="456737" y="1306210"/>
                                </a:lnTo>
                                <a:lnTo>
                                  <a:pt x="456983" y="1306140"/>
                                </a:lnTo>
                                <a:lnTo>
                                  <a:pt x="457228" y="1306071"/>
                                </a:lnTo>
                                <a:lnTo>
                                  <a:pt x="457474" y="1306002"/>
                                </a:lnTo>
                                <a:lnTo>
                                  <a:pt x="457719" y="1305932"/>
                                </a:lnTo>
                                <a:lnTo>
                                  <a:pt x="457965" y="1305862"/>
                                </a:lnTo>
                                <a:lnTo>
                                  <a:pt x="458211" y="1305792"/>
                                </a:lnTo>
                                <a:lnTo>
                                  <a:pt x="458456" y="1305723"/>
                                </a:lnTo>
                                <a:lnTo>
                                  <a:pt x="458702" y="1305652"/>
                                </a:lnTo>
                                <a:lnTo>
                                  <a:pt x="458947" y="1305582"/>
                                </a:lnTo>
                                <a:lnTo>
                                  <a:pt x="459193" y="1305512"/>
                                </a:lnTo>
                                <a:lnTo>
                                  <a:pt x="459438" y="1305441"/>
                                </a:lnTo>
                                <a:lnTo>
                                  <a:pt x="459684" y="1305371"/>
                                </a:lnTo>
                                <a:lnTo>
                                  <a:pt x="459929" y="1305300"/>
                                </a:lnTo>
                                <a:lnTo>
                                  <a:pt x="460175" y="1305229"/>
                                </a:lnTo>
                                <a:lnTo>
                                  <a:pt x="460421" y="1305158"/>
                                </a:lnTo>
                                <a:lnTo>
                                  <a:pt x="460666" y="1305087"/>
                                </a:lnTo>
                                <a:lnTo>
                                  <a:pt x="460912" y="1305016"/>
                                </a:lnTo>
                                <a:lnTo>
                                  <a:pt x="461157" y="1304944"/>
                                </a:lnTo>
                                <a:lnTo>
                                  <a:pt x="461403" y="1304873"/>
                                </a:lnTo>
                                <a:lnTo>
                                  <a:pt x="461648" y="1304801"/>
                                </a:lnTo>
                                <a:lnTo>
                                  <a:pt x="461894" y="1304730"/>
                                </a:lnTo>
                                <a:lnTo>
                                  <a:pt x="462139" y="1304658"/>
                                </a:lnTo>
                                <a:lnTo>
                                  <a:pt x="462385" y="1304586"/>
                                </a:lnTo>
                                <a:lnTo>
                                  <a:pt x="462631" y="1304513"/>
                                </a:lnTo>
                                <a:lnTo>
                                  <a:pt x="462876" y="1304441"/>
                                </a:lnTo>
                                <a:lnTo>
                                  <a:pt x="463122" y="1304369"/>
                                </a:lnTo>
                                <a:lnTo>
                                  <a:pt x="463367" y="1304296"/>
                                </a:lnTo>
                                <a:lnTo>
                                  <a:pt x="463613" y="1304224"/>
                                </a:lnTo>
                                <a:lnTo>
                                  <a:pt x="463858" y="1304151"/>
                                </a:lnTo>
                                <a:lnTo>
                                  <a:pt x="464104" y="1304078"/>
                                </a:lnTo>
                                <a:lnTo>
                                  <a:pt x="464349" y="1304005"/>
                                </a:lnTo>
                                <a:lnTo>
                                  <a:pt x="464595" y="1303932"/>
                                </a:lnTo>
                                <a:lnTo>
                                  <a:pt x="464841" y="1303858"/>
                                </a:lnTo>
                                <a:lnTo>
                                  <a:pt x="465086" y="1303785"/>
                                </a:lnTo>
                                <a:lnTo>
                                  <a:pt x="465332" y="1303711"/>
                                </a:lnTo>
                                <a:lnTo>
                                  <a:pt x="465577" y="1303637"/>
                                </a:lnTo>
                                <a:lnTo>
                                  <a:pt x="465823" y="1303564"/>
                                </a:lnTo>
                                <a:lnTo>
                                  <a:pt x="466068" y="1303490"/>
                                </a:lnTo>
                                <a:lnTo>
                                  <a:pt x="466314" y="1303415"/>
                                </a:lnTo>
                                <a:lnTo>
                                  <a:pt x="466559" y="1303341"/>
                                </a:lnTo>
                                <a:lnTo>
                                  <a:pt x="466805" y="1303267"/>
                                </a:lnTo>
                                <a:lnTo>
                                  <a:pt x="467051" y="1303192"/>
                                </a:lnTo>
                                <a:lnTo>
                                  <a:pt x="467296" y="1303118"/>
                                </a:lnTo>
                                <a:lnTo>
                                  <a:pt x="467542" y="1303043"/>
                                </a:lnTo>
                                <a:lnTo>
                                  <a:pt x="467787" y="1302968"/>
                                </a:lnTo>
                                <a:lnTo>
                                  <a:pt x="468033" y="1302893"/>
                                </a:lnTo>
                                <a:lnTo>
                                  <a:pt x="468278" y="1302818"/>
                                </a:lnTo>
                                <a:lnTo>
                                  <a:pt x="468524" y="1302742"/>
                                </a:lnTo>
                                <a:lnTo>
                                  <a:pt x="468770" y="1302667"/>
                                </a:lnTo>
                                <a:lnTo>
                                  <a:pt x="469015" y="1302591"/>
                                </a:lnTo>
                                <a:lnTo>
                                  <a:pt x="469261" y="1302515"/>
                                </a:lnTo>
                                <a:lnTo>
                                  <a:pt x="469506" y="1302439"/>
                                </a:lnTo>
                                <a:lnTo>
                                  <a:pt x="469752" y="1302363"/>
                                </a:lnTo>
                                <a:lnTo>
                                  <a:pt x="469997" y="1302287"/>
                                </a:lnTo>
                                <a:lnTo>
                                  <a:pt x="470243" y="1302211"/>
                                </a:lnTo>
                                <a:lnTo>
                                  <a:pt x="470488" y="1302135"/>
                                </a:lnTo>
                                <a:lnTo>
                                  <a:pt x="470734" y="1302058"/>
                                </a:lnTo>
                                <a:lnTo>
                                  <a:pt x="470980" y="1301981"/>
                                </a:lnTo>
                                <a:lnTo>
                                  <a:pt x="471225" y="1301904"/>
                                </a:lnTo>
                                <a:lnTo>
                                  <a:pt x="471471" y="1301827"/>
                                </a:lnTo>
                                <a:lnTo>
                                  <a:pt x="471716" y="1301750"/>
                                </a:lnTo>
                                <a:lnTo>
                                  <a:pt x="471962" y="1301673"/>
                                </a:lnTo>
                                <a:lnTo>
                                  <a:pt x="472207" y="1301596"/>
                                </a:lnTo>
                                <a:lnTo>
                                  <a:pt x="472453" y="1301518"/>
                                </a:lnTo>
                                <a:lnTo>
                                  <a:pt x="472698" y="1301441"/>
                                </a:lnTo>
                                <a:lnTo>
                                  <a:pt x="472944" y="1301363"/>
                                </a:lnTo>
                                <a:lnTo>
                                  <a:pt x="473190" y="1301285"/>
                                </a:lnTo>
                                <a:lnTo>
                                  <a:pt x="473435" y="1301207"/>
                                </a:lnTo>
                                <a:lnTo>
                                  <a:pt x="473681" y="1301128"/>
                                </a:lnTo>
                                <a:lnTo>
                                  <a:pt x="473926" y="1301050"/>
                                </a:lnTo>
                                <a:lnTo>
                                  <a:pt x="474172" y="1300972"/>
                                </a:lnTo>
                                <a:lnTo>
                                  <a:pt x="474417" y="1300893"/>
                                </a:lnTo>
                                <a:lnTo>
                                  <a:pt x="474663" y="1300814"/>
                                </a:lnTo>
                                <a:lnTo>
                                  <a:pt x="474908" y="1300735"/>
                                </a:lnTo>
                                <a:lnTo>
                                  <a:pt x="475154" y="1300656"/>
                                </a:lnTo>
                                <a:lnTo>
                                  <a:pt x="475400" y="1300577"/>
                                </a:lnTo>
                                <a:lnTo>
                                  <a:pt x="475645" y="1300498"/>
                                </a:lnTo>
                                <a:lnTo>
                                  <a:pt x="475891" y="1300418"/>
                                </a:lnTo>
                                <a:lnTo>
                                  <a:pt x="476136" y="1300338"/>
                                </a:lnTo>
                                <a:lnTo>
                                  <a:pt x="476382" y="1300259"/>
                                </a:lnTo>
                                <a:lnTo>
                                  <a:pt x="476627" y="1300179"/>
                                </a:lnTo>
                                <a:lnTo>
                                  <a:pt x="476873" y="1300099"/>
                                </a:lnTo>
                                <a:lnTo>
                                  <a:pt x="477118" y="1300018"/>
                                </a:lnTo>
                                <a:lnTo>
                                  <a:pt x="477364" y="1299938"/>
                                </a:lnTo>
                                <a:lnTo>
                                  <a:pt x="477610" y="1299858"/>
                                </a:lnTo>
                                <a:lnTo>
                                  <a:pt x="477855" y="1299777"/>
                                </a:lnTo>
                                <a:lnTo>
                                  <a:pt x="478101" y="1299696"/>
                                </a:lnTo>
                                <a:lnTo>
                                  <a:pt x="478346" y="1299615"/>
                                </a:lnTo>
                                <a:lnTo>
                                  <a:pt x="478592" y="1299534"/>
                                </a:lnTo>
                                <a:lnTo>
                                  <a:pt x="478837" y="1299453"/>
                                </a:lnTo>
                                <a:lnTo>
                                  <a:pt x="479083" y="1299372"/>
                                </a:lnTo>
                                <a:lnTo>
                                  <a:pt x="479328" y="1299290"/>
                                </a:lnTo>
                                <a:lnTo>
                                  <a:pt x="479574" y="1299208"/>
                                </a:lnTo>
                                <a:lnTo>
                                  <a:pt x="479820" y="1299127"/>
                                </a:lnTo>
                                <a:lnTo>
                                  <a:pt x="480065" y="1299045"/>
                                </a:lnTo>
                                <a:lnTo>
                                  <a:pt x="480311" y="1298963"/>
                                </a:lnTo>
                                <a:lnTo>
                                  <a:pt x="480556" y="1298880"/>
                                </a:lnTo>
                                <a:lnTo>
                                  <a:pt x="480802" y="1298798"/>
                                </a:lnTo>
                                <a:lnTo>
                                  <a:pt x="481047" y="1298716"/>
                                </a:lnTo>
                                <a:lnTo>
                                  <a:pt x="481293" y="1298633"/>
                                </a:lnTo>
                                <a:lnTo>
                                  <a:pt x="481539" y="1298550"/>
                                </a:lnTo>
                                <a:lnTo>
                                  <a:pt x="481784" y="1298467"/>
                                </a:lnTo>
                                <a:lnTo>
                                  <a:pt x="482030" y="1298384"/>
                                </a:lnTo>
                                <a:lnTo>
                                  <a:pt x="482275" y="1298301"/>
                                </a:lnTo>
                                <a:lnTo>
                                  <a:pt x="482521" y="1298217"/>
                                </a:lnTo>
                                <a:lnTo>
                                  <a:pt x="482766" y="1298134"/>
                                </a:lnTo>
                                <a:lnTo>
                                  <a:pt x="483012" y="1298050"/>
                                </a:lnTo>
                                <a:lnTo>
                                  <a:pt x="483257" y="1297966"/>
                                </a:lnTo>
                                <a:lnTo>
                                  <a:pt x="483503" y="1297882"/>
                                </a:lnTo>
                                <a:lnTo>
                                  <a:pt x="483749" y="1297798"/>
                                </a:lnTo>
                                <a:lnTo>
                                  <a:pt x="483994" y="1297714"/>
                                </a:lnTo>
                                <a:lnTo>
                                  <a:pt x="484240" y="1297629"/>
                                </a:lnTo>
                                <a:lnTo>
                                  <a:pt x="484485" y="1297545"/>
                                </a:lnTo>
                                <a:lnTo>
                                  <a:pt x="484731" y="1297460"/>
                                </a:lnTo>
                                <a:lnTo>
                                  <a:pt x="484976" y="1297375"/>
                                </a:lnTo>
                                <a:lnTo>
                                  <a:pt x="485222" y="1297290"/>
                                </a:lnTo>
                                <a:lnTo>
                                  <a:pt x="485467" y="1297205"/>
                                </a:lnTo>
                                <a:lnTo>
                                  <a:pt x="485713" y="1297120"/>
                                </a:lnTo>
                                <a:lnTo>
                                  <a:pt x="485959" y="1297034"/>
                                </a:lnTo>
                                <a:lnTo>
                                  <a:pt x="486204" y="1296948"/>
                                </a:lnTo>
                                <a:lnTo>
                                  <a:pt x="486450" y="1296863"/>
                                </a:lnTo>
                                <a:lnTo>
                                  <a:pt x="486695" y="1296777"/>
                                </a:lnTo>
                                <a:lnTo>
                                  <a:pt x="486941" y="1296690"/>
                                </a:lnTo>
                                <a:lnTo>
                                  <a:pt x="487186" y="1296604"/>
                                </a:lnTo>
                                <a:lnTo>
                                  <a:pt x="487432" y="1296518"/>
                                </a:lnTo>
                                <a:lnTo>
                                  <a:pt x="487677" y="1296431"/>
                                </a:lnTo>
                                <a:lnTo>
                                  <a:pt x="487923" y="1296345"/>
                                </a:lnTo>
                                <a:lnTo>
                                  <a:pt x="488169" y="1296258"/>
                                </a:lnTo>
                                <a:lnTo>
                                  <a:pt x="488414" y="1296171"/>
                                </a:lnTo>
                                <a:lnTo>
                                  <a:pt x="488660" y="1296083"/>
                                </a:lnTo>
                                <a:lnTo>
                                  <a:pt x="488905" y="1295996"/>
                                </a:lnTo>
                                <a:lnTo>
                                  <a:pt x="489151" y="1295909"/>
                                </a:lnTo>
                                <a:lnTo>
                                  <a:pt x="489396" y="1295821"/>
                                </a:lnTo>
                                <a:lnTo>
                                  <a:pt x="489642" y="1295733"/>
                                </a:lnTo>
                                <a:lnTo>
                                  <a:pt x="489887" y="1295645"/>
                                </a:lnTo>
                                <a:lnTo>
                                  <a:pt x="490133" y="1295557"/>
                                </a:lnTo>
                                <a:lnTo>
                                  <a:pt x="490379" y="1295469"/>
                                </a:lnTo>
                                <a:lnTo>
                                  <a:pt x="490624" y="1295381"/>
                                </a:lnTo>
                                <a:lnTo>
                                  <a:pt x="490870" y="1295292"/>
                                </a:lnTo>
                                <a:lnTo>
                                  <a:pt x="491115" y="1295203"/>
                                </a:lnTo>
                                <a:lnTo>
                                  <a:pt x="491361" y="1295114"/>
                                </a:lnTo>
                                <a:lnTo>
                                  <a:pt x="491606" y="1295025"/>
                                </a:lnTo>
                                <a:lnTo>
                                  <a:pt x="491852" y="1294936"/>
                                </a:lnTo>
                                <a:lnTo>
                                  <a:pt x="492098" y="1294847"/>
                                </a:lnTo>
                                <a:lnTo>
                                  <a:pt x="492343" y="1294757"/>
                                </a:lnTo>
                                <a:lnTo>
                                  <a:pt x="492589" y="1294668"/>
                                </a:lnTo>
                                <a:lnTo>
                                  <a:pt x="492834" y="1294578"/>
                                </a:lnTo>
                                <a:lnTo>
                                  <a:pt x="493080" y="1294488"/>
                                </a:lnTo>
                                <a:lnTo>
                                  <a:pt x="493325" y="1294398"/>
                                </a:lnTo>
                                <a:lnTo>
                                  <a:pt x="493571" y="1294307"/>
                                </a:lnTo>
                                <a:lnTo>
                                  <a:pt x="493816" y="1294217"/>
                                </a:lnTo>
                                <a:lnTo>
                                  <a:pt x="494062" y="1294126"/>
                                </a:lnTo>
                                <a:lnTo>
                                  <a:pt x="494308" y="1294036"/>
                                </a:lnTo>
                                <a:lnTo>
                                  <a:pt x="494553" y="1293945"/>
                                </a:lnTo>
                                <a:lnTo>
                                  <a:pt x="494799" y="1293853"/>
                                </a:lnTo>
                                <a:lnTo>
                                  <a:pt x="495044" y="1293762"/>
                                </a:lnTo>
                                <a:lnTo>
                                  <a:pt x="495290" y="1293671"/>
                                </a:lnTo>
                                <a:lnTo>
                                  <a:pt x="495535" y="1293579"/>
                                </a:lnTo>
                                <a:lnTo>
                                  <a:pt x="495781" y="1293488"/>
                                </a:lnTo>
                                <a:lnTo>
                                  <a:pt x="496026" y="1293396"/>
                                </a:lnTo>
                                <a:lnTo>
                                  <a:pt x="496272" y="1293304"/>
                                </a:lnTo>
                                <a:lnTo>
                                  <a:pt x="496518" y="1293211"/>
                                </a:lnTo>
                                <a:lnTo>
                                  <a:pt x="496763" y="1293119"/>
                                </a:lnTo>
                                <a:lnTo>
                                  <a:pt x="497009" y="1293026"/>
                                </a:lnTo>
                                <a:lnTo>
                                  <a:pt x="497254" y="1292934"/>
                                </a:lnTo>
                                <a:lnTo>
                                  <a:pt x="497500" y="1292841"/>
                                </a:lnTo>
                                <a:lnTo>
                                  <a:pt x="497745" y="1292748"/>
                                </a:lnTo>
                                <a:lnTo>
                                  <a:pt x="497991" y="1292655"/>
                                </a:lnTo>
                                <a:lnTo>
                                  <a:pt x="498236" y="1292561"/>
                                </a:lnTo>
                                <a:lnTo>
                                  <a:pt x="498482" y="1292468"/>
                                </a:lnTo>
                                <a:lnTo>
                                  <a:pt x="498728" y="1292374"/>
                                </a:lnTo>
                                <a:lnTo>
                                  <a:pt x="498973" y="1292280"/>
                                </a:lnTo>
                                <a:lnTo>
                                  <a:pt x="499219" y="1292186"/>
                                </a:lnTo>
                                <a:lnTo>
                                  <a:pt x="499464" y="1292092"/>
                                </a:lnTo>
                                <a:lnTo>
                                  <a:pt x="499710" y="1291998"/>
                                </a:lnTo>
                                <a:lnTo>
                                  <a:pt x="499955" y="1291903"/>
                                </a:lnTo>
                                <a:lnTo>
                                  <a:pt x="500201" y="1291809"/>
                                </a:lnTo>
                                <a:lnTo>
                                  <a:pt x="500446" y="1291714"/>
                                </a:lnTo>
                                <a:lnTo>
                                  <a:pt x="500692" y="1291619"/>
                                </a:lnTo>
                                <a:lnTo>
                                  <a:pt x="500938" y="1291524"/>
                                </a:lnTo>
                                <a:lnTo>
                                  <a:pt x="501183" y="1291428"/>
                                </a:lnTo>
                                <a:lnTo>
                                  <a:pt x="501429" y="1291333"/>
                                </a:lnTo>
                                <a:lnTo>
                                  <a:pt x="501674" y="1291237"/>
                                </a:lnTo>
                                <a:lnTo>
                                  <a:pt x="501920" y="1291141"/>
                                </a:lnTo>
                                <a:lnTo>
                                  <a:pt x="502165" y="1291045"/>
                                </a:lnTo>
                                <a:lnTo>
                                  <a:pt x="502411" y="1290949"/>
                                </a:lnTo>
                                <a:lnTo>
                                  <a:pt x="502656" y="1290853"/>
                                </a:lnTo>
                                <a:lnTo>
                                  <a:pt x="502902" y="1290756"/>
                                </a:lnTo>
                                <a:lnTo>
                                  <a:pt x="503148" y="1290660"/>
                                </a:lnTo>
                                <a:lnTo>
                                  <a:pt x="503393" y="1290563"/>
                                </a:lnTo>
                                <a:lnTo>
                                  <a:pt x="503639" y="1290466"/>
                                </a:lnTo>
                                <a:lnTo>
                                  <a:pt x="503884" y="1290369"/>
                                </a:lnTo>
                                <a:lnTo>
                                  <a:pt x="504130" y="1290271"/>
                                </a:lnTo>
                                <a:lnTo>
                                  <a:pt x="504375" y="1290174"/>
                                </a:lnTo>
                                <a:lnTo>
                                  <a:pt x="504621" y="1290076"/>
                                </a:lnTo>
                                <a:lnTo>
                                  <a:pt x="504867" y="1289978"/>
                                </a:lnTo>
                                <a:lnTo>
                                  <a:pt x="505112" y="1289880"/>
                                </a:lnTo>
                                <a:lnTo>
                                  <a:pt x="505358" y="1289782"/>
                                </a:lnTo>
                                <a:lnTo>
                                  <a:pt x="505603" y="1289684"/>
                                </a:lnTo>
                                <a:lnTo>
                                  <a:pt x="505849" y="1289585"/>
                                </a:lnTo>
                                <a:lnTo>
                                  <a:pt x="506094" y="1289487"/>
                                </a:lnTo>
                                <a:lnTo>
                                  <a:pt x="506340" y="1289388"/>
                                </a:lnTo>
                                <a:lnTo>
                                  <a:pt x="506585" y="1289289"/>
                                </a:lnTo>
                                <a:lnTo>
                                  <a:pt x="506831" y="1289189"/>
                                </a:lnTo>
                                <a:lnTo>
                                  <a:pt x="507077" y="1289090"/>
                                </a:lnTo>
                                <a:lnTo>
                                  <a:pt x="507322" y="1288990"/>
                                </a:lnTo>
                                <a:lnTo>
                                  <a:pt x="507568" y="1288891"/>
                                </a:lnTo>
                                <a:lnTo>
                                  <a:pt x="507813" y="1288791"/>
                                </a:lnTo>
                                <a:lnTo>
                                  <a:pt x="508059" y="1288691"/>
                                </a:lnTo>
                                <a:lnTo>
                                  <a:pt x="508304" y="1288591"/>
                                </a:lnTo>
                                <a:lnTo>
                                  <a:pt x="508550" y="1288490"/>
                                </a:lnTo>
                                <a:lnTo>
                                  <a:pt x="508795" y="1288389"/>
                                </a:lnTo>
                                <a:lnTo>
                                  <a:pt x="509041" y="1288289"/>
                                </a:lnTo>
                                <a:lnTo>
                                  <a:pt x="509287" y="1288188"/>
                                </a:lnTo>
                                <a:lnTo>
                                  <a:pt x="509532" y="1288087"/>
                                </a:lnTo>
                                <a:lnTo>
                                  <a:pt x="509778" y="1287985"/>
                                </a:lnTo>
                                <a:lnTo>
                                  <a:pt x="510023" y="1287884"/>
                                </a:lnTo>
                                <a:lnTo>
                                  <a:pt x="510269" y="1287782"/>
                                </a:lnTo>
                                <a:lnTo>
                                  <a:pt x="510514" y="1287680"/>
                                </a:lnTo>
                                <a:lnTo>
                                  <a:pt x="510760" y="1287578"/>
                                </a:lnTo>
                                <a:lnTo>
                                  <a:pt x="511005" y="1287476"/>
                                </a:lnTo>
                                <a:lnTo>
                                  <a:pt x="511251" y="1287374"/>
                                </a:lnTo>
                                <a:lnTo>
                                  <a:pt x="511497" y="1287271"/>
                                </a:lnTo>
                                <a:lnTo>
                                  <a:pt x="511742" y="1287169"/>
                                </a:lnTo>
                                <a:lnTo>
                                  <a:pt x="511988" y="1287066"/>
                                </a:lnTo>
                                <a:lnTo>
                                  <a:pt x="512233" y="1286963"/>
                                </a:lnTo>
                                <a:lnTo>
                                  <a:pt x="512479" y="1286860"/>
                                </a:lnTo>
                                <a:lnTo>
                                  <a:pt x="512724" y="1286756"/>
                                </a:lnTo>
                                <a:lnTo>
                                  <a:pt x="512970" y="1286653"/>
                                </a:lnTo>
                                <a:lnTo>
                                  <a:pt x="513215" y="1286549"/>
                                </a:lnTo>
                                <a:lnTo>
                                  <a:pt x="513461" y="1286445"/>
                                </a:lnTo>
                                <a:lnTo>
                                  <a:pt x="513707" y="1286341"/>
                                </a:lnTo>
                                <a:lnTo>
                                  <a:pt x="513952" y="1286236"/>
                                </a:lnTo>
                                <a:lnTo>
                                  <a:pt x="514198" y="1286132"/>
                                </a:lnTo>
                                <a:lnTo>
                                  <a:pt x="514443" y="1286027"/>
                                </a:lnTo>
                                <a:lnTo>
                                  <a:pt x="514689" y="1285922"/>
                                </a:lnTo>
                                <a:lnTo>
                                  <a:pt x="514934" y="1285817"/>
                                </a:lnTo>
                                <a:lnTo>
                                  <a:pt x="515180" y="1285712"/>
                                </a:lnTo>
                                <a:lnTo>
                                  <a:pt x="515426" y="1285607"/>
                                </a:lnTo>
                                <a:lnTo>
                                  <a:pt x="515671" y="1285501"/>
                                </a:lnTo>
                                <a:lnTo>
                                  <a:pt x="515917" y="1285395"/>
                                </a:lnTo>
                                <a:lnTo>
                                  <a:pt x="516162" y="1285290"/>
                                </a:lnTo>
                                <a:lnTo>
                                  <a:pt x="516408" y="1285183"/>
                                </a:lnTo>
                                <a:lnTo>
                                  <a:pt x="516653" y="1285077"/>
                                </a:lnTo>
                                <a:lnTo>
                                  <a:pt x="516899" y="1284971"/>
                                </a:lnTo>
                                <a:lnTo>
                                  <a:pt x="517144" y="1284864"/>
                                </a:lnTo>
                                <a:lnTo>
                                  <a:pt x="517390" y="1284757"/>
                                </a:lnTo>
                                <a:lnTo>
                                  <a:pt x="517636" y="1284650"/>
                                </a:lnTo>
                                <a:lnTo>
                                  <a:pt x="517881" y="1284543"/>
                                </a:lnTo>
                                <a:lnTo>
                                  <a:pt x="518127" y="1284436"/>
                                </a:lnTo>
                                <a:lnTo>
                                  <a:pt x="518372" y="1284328"/>
                                </a:lnTo>
                                <a:lnTo>
                                  <a:pt x="518618" y="1284220"/>
                                </a:lnTo>
                                <a:lnTo>
                                  <a:pt x="518863" y="1284112"/>
                                </a:lnTo>
                                <a:lnTo>
                                  <a:pt x="519109" y="1284004"/>
                                </a:lnTo>
                                <a:lnTo>
                                  <a:pt x="519354" y="1283896"/>
                                </a:lnTo>
                                <a:lnTo>
                                  <a:pt x="519600" y="1283787"/>
                                </a:lnTo>
                                <a:lnTo>
                                  <a:pt x="519846" y="1283679"/>
                                </a:lnTo>
                                <a:lnTo>
                                  <a:pt x="520091" y="1283570"/>
                                </a:lnTo>
                                <a:lnTo>
                                  <a:pt x="520337" y="1283461"/>
                                </a:lnTo>
                                <a:lnTo>
                                  <a:pt x="520582" y="1283351"/>
                                </a:lnTo>
                                <a:lnTo>
                                  <a:pt x="520828" y="1283242"/>
                                </a:lnTo>
                                <a:lnTo>
                                  <a:pt x="521073" y="1283132"/>
                                </a:lnTo>
                                <a:lnTo>
                                  <a:pt x="521319" y="1283023"/>
                                </a:lnTo>
                                <a:lnTo>
                                  <a:pt x="521564" y="1282913"/>
                                </a:lnTo>
                                <a:lnTo>
                                  <a:pt x="521810" y="1282802"/>
                                </a:lnTo>
                                <a:lnTo>
                                  <a:pt x="522056" y="1282692"/>
                                </a:lnTo>
                                <a:lnTo>
                                  <a:pt x="522301" y="1282582"/>
                                </a:lnTo>
                                <a:lnTo>
                                  <a:pt x="522547" y="1282471"/>
                                </a:lnTo>
                                <a:lnTo>
                                  <a:pt x="522792" y="1282360"/>
                                </a:lnTo>
                                <a:lnTo>
                                  <a:pt x="523038" y="1282249"/>
                                </a:lnTo>
                                <a:lnTo>
                                  <a:pt x="523283" y="1282137"/>
                                </a:lnTo>
                                <a:lnTo>
                                  <a:pt x="523529" y="1282026"/>
                                </a:lnTo>
                                <a:lnTo>
                                  <a:pt x="523774" y="1281914"/>
                                </a:lnTo>
                                <a:lnTo>
                                  <a:pt x="524020" y="1281802"/>
                                </a:lnTo>
                                <a:lnTo>
                                  <a:pt x="524266" y="1281690"/>
                                </a:lnTo>
                                <a:lnTo>
                                  <a:pt x="524511" y="1281578"/>
                                </a:lnTo>
                                <a:lnTo>
                                  <a:pt x="524757" y="1281466"/>
                                </a:lnTo>
                                <a:lnTo>
                                  <a:pt x="525002" y="1281353"/>
                                </a:lnTo>
                                <a:lnTo>
                                  <a:pt x="525248" y="1281240"/>
                                </a:lnTo>
                                <a:lnTo>
                                  <a:pt x="525493" y="1281127"/>
                                </a:lnTo>
                                <a:lnTo>
                                  <a:pt x="525739" y="1281014"/>
                                </a:lnTo>
                                <a:lnTo>
                                  <a:pt x="525984" y="1280900"/>
                                </a:lnTo>
                                <a:lnTo>
                                  <a:pt x="526230" y="1280787"/>
                                </a:lnTo>
                                <a:lnTo>
                                  <a:pt x="526476" y="1280673"/>
                                </a:lnTo>
                                <a:lnTo>
                                  <a:pt x="526721" y="1280559"/>
                                </a:lnTo>
                                <a:lnTo>
                                  <a:pt x="526967" y="1280445"/>
                                </a:lnTo>
                                <a:lnTo>
                                  <a:pt x="527212" y="1280330"/>
                                </a:lnTo>
                                <a:lnTo>
                                  <a:pt x="527458" y="1280216"/>
                                </a:lnTo>
                                <a:lnTo>
                                  <a:pt x="527703" y="1280101"/>
                                </a:lnTo>
                                <a:lnTo>
                                  <a:pt x="527949" y="1279986"/>
                                </a:lnTo>
                                <a:lnTo>
                                  <a:pt x="528195" y="1279871"/>
                                </a:lnTo>
                                <a:lnTo>
                                  <a:pt x="528440" y="1279756"/>
                                </a:lnTo>
                                <a:lnTo>
                                  <a:pt x="528686" y="1279640"/>
                                </a:lnTo>
                                <a:lnTo>
                                  <a:pt x="528931" y="1279524"/>
                                </a:lnTo>
                                <a:lnTo>
                                  <a:pt x="529177" y="1279408"/>
                                </a:lnTo>
                                <a:lnTo>
                                  <a:pt x="529422" y="1279292"/>
                                </a:lnTo>
                                <a:lnTo>
                                  <a:pt x="529668" y="1279176"/>
                                </a:lnTo>
                                <a:lnTo>
                                  <a:pt x="529913" y="1279059"/>
                                </a:lnTo>
                                <a:lnTo>
                                  <a:pt x="530159" y="1278943"/>
                                </a:lnTo>
                                <a:lnTo>
                                  <a:pt x="530405" y="1278826"/>
                                </a:lnTo>
                                <a:lnTo>
                                  <a:pt x="530650" y="1278709"/>
                                </a:lnTo>
                                <a:lnTo>
                                  <a:pt x="530896" y="1278591"/>
                                </a:lnTo>
                                <a:lnTo>
                                  <a:pt x="531141" y="1278474"/>
                                </a:lnTo>
                                <a:lnTo>
                                  <a:pt x="531387" y="1278356"/>
                                </a:lnTo>
                                <a:lnTo>
                                  <a:pt x="531632" y="1278238"/>
                                </a:lnTo>
                                <a:lnTo>
                                  <a:pt x="531878" y="1278120"/>
                                </a:lnTo>
                                <a:lnTo>
                                  <a:pt x="532123" y="1278002"/>
                                </a:lnTo>
                                <a:lnTo>
                                  <a:pt x="532369" y="1277883"/>
                                </a:lnTo>
                                <a:lnTo>
                                  <a:pt x="532615" y="1277765"/>
                                </a:lnTo>
                                <a:lnTo>
                                  <a:pt x="532860" y="1277646"/>
                                </a:lnTo>
                                <a:lnTo>
                                  <a:pt x="533106" y="1277527"/>
                                </a:lnTo>
                                <a:lnTo>
                                  <a:pt x="533351" y="1277407"/>
                                </a:lnTo>
                                <a:lnTo>
                                  <a:pt x="533597" y="1277288"/>
                                </a:lnTo>
                                <a:lnTo>
                                  <a:pt x="533842" y="1277168"/>
                                </a:lnTo>
                                <a:lnTo>
                                  <a:pt x="534088" y="1277048"/>
                                </a:lnTo>
                                <a:lnTo>
                                  <a:pt x="534333" y="1276928"/>
                                </a:lnTo>
                                <a:lnTo>
                                  <a:pt x="534579" y="1276808"/>
                                </a:lnTo>
                                <a:lnTo>
                                  <a:pt x="534825" y="1276687"/>
                                </a:lnTo>
                                <a:lnTo>
                                  <a:pt x="535070" y="1276566"/>
                                </a:lnTo>
                                <a:lnTo>
                                  <a:pt x="535316" y="1276445"/>
                                </a:lnTo>
                                <a:lnTo>
                                  <a:pt x="535561" y="1276324"/>
                                </a:lnTo>
                                <a:lnTo>
                                  <a:pt x="535807" y="1276203"/>
                                </a:lnTo>
                                <a:lnTo>
                                  <a:pt x="536052" y="1276081"/>
                                </a:lnTo>
                                <a:lnTo>
                                  <a:pt x="536298" y="1275960"/>
                                </a:lnTo>
                                <a:lnTo>
                                  <a:pt x="536543" y="1275838"/>
                                </a:lnTo>
                                <a:lnTo>
                                  <a:pt x="536789" y="1275716"/>
                                </a:lnTo>
                                <a:lnTo>
                                  <a:pt x="537035" y="1275593"/>
                                </a:lnTo>
                                <a:lnTo>
                                  <a:pt x="537280" y="1275471"/>
                                </a:lnTo>
                                <a:lnTo>
                                  <a:pt x="537526" y="1275348"/>
                                </a:lnTo>
                                <a:lnTo>
                                  <a:pt x="537771" y="1275225"/>
                                </a:lnTo>
                                <a:lnTo>
                                  <a:pt x="538017" y="1275102"/>
                                </a:lnTo>
                                <a:lnTo>
                                  <a:pt x="538262" y="1274978"/>
                                </a:lnTo>
                                <a:lnTo>
                                  <a:pt x="538508" y="1274855"/>
                                </a:lnTo>
                                <a:lnTo>
                                  <a:pt x="538754" y="1274731"/>
                                </a:lnTo>
                                <a:lnTo>
                                  <a:pt x="538999" y="1274607"/>
                                </a:lnTo>
                                <a:lnTo>
                                  <a:pt x="539245" y="1274483"/>
                                </a:lnTo>
                                <a:lnTo>
                                  <a:pt x="539490" y="1274358"/>
                                </a:lnTo>
                                <a:lnTo>
                                  <a:pt x="539736" y="1274234"/>
                                </a:lnTo>
                                <a:lnTo>
                                  <a:pt x="539981" y="1274109"/>
                                </a:lnTo>
                                <a:lnTo>
                                  <a:pt x="540227" y="1273984"/>
                                </a:lnTo>
                                <a:lnTo>
                                  <a:pt x="540472" y="1273859"/>
                                </a:lnTo>
                                <a:lnTo>
                                  <a:pt x="540718" y="1273733"/>
                                </a:lnTo>
                                <a:lnTo>
                                  <a:pt x="540964" y="1273607"/>
                                </a:lnTo>
                                <a:lnTo>
                                  <a:pt x="541209" y="1273482"/>
                                </a:lnTo>
                                <a:lnTo>
                                  <a:pt x="541455" y="1273355"/>
                                </a:lnTo>
                                <a:lnTo>
                                  <a:pt x="541700" y="1273229"/>
                                </a:lnTo>
                                <a:lnTo>
                                  <a:pt x="541946" y="1273103"/>
                                </a:lnTo>
                                <a:lnTo>
                                  <a:pt x="542191" y="1272976"/>
                                </a:lnTo>
                                <a:lnTo>
                                  <a:pt x="542437" y="1272849"/>
                                </a:lnTo>
                                <a:lnTo>
                                  <a:pt x="542682" y="1272722"/>
                                </a:lnTo>
                                <a:lnTo>
                                  <a:pt x="542928" y="1272594"/>
                                </a:lnTo>
                                <a:lnTo>
                                  <a:pt x="543174" y="1272467"/>
                                </a:lnTo>
                                <a:lnTo>
                                  <a:pt x="543419" y="1272339"/>
                                </a:lnTo>
                                <a:lnTo>
                                  <a:pt x="543665" y="1272211"/>
                                </a:lnTo>
                                <a:lnTo>
                                  <a:pt x="543910" y="1272083"/>
                                </a:lnTo>
                                <a:lnTo>
                                  <a:pt x="544156" y="1271954"/>
                                </a:lnTo>
                                <a:lnTo>
                                  <a:pt x="544401" y="1271826"/>
                                </a:lnTo>
                                <a:lnTo>
                                  <a:pt x="544647" y="1271697"/>
                                </a:lnTo>
                                <a:lnTo>
                                  <a:pt x="544892" y="1271568"/>
                                </a:lnTo>
                                <a:lnTo>
                                  <a:pt x="545138" y="1271439"/>
                                </a:lnTo>
                                <a:lnTo>
                                  <a:pt x="545384" y="1271309"/>
                                </a:lnTo>
                                <a:lnTo>
                                  <a:pt x="545629" y="1271179"/>
                                </a:lnTo>
                                <a:lnTo>
                                  <a:pt x="545875" y="1271049"/>
                                </a:lnTo>
                                <a:lnTo>
                                  <a:pt x="546120" y="1270919"/>
                                </a:lnTo>
                                <a:lnTo>
                                  <a:pt x="546366" y="1270789"/>
                                </a:lnTo>
                                <a:lnTo>
                                  <a:pt x="546611" y="1270658"/>
                                </a:lnTo>
                                <a:lnTo>
                                  <a:pt x="546857" y="1270528"/>
                                </a:lnTo>
                                <a:lnTo>
                                  <a:pt x="547102" y="1270397"/>
                                </a:lnTo>
                                <a:lnTo>
                                  <a:pt x="547348" y="1270265"/>
                                </a:lnTo>
                                <a:lnTo>
                                  <a:pt x="547594" y="1270134"/>
                                </a:lnTo>
                                <a:lnTo>
                                  <a:pt x="547839" y="1270002"/>
                                </a:lnTo>
                                <a:lnTo>
                                  <a:pt x="548085" y="1269870"/>
                                </a:lnTo>
                                <a:lnTo>
                                  <a:pt x="548330" y="1269738"/>
                                </a:lnTo>
                                <a:lnTo>
                                  <a:pt x="548576" y="1269606"/>
                                </a:lnTo>
                                <a:lnTo>
                                  <a:pt x="548821" y="1269473"/>
                                </a:lnTo>
                                <a:lnTo>
                                  <a:pt x="549067" y="1269341"/>
                                </a:lnTo>
                                <a:lnTo>
                                  <a:pt x="549312" y="1269208"/>
                                </a:lnTo>
                                <a:lnTo>
                                  <a:pt x="549558" y="1269075"/>
                                </a:lnTo>
                                <a:lnTo>
                                  <a:pt x="549804" y="1268941"/>
                                </a:lnTo>
                                <a:lnTo>
                                  <a:pt x="550049" y="1268807"/>
                                </a:lnTo>
                                <a:lnTo>
                                  <a:pt x="550295" y="1268674"/>
                                </a:lnTo>
                                <a:lnTo>
                                  <a:pt x="550540" y="1268540"/>
                                </a:lnTo>
                                <a:lnTo>
                                  <a:pt x="550786" y="1268405"/>
                                </a:lnTo>
                                <a:lnTo>
                                  <a:pt x="551031" y="1268271"/>
                                </a:lnTo>
                                <a:lnTo>
                                  <a:pt x="551277" y="1268136"/>
                                </a:lnTo>
                                <a:lnTo>
                                  <a:pt x="551523" y="1268001"/>
                                </a:lnTo>
                                <a:lnTo>
                                  <a:pt x="551768" y="1267866"/>
                                </a:lnTo>
                                <a:lnTo>
                                  <a:pt x="552014" y="1267730"/>
                                </a:lnTo>
                                <a:lnTo>
                                  <a:pt x="552259" y="1267595"/>
                                </a:lnTo>
                                <a:lnTo>
                                  <a:pt x="552505" y="1267459"/>
                                </a:lnTo>
                                <a:lnTo>
                                  <a:pt x="552750" y="1267323"/>
                                </a:lnTo>
                                <a:lnTo>
                                  <a:pt x="552996" y="1267187"/>
                                </a:lnTo>
                                <a:lnTo>
                                  <a:pt x="553241" y="1267050"/>
                                </a:lnTo>
                                <a:lnTo>
                                  <a:pt x="553487" y="1266913"/>
                                </a:lnTo>
                                <a:lnTo>
                                  <a:pt x="553733" y="1266776"/>
                                </a:lnTo>
                                <a:lnTo>
                                  <a:pt x="553978" y="1266639"/>
                                </a:lnTo>
                                <a:lnTo>
                                  <a:pt x="554224" y="1266502"/>
                                </a:lnTo>
                                <a:lnTo>
                                  <a:pt x="554469" y="1266364"/>
                                </a:lnTo>
                                <a:lnTo>
                                  <a:pt x="554715" y="1266226"/>
                                </a:lnTo>
                                <a:lnTo>
                                  <a:pt x="554960" y="1266088"/>
                                </a:lnTo>
                                <a:lnTo>
                                  <a:pt x="555206" y="1265950"/>
                                </a:lnTo>
                                <a:lnTo>
                                  <a:pt x="555451" y="1265811"/>
                                </a:lnTo>
                                <a:lnTo>
                                  <a:pt x="555697" y="1265672"/>
                                </a:lnTo>
                                <a:lnTo>
                                  <a:pt x="555943" y="1265533"/>
                                </a:lnTo>
                                <a:lnTo>
                                  <a:pt x="556188" y="1265394"/>
                                </a:lnTo>
                                <a:lnTo>
                                  <a:pt x="556434" y="1265255"/>
                                </a:lnTo>
                                <a:lnTo>
                                  <a:pt x="556679" y="1265115"/>
                                </a:lnTo>
                                <a:lnTo>
                                  <a:pt x="556925" y="1264975"/>
                                </a:lnTo>
                                <a:lnTo>
                                  <a:pt x="557170" y="1264835"/>
                                </a:lnTo>
                                <a:lnTo>
                                  <a:pt x="557416" y="1264694"/>
                                </a:lnTo>
                                <a:lnTo>
                                  <a:pt x="557661" y="1264554"/>
                                </a:lnTo>
                                <a:lnTo>
                                  <a:pt x="557907" y="1264413"/>
                                </a:lnTo>
                                <a:lnTo>
                                  <a:pt x="558153" y="1264272"/>
                                </a:lnTo>
                                <a:lnTo>
                                  <a:pt x="558398" y="1264130"/>
                                </a:lnTo>
                                <a:lnTo>
                                  <a:pt x="558644" y="1263989"/>
                                </a:lnTo>
                                <a:lnTo>
                                  <a:pt x="558889" y="1263847"/>
                                </a:lnTo>
                                <a:lnTo>
                                  <a:pt x="559135" y="1263705"/>
                                </a:lnTo>
                                <a:lnTo>
                                  <a:pt x="559380" y="1263563"/>
                                </a:lnTo>
                                <a:lnTo>
                                  <a:pt x="559626" y="1263420"/>
                                </a:lnTo>
                                <a:lnTo>
                                  <a:pt x="559871" y="1263278"/>
                                </a:lnTo>
                                <a:lnTo>
                                  <a:pt x="560117" y="1263135"/>
                                </a:lnTo>
                                <a:lnTo>
                                  <a:pt x="560363" y="1262992"/>
                                </a:lnTo>
                                <a:lnTo>
                                  <a:pt x="560608" y="1262848"/>
                                </a:lnTo>
                                <a:lnTo>
                                  <a:pt x="560854" y="1262705"/>
                                </a:lnTo>
                                <a:lnTo>
                                  <a:pt x="561099" y="1262561"/>
                                </a:lnTo>
                                <a:lnTo>
                                  <a:pt x="561345" y="1262417"/>
                                </a:lnTo>
                                <a:lnTo>
                                  <a:pt x="561590" y="1262272"/>
                                </a:lnTo>
                                <a:lnTo>
                                  <a:pt x="561836" y="1262128"/>
                                </a:lnTo>
                                <a:lnTo>
                                  <a:pt x="562082" y="1261983"/>
                                </a:lnTo>
                                <a:lnTo>
                                  <a:pt x="562327" y="1261838"/>
                                </a:lnTo>
                                <a:lnTo>
                                  <a:pt x="562573" y="1261693"/>
                                </a:lnTo>
                                <a:lnTo>
                                  <a:pt x="562818" y="1261547"/>
                                </a:lnTo>
                                <a:lnTo>
                                  <a:pt x="563064" y="1261401"/>
                                </a:lnTo>
                                <a:lnTo>
                                  <a:pt x="563309" y="1261255"/>
                                </a:lnTo>
                                <a:lnTo>
                                  <a:pt x="563555" y="1261109"/>
                                </a:lnTo>
                                <a:lnTo>
                                  <a:pt x="563800" y="1260963"/>
                                </a:lnTo>
                                <a:lnTo>
                                  <a:pt x="564046" y="1260816"/>
                                </a:lnTo>
                                <a:lnTo>
                                  <a:pt x="564292" y="1260669"/>
                                </a:lnTo>
                                <a:lnTo>
                                  <a:pt x="564537" y="1260522"/>
                                </a:lnTo>
                                <a:lnTo>
                                  <a:pt x="564783" y="1260374"/>
                                </a:lnTo>
                                <a:lnTo>
                                  <a:pt x="565028" y="1260227"/>
                                </a:lnTo>
                                <a:lnTo>
                                  <a:pt x="565274" y="1260079"/>
                                </a:lnTo>
                                <a:lnTo>
                                  <a:pt x="565519" y="1259931"/>
                                </a:lnTo>
                                <a:lnTo>
                                  <a:pt x="565765" y="1259782"/>
                                </a:lnTo>
                                <a:lnTo>
                                  <a:pt x="566010" y="1259634"/>
                                </a:lnTo>
                                <a:lnTo>
                                  <a:pt x="566256" y="1259485"/>
                                </a:lnTo>
                                <a:lnTo>
                                  <a:pt x="566502" y="1259336"/>
                                </a:lnTo>
                                <a:lnTo>
                                  <a:pt x="566747" y="1259186"/>
                                </a:lnTo>
                                <a:lnTo>
                                  <a:pt x="566993" y="1259037"/>
                                </a:lnTo>
                                <a:lnTo>
                                  <a:pt x="567238" y="1258887"/>
                                </a:lnTo>
                                <a:lnTo>
                                  <a:pt x="567484" y="1258737"/>
                                </a:lnTo>
                                <a:lnTo>
                                  <a:pt x="567729" y="1258587"/>
                                </a:lnTo>
                                <a:lnTo>
                                  <a:pt x="567975" y="1258436"/>
                                </a:lnTo>
                                <a:lnTo>
                                  <a:pt x="568220" y="1258285"/>
                                </a:lnTo>
                                <a:lnTo>
                                  <a:pt x="568466" y="1258134"/>
                                </a:lnTo>
                                <a:lnTo>
                                  <a:pt x="568712" y="1257983"/>
                                </a:lnTo>
                                <a:lnTo>
                                  <a:pt x="568957" y="1257831"/>
                                </a:lnTo>
                                <a:lnTo>
                                  <a:pt x="569203" y="1257680"/>
                                </a:lnTo>
                                <a:lnTo>
                                  <a:pt x="569448" y="1257528"/>
                                </a:lnTo>
                                <a:lnTo>
                                  <a:pt x="569694" y="1257375"/>
                                </a:lnTo>
                                <a:lnTo>
                                  <a:pt x="569939" y="1257223"/>
                                </a:lnTo>
                                <a:lnTo>
                                  <a:pt x="570185" y="1257070"/>
                                </a:lnTo>
                                <a:lnTo>
                                  <a:pt x="570430" y="1256917"/>
                                </a:lnTo>
                                <a:lnTo>
                                  <a:pt x="570676" y="1256764"/>
                                </a:lnTo>
                                <a:lnTo>
                                  <a:pt x="570922" y="1256610"/>
                                </a:lnTo>
                                <a:lnTo>
                                  <a:pt x="571167" y="1256457"/>
                                </a:lnTo>
                                <a:lnTo>
                                  <a:pt x="571413" y="1256303"/>
                                </a:lnTo>
                                <a:lnTo>
                                  <a:pt x="571658" y="1256148"/>
                                </a:lnTo>
                                <a:lnTo>
                                  <a:pt x="571904" y="1255994"/>
                                </a:lnTo>
                                <a:lnTo>
                                  <a:pt x="572149" y="1255839"/>
                                </a:lnTo>
                                <a:lnTo>
                                  <a:pt x="572395" y="1255684"/>
                                </a:lnTo>
                                <a:lnTo>
                                  <a:pt x="572640" y="1255529"/>
                                </a:lnTo>
                                <a:lnTo>
                                  <a:pt x="572886" y="1255374"/>
                                </a:lnTo>
                                <a:lnTo>
                                  <a:pt x="573132" y="1255218"/>
                                </a:lnTo>
                                <a:lnTo>
                                  <a:pt x="573377" y="1255062"/>
                                </a:lnTo>
                                <a:lnTo>
                                  <a:pt x="573623" y="1254906"/>
                                </a:lnTo>
                                <a:lnTo>
                                  <a:pt x="573868" y="1254749"/>
                                </a:lnTo>
                                <a:lnTo>
                                  <a:pt x="574114" y="1254592"/>
                                </a:lnTo>
                                <a:lnTo>
                                  <a:pt x="574359" y="1254435"/>
                                </a:lnTo>
                                <a:lnTo>
                                  <a:pt x="574605" y="1254278"/>
                                </a:lnTo>
                                <a:lnTo>
                                  <a:pt x="574851" y="1254121"/>
                                </a:lnTo>
                                <a:lnTo>
                                  <a:pt x="575096" y="1253963"/>
                                </a:lnTo>
                                <a:lnTo>
                                  <a:pt x="575342" y="1253805"/>
                                </a:lnTo>
                                <a:lnTo>
                                  <a:pt x="575587" y="1253647"/>
                                </a:lnTo>
                                <a:lnTo>
                                  <a:pt x="575833" y="1253488"/>
                                </a:lnTo>
                                <a:lnTo>
                                  <a:pt x="576078" y="1253330"/>
                                </a:lnTo>
                                <a:lnTo>
                                  <a:pt x="576324" y="1253171"/>
                                </a:lnTo>
                                <a:lnTo>
                                  <a:pt x="576569" y="1253011"/>
                                </a:lnTo>
                                <a:lnTo>
                                  <a:pt x="576815" y="1252852"/>
                                </a:lnTo>
                                <a:lnTo>
                                  <a:pt x="577061" y="1252692"/>
                                </a:lnTo>
                                <a:lnTo>
                                  <a:pt x="577306" y="1252532"/>
                                </a:lnTo>
                                <a:lnTo>
                                  <a:pt x="577552" y="1252372"/>
                                </a:lnTo>
                                <a:lnTo>
                                  <a:pt x="577797" y="1252211"/>
                                </a:lnTo>
                                <a:lnTo>
                                  <a:pt x="578043" y="1252050"/>
                                </a:lnTo>
                                <a:lnTo>
                                  <a:pt x="578288" y="1251889"/>
                                </a:lnTo>
                                <a:lnTo>
                                  <a:pt x="578534" y="1251728"/>
                                </a:lnTo>
                                <a:lnTo>
                                  <a:pt x="578779" y="1251567"/>
                                </a:lnTo>
                                <a:lnTo>
                                  <a:pt x="579025" y="1251405"/>
                                </a:lnTo>
                                <a:lnTo>
                                  <a:pt x="579271" y="1251243"/>
                                </a:lnTo>
                                <a:lnTo>
                                  <a:pt x="579516" y="1251080"/>
                                </a:lnTo>
                                <a:lnTo>
                                  <a:pt x="579762" y="1250918"/>
                                </a:lnTo>
                                <a:lnTo>
                                  <a:pt x="580007" y="1250755"/>
                                </a:lnTo>
                                <a:lnTo>
                                  <a:pt x="580253" y="1250592"/>
                                </a:lnTo>
                                <a:lnTo>
                                  <a:pt x="580498" y="1250428"/>
                                </a:lnTo>
                                <a:lnTo>
                                  <a:pt x="580744" y="1250265"/>
                                </a:lnTo>
                                <a:lnTo>
                                  <a:pt x="580989" y="1250101"/>
                                </a:lnTo>
                                <a:lnTo>
                                  <a:pt x="581235" y="1249937"/>
                                </a:lnTo>
                                <a:lnTo>
                                  <a:pt x="581481" y="1249772"/>
                                </a:lnTo>
                                <a:lnTo>
                                  <a:pt x="581726" y="1249608"/>
                                </a:lnTo>
                                <a:lnTo>
                                  <a:pt x="581972" y="1249443"/>
                                </a:lnTo>
                                <a:lnTo>
                                  <a:pt x="582217" y="1249278"/>
                                </a:lnTo>
                                <a:lnTo>
                                  <a:pt x="582463" y="1249112"/>
                                </a:lnTo>
                                <a:lnTo>
                                  <a:pt x="582708" y="1248947"/>
                                </a:lnTo>
                                <a:lnTo>
                                  <a:pt x="582954" y="1248781"/>
                                </a:lnTo>
                                <a:lnTo>
                                  <a:pt x="583199" y="1248614"/>
                                </a:lnTo>
                                <a:lnTo>
                                  <a:pt x="583445" y="1248448"/>
                                </a:lnTo>
                                <a:lnTo>
                                  <a:pt x="583691" y="1248281"/>
                                </a:lnTo>
                                <a:lnTo>
                                  <a:pt x="583936" y="1248114"/>
                                </a:lnTo>
                                <a:lnTo>
                                  <a:pt x="584182" y="1247947"/>
                                </a:lnTo>
                                <a:lnTo>
                                  <a:pt x="584427" y="1247779"/>
                                </a:lnTo>
                                <a:lnTo>
                                  <a:pt x="584673" y="1247611"/>
                                </a:lnTo>
                                <a:lnTo>
                                  <a:pt x="584918" y="1247443"/>
                                </a:lnTo>
                                <a:lnTo>
                                  <a:pt x="585164" y="1247275"/>
                                </a:lnTo>
                                <a:lnTo>
                                  <a:pt x="585410" y="1247106"/>
                                </a:lnTo>
                                <a:lnTo>
                                  <a:pt x="585655" y="1246938"/>
                                </a:lnTo>
                                <a:lnTo>
                                  <a:pt x="585901" y="1246768"/>
                                </a:lnTo>
                                <a:lnTo>
                                  <a:pt x="586146" y="1246599"/>
                                </a:lnTo>
                                <a:lnTo>
                                  <a:pt x="586392" y="1246429"/>
                                </a:lnTo>
                                <a:lnTo>
                                  <a:pt x="586637" y="1246259"/>
                                </a:lnTo>
                                <a:lnTo>
                                  <a:pt x="586883" y="1246089"/>
                                </a:lnTo>
                                <a:lnTo>
                                  <a:pt x="587128" y="1245919"/>
                                </a:lnTo>
                                <a:lnTo>
                                  <a:pt x="587374" y="1245748"/>
                                </a:lnTo>
                                <a:lnTo>
                                  <a:pt x="587620" y="1245577"/>
                                </a:lnTo>
                                <a:lnTo>
                                  <a:pt x="587865" y="1245406"/>
                                </a:lnTo>
                                <a:lnTo>
                                  <a:pt x="588111" y="1245234"/>
                                </a:lnTo>
                                <a:lnTo>
                                  <a:pt x="588356" y="1245062"/>
                                </a:lnTo>
                                <a:lnTo>
                                  <a:pt x="588602" y="1244890"/>
                                </a:lnTo>
                                <a:lnTo>
                                  <a:pt x="588847" y="1244718"/>
                                </a:lnTo>
                                <a:lnTo>
                                  <a:pt x="589093" y="1244545"/>
                                </a:lnTo>
                                <a:lnTo>
                                  <a:pt x="589338" y="1244372"/>
                                </a:lnTo>
                                <a:lnTo>
                                  <a:pt x="589584" y="1244199"/>
                                </a:lnTo>
                                <a:lnTo>
                                  <a:pt x="589830" y="1244026"/>
                                </a:lnTo>
                                <a:lnTo>
                                  <a:pt x="590075" y="1243852"/>
                                </a:lnTo>
                                <a:lnTo>
                                  <a:pt x="590321" y="1243678"/>
                                </a:lnTo>
                                <a:lnTo>
                                  <a:pt x="590566" y="1243504"/>
                                </a:lnTo>
                                <a:lnTo>
                                  <a:pt x="590812" y="1243329"/>
                                </a:lnTo>
                                <a:lnTo>
                                  <a:pt x="591057" y="1243154"/>
                                </a:lnTo>
                                <a:lnTo>
                                  <a:pt x="591303" y="1242979"/>
                                </a:lnTo>
                                <a:lnTo>
                                  <a:pt x="591548" y="1242804"/>
                                </a:lnTo>
                                <a:lnTo>
                                  <a:pt x="591794" y="1242628"/>
                                </a:lnTo>
                                <a:lnTo>
                                  <a:pt x="592040" y="1242452"/>
                                </a:lnTo>
                                <a:lnTo>
                                  <a:pt x="592285" y="1242276"/>
                                </a:lnTo>
                                <a:lnTo>
                                  <a:pt x="592531" y="1242100"/>
                                </a:lnTo>
                                <a:lnTo>
                                  <a:pt x="592776" y="1241923"/>
                                </a:lnTo>
                                <a:lnTo>
                                  <a:pt x="593022" y="1241746"/>
                                </a:lnTo>
                                <a:lnTo>
                                  <a:pt x="593267" y="1241569"/>
                                </a:lnTo>
                                <a:lnTo>
                                  <a:pt x="593513" y="1241391"/>
                                </a:lnTo>
                                <a:lnTo>
                                  <a:pt x="593758" y="1241213"/>
                                </a:lnTo>
                                <a:lnTo>
                                  <a:pt x="594004" y="1241035"/>
                                </a:lnTo>
                                <a:lnTo>
                                  <a:pt x="594250" y="1240857"/>
                                </a:lnTo>
                                <a:lnTo>
                                  <a:pt x="594495" y="1240678"/>
                                </a:lnTo>
                                <a:lnTo>
                                  <a:pt x="594741" y="1240499"/>
                                </a:lnTo>
                                <a:lnTo>
                                  <a:pt x="594986" y="1240320"/>
                                </a:lnTo>
                                <a:lnTo>
                                  <a:pt x="595232" y="1240141"/>
                                </a:lnTo>
                                <a:lnTo>
                                  <a:pt x="595477" y="1239961"/>
                                </a:lnTo>
                                <a:lnTo>
                                  <a:pt x="595723" y="1239781"/>
                                </a:lnTo>
                                <a:lnTo>
                                  <a:pt x="595968" y="1239600"/>
                                </a:lnTo>
                                <a:lnTo>
                                  <a:pt x="596214" y="1239420"/>
                                </a:lnTo>
                                <a:lnTo>
                                  <a:pt x="596460" y="1239239"/>
                                </a:lnTo>
                                <a:lnTo>
                                  <a:pt x="596705" y="1239058"/>
                                </a:lnTo>
                                <a:lnTo>
                                  <a:pt x="596951" y="1238876"/>
                                </a:lnTo>
                                <a:lnTo>
                                  <a:pt x="597196" y="1238695"/>
                                </a:lnTo>
                                <a:lnTo>
                                  <a:pt x="597442" y="1238513"/>
                                </a:lnTo>
                                <a:lnTo>
                                  <a:pt x="597687" y="1238330"/>
                                </a:lnTo>
                                <a:lnTo>
                                  <a:pt x="597933" y="1238148"/>
                                </a:lnTo>
                                <a:lnTo>
                                  <a:pt x="598179" y="1237965"/>
                                </a:lnTo>
                                <a:lnTo>
                                  <a:pt x="598424" y="1237782"/>
                                </a:lnTo>
                                <a:lnTo>
                                  <a:pt x="598670" y="1237598"/>
                                </a:lnTo>
                                <a:lnTo>
                                  <a:pt x="598915" y="1237414"/>
                                </a:lnTo>
                                <a:lnTo>
                                  <a:pt x="599161" y="1237230"/>
                                </a:lnTo>
                                <a:lnTo>
                                  <a:pt x="599406" y="1237046"/>
                                </a:lnTo>
                                <a:lnTo>
                                  <a:pt x="599652" y="1236862"/>
                                </a:lnTo>
                                <a:lnTo>
                                  <a:pt x="599897" y="1236677"/>
                                </a:lnTo>
                                <a:lnTo>
                                  <a:pt x="600143" y="1236492"/>
                                </a:lnTo>
                                <a:lnTo>
                                  <a:pt x="600389" y="1236306"/>
                                </a:lnTo>
                                <a:lnTo>
                                  <a:pt x="600634" y="1236120"/>
                                </a:lnTo>
                                <a:lnTo>
                                  <a:pt x="600880" y="1235934"/>
                                </a:lnTo>
                                <a:lnTo>
                                  <a:pt x="601125" y="1235748"/>
                                </a:lnTo>
                                <a:lnTo>
                                  <a:pt x="601371" y="1235562"/>
                                </a:lnTo>
                                <a:lnTo>
                                  <a:pt x="601616" y="1235375"/>
                                </a:lnTo>
                                <a:lnTo>
                                  <a:pt x="601862" y="1235187"/>
                                </a:lnTo>
                                <a:lnTo>
                                  <a:pt x="602107" y="1235000"/>
                                </a:lnTo>
                                <a:lnTo>
                                  <a:pt x="602353" y="1234812"/>
                                </a:lnTo>
                                <a:lnTo>
                                  <a:pt x="602599" y="1234624"/>
                                </a:lnTo>
                                <a:lnTo>
                                  <a:pt x="602844" y="1234436"/>
                                </a:lnTo>
                                <a:lnTo>
                                  <a:pt x="603090" y="1234247"/>
                                </a:lnTo>
                                <a:lnTo>
                                  <a:pt x="603335" y="1234059"/>
                                </a:lnTo>
                                <a:lnTo>
                                  <a:pt x="603581" y="1233869"/>
                                </a:lnTo>
                                <a:lnTo>
                                  <a:pt x="603826" y="1233680"/>
                                </a:lnTo>
                                <a:lnTo>
                                  <a:pt x="604072" y="1233490"/>
                                </a:lnTo>
                                <a:lnTo>
                                  <a:pt x="604317" y="1233300"/>
                                </a:lnTo>
                                <a:lnTo>
                                  <a:pt x="604563" y="1233110"/>
                                </a:lnTo>
                                <a:lnTo>
                                  <a:pt x="604809" y="1232919"/>
                                </a:lnTo>
                                <a:lnTo>
                                  <a:pt x="605054" y="1232728"/>
                                </a:lnTo>
                                <a:lnTo>
                                  <a:pt x="605300" y="1232537"/>
                                </a:lnTo>
                                <a:lnTo>
                                  <a:pt x="605545" y="1232345"/>
                                </a:lnTo>
                                <a:lnTo>
                                  <a:pt x="605791" y="1232154"/>
                                </a:lnTo>
                                <a:lnTo>
                                  <a:pt x="606036" y="1231962"/>
                                </a:lnTo>
                                <a:lnTo>
                                  <a:pt x="606282" y="1231769"/>
                                </a:lnTo>
                                <a:lnTo>
                                  <a:pt x="606527" y="1231576"/>
                                </a:lnTo>
                                <a:lnTo>
                                  <a:pt x="606773" y="1231383"/>
                                </a:lnTo>
                                <a:lnTo>
                                  <a:pt x="607019" y="1231190"/>
                                </a:lnTo>
                                <a:lnTo>
                                  <a:pt x="607264" y="1230997"/>
                                </a:lnTo>
                                <a:lnTo>
                                  <a:pt x="607510" y="1230803"/>
                                </a:lnTo>
                                <a:lnTo>
                                  <a:pt x="607755" y="1230609"/>
                                </a:lnTo>
                                <a:lnTo>
                                  <a:pt x="608001" y="1230414"/>
                                </a:lnTo>
                                <a:lnTo>
                                  <a:pt x="608246" y="1230219"/>
                                </a:lnTo>
                                <a:lnTo>
                                  <a:pt x="608492" y="1230024"/>
                                </a:lnTo>
                                <a:lnTo>
                                  <a:pt x="608738" y="1229829"/>
                                </a:lnTo>
                                <a:lnTo>
                                  <a:pt x="608983" y="1229633"/>
                                </a:lnTo>
                                <a:lnTo>
                                  <a:pt x="609229" y="1229437"/>
                                </a:lnTo>
                                <a:lnTo>
                                  <a:pt x="609474" y="1229241"/>
                                </a:lnTo>
                                <a:lnTo>
                                  <a:pt x="609720" y="1229045"/>
                                </a:lnTo>
                                <a:lnTo>
                                  <a:pt x="609965" y="1228848"/>
                                </a:lnTo>
                                <a:lnTo>
                                  <a:pt x="610211" y="1228651"/>
                                </a:lnTo>
                                <a:lnTo>
                                  <a:pt x="610456" y="1228453"/>
                                </a:lnTo>
                                <a:lnTo>
                                  <a:pt x="610702" y="1228255"/>
                                </a:lnTo>
                                <a:lnTo>
                                  <a:pt x="610948" y="1228057"/>
                                </a:lnTo>
                                <a:lnTo>
                                  <a:pt x="611193" y="1227859"/>
                                </a:lnTo>
                                <a:lnTo>
                                  <a:pt x="611439" y="1227660"/>
                                </a:lnTo>
                                <a:lnTo>
                                  <a:pt x="611684" y="1227461"/>
                                </a:lnTo>
                                <a:lnTo>
                                  <a:pt x="611930" y="1227262"/>
                                </a:lnTo>
                                <a:lnTo>
                                  <a:pt x="612175" y="1227063"/>
                                </a:lnTo>
                                <a:lnTo>
                                  <a:pt x="612421" y="1226863"/>
                                </a:lnTo>
                                <a:lnTo>
                                  <a:pt x="612666" y="1226663"/>
                                </a:lnTo>
                                <a:lnTo>
                                  <a:pt x="612912" y="1226462"/>
                                </a:lnTo>
                                <a:lnTo>
                                  <a:pt x="613158" y="1226261"/>
                                </a:lnTo>
                                <a:lnTo>
                                  <a:pt x="613403" y="1226060"/>
                                </a:lnTo>
                                <a:lnTo>
                                  <a:pt x="613649" y="1225859"/>
                                </a:lnTo>
                                <a:lnTo>
                                  <a:pt x="613894" y="1225657"/>
                                </a:lnTo>
                                <a:lnTo>
                                  <a:pt x="614140" y="1225455"/>
                                </a:lnTo>
                                <a:lnTo>
                                  <a:pt x="614385" y="1225253"/>
                                </a:lnTo>
                                <a:lnTo>
                                  <a:pt x="614631" y="1225051"/>
                                </a:lnTo>
                                <a:lnTo>
                                  <a:pt x="614876" y="1224848"/>
                                </a:lnTo>
                                <a:lnTo>
                                  <a:pt x="615122" y="1224644"/>
                                </a:lnTo>
                                <a:lnTo>
                                  <a:pt x="615368" y="1224441"/>
                                </a:lnTo>
                                <a:lnTo>
                                  <a:pt x="615613" y="1224237"/>
                                </a:lnTo>
                                <a:lnTo>
                                  <a:pt x="615859" y="1224033"/>
                                </a:lnTo>
                                <a:lnTo>
                                  <a:pt x="616104" y="1223829"/>
                                </a:lnTo>
                                <a:lnTo>
                                  <a:pt x="616350" y="1223624"/>
                                </a:lnTo>
                                <a:lnTo>
                                  <a:pt x="616595" y="1223419"/>
                                </a:lnTo>
                                <a:lnTo>
                                  <a:pt x="616841" y="1223213"/>
                                </a:lnTo>
                                <a:lnTo>
                                  <a:pt x="617086" y="1223008"/>
                                </a:lnTo>
                                <a:lnTo>
                                  <a:pt x="617332" y="1222802"/>
                                </a:lnTo>
                                <a:lnTo>
                                  <a:pt x="617578" y="1222596"/>
                                </a:lnTo>
                                <a:lnTo>
                                  <a:pt x="617823" y="1222389"/>
                                </a:lnTo>
                                <a:lnTo>
                                  <a:pt x="618069" y="1222182"/>
                                </a:lnTo>
                                <a:lnTo>
                                  <a:pt x="618314" y="1221975"/>
                                </a:lnTo>
                                <a:lnTo>
                                  <a:pt x="618560" y="1221767"/>
                                </a:lnTo>
                                <a:lnTo>
                                  <a:pt x="618805" y="1221560"/>
                                </a:lnTo>
                                <a:lnTo>
                                  <a:pt x="619051" y="1221351"/>
                                </a:lnTo>
                                <a:lnTo>
                                  <a:pt x="619296" y="1221143"/>
                                </a:lnTo>
                                <a:lnTo>
                                  <a:pt x="619542" y="1220934"/>
                                </a:lnTo>
                                <a:lnTo>
                                  <a:pt x="619788" y="1220725"/>
                                </a:lnTo>
                                <a:lnTo>
                                  <a:pt x="620033" y="1220516"/>
                                </a:lnTo>
                                <a:lnTo>
                                  <a:pt x="620279" y="1220306"/>
                                </a:lnTo>
                                <a:lnTo>
                                  <a:pt x="620524" y="1220096"/>
                                </a:lnTo>
                                <a:lnTo>
                                  <a:pt x="620770" y="1219886"/>
                                </a:lnTo>
                                <a:lnTo>
                                  <a:pt x="621015" y="1219675"/>
                                </a:lnTo>
                                <a:lnTo>
                                  <a:pt x="621261" y="1219464"/>
                                </a:lnTo>
                                <a:lnTo>
                                  <a:pt x="621507" y="1219253"/>
                                </a:lnTo>
                                <a:lnTo>
                                  <a:pt x="621752" y="1219041"/>
                                </a:lnTo>
                                <a:lnTo>
                                  <a:pt x="621998" y="1218829"/>
                                </a:lnTo>
                                <a:lnTo>
                                  <a:pt x="622243" y="1218617"/>
                                </a:lnTo>
                                <a:lnTo>
                                  <a:pt x="622489" y="1218404"/>
                                </a:lnTo>
                                <a:lnTo>
                                  <a:pt x="622734" y="1218192"/>
                                </a:lnTo>
                                <a:lnTo>
                                  <a:pt x="622980" y="1217978"/>
                                </a:lnTo>
                                <a:lnTo>
                                  <a:pt x="623225" y="1217765"/>
                                </a:lnTo>
                                <a:lnTo>
                                  <a:pt x="623471" y="1217551"/>
                                </a:lnTo>
                                <a:lnTo>
                                  <a:pt x="623717" y="1217337"/>
                                </a:lnTo>
                                <a:lnTo>
                                  <a:pt x="623962" y="1217123"/>
                                </a:lnTo>
                                <a:lnTo>
                                  <a:pt x="624208" y="1216908"/>
                                </a:lnTo>
                                <a:lnTo>
                                  <a:pt x="624453" y="1216693"/>
                                </a:lnTo>
                                <a:lnTo>
                                  <a:pt x="624699" y="1216477"/>
                                </a:lnTo>
                                <a:lnTo>
                                  <a:pt x="624944" y="1216262"/>
                                </a:lnTo>
                                <a:lnTo>
                                  <a:pt x="625190" y="1216046"/>
                                </a:lnTo>
                                <a:lnTo>
                                  <a:pt x="625435" y="1215829"/>
                                </a:lnTo>
                                <a:lnTo>
                                  <a:pt x="625681" y="1215613"/>
                                </a:lnTo>
                                <a:lnTo>
                                  <a:pt x="625927" y="1215396"/>
                                </a:lnTo>
                                <a:lnTo>
                                  <a:pt x="626172" y="1215178"/>
                                </a:lnTo>
                                <a:lnTo>
                                  <a:pt x="626418" y="1214961"/>
                                </a:lnTo>
                                <a:lnTo>
                                  <a:pt x="626663" y="1214743"/>
                                </a:lnTo>
                                <a:lnTo>
                                  <a:pt x="626909" y="1214524"/>
                                </a:lnTo>
                                <a:lnTo>
                                  <a:pt x="627154" y="1214306"/>
                                </a:lnTo>
                                <a:lnTo>
                                  <a:pt x="627400" y="1214087"/>
                                </a:lnTo>
                                <a:lnTo>
                                  <a:pt x="627645" y="1213867"/>
                                </a:lnTo>
                                <a:lnTo>
                                  <a:pt x="627891" y="1213648"/>
                                </a:lnTo>
                                <a:lnTo>
                                  <a:pt x="628137" y="1213428"/>
                                </a:lnTo>
                                <a:lnTo>
                                  <a:pt x="628382" y="1213208"/>
                                </a:lnTo>
                                <a:lnTo>
                                  <a:pt x="628628" y="1212987"/>
                                </a:lnTo>
                                <a:lnTo>
                                  <a:pt x="628873" y="1212766"/>
                                </a:lnTo>
                                <a:lnTo>
                                  <a:pt x="629119" y="1212545"/>
                                </a:lnTo>
                                <a:lnTo>
                                  <a:pt x="629364" y="1212324"/>
                                </a:lnTo>
                                <a:lnTo>
                                  <a:pt x="629610" y="1212102"/>
                                </a:lnTo>
                                <a:lnTo>
                                  <a:pt x="629855" y="1211880"/>
                                </a:lnTo>
                                <a:lnTo>
                                  <a:pt x="630101" y="1211657"/>
                                </a:lnTo>
                                <a:lnTo>
                                  <a:pt x="630347" y="1211434"/>
                                </a:lnTo>
                                <a:lnTo>
                                  <a:pt x="630592" y="1211211"/>
                                </a:lnTo>
                                <a:lnTo>
                                  <a:pt x="630838" y="1210987"/>
                                </a:lnTo>
                                <a:lnTo>
                                  <a:pt x="631083" y="1210764"/>
                                </a:lnTo>
                                <a:lnTo>
                                  <a:pt x="631329" y="1210540"/>
                                </a:lnTo>
                                <a:lnTo>
                                  <a:pt x="631574" y="1210315"/>
                                </a:lnTo>
                                <a:lnTo>
                                  <a:pt x="631820" y="1210090"/>
                                </a:lnTo>
                                <a:lnTo>
                                  <a:pt x="632066" y="1209865"/>
                                </a:lnTo>
                                <a:lnTo>
                                  <a:pt x="632311" y="1209640"/>
                                </a:lnTo>
                                <a:lnTo>
                                  <a:pt x="632557" y="1209414"/>
                                </a:lnTo>
                                <a:lnTo>
                                  <a:pt x="632802" y="1209188"/>
                                </a:lnTo>
                                <a:lnTo>
                                  <a:pt x="633048" y="1208961"/>
                                </a:lnTo>
                                <a:lnTo>
                                  <a:pt x="633293" y="1208734"/>
                                </a:lnTo>
                                <a:lnTo>
                                  <a:pt x="633539" y="1208507"/>
                                </a:lnTo>
                                <a:lnTo>
                                  <a:pt x="633784" y="1208280"/>
                                </a:lnTo>
                                <a:lnTo>
                                  <a:pt x="634030" y="1208052"/>
                                </a:lnTo>
                                <a:lnTo>
                                  <a:pt x="634276" y="1207824"/>
                                </a:lnTo>
                                <a:lnTo>
                                  <a:pt x="634521" y="1207595"/>
                                </a:lnTo>
                                <a:lnTo>
                                  <a:pt x="634767" y="1207367"/>
                                </a:lnTo>
                                <a:lnTo>
                                  <a:pt x="635012" y="1207137"/>
                                </a:lnTo>
                                <a:lnTo>
                                  <a:pt x="635258" y="1206908"/>
                                </a:lnTo>
                                <a:lnTo>
                                  <a:pt x="635503" y="1206678"/>
                                </a:lnTo>
                                <a:lnTo>
                                  <a:pt x="635749" y="1206448"/>
                                </a:lnTo>
                                <a:lnTo>
                                  <a:pt x="635994" y="1206218"/>
                                </a:lnTo>
                                <a:lnTo>
                                  <a:pt x="636240" y="1205987"/>
                                </a:lnTo>
                                <a:lnTo>
                                  <a:pt x="636486" y="1205756"/>
                                </a:lnTo>
                                <a:lnTo>
                                  <a:pt x="636731" y="1205524"/>
                                </a:lnTo>
                                <a:lnTo>
                                  <a:pt x="636977" y="1205292"/>
                                </a:lnTo>
                                <a:lnTo>
                                  <a:pt x="637222" y="1205060"/>
                                </a:lnTo>
                                <a:lnTo>
                                  <a:pt x="637468" y="1204828"/>
                                </a:lnTo>
                                <a:lnTo>
                                  <a:pt x="637713" y="1204595"/>
                                </a:lnTo>
                                <a:lnTo>
                                  <a:pt x="637959" y="1204362"/>
                                </a:lnTo>
                                <a:lnTo>
                                  <a:pt x="638204" y="1204128"/>
                                </a:lnTo>
                                <a:lnTo>
                                  <a:pt x="638450" y="1203894"/>
                                </a:lnTo>
                                <a:lnTo>
                                  <a:pt x="638696" y="1203660"/>
                                </a:lnTo>
                                <a:lnTo>
                                  <a:pt x="638941" y="1203426"/>
                                </a:lnTo>
                                <a:lnTo>
                                  <a:pt x="639187" y="1203191"/>
                                </a:lnTo>
                                <a:lnTo>
                                  <a:pt x="639432" y="1202956"/>
                                </a:lnTo>
                                <a:lnTo>
                                  <a:pt x="639678" y="1202720"/>
                                </a:lnTo>
                                <a:lnTo>
                                  <a:pt x="639923" y="1202484"/>
                                </a:lnTo>
                                <a:lnTo>
                                  <a:pt x="640169" y="1202248"/>
                                </a:lnTo>
                                <a:lnTo>
                                  <a:pt x="640414" y="1202012"/>
                                </a:lnTo>
                                <a:lnTo>
                                  <a:pt x="640660" y="1201775"/>
                                </a:lnTo>
                                <a:lnTo>
                                  <a:pt x="640906" y="1201537"/>
                                </a:lnTo>
                                <a:lnTo>
                                  <a:pt x="641151" y="1201300"/>
                                </a:lnTo>
                                <a:lnTo>
                                  <a:pt x="641397" y="1201062"/>
                                </a:lnTo>
                                <a:lnTo>
                                  <a:pt x="641642" y="1200824"/>
                                </a:lnTo>
                                <a:lnTo>
                                  <a:pt x="641888" y="1200585"/>
                                </a:lnTo>
                                <a:lnTo>
                                  <a:pt x="642133" y="1200346"/>
                                </a:lnTo>
                                <a:lnTo>
                                  <a:pt x="642379" y="1200107"/>
                                </a:lnTo>
                                <a:lnTo>
                                  <a:pt x="642624" y="1199867"/>
                                </a:lnTo>
                                <a:lnTo>
                                  <a:pt x="642870" y="1199627"/>
                                </a:lnTo>
                                <a:lnTo>
                                  <a:pt x="643116" y="1199387"/>
                                </a:lnTo>
                                <a:lnTo>
                                  <a:pt x="643361" y="1199146"/>
                                </a:lnTo>
                                <a:lnTo>
                                  <a:pt x="643607" y="1198905"/>
                                </a:lnTo>
                                <a:lnTo>
                                  <a:pt x="643852" y="1198664"/>
                                </a:lnTo>
                                <a:lnTo>
                                  <a:pt x="644098" y="1198422"/>
                                </a:lnTo>
                                <a:lnTo>
                                  <a:pt x="644343" y="1198180"/>
                                </a:lnTo>
                                <a:lnTo>
                                  <a:pt x="644589" y="1197937"/>
                                </a:lnTo>
                                <a:lnTo>
                                  <a:pt x="644835" y="1197695"/>
                                </a:lnTo>
                                <a:lnTo>
                                  <a:pt x="645080" y="1197452"/>
                                </a:lnTo>
                                <a:lnTo>
                                  <a:pt x="645326" y="1197208"/>
                                </a:lnTo>
                                <a:lnTo>
                                  <a:pt x="645571" y="1196964"/>
                                </a:lnTo>
                                <a:lnTo>
                                  <a:pt x="645817" y="1196720"/>
                                </a:lnTo>
                                <a:lnTo>
                                  <a:pt x="646062" y="1196476"/>
                                </a:lnTo>
                                <a:lnTo>
                                  <a:pt x="646308" y="1196231"/>
                                </a:lnTo>
                                <a:lnTo>
                                  <a:pt x="646553" y="1195986"/>
                                </a:lnTo>
                                <a:lnTo>
                                  <a:pt x="646799" y="1195740"/>
                                </a:lnTo>
                                <a:lnTo>
                                  <a:pt x="647045" y="1195494"/>
                                </a:lnTo>
                                <a:lnTo>
                                  <a:pt x="647290" y="1195248"/>
                                </a:lnTo>
                                <a:lnTo>
                                  <a:pt x="647536" y="1195001"/>
                                </a:lnTo>
                                <a:lnTo>
                                  <a:pt x="647781" y="1194754"/>
                                </a:lnTo>
                                <a:lnTo>
                                  <a:pt x="648027" y="1194507"/>
                                </a:lnTo>
                                <a:lnTo>
                                  <a:pt x="648272" y="1194259"/>
                                </a:lnTo>
                                <a:lnTo>
                                  <a:pt x="648518" y="1194011"/>
                                </a:lnTo>
                                <a:lnTo>
                                  <a:pt x="648763" y="1193763"/>
                                </a:lnTo>
                                <a:lnTo>
                                  <a:pt x="649009" y="1193514"/>
                                </a:lnTo>
                                <a:lnTo>
                                  <a:pt x="649255" y="1193265"/>
                                </a:lnTo>
                                <a:lnTo>
                                  <a:pt x="649500" y="1193016"/>
                                </a:lnTo>
                                <a:lnTo>
                                  <a:pt x="649746" y="1192766"/>
                                </a:lnTo>
                                <a:lnTo>
                                  <a:pt x="649991" y="1192516"/>
                                </a:lnTo>
                                <a:lnTo>
                                  <a:pt x="650237" y="1192265"/>
                                </a:lnTo>
                                <a:lnTo>
                                  <a:pt x="650482" y="1192015"/>
                                </a:lnTo>
                                <a:lnTo>
                                  <a:pt x="650728" y="1191763"/>
                                </a:lnTo>
                                <a:lnTo>
                                  <a:pt x="650973" y="1191512"/>
                                </a:lnTo>
                                <a:lnTo>
                                  <a:pt x="651219" y="1191260"/>
                                </a:lnTo>
                                <a:lnTo>
                                  <a:pt x="651465" y="1191008"/>
                                </a:lnTo>
                                <a:lnTo>
                                  <a:pt x="651710" y="1190755"/>
                                </a:lnTo>
                                <a:lnTo>
                                  <a:pt x="651956" y="1190502"/>
                                </a:lnTo>
                                <a:lnTo>
                                  <a:pt x="652201" y="1190249"/>
                                </a:lnTo>
                                <a:lnTo>
                                  <a:pt x="652447" y="1189995"/>
                                </a:lnTo>
                                <a:lnTo>
                                  <a:pt x="652692" y="1189741"/>
                                </a:lnTo>
                                <a:lnTo>
                                  <a:pt x="652938" y="1189486"/>
                                </a:lnTo>
                                <a:lnTo>
                                  <a:pt x="653183" y="1189232"/>
                                </a:lnTo>
                                <a:lnTo>
                                  <a:pt x="653429" y="1188977"/>
                                </a:lnTo>
                                <a:lnTo>
                                  <a:pt x="653675" y="1188721"/>
                                </a:lnTo>
                                <a:lnTo>
                                  <a:pt x="653920" y="1188465"/>
                                </a:lnTo>
                                <a:lnTo>
                                  <a:pt x="654166" y="1188209"/>
                                </a:lnTo>
                                <a:lnTo>
                                  <a:pt x="654411" y="1187952"/>
                                </a:lnTo>
                                <a:lnTo>
                                  <a:pt x="654657" y="1187695"/>
                                </a:lnTo>
                                <a:lnTo>
                                  <a:pt x="654902" y="1187438"/>
                                </a:lnTo>
                                <a:lnTo>
                                  <a:pt x="655148" y="1187180"/>
                                </a:lnTo>
                                <a:lnTo>
                                  <a:pt x="655394" y="1186922"/>
                                </a:lnTo>
                                <a:lnTo>
                                  <a:pt x="655639" y="1186664"/>
                                </a:lnTo>
                                <a:lnTo>
                                  <a:pt x="655885" y="1186405"/>
                                </a:lnTo>
                                <a:lnTo>
                                  <a:pt x="656130" y="1186146"/>
                                </a:lnTo>
                                <a:lnTo>
                                  <a:pt x="656376" y="1185887"/>
                                </a:lnTo>
                                <a:lnTo>
                                  <a:pt x="656621" y="1185627"/>
                                </a:lnTo>
                                <a:lnTo>
                                  <a:pt x="656867" y="1185367"/>
                                </a:lnTo>
                                <a:lnTo>
                                  <a:pt x="657112" y="1185106"/>
                                </a:lnTo>
                                <a:lnTo>
                                  <a:pt x="657358" y="1184845"/>
                                </a:lnTo>
                                <a:lnTo>
                                  <a:pt x="657604" y="1184584"/>
                                </a:lnTo>
                                <a:lnTo>
                                  <a:pt x="657849" y="1184322"/>
                                </a:lnTo>
                                <a:lnTo>
                                  <a:pt x="658095" y="1184060"/>
                                </a:lnTo>
                                <a:lnTo>
                                  <a:pt x="658340" y="1183798"/>
                                </a:lnTo>
                                <a:lnTo>
                                  <a:pt x="658586" y="1183535"/>
                                </a:lnTo>
                                <a:lnTo>
                                  <a:pt x="658831" y="1183272"/>
                                </a:lnTo>
                                <a:lnTo>
                                  <a:pt x="659077" y="1183008"/>
                                </a:lnTo>
                                <a:lnTo>
                                  <a:pt x="659322" y="1182744"/>
                                </a:lnTo>
                                <a:lnTo>
                                  <a:pt x="659568" y="1182480"/>
                                </a:lnTo>
                                <a:lnTo>
                                  <a:pt x="659814" y="1182216"/>
                                </a:lnTo>
                                <a:lnTo>
                                  <a:pt x="660059" y="1181951"/>
                                </a:lnTo>
                                <a:lnTo>
                                  <a:pt x="660305" y="1181685"/>
                                </a:lnTo>
                                <a:lnTo>
                                  <a:pt x="660550" y="1181420"/>
                                </a:lnTo>
                                <a:lnTo>
                                  <a:pt x="660796" y="1181154"/>
                                </a:lnTo>
                                <a:lnTo>
                                  <a:pt x="661041" y="1180887"/>
                                </a:lnTo>
                                <a:lnTo>
                                  <a:pt x="661287" y="1180620"/>
                                </a:lnTo>
                                <a:lnTo>
                                  <a:pt x="661532" y="1180353"/>
                                </a:lnTo>
                                <a:lnTo>
                                  <a:pt x="661778" y="1180086"/>
                                </a:lnTo>
                                <a:lnTo>
                                  <a:pt x="662024" y="1179818"/>
                                </a:lnTo>
                                <a:lnTo>
                                  <a:pt x="662269" y="1179549"/>
                                </a:lnTo>
                                <a:lnTo>
                                  <a:pt x="662515" y="1179281"/>
                                </a:lnTo>
                                <a:lnTo>
                                  <a:pt x="662760" y="1179012"/>
                                </a:lnTo>
                                <a:lnTo>
                                  <a:pt x="663006" y="1178742"/>
                                </a:lnTo>
                                <a:lnTo>
                                  <a:pt x="663251" y="1178472"/>
                                </a:lnTo>
                                <a:lnTo>
                                  <a:pt x="663497" y="1178202"/>
                                </a:lnTo>
                                <a:lnTo>
                                  <a:pt x="663742" y="1177932"/>
                                </a:lnTo>
                                <a:lnTo>
                                  <a:pt x="663988" y="1177661"/>
                                </a:lnTo>
                                <a:lnTo>
                                  <a:pt x="664234" y="1177389"/>
                                </a:lnTo>
                                <a:lnTo>
                                  <a:pt x="664479" y="1177118"/>
                                </a:lnTo>
                                <a:lnTo>
                                  <a:pt x="664725" y="1176846"/>
                                </a:lnTo>
                                <a:lnTo>
                                  <a:pt x="664970" y="1176573"/>
                                </a:lnTo>
                                <a:lnTo>
                                  <a:pt x="665216" y="1176301"/>
                                </a:lnTo>
                                <a:lnTo>
                                  <a:pt x="665461" y="1176027"/>
                                </a:lnTo>
                                <a:lnTo>
                                  <a:pt x="665707" y="1175754"/>
                                </a:lnTo>
                                <a:lnTo>
                                  <a:pt x="665952" y="1175480"/>
                                </a:lnTo>
                                <a:lnTo>
                                  <a:pt x="666198" y="1175206"/>
                                </a:lnTo>
                                <a:lnTo>
                                  <a:pt x="666444" y="1174931"/>
                                </a:lnTo>
                                <a:lnTo>
                                  <a:pt x="666689" y="1174656"/>
                                </a:lnTo>
                                <a:lnTo>
                                  <a:pt x="666935" y="1174381"/>
                                </a:lnTo>
                                <a:lnTo>
                                  <a:pt x="667180" y="1174105"/>
                                </a:lnTo>
                                <a:lnTo>
                                  <a:pt x="667426" y="1173829"/>
                                </a:lnTo>
                                <a:lnTo>
                                  <a:pt x="667671" y="1173552"/>
                                </a:lnTo>
                                <a:lnTo>
                                  <a:pt x="667917" y="1173275"/>
                                </a:lnTo>
                                <a:lnTo>
                                  <a:pt x="668163" y="1172998"/>
                                </a:lnTo>
                                <a:lnTo>
                                  <a:pt x="668408" y="1172720"/>
                                </a:lnTo>
                                <a:lnTo>
                                  <a:pt x="668654" y="1172442"/>
                                </a:lnTo>
                                <a:lnTo>
                                  <a:pt x="668899" y="1172164"/>
                                </a:lnTo>
                                <a:lnTo>
                                  <a:pt x="669145" y="1171885"/>
                                </a:lnTo>
                                <a:lnTo>
                                  <a:pt x="669390" y="1171605"/>
                                </a:lnTo>
                                <a:lnTo>
                                  <a:pt x="669636" y="1171326"/>
                                </a:lnTo>
                                <a:lnTo>
                                  <a:pt x="669881" y="1171046"/>
                                </a:lnTo>
                                <a:lnTo>
                                  <a:pt x="670127" y="1170765"/>
                                </a:lnTo>
                                <a:lnTo>
                                  <a:pt x="670373" y="1170485"/>
                                </a:lnTo>
                                <a:lnTo>
                                  <a:pt x="670618" y="1170204"/>
                                </a:lnTo>
                                <a:lnTo>
                                  <a:pt x="670864" y="1169922"/>
                                </a:lnTo>
                                <a:lnTo>
                                  <a:pt x="671109" y="1169640"/>
                                </a:lnTo>
                                <a:lnTo>
                                  <a:pt x="671355" y="1169358"/>
                                </a:lnTo>
                                <a:lnTo>
                                  <a:pt x="671600" y="1169075"/>
                                </a:lnTo>
                                <a:lnTo>
                                  <a:pt x="671846" y="1168792"/>
                                </a:lnTo>
                                <a:lnTo>
                                  <a:pt x="672091" y="1168509"/>
                                </a:lnTo>
                                <a:lnTo>
                                  <a:pt x="672337" y="1168225"/>
                                </a:lnTo>
                                <a:lnTo>
                                  <a:pt x="672583" y="1167941"/>
                                </a:lnTo>
                                <a:lnTo>
                                  <a:pt x="672828" y="1167656"/>
                                </a:lnTo>
                                <a:lnTo>
                                  <a:pt x="673074" y="1167371"/>
                                </a:lnTo>
                                <a:lnTo>
                                  <a:pt x="673319" y="1167086"/>
                                </a:lnTo>
                                <a:lnTo>
                                  <a:pt x="673565" y="1166800"/>
                                </a:lnTo>
                                <a:lnTo>
                                  <a:pt x="673810" y="1166514"/>
                                </a:lnTo>
                                <a:lnTo>
                                  <a:pt x="674056" y="1166227"/>
                                </a:lnTo>
                                <a:lnTo>
                                  <a:pt x="674301" y="1165941"/>
                                </a:lnTo>
                                <a:lnTo>
                                  <a:pt x="674547" y="1165653"/>
                                </a:lnTo>
                                <a:lnTo>
                                  <a:pt x="674793" y="1165366"/>
                                </a:lnTo>
                                <a:lnTo>
                                  <a:pt x="675038" y="1165077"/>
                                </a:lnTo>
                                <a:lnTo>
                                  <a:pt x="675284" y="1164789"/>
                                </a:lnTo>
                                <a:lnTo>
                                  <a:pt x="675529" y="1164500"/>
                                </a:lnTo>
                                <a:lnTo>
                                  <a:pt x="675775" y="1164211"/>
                                </a:lnTo>
                                <a:lnTo>
                                  <a:pt x="676020" y="1163921"/>
                                </a:lnTo>
                                <a:lnTo>
                                  <a:pt x="676266" y="1163631"/>
                                </a:lnTo>
                                <a:lnTo>
                                  <a:pt x="676511" y="1163341"/>
                                </a:lnTo>
                                <a:lnTo>
                                  <a:pt x="676757" y="1163050"/>
                                </a:lnTo>
                                <a:lnTo>
                                  <a:pt x="677003" y="1162759"/>
                                </a:lnTo>
                                <a:lnTo>
                                  <a:pt x="677248" y="1162467"/>
                                </a:lnTo>
                                <a:lnTo>
                                  <a:pt x="677494" y="1162175"/>
                                </a:lnTo>
                                <a:lnTo>
                                  <a:pt x="677739" y="1161883"/>
                                </a:lnTo>
                                <a:lnTo>
                                  <a:pt x="677985" y="1161590"/>
                                </a:lnTo>
                                <a:lnTo>
                                  <a:pt x="678230" y="1161297"/>
                                </a:lnTo>
                                <a:lnTo>
                                  <a:pt x="678476" y="1161003"/>
                                </a:lnTo>
                                <a:lnTo>
                                  <a:pt x="678722" y="1160710"/>
                                </a:lnTo>
                                <a:lnTo>
                                  <a:pt x="678967" y="1160415"/>
                                </a:lnTo>
                                <a:lnTo>
                                  <a:pt x="679213" y="1160120"/>
                                </a:lnTo>
                                <a:lnTo>
                                  <a:pt x="679458" y="1159825"/>
                                </a:lnTo>
                                <a:lnTo>
                                  <a:pt x="679704" y="1159530"/>
                                </a:lnTo>
                                <a:lnTo>
                                  <a:pt x="679949" y="1159234"/>
                                </a:lnTo>
                                <a:lnTo>
                                  <a:pt x="680195" y="1158938"/>
                                </a:lnTo>
                                <a:lnTo>
                                  <a:pt x="680440" y="1158641"/>
                                </a:lnTo>
                                <a:lnTo>
                                  <a:pt x="680686" y="1158344"/>
                                </a:lnTo>
                                <a:lnTo>
                                  <a:pt x="680932" y="1158046"/>
                                </a:lnTo>
                                <a:lnTo>
                                  <a:pt x="681177" y="1157748"/>
                                </a:lnTo>
                                <a:lnTo>
                                  <a:pt x="681423" y="1157450"/>
                                </a:lnTo>
                                <a:lnTo>
                                  <a:pt x="681668" y="1157151"/>
                                </a:lnTo>
                                <a:lnTo>
                                  <a:pt x="681914" y="1156852"/>
                                </a:lnTo>
                                <a:lnTo>
                                  <a:pt x="682159" y="1156553"/>
                                </a:lnTo>
                                <a:lnTo>
                                  <a:pt x="682405" y="1156253"/>
                                </a:lnTo>
                                <a:lnTo>
                                  <a:pt x="682650" y="1155953"/>
                                </a:lnTo>
                                <a:lnTo>
                                  <a:pt x="682896" y="1155652"/>
                                </a:lnTo>
                                <a:lnTo>
                                  <a:pt x="683142" y="1155351"/>
                                </a:lnTo>
                                <a:lnTo>
                                  <a:pt x="683387" y="1155049"/>
                                </a:lnTo>
                                <a:lnTo>
                                  <a:pt x="683633" y="1154748"/>
                                </a:lnTo>
                                <a:lnTo>
                                  <a:pt x="683878" y="1154445"/>
                                </a:lnTo>
                                <a:lnTo>
                                  <a:pt x="684124" y="1154143"/>
                                </a:lnTo>
                                <a:lnTo>
                                  <a:pt x="684369" y="1153840"/>
                                </a:lnTo>
                                <a:lnTo>
                                  <a:pt x="684615" y="1153536"/>
                                </a:lnTo>
                                <a:lnTo>
                                  <a:pt x="684860" y="1153232"/>
                                </a:lnTo>
                                <a:lnTo>
                                  <a:pt x="685106" y="1152928"/>
                                </a:lnTo>
                                <a:lnTo>
                                  <a:pt x="685352" y="1152623"/>
                                </a:lnTo>
                                <a:lnTo>
                                  <a:pt x="685597" y="1152318"/>
                                </a:lnTo>
                                <a:lnTo>
                                  <a:pt x="685843" y="1152013"/>
                                </a:lnTo>
                                <a:lnTo>
                                  <a:pt x="686088" y="1151707"/>
                                </a:lnTo>
                                <a:lnTo>
                                  <a:pt x="686334" y="1151400"/>
                                </a:lnTo>
                                <a:lnTo>
                                  <a:pt x="686579" y="1151094"/>
                                </a:lnTo>
                                <a:lnTo>
                                  <a:pt x="686825" y="1150787"/>
                                </a:lnTo>
                                <a:lnTo>
                                  <a:pt x="687070" y="1150479"/>
                                </a:lnTo>
                                <a:lnTo>
                                  <a:pt x="687316" y="1150171"/>
                                </a:lnTo>
                                <a:lnTo>
                                  <a:pt x="687562" y="1149863"/>
                                </a:lnTo>
                                <a:lnTo>
                                  <a:pt x="687807" y="1149554"/>
                                </a:lnTo>
                                <a:lnTo>
                                  <a:pt x="688053" y="1149245"/>
                                </a:lnTo>
                                <a:lnTo>
                                  <a:pt x="688298" y="1148936"/>
                                </a:lnTo>
                                <a:lnTo>
                                  <a:pt x="688544" y="1148626"/>
                                </a:lnTo>
                                <a:lnTo>
                                  <a:pt x="688789" y="1148315"/>
                                </a:lnTo>
                                <a:lnTo>
                                  <a:pt x="689035" y="1148005"/>
                                </a:lnTo>
                                <a:lnTo>
                                  <a:pt x="689280" y="1147693"/>
                                </a:lnTo>
                                <a:lnTo>
                                  <a:pt x="689526" y="1147382"/>
                                </a:lnTo>
                                <a:lnTo>
                                  <a:pt x="689772" y="1147070"/>
                                </a:lnTo>
                                <a:lnTo>
                                  <a:pt x="690017" y="1146758"/>
                                </a:lnTo>
                                <a:lnTo>
                                  <a:pt x="690263" y="1146445"/>
                                </a:lnTo>
                                <a:lnTo>
                                  <a:pt x="690508" y="1146132"/>
                                </a:lnTo>
                                <a:lnTo>
                                  <a:pt x="690754" y="1145818"/>
                                </a:lnTo>
                                <a:lnTo>
                                  <a:pt x="690999" y="1145504"/>
                                </a:lnTo>
                                <a:lnTo>
                                  <a:pt x="691245" y="1145190"/>
                                </a:lnTo>
                                <a:lnTo>
                                  <a:pt x="691491" y="1144875"/>
                                </a:lnTo>
                                <a:lnTo>
                                  <a:pt x="691736" y="1144559"/>
                                </a:lnTo>
                                <a:lnTo>
                                  <a:pt x="691982" y="1144244"/>
                                </a:lnTo>
                                <a:lnTo>
                                  <a:pt x="692227" y="1143928"/>
                                </a:lnTo>
                                <a:lnTo>
                                  <a:pt x="692473" y="1143611"/>
                                </a:lnTo>
                                <a:lnTo>
                                  <a:pt x="692718" y="1143294"/>
                                </a:lnTo>
                                <a:lnTo>
                                  <a:pt x="692964" y="1142977"/>
                                </a:lnTo>
                                <a:lnTo>
                                  <a:pt x="693209" y="1142659"/>
                                </a:lnTo>
                                <a:lnTo>
                                  <a:pt x="693455" y="1142341"/>
                                </a:lnTo>
                                <a:lnTo>
                                  <a:pt x="693701" y="1142023"/>
                                </a:lnTo>
                                <a:lnTo>
                                  <a:pt x="693946" y="1141704"/>
                                </a:lnTo>
                                <a:lnTo>
                                  <a:pt x="694192" y="1141384"/>
                                </a:lnTo>
                                <a:lnTo>
                                  <a:pt x="694437" y="1141065"/>
                                </a:lnTo>
                                <a:lnTo>
                                  <a:pt x="694683" y="1140744"/>
                                </a:lnTo>
                                <a:lnTo>
                                  <a:pt x="694928" y="1140424"/>
                                </a:lnTo>
                                <a:lnTo>
                                  <a:pt x="695174" y="1140103"/>
                                </a:lnTo>
                                <a:lnTo>
                                  <a:pt x="695419" y="1139781"/>
                                </a:lnTo>
                                <a:lnTo>
                                  <a:pt x="695665" y="1139460"/>
                                </a:lnTo>
                                <a:lnTo>
                                  <a:pt x="695911" y="1139137"/>
                                </a:lnTo>
                                <a:lnTo>
                                  <a:pt x="696156" y="1138815"/>
                                </a:lnTo>
                                <a:lnTo>
                                  <a:pt x="696402" y="1138492"/>
                                </a:lnTo>
                                <a:lnTo>
                                  <a:pt x="696647" y="1138168"/>
                                </a:lnTo>
                                <a:lnTo>
                                  <a:pt x="696893" y="1137844"/>
                                </a:lnTo>
                                <a:lnTo>
                                  <a:pt x="697138" y="1137520"/>
                                </a:lnTo>
                                <a:lnTo>
                                  <a:pt x="697384" y="1137195"/>
                                </a:lnTo>
                                <a:lnTo>
                                  <a:pt x="697629" y="1136870"/>
                                </a:lnTo>
                                <a:lnTo>
                                  <a:pt x="697875" y="1136544"/>
                                </a:lnTo>
                                <a:lnTo>
                                  <a:pt x="698121" y="1136218"/>
                                </a:lnTo>
                                <a:lnTo>
                                  <a:pt x="698366" y="1135892"/>
                                </a:lnTo>
                                <a:lnTo>
                                  <a:pt x="698612" y="1135565"/>
                                </a:lnTo>
                                <a:lnTo>
                                  <a:pt x="698857" y="1135238"/>
                                </a:lnTo>
                                <a:lnTo>
                                  <a:pt x="699103" y="1134910"/>
                                </a:lnTo>
                                <a:lnTo>
                                  <a:pt x="699348" y="1134582"/>
                                </a:lnTo>
                                <a:lnTo>
                                  <a:pt x="699594" y="1134254"/>
                                </a:lnTo>
                                <a:lnTo>
                                  <a:pt x="699839" y="1133925"/>
                                </a:lnTo>
                                <a:lnTo>
                                  <a:pt x="700085" y="1133595"/>
                                </a:lnTo>
                                <a:lnTo>
                                  <a:pt x="700331" y="1133266"/>
                                </a:lnTo>
                                <a:lnTo>
                                  <a:pt x="700576" y="1132935"/>
                                </a:lnTo>
                                <a:lnTo>
                                  <a:pt x="700822" y="1132605"/>
                                </a:lnTo>
                                <a:lnTo>
                                  <a:pt x="701067" y="1132274"/>
                                </a:lnTo>
                                <a:lnTo>
                                  <a:pt x="701313" y="1131942"/>
                                </a:lnTo>
                                <a:lnTo>
                                  <a:pt x="701558" y="1131610"/>
                                </a:lnTo>
                                <a:lnTo>
                                  <a:pt x="701804" y="1131278"/>
                                </a:lnTo>
                                <a:lnTo>
                                  <a:pt x="702050" y="1130945"/>
                                </a:lnTo>
                                <a:lnTo>
                                  <a:pt x="702295" y="1130612"/>
                                </a:lnTo>
                                <a:lnTo>
                                  <a:pt x="702541" y="1130279"/>
                                </a:lnTo>
                                <a:lnTo>
                                  <a:pt x="702786" y="1129945"/>
                                </a:lnTo>
                                <a:lnTo>
                                  <a:pt x="703032" y="1129610"/>
                                </a:lnTo>
                                <a:lnTo>
                                  <a:pt x="703277" y="1129275"/>
                                </a:lnTo>
                                <a:lnTo>
                                  <a:pt x="703523" y="1128940"/>
                                </a:lnTo>
                                <a:lnTo>
                                  <a:pt x="703768" y="1128604"/>
                                </a:lnTo>
                                <a:lnTo>
                                  <a:pt x="704014" y="1128268"/>
                                </a:lnTo>
                                <a:lnTo>
                                  <a:pt x="704260" y="1127932"/>
                                </a:lnTo>
                                <a:lnTo>
                                  <a:pt x="704505" y="1127595"/>
                                </a:lnTo>
                                <a:lnTo>
                                  <a:pt x="704751" y="1127258"/>
                                </a:lnTo>
                                <a:lnTo>
                                  <a:pt x="704996" y="1126920"/>
                                </a:lnTo>
                                <a:lnTo>
                                  <a:pt x="705242" y="1126581"/>
                                </a:lnTo>
                                <a:lnTo>
                                  <a:pt x="705487" y="1126243"/>
                                </a:lnTo>
                                <a:lnTo>
                                  <a:pt x="705733" y="1125904"/>
                                </a:lnTo>
                                <a:lnTo>
                                  <a:pt x="705978" y="1125564"/>
                                </a:lnTo>
                                <a:lnTo>
                                  <a:pt x="706224" y="1125224"/>
                                </a:lnTo>
                                <a:lnTo>
                                  <a:pt x="706470" y="1124884"/>
                                </a:lnTo>
                                <a:lnTo>
                                  <a:pt x="706715" y="1124543"/>
                                </a:lnTo>
                                <a:lnTo>
                                  <a:pt x="706961" y="1124202"/>
                                </a:lnTo>
                                <a:lnTo>
                                  <a:pt x="707206" y="1123860"/>
                                </a:lnTo>
                                <a:lnTo>
                                  <a:pt x="707452" y="1123518"/>
                                </a:lnTo>
                                <a:lnTo>
                                  <a:pt x="707697" y="1123176"/>
                                </a:lnTo>
                                <a:lnTo>
                                  <a:pt x="707943" y="1122833"/>
                                </a:lnTo>
                                <a:lnTo>
                                  <a:pt x="708188" y="1122489"/>
                                </a:lnTo>
                                <a:lnTo>
                                  <a:pt x="708434" y="1122146"/>
                                </a:lnTo>
                                <a:lnTo>
                                  <a:pt x="708680" y="1121801"/>
                                </a:lnTo>
                                <a:lnTo>
                                  <a:pt x="708925" y="1121457"/>
                                </a:lnTo>
                                <a:lnTo>
                                  <a:pt x="709171" y="1121112"/>
                                </a:lnTo>
                                <a:lnTo>
                                  <a:pt x="709416" y="1120766"/>
                                </a:lnTo>
                                <a:lnTo>
                                  <a:pt x="709662" y="1120420"/>
                                </a:lnTo>
                                <a:lnTo>
                                  <a:pt x="709907" y="1120074"/>
                                </a:lnTo>
                                <a:lnTo>
                                  <a:pt x="710153" y="1119727"/>
                                </a:lnTo>
                                <a:lnTo>
                                  <a:pt x="710398" y="1119380"/>
                                </a:lnTo>
                                <a:lnTo>
                                  <a:pt x="710644" y="1119032"/>
                                </a:lnTo>
                                <a:lnTo>
                                  <a:pt x="710890" y="1118684"/>
                                </a:lnTo>
                                <a:lnTo>
                                  <a:pt x="711135" y="1118335"/>
                                </a:lnTo>
                                <a:lnTo>
                                  <a:pt x="711381" y="1117986"/>
                                </a:lnTo>
                                <a:lnTo>
                                  <a:pt x="711626" y="1117637"/>
                                </a:lnTo>
                                <a:lnTo>
                                  <a:pt x="711872" y="1117287"/>
                                </a:lnTo>
                                <a:lnTo>
                                  <a:pt x="712117" y="1116937"/>
                                </a:lnTo>
                                <a:lnTo>
                                  <a:pt x="712363" y="1116586"/>
                                </a:lnTo>
                                <a:lnTo>
                                  <a:pt x="712608" y="1116235"/>
                                </a:lnTo>
                                <a:lnTo>
                                  <a:pt x="712854" y="1115883"/>
                                </a:lnTo>
                                <a:lnTo>
                                  <a:pt x="713100" y="1115531"/>
                                </a:lnTo>
                                <a:lnTo>
                                  <a:pt x="713345" y="1115179"/>
                                </a:lnTo>
                                <a:lnTo>
                                  <a:pt x="713591" y="1114826"/>
                                </a:lnTo>
                                <a:lnTo>
                                  <a:pt x="713836" y="1114473"/>
                                </a:lnTo>
                                <a:lnTo>
                                  <a:pt x="714082" y="1114119"/>
                                </a:lnTo>
                                <a:lnTo>
                                  <a:pt x="714327" y="1113765"/>
                                </a:lnTo>
                                <a:lnTo>
                                  <a:pt x="714573" y="1113410"/>
                                </a:lnTo>
                                <a:lnTo>
                                  <a:pt x="714819" y="1113055"/>
                                </a:lnTo>
                                <a:lnTo>
                                  <a:pt x="715064" y="1112700"/>
                                </a:lnTo>
                                <a:lnTo>
                                  <a:pt x="715310" y="1112344"/>
                                </a:lnTo>
                                <a:lnTo>
                                  <a:pt x="715555" y="1111987"/>
                                </a:lnTo>
                                <a:lnTo>
                                  <a:pt x="715801" y="1111631"/>
                                </a:lnTo>
                                <a:lnTo>
                                  <a:pt x="716046" y="1111273"/>
                                </a:lnTo>
                                <a:lnTo>
                                  <a:pt x="716292" y="1110916"/>
                                </a:lnTo>
                                <a:lnTo>
                                  <a:pt x="716537" y="1110558"/>
                                </a:lnTo>
                                <a:lnTo>
                                  <a:pt x="716783" y="1110199"/>
                                </a:lnTo>
                                <a:lnTo>
                                  <a:pt x="717029" y="1109840"/>
                                </a:lnTo>
                                <a:lnTo>
                                  <a:pt x="717274" y="1109481"/>
                                </a:lnTo>
                                <a:lnTo>
                                  <a:pt x="717520" y="1109121"/>
                                </a:lnTo>
                                <a:lnTo>
                                  <a:pt x="717765" y="1108760"/>
                                </a:lnTo>
                                <a:lnTo>
                                  <a:pt x="718011" y="1108400"/>
                                </a:lnTo>
                                <a:lnTo>
                                  <a:pt x="718256" y="1108039"/>
                                </a:lnTo>
                                <a:lnTo>
                                  <a:pt x="718502" y="1107677"/>
                                </a:lnTo>
                                <a:lnTo>
                                  <a:pt x="718747" y="1107315"/>
                                </a:lnTo>
                                <a:lnTo>
                                  <a:pt x="718993" y="1106952"/>
                                </a:lnTo>
                                <a:lnTo>
                                  <a:pt x="719239" y="1106589"/>
                                </a:lnTo>
                                <a:lnTo>
                                  <a:pt x="719484" y="1106226"/>
                                </a:lnTo>
                                <a:lnTo>
                                  <a:pt x="719730" y="1105862"/>
                                </a:lnTo>
                                <a:lnTo>
                                  <a:pt x="719975" y="1105498"/>
                                </a:lnTo>
                                <a:lnTo>
                                  <a:pt x="720221" y="1105133"/>
                                </a:lnTo>
                                <a:lnTo>
                                  <a:pt x="720466" y="1104768"/>
                                </a:lnTo>
                                <a:lnTo>
                                  <a:pt x="720712" y="1104402"/>
                                </a:lnTo>
                                <a:lnTo>
                                  <a:pt x="720957" y="1104036"/>
                                </a:lnTo>
                                <a:lnTo>
                                  <a:pt x="721203" y="1103670"/>
                                </a:lnTo>
                                <a:lnTo>
                                  <a:pt x="721449" y="1103303"/>
                                </a:lnTo>
                                <a:lnTo>
                                  <a:pt x="721694" y="1102936"/>
                                </a:lnTo>
                                <a:lnTo>
                                  <a:pt x="721940" y="1102568"/>
                                </a:lnTo>
                                <a:lnTo>
                                  <a:pt x="722185" y="1102199"/>
                                </a:lnTo>
                                <a:lnTo>
                                  <a:pt x="722431" y="1101831"/>
                                </a:lnTo>
                                <a:lnTo>
                                  <a:pt x="722676" y="1101462"/>
                                </a:lnTo>
                                <a:lnTo>
                                  <a:pt x="722922" y="1101092"/>
                                </a:lnTo>
                                <a:lnTo>
                                  <a:pt x="723167" y="1100722"/>
                                </a:lnTo>
                                <a:lnTo>
                                  <a:pt x="723413" y="1100351"/>
                                </a:lnTo>
                                <a:lnTo>
                                  <a:pt x="723659" y="1099981"/>
                                </a:lnTo>
                                <a:lnTo>
                                  <a:pt x="723904" y="1099609"/>
                                </a:lnTo>
                                <a:lnTo>
                                  <a:pt x="724150" y="1099237"/>
                                </a:lnTo>
                                <a:lnTo>
                                  <a:pt x="724395" y="1098865"/>
                                </a:lnTo>
                                <a:lnTo>
                                  <a:pt x="724641" y="1098492"/>
                                </a:lnTo>
                                <a:lnTo>
                                  <a:pt x="724886" y="1098119"/>
                                </a:lnTo>
                                <a:lnTo>
                                  <a:pt x="725132" y="1097746"/>
                                </a:lnTo>
                                <a:lnTo>
                                  <a:pt x="725378" y="1097372"/>
                                </a:lnTo>
                                <a:lnTo>
                                  <a:pt x="725623" y="1096997"/>
                                </a:lnTo>
                                <a:lnTo>
                                  <a:pt x="725869" y="1096622"/>
                                </a:lnTo>
                                <a:lnTo>
                                  <a:pt x="726114" y="1096247"/>
                                </a:lnTo>
                                <a:lnTo>
                                  <a:pt x="726360" y="1095871"/>
                                </a:lnTo>
                                <a:lnTo>
                                  <a:pt x="726605" y="1095495"/>
                                </a:lnTo>
                                <a:lnTo>
                                  <a:pt x="726851" y="1095118"/>
                                </a:lnTo>
                                <a:lnTo>
                                  <a:pt x="727096" y="1094741"/>
                                </a:lnTo>
                                <a:lnTo>
                                  <a:pt x="727342" y="1094363"/>
                                </a:lnTo>
                                <a:lnTo>
                                  <a:pt x="727588" y="1093985"/>
                                </a:lnTo>
                                <a:lnTo>
                                  <a:pt x="727833" y="1093606"/>
                                </a:lnTo>
                                <a:lnTo>
                                  <a:pt x="728079" y="1093227"/>
                                </a:lnTo>
                                <a:lnTo>
                                  <a:pt x="728324" y="1092848"/>
                                </a:lnTo>
                                <a:lnTo>
                                  <a:pt x="728570" y="1092468"/>
                                </a:lnTo>
                                <a:lnTo>
                                  <a:pt x="728815" y="1092088"/>
                                </a:lnTo>
                                <a:lnTo>
                                  <a:pt x="729061" y="1091707"/>
                                </a:lnTo>
                                <a:lnTo>
                                  <a:pt x="729306" y="1091326"/>
                                </a:lnTo>
                                <a:lnTo>
                                  <a:pt x="729552" y="1090944"/>
                                </a:lnTo>
                                <a:lnTo>
                                  <a:pt x="729798" y="1090562"/>
                                </a:lnTo>
                                <a:lnTo>
                                  <a:pt x="730043" y="1090179"/>
                                </a:lnTo>
                                <a:lnTo>
                                  <a:pt x="730289" y="1089796"/>
                                </a:lnTo>
                                <a:lnTo>
                                  <a:pt x="730534" y="1089413"/>
                                </a:lnTo>
                                <a:lnTo>
                                  <a:pt x="730780" y="1089029"/>
                                </a:lnTo>
                                <a:lnTo>
                                  <a:pt x="731025" y="1088644"/>
                                </a:lnTo>
                                <a:lnTo>
                                  <a:pt x="731271" y="1088259"/>
                                </a:lnTo>
                                <a:lnTo>
                                  <a:pt x="731516" y="1087874"/>
                                </a:lnTo>
                                <a:lnTo>
                                  <a:pt x="731762" y="1087488"/>
                                </a:lnTo>
                                <a:lnTo>
                                  <a:pt x="732008" y="1087102"/>
                                </a:lnTo>
                                <a:lnTo>
                                  <a:pt x="732253" y="1086716"/>
                                </a:lnTo>
                                <a:lnTo>
                                  <a:pt x="732499" y="1086328"/>
                                </a:lnTo>
                                <a:lnTo>
                                  <a:pt x="732744" y="1085941"/>
                                </a:lnTo>
                                <a:lnTo>
                                  <a:pt x="732990" y="1085553"/>
                                </a:lnTo>
                                <a:lnTo>
                                  <a:pt x="733235" y="1085164"/>
                                </a:lnTo>
                                <a:lnTo>
                                  <a:pt x="733481" y="1084775"/>
                                </a:lnTo>
                                <a:lnTo>
                                  <a:pt x="733726" y="1084386"/>
                                </a:lnTo>
                                <a:lnTo>
                                  <a:pt x="733972" y="1083996"/>
                                </a:lnTo>
                                <a:lnTo>
                                  <a:pt x="734218" y="1083606"/>
                                </a:lnTo>
                                <a:lnTo>
                                  <a:pt x="734463" y="1083215"/>
                                </a:lnTo>
                                <a:lnTo>
                                  <a:pt x="734709" y="1082824"/>
                                </a:lnTo>
                                <a:lnTo>
                                  <a:pt x="734954" y="1082432"/>
                                </a:lnTo>
                                <a:lnTo>
                                  <a:pt x="735200" y="1082040"/>
                                </a:lnTo>
                                <a:lnTo>
                                  <a:pt x="735445" y="1081648"/>
                                </a:lnTo>
                                <a:lnTo>
                                  <a:pt x="735691" y="1081255"/>
                                </a:lnTo>
                                <a:lnTo>
                                  <a:pt x="735936" y="1080861"/>
                                </a:lnTo>
                                <a:lnTo>
                                  <a:pt x="736182" y="1080467"/>
                                </a:lnTo>
                                <a:lnTo>
                                  <a:pt x="736428" y="1080073"/>
                                </a:lnTo>
                                <a:lnTo>
                                  <a:pt x="736673" y="1079678"/>
                                </a:lnTo>
                                <a:lnTo>
                                  <a:pt x="736919" y="1079283"/>
                                </a:lnTo>
                                <a:lnTo>
                                  <a:pt x="737164" y="1078887"/>
                                </a:lnTo>
                                <a:lnTo>
                                  <a:pt x="737410" y="1078491"/>
                                </a:lnTo>
                                <a:lnTo>
                                  <a:pt x="737655" y="1078094"/>
                                </a:lnTo>
                                <a:lnTo>
                                  <a:pt x="737901" y="1077697"/>
                                </a:lnTo>
                                <a:lnTo>
                                  <a:pt x="738147" y="1077299"/>
                                </a:lnTo>
                                <a:lnTo>
                                  <a:pt x="738392" y="1076901"/>
                                </a:lnTo>
                                <a:lnTo>
                                  <a:pt x="738638" y="1076503"/>
                                </a:lnTo>
                                <a:lnTo>
                                  <a:pt x="738883" y="1076104"/>
                                </a:lnTo>
                                <a:lnTo>
                                  <a:pt x="739129" y="1075704"/>
                                </a:lnTo>
                                <a:lnTo>
                                  <a:pt x="739374" y="1075304"/>
                                </a:lnTo>
                                <a:lnTo>
                                  <a:pt x="739620" y="1074904"/>
                                </a:lnTo>
                                <a:lnTo>
                                  <a:pt x="739865" y="1074503"/>
                                </a:lnTo>
                                <a:lnTo>
                                  <a:pt x="740111" y="1074102"/>
                                </a:lnTo>
                                <a:lnTo>
                                  <a:pt x="740357" y="1073700"/>
                                </a:lnTo>
                                <a:lnTo>
                                  <a:pt x="740602" y="1073298"/>
                                </a:lnTo>
                                <a:lnTo>
                                  <a:pt x="740848" y="1072895"/>
                                </a:lnTo>
                                <a:lnTo>
                                  <a:pt x="741093" y="1072492"/>
                                </a:lnTo>
                                <a:lnTo>
                                  <a:pt x="741339" y="1072088"/>
                                </a:lnTo>
                                <a:lnTo>
                                  <a:pt x="741584" y="1071684"/>
                                </a:lnTo>
                                <a:lnTo>
                                  <a:pt x="741830" y="1071280"/>
                                </a:lnTo>
                                <a:lnTo>
                                  <a:pt x="742075" y="1070875"/>
                                </a:lnTo>
                                <a:lnTo>
                                  <a:pt x="742321" y="1070470"/>
                                </a:lnTo>
                                <a:lnTo>
                                  <a:pt x="742567" y="1070064"/>
                                </a:lnTo>
                                <a:lnTo>
                                  <a:pt x="742812" y="1069657"/>
                                </a:lnTo>
                                <a:lnTo>
                                  <a:pt x="743058" y="1069250"/>
                                </a:lnTo>
                                <a:lnTo>
                                  <a:pt x="743303" y="1068843"/>
                                </a:lnTo>
                                <a:lnTo>
                                  <a:pt x="743549" y="1068435"/>
                                </a:lnTo>
                                <a:lnTo>
                                  <a:pt x="743794" y="1068027"/>
                                </a:lnTo>
                                <a:lnTo>
                                  <a:pt x="744040" y="1067619"/>
                                </a:lnTo>
                                <a:lnTo>
                                  <a:pt x="744285" y="1067209"/>
                                </a:lnTo>
                                <a:lnTo>
                                  <a:pt x="744531" y="1066800"/>
                                </a:lnTo>
                                <a:lnTo>
                                  <a:pt x="744777" y="1066390"/>
                                </a:lnTo>
                                <a:lnTo>
                                  <a:pt x="745022" y="1065979"/>
                                </a:lnTo>
                                <a:lnTo>
                                  <a:pt x="745268" y="1065568"/>
                                </a:lnTo>
                                <a:lnTo>
                                  <a:pt x="745513" y="1065157"/>
                                </a:lnTo>
                                <a:lnTo>
                                  <a:pt x="745759" y="1064745"/>
                                </a:lnTo>
                                <a:lnTo>
                                  <a:pt x="746004" y="1064333"/>
                                </a:lnTo>
                                <a:lnTo>
                                  <a:pt x="746250" y="1063920"/>
                                </a:lnTo>
                                <a:lnTo>
                                  <a:pt x="746495" y="1063507"/>
                                </a:lnTo>
                                <a:lnTo>
                                  <a:pt x="746741" y="1063093"/>
                                </a:lnTo>
                                <a:lnTo>
                                  <a:pt x="746987" y="1062679"/>
                                </a:lnTo>
                                <a:lnTo>
                                  <a:pt x="747232" y="1062264"/>
                                </a:lnTo>
                                <a:lnTo>
                                  <a:pt x="747478" y="1061849"/>
                                </a:lnTo>
                                <a:lnTo>
                                  <a:pt x="747723" y="1061433"/>
                                </a:lnTo>
                                <a:lnTo>
                                  <a:pt x="747969" y="1061017"/>
                                </a:lnTo>
                                <a:lnTo>
                                  <a:pt x="748214" y="1060600"/>
                                </a:lnTo>
                                <a:lnTo>
                                  <a:pt x="748460" y="1060183"/>
                                </a:lnTo>
                                <a:lnTo>
                                  <a:pt x="748706" y="1059766"/>
                                </a:lnTo>
                                <a:lnTo>
                                  <a:pt x="748951" y="1059348"/>
                                </a:lnTo>
                                <a:lnTo>
                                  <a:pt x="749197" y="1058930"/>
                                </a:lnTo>
                                <a:lnTo>
                                  <a:pt x="749442" y="1058511"/>
                                </a:lnTo>
                                <a:lnTo>
                                  <a:pt x="749688" y="1058091"/>
                                </a:lnTo>
                                <a:lnTo>
                                  <a:pt x="749933" y="1057672"/>
                                </a:lnTo>
                                <a:lnTo>
                                  <a:pt x="750179" y="1057251"/>
                                </a:lnTo>
                                <a:lnTo>
                                  <a:pt x="750424" y="1056830"/>
                                </a:lnTo>
                                <a:lnTo>
                                  <a:pt x="750670" y="1056409"/>
                                </a:lnTo>
                                <a:lnTo>
                                  <a:pt x="750916" y="1055988"/>
                                </a:lnTo>
                                <a:lnTo>
                                  <a:pt x="751161" y="1055565"/>
                                </a:lnTo>
                                <a:lnTo>
                                  <a:pt x="751407" y="1055143"/>
                                </a:lnTo>
                                <a:lnTo>
                                  <a:pt x="751652" y="1054720"/>
                                </a:lnTo>
                                <a:lnTo>
                                  <a:pt x="751898" y="1054296"/>
                                </a:lnTo>
                                <a:lnTo>
                                  <a:pt x="752143" y="1053872"/>
                                </a:lnTo>
                                <a:lnTo>
                                  <a:pt x="752389" y="1053448"/>
                                </a:lnTo>
                                <a:lnTo>
                                  <a:pt x="752634" y="1053023"/>
                                </a:lnTo>
                                <a:lnTo>
                                  <a:pt x="752880" y="1052597"/>
                                </a:lnTo>
                                <a:lnTo>
                                  <a:pt x="753126" y="1052171"/>
                                </a:lnTo>
                                <a:lnTo>
                                  <a:pt x="753371" y="1051745"/>
                                </a:lnTo>
                                <a:lnTo>
                                  <a:pt x="753617" y="1051318"/>
                                </a:lnTo>
                                <a:lnTo>
                                  <a:pt x="753862" y="1050891"/>
                                </a:lnTo>
                                <a:lnTo>
                                  <a:pt x="754108" y="1050463"/>
                                </a:lnTo>
                                <a:lnTo>
                                  <a:pt x="754353" y="1050035"/>
                                </a:lnTo>
                                <a:lnTo>
                                  <a:pt x="754599" y="1049606"/>
                                </a:lnTo>
                                <a:lnTo>
                                  <a:pt x="754844" y="1049177"/>
                                </a:lnTo>
                                <a:lnTo>
                                  <a:pt x="755090" y="1048747"/>
                                </a:lnTo>
                                <a:lnTo>
                                  <a:pt x="755336" y="1048317"/>
                                </a:lnTo>
                                <a:lnTo>
                                  <a:pt x="755581" y="1047887"/>
                                </a:lnTo>
                                <a:lnTo>
                                  <a:pt x="755827" y="1047455"/>
                                </a:lnTo>
                                <a:lnTo>
                                  <a:pt x="756072" y="1047024"/>
                                </a:lnTo>
                                <a:lnTo>
                                  <a:pt x="756318" y="1046592"/>
                                </a:lnTo>
                                <a:lnTo>
                                  <a:pt x="756563" y="1046159"/>
                                </a:lnTo>
                                <a:lnTo>
                                  <a:pt x="756809" y="1045726"/>
                                </a:lnTo>
                                <a:lnTo>
                                  <a:pt x="757054" y="1045293"/>
                                </a:lnTo>
                                <a:lnTo>
                                  <a:pt x="757300" y="1044859"/>
                                </a:lnTo>
                                <a:lnTo>
                                  <a:pt x="757546" y="1044425"/>
                                </a:lnTo>
                                <a:lnTo>
                                  <a:pt x="757791" y="1043990"/>
                                </a:lnTo>
                                <a:lnTo>
                                  <a:pt x="758037" y="1043555"/>
                                </a:lnTo>
                                <a:lnTo>
                                  <a:pt x="758282" y="1043119"/>
                                </a:lnTo>
                                <a:lnTo>
                                  <a:pt x="758528" y="1042683"/>
                                </a:lnTo>
                                <a:lnTo>
                                  <a:pt x="758773" y="1042246"/>
                                </a:lnTo>
                                <a:lnTo>
                                  <a:pt x="759019" y="1041809"/>
                                </a:lnTo>
                                <a:lnTo>
                                  <a:pt x="759264" y="1041371"/>
                                </a:lnTo>
                                <a:lnTo>
                                  <a:pt x="759510" y="1040933"/>
                                </a:lnTo>
                                <a:lnTo>
                                  <a:pt x="759756" y="1040494"/>
                                </a:lnTo>
                                <a:lnTo>
                                  <a:pt x="760001" y="1040055"/>
                                </a:lnTo>
                                <a:lnTo>
                                  <a:pt x="760247" y="1039616"/>
                                </a:lnTo>
                                <a:lnTo>
                                  <a:pt x="760492" y="1039176"/>
                                </a:lnTo>
                                <a:lnTo>
                                  <a:pt x="760738" y="1038735"/>
                                </a:lnTo>
                                <a:lnTo>
                                  <a:pt x="760983" y="1038294"/>
                                </a:lnTo>
                                <a:lnTo>
                                  <a:pt x="761229" y="1037853"/>
                                </a:lnTo>
                                <a:lnTo>
                                  <a:pt x="761475" y="1037411"/>
                                </a:lnTo>
                                <a:lnTo>
                                  <a:pt x="761720" y="1036968"/>
                                </a:lnTo>
                                <a:lnTo>
                                  <a:pt x="761966" y="1036526"/>
                                </a:lnTo>
                                <a:lnTo>
                                  <a:pt x="762211" y="1036082"/>
                                </a:lnTo>
                                <a:lnTo>
                                  <a:pt x="762457" y="1035638"/>
                                </a:lnTo>
                                <a:lnTo>
                                  <a:pt x="762702" y="1035194"/>
                                </a:lnTo>
                                <a:lnTo>
                                  <a:pt x="762948" y="1034749"/>
                                </a:lnTo>
                                <a:lnTo>
                                  <a:pt x="763193" y="1034304"/>
                                </a:lnTo>
                                <a:lnTo>
                                  <a:pt x="763439" y="1033858"/>
                                </a:lnTo>
                                <a:lnTo>
                                  <a:pt x="763685" y="1033412"/>
                                </a:lnTo>
                                <a:lnTo>
                                  <a:pt x="763930" y="1032966"/>
                                </a:lnTo>
                                <a:lnTo>
                                  <a:pt x="764176" y="1032518"/>
                                </a:lnTo>
                                <a:lnTo>
                                  <a:pt x="764421" y="1032071"/>
                                </a:lnTo>
                                <a:lnTo>
                                  <a:pt x="764667" y="1031623"/>
                                </a:lnTo>
                                <a:lnTo>
                                  <a:pt x="764912" y="1031174"/>
                                </a:lnTo>
                                <a:lnTo>
                                  <a:pt x="765158" y="1030725"/>
                                </a:lnTo>
                                <a:lnTo>
                                  <a:pt x="765403" y="1030276"/>
                                </a:lnTo>
                                <a:lnTo>
                                  <a:pt x="765649" y="1029826"/>
                                </a:lnTo>
                                <a:lnTo>
                                  <a:pt x="765895" y="1029375"/>
                                </a:lnTo>
                                <a:lnTo>
                                  <a:pt x="766140" y="1028924"/>
                                </a:lnTo>
                                <a:lnTo>
                                  <a:pt x="766386" y="1028473"/>
                                </a:lnTo>
                                <a:lnTo>
                                  <a:pt x="766631" y="1028021"/>
                                </a:lnTo>
                                <a:lnTo>
                                  <a:pt x="766877" y="1027569"/>
                                </a:lnTo>
                                <a:lnTo>
                                  <a:pt x="767122" y="1027116"/>
                                </a:lnTo>
                                <a:lnTo>
                                  <a:pt x="767368" y="1026662"/>
                                </a:lnTo>
                                <a:lnTo>
                                  <a:pt x="767613" y="1026209"/>
                                </a:lnTo>
                                <a:lnTo>
                                  <a:pt x="767859" y="1025754"/>
                                </a:lnTo>
                                <a:lnTo>
                                  <a:pt x="768105" y="1025300"/>
                                </a:lnTo>
                                <a:lnTo>
                                  <a:pt x="768350" y="1024844"/>
                                </a:lnTo>
                                <a:lnTo>
                                  <a:pt x="768596" y="1024389"/>
                                </a:lnTo>
                                <a:lnTo>
                                  <a:pt x="768841" y="1023933"/>
                                </a:lnTo>
                                <a:lnTo>
                                  <a:pt x="769087" y="1023476"/>
                                </a:lnTo>
                                <a:lnTo>
                                  <a:pt x="769332" y="1023019"/>
                                </a:lnTo>
                                <a:lnTo>
                                  <a:pt x="769578" y="1022561"/>
                                </a:lnTo>
                                <a:lnTo>
                                  <a:pt x="769823" y="1022103"/>
                                </a:lnTo>
                                <a:lnTo>
                                  <a:pt x="770069" y="1021645"/>
                                </a:lnTo>
                                <a:lnTo>
                                  <a:pt x="770315" y="1021186"/>
                                </a:lnTo>
                                <a:lnTo>
                                  <a:pt x="770560" y="1020726"/>
                                </a:lnTo>
                                <a:lnTo>
                                  <a:pt x="770806" y="1020266"/>
                                </a:lnTo>
                                <a:lnTo>
                                  <a:pt x="771051" y="1019806"/>
                                </a:lnTo>
                                <a:lnTo>
                                  <a:pt x="771297" y="1019345"/>
                                </a:lnTo>
                                <a:lnTo>
                                  <a:pt x="771542" y="1018883"/>
                                </a:lnTo>
                                <a:lnTo>
                                  <a:pt x="771788" y="1018421"/>
                                </a:lnTo>
                                <a:lnTo>
                                  <a:pt x="772034" y="1017959"/>
                                </a:lnTo>
                                <a:lnTo>
                                  <a:pt x="772279" y="1017496"/>
                                </a:lnTo>
                                <a:lnTo>
                                  <a:pt x="772525" y="1017033"/>
                                </a:lnTo>
                                <a:lnTo>
                                  <a:pt x="772770" y="1016569"/>
                                </a:lnTo>
                                <a:lnTo>
                                  <a:pt x="773016" y="1016105"/>
                                </a:lnTo>
                                <a:lnTo>
                                  <a:pt x="773261" y="1015640"/>
                                </a:lnTo>
                                <a:lnTo>
                                  <a:pt x="773507" y="1015175"/>
                                </a:lnTo>
                                <a:lnTo>
                                  <a:pt x="773752" y="1014709"/>
                                </a:lnTo>
                                <a:lnTo>
                                  <a:pt x="773998" y="1014243"/>
                                </a:lnTo>
                                <a:lnTo>
                                  <a:pt x="774244" y="1013776"/>
                                </a:lnTo>
                                <a:lnTo>
                                  <a:pt x="774489" y="1013309"/>
                                </a:lnTo>
                                <a:lnTo>
                                  <a:pt x="774735" y="1012841"/>
                                </a:lnTo>
                                <a:lnTo>
                                  <a:pt x="774980" y="1012373"/>
                                </a:lnTo>
                                <a:lnTo>
                                  <a:pt x="775226" y="1011905"/>
                                </a:lnTo>
                                <a:lnTo>
                                  <a:pt x="775471" y="1011436"/>
                                </a:lnTo>
                                <a:lnTo>
                                  <a:pt x="775717" y="1010966"/>
                                </a:lnTo>
                                <a:lnTo>
                                  <a:pt x="775962" y="1010496"/>
                                </a:lnTo>
                                <a:lnTo>
                                  <a:pt x="776208" y="1010026"/>
                                </a:lnTo>
                                <a:lnTo>
                                  <a:pt x="776454" y="1009555"/>
                                </a:lnTo>
                                <a:lnTo>
                                  <a:pt x="776699" y="1009083"/>
                                </a:lnTo>
                                <a:lnTo>
                                  <a:pt x="776945" y="1008611"/>
                                </a:lnTo>
                                <a:lnTo>
                                  <a:pt x="777190" y="1008139"/>
                                </a:lnTo>
                                <a:lnTo>
                                  <a:pt x="777436" y="1007666"/>
                                </a:lnTo>
                                <a:lnTo>
                                  <a:pt x="777681" y="1007193"/>
                                </a:lnTo>
                                <a:lnTo>
                                  <a:pt x="777927" y="1006719"/>
                                </a:lnTo>
                                <a:lnTo>
                                  <a:pt x="778172" y="1006244"/>
                                </a:lnTo>
                                <a:lnTo>
                                  <a:pt x="778418" y="1005770"/>
                                </a:lnTo>
                                <a:lnTo>
                                  <a:pt x="778664" y="1005294"/>
                                </a:lnTo>
                                <a:lnTo>
                                  <a:pt x="778909" y="1004819"/>
                                </a:lnTo>
                                <a:lnTo>
                                  <a:pt x="779155" y="1004342"/>
                                </a:lnTo>
                                <a:lnTo>
                                  <a:pt x="779400" y="1003866"/>
                                </a:lnTo>
                                <a:lnTo>
                                  <a:pt x="779646" y="1003388"/>
                                </a:lnTo>
                                <a:lnTo>
                                  <a:pt x="779891" y="1002911"/>
                                </a:lnTo>
                                <a:lnTo>
                                  <a:pt x="780137" y="1002433"/>
                                </a:lnTo>
                                <a:lnTo>
                                  <a:pt x="780382" y="1001954"/>
                                </a:lnTo>
                                <a:lnTo>
                                  <a:pt x="780628" y="1001475"/>
                                </a:lnTo>
                                <a:lnTo>
                                  <a:pt x="780874" y="1000995"/>
                                </a:lnTo>
                                <a:lnTo>
                                  <a:pt x="781119" y="1000515"/>
                                </a:lnTo>
                                <a:lnTo>
                                  <a:pt x="781365" y="1000035"/>
                                </a:lnTo>
                                <a:lnTo>
                                  <a:pt x="781610" y="999554"/>
                                </a:lnTo>
                                <a:lnTo>
                                  <a:pt x="781856" y="999072"/>
                                </a:lnTo>
                                <a:lnTo>
                                  <a:pt x="782101" y="998590"/>
                                </a:lnTo>
                                <a:lnTo>
                                  <a:pt x="782347" y="998108"/>
                                </a:lnTo>
                                <a:lnTo>
                                  <a:pt x="782592" y="997625"/>
                                </a:lnTo>
                                <a:lnTo>
                                  <a:pt x="782838" y="997141"/>
                                </a:lnTo>
                                <a:lnTo>
                                  <a:pt x="783084" y="996657"/>
                                </a:lnTo>
                                <a:lnTo>
                                  <a:pt x="783329" y="996173"/>
                                </a:lnTo>
                                <a:lnTo>
                                  <a:pt x="783575" y="995688"/>
                                </a:lnTo>
                                <a:lnTo>
                                  <a:pt x="783820" y="995203"/>
                                </a:lnTo>
                                <a:lnTo>
                                  <a:pt x="784066" y="994717"/>
                                </a:lnTo>
                                <a:lnTo>
                                  <a:pt x="784311" y="994231"/>
                                </a:lnTo>
                                <a:lnTo>
                                  <a:pt x="784557" y="993744"/>
                                </a:lnTo>
                                <a:lnTo>
                                  <a:pt x="784803" y="993257"/>
                                </a:lnTo>
                                <a:lnTo>
                                  <a:pt x="785048" y="992769"/>
                                </a:lnTo>
                                <a:lnTo>
                                  <a:pt x="785294" y="992281"/>
                                </a:lnTo>
                                <a:lnTo>
                                  <a:pt x="785539" y="991792"/>
                                </a:lnTo>
                                <a:lnTo>
                                  <a:pt x="785785" y="991303"/>
                                </a:lnTo>
                                <a:lnTo>
                                  <a:pt x="786030" y="990813"/>
                                </a:lnTo>
                                <a:lnTo>
                                  <a:pt x="786276" y="990323"/>
                                </a:lnTo>
                                <a:lnTo>
                                  <a:pt x="786521" y="989832"/>
                                </a:lnTo>
                                <a:lnTo>
                                  <a:pt x="786767" y="989341"/>
                                </a:lnTo>
                                <a:lnTo>
                                  <a:pt x="787013" y="988850"/>
                                </a:lnTo>
                                <a:lnTo>
                                  <a:pt x="787258" y="988358"/>
                                </a:lnTo>
                                <a:lnTo>
                                  <a:pt x="787504" y="987865"/>
                                </a:lnTo>
                                <a:lnTo>
                                  <a:pt x="787749" y="987372"/>
                                </a:lnTo>
                                <a:lnTo>
                                  <a:pt x="787995" y="986879"/>
                                </a:lnTo>
                                <a:lnTo>
                                  <a:pt x="788240" y="986385"/>
                                </a:lnTo>
                                <a:lnTo>
                                  <a:pt x="788486" y="985890"/>
                                </a:lnTo>
                                <a:lnTo>
                                  <a:pt x="788731" y="985395"/>
                                </a:lnTo>
                                <a:lnTo>
                                  <a:pt x="788977" y="984900"/>
                                </a:lnTo>
                                <a:lnTo>
                                  <a:pt x="789223" y="984404"/>
                                </a:lnTo>
                                <a:lnTo>
                                  <a:pt x="789468" y="983908"/>
                                </a:lnTo>
                                <a:lnTo>
                                  <a:pt x="789714" y="983411"/>
                                </a:lnTo>
                                <a:lnTo>
                                  <a:pt x="789959" y="982913"/>
                                </a:lnTo>
                                <a:lnTo>
                                  <a:pt x="790205" y="982416"/>
                                </a:lnTo>
                                <a:lnTo>
                                  <a:pt x="790450" y="981917"/>
                                </a:lnTo>
                                <a:lnTo>
                                  <a:pt x="790696" y="981419"/>
                                </a:lnTo>
                                <a:lnTo>
                                  <a:pt x="790941" y="980919"/>
                                </a:lnTo>
                                <a:lnTo>
                                  <a:pt x="791187" y="980420"/>
                                </a:lnTo>
                                <a:lnTo>
                                  <a:pt x="791433" y="979919"/>
                                </a:lnTo>
                                <a:lnTo>
                                  <a:pt x="791678" y="979419"/>
                                </a:lnTo>
                                <a:lnTo>
                                  <a:pt x="791924" y="978918"/>
                                </a:lnTo>
                                <a:lnTo>
                                  <a:pt x="792169" y="978416"/>
                                </a:lnTo>
                                <a:lnTo>
                                  <a:pt x="792415" y="977914"/>
                                </a:lnTo>
                                <a:lnTo>
                                  <a:pt x="792660" y="977411"/>
                                </a:lnTo>
                                <a:lnTo>
                                  <a:pt x="792906" y="976908"/>
                                </a:lnTo>
                                <a:lnTo>
                                  <a:pt x="793151" y="976405"/>
                                </a:lnTo>
                                <a:lnTo>
                                  <a:pt x="793397" y="975900"/>
                                </a:lnTo>
                                <a:lnTo>
                                  <a:pt x="793643" y="975396"/>
                                </a:lnTo>
                                <a:lnTo>
                                  <a:pt x="793888" y="974891"/>
                                </a:lnTo>
                                <a:lnTo>
                                  <a:pt x="794134" y="974385"/>
                                </a:lnTo>
                                <a:lnTo>
                                  <a:pt x="794379" y="973880"/>
                                </a:lnTo>
                                <a:lnTo>
                                  <a:pt x="794625" y="973373"/>
                                </a:lnTo>
                                <a:lnTo>
                                  <a:pt x="794870" y="972866"/>
                                </a:lnTo>
                                <a:lnTo>
                                  <a:pt x="795116" y="972359"/>
                                </a:lnTo>
                                <a:lnTo>
                                  <a:pt x="795362" y="971851"/>
                                </a:lnTo>
                                <a:lnTo>
                                  <a:pt x="795607" y="971343"/>
                                </a:lnTo>
                                <a:lnTo>
                                  <a:pt x="795853" y="970834"/>
                                </a:lnTo>
                                <a:lnTo>
                                  <a:pt x="796098" y="970324"/>
                                </a:lnTo>
                                <a:lnTo>
                                  <a:pt x="796344" y="969815"/>
                                </a:lnTo>
                                <a:lnTo>
                                  <a:pt x="796589" y="969304"/>
                                </a:lnTo>
                                <a:lnTo>
                                  <a:pt x="796835" y="968794"/>
                                </a:lnTo>
                                <a:lnTo>
                                  <a:pt x="797080" y="968282"/>
                                </a:lnTo>
                                <a:lnTo>
                                  <a:pt x="797326" y="967771"/>
                                </a:lnTo>
                                <a:lnTo>
                                  <a:pt x="797572" y="967258"/>
                                </a:lnTo>
                                <a:lnTo>
                                  <a:pt x="797817" y="966746"/>
                                </a:lnTo>
                                <a:lnTo>
                                  <a:pt x="798063" y="966233"/>
                                </a:lnTo>
                                <a:lnTo>
                                  <a:pt x="798308" y="965719"/>
                                </a:lnTo>
                                <a:lnTo>
                                  <a:pt x="798554" y="965205"/>
                                </a:lnTo>
                                <a:lnTo>
                                  <a:pt x="798799" y="964690"/>
                                </a:lnTo>
                                <a:lnTo>
                                  <a:pt x="799045" y="964175"/>
                                </a:lnTo>
                                <a:lnTo>
                                  <a:pt x="799290" y="963660"/>
                                </a:lnTo>
                                <a:lnTo>
                                  <a:pt x="799536" y="963144"/>
                                </a:lnTo>
                                <a:lnTo>
                                  <a:pt x="799782" y="962627"/>
                                </a:lnTo>
                                <a:lnTo>
                                  <a:pt x="800027" y="962110"/>
                                </a:lnTo>
                                <a:lnTo>
                                  <a:pt x="800273" y="961593"/>
                                </a:lnTo>
                                <a:lnTo>
                                  <a:pt x="800518" y="961075"/>
                                </a:lnTo>
                                <a:lnTo>
                                  <a:pt x="800764" y="960557"/>
                                </a:lnTo>
                                <a:lnTo>
                                  <a:pt x="801009" y="960038"/>
                                </a:lnTo>
                                <a:lnTo>
                                  <a:pt x="801255" y="959518"/>
                                </a:lnTo>
                                <a:lnTo>
                                  <a:pt x="801500" y="958999"/>
                                </a:lnTo>
                                <a:lnTo>
                                  <a:pt x="801746" y="958478"/>
                                </a:lnTo>
                                <a:lnTo>
                                  <a:pt x="801992" y="957957"/>
                                </a:lnTo>
                                <a:lnTo>
                                  <a:pt x="802237" y="957436"/>
                                </a:lnTo>
                                <a:lnTo>
                                  <a:pt x="802483" y="956914"/>
                                </a:lnTo>
                                <a:lnTo>
                                  <a:pt x="802728" y="956392"/>
                                </a:lnTo>
                                <a:lnTo>
                                  <a:pt x="802974" y="955870"/>
                                </a:lnTo>
                                <a:lnTo>
                                  <a:pt x="803219" y="955346"/>
                                </a:lnTo>
                                <a:lnTo>
                                  <a:pt x="803465" y="954823"/>
                                </a:lnTo>
                                <a:lnTo>
                                  <a:pt x="803710" y="954299"/>
                                </a:lnTo>
                                <a:lnTo>
                                  <a:pt x="803956" y="953774"/>
                                </a:lnTo>
                                <a:lnTo>
                                  <a:pt x="804202" y="953249"/>
                                </a:lnTo>
                                <a:lnTo>
                                  <a:pt x="804447" y="952723"/>
                                </a:lnTo>
                                <a:lnTo>
                                  <a:pt x="804693" y="952197"/>
                                </a:lnTo>
                                <a:lnTo>
                                  <a:pt x="804938" y="951671"/>
                                </a:lnTo>
                                <a:lnTo>
                                  <a:pt x="805184" y="951144"/>
                                </a:lnTo>
                                <a:lnTo>
                                  <a:pt x="805429" y="950616"/>
                                </a:lnTo>
                                <a:lnTo>
                                  <a:pt x="805675" y="950088"/>
                                </a:lnTo>
                                <a:lnTo>
                                  <a:pt x="805920" y="949560"/>
                                </a:lnTo>
                                <a:lnTo>
                                  <a:pt x="806166" y="949031"/>
                                </a:lnTo>
                                <a:lnTo>
                                  <a:pt x="806412" y="948502"/>
                                </a:lnTo>
                                <a:lnTo>
                                  <a:pt x="806657" y="947972"/>
                                </a:lnTo>
                                <a:lnTo>
                                  <a:pt x="806903" y="947442"/>
                                </a:lnTo>
                                <a:lnTo>
                                  <a:pt x="807148" y="946911"/>
                                </a:lnTo>
                                <a:lnTo>
                                  <a:pt x="807394" y="946380"/>
                                </a:lnTo>
                                <a:lnTo>
                                  <a:pt x="807639" y="945848"/>
                                </a:lnTo>
                                <a:lnTo>
                                  <a:pt x="807885" y="945316"/>
                                </a:lnTo>
                                <a:lnTo>
                                  <a:pt x="808131" y="944783"/>
                                </a:lnTo>
                                <a:lnTo>
                                  <a:pt x="808376" y="944250"/>
                                </a:lnTo>
                                <a:lnTo>
                                  <a:pt x="808622" y="943716"/>
                                </a:lnTo>
                                <a:lnTo>
                                  <a:pt x="808867" y="943182"/>
                                </a:lnTo>
                                <a:lnTo>
                                  <a:pt x="809113" y="942647"/>
                                </a:lnTo>
                                <a:lnTo>
                                  <a:pt x="809358" y="942112"/>
                                </a:lnTo>
                                <a:lnTo>
                                  <a:pt x="809604" y="941577"/>
                                </a:lnTo>
                                <a:lnTo>
                                  <a:pt x="809849" y="941041"/>
                                </a:lnTo>
                                <a:lnTo>
                                  <a:pt x="810095" y="940504"/>
                                </a:lnTo>
                                <a:lnTo>
                                  <a:pt x="810341" y="939967"/>
                                </a:lnTo>
                                <a:lnTo>
                                  <a:pt x="810586" y="939430"/>
                                </a:lnTo>
                                <a:lnTo>
                                  <a:pt x="810832" y="938892"/>
                                </a:lnTo>
                                <a:lnTo>
                                  <a:pt x="811077" y="938354"/>
                                </a:lnTo>
                                <a:lnTo>
                                  <a:pt x="811323" y="937815"/>
                                </a:lnTo>
                                <a:lnTo>
                                  <a:pt x="811568" y="937276"/>
                                </a:lnTo>
                                <a:lnTo>
                                  <a:pt x="811814" y="936736"/>
                                </a:lnTo>
                                <a:lnTo>
                                  <a:pt x="812059" y="936195"/>
                                </a:lnTo>
                                <a:lnTo>
                                  <a:pt x="812305" y="935655"/>
                                </a:lnTo>
                                <a:lnTo>
                                  <a:pt x="812551" y="935114"/>
                                </a:lnTo>
                                <a:lnTo>
                                  <a:pt x="812796" y="934572"/>
                                </a:lnTo>
                                <a:lnTo>
                                  <a:pt x="813042" y="934030"/>
                                </a:lnTo>
                                <a:lnTo>
                                  <a:pt x="813287" y="933487"/>
                                </a:lnTo>
                                <a:lnTo>
                                  <a:pt x="813533" y="932944"/>
                                </a:lnTo>
                                <a:lnTo>
                                  <a:pt x="813778" y="932400"/>
                                </a:lnTo>
                                <a:lnTo>
                                  <a:pt x="814024" y="931856"/>
                                </a:lnTo>
                                <a:lnTo>
                                  <a:pt x="814269" y="931312"/>
                                </a:lnTo>
                                <a:lnTo>
                                  <a:pt x="814515" y="930767"/>
                                </a:lnTo>
                                <a:lnTo>
                                  <a:pt x="814761" y="930221"/>
                                </a:lnTo>
                                <a:lnTo>
                                  <a:pt x="815006" y="929675"/>
                                </a:lnTo>
                                <a:lnTo>
                                  <a:pt x="815252" y="929129"/>
                                </a:lnTo>
                                <a:lnTo>
                                  <a:pt x="815497" y="928582"/>
                                </a:lnTo>
                                <a:lnTo>
                                  <a:pt x="815743" y="928035"/>
                                </a:lnTo>
                                <a:lnTo>
                                  <a:pt x="815988" y="927487"/>
                                </a:lnTo>
                                <a:lnTo>
                                  <a:pt x="816234" y="926939"/>
                                </a:lnTo>
                                <a:lnTo>
                                  <a:pt x="816479" y="926390"/>
                                </a:lnTo>
                                <a:lnTo>
                                  <a:pt x="816725" y="925841"/>
                                </a:lnTo>
                                <a:lnTo>
                                  <a:pt x="816971" y="925291"/>
                                </a:lnTo>
                                <a:lnTo>
                                  <a:pt x="817216" y="924741"/>
                                </a:lnTo>
                                <a:lnTo>
                                  <a:pt x="817462" y="924190"/>
                                </a:lnTo>
                                <a:lnTo>
                                  <a:pt x="817707" y="923639"/>
                                </a:lnTo>
                                <a:lnTo>
                                  <a:pt x="817953" y="923088"/>
                                </a:lnTo>
                                <a:lnTo>
                                  <a:pt x="818198" y="922535"/>
                                </a:lnTo>
                                <a:lnTo>
                                  <a:pt x="818444" y="921983"/>
                                </a:lnTo>
                                <a:lnTo>
                                  <a:pt x="818690" y="921430"/>
                                </a:lnTo>
                                <a:lnTo>
                                  <a:pt x="818935" y="920877"/>
                                </a:lnTo>
                                <a:lnTo>
                                  <a:pt x="819181" y="920323"/>
                                </a:lnTo>
                                <a:lnTo>
                                  <a:pt x="819426" y="919768"/>
                                </a:lnTo>
                                <a:lnTo>
                                  <a:pt x="819672" y="919213"/>
                                </a:lnTo>
                                <a:lnTo>
                                  <a:pt x="819917" y="918658"/>
                                </a:lnTo>
                                <a:lnTo>
                                  <a:pt x="820163" y="918102"/>
                                </a:lnTo>
                                <a:lnTo>
                                  <a:pt x="820408" y="917546"/>
                                </a:lnTo>
                                <a:lnTo>
                                  <a:pt x="820654" y="916989"/>
                                </a:lnTo>
                                <a:lnTo>
                                  <a:pt x="820900" y="916432"/>
                                </a:lnTo>
                                <a:lnTo>
                                  <a:pt x="821145" y="915874"/>
                                </a:lnTo>
                                <a:lnTo>
                                  <a:pt x="821391" y="915316"/>
                                </a:lnTo>
                                <a:lnTo>
                                  <a:pt x="821636" y="914758"/>
                                </a:lnTo>
                                <a:lnTo>
                                  <a:pt x="821882" y="914199"/>
                                </a:lnTo>
                                <a:lnTo>
                                  <a:pt x="822127" y="913639"/>
                                </a:lnTo>
                                <a:lnTo>
                                  <a:pt x="822373" y="913079"/>
                                </a:lnTo>
                                <a:lnTo>
                                  <a:pt x="822618" y="912519"/>
                                </a:lnTo>
                                <a:lnTo>
                                  <a:pt x="822864" y="911958"/>
                                </a:lnTo>
                                <a:lnTo>
                                  <a:pt x="823110" y="911396"/>
                                </a:lnTo>
                                <a:lnTo>
                                  <a:pt x="823355" y="910835"/>
                                </a:lnTo>
                                <a:lnTo>
                                  <a:pt x="823601" y="910272"/>
                                </a:lnTo>
                                <a:lnTo>
                                  <a:pt x="823846" y="909709"/>
                                </a:lnTo>
                                <a:lnTo>
                                  <a:pt x="824092" y="909146"/>
                                </a:lnTo>
                                <a:lnTo>
                                  <a:pt x="824337" y="908582"/>
                                </a:lnTo>
                                <a:lnTo>
                                  <a:pt x="824583" y="908018"/>
                                </a:lnTo>
                                <a:lnTo>
                                  <a:pt x="824828" y="907454"/>
                                </a:lnTo>
                                <a:lnTo>
                                  <a:pt x="825074" y="906889"/>
                                </a:lnTo>
                                <a:lnTo>
                                  <a:pt x="825320" y="906323"/>
                                </a:lnTo>
                                <a:lnTo>
                                  <a:pt x="825565" y="905757"/>
                                </a:lnTo>
                                <a:lnTo>
                                  <a:pt x="825811" y="905191"/>
                                </a:lnTo>
                                <a:lnTo>
                                  <a:pt x="826056" y="904624"/>
                                </a:lnTo>
                                <a:lnTo>
                                  <a:pt x="826302" y="904056"/>
                                </a:lnTo>
                                <a:lnTo>
                                  <a:pt x="826547" y="903488"/>
                                </a:lnTo>
                                <a:lnTo>
                                  <a:pt x="826793" y="902920"/>
                                </a:lnTo>
                                <a:lnTo>
                                  <a:pt x="827038" y="902351"/>
                                </a:lnTo>
                                <a:lnTo>
                                  <a:pt x="827284" y="901782"/>
                                </a:lnTo>
                                <a:lnTo>
                                  <a:pt x="827530" y="901212"/>
                                </a:lnTo>
                                <a:lnTo>
                                  <a:pt x="827775" y="900642"/>
                                </a:lnTo>
                                <a:lnTo>
                                  <a:pt x="828021" y="900071"/>
                                </a:lnTo>
                                <a:lnTo>
                                  <a:pt x="828266" y="899500"/>
                                </a:lnTo>
                                <a:lnTo>
                                  <a:pt x="828512" y="898929"/>
                                </a:lnTo>
                                <a:lnTo>
                                  <a:pt x="828757" y="898357"/>
                                </a:lnTo>
                                <a:lnTo>
                                  <a:pt x="829003" y="897784"/>
                                </a:lnTo>
                                <a:lnTo>
                                  <a:pt x="829248" y="897211"/>
                                </a:lnTo>
                                <a:lnTo>
                                  <a:pt x="829494" y="896638"/>
                                </a:lnTo>
                                <a:lnTo>
                                  <a:pt x="829740" y="896064"/>
                                </a:lnTo>
                                <a:lnTo>
                                  <a:pt x="829985" y="895490"/>
                                </a:lnTo>
                                <a:lnTo>
                                  <a:pt x="830231" y="894915"/>
                                </a:lnTo>
                                <a:lnTo>
                                  <a:pt x="830476" y="894340"/>
                                </a:lnTo>
                                <a:lnTo>
                                  <a:pt x="830722" y="893764"/>
                                </a:lnTo>
                                <a:lnTo>
                                  <a:pt x="830967" y="893188"/>
                                </a:lnTo>
                                <a:lnTo>
                                  <a:pt x="831213" y="892611"/>
                                </a:lnTo>
                                <a:lnTo>
                                  <a:pt x="831459" y="892034"/>
                                </a:lnTo>
                                <a:lnTo>
                                  <a:pt x="831704" y="891456"/>
                                </a:lnTo>
                                <a:lnTo>
                                  <a:pt x="831950" y="890878"/>
                                </a:lnTo>
                                <a:lnTo>
                                  <a:pt x="832195" y="890300"/>
                                </a:lnTo>
                                <a:lnTo>
                                  <a:pt x="832441" y="889721"/>
                                </a:lnTo>
                                <a:lnTo>
                                  <a:pt x="832686" y="889142"/>
                                </a:lnTo>
                                <a:lnTo>
                                  <a:pt x="832932" y="888562"/>
                                </a:lnTo>
                                <a:lnTo>
                                  <a:pt x="833177" y="887982"/>
                                </a:lnTo>
                                <a:lnTo>
                                  <a:pt x="833423" y="887401"/>
                                </a:lnTo>
                                <a:lnTo>
                                  <a:pt x="833669" y="886820"/>
                                </a:lnTo>
                                <a:lnTo>
                                  <a:pt x="833914" y="886238"/>
                                </a:lnTo>
                                <a:lnTo>
                                  <a:pt x="834160" y="885656"/>
                                </a:lnTo>
                                <a:lnTo>
                                  <a:pt x="834405" y="885074"/>
                                </a:lnTo>
                                <a:lnTo>
                                  <a:pt x="834651" y="884491"/>
                                </a:lnTo>
                                <a:lnTo>
                                  <a:pt x="834896" y="883907"/>
                                </a:lnTo>
                                <a:lnTo>
                                  <a:pt x="835142" y="883323"/>
                                </a:lnTo>
                                <a:lnTo>
                                  <a:pt x="835387" y="882739"/>
                                </a:lnTo>
                                <a:lnTo>
                                  <a:pt x="835633" y="882154"/>
                                </a:lnTo>
                                <a:lnTo>
                                  <a:pt x="835879" y="881569"/>
                                </a:lnTo>
                                <a:lnTo>
                                  <a:pt x="836124" y="880983"/>
                                </a:lnTo>
                                <a:lnTo>
                                  <a:pt x="836370" y="880397"/>
                                </a:lnTo>
                                <a:lnTo>
                                  <a:pt x="836615" y="879810"/>
                                </a:lnTo>
                                <a:lnTo>
                                  <a:pt x="836861" y="879223"/>
                                </a:lnTo>
                                <a:lnTo>
                                  <a:pt x="837106" y="878636"/>
                                </a:lnTo>
                                <a:lnTo>
                                  <a:pt x="837352" y="878048"/>
                                </a:lnTo>
                                <a:lnTo>
                                  <a:pt x="837597" y="877459"/>
                                </a:lnTo>
                                <a:lnTo>
                                  <a:pt x="837843" y="876870"/>
                                </a:lnTo>
                                <a:lnTo>
                                  <a:pt x="838089" y="876281"/>
                                </a:lnTo>
                                <a:lnTo>
                                  <a:pt x="838334" y="875691"/>
                                </a:lnTo>
                                <a:lnTo>
                                  <a:pt x="838580" y="875101"/>
                                </a:lnTo>
                                <a:lnTo>
                                  <a:pt x="838825" y="874510"/>
                                </a:lnTo>
                                <a:lnTo>
                                  <a:pt x="839071" y="873919"/>
                                </a:lnTo>
                                <a:lnTo>
                                  <a:pt x="839316" y="873328"/>
                                </a:lnTo>
                                <a:lnTo>
                                  <a:pt x="839562" y="872736"/>
                                </a:lnTo>
                                <a:lnTo>
                                  <a:pt x="839807" y="872143"/>
                                </a:lnTo>
                                <a:lnTo>
                                  <a:pt x="840053" y="871550"/>
                                </a:lnTo>
                                <a:lnTo>
                                  <a:pt x="840299" y="870957"/>
                                </a:lnTo>
                                <a:lnTo>
                                  <a:pt x="840544" y="870363"/>
                                </a:lnTo>
                                <a:lnTo>
                                  <a:pt x="840790" y="869769"/>
                                </a:lnTo>
                                <a:lnTo>
                                  <a:pt x="841035" y="869174"/>
                                </a:lnTo>
                                <a:lnTo>
                                  <a:pt x="841281" y="868579"/>
                                </a:lnTo>
                                <a:lnTo>
                                  <a:pt x="841526" y="867984"/>
                                </a:lnTo>
                                <a:lnTo>
                                  <a:pt x="841772" y="867388"/>
                                </a:lnTo>
                                <a:lnTo>
                                  <a:pt x="842018" y="866791"/>
                                </a:lnTo>
                                <a:lnTo>
                                  <a:pt x="842263" y="866194"/>
                                </a:lnTo>
                                <a:lnTo>
                                  <a:pt x="842509" y="865597"/>
                                </a:lnTo>
                                <a:lnTo>
                                  <a:pt x="842754" y="864999"/>
                                </a:lnTo>
                                <a:lnTo>
                                  <a:pt x="843000" y="864401"/>
                                </a:lnTo>
                                <a:lnTo>
                                  <a:pt x="843245" y="863802"/>
                                </a:lnTo>
                                <a:lnTo>
                                  <a:pt x="843491" y="863203"/>
                                </a:lnTo>
                                <a:lnTo>
                                  <a:pt x="843736" y="862603"/>
                                </a:lnTo>
                                <a:lnTo>
                                  <a:pt x="843982" y="862003"/>
                                </a:lnTo>
                                <a:lnTo>
                                  <a:pt x="844228" y="861403"/>
                                </a:lnTo>
                                <a:lnTo>
                                  <a:pt x="844473" y="860802"/>
                                </a:lnTo>
                                <a:lnTo>
                                  <a:pt x="844719" y="860201"/>
                                </a:lnTo>
                                <a:lnTo>
                                  <a:pt x="844964" y="859599"/>
                                </a:lnTo>
                                <a:lnTo>
                                  <a:pt x="845210" y="858997"/>
                                </a:lnTo>
                                <a:lnTo>
                                  <a:pt x="845455" y="858394"/>
                                </a:lnTo>
                                <a:lnTo>
                                  <a:pt x="845701" y="857791"/>
                                </a:lnTo>
                                <a:lnTo>
                                  <a:pt x="845946" y="857187"/>
                                </a:lnTo>
                                <a:lnTo>
                                  <a:pt x="846192" y="856583"/>
                                </a:lnTo>
                                <a:lnTo>
                                  <a:pt x="846438" y="855979"/>
                                </a:lnTo>
                                <a:lnTo>
                                  <a:pt x="846683" y="855374"/>
                                </a:lnTo>
                                <a:lnTo>
                                  <a:pt x="846929" y="854769"/>
                                </a:lnTo>
                                <a:lnTo>
                                  <a:pt x="847174" y="854163"/>
                                </a:lnTo>
                                <a:lnTo>
                                  <a:pt x="847420" y="853557"/>
                                </a:lnTo>
                                <a:lnTo>
                                  <a:pt x="847665" y="852950"/>
                                </a:lnTo>
                                <a:lnTo>
                                  <a:pt x="847911" y="852343"/>
                                </a:lnTo>
                                <a:lnTo>
                                  <a:pt x="848156" y="851736"/>
                                </a:lnTo>
                                <a:lnTo>
                                  <a:pt x="848402" y="851128"/>
                                </a:lnTo>
                                <a:lnTo>
                                  <a:pt x="848648" y="850519"/>
                                </a:lnTo>
                                <a:lnTo>
                                  <a:pt x="848893" y="849911"/>
                                </a:lnTo>
                                <a:lnTo>
                                  <a:pt x="849139" y="849301"/>
                                </a:lnTo>
                                <a:lnTo>
                                  <a:pt x="849384" y="848692"/>
                                </a:lnTo>
                                <a:lnTo>
                                  <a:pt x="849630" y="848082"/>
                                </a:lnTo>
                                <a:lnTo>
                                  <a:pt x="849875" y="847471"/>
                                </a:lnTo>
                                <a:lnTo>
                                  <a:pt x="850121" y="846860"/>
                                </a:lnTo>
                                <a:lnTo>
                                  <a:pt x="850366" y="846249"/>
                                </a:lnTo>
                                <a:lnTo>
                                  <a:pt x="850612" y="845637"/>
                                </a:lnTo>
                                <a:lnTo>
                                  <a:pt x="850858" y="845025"/>
                                </a:lnTo>
                                <a:lnTo>
                                  <a:pt x="851103" y="844412"/>
                                </a:lnTo>
                                <a:lnTo>
                                  <a:pt x="851349" y="843799"/>
                                </a:lnTo>
                                <a:lnTo>
                                  <a:pt x="851594" y="843185"/>
                                </a:lnTo>
                                <a:lnTo>
                                  <a:pt x="851840" y="842572"/>
                                </a:lnTo>
                                <a:lnTo>
                                  <a:pt x="852085" y="841957"/>
                                </a:lnTo>
                                <a:lnTo>
                                  <a:pt x="852331" y="841342"/>
                                </a:lnTo>
                                <a:lnTo>
                                  <a:pt x="852576" y="840727"/>
                                </a:lnTo>
                                <a:lnTo>
                                  <a:pt x="852822" y="840111"/>
                                </a:lnTo>
                                <a:lnTo>
                                  <a:pt x="853068" y="839495"/>
                                </a:lnTo>
                                <a:lnTo>
                                  <a:pt x="853313" y="838879"/>
                                </a:lnTo>
                                <a:lnTo>
                                  <a:pt x="853559" y="838262"/>
                                </a:lnTo>
                                <a:lnTo>
                                  <a:pt x="853804" y="837644"/>
                                </a:lnTo>
                                <a:lnTo>
                                  <a:pt x="854050" y="837026"/>
                                </a:lnTo>
                                <a:lnTo>
                                  <a:pt x="854295" y="836408"/>
                                </a:lnTo>
                                <a:lnTo>
                                  <a:pt x="854541" y="835790"/>
                                </a:lnTo>
                                <a:lnTo>
                                  <a:pt x="854787" y="835170"/>
                                </a:lnTo>
                                <a:lnTo>
                                  <a:pt x="855032" y="834551"/>
                                </a:lnTo>
                                <a:lnTo>
                                  <a:pt x="855278" y="833931"/>
                                </a:lnTo>
                                <a:lnTo>
                                  <a:pt x="855523" y="833311"/>
                                </a:lnTo>
                                <a:lnTo>
                                  <a:pt x="855769" y="832690"/>
                                </a:lnTo>
                                <a:lnTo>
                                  <a:pt x="856014" y="832069"/>
                                </a:lnTo>
                                <a:lnTo>
                                  <a:pt x="856260" y="831447"/>
                                </a:lnTo>
                                <a:lnTo>
                                  <a:pt x="856505" y="830825"/>
                                </a:lnTo>
                                <a:lnTo>
                                  <a:pt x="856751" y="830202"/>
                                </a:lnTo>
                                <a:lnTo>
                                  <a:pt x="856997" y="829579"/>
                                </a:lnTo>
                                <a:lnTo>
                                  <a:pt x="857242" y="828956"/>
                                </a:lnTo>
                                <a:lnTo>
                                  <a:pt x="857488" y="828332"/>
                                </a:lnTo>
                                <a:lnTo>
                                  <a:pt x="857733" y="827708"/>
                                </a:lnTo>
                                <a:lnTo>
                                  <a:pt x="857979" y="827084"/>
                                </a:lnTo>
                                <a:lnTo>
                                  <a:pt x="858224" y="826459"/>
                                </a:lnTo>
                                <a:lnTo>
                                  <a:pt x="858470" y="825833"/>
                                </a:lnTo>
                                <a:lnTo>
                                  <a:pt x="858715" y="825207"/>
                                </a:lnTo>
                                <a:lnTo>
                                  <a:pt x="858961" y="824581"/>
                                </a:lnTo>
                                <a:lnTo>
                                  <a:pt x="859207" y="823954"/>
                                </a:lnTo>
                                <a:lnTo>
                                  <a:pt x="859452" y="823327"/>
                                </a:lnTo>
                                <a:lnTo>
                                  <a:pt x="859698" y="822700"/>
                                </a:lnTo>
                                <a:lnTo>
                                  <a:pt x="859943" y="822072"/>
                                </a:lnTo>
                                <a:lnTo>
                                  <a:pt x="860189" y="821443"/>
                                </a:lnTo>
                                <a:lnTo>
                                  <a:pt x="860434" y="820815"/>
                                </a:lnTo>
                                <a:lnTo>
                                  <a:pt x="860680" y="820186"/>
                                </a:lnTo>
                                <a:lnTo>
                                  <a:pt x="860925" y="819556"/>
                                </a:lnTo>
                                <a:lnTo>
                                  <a:pt x="861171" y="818926"/>
                                </a:lnTo>
                                <a:lnTo>
                                  <a:pt x="861417" y="818296"/>
                                </a:lnTo>
                                <a:lnTo>
                                  <a:pt x="861662" y="817665"/>
                                </a:lnTo>
                                <a:lnTo>
                                  <a:pt x="861908" y="817033"/>
                                </a:lnTo>
                                <a:lnTo>
                                  <a:pt x="862153" y="816402"/>
                                </a:lnTo>
                                <a:lnTo>
                                  <a:pt x="862399" y="815770"/>
                                </a:lnTo>
                                <a:lnTo>
                                  <a:pt x="862644" y="815137"/>
                                </a:lnTo>
                                <a:lnTo>
                                  <a:pt x="862890" y="814504"/>
                                </a:lnTo>
                                <a:lnTo>
                                  <a:pt x="863135" y="813871"/>
                                </a:lnTo>
                                <a:lnTo>
                                  <a:pt x="863381" y="813237"/>
                                </a:lnTo>
                                <a:lnTo>
                                  <a:pt x="863627" y="812603"/>
                                </a:lnTo>
                                <a:lnTo>
                                  <a:pt x="863872" y="811969"/>
                                </a:lnTo>
                                <a:lnTo>
                                  <a:pt x="864118" y="811334"/>
                                </a:lnTo>
                                <a:lnTo>
                                  <a:pt x="864363" y="810698"/>
                                </a:lnTo>
                                <a:lnTo>
                                  <a:pt x="864609" y="810063"/>
                                </a:lnTo>
                                <a:lnTo>
                                  <a:pt x="864854" y="809427"/>
                                </a:lnTo>
                                <a:lnTo>
                                  <a:pt x="865100" y="808790"/>
                                </a:lnTo>
                                <a:lnTo>
                                  <a:pt x="865346" y="808153"/>
                                </a:lnTo>
                                <a:lnTo>
                                  <a:pt x="865591" y="807516"/>
                                </a:lnTo>
                                <a:lnTo>
                                  <a:pt x="865837" y="806878"/>
                                </a:lnTo>
                                <a:lnTo>
                                  <a:pt x="866082" y="806240"/>
                                </a:lnTo>
                                <a:lnTo>
                                  <a:pt x="866328" y="805601"/>
                                </a:lnTo>
                                <a:lnTo>
                                  <a:pt x="866573" y="804962"/>
                                </a:lnTo>
                                <a:lnTo>
                                  <a:pt x="866819" y="804323"/>
                                </a:lnTo>
                                <a:lnTo>
                                  <a:pt x="867064" y="803683"/>
                                </a:lnTo>
                                <a:lnTo>
                                  <a:pt x="867310" y="803043"/>
                                </a:lnTo>
                                <a:lnTo>
                                  <a:pt x="867556" y="802402"/>
                                </a:lnTo>
                                <a:lnTo>
                                  <a:pt x="867801" y="801761"/>
                                </a:lnTo>
                                <a:lnTo>
                                  <a:pt x="868047" y="801120"/>
                                </a:lnTo>
                                <a:lnTo>
                                  <a:pt x="868292" y="800478"/>
                                </a:lnTo>
                                <a:lnTo>
                                  <a:pt x="868538" y="799836"/>
                                </a:lnTo>
                                <a:lnTo>
                                  <a:pt x="868783" y="799193"/>
                                </a:lnTo>
                                <a:lnTo>
                                  <a:pt x="869029" y="798550"/>
                                </a:lnTo>
                                <a:lnTo>
                                  <a:pt x="869274" y="797907"/>
                                </a:lnTo>
                                <a:lnTo>
                                  <a:pt x="869520" y="797263"/>
                                </a:lnTo>
                                <a:lnTo>
                                  <a:pt x="869766" y="796619"/>
                                </a:lnTo>
                                <a:lnTo>
                                  <a:pt x="870011" y="795974"/>
                                </a:lnTo>
                                <a:lnTo>
                                  <a:pt x="870257" y="795329"/>
                                </a:lnTo>
                                <a:lnTo>
                                  <a:pt x="870502" y="794684"/>
                                </a:lnTo>
                                <a:lnTo>
                                  <a:pt x="870748" y="794038"/>
                                </a:lnTo>
                                <a:lnTo>
                                  <a:pt x="870993" y="793392"/>
                                </a:lnTo>
                                <a:lnTo>
                                  <a:pt x="871239" y="792746"/>
                                </a:lnTo>
                                <a:lnTo>
                                  <a:pt x="871484" y="792099"/>
                                </a:lnTo>
                                <a:lnTo>
                                  <a:pt x="871730" y="791451"/>
                                </a:lnTo>
                                <a:lnTo>
                                  <a:pt x="871976" y="790804"/>
                                </a:lnTo>
                                <a:lnTo>
                                  <a:pt x="872221" y="790156"/>
                                </a:lnTo>
                                <a:lnTo>
                                  <a:pt x="872467" y="789507"/>
                                </a:lnTo>
                                <a:lnTo>
                                  <a:pt x="872712" y="788858"/>
                                </a:lnTo>
                                <a:lnTo>
                                  <a:pt x="872958" y="788209"/>
                                </a:lnTo>
                                <a:lnTo>
                                  <a:pt x="873203" y="787559"/>
                                </a:lnTo>
                                <a:lnTo>
                                  <a:pt x="873449" y="786909"/>
                                </a:lnTo>
                                <a:lnTo>
                                  <a:pt x="873694" y="786259"/>
                                </a:lnTo>
                                <a:lnTo>
                                  <a:pt x="873940" y="785608"/>
                                </a:lnTo>
                                <a:lnTo>
                                  <a:pt x="874186" y="784957"/>
                                </a:lnTo>
                                <a:lnTo>
                                  <a:pt x="874431" y="784305"/>
                                </a:lnTo>
                                <a:lnTo>
                                  <a:pt x="874677" y="783653"/>
                                </a:lnTo>
                                <a:lnTo>
                                  <a:pt x="874922" y="783001"/>
                                </a:lnTo>
                                <a:lnTo>
                                  <a:pt x="875168" y="782348"/>
                                </a:lnTo>
                                <a:lnTo>
                                  <a:pt x="875413" y="781695"/>
                                </a:lnTo>
                                <a:lnTo>
                                  <a:pt x="875659" y="781042"/>
                                </a:lnTo>
                                <a:lnTo>
                                  <a:pt x="875904" y="780388"/>
                                </a:lnTo>
                                <a:lnTo>
                                  <a:pt x="876150" y="779733"/>
                                </a:lnTo>
                                <a:lnTo>
                                  <a:pt x="876396" y="779079"/>
                                </a:lnTo>
                                <a:lnTo>
                                  <a:pt x="876641" y="778424"/>
                                </a:lnTo>
                                <a:lnTo>
                                  <a:pt x="876887" y="777768"/>
                                </a:lnTo>
                                <a:lnTo>
                                  <a:pt x="877132" y="777112"/>
                                </a:lnTo>
                                <a:lnTo>
                                  <a:pt x="877378" y="776456"/>
                                </a:lnTo>
                                <a:lnTo>
                                  <a:pt x="877623" y="775800"/>
                                </a:lnTo>
                                <a:lnTo>
                                  <a:pt x="877869" y="775143"/>
                                </a:lnTo>
                                <a:lnTo>
                                  <a:pt x="878115" y="774485"/>
                                </a:lnTo>
                                <a:lnTo>
                                  <a:pt x="878360" y="773828"/>
                                </a:lnTo>
                                <a:lnTo>
                                  <a:pt x="878606" y="773170"/>
                                </a:lnTo>
                                <a:lnTo>
                                  <a:pt x="878851" y="772511"/>
                                </a:lnTo>
                                <a:lnTo>
                                  <a:pt x="879097" y="771853"/>
                                </a:lnTo>
                                <a:lnTo>
                                  <a:pt x="879342" y="771193"/>
                                </a:lnTo>
                                <a:lnTo>
                                  <a:pt x="879588" y="770534"/>
                                </a:lnTo>
                                <a:lnTo>
                                  <a:pt x="879833" y="769874"/>
                                </a:lnTo>
                                <a:lnTo>
                                  <a:pt x="880079" y="769214"/>
                                </a:lnTo>
                                <a:lnTo>
                                  <a:pt x="880325" y="768553"/>
                                </a:lnTo>
                                <a:lnTo>
                                  <a:pt x="880570" y="767892"/>
                                </a:lnTo>
                                <a:lnTo>
                                  <a:pt x="880816" y="767230"/>
                                </a:lnTo>
                                <a:lnTo>
                                  <a:pt x="881061" y="766569"/>
                                </a:lnTo>
                                <a:lnTo>
                                  <a:pt x="881307" y="765906"/>
                                </a:lnTo>
                                <a:lnTo>
                                  <a:pt x="881552" y="765244"/>
                                </a:lnTo>
                                <a:lnTo>
                                  <a:pt x="881798" y="764581"/>
                                </a:lnTo>
                                <a:lnTo>
                                  <a:pt x="882043" y="763918"/>
                                </a:lnTo>
                                <a:lnTo>
                                  <a:pt x="882289" y="763254"/>
                                </a:lnTo>
                                <a:lnTo>
                                  <a:pt x="882535" y="762590"/>
                                </a:lnTo>
                                <a:lnTo>
                                  <a:pt x="882780" y="761926"/>
                                </a:lnTo>
                                <a:lnTo>
                                  <a:pt x="883026" y="761261"/>
                                </a:lnTo>
                                <a:lnTo>
                                  <a:pt x="883271" y="760596"/>
                                </a:lnTo>
                                <a:lnTo>
                                  <a:pt x="883517" y="759931"/>
                                </a:lnTo>
                                <a:lnTo>
                                  <a:pt x="883762" y="759265"/>
                                </a:lnTo>
                                <a:lnTo>
                                  <a:pt x="884008" y="758599"/>
                                </a:lnTo>
                                <a:lnTo>
                                  <a:pt x="884253" y="757932"/>
                                </a:lnTo>
                                <a:lnTo>
                                  <a:pt x="884499" y="757265"/>
                                </a:lnTo>
                                <a:lnTo>
                                  <a:pt x="884745" y="756598"/>
                                </a:lnTo>
                                <a:lnTo>
                                  <a:pt x="884990" y="755930"/>
                                </a:lnTo>
                                <a:lnTo>
                                  <a:pt x="885236" y="755262"/>
                                </a:lnTo>
                                <a:lnTo>
                                  <a:pt x="885481" y="754594"/>
                                </a:lnTo>
                                <a:lnTo>
                                  <a:pt x="885727" y="753925"/>
                                </a:lnTo>
                                <a:lnTo>
                                  <a:pt x="885972" y="753256"/>
                                </a:lnTo>
                                <a:lnTo>
                                  <a:pt x="886218" y="752587"/>
                                </a:lnTo>
                                <a:lnTo>
                                  <a:pt x="886463" y="751917"/>
                                </a:lnTo>
                                <a:lnTo>
                                  <a:pt x="886709" y="751247"/>
                                </a:lnTo>
                                <a:lnTo>
                                  <a:pt x="886955" y="750577"/>
                                </a:lnTo>
                                <a:lnTo>
                                  <a:pt x="887200" y="749906"/>
                                </a:lnTo>
                                <a:lnTo>
                                  <a:pt x="887446" y="749235"/>
                                </a:lnTo>
                                <a:lnTo>
                                  <a:pt x="887691" y="748563"/>
                                </a:lnTo>
                                <a:lnTo>
                                  <a:pt x="887937" y="747891"/>
                                </a:lnTo>
                                <a:lnTo>
                                  <a:pt x="888182" y="747219"/>
                                </a:lnTo>
                                <a:lnTo>
                                  <a:pt x="888428" y="746547"/>
                                </a:lnTo>
                                <a:lnTo>
                                  <a:pt x="888674" y="745874"/>
                                </a:lnTo>
                                <a:lnTo>
                                  <a:pt x="888919" y="745200"/>
                                </a:lnTo>
                                <a:lnTo>
                                  <a:pt x="889165" y="744527"/>
                                </a:lnTo>
                                <a:lnTo>
                                  <a:pt x="889410" y="743853"/>
                                </a:lnTo>
                                <a:lnTo>
                                  <a:pt x="889656" y="743179"/>
                                </a:lnTo>
                                <a:lnTo>
                                  <a:pt x="889901" y="742504"/>
                                </a:lnTo>
                                <a:lnTo>
                                  <a:pt x="890147" y="741829"/>
                                </a:lnTo>
                                <a:lnTo>
                                  <a:pt x="890392" y="741154"/>
                                </a:lnTo>
                                <a:lnTo>
                                  <a:pt x="890638" y="740478"/>
                                </a:lnTo>
                                <a:lnTo>
                                  <a:pt x="890884" y="739802"/>
                                </a:lnTo>
                                <a:lnTo>
                                  <a:pt x="891129" y="739125"/>
                                </a:lnTo>
                                <a:lnTo>
                                  <a:pt x="891375" y="738449"/>
                                </a:lnTo>
                                <a:lnTo>
                                  <a:pt x="891620" y="737772"/>
                                </a:lnTo>
                                <a:lnTo>
                                  <a:pt x="891866" y="737094"/>
                                </a:lnTo>
                                <a:lnTo>
                                  <a:pt x="892111" y="736417"/>
                                </a:lnTo>
                                <a:lnTo>
                                  <a:pt x="892357" y="735739"/>
                                </a:lnTo>
                                <a:lnTo>
                                  <a:pt x="892602" y="735060"/>
                                </a:lnTo>
                                <a:lnTo>
                                  <a:pt x="892848" y="734381"/>
                                </a:lnTo>
                                <a:lnTo>
                                  <a:pt x="893094" y="733702"/>
                                </a:lnTo>
                                <a:lnTo>
                                  <a:pt x="893339" y="733023"/>
                                </a:lnTo>
                                <a:lnTo>
                                  <a:pt x="893585" y="732343"/>
                                </a:lnTo>
                                <a:lnTo>
                                  <a:pt x="893830" y="731663"/>
                                </a:lnTo>
                                <a:lnTo>
                                  <a:pt x="894076" y="730983"/>
                                </a:lnTo>
                                <a:lnTo>
                                  <a:pt x="894321" y="730302"/>
                                </a:lnTo>
                                <a:lnTo>
                                  <a:pt x="894567" y="729621"/>
                                </a:lnTo>
                                <a:lnTo>
                                  <a:pt x="894812" y="728939"/>
                                </a:lnTo>
                                <a:lnTo>
                                  <a:pt x="895058" y="728258"/>
                                </a:lnTo>
                                <a:lnTo>
                                  <a:pt x="895304" y="727576"/>
                                </a:lnTo>
                                <a:lnTo>
                                  <a:pt x="895549" y="726893"/>
                                </a:lnTo>
                                <a:lnTo>
                                  <a:pt x="895795" y="726210"/>
                                </a:lnTo>
                                <a:lnTo>
                                  <a:pt x="896040" y="725527"/>
                                </a:lnTo>
                                <a:lnTo>
                                  <a:pt x="896286" y="724844"/>
                                </a:lnTo>
                                <a:lnTo>
                                  <a:pt x="896531" y="724160"/>
                                </a:lnTo>
                                <a:lnTo>
                                  <a:pt x="896777" y="723476"/>
                                </a:lnTo>
                                <a:lnTo>
                                  <a:pt x="897022" y="722792"/>
                                </a:lnTo>
                                <a:lnTo>
                                  <a:pt x="897268" y="722107"/>
                                </a:lnTo>
                                <a:lnTo>
                                  <a:pt x="897514" y="721422"/>
                                </a:lnTo>
                                <a:lnTo>
                                  <a:pt x="897759" y="720737"/>
                                </a:lnTo>
                                <a:lnTo>
                                  <a:pt x="898005" y="720051"/>
                                </a:lnTo>
                                <a:lnTo>
                                  <a:pt x="898250" y="719365"/>
                                </a:lnTo>
                                <a:lnTo>
                                  <a:pt x="898496" y="718679"/>
                                </a:lnTo>
                                <a:lnTo>
                                  <a:pt x="898741" y="717992"/>
                                </a:lnTo>
                                <a:lnTo>
                                  <a:pt x="898987" y="717305"/>
                                </a:lnTo>
                                <a:lnTo>
                                  <a:pt x="899232" y="716618"/>
                                </a:lnTo>
                                <a:lnTo>
                                  <a:pt x="899478" y="715930"/>
                                </a:lnTo>
                                <a:lnTo>
                                  <a:pt x="899724" y="715242"/>
                                </a:lnTo>
                                <a:lnTo>
                                  <a:pt x="899969" y="714554"/>
                                </a:lnTo>
                                <a:lnTo>
                                  <a:pt x="900215" y="713866"/>
                                </a:lnTo>
                                <a:lnTo>
                                  <a:pt x="900460" y="713177"/>
                                </a:lnTo>
                                <a:lnTo>
                                  <a:pt x="900706" y="712488"/>
                                </a:lnTo>
                                <a:lnTo>
                                  <a:pt x="900951" y="711798"/>
                                </a:lnTo>
                                <a:lnTo>
                                  <a:pt x="901197" y="711109"/>
                                </a:lnTo>
                                <a:lnTo>
                                  <a:pt x="901443" y="710418"/>
                                </a:lnTo>
                                <a:lnTo>
                                  <a:pt x="901688" y="709728"/>
                                </a:lnTo>
                                <a:lnTo>
                                  <a:pt x="901934" y="709037"/>
                                </a:lnTo>
                                <a:lnTo>
                                  <a:pt x="902179" y="708346"/>
                                </a:lnTo>
                                <a:lnTo>
                                  <a:pt x="902425" y="707655"/>
                                </a:lnTo>
                                <a:lnTo>
                                  <a:pt x="902670" y="706963"/>
                                </a:lnTo>
                                <a:lnTo>
                                  <a:pt x="902916" y="706271"/>
                                </a:lnTo>
                                <a:lnTo>
                                  <a:pt x="903161" y="705579"/>
                                </a:lnTo>
                                <a:lnTo>
                                  <a:pt x="903407" y="704887"/>
                                </a:lnTo>
                                <a:lnTo>
                                  <a:pt x="903653" y="704194"/>
                                </a:lnTo>
                                <a:lnTo>
                                  <a:pt x="903898" y="703501"/>
                                </a:lnTo>
                                <a:lnTo>
                                  <a:pt x="904144" y="702807"/>
                                </a:lnTo>
                                <a:lnTo>
                                  <a:pt x="904389" y="702113"/>
                                </a:lnTo>
                                <a:lnTo>
                                  <a:pt x="904635" y="701419"/>
                                </a:lnTo>
                                <a:lnTo>
                                  <a:pt x="904880" y="700725"/>
                                </a:lnTo>
                                <a:lnTo>
                                  <a:pt x="905126" y="700030"/>
                                </a:lnTo>
                                <a:lnTo>
                                  <a:pt x="905371" y="699335"/>
                                </a:lnTo>
                                <a:lnTo>
                                  <a:pt x="905617" y="698640"/>
                                </a:lnTo>
                                <a:lnTo>
                                  <a:pt x="905863" y="697945"/>
                                </a:lnTo>
                                <a:lnTo>
                                  <a:pt x="906108" y="697249"/>
                                </a:lnTo>
                                <a:lnTo>
                                  <a:pt x="906354" y="696553"/>
                                </a:lnTo>
                                <a:lnTo>
                                  <a:pt x="906599" y="695856"/>
                                </a:lnTo>
                                <a:lnTo>
                                  <a:pt x="906845" y="695159"/>
                                </a:lnTo>
                                <a:lnTo>
                                  <a:pt x="907090" y="694462"/>
                                </a:lnTo>
                                <a:lnTo>
                                  <a:pt x="907336" y="693765"/>
                                </a:lnTo>
                                <a:lnTo>
                                  <a:pt x="907581" y="693067"/>
                                </a:lnTo>
                                <a:lnTo>
                                  <a:pt x="907827" y="692370"/>
                                </a:lnTo>
                                <a:lnTo>
                                  <a:pt x="908073" y="691671"/>
                                </a:lnTo>
                                <a:lnTo>
                                  <a:pt x="908318" y="690973"/>
                                </a:lnTo>
                                <a:lnTo>
                                  <a:pt x="908564" y="690274"/>
                                </a:lnTo>
                                <a:lnTo>
                                  <a:pt x="908809" y="689575"/>
                                </a:lnTo>
                                <a:lnTo>
                                  <a:pt x="909055" y="688876"/>
                                </a:lnTo>
                                <a:lnTo>
                                  <a:pt x="909300" y="688176"/>
                                </a:lnTo>
                                <a:lnTo>
                                  <a:pt x="909546" y="687476"/>
                                </a:lnTo>
                                <a:lnTo>
                                  <a:pt x="909791" y="686776"/>
                                </a:lnTo>
                                <a:lnTo>
                                  <a:pt x="910037" y="686076"/>
                                </a:lnTo>
                                <a:lnTo>
                                  <a:pt x="910283" y="685375"/>
                                </a:lnTo>
                                <a:lnTo>
                                  <a:pt x="910528" y="684674"/>
                                </a:lnTo>
                                <a:lnTo>
                                  <a:pt x="910774" y="683972"/>
                                </a:lnTo>
                                <a:lnTo>
                                  <a:pt x="911019" y="683271"/>
                                </a:lnTo>
                                <a:lnTo>
                                  <a:pt x="911265" y="682569"/>
                                </a:lnTo>
                                <a:lnTo>
                                  <a:pt x="911510" y="681867"/>
                                </a:lnTo>
                                <a:lnTo>
                                  <a:pt x="911756" y="681164"/>
                                </a:lnTo>
                                <a:lnTo>
                                  <a:pt x="912002" y="680462"/>
                                </a:lnTo>
                                <a:lnTo>
                                  <a:pt x="912247" y="679759"/>
                                </a:lnTo>
                                <a:lnTo>
                                  <a:pt x="912493" y="679055"/>
                                </a:lnTo>
                                <a:lnTo>
                                  <a:pt x="912738" y="678352"/>
                                </a:lnTo>
                                <a:lnTo>
                                  <a:pt x="912984" y="677648"/>
                                </a:lnTo>
                                <a:lnTo>
                                  <a:pt x="913229" y="676944"/>
                                </a:lnTo>
                                <a:lnTo>
                                  <a:pt x="913475" y="676240"/>
                                </a:lnTo>
                                <a:lnTo>
                                  <a:pt x="913720" y="675535"/>
                                </a:lnTo>
                                <a:lnTo>
                                  <a:pt x="913966" y="674830"/>
                                </a:lnTo>
                                <a:lnTo>
                                  <a:pt x="914212" y="674125"/>
                                </a:lnTo>
                                <a:lnTo>
                                  <a:pt x="914457" y="673420"/>
                                </a:lnTo>
                                <a:lnTo>
                                  <a:pt x="914703" y="672714"/>
                                </a:lnTo>
                                <a:lnTo>
                                  <a:pt x="914948" y="672008"/>
                                </a:lnTo>
                                <a:lnTo>
                                  <a:pt x="915194" y="671302"/>
                                </a:lnTo>
                                <a:lnTo>
                                  <a:pt x="915439" y="670595"/>
                                </a:lnTo>
                                <a:lnTo>
                                  <a:pt x="915685" y="669889"/>
                                </a:lnTo>
                                <a:lnTo>
                                  <a:pt x="915930" y="669182"/>
                                </a:lnTo>
                                <a:lnTo>
                                  <a:pt x="916176" y="668474"/>
                                </a:lnTo>
                                <a:lnTo>
                                  <a:pt x="916422" y="667767"/>
                                </a:lnTo>
                                <a:lnTo>
                                  <a:pt x="916667" y="667059"/>
                                </a:lnTo>
                                <a:lnTo>
                                  <a:pt x="916913" y="666351"/>
                                </a:lnTo>
                                <a:lnTo>
                                  <a:pt x="917158" y="665643"/>
                                </a:lnTo>
                                <a:lnTo>
                                  <a:pt x="917404" y="664934"/>
                                </a:lnTo>
                                <a:lnTo>
                                  <a:pt x="917649" y="664226"/>
                                </a:lnTo>
                                <a:lnTo>
                                  <a:pt x="917895" y="663516"/>
                                </a:lnTo>
                                <a:lnTo>
                                  <a:pt x="918140" y="662807"/>
                                </a:lnTo>
                                <a:lnTo>
                                  <a:pt x="918386" y="662098"/>
                                </a:lnTo>
                                <a:lnTo>
                                  <a:pt x="918632" y="661388"/>
                                </a:lnTo>
                                <a:lnTo>
                                  <a:pt x="918877" y="660678"/>
                                </a:lnTo>
                                <a:lnTo>
                                  <a:pt x="919123" y="659967"/>
                                </a:lnTo>
                                <a:lnTo>
                                  <a:pt x="919368" y="659257"/>
                                </a:lnTo>
                                <a:lnTo>
                                  <a:pt x="919614" y="658546"/>
                                </a:lnTo>
                                <a:lnTo>
                                  <a:pt x="919859" y="657835"/>
                                </a:lnTo>
                                <a:lnTo>
                                  <a:pt x="920105" y="657124"/>
                                </a:lnTo>
                                <a:lnTo>
                                  <a:pt x="920350" y="656412"/>
                                </a:lnTo>
                                <a:lnTo>
                                  <a:pt x="920596" y="655700"/>
                                </a:lnTo>
                                <a:lnTo>
                                  <a:pt x="920842" y="654988"/>
                                </a:lnTo>
                                <a:lnTo>
                                  <a:pt x="921087" y="654276"/>
                                </a:lnTo>
                                <a:lnTo>
                                  <a:pt x="921333" y="653564"/>
                                </a:lnTo>
                                <a:lnTo>
                                  <a:pt x="921578" y="652851"/>
                                </a:lnTo>
                                <a:lnTo>
                                  <a:pt x="921824" y="652138"/>
                                </a:lnTo>
                                <a:lnTo>
                                  <a:pt x="922069" y="651425"/>
                                </a:lnTo>
                                <a:lnTo>
                                  <a:pt x="922315" y="650711"/>
                                </a:lnTo>
                                <a:lnTo>
                                  <a:pt x="922560" y="649997"/>
                                </a:lnTo>
                                <a:lnTo>
                                  <a:pt x="922806" y="649283"/>
                                </a:lnTo>
                                <a:lnTo>
                                  <a:pt x="923052" y="648569"/>
                                </a:lnTo>
                                <a:lnTo>
                                  <a:pt x="923297" y="647855"/>
                                </a:lnTo>
                                <a:lnTo>
                                  <a:pt x="923543" y="647140"/>
                                </a:lnTo>
                                <a:lnTo>
                                  <a:pt x="923788" y="646425"/>
                                </a:lnTo>
                                <a:lnTo>
                                  <a:pt x="924034" y="645710"/>
                                </a:lnTo>
                                <a:lnTo>
                                  <a:pt x="924279" y="644995"/>
                                </a:lnTo>
                                <a:lnTo>
                                  <a:pt x="924525" y="644279"/>
                                </a:lnTo>
                                <a:lnTo>
                                  <a:pt x="924771" y="643564"/>
                                </a:lnTo>
                                <a:lnTo>
                                  <a:pt x="925016" y="642848"/>
                                </a:lnTo>
                                <a:lnTo>
                                  <a:pt x="925262" y="642131"/>
                                </a:lnTo>
                                <a:lnTo>
                                  <a:pt x="925507" y="641415"/>
                                </a:lnTo>
                                <a:lnTo>
                                  <a:pt x="925753" y="640698"/>
                                </a:lnTo>
                                <a:lnTo>
                                  <a:pt x="925998" y="639981"/>
                                </a:lnTo>
                                <a:lnTo>
                                  <a:pt x="926244" y="639264"/>
                                </a:lnTo>
                                <a:lnTo>
                                  <a:pt x="926489" y="638547"/>
                                </a:lnTo>
                                <a:lnTo>
                                  <a:pt x="926735" y="637829"/>
                                </a:lnTo>
                                <a:lnTo>
                                  <a:pt x="926981" y="637111"/>
                                </a:lnTo>
                                <a:lnTo>
                                  <a:pt x="927226" y="636393"/>
                                </a:lnTo>
                                <a:lnTo>
                                  <a:pt x="927472" y="635675"/>
                                </a:lnTo>
                                <a:lnTo>
                                  <a:pt x="927717" y="634957"/>
                                </a:lnTo>
                                <a:lnTo>
                                  <a:pt x="927963" y="634238"/>
                                </a:lnTo>
                                <a:lnTo>
                                  <a:pt x="928208" y="633519"/>
                                </a:lnTo>
                                <a:lnTo>
                                  <a:pt x="928454" y="632800"/>
                                </a:lnTo>
                                <a:lnTo>
                                  <a:pt x="928699" y="632081"/>
                                </a:lnTo>
                                <a:lnTo>
                                  <a:pt x="928945" y="631361"/>
                                </a:lnTo>
                                <a:lnTo>
                                  <a:pt x="929191" y="630641"/>
                                </a:lnTo>
                                <a:lnTo>
                                  <a:pt x="929436" y="629922"/>
                                </a:lnTo>
                                <a:lnTo>
                                  <a:pt x="929682" y="629201"/>
                                </a:lnTo>
                                <a:lnTo>
                                  <a:pt x="929927" y="628481"/>
                                </a:lnTo>
                                <a:lnTo>
                                  <a:pt x="930173" y="627760"/>
                                </a:lnTo>
                                <a:lnTo>
                                  <a:pt x="930418" y="627040"/>
                                </a:lnTo>
                                <a:lnTo>
                                  <a:pt x="930664" y="626319"/>
                                </a:lnTo>
                                <a:lnTo>
                                  <a:pt x="930909" y="625598"/>
                                </a:lnTo>
                                <a:lnTo>
                                  <a:pt x="931155" y="624876"/>
                                </a:lnTo>
                                <a:lnTo>
                                  <a:pt x="931401" y="624155"/>
                                </a:lnTo>
                                <a:lnTo>
                                  <a:pt x="931646" y="623433"/>
                                </a:lnTo>
                                <a:lnTo>
                                  <a:pt x="931892" y="622711"/>
                                </a:lnTo>
                                <a:lnTo>
                                  <a:pt x="932137" y="621989"/>
                                </a:lnTo>
                                <a:lnTo>
                                  <a:pt x="932383" y="621266"/>
                                </a:lnTo>
                                <a:lnTo>
                                  <a:pt x="932628" y="620544"/>
                                </a:lnTo>
                                <a:lnTo>
                                  <a:pt x="932874" y="619821"/>
                                </a:lnTo>
                                <a:lnTo>
                                  <a:pt x="933119" y="619098"/>
                                </a:lnTo>
                                <a:lnTo>
                                  <a:pt x="933365" y="618375"/>
                                </a:lnTo>
                                <a:lnTo>
                                  <a:pt x="933611" y="617652"/>
                                </a:lnTo>
                                <a:lnTo>
                                  <a:pt x="933856" y="616928"/>
                                </a:lnTo>
                                <a:lnTo>
                                  <a:pt x="934102" y="616204"/>
                                </a:lnTo>
                                <a:lnTo>
                                  <a:pt x="934347" y="615480"/>
                                </a:lnTo>
                                <a:lnTo>
                                  <a:pt x="934593" y="614756"/>
                                </a:lnTo>
                                <a:lnTo>
                                  <a:pt x="934838" y="614032"/>
                                </a:lnTo>
                                <a:lnTo>
                                  <a:pt x="935084" y="613308"/>
                                </a:lnTo>
                                <a:lnTo>
                                  <a:pt x="935329" y="612583"/>
                                </a:lnTo>
                                <a:lnTo>
                                  <a:pt x="935575" y="611858"/>
                                </a:lnTo>
                                <a:lnTo>
                                  <a:pt x="935821" y="611133"/>
                                </a:lnTo>
                                <a:lnTo>
                                  <a:pt x="936066" y="610408"/>
                                </a:lnTo>
                                <a:lnTo>
                                  <a:pt x="936312" y="609683"/>
                                </a:lnTo>
                                <a:lnTo>
                                  <a:pt x="936557" y="608957"/>
                                </a:lnTo>
                                <a:lnTo>
                                  <a:pt x="936803" y="608231"/>
                                </a:lnTo>
                                <a:lnTo>
                                  <a:pt x="937048" y="607505"/>
                                </a:lnTo>
                                <a:lnTo>
                                  <a:pt x="937294" y="606779"/>
                                </a:lnTo>
                                <a:lnTo>
                                  <a:pt x="937540" y="606053"/>
                                </a:lnTo>
                                <a:lnTo>
                                  <a:pt x="937785" y="605327"/>
                                </a:lnTo>
                                <a:lnTo>
                                  <a:pt x="938031" y="604600"/>
                                </a:lnTo>
                                <a:lnTo>
                                  <a:pt x="938276" y="603873"/>
                                </a:lnTo>
                                <a:lnTo>
                                  <a:pt x="938522" y="603146"/>
                                </a:lnTo>
                                <a:lnTo>
                                  <a:pt x="938767" y="602419"/>
                                </a:lnTo>
                                <a:lnTo>
                                  <a:pt x="939013" y="601692"/>
                                </a:lnTo>
                                <a:lnTo>
                                  <a:pt x="939258" y="600964"/>
                                </a:lnTo>
                                <a:lnTo>
                                  <a:pt x="939504" y="600237"/>
                                </a:lnTo>
                                <a:lnTo>
                                  <a:pt x="939750" y="599509"/>
                                </a:lnTo>
                                <a:lnTo>
                                  <a:pt x="939995" y="598781"/>
                                </a:lnTo>
                                <a:lnTo>
                                  <a:pt x="940241" y="598053"/>
                                </a:lnTo>
                                <a:lnTo>
                                  <a:pt x="940486" y="597325"/>
                                </a:lnTo>
                                <a:lnTo>
                                  <a:pt x="940732" y="596596"/>
                                </a:lnTo>
                                <a:lnTo>
                                  <a:pt x="940977" y="595868"/>
                                </a:lnTo>
                                <a:lnTo>
                                  <a:pt x="941223" y="595139"/>
                                </a:lnTo>
                                <a:lnTo>
                                  <a:pt x="941468" y="594410"/>
                                </a:lnTo>
                                <a:lnTo>
                                  <a:pt x="941714" y="593681"/>
                                </a:lnTo>
                                <a:lnTo>
                                  <a:pt x="941960" y="592952"/>
                                </a:lnTo>
                                <a:lnTo>
                                  <a:pt x="942205" y="592222"/>
                                </a:lnTo>
                                <a:lnTo>
                                  <a:pt x="942451" y="591493"/>
                                </a:lnTo>
                                <a:lnTo>
                                  <a:pt x="942696" y="590763"/>
                                </a:lnTo>
                                <a:lnTo>
                                  <a:pt x="942942" y="590033"/>
                                </a:lnTo>
                                <a:lnTo>
                                  <a:pt x="943187" y="589303"/>
                                </a:lnTo>
                                <a:lnTo>
                                  <a:pt x="943433" y="588573"/>
                                </a:lnTo>
                                <a:lnTo>
                                  <a:pt x="943678" y="587843"/>
                                </a:lnTo>
                                <a:lnTo>
                                  <a:pt x="943924" y="587112"/>
                                </a:lnTo>
                                <a:lnTo>
                                  <a:pt x="944170" y="586382"/>
                                </a:lnTo>
                                <a:lnTo>
                                  <a:pt x="944415" y="585651"/>
                                </a:lnTo>
                                <a:lnTo>
                                  <a:pt x="944661" y="584920"/>
                                </a:lnTo>
                                <a:lnTo>
                                  <a:pt x="944906" y="584189"/>
                                </a:lnTo>
                                <a:lnTo>
                                  <a:pt x="945152" y="583458"/>
                                </a:lnTo>
                                <a:lnTo>
                                  <a:pt x="945397" y="582727"/>
                                </a:lnTo>
                                <a:lnTo>
                                  <a:pt x="945643" y="581995"/>
                                </a:lnTo>
                                <a:lnTo>
                                  <a:pt x="945888" y="581264"/>
                                </a:lnTo>
                                <a:lnTo>
                                  <a:pt x="946134" y="580532"/>
                                </a:lnTo>
                                <a:lnTo>
                                  <a:pt x="946380" y="579800"/>
                                </a:lnTo>
                                <a:lnTo>
                                  <a:pt x="946625" y="579068"/>
                                </a:lnTo>
                                <a:lnTo>
                                  <a:pt x="946871" y="578336"/>
                                </a:lnTo>
                                <a:lnTo>
                                  <a:pt x="947116" y="577604"/>
                                </a:lnTo>
                                <a:lnTo>
                                  <a:pt x="947362" y="576871"/>
                                </a:lnTo>
                                <a:lnTo>
                                  <a:pt x="947607" y="576139"/>
                                </a:lnTo>
                                <a:lnTo>
                                  <a:pt x="947853" y="575406"/>
                                </a:lnTo>
                                <a:lnTo>
                                  <a:pt x="948099" y="574674"/>
                                </a:lnTo>
                                <a:lnTo>
                                  <a:pt x="948344" y="573941"/>
                                </a:lnTo>
                                <a:lnTo>
                                  <a:pt x="948590" y="573208"/>
                                </a:lnTo>
                                <a:lnTo>
                                  <a:pt x="948835" y="572475"/>
                                </a:lnTo>
                                <a:lnTo>
                                  <a:pt x="949081" y="571741"/>
                                </a:lnTo>
                                <a:lnTo>
                                  <a:pt x="949326" y="571008"/>
                                </a:lnTo>
                                <a:lnTo>
                                  <a:pt x="949572" y="570274"/>
                                </a:lnTo>
                                <a:lnTo>
                                  <a:pt x="949817" y="569541"/>
                                </a:lnTo>
                                <a:lnTo>
                                  <a:pt x="950063" y="568807"/>
                                </a:lnTo>
                                <a:lnTo>
                                  <a:pt x="950309" y="568073"/>
                                </a:lnTo>
                                <a:lnTo>
                                  <a:pt x="950554" y="567339"/>
                                </a:lnTo>
                                <a:lnTo>
                                  <a:pt x="950800" y="566605"/>
                                </a:lnTo>
                                <a:lnTo>
                                  <a:pt x="951045" y="565871"/>
                                </a:lnTo>
                                <a:lnTo>
                                  <a:pt x="951291" y="565137"/>
                                </a:lnTo>
                                <a:lnTo>
                                  <a:pt x="951536" y="564402"/>
                                </a:lnTo>
                                <a:lnTo>
                                  <a:pt x="951782" y="563668"/>
                                </a:lnTo>
                                <a:lnTo>
                                  <a:pt x="952027" y="562933"/>
                                </a:lnTo>
                                <a:lnTo>
                                  <a:pt x="952273" y="562198"/>
                                </a:lnTo>
                                <a:lnTo>
                                  <a:pt x="952519" y="561464"/>
                                </a:lnTo>
                                <a:lnTo>
                                  <a:pt x="952764" y="560729"/>
                                </a:lnTo>
                                <a:lnTo>
                                  <a:pt x="953010" y="559994"/>
                                </a:lnTo>
                                <a:lnTo>
                                  <a:pt x="953255" y="559258"/>
                                </a:lnTo>
                                <a:lnTo>
                                  <a:pt x="953501" y="558523"/>
                                </a:lnTo>
                                <a:lnTo>
                                  <a:pt x="953746" y="557788"/>
                                </a:lnTo>
                                <a:lnTo>
                                  <a:pt x="953992" y="557052"/>
                                </a:lnTo>
                                <a:lnTo>
                                  <a:pt x="954237" y="556317"/>
                                </a:lnTo>
                                <a:lnTo>
                                  <a:pt x="954483" y="555581"/>
                                </a:lnTo>
                                <a:lnTo>
                                  <a:pt x="954729" y="554845"/>
                                </a:lnTo>
                                <a:lnTo>
                                  <a:pt x="954974" y="554110"/>
                                </a:lnTo>
                                <a:lnTo>
                                  <a:pt x="955220" y="553374"/>
                                </a:lnTo>
                                <a:lnTo>
                                  <a:pt x="955465" y="552638"/>
                                </a:lnTo>
                                <a:lnTo>
                                  <a:pt x="955711" y="551901"/>
                                </a:lnTo>
                                <a:lnTo>
                                  <a:pt x="955956" y="551165"/>
                                </a:lnTo>
                                <a:lnTo>
                                  <a:pt x="956202" y="550429"/>
                                </a:lnTo>
                                <a:lnTo>
                                  <a:pt x="956447" y="549693"/>
                                </a:lnTo>
                                <a:lnTo>
                                  <a:pt x="956693" y="548956"/>
                                </a:lnTo>
                                <a:lnTo>
                                  <a:pt x="956939" y="548219"/>
                                </a:lnTo>
                                <a:lnTo>
                                  <a:pt x="957184" y="547483"/>
                                </a:lnTo>
                                <a:lnTo>
                                  <a:pt x="957430" y="546746"/>
                                </a:lnTo>
                                <a:lnTo>
                                  <a:pt x="957675" y="546009"/>
                                </a:lnTo>
                                <a:lnTo>
                                  <a:pt x="957921" y="545272"/>
                                </a:lnTo>
                                <a:lnTo>
                                  <a:pt x="958166" y="544535"/>
                                </a:lnTo>
                                <a:lnTo>
                                  <a:pt x="958412" y="543798"/>
                                </a:lnTo>
                                <a:lnTo>
                                  <a:pt x="958657" y="543061"/>
                                </a:lnTo>
                                <a:lnTo>
                                  <a:pt x="958903" y="542324"/>
                                </a:lnTo>
                                <a:lnTo>
                                  <a:pt x="959149" y="541587"/>
                                </a:lnTo>
                                <a:lnTo>
                                  <a:pt x="959394" y="540849"/>
                                </a:lnTo>
                                <a:lnTo>
                                  <a:pt x="959640" y="540112"/>
                                </a:lnTo>
                                <a:lnTo>
                                  <a:pt x="959885" y="539375"/>
                                </a:lnTo>
                                <a:lnTo>
                                  <a:pt x="960131" y="538637"/>
                                </a:lnTo>
                                <a:lnTo>
                                  <a:pt x="960376" y="537899"/>
                                </a:lnTo>
                                <a:lnTo>
                                  <a:pt x="960622" y="537162"/>
                                </a:lnTo>
                                <a:lnTo>
                                  <a:pt x="960868" y="536424"/>
                                </a:lnTo>
                                <a:lnTo>
                                  <a:pt x="961113" y="535686"/>
                                </a:lnTo>
                                <a:lnTo>
                                  <a:pt x="961359" y="534948"/>
                                </a:lnTo>
                                <a:lnTo>
                                  <a:pt x="961604" y="534210"/>
                                </a:lnTo>
                                <a:lnTo>
                                  <a:pt x="961850" y="533472"/>
                                </a:lnTo>
                                <a:lnTo>
                                  <a:pt x="962095" y="532734"/>
                                </a:lnTo>
                                <a:lnTo>
                                  <a:pt x="962341" y="531996"/>
                                </a:lnTo>
                                <a:lnTo>
                                  <a:pt x="962586" y="531258"/>
                                </a:lnTo>
                                <a:lnTo>
                                  <a:pt x="962832" y="530520"/>
                                </a:lnTo>
                                <a:lnTo>
                                  <a:pt x="963078" y="529781"/>
                                </a:lnTo>
                                <a:lnTo>
                                  <a:pt x="963323" y="529043"/>
                                </a:lnTo>
                                <a:lnTo>
                                  <a:pt x="963569" y="528305"/>
                                </a:lnTo>
                                <a:lnTo>
                                  <a:pt x="963814" y="527566"/>
                                </a:lnTo>
                                <a:lnTo>
                                  <a:pt x="964060" y="526828"/>
                                </a:lnTo>
                                <a:lnTo>
                                  <a:pt x="964305" y="526089"/>
                                </a:lnTo>
                                <a:lnTo>
                                  <a:pt x="964551" y="525350"/>
                                </a:lnTo>
                                <a:lnTo>
                                  <a:pt x="964796" y="524612"/>
                                </a:lnTo>
                                <a:lnTo>
                                  <a:pt x="965042" y="523873"/>
                                </a:lnTo>
                                <a:lnTo>
                                  <a:pt x="965288" y="523134"/>
                                </a:lnTo>
                                <a:lnTo>
                                  <a:pt x="965533" y="522396"/>
                                </a:lnTo>
                                <a:lnTo>
                                  <a:pt x="965779" y="521657"/>
                                </a:lnTo>
                                <a:lnTo>
                                  <a:pt x="966024" y="520918"/>
                                </a:lnTo>
                                <a:lnTo>
                                  <a:pt x="966270" y="520179"/>
                                </a:lnTo>
                                <a:lnTo>
                                  <a:pt x="966515" y="519440"/>
                                </a:lnTo>
                                <a:lnTo>
                                  <a:pt x="966761" y="518701"/>
                                </a:lnTo>
                                <a:lnTo>
                                  <a:pt x="967006" y="517962"/>
                                </a:lnTo>
                                <a:lnTo>
                                  <a:pt x="967252" y="517223"/>
                                </a:lnTo>
                                <a:lnTo>
                                  <a:pt x="967498" y="516484"/>
                                </a:lnTo>
                                <a:lnTo>
                                  <a:pt x="967743" y="515745"/>
                                </a:lnTo>
                                <a:lnTo>
                                  <a:pt x="967989" y="515006"/>
                                </a:lnTo>
                                <a:lnTo>
                                  <a:pt x="968234" y="514267"/>
                                </a:lnTo>
                                <a:lnTo>
                                  <a:pt x="968480" y="513528"/>
                                </a:lnTo>
                                <a:lnTo>
                                  <a:pt x="968725" y="512788"/>
                                </a:lnTo>
                                <a:lnTo>
                                  <a:pt x="968971" y="512049"/>
                                </a:lnTo>
                                <a:lnTo>
                                  <a:pt x="969216" y="511310"/>
                                </a:lnTo>
                                <a:lnTo>
                                  <a:pt x="969462" y="510571"/>
                                </a:lnTo>
                                <a:lnTo>
                                  <a:pt x="969708" y="509831"/>
                                </a:lnTo>
                                <a:lnTo>
                                  <a:pt x="969953" y="509092"/>
                                </a:lnTo>
                                <a:lnTo>
                                  <a:pt x="970199" y="508353"/>
                                </a:lnTo>
                                <a:lnTo>
                                  <a:pt x="970444" y="507613"/>
                                </a:lnTo>
                                <a:lnTo>
                                  <a:pt x="970690" y="506874"/>
                                </a:lnTo>
                                <a:lnTo>
                                  <a:pt x="970935" y="506135"/>
                                </a:lnTo>
                                <a:lnTo>
                                  <a:pt x="971181" y="505395"/>
                                </a:lnTo>
                                <a:lnTo>
                                  <a:pt x="971427" y="504656"/>
                                </a:lnTo>
                                <a:lnTo>
                                  <a:pt x="971672" y="503917"/>
                                </a:lnTo>
                                <a:lnTo>
                                  <a:pt x="971918" y="503177"/>
                                </a:lnTo>
                                <a:lnTo>
                                  <a:pt x="972163" y="502438"/>
                                </a:lnTo>
                                <a:lnTo>
                                  <a:pt x="972409" y="501698"/>
                                </a:lnTo>
                                <a:lnTo>
                                  <a:pt x="972654" y="500959"/>
                                </a:lnTo>
                                <a:lnTo>
                                  <a:pt x="972900" y="500219"/>
                                </a:lnTo>
                                <a:lnTo>
                                  <a:pt x="973145" y="499480"/>
                                </a:lnTo>
                                <a:lnTo>
                                  <a:pt x="973391" y="498741"/>
                                </a:lnTo>
                                <a:lnTo>
                                  <a:pt x="973637" y="498001"/>
                                </a:lnTo>
                                <a:lnTo>
                                  <a:pt x="973882" y="497262"/>
                                </a:lnTo>
                                <a:lnTo>
                                  <a:pt x="974128" y="496522"/>
                                </a:lnTo>
                                <a:lnTo>
                                  <a:pt x="974373" y="495783"/>
                                </a:lnTo>
                                <a:lnTo>
                                  <a:pt x="974619" y="495044"/>
                                </a:lnTo>
                                <a:lnTo>
                                  <a:pt x="974864" y="494304"/>
                                </a:lnTo>
                                <a:lnTo>
                                  <a:pt x="975110" y="493565"/>
                                </a:lnTo>
                                <a:lnTo>
                                  <a:pt x="975355" y="492825"/>
                                </a:lnTo>
                                <a:lnTo>
                                  <a:pt x="975601" y="492086"/>
                                </a:lnTo>
                                <a:lnTo>
                                  <a:pt x="975847" y="491347"/>
                                </a:lnTo>
                                <a:lnTo>
                                  <a:pt x="976092" y="490607"/>
                                </a:lnTo>
                                <a:lnTo>
                                  <a:pt x="976338" y="489868"/>
                                </a:lnTo>
                                <a:lnTo>
                                  <a:pt x="976583" y="489129"/>
                                </a:lnTo>
                                <a:lnTo>
                                  <a:pt x="976829" y="488389"/>
                                </a:lnTo>
                                <a:lnTo>
                                  <a:pt x="977074" y="487650"/>
                                </a:lnTo>
                                <a:lnTo>
                                  <a:pt x="977320" y="486911"/>
                                </a:lnTo>
                                <a:lnTo>
                                  <a:pt x="977565" y="486172"/>
                                </a:lnTo>
                                <a:lnTo>
                                  <a:pt x="977811" y="485432"/>
                                </a:lnTo>
                                <a:lnTo>
                                  <a:pt x="978057" y="484693"/>
                                </a:lnTo>
                                <a:lnTo>
                                  <a:pt x="978302" y="483954"/>
                                </a:lnTo>
                                <a:lnTo>
                                  <a:pt x="978548" y="483215"/>
                                </a:lnTo>
                                <a:lnTo>
                                  <a:pt x="978793" y="482476"/>
                                </a:lnTo>
                                <a:lnTo>
                                  <a:pt x="979039" y="481737"/>
                                </a:lnTo>
                                <a:lnTo>
                                  <a:pt x="979284" y="480998"/>
                                </a:lnTo>
                                <a:lnTo>
                                  <a:pt x="979530" y="480259"/>
                                </a:lnTo>
                                <a:lnTo>
                                  <a:pt x="979775" y="479520"/>
                                </a:lnTo>
                                <a:lnTo>
                                  <a:pt x="980021" y="478781"/>
                                </a:lnTo>
                                <a:lnTo>
                                  <a:pt x="980267" y="478042"/>
                                </a:lnTo>
                                <a:lnTo>
                                  <a:pt x="980512" y="477303"/>
                                </a:lnTo>
                                <a:lnTo>
                                  <a:pt x="980758" y="476564"/>
                                </a:lnTo>
                                <a:lnTo>
                                  <a:pt x="981003" y="475825"/>
                                </a:lnTo>
                                <a:lnTo>
                                  <a:pt x="981249" y="475087"/>
                                </a:lnTo>
                                <a:lnTo>
                                  <a:pt x="981494" y="474348"/>
                                </a:lnTo>
                                <a:lnTo>
                                  <a:pt x="981740" y="473609"/>
                                </a:lnTo>
                                <a:lnTo>
                                  <a:pt x="981985" y="472871"/>
                                </a:lnTo>
                                <a:lnTo>
                                  <a:pt x="982231" y="472132"/>
                                </a:lnTo>
                                <a:lnTo>
                                  <a:pt x="982477" y="471393"/>
                                </a:lnTo>
                                <a:lnTo>
                                  <a:pt x="982722" y="470655"/>
                                </a:lnTo>
                                <a:lnTo>
                                  <a:pt x="982968" y="469917"/>
                                </a:lnTo>
                                <a:lnTo>
                                  <a:pt x="983213" y="469178"/>
                                </a:lnTo>
                                <a:lnTo>
                                  <a:pt x="983459" y="468440"/>
                                </a:lnTo>
                                <a:lnTo>
                                  <a:pt x="983704" y="467702"/>
                                </a:lnTo>
                                <a:lnTo>
                                  <a:pt x="983950" y="466963"/>
                                </a:lnTo>
                                <a:lnTo>
                                  <a:pt x="984196" y="466225"/>
                                </a:lnTo>
                                <a:lnTo>
                                  <a:pt x="984441" y="465487"/>
                                </a:lnTo>
                                <a:lnTo>
                                  <a:pt x="984687" y="464749"/>
                                </a:lnTo>
                                <a:lnTo>
                                  <a:pt x="984932" y="464011"/>
                                </a:lnTo>
                                <a:lnTo>
                                  <a:pt x="985178" y="463273"/>
                                </a:lnTo>
                                <a:lnTo>
                                  <a:pt x="985423" y="462536"/>
                                </a:lnTo>
                                <a:lnTo>
                                  <a:pt x="985669" y="461798"/>
                                </a:lnTo>
                                <a:lnTo>
                                  <a:pt x="985914" y="461060"/>
                                </a:lnTo>
                                <a:lnTo>
                                  <a:pt x="986160" y="460323"/>
                                </a:lnTo>
                                <a:lnTo>
                                  <a:pt x="986406" y="459585"/>
                                </a:lnTo>
                                <a:lnTo>
                                  <a:pt x="986651" y="458848"/>
                                </a:lnTo>
                                <a:lnTo>
                                  <a:pt x="986897" y="458110"/>
                                </a:lnTo>
                                <a:lnTo>
                                  <a:pt x="987142" y="457373"/>
                                </a:lnTo>
                                <a:lnTo>
                                  <a:pt x="987388" y="456636"/>
                                </a:lnTo>
                                <a:lnTo>
                                  <a:pt x="987633" y="455898"/>
                                </a:lnTo>
                                <a:lnTo>
                                  <a:pt x="987879" y="455161"/>
                                </a:lnTo>
                                <a:lnTo>
                                  <a:pt x="988124" y="454424"/>
                                </a:lnTo>
                                <a:lnTo>
                                  <a:pt x="988370" y="453687"/>
                                </a:lnTo>
                                <a:lnTo>
                                  <a:pt x="988616" y="452951"/>
                                </a:lnTo>
                                <a:lnTo>
                                  <a:pt x="988861" y="452214"/>
                                </a:lnTo>
                                <a:lnTo>
                                  <a:pt x="989107" y="451477"/>
                                </a:lnTo>
                                <a:lnTo>
                                  <a:pt x="989352" y="450741"/>
                                </a:lnTo>
                                <a:lnTo>
                                  <a:pt x="989598" y="450004"/>
                                </a:lnTo>
                                <a:lnTo>
                                  <a:pt x="989843" y="449268"/>
                                </a:lnTo>
                                <a:lnTo>
                                  <a:pt x="990089" y="448531"/>
                                </a:lnTo>
                                <a:lnTo>
                                  <a:pt x="990334" y="447795"/>
                                </a:lnTo>
                                <a:lnTo>
                                  <a:pt x="990580" y="447059"/>
                                </a:lnTo>
                                <a:lnTo>
                                  <a:pt x="990826" y="446323"/>
                                </a:lnTo>
                                <a:lnTo>
                                  <a:pt x="991071" y="445587"/>
                                </a:lnTo>
                                <a:lnTo>
                                  <a:pt x="991317" y="444851"/>
                                </a:lnTo>
                                <a:lnTo>
                                  <a:pt x="991562" y="444116"/>
                                </a:lnTo>
                                <a:lnTo>
                                  <a:pt x="991808" y="443380"/>
                                </a:lnTo>
                                <a:lnTo>
                                  <a:pt x="992053" y="442644"/>
                                </a:lnTo>
                                <a:lnTo>
                                  <a:pt x="992299" y="441909"/>
                                </a:lnTo>
                                <a:lnTo>
                                  <a:pt x="992544" y="441174"/>
                                </a:lnTo>
                                <a:lnTo>
                                  <a:pt x="992790" y="440439"/>
                                </a:lnTo>
                                <a:lnTo>
                                  <a:pt x="993036" y="439703"/>
                                </a:lnTo>
                                <a:lnTo>
                                  <a:pt x="993281" y="438968"/>
                                </a:lnTo>
                                <a:lnTo>
                                  <a:pt x="993527" y="438234"/>
                                </a:lnTo>
                                <a:lnTo>
                                  <a:pt x="993772" y="437499"/>
                                </a:lnTo>
                                <a:lnTo>
                                  <a:pt x="994018" y="436764"/>
                                </a:lnTo>
                                <a:lnTo>
                                  <a:pt x="994263" y="436030"/>
                                </a:lnTo>
                                <a:lnTo>
                                  <a:pt x="994509" y="435295"/>
                                </a:lnTo>
                                <a:lnTo>
                                  <a:pt x="994755" y="434561"/>
                                </a:lnTo>
                                <a:lnTo>
                                  <a:pt x="995000" y="433827"/>
                                </a:lnTo>
                                <a:lnTo>
                                  <a:pt x="995246" y="433093"/>
                                </a:lnTo>
                                <a:lnTo>
                                  <a:pt x="995491" y="432359"/>
                                </a:lnTo>
                                <a:lnTo>
                                  <a:pt x="995737" y="431625"/>
                                </a:lnTo>
                                <a:lnTo>
                                  <a:pt x="995982" y="430891"/>
                                </a:lnTo>
                                <a:lnTo>
                                  <a:pt x="996228" y="430158"/>
                                </a:lnTo>
                                <a:lnTo>
                                  <a:pt x="996473" y="429424"/>
                                </a:lnTo>
                                <a:lnTo>
                                  <a:pt x="996719" y="428691"/>
                                </a:lnTo>
                                <a:lnTo>
                                  <a:pt x="996965" y="427958"/>
                                </a:lnTo>
                                <a:lnTo>
                                  <a:pt x="997210" y="427225"/>
                                </a:lnTo>
                                <a:lnTo>
                                  <a:pt x="997456" y="426492"/>
                                </a:lnTo>
                                <a:lnTo>
                                  <a:pt x="997701" y="425759"/>
                                </a:lnTo>
                                <a:lnTo>
                                  <a:pt x="997947" y="425027"/>
                                </a:lnTo>
                                <a:lnTo>
                                  <a:pt x="998192" y="424294"/>
                                </a:lnTo>
                                <a:lnTo>
                                  <a:pt x="998438" y="423562"/>
                                </a:lnTo>
                                <a:lnTo>
                                  <a:pt x="998683" y="422830"/>
                                </a:lnTo>
                                <a:lnTo>
                                  <a:pt x="998929" y="422098"/>
                                </a:lnTo>
                                <a:lnTo>
                                  <a:pt x="999175" y="421366"/>
                                </a:lnTo>
                                <a:lnTo>
                                  <a:pt x="999420" y="420634"/>
                                </a:lnTo>
                                <a:lnTo>
                                  <a:pt x="999666" y="419902"/>
                                </a:lnTo>
                                <a:lnTo>
                                  <a:pt x="999911" y="419171"/>
                                </a:lnTo>
                                <a:lnTo>
                                  <a:pt x="1000157" y="418440"/>
                                </a:lnTo>
                                <a:lnTo>
                                  <a:pt x="1000402" y="417709"/>
                                </a:lnTo>
                                <a:lnTo>
                                  <a:pt x="1000648" y="416978"/>
                                </a:lnTo>
                                <a:lnTo>
                                  <a:pt x="1000893" y="416247"/>
                                </a:lnTo>
                                <a:lnTo>
                                  <a:pt x="1001139" y="415516"/>
                                </a:lnTo>
                                <a:lnTo>
                                  <a:pt x="1001385" y="414786"/>
                                </a:lnTo>
                                <a:lnTo>
                                  <a:pt x="1001630" y="414055"/>
                                </a:lnTo>
                                <a:lnTo>
                                  <a:pt x="1001876" y="413325"/>
                                </a:lnTo>
                                <a:lnTo>
                                  <a:pt x="1002121" y="412595"/>
                                </a:lnTo>
                                <a:lnTo>
                                  <a:pt x="1002367" y="411865"/>
                                </a:lnTo>
                                <a:lnTo>
                                  <a:pt x="1002612" y="411135"/>
                                </a:lnTo>
                                <a:lnTo>
                                  <a:pt x="1002858" y="410406"/>
                                </a:lnTo>
                                <a:lnTo>
                                  <a:pt x="1003103" y="409676"/>
                                </a:lnTo>
                                <a:lnTo>
                                  <a:pt x="1003349" y="408947"/>
                                </a:lnTo>
                                <a:lnTo>
                                  <a:pt x="1003595" y="408218"/>
                                </a:lnTo>
                                <a:lnTo>
                                  <a:pt x="1003840" y="407489"/>
                                </a:lnTo>
                                <a:lnTo>
                                  <a:pt x="1004086" y="406761"/>
                                </a:lnTo>
                                <a:lnTo>
                                  <a:pt x="1004331" y="406032"/>
                                </a:lnTo>
                                <a:lnTo>
                                  <a:pt x="1004577" y="405304"/>
                                </a:lnTo>
                                <a:lnTo>
                                  <a:pt x="1004822" y="404576"/>
                                </a:lnTo>
                                <a:lnTo>
                                  <a:pt x="1005068" y="403848"/>
                                </a:lnTo>
                                <a:lnTo>
                                  <a:pt x="1005313" y="403120"/>
                                </a:lnTo>
                                <a:lnTo>
                                  <a:pt x="1005559" y="402392"/>
                                </a:lnTo>
                                <a:lnTo>
                                  <a:pt x="1005805" y="401665"/>
                                </a:lnTo>
                                <a:lnTo>
                                  <a:pt x="1006050" y="400937"/>
                                </a:lnTo>
                                <a:lnTo>
                                  <a:pt x="1006296" y="400210"/>
                                </a:lnTo>
                                <a:lnTo>
                                  <a:pt x="1006541" y="399484"/>
                                </a:lnTo>
                                <a:lnTo>
                                  <a:pt x="1006787" y="398757"/>
                                </a:lnTo>
                                <a:lnTo>
                                  <a:pt x="1007032" y="398030"/>
                                </a:lnTo>
                                <a:lnTo>
                                  <a:pt x="1007278" y="397304"/>
                                </a:lnTo>
                                <a:lnTo>
                                  <a:pt x="1007524" y="396578"/>
                                </a:lnTo>
                                <a:lnTo>
                                  <a:pt x="1007769" y="395852"/>
                                </a:lnTo>
                                <a:lnTo>
                                  <a:pt x="1008015" y="395126"/>
                                </a:lnTo>
                                <a:lnTo>
                                  <a:pt x="1008260" y="394401"/>
                                </a:lnTo>
                                <a:lnTo>
                                  <a:pt x="1008506" y="393676"/>
                                </a:lnTo>
                                <a:lnTo>
                                  <a:pt x="1008751" y="392951"/>
                                </a:lnTo>
                                <a:lnTo>
                                  <a:pt x="1008997" y="392226"/>
                                </a:lnTo>
                                <a:lnTo>
                                  <a:pt x="1009242" y="391501"/>
                                </a:lnTo>
                                <a:lnTo>
                                  <a:pt x="1009488" y="390776"/>
                                </a:lnTo>
                                <a:lnTo>
                                  <a:pt x="1009734" y="390052"/>
                                </a:lnTo>
                                <a:lnTo>
                                  <a:pt x="1009979" y="389328"/>
                                </a:lnTo>
                                <a:lnTo>
                                  <a:pt x="1010225" y="388604"/>
                                </a:lnTo>
                                <a:lnTo>
                                  <a:pt x="1010470" y="387881"/>
                                </a:lnTo>
                                <a:lnTo>
                                  <a:pt x="1010716" y="387157"/>
                                </a:lnTo>
                                <a:lnTo>
                                  <a:pt x="1010961" y="386434"/>
                                </a:lnTo>
                                <a:lnTo>
                                  <a:pt x="1011207" y="385711"/>
                                </a:lnTo>
                                <a:lnTo>
                                  <a:pt x="1011452" y="384988"/>
                                </a:lnTo>
                                <a:lnTo>
                                  <a:pt x="1011698" y="384266"/>
                                </a:lnTo>
                                <a:lnTo>
                                  <a:pt x="1011944" y="383543"/>
                                </a:lnTo>
                                <a:lnTo>
                                  <a:pt x="1012189" y="382821"/>
                                </a:lnTo>
                                <a:lnTo>
                                  <a:pt x="1012435" y="382099"/>
                                </a:lnTo>
                                <a:lnTo>
                                  <a:pt x="1012680" y="381378"/>
                                </a:lnTo>
                                <a:lnTo>
                                  <a:pt x="1012926" y="380656"/>
                                </a:lnTo>
                                <a:lnTo>
                                  <a:pt x="1013171" y="379935"/>
                                </a:lnTo>
                                <a:lnTo>
                                  <a:pt x="1013417" y="379214"/>
                                </a:lnTo>
                                <a:lnTo>
                                  <a:pt x="1013662" y="378493"/>
                                </a:lnTo>
                                <a:lnTo>
                                  <a:pt x="1013908" y="377773"/>
                                </a:lnTo>
                                <a:lnTo>
                                  <a:pt x="1014154" y="377053"/>
                                </a:lnTo>
                                <a:lnTo>
                                  <a:pt x="1014399" y="376333"/>
                                </a:lnTo>
                                <a:lnTo>
                                  <a:pt x="1014645" y="375613"/>
                                </a:lnTo>
                                <a:lnTo>
                                  <a:pt x="1014890" y="374893"/>
                                </a:lnTo>
                                <a:lnTo>
                                  <a:pt x="1015136" y="374174"/>
                                </a:lnTo>
                                <a:lnTo>
                                  <a:pt x="1015381" y="373455"/>
                                </a:lnTo>
                                <a:lnTo>
                                  <a:pt x="1015627" y="372736"/>
                                </a:lnTo>
                                <a:lnTo>
                                  <a:pt x="1015872" y="372018"/>
                                </a:lnTo>
                                <a:lnTo>
                                  <a:pt x="1016118" y="371299"/>
                                </a:lnTo>
                                <a:lnTo>
                                  <a:pt x="1016364" y="370581"/>
                                </a:lnTo>
                                <a:lnTo>
                                  <a:pt x="1016609" y="369863"/>
                                </a:lnTo>
                                <a:lnTo>
                                  <a:pt x="1016855" y="369146"/>
                                </a:lnTo>
                                <a:lnTo>
                                  <a:pt x="1017100" y="368428"/>
                                </a:lnTo>
                                <a:lnTo>
                                  <a:pt x="1017346" y="367711"/>
                                </a:lnTo>
                                <a:lnTo>
                                  <a:pt x="1017591" y="366994"/>
                                </a:lnTo>
                                <a:lnTo>
                                  <a:pt x="1017837" y="366278"/>
                                </a:lnTo>
                                <a:lnTo>
                                  <a:pt x="1018083" y="365562"/>
                                </a:lnTo>
                                <a:lnTo>
                                  <a:pt x="1018328" y="364846"/>
                                </a:lnTo>
                                <a:lnTo>
                                  <a:pt x="1018574" y="364130"/>
                                </a:lnTo>
                                <a:lnTo>
                                  <a:pt x="1018819" y="363414"/>
                                </a:lnTo>
                                <a:lnTo>
                                  <a:pt x="1019065" y="362699"/>
                                </a:lnTo>
                                <a:lnTo>
                                  <a:pt x="1019310" y="361984"/>
                                </a:lnTo>
                                <a:lnTo>
                                  <a:pt x="1019556" y="361269"/>
                                </a:lnTo>
                                <a:lnTo>
                                  <a:pt x="1019801" y="360555"/>
                                </a:lnTo>
                                <a:lnTo>
                                  <a:pt x="1020047" y="359841"/>
                                </a:lnTo>
                                <a:lnTo>
                                  <a:pt x="1020293" y="359127"/>
                                </a:lnTo>
                                <a:lnTo>
                                  <a:pt x="1020538" y="358413"/>
                                </a:lnTo>
                                <a:lnTo>
                                  <a:pt x="1020784" y="357700"/>
                                </a:lnTo>
                                <a:lnTo>
                                  <a:pt x="1021029" y="356987"/>
                                </a:lnTo>
                                <a:lnTo>
                                  <a:pt x="1021275" y="356274"/>
                                </a:lnTo>
                                <a:lnTo>
                                  <a:pt x="1021520" y="355562"/>
                                </a:lnTo>
                                <a:lnTo>
                                  <a:pt x="1021766" y="354849"/>
                                </a:lnTo>
                                <a:lnTo>
                                  <a:pt x="1022011" y="354138"/>
                                </a:lnTo>
                                <a:lnTo>
                                  <a:pt x="1022257" y="353426"/>
                                </a:lnTo>
                                <a:lnTo>
                                  <a:pt x="1022503" y="352715"/>
                                </a:lnTo>
                                <a:lnTo>
                                  <a:pt x="1022748" y="352003"/>
                                </a:lnTo>
                                <a:lnTo>
                                  <a:pt x="1022994" y="351293"/>
                                </a:lnTo>
                                <a:lnTo>
                                  <a:pt x="1023239" y="350582"/>
                                </a:lnTo>
                                <a:lnTo>
                                  <a:pt x="1023485" y="349872"/>
                                </a:lnTo>
                                <a:lnTo>
                                  <a:pt x="1023730" y="349162"/>
                                </a:lnTo>
                                <a:lnTo>
                                  <a:pt x="1023976" y="348453"/>
                                </a:lnTo>
                                <a:lnTo>
                                  <a:pt x="1024221" y="347743"/>
                                </a:lnTo>
                                <a:lnTo>
                                  <a:pt x="1024467" y="347034"/>
                                </a:lnTo>
                                <a:lnTo>
                                  <a:pt x="1024713" y="346326"/>
                                </a:lnTo>
                                <a:lnTo>
                                  <a:pt x="1024958" y="345617"/>
                                </a:lnTo>
                                <a:lnTo>
                                  <a:pt x="1025204" y="344909"/>
                                </a:lnTo>
                                <a:lnTo>
                                  <a:pt x="1025449" y="344201"/>
                                </a:lnTo>
                                <a:lnTo>
                                  <a:pt x="1025695" y="343494"/>
                                </a:lnTo>
                                <a:lnTo>
                                  <a:pt x="1025940" y="342787"/>
                                </a:lnTo>
                                <a:lnTo>
                                  <a:pt x="1026186" y="342080"/>
                                </a:lnTo>
                                <a:lnTo>
                                  <a:pt x="1026431" y="341373"/>
                                </a:lnTo>
                                <a:lnTo>
                                  <a:pt x="1026677" y="340667"/>
                                </a:lnTo>
                                <a:lnTo>
                                  <a:pt x="1026923" y="339961"/>
                                </a:lnTo>
                                <a:lnTo>
                                  <a:pt x="1027168" y="339255"/>
                                </a:lnTo>
                                <a:lnTo>
                                  <a:pt x="1027414" y="338550"/>
                                </a:lnTo>
                                <a:lnTo>
                                  <a:pt x="1027659" y="337845"/>
                                </a:lnTo>
                                <a:lnTo>
                                  <a:pt x="1027905" y="337141"/>
                                </a:lnTo>
                                <a:lnTo>
                                  <a:pt x="1028150" y="336436"/>
                                </a:lnTo>
                                <a:lnTo>
                                  <a:pt x="1028396" y="335732"/>
                                </a:lnTo>
                                <a:lnTo>
                                  <a:pt x="1028641" y="335029"/>
                                </a:lnTo>
                                <a:lnTo>
                                  <a:pt x="1028887" y="334325"/>
                                </a:lnTo>
                                <a:lnTo>
                                  <a:pt x="1029133" y="333622"/>
                                </a:lnTo>
                                <a:lnTo>
                                  <a:pt x="1029378" y="332919"/>
                                </a:lnTo>
                                <a:lnTo>
                                  <a:pt x="1029624" y="332217"/>
                                </a:lnTo>
                                <a:lnTo>
                                  <a:pt x="1029869" y="331515"/>
                                </a:lnTo>
                                <a:lnTo>
                                  <a:pt x="1030115" y="330813"/>
                                </a:lnTo>
                                <a:lnTo>
                                  <a:pt x="1030360" y="330112"/>
                                </a:lnTo>
                                <a:lnTo>
                                  <a:pt x="1030606" y="329411"/>
                                </a:lnTo>
                                <a:lnTo>
                                  <a:pt x="1030852" y="328710"/>
                                </a:lnTo>
                                <a:lnTo>
                                  <a:pt x="1031097" y="328010"/>
                                </a:lnTo>
                                <a:lnTo>
                                  <a:pt x="1031343" y="327310"/>
                                </a:lnTo>
                                <a:lnTo>
                                  <a:pt x="1031588" y="326610"/>
                                </a:lnTo>
                                <a:lnTo>
                                  <a:pt x="1031834" y="325911"/>
                                </a:lnTo>
                                <a:lnTo>
                                  <a:pt x="1032079" y="325212"/>
                                </a:lnTo>
                                <a:lnTo>
                                  <a:pt x="1032325" y="324514"/>
                                </a:lnTo>
                                <a:lnTo>
                                  <a:pt x="1032570" y="323815"/>
                                </a:lnTo>
                                <a:lnTo>
                                  <a:pt x="1032816" y="323117"/>
                                </a:lnTo>
                                <a:lnTo>
                                  <a:pt x="1033062" y="322420"/>
                                </a:lnTo>
                                <a:lnTo>
                                  <a:pt x="1033307" y="321723"/>
                                </a:lnTo>
                                <a:lnTo>
                                  <a:pt x="1033553" y="321026"/>
                                </a:lnTo>
                                <a:lnTo>
                                  <a:pt x="1033798" y="320329"/>
                                </a:lnTo>
                                <a:lnTo>
                                  <a:pt x="1034044" y="319633"/>
                                </a:lnTo>
                                <a:lnTo>
                                  <a:pt x="1034289" y="318937"/>
                                </a:lnTo>
                                <a:lnTo>
                                  <a:pt x="1034535" y="318242"/>
                                </a:lnTo>
                                <a:lnTo>
                                  <a:pt x="1034780" y="317547"/>
                                </a:lnTo>
                                <a:lnTo>
                                  <a:pt x="1035026" y="316852"/>
                                </a:lnTo>
                                <a:lnTo>
                                  <a:pt x="1035272" y="316158"/>
                                </a:lnTo>
                                <a:lnTo>
                                  <a:pt x="1035517" y="315464"/>
                                </a:lnTo>
                                <a:lnTo>
                                  <a:pt x="1035763" y="314771"/>
                                </a:lnTo>
                                <a:lnTo>
                                  <a:pt x="1036008" y="314077"/>
                                </a:lnTo>
                                <a:lnTo>
                                  <a:pt x="1036254" y="313385"/>
                                </a:lnTo>
                                <a:lnTo>
                                  <a:pt x="1036499" y="312692"/>
                                </a:lnTo>
                                <a:lnTo>
                                  <a:pt x="1036745" y="312000"/>
                                </a:lnTo>
                                <a:lnTo>
                                  <a:pt x="1036990" y="311308"/>
                                </a:lnTo>
                                <a:lnTo>
                                  <a:pt x="1037236" y="310617"/>
                                </a:lnTo>
                                <a:lnTo>
                                  <a:pt x="1037482" y="309926"/>
                                </a:lnTo>
                                <a:lnTo>
                                  <a:pt x="1037727" y="309236"/>
                                </a:lnTo>
                                <a:lnTo>
                                  <a:pt x="1037973" y="308546"/>
                                </a:lnTo>
                                <a:lnTo>
                                  <a:pt x="1038218" y="307856"/>
                                </a:lnTo>
                                <a:lnTo>
                                  <a:pt x="1038464" y="307166"/>
                                </a:lnTo>
                                <a:lnTo>
                                  <a:pt x="1038709" y="306477"/>
                                </a:lnTo>
                                <a:lnTo>
                                  <a:pt x="1038955" y="305789"/>
                                </a:lnTo>
                                <a:lnTo>
                                  <a:pt x="1039200" y="305101"/>
                                </a:lnTo>
                                <a:lnTo>
                                  <a:pt x="1039446" y="304413"/>
                                </a:lnTo>
                                <a:lnTo>
                                  <a:pt x="1039692" y="303725"/>
                                </a:lnTo>
                                <a:lnTo>
                                  <a:pt x="1039937" y="303038"/>
                                </a:lnTo>
                                <a:lnTo>
                                  <a:pt x="1040183" y="302352"/>
                                </a:lnTo>
                                <a:lnTo>
                                  <a:pt x="1040428" y="301666"/>
                                </a:lnTo>
                                <a:lnTo>
                                  <a:pt x="1040674" y="300980"/>
                                </a:lnTo>
                                <a:lnTo>
                                  <a:pt x="1040919" y="300294"/>
                                </a:lnTo>
                                <a:lnTo>
                                  <a:pt x="1041165" y="299609"/>
                                </a:lnTo>
                                <a:lnTo>
                                  <a:pt x="1041411" y="298925"/>
                                </a:lnTo>
                                <a:lnTo>
                                  <a:pt x="1041656" y="298241"/>
                                </a:lnTo>
                                <a:lnTo>
                                  <a:pt x="1041902" y="297557"/>
                                </a:lnTo>
                                <a:lnTo>
                                  <a:pt x="1042147" y="296873"/>
                                </a:lnTo>
                                <a:lnTo>
                                  <a:pt x="1042393" y="296190"/>
                                </a:lnTo>
                                <a:lnTo>
                                  <a:pt x="1042638" y="295508"/>
                                </a:lnTo>
                                <a:lnTo>
                                  <a:pt x="1042884" y="294826"/>
                                </a:lnTo>
                                <a:lnTo>
                                  <a:pt x="1043129" y="294144"/>
                                </a:lnTo>
                                <a:lnTo>
                                  <a:pt x="1043375" y="293463"/>
                                </a:lnTo>
                                <a:lnTo>
                                  <a:pt x="1043621" y="292782"/>
                                </a:lnTo>
                                <a:lnTo>
                                  <a:pt x="1043866" y="292102"/>
                                </a:lnTo>
                                <a:lnTo>
                                  <a:pt x="1044112" y="291422"/>
                                </a:lnTo>
                                <a:lnTo>
                                  <a:pt x="1044357" y="290742"/>
                                </a:lnTo>
                                <a:lnTo>
                                  <a:pt x="1044603" y="290063"/>
                                </a:lnTo>
                                <a:lnTo>
                                  <a:pt x="1044848" y="289384"/>
                                </a:lnTo>
                                <a:lnTo>
                                  <a:pt x="1045094" y="288706"/>
                                </a:lnTo>
                                <a:lnTo>
                                  <a:pt x="1045339" y="288028"/>
                                </a:lnTo>
                                <a:lnTo>
                                  <a:pt x="1045585" y="287350"/>
                                </a:lnTo>
                                <a:lnTo>
                                  <a:pt x="1045831" y="286673"/>
                                </a:lnTo>
                                <a:lnTo>
                                  <a:pt x="1046076" y="285997"/>
                                </a:lnTo>
                                <a:lnTo>
                                  <a:pt x="1046322" y="285321"/>
                                </a:lnTo>
                                <a:lnTo>
                                  <a:pt x="1046567" y="284645"/>
                                </a:lnTo>
                                <a:lnTo>
                                  <a:pt x="1046813" y="283970"/>
                                </a:lnTo>
                                <a:lnTo>
                                  <a:pt x="1047058" y="283295"/>
                                </a:lnTo>
                                <a:lnTo>
                                  <a:pt x="1047304" y="282621"/>
                                </a:lnTo>
                                <a:lnTo>
                                  <a:pt x="1047549" y="281947"/>
                                </a:lnTo>
                                <a:lnTo>
                                  <a:pt x="1047795" y="281273"/>
                                </a:lnTo>
                                <a:lnTo>
                                  <a:pt x="1048041" y="280600"/>
                                </a:lnTo>
                                <a:lnTo>
                                  <a:pt x="1048286" y="279928"/>
                                </a:lnTo>
                                <a:lnTo>
                                  <a:pt x="1048532" y="279255"/>
                                </a:lnTo>
                                <a:lnTo>
                                  <a:pt x="1048777" y="278584"/>
                                </a:lnTo>
                                <a:lnTo>
                                  <a:pt x="1049023" y="277913"/>
                                </a:lnTo>
                                <a:lnTo>
                                  <a:pt x="1049268" y="277242"/>
                                </a:lnTo>
                                <a:lnTo>
                                  <a:pt x="1049514" y="276572"/>
                                </a:lnTo>
                                <a:lnTo>
                                  <a:pt x="1049759" y="275902"/>
                                </a:lnTo>
                                <a:lnTo>
                                  <a:pt x="1050005" y="275232"/>
                                </a:lnTo>
                                <a:lnTo>
                                  <a:pt x="1050251" y="274563"/>
                                </a:lnTo>
                                <a:lnTo>
                                  <a:pt x="1050496" y="273895"/>
                                </a:lnTo>
                                <a:lnTo>
                                  <a:pt x="1050742" y="273227"/>
                                </a:lnTo>
                                <a:lnTo>
                                  <a:pt x="1050987" y="272560"/>
                                </a:lnTo>
                                <a:lnTo>
                                  <a:pt x="1051233" y="271892"/>
                                </a:lnTo>
                                <a:lnTo>
                                  <a:pt x="1051478" y="271226"/>
                                </a:lnTo>
                                <a:lnTo>
                                  <a:pt x="1051724" y="270560"/>
                                </a:lnTo>
                                <a:lnTo>
                                  <a:pt x="1051969" y="269894"/>
                                </a:lnTo>
                                <a:lnTo>
                                  <a:pt x="1052215" y="269229"/>
                                </a:lnTo>
                                <a:lnTo>
                                  <a:pt x="1052461" y="268564"/>
                                </a:lnTo>
                                <a:lnTo>
                                  <a:pt x="1052706" y="267900"/>
                                </a:lnTo>
                                <a:lnTo>
                                  <a:pt x="1052952" y="267236"/>
                                </a:lnTo>
                                <a:lnTo>
                                  <a:pt x="1053197" y="266573"/>
                                </a:lnTo>
                                <a:lnTo>
                                  <a:pt x="1053443" y="265910"/>
                                </a:lnTo>
                                <a:lnTo>
                                  <a:pt x="1053688" y="265248"/>
                                </a:lnTo>
                                <a:lnTo>
                                  <a:pt x="1053934" y="264586"/>
                                </a:lnTo>
                                <a:lnTo>
                                  <a:pt x="1054180" y="263925"/>
                                </a:lnTo>
                                <a:lnTo>
                                  <a:pt x="1054425" y="263264"/>
                                </a:lnTo>
                                <a:lnTo>
                                  <a:pt x="1054671" y="262604"/>
                                </a:lnTo>
                                <a:lnTo>
                                  <a:pt x="1054916" y="261944"/>
                                </a:lnTo>
                                <a:lnTo>
                                  <a:pt x="1055162" y="261285"/>
                                </a:lnTo>
                                <a:lnTo>
                                  <a:pt x="1055407" y="260626"/>
                                </a:lnTo>
                                <a:lnTo>
                                  <a:pt x="1055653" y="259968"/>
                                </a:lnTo>
                                <a:lnTo>
                                  <a:pt x="1055898" y="259310"/>
                                </a:lnTo>
                                <a:lnTo>
                                  <a:pt x="1056144" y="258653"/>
                                </a:lnTo>
                                <a:lnTo>
                                  <a:pt x="1056390" y="257996"/>
                                </a:lnTo>
                                <a:lnTo>
                                  <a:pt x="1056635" y="257339"/>
                                </a:lnTo>
                                <a:lnTo>
                                  <a:pt x="1056881" y="256684"/>
                                </a:lnTo>
                                <a:lnTo>
                                  <a:pt x="1057126" y="256028"/>
                                </a:lnTo>
                                <a:lnTo>
                                  <a:pt x="1057372" y="255374"/>
                                </a:lnTo>
                                <a:lnTo>
                                  <a:pt x="1057617" y="254719"/>
                                </a:lnTo>
                                <a:lnTo>
                                  <a:pt x="1057863" y="254066"/>
                                </a:lnTo>
                                <a:lnTo>
                                  <a:pt x="1058108" y="253412"/>
                                </a:lnTo>
                                <a:lnTo>
                                  <a:pt x="1058354" y="252760"/>
                                </a:lnTo>
                                <a:lnTo>
                                  <a:pt x="1058600" y="252107"/>
                                </a:lnTo>
                                <a:lnTo>
                                  <a:pt x="1058845" y="251456"/>
                                </a:lnTo>
                                <a:lnTo>
                                  <a:pt x="1059091" y="250804"/>
                                </a:lnTo>
                                <a:lnTo>
                                  <a:pt x="1059336" y="250154"/>
                                </a:lnTo>
                                <a:lnTo>
                                  <a:pt x="1059582" y="249504"/>
                                </a:lnTo>
                                <a:lnTo>
                                  <a:pt x="1059827" y="248854"/>
                                </a:lnTo>
                                <a:lnTo>
                                  <a:pt x="1060073" y="248205"/>
                                </a:lnTo>
                                <a:lnTo>
                                  <a:pt x="1060318" y="247556"/>
                                </a:lnTo>
                                <a:lnTo>
                                  <a:pt x="1060564" y="246908"/>
                                </a:lnTo>
                                <a:lnTo>
                                  <a:pt x="1060810" y="246261"/>
                                </a:lnTo>
                                <a:lnTo>
                                  <a:pt x="1061055" y="245614"/>
                                </a:lnTo>
                                <a:lnTo>
                                  <a:pt x="1061301" y="244967"/>
                                </a:lnTo>
                                <a:lnTo>
                                  <a:pt x="1061546" y="244321"/>
                                </a:lnTo>
                                <a:lnTo>
                                  <a:pt x="1061792" y="243676"/>
                                </a:lnTo>
                                <a:lnTo>
                                  <a:pt x="1062037" y="243031"/>
                                </a:lnTo>
                                <a:lnTo>
                                  <a:pt x="1062283" y="242387"/>
                                </a:lnTo>
                                <a:lnTo>
                                  <a:pt x="1062528" y="241743"/>
                                </a:lnTo>
                                <a:lnTo>
                                  <a:pt x="1062774" y="241100"/>
                                </a:lnTo>
                                <a:lnTo>
                                  <a:pt x="1063020" y="240457"/>
                                </a:lnTo>
                                <a:lnTo>
                                  <a:pt x="1063265" y="239815"/>
                                </a:lnTo>
                                <a:lnTo>
                                  <a:pt x="1063511" y="239173"/>
                                </a:lnTo>
                                <a:lnTo>
                                  <a:pt x="1063756" y="238532"/>
                                </a:lnTo>
                                <a:lnTo>
                                  <a:pt x="1064002" y="237892"/>
                                </a:lnTo>
                                <a:lnTo>
                                  <a:pt x="1064247" y="237252"/>
                                </a:lnTo>
                                <a:lnTo>
                                  <a:pt x="1064493" y="236613"/>
                                </a:lnTo>
                                <a:lnTo>
                                  <a:pt x="1064739" y="235974"/>
                                </a:lnTo>
                                <a:lnTo>
                                  <a:pt x="1064984" y="235336"/>
                                </a:lnTo>
                                <a:lnTo>
                                  <a:pt x="1065230" y="234698"/>
                                </a:lnTo>
                                <a:lnTo>
                                  <a:pt x="1065475" y="234061"/>
                                </a:lnTo>
                                <a:lnTo>
                                  <a:pt x="1065721" y="233424"/>
                                </a:lnTo>
                                <a:lnTo>
                                  <a:pt x="1065966" y="232788"/>
                                </a:lnTo>
                                <a:lnTo>
                                  <a:pt x="1066212" y="232153"/>
                                </a:lnTo>
                                <a:lnTo>
                                  <a:pt x="1066457" y="231518"/>
                                </a:lnTo>
                                <a:lnTo>
                                  <a:pt x="1066703" y="230883"/>
                                </a:lnTo>
                                <a:lnTo>
                                  <a:pt x="1066949" y="230250"/>
                                </a:lnTo>
                                <a:lnTo>
                                  <a:pt x="1067194" y="229617"/>
                                </a:lnTo>
                                <a:lnTo>
                                  <a:pt x="1067440" y="228984"/>
                                </a:lnTo>
                                <a:lnTo>
                                  <a:pt x="1067685" y="228352"/>
                                </a:lnTo>
                                <a:lnTo>
                                  <a:pt x="1067931" y="227720"/>
                                </a:lnTo>
                                <a:lnTo>
                                  <a:pt x="1068176" y="227090"/>
                                </a:lnTo>
                                <a:lnTo>
                                  <a:pt x="1068422" y="226459"/>
                                </a:lnTo>
                                <a:lnTo>
                                  <a:pt x="1068667" y="225830"/>
                                </a:lnTo>
                                <a:lnTo>
                                  <a:pt x="1068913" y="225200"/>
                                </a:lnTo>
                                <a:lnTo>
                                  <a:pt x="1069159" y="224572"/>
                                </a:lnTo>
                                <a:lnTo>
                                  <a:pt x="1069404" y="223944"/>
                                </a:lnTo>
                                <a:lnTo>
                                  <a:pt x="1069650" y="223317"/>
                                </a:lnTo>
                                <a:lnTo>
                                  <a:pt x="1069895" y="222690"/>
                                </a:lnTo>
                                <a:lnTo>
                                  <a:pt x="1070141" y="222064"/>
                                </a:lnTo>
                                <a:lnTo>
                                  <a:pt x="1070386" y="221438"/>
                                </a:lnTo>
                                <a:lnTo>
                                  <a:pt x="1070632" y="220813"/>
                                </a:lnTo>
                                <a:lnTo>
                                  <a:pt x="1070877" y="220188"/>
                                </a:lnTo>
                                <a:lnTo>
                                  <a:pt x="1071123" y="219565"/>
                                </a:lnTo>
                                <a:lnTo>
                                  <a:pt x="1071369" y="218941"/>
                                </a:lnTo>
                                <a:lnTo>
                                  <a:pt x="1071614" y="218319"/>
                                </a:lnTo>
                                <a:lnTo>
                                  <a:pt x="1071860" y="217697"/>
                                </a:lnTo>
                                <a:lnTo>
                                  <a:pt x="1072105" y="217075"/>
                                </a:lnTo>
                                <a:lnTo>
                                  <a:pt x="1072351" y="216454"/>
                                </a:lnTo>
                                <a:lnTo>
                                  <a:pt x="1072596" y="215834"/>
                                </a:lnTo>
                                <a:lnTo>
                                  <a:pt x="1072842" y="215215"/>
                                </a:lnTo>
                                <a:lnTo>
                                  <a:pt x="1073087" y="214596"/>
                                </a:lnTo>
                                <a:lnTo>
                                  <a:pt x="1073333" y="213977"/>
                                </a:lnTo>
                                <a:lnTo>
                                  <a:pt x="1073579" y="213359"/>
                                </a:lnTo>
                                <a:lnTo>
                                  <a:pt x="1073824" y="212742"/>
                                </a:lnTo>
                                <a:lnTo>
                                  <a:pt x="1074070" y="212126"/>
                                </a:lnTo>
                                <a:lnTo>
                                  <a:pt x="1074315" y="211510"/>
                                </a:lnTo>
                                <a:lnTo>
                                  <a:pt x="1074561" y="210894"/>
                                </a:lnTo>
                                <a:lnTo>
                                  <a:pt x="1074806" y="210280"/>
                                </a:lnTo>
                                <a:lnTo>
                                  <a:pt x="1075052" y="209665"/>
                                </a:lnTo>
                                <a:lnTo>
                                  <a:pt x="1075297" y="209052"/>
                                </a:lnTo>
                                <a:lnTo>
                                  <a:pt x="1075543" y="208439"/>
                                </a:lnTo>
                                <a:lnTo>
                                  <a:pt x="1075789" y="207827"/>
                                </a:lnTo>
                                <a:lnTo>
                                  <a:pt x="1076034" y="207215"/>
                                </a:lnTo>
                                <a:lnTo>
                                  <a:pt x="1076280" y="206604"/>
                                </a:lnTo>
                                <a:lnTo>
                                  <a:pt x="1076525" y="205994"/>
                                </a:lnTo>
                                <a:lnTo>
                                  <a:pt x="1076771" y="205384"/>
                                </a:lnTo>
                                <a:lnTo>
                                  <a:pt x="1077016" y="204775"/>
                                </a:lnTo>
                                <a:lnTo>
                                  <a:pt x="1077262" y="204167"/>
                                </a:lnTo>
                                <a:lnTo>
                                  <a:pt x="1077508" y="203559"/>
                                </a:lnTo>
                                <a:lnTo>
                                  <a:pt x="1077753" y="202952"/>
                                </a:lnTo>
                                <a:lnTo>
                                  <a:pt x="1077999" y="202345"/>
                                </a:lnTo>
                                <a:lnTo>
                                  <a:pt x="1078244" y="201739"/>
                                </a:lnTo>
                                <a:lnTo>
                                  <a:pt x="1078490" y="201134"/>
                                </a:lnTo>
                                <a:lnTo>
                                  <a:pt x="1078735" y="200529"/>
                                </a:lnTo>
                                <a:lnTo>
                                  <a:pt x="1078981" y="199925"/>
                                </a:lnTo>
                                <a:lnTo>
                                  <a:pt x="1079226" y="199322"/>
                                </a:lnTo>
                                <a:lnTo>
                                  <a:pt x="1079472" y="198719"/>
                                </a:lnTo>
                                <a:lnTo>
                                  <a:pt x="1079718" y="198117"/>
                                </a:lnTo>
                                <a:lnTo>
                                  <a:pt x="1079963" y="197516"/>
                                </a:lnTo>
                                <a:lnTo>
                                  <a:pt x="1080209" y="196915"/>
                                </a:lnTo>
                                <a:lnTo>
                                  <a:pt x="1080454" y="196315"/>
                                </a:lnTo>
                                <a:lnTo>
                                  <a:pt x="1080700" y="195716"/>
                                </a:lnTo>
                                <a:lnTo>
                                  <a:pt x="1080945" y="195117"/>
                                </a:lnTo>
                                <a:lnTo>
                                  <a:pt x="1081191" y="194519"/>
                                </a:lnTo>
                                <a:lnTo>
                                  <a:pt x="1081436" y="193922"/>
                                </a:lnTo>
                                <a:lnTo>
                                  <a:pt x="1081682" y="193325"/>
                                </a:lnTo>
                                <a:lnTo>
                                  <a:pt x="1081928" y="192729"/>
                                </a:lnTo>
                                <a:lnTo>
                                  <a:pt x="1082173" y="192133"/>
                                </a:lnTo>
                                <a:lnTo>
                                  <a:pt x="1082419" y="191538"/>
                                </a:lnTo>
                                <a:lnTo>
                                  <a:pt x="1082664" y="190944"/>
                                </a:lnTo>
                                <a:lnTo>
                                  <a:pt x="1082910" y="190351"/>
                                </a:lnTo>
                                <a:lnTo>
                                  <a:pt x="1083155" y="189758"/>
                                </a:lnTo>
                                <a:lnTo>
                                  <a:pt x="1083401" y="189166"/>
                                </a:lnTo>
                                <a:lnTo>
                                  <a:pt x="1083646" y="188574"/>
                                </a:lnTo>
                                <a:lnTo>
                                  <a:pt x="1083892" y="187984"/>
                                </a:lnTo>
                                <a:lnTo>
                                  <a:pt x="1084138" y="187394"/>
                                </a:lnTo>
                                <a:lnTo>
                                  <a:pt x="1084383" y="186804"/>
                                </a:lnTo>
                                <a:lnTo>
                                  <a:pt x="1084629" y="186215"/>
                                </a:lnTo>
                                <a:lnTo>
                                  <a:pt x="1084874" y="185627"/>
                                </a:lnTo>
                                <a:lnTo>
                                  <a:pt x="1085120" y="185040"/>
                                </a:lnTo>
                                <a:lnTo>
                                  <a:pt x="1085365" y="184453"/>
                                </a:lnTo>
                                <a:lnTo>
                                  <a:pt x="1085611" y="183867"/>
                                </a:lnTo>
                                <a:lnTo>
                                  <a:pt x="1085856" y="183282"/>
                                </a:lnTo>
                                <a:lnTo>
                                  <a:pt x="1086102" y="182697"/>
                                </a:lnTo>
                                <a:lnTo>
                                  <a:pt x="1086348" y="182113"/>
                                </a:lnTo>
                                <a:lnTo>
                                  <a:pt x="1086593" y="181530"/>
                                </a:lnTo>
                                <a:lnTo>
                                  <a:pt x="1086839" y="180948"/>
                                </a:lnTo>
                                <a:lnTo>
                                  <a:pt x="1087084" y="180366"/>
                                </a:lnTo>
                                <a:lnTo>
                                  <a:pt x="1087330" y="179785"/>
                                </a:lnTo>
                                <a:lnTo>
                                  <a:pt x="1087575" y="179204"/>
                                </a:lnTo>
                                <a:lnTo>
                                  <a:pt x="1087821" y="178624"/>
                                </a:lnTo>
                                <a:lnTo>
                                  <a:pt x="1088067" y="178045"/>
                                </a:lnTo>
                                <a:lnTo>
                                  <a:pt x="1088312" y="177467"/>
                                </a:lnTo>
                                <a:lnTo>
                                  <a:pt x="1088558" y="176889"/>
                                </a:lnTo>
                                <a:lnTo>
                                  <a:pt x="1088803" y="176312"/>
                                </a:lnTo>
                                <a:lnTo>
                                  <a:pt x="1089049" y="175736"/>
                                </a:lnTo>
                                <a:lnTo>
                                  <a:pt x="1089294" y="175161"/>
                                </a:lnTo>
                                <a:lnTo>
                                  <a:pt x="1089540" y="174586"/>
                                </a:lnTo>
                                <a:lnTo>
                                  <a:pt x="1089785" y="174012"/>
                                </a:lnTo>
                                <a:lnTo>
                                  <a:pt x="1090031" y="173438"/>
                                </a:lnTo>
                                <a:lnTo>
                                  <a:pt x="1090277" y="172865"/>
                                </a:lnTo>
                                <a:lnTo>
                                  <a:pt x="1090522" y="172294"/>
                                </a:lnTo>
                                <a:lnTo>
                                  <a:pt x="1090768" y="171722"/>
                                </a:lnTo>
                                <a:lnTo>
                                  <a:pt x="1091013" y="171152"/>
                                </a:lnTo>
                                <a:lnTo>
                                  <a:pt x="1091259" y="170582"/>
                                </a:lnTo>
                                <a:lnTo>
                                  <a:pt x="1091504" y="170013"/>
                                </a:lnTo>
                                <a:lnTo>
                                  <a:pt x="1091750" y="169444"/>
                                </a:lnTo>
                                <a:lnTo>
                                  <a:pt x="1091995" y="168877"/>
                                </a:lnTo>
                                <a:lnTo>
                                  <a:pt x="1092241" y="168310"/>
                                </a:lnTo>
                                <a:lnTo>
                                  <a:pt x="1092487" y="167744"/>
                                </a:lnTo>
                                <a:lnTo>
                                  <a:pt x="1092732" y="167178"/>
                                </a:lnTo>
                                <a:lnTo>
                                  <a:pt x="1092978" y="166613"/>
                                </a:lnTo>
                                <a:lnTo>
                                  <a:pt x="1093223" y="166049"/>
                                </a:lnTo>
                                <a:lnTo>
                                  <a:pt x="1093469" y="165486"/>
                                </a:lnTo>
                                <a:lnTo>
                                  <a:pt x="1093714" y="164923"/>
                                </a:lnTo>
                                <a:lnTo>
                                  <a:pt x="1093960" y="164362"/>
                                </a:lnTo>
                                <a:lnTo>
                                  <a:pt x="1094205" y="163800"/>
                                </a:lnTo>
                                <a:lnTo>
                                  <a:pt x="1094451" y="163240"/>
                                </a:lnTo>
                                <a:lnTo>
                                  <a:pt x="1094697" y="162680"/>
                                </a:lnTo>
                                <a:lnTo>
                                  <a:pt x="1094942" y="162122"/>
                                </a:lnTo>
                                <a:lnTo>
                                  <a:pt x="1095188" y="161563"/>
                                </a:lnTo>
                                <a:lnTo>
                                  <a:pt x="1095433" y="161006"/>
                                </a:lnTo>
                                <a:lnTo>
                                  <a:pt x="1095679" y="160449"/>
                                </a:lnTo>
                                <a:lnTo>
                                  <a:pt x="1095924" y="159894"/>
                                </a:lnTo>
                                <a:lnTo>
                                  <a:pt x="1096170" y="159338"/>
                                </a:lnTo>
                                <a:lnTo>
                                  <a:pt x="1096415" y="158784"/>
                                </a:lnTo>
                                <a:lnTo>
                                  <a:pt x="1096661" y="158230"/>
                                </a:lnTo>
                                <a:lnTo>
                                  <a:pt x="1096907" y="157677"/>
                                </a:lnTo>
                                <a:lnTo>
                                  <a:pt x="1097152" y="157125"/>
                                </a:lnTo>
                                <a:lnTo>
                                  <a:pt x="1097398" y="156574"/>
                                </a:lnTo>
                                <a:lnTo>
                                  <a:pt x="1097643" y="156023"/>
                                </a:lnTo>
                                <a:lnTo>
                                  <a:pt x="1097889" y="155473"/>
                                </a:lnTo>
                                <a:lnTo>
                                  <a:pt x="1098134" y="154924"/>
                                </a:lnTo>
                                <a:lnTo>
                                  <a:pt x="1098380" y="154376"/>
                                </a:lnTo>
                                <a:lnTo>
                                  <a:pt x="1098625" y="153828"/>
                                </a:lnTo>
                                <a:lnTo>
                                  <a:pt x="1098871" y="153282"/>
                                </a:lnTo>
                                <a:lnTo>
                                  <a:pt x="1099117" y="152736"/>
                                </a:lnTo>
                                <a:lnTo>
                                  <a:pt x="1099362" y="152190"/>
                                </a:lnTo>
                                <a:lnTo>
                                  <a:pt x="1099608" y="151646"/>
                                </a:lnTo>
                                <a:lnTo>
                                  <a:pt x="1099853" y="151102"/>
                                </a:lnTo>
                                <a:lnTo>
                                  <a:pt x="1100099" y="150559"/>
                                </a:lnTo>
                                <a:lnTo>
                                  <a:pt x="1100344" y="150017"/>
                                </a:lnTo>
                                <a:lnTo>
                                  <a:pt x="1100590" y="149475"/>
                                </a:lnTo>
                                <a:lnTo>
                                  <a:pt x="1100836" y="148935"/>
                                </a:lnTo>
                                <a:lnTo>
                                  <a:pt x="1101081" y="148395"/>
                                </a:lnTo>
                                <a:lnTo>
                                  <a:pt x="1101327" y="147856"/>
                                </a:lnTo>
                                <a:lnTo>
                                  <a:pt x="1101572" y="147317"/>
                                </a:lnTo>
                                <a:lnTo>
                                  <a:pt x="1101818" y="146780"/>
                                </a:lnTo>
                                <a:lnTo>
                                  <a:pt x="1102063" y="146243"/>
                                </a:lnTo>
                                <a:lnTo>
                                  <a:pt x="1102309" y="145707"/>
                                </a:lnTo>
                                <a:lnTo>
                                  <a:pt x="1102554" y="145172"/>
                                </a:lnTo>
                                <a:lnTo>
                                  <a:pt x="1102800" y="144638"/>
                                </a:lnTo>
                                <a:lnTo>
                                  <a:pt x="1103046" y="144104"/>
                                </a:lnTo>
                                <a:lnTo>
                                  <a:pt x="1103291" y="143571"/>
                                </a:lnTo>
                                <a:lnTo>
                                  <a:pt x="1103537" y="143039"/>
                                </a:lnTo>
                                <a:lnTo>
                                  <a:pt x="1103782" y="142508"/>
                                </a:lnTo>
                                <a:lnTo>
                                  <a:pt x="1104028" y="141977"/>
                                </a:lnTo>
                                <a:lnTo>
                                  <a:pt x="1104273" y="141448"/>
                                </a:lnTo>
                                <a:lnTo>
                                  <a:pt x="1104519" y="140919"/>
                                </a:lnTo>
                                <a:lnTo>
                                  <a:pt x="1104764" y="140391"/>
                                </a:lnTo>
                                <a:lnTo>
                                  <a:pt x="1105010" y="139864"/>
                                </a:lnTo>
                                <a:lnTo>
                                  <a:pt x="1105256" y="139337"/>
                                </a:lnTo>
                                <a:lnTo>
                                  <a:pt x="1105501" y="138812"/>
                                </a:lnTo>
                                <a:lnTo>
                                  <a:pt x="1105747" y="138287"/>
                                </a:lnTo>
                                <a:lnTo>
                                  <a:pt x="1105992" y="137763"/>
                                </a:lnTo>
                                <a:lnTo>
                                  <a:pt x="1106238" y="137239"/>
                                </a:lnTo>
                                <a:lnTo>
                                  <a:pt x="1106483" y="136717"/>
                                </a:lnTo>
                                <a:lnTo>
                                  <a:pt x="1106729" y="136195"/>
                                </a:lnTo>
                                <a:lnTo>
                                  <a:pt x="1106974" y="135675"/>
                                </a:lnTo>
                                <a:lnTo>
                                  <a:pt x="1107220" y="135155"/>
                                </a:lnTo>
                                <a:lnTo>
                                  <a:pt x="1107466" y="134635"/>
                                </a:lnTo>
                                <a:lnTo>
                                  <a:pt x="1107711" y="134117"/>
                                </a:lnTo>
                                <a:lnTo>
                                  <a:pt x="1107957" y="133599"/>
                                </a:lnTo>
                                <a:lnTo>
                                  <a:pt x="1108202" y="133083"/>
                                </a:lnTo>
                                <a:lnTo>
                                  <a:pt x="1108448" y="132567"/>
                                </a:lnTo>
                                <a:lnTo>
                                  <a:pt x="1108693" y="132052"/>
                                </a:lnTo>
                                <a:lnTo>
                                  <a:pt x="1108939" y="131537"/>
                                </a:lnTo>
                                <a:lnTo>
                                  <a:pt x="1109184" y="131024"/>
                                </a:lnTo>
                                <a:lnTo>
                                  <a:pt x="1109430" y="130511"/>
                                </a:lnTo>
                                <a:lnTo>
                                  <a:pt x="1109676" y="129999"/>
                                </a:lnTo>
                                <a:lnTo>
                                  <a:pt x="1109921" y="129488"/>
                                </a:lnTo>
                                <a:lnTo>
                                  <a:pt x="1110167" y="128978"/>
                                </a:lnTo>
                                <a:lnTo>
                                  <a:pt x="1110412" y="128469"/>
                                </a:lnTo>
                                <a:lnTo>
                                  <a:pt x="1110658" y="127961"/>
                                </a:lnTo>
                                <a:lnTo>
                                  <a:pt x="1110903" y="127453"/>
                                </a:lnTo>
                                <a:lnTo>
                                  <a:pt x="1111149" y="126946"/>
                                </a:lnTo>
                                <a:lnTo>
                                  <a:pt x="1111395" y="126440"/>
                                </a:lnTo>
                                <a:lnTo>
                                  <a:pt x="1111640" y="125935"/>
                                </a:lnTo>
                                <a:lnTo>
                                  <a:pt x="1111886" y="125431"/>
                                </a:lnTo>
                                <a:lnTo>
                                  <a:pt x="1112131" y="124927"/>
                                </a:lnTo>
                                <a:lnTo>
                                  <a:pt x="1112377" y="124424"/>
                                </a:lnTo>
                                <a:lnTo>
                                  <a:pt x="1112622" y="123923"/>
                                </a:lnTo>
                                <a:lnTo>
                                  <a:pt x="1112868" y="123422"/>
                                </a:lnTo>
                                <a:lnTo>
                                  <a:pt x="1113113" y="122922"/>
                                </a:lnTo>
                                <a:lnTo>
                                  <a:pt x="1113359" y="122422"/>
                                </a:lnTo>
                                <a:lnTo>
                                  <a:pt x="1113605" y="121924"/>
                                </a:lnTo>
                                <a:lnTo>
                                  <a:pt x="1113850" y="121426"/>
                                </a:lnTo>
                                <a:lnTo>
                                  <a:pt x="1114096" y="120930"/>
                                </a:lnTo>
                                <a:lnTo>
                                  <a:pt x="1114341" y="120434"/>
                                </a:lnTo>
                                <a:lnTo>
                                  <a:pt x="1114587" y="119939"/>
                                </a:lnTo>
                                <a:lnTo>
                                  <a:pt x="1114832" y="119445"/>
                                </a:lnTo>
                                <a:lnTo>
                                  <a:pt x="1115078" y="118951"/>
                                </a:lnTo>
                                <a:lnTo>
                                  <a:pt x="1115323" y="118459"/>
                                </a:lnTo>
                                <a:lnTo>
                                  <a:pt x="1115569" y="117967"/>
                                </a:lnTo>
                                <a:lnTo>
                                  <a:pt x="1115815" y="117477"/>
                                </a:lnTo>
                                <a:lnTo>
                                  <a:pt x="1116060" y="116987"/>
                                </a:lnTo>
                                <a:lnTo>
                                  <a:pt x="1116306" y="116498"/>
                                </a:lnTo>
                                <a:lnTo>
                                  <a:pt x="1116551" y="116010"/>
                                </a:lnTo>
                                <a:lnTo>
                                  <a:pt x="1116797" y="115522"/>
                                </a:lnTo>
                                <a:lnTo>
                                  <a:pt x="1117042" y="115036"/>
                                </a:lnTo>
                                <a:lnTo>
                                  <a:pt x="1117288" y="114550"/>
                                </a:lnTo>
                                <a:lnTo>
                                  <a:pt x="1117533" y="114066"/>
                                </a:lnTo>
                                <a:lnTo>
                                  <a:pt x="1117779" y="113582"/>
                                </a:lnTo>
                                <a:lnTo>
                                  <a:pt x="1118025" y="113099"/>
                                </a:lnTo>
                                <a:lnTo>
                                  <a:pt x="1118270" y="112617"/>
                                </a:lnTo>
                                <a:lnTo>
                                  <a:pt x="1118516" y="112136"/>
                                </a:lnTo>
                                <a:lnTo>
                                  <a:pt x="1118761" y="111655"/>
                                </a:lnTo>
                                <a:lnTo>
                                  <a:pt x="1119007" y="111176"/>
                                </a:lnTo>
                                <a:lnTo>
                                  <a:pt x="1119252" y="110697"/>
                                </a:lnTo>
                                <a:lnTo>
                                  <a:pt x="1119498" y="110220"/>
                                </a:lnTo>
                                <a:lnTo>
                                  <a:pt x="1119743" y="109743"/>
                                </a:lnTo>
                                <a:lnTo>
                                  <a:pt x="1119989" y="109267"/>
                                </a:lnTo>
                                <a:lnTo>
                                  <a:pt x="1120235" y="108792"/>
                                </a:lnTo>
                                <a:lnTo>
                                  <a:pt x="1120480" y="108318"/>
                                </a:lnTo>
                                <a:lnTo>
                                  <a:pt x="1120726" y="107844"/>
                                </a:lnTo>
                                <a:lnTo>
                                  <a:pt x="1120971" y="107372"/>
                                </a:lnTo>
                                <a:lnTo>
                                  <a:pt x="1121217" y="106901"/>
                                </a:lnTo>
                                <a:lnTo>
                                  <a:pt x="1121462" y="106430"/>
                                </a:lnTo>
                                <a:lnTo>
                                  <a:pt x="1121708" y="105960"/>
                                </a:lnTo>
                                <a:lnTo>
                                  <a:pt x="1121953" y="105491"/>
                                </a:lnTo>
                                <a:lnTo>
                                  <a:pt x="1122199" y="105023"/>
                                </a:lnTo>
                                <a:lnTo>
                                  <a:pt x="1122445" y="104556"/>
                                </a:lnTo>
                                <a:lnTo>
                                  <a:pt x="1122690" y="104090"/>
                                </a:lnTo>
                                <a:lnTo>
                                  <a:pt x="1122936" y="103625"/>
                                </a:lnTo>
                                <a:lnTo>
                                  <a:pt x="1123181" y="103161"/>
                                </a:lnTo>
                                <a:lnTo>
                                  <a:pt x="1123427" y="102697"/>
                                </a:lnTo>
                                <a:lnTo>
                                  <a:pt x="1123672" y="102235"/>
                                </a:lnTo>
                                <a:lnTo>
                                  <a:pt x="1123918" y="101773"/>
                                </a:lnTo>
                                <a:lnTo>
                                  <a:pt x="1124164" y="101312"/>
                                </a:lnTo>
                                <a:lnTo>
                                  <a:pt x="1124409" y="100852"/>
                                </a:lnTo>
                                <a:lnTo>
                                  <a:pt x="1124655" y="100393"/>
                                </a:lnTo>
                                <a:lnTo>
                                  <a:pt x="1124900" y="99935"/>
                                </a:lnTo>
                                <a:lnTo>
                                  <a:pt x="1125146" y="99478"/>
                                </a:lnTo>
                                <a:lnTo>
                                  <a:pt x="1125391" y="99022"/>
                                </a:lnTo>
                                <a:lnTo>
                                  <a:pt x="1125637" y="98567"/>
                                </a:lnTo>
                                <a:lnTo>
                                  <a:pt x="1125882" y="98112"/>
                                </a:lnTo>
                                <a:lnTo>
                                  <a:pt x="1126128" y="97659"/>
                                </a:lnTo>
                                <a:lnTo>
                                  <a:pt x="1126374" y="97206"/>
                                </a:lnTo>
                                <a:lnTo>
                                  <a:pt x="1126619" y="96755"/>
                                </a:lnTo>
                                <a:lnTo>
                                  <a:pt x="1126865" y="96304"/>
                                </a:lnTo>
                                <a:lnTo>
                                  <a:pt x="1127110" y="95854"/>
                                </a:lnTo>
                                <a:lnTo>
                                  <a:pt x="1127356" y="95405"/>
                                </a:lnTo>
                                <a:lnTo>
                                  <a:pt x="1127601" y="94957"/>
                                </a:lnTo>
                                <a:lnTo>
                                  <a:pt x="1127847" y="94510"/>
                                </a:lnTo>
                                <a:lnTo>
                                  <a:pt x="1128092" y="94064"/>
                                </a:lnTo>
                                <a:lnTo>
                                  <a:pt x="1128338" y="93619"/>
                                </a:lnTo>
                                <a:lnTo>
                                  <a:pt x="1128584" y="93175"/>
                                </a:lnTo>
                                <a:lnTo>
                                  <a:pt x="1128829" y="92731"/>
                                </a:lnTo>
                                <a:lnTo>
                                  <a:pt x="1129075" y="92289"/>
                                </a:lnTo>
                                <a:lnTo>
                                  <a:pt x="1129320" y="91847"/>
                                </a:lnTo>
                                <a:lnTo>
                                  <a:pt x="1129566" y="91407"/>
                                </a:lnTo>
                                <a:lnTo>
                                  <a:pt x="1129811" y="90967"/>
                                </a:lnTo>
                                <a:lnTo>
                                  <a:pt x="1130057" y="90528"/>
                                </a:lnTo>
                                <a:lnTo>
                                  <a:pt x="1130302" y="90091"/>
                                </a:lnTo>
                                <a:lnTo>
                                  <a:pt x="1130548" y="89654"/>
                                </a:lnTo>
                                <a:lnTo>
                                  <a:pt x="1130794" y="89218"/>
                                </a:lnTo>
                                <a:lnTo>
                                  <a:pt x="1131039" y="88783"/>
                                </a:lnTo>
                                <a:lnTo>
                                  <a:pt x="1131285" y="88349"/>
                                </a:lnTo>
                                <a:lnTo>
                                  <a:pt x="1131530" y="87916"/>
                                </a:lnTo>
                                <a:lnTo>
                                  <a:pt x="1131776" y="87484"/>
                                </a:lnTo>
                                <a:lnTo>
                                  <a:pt x="1132021" y="87053"/>
                                </a:lnTo>
                                <a:lnTo>
                                  <a:pt x="1132267" y="86622"/>
                                </a:lnTo>
                                <a:lnTo>
                                  <a:pt x="1132512" y="86193"/>
                                </a:lnTo>
                                <a:lnTo>
                                  <a:pt x="1132758" y="85765"/>
                                </a:lnTo>
                                <a:lnTo>
                                  <a:pt x="1133004" y="85337"/>
                                </a:lnTo>
                                <a:lnTo>
                                  <a:pt x="1133249" y="84911"/>
                                </a:lnTo>
                                <a:lnTo>
                                  <a:pt x="1133495" y="84485"/>
                                </a:lnTo>
                                <a:lnTo>
                                  <a:pt x="1133740" y="84061"/>
                                </a:lnTo>
                                <a:lnTo>
                                  <a:pt x="1133986" y="83637"/>
                                </a:lnTo>
                                <a:lnTo>
                                  <a:pt x="1134231" y="83214"/>
                                </a:lnTo>
                                <a:lnTo>
                                  <a:pt x="1134477" y="82793"/>
                                </a:lnTo>
                                <a:lnTo>
                                  <a:pt x="1134723" y="82372"/>
                                </a:lnTo>
                                <a:lnTo>
                                  <a:pt x="1134968" y="81952"/>
                                </a:lnTo>
                                <a:lnTo>
                                  <a:pt x="1135214" y="81533"/>
                                </a:lnTo>
                                <a:lnTo>
                                  <a:pt x="1135459" y="81115"/>
                                </a:lnTo>
                                <a:lnTo>
                                  <a:pt x="1135705" y="80698"/>
                                </a:lnTo>
                                <a:lnTo>
                                  <a:pt x="1135950" y="80282"/>
                                </a:lnTo>
                                <a:lnTo>
                                  <a:pt x="1136196" y="79867"/>
                                </a:lnTo>
                                <a:lnTo>
                                  <a:pt x="1136441" y="79453"/>
                                </a:lnTo>
                                <a:lnTo>
                                  <a:pt x="1136687" y="79040"/>
                                </a:lnTo>
                                <a:lnTo>
                                  <a:pt x="1136933" y="78628"/>
                                </a:lnTo>
                                <a:lnTo>
                                  <a:pt x="1137178" y="78217"/>
                                </a:lnTo>
                                <a:lnTo>
                                  <a:pt x="1137424" y="77807"/>
                                </a:lnTo>
                                <a:lnTo>
                                  <a:pt x="1137669" y="77398"/>
                                </a:lnTo>
                                <a:lnTo>
                                  <a:pt x="1137915" y="76989"/>
                                </a:lnTo>
                                <a:lnTo>
                                  <a:pt x="1138160" y="76582"/>
                                </a:lnTo>
                                <a:lnTo>
                                  <a:pt x="1138406" y="76176"/>
                                </a:lnTo>
                                <a:lnTo>
                                  <a:pt x="1138651" y="75770"/>
                                </a:lnTo>
                                <a:lnTo>
                                  <a:pt x="1138897" y="75366"/>
                                </a:lnTo>
                                <a:lnTo>
                                  <a:pt x="1139143" y="74963"/>
                                </a:lnTo>
                                <a:lnTo>
                                  <a:pt x="1139388" y="74560"/>
                                </a:lnTo>
                                <a:lnTo>
                                  <a:pt x="1139634" y="74159"/>
                                </a:lnTo>
                                <a:lnTo>
                                  <a:pt x="1139879" y="73758"/>
                                </a:lnTo>
                                <a:lnTo>
                                  <a:pt x="1140125" y="73359"/>
                                </a:lnTo>
                                <a:lnTo>
                                  <a:pt x="1140370" y="72961"/>
                                </a:lnTo>
                                <a:lnTo>
                                  <a:pt x="1140616" y="72563"/>
                                </a:lnTo>
                                <a:lnTo>
                                  <a:pt x="1140861" y="72167"/>
                                </a:lnTo>
                                <a:lnTo>
                                  <a:pt x="1141107" y="71771"/>
                                </a:lnTo>
                                <a:lnTo>
                                  <a:pt x="1141353" y="71376"/>
                                </a:lnTo>
                                <a:lnTo>
                                  <a:pt x="1141598" y="70983"/>
                                </a:lnTo>
                                <a:lnTo>
                                  <a:pt x="1141844" y="70590"/>
                                </a:lnTo>
                                <a:lnTo>
                                  <a:pt x="1142089" y="70199"/>
                                </a:lnTo>
                                <a:lnTo>
                                  <a:pt x="1142335" y="69808"/>
                                </a:lnTo>
                                <a:lnTo>
                                  <a:pt x="1142580" y="69419"/>
                                </a:lnTo>
                                <a:lnTo>
                                  <a:pt x="1142826" y="69030"/>
                                </a:lnTo>
                                <a:lnTo>
                                  <a:pt x="1143071" y="68642"/>
                                </a:lnTo>
                                <a:lnTo>
                                  <a:pt x="1143317" y="68256"/>
                                </a:lnTo>
                                <a:lnTo>
                                  <a:pt x="1143563" y="67870"/>
                                </a:lnTo>
                                <a:lnTo>
                                  <a:pt x="1143808" y="67485"/>
                                </a:lnTo>
                                <a:lnTo>
                                  <a:pt x="1144054" y="67102"/>
                                </a:lnTo>
                                <a:lnTo>
                                  <a:pt x="1144299" y="66719"/>
                                </a:lnTo>
                                <a:lnTo>
                                  <a:pt x="1144545" y="66338"/>
                                </a:lnTo>
                                <a:lnTo>
                                  <a:pt x="1144790" y="65957"/>
                                </a:lnTo>
                                <a:lnTo>
                                  <a:pt x="1145036" y="65577"/>
                                </a:lnTo>
                                <a:lnTo>
                                  <a:pt x="1145281" y="65199"/>
                                </a:lnTo>
                                <a:lnTo>
                                  <a:pt x="1145527" y="64821"/>
                                </a:lnTo>
                                <a:lnTo>
                                  <a:pt x="1145773" y="64444"/>
                                </a:lnTo>
                                <a:lnTo>
                                  <a:pt x="1146018" y="64069"/>
                                </a:lnTo>
                                <a:lnTo>
                                  <a:pt x="1146264" y="63694"/>
                                </a:lnTo>
                                <a:lnTo>
                                  <a:pt x="1146509" y="63321"/>
                                </a:lnTo>
                                <a:lnTo>
                                  <a:pt x="1146755" y="62948"/>
                                </a:lnTo>
                                <a:lnTo>
                                  <a:pt x="1147000" y="62576"/>
                                </a:lnTo>
                                <a:lnTo>
                                  <a:pt x="1147246" y="62206"/>
                                </a:lnTo>
                                <a:lnTo>
                                  <a:pt x="1147492" y="61836"/>
                                </a:lnTo>
                                <a:lnTo>
                                  <a:pt x="1147737" y="61468"/>
                                </a:lnTo>
                                <a:lnTo>
                                  <a:pt x="1147983" y="61100"/>
                                </a:lnTo>
                                <a:lnTo>
                                  <a:pt x="1148228" y="60734"/>
                                </a:lnTo>
                                <a:lnTo>
                                  <a:pt x="1148474" y="60368"/>
                                </a:lnTo>
                                <a:lnTo>
                                  <a:pt x="1148719" y="60004"/>
                                </a:lnTo>
                                <a:lnTo>
                                  <a:pt x="1148965" y="59640"/>
                                </a:lnTo>
                                <a:lnTo>
                                  <a:pt x="1149210" y="59278"/>
                                </a:lnTo>
                                <a:lnTo>
                                  <a:pt x="1149456" y="58916"/>
                                </a:lnTo>
                                <a:lnTo>
                                  <a:pt x="1149702" y="58556"/>
                                </a:lnTo>
                                <a:lnTo>
                                  <a:pt x="1149947" y="58197"/>
                                </a:lnTo>
                                <a:lnTo>
                                  <a:pt x="1150193" y="57838"/>
                                </a:lnTo>
                                <a:lnTo>
                                  <a:pt x="1150438" y="57481"/>
                                </a:lnTo>
                                <a:lnTo>
                                  <a:pt x="1150684" y="57125"/>
                                </a:lnTo>
                                <a:lnTo>
                                  <a:pt x="1150929" y="56769"/>
                                </a:lnTo>
                                <a:lnTo>
                                  <a:pt x="1151175" y="56415"/>
                                </a:lnTo>
                                <a:lnTo>
                                  <a:pt x="1151420" y="56062"/>
                                </a:lnTo>
                                <a:lnTo>
                                  <a:pt x="1151666" y="55710"/>
                                </a:lnTo>
                                <a:lnTo>
                                  <a:pt x="1151912" y="55359"/>
                                </a:lnTo>
                                <a:lnTo>
                                  <a:pt x="1152157" y="55008"/>
                                </a:lnTo>
                                <a:lnTo>
                                  <a:pt x="1152403" y="54659"/>
                                </a:lnTo>
                                <a:lnTo>
                                  <a:pt x="1152648" y="54311"/>
                                </a:lnTo>
                                <a:lnTo>
                                  <a:pt x="1152894" y="53964"/>
                                </a:lnTo>
                                <a:lnTo>
                                  <a:pt x="1153139" y="53618"/>
                                </a:lnTo>
                                <a:lnTo>
                                  <a:pt x="1153385" y="53273"/>
                                </a:lnTo>
                                <a:lnTo>
                                  <a:pt x="1153630" y="52929"/>
                                </a:lnTo>
                                <a:lnTo>
                                  <a:pt x="1153876" y="52586"/>
                                </a:lnTo>
                                <a:lnTo>
                                  <a:pt x="1154122" y="52245"/>
                                </a:lnTo>
                                <a:lnTo>
                                  <a:pt x="1154367" y="51904"/>
                                </a:lnTo>
                                <a:lnTo>
                                  <a:pt x="1154613" y="51564"/>
                                </a:lnTo>
                                <a:lnTo>
                                  <a:pt x="1154858" y="51225"/>
                                </a:lnTo>
                                <a:lnTo>
                                  <a:pt x="1155104" y="50888"/>
                                </a:lnTo>
                                <a:lnTo>
                                  <a:pt x="1155349" y="50551"/>
                                </a:lnTo>
                                <a:lnTo>
                                  <a:pt x="1155595" y="50215"/>
                                </a:lnTo>
                                <a:lnTo>
                                  <a:pt x="1155840" y="49881"/>
                                </a:lnTo>
                                <a:lnTo>
                                  <a:pt x="1156086" y="49547"/>
                                </a:lnTo>
                                <a:lnTo>
                                  <a:pt x="1156332" y="49215"/>
                                </a:lnTo>
                                <a:lnTo>
                                  <a:pt x="1156577" y="48884"/>
                                </a:lnTo>
                                <a:lnTo>
                                  <a:pt x="1156823" y="48553"/>
                                </a:lnTo>
                                <a:lnTo>
                                  <a:pt x="1157068" y="48224"/>
                                </a:lnTo>
                                <a:lnTo>
                                  <a:pt x="1157314" y="47896"/>
                                </a:lnTo>
                                <a:lnTo>
                                  <a:pt x="1157559" y="47568"/>
                                </a:lnTo>
                                <a:lnTo>
                                  <a:pt x="1157805" y="47242"/>
                                </a:lnTo>
                                <a:lnTo>
                                  <a:pt x="1158051" y="46917"/>
                                </a:lnTo>
                                <a:lnTo>
                                  <a:pt x="1158296" y="46593"/>
                                </a:lnTo>
                                <a:lnTo>
                                  <a:pt x="1158542" y="46270"/>
                                </a:lnTo>
                                <a:lnTo>
                                  <a:pt x="1158787" y="45948"/>
                                </a:lnTo>
                                <a:lnTo>
                                  <a:pt x="1159033" y="45627"/>
                                </a:lnTo>
                                <a:lnTo>
                                  <a:pt x="1159278" y="45308"/>
                                </a:lnTo>
                                <a:lnTo>
                                  <a:pt x="1159524" y="44989"/>
                                </a:lnTo>
                                <a:lnTo>
                                  <a:pt x="1159769" y="44671"/>
                                </a:lnTo>
                                <a:lnTo>
                                  <a:pt x="1160015" y="44355"/>
                                </a:lnTo>
                                <a:lnTo>
                                  <a:pt x="1160261" y="44039"/>
                                </a:lnTo>
                                <a:lnTo>
                                  <a:pt x="1160506" y="43725"/>
                                </a:lnTo>
                                <a:lnTo>
                                  <a:pt x="1160752" y="43411"/>
                                </a:lnTo>
                                <a:lnTo>
                                  <a:pt x="1160997" y="43099"/>
                                </a:lnTo>
                                <a:lnTo>
                                  <a:pt x="1161243" y="42787"/>
                                </a:lnTo>
                                <a:lnTo>
                                  <a:pt x="1161488" y="42477"/>
                                </a:lnTo>
                                <a:lnTo>
                                  <a:pt x="1161734" y="42168"/>
                                </a:lnTo>
                                <a:lnTo>
                                  <a:pt x="1161979" y="41860"/>
                                </a:lnTo>
                                <a:lnTo>
                                  <a:pt x="1162225" y="41553"/>
                                </a:lnTo>
                                <a:lnTo>
                                  <a:pt x="1162471" y="41247"/>
                                </a:lnTo>
                                <a:lnTo>
                                  <a:pt x="1162716" y="40942"/>
                                </a:lnTo>
                                <a:lnTo>
                                  <a:pt x="1162962" y="40638"/>
                                </a:lnTo>
                                <a:lnTo>
                                  <a:pt x="1163207" y="40336"/>
                                </a:lnTo>
                                <a:lnTo>
                                  <a:pt x="1163453" y="40034"/>
                                </a:lnTo>
                                <a:lnTo>
                                  <a:pt x="1163698" y="39733"/>
                                </a:lnTo>
                                <a:lnTo>
                                  <a:pt x="1163944" y="39434"/>
                                </a:lnTo>
                                <a:lnTo>
                                  <a:pt x="1164189" y="39135"/>
                                </a:lnTo>
                                <a:lnTo>
                                  <a:pt x="1164435" y="38838"/>
                                </a:lnTo>
                                <a:lnTo>
                                  <a:pt x="1164681" y="38542"/>
                                </a:lnTo>
                                <a:lnTo>
                                  <a:pt x="1164926" y="38247"/>
                                </a:lnTo>
                                <a:lnTo>
                                  <a:pt x="1165172" y="37952"/>
                                </a:lnTo>
                                <a:lnTo>
                                  <a:pt x="1165417" y="37659"/>
                                </a:lnTo>
                                <a:lnTo>
                                  <a:pt x="1165663" y="37367"/>
                                </a:lnTo>
                                <a:lnTo>
                                  <a:pt x="1165908" y="37077"/>
                                </a:lnTo>
                                <a:lnTo>
                                  <a:pt x="1166154" y="36787"/>
                                </a:lnTo>
                                <a:lnTo>
                                  <a:pt x="1166399" y="36498"/>
                                </a:lnTo>
                                <a:lnTo>
                                  <a:pt x="1166645" y="36211"/>
                                </a:lnTo>
                                <a:lnTo>
                                  <a:pt x="1166891" y="35924"/>
                                </a:lnTo>
                                <a:lnTo>
                                  <a:pt x="1167136" y="35639"/>
                                </a:lnTo>
                                <a:lnTo>
                                  <a:pt x="1167382" y="35354"/>
                                </a:lnTo>
                                <a:lnTo>
                                  <a:pt x="1167627" y="35071"/>
                                </a:lnTo>
                                <a:lnTo>
                                  <a:pt x="1167873" y="34789"/>
                                </a:lnTo>
                                <a:lnTo>
                                  <a:pt x="1168118" y="34508"/>
                                </a:lnTo>
                                <a:lnTo>
                                  <a:pt x="1168364" y="34228"/>
                                </a:lnTo>
                                <a:lnTo>
                                  <a:pt x="1168609" y="33949"/>
                                </a:lnTo>
                                <a:lnTo>
                                  <a:pt x="1168855" y="33671"/>
                                </a:lnTo>
                                <a:lnTo>
                                  <a:pt x="1169101" y="33394"/>
                                </a:lnTo>
                                <a:lnTo>
                                  <a:pt x="1169346" y="33119"/>
                                </a:lnTo>
                                <a:lnTo>
                                  <a:pt x="1169592" y="32844"/>
                                </a:lnTo>
                                <a:lnTo>
                                  <a:pt x="1169837" y="32571"/>
                                </a:lnTo>
                                <a:lnTo>
                                  <a:pt x="1170083" y="32298"/>
                                </a:lnTo>
                                <a:lnTo>
                                  <a:pt x="1170328" y="32027"/>
                                </a:lnTo>
                                <a:lnTo>
                                  <a:pt x="1170574" y="31757"/>
                                </a:lnTo>
                                <a:lnTo>
                                  <a:pt x="1170820" y="31488"/>
                                </a:lnTo>
                                <a:lnTo>
                                  <a:pt x="1171065" y="31220"/>
                                </a:lnTo>
                                <a:lnTo>
                                  <a:pt x="1171311" y="30953"/>
                                </a:lnTo>
                                <a:lnTo>
                                  <a:pt x="1171556" y="30687"/>
                                </a:lnTo>
                                <a:lnTo>
                                  <a:pt x="1171802" y="30423"/>
                                </a:lnTo>
                                <a:lnTo>
                                  <a:pt x="1172047" y="30159"/>
                                </a:lnTo>
                                <a:lnTo>
                                  <a:pt x="1172293" y="29897"/>
                                </a:lnTo>
                                <a:lnTo>
                                  <a:pt x="1172538" y="29635"/>
                                </a:lnTo>
                                <a:lnTo>
                                  <a:pt x="1172784" y="29375"/>
                                </a:lnTo>
                                <a:lnTo>
                                  <a:pt x="1173030" y="29116"/>
                                </a:lnTo>
                                <a:lnTo>
                                  <a:pt x="1173275" y="28858"/>
                                </a:lnTo>
                                <a:lnTo>
                                  <a:pt x="1173521" y="28601"/>
                                </a:lnTo>
                                <a:lnTo>
                                  <a:pt x="1173766" y="28345"/>
                                </a:lnTo>
                                <a:lnTo>
                                  <a:pt x="1174012" y="28090"/>
                                </a:lnTo>
                                <a:lnTo>
                                  <a:pt x="1174257" y="27837"/>
                                </a:lnTo>
                                <a:lnTo>
                                  <a:pt x="1174503" y="27584"/>
                                </a:lnTo>
                                <a:lnTo>
                                  <a:pt x="1174748" y="27333"/>
                                </a:lnTo>
                                <a:lnTo>
                                  <a:pt x="1174994" y="27083"/>
                                </a:lnTo>
                                <a:lnTo>
                                  <a:pt x="1175240" y="26834"/>
                                </a:lnTo>
                                <a:lnTo>
                                  <a:pt x="1175485" y="26586"/>
                                </a:lnTo>
                                <a:lnTo>
                                  <a:pt x="1175731" y="26339"/>
                                </a:lnTo>
                                <a:lnTo>
                                  <a:pt x="1175976" y="26093"/>
                                </a:lnTo>
                                <a:lnTo>
                                  <a:pt x="1176222" y="25848"/>
                                </a:lnTo>
                                <a:lnTo>
                                  <a:pt x="1176467" y="25605"/>
                                </a:lnTo>
                                <a:lnTo>
                                  <a:pt x="1176713" y="25362"/>
                                </a:lnTo>
                                <a:lnTo>
                                  <a:pt x="1176958" y="25121"/>
                                </a:lnTo>
                                <a:lnTo>
                                  <a:pt x="1177204" y="24880"/>
                                </a:lnTo>
                                <a:lnTo>
                                  <a:pt x="1177450" y="24641"/>
                                </a:lnTo>
                                <a:lnTo>
                                  <a:pt x="1177695" y="24403"/>
                                </a:lnTo>
                                <a:lnTo>
                                  <a:pt x="1177941" y="24166"/>
                                </a:lnTo>
                                <a:lnTo>
                                  <a:pt x="1178186" y="23931"/>
                                </a:lnTo>
                                <a:lnTo>
                                  <a:pt x="1178432" y="23696"/>
                                </a:lnTo>
                                <a:lnTo>
                                  <a:pt x="1178677" y="23463"/>
                                </a:lnTo>
                                <a:lnTo>
                                  <a:pt x="1178923" y="23230"/>
                                </a:lnTo>
                                <a:lnTo>
                                  <a:pt x="1179168" y="22999"/>
                                </a:lnTo>
                                <a:lnTo>
                                  <a:pt x="1179414" y="22769"/>
                                </a:lnTo>
                                <a:lnTo>
                                  <a:pt x="1179660" y="22540"/>
                                </a:lnTo>
                                <a:lnTo>
                                  <a:pt x="1179905" y="22312"/>
                                </a:lnTo>
                                <a:lnTo>
                                  <a:pt x="1180151" y="22085"/>
                                </a:lnTo>
                                <a:lnTo>
                                  <a:pt x="1180396" y="21860"/>
                                </a:lnTo>
                                <a:lnTo>
                                  <a:pt x="1180642" y="21635"/>
                                </a:lnTo>
                                <a:lnTo>
                                  <a:pt x="1180887" y="21412"/>
                                </a:lnTo>
                                <a:lnTo>
                                  <a:pt x="1181133" y="21189"/>
                                </a:lnTo>
                                <a:lnTo>
                                  <a:pt x="1181379" y="20968"/>
                                </a:lnTo>
                                <a:lnTo>
                                  <a:pt x="1181624" y="20748"/>
                                </a:lnTo>
                                <a:lnTo>
                                  <a:pt x="1181870" y="20529"/>
                                </a:lnTo>
                                <a:lnTo>
                                  <a:pt x="1182115" y="20312"/>
                                </a:lnTo>
                                <a:lnTo>
                                  <a:pt x="1182361" y="20095"/>
                                </a:lnTo>
                                <a:lnTo>
                                  <a:pt x="1182606" y="19880"/>
                                </a:lnTo>
                                <a:lnTo>
                                  <a:pt x="1182852" y="19665"/>
                                </a:lnTo>
                                <a:lnTo>
                                  <a:pt x="1183097" y="19452"/>
                                </a:lnTo>
                                <a:lnTo>
                                  <a:pt x="1183343" y="19240"/>
                                </a:lnTo>
                                <a:lnTo>
                                  <a:pt x="1183589" y="19029"/>
                                </a:lnTo>
                                <a:lnTo>
                                  <a:pt x="1183834" y="18819"/>
                                </a:lnTo>
                                <a:lnTo>
                                  <a:pt x="1184080" y="18611"/>
                                </a:lnTo>
                                <a:lnTo>
                                  <a:pt x="1184325" y="18403"/>
                                </a:lnTo>
                                <a:lnTo>
                                  <a:pt x="1184571" y="18197"/>
                                </a:lnTo>
                                <a:lnTo>
                                  <a:pt x="1184816" y="17991"/>
                                </a:lnTo>
                                <a:lnTo>
                                  <a:pt x="1185062" y="17787"/>
                                </a:lnTo>
                                <a:lnTo>
                                  <a:pt x="1185307" y="17584"/>
                                </a:lnTo>
                                <a:lnTo>
                                  <a:pt x="1185553" y="17382"/>
                                </a:lnTo>
                                <a:lnTo>
                                  <a:pt x="1185799" y="17182"/>
                                </a:lnTo>
                                <a:lnTo>
                                  <a:pt x="1186044" y="16982"/>
                                </a:lnTo>
                                <a:lnTo>
                                  <a:pt x="1186290" y="16784"/>
                                </a:lnTo>
                                <a:lnTo>
                                  <a:pt x="1186535" y="16587"/>
                                </a:lnTo>
                                <a:lnTo>
                                  <a:pt x="1186781" y="16390"/>
                                </a:lnTo>
                                <a:lnTo>
                                  <a:pt x="1187026" y="16195"/>
                                </a:lnTo>
                                <a:lnTo>
                                  <a:pt x="1187272" y="16002"/>
                                </a:lnTo>
                                <a:lnTo>
                                  <a:pt x="1187517" y="15809"/>
                                </a:lnTo>
                                <a:lnTo>
                                  <a:pt x="1187763" y="15617"/>
                                </a:lnTo>
                                <a:lnTo>
                                  <a:pt x="1188009" y="15427"/>
                                </a:lnTo>
                                <a:lnTo>
                                  <a:pt x="1188254" y="15238"/>
                                </a:lnTo>
                                <a:lnTo>
                                  <a:pt x="1188500" y="15049"/>
                                </a:lnTo>
                                <a:lnTo>
                                  <a:pt x="1188745" y="14862"/>
                                </a:lnTo>
                                <a:lnTo>
                                  <a:pt x="1188991" y="14677"/>
                                </a:lnTo>
                                <a:lnTo>
                                  <a:pt x="1189236" y="14492"/>
                                </a:lnTo>
                                <a:lnTo>
                                  <a:pt x="1189482" y="14308"/>
                                </a:lnTo>
                                <a:lnTo>
                                  <a:pt x="1189727" y="14126"/>
                                </a:lnTo>
                                <a:lnTo>
                                  <a:pt x="1189973" y="13945"/>
                                </a:lnTo>
                                <a:lnTo>
                                  <a:pt x="1190219" y="13765"/>
                                </a:lnTo>
                                <a:lnTo>
                                  <a:pt x="1190464" y="13586"/>
                                </a:lnTo>
                                <a:lnTo>
                                  <a:pt x="1190710" y="13408"/>
                                </a:lnTo>
                                <a:lnTo>
                                  <a:pt x="1190955" y="13231"/>
                                </a:lnTo>
                                <a:lnTo>
                                  <a:pt x="1191201" y="13056"/>
                                </a:lnTo>
                                <a:lnTo>
                                  <a:pt x="1191446" y="12882"/>
                                </a:lnTo>
                                <a:lnTo>
                                  <a:pt x="1191692" y="12708"/>
                                </a:lnTo>
                                <a:lnTo>
                                  <a:pt x="1191937" y="12536"/>
                                </a:lnTo>
                                <a:lnTo>
                                  <a:pt x="1192183" y="12366"/>
                                </a:lnTo>
                                <a:lnTo>
                                  <a:pt x="1192429" y="12196"/>
                                </a:lnTo>
                                <a:lnTo>
                                  <a:pt x="1192674" y="12027"/>
                                </a:lnTo>
                                <a:lnTo>
                                  <a:pt x="1192920" y="11860"/>
                                </a:lnTo>
                                <a:lnTo>
                                  <a:pt x="1193165" y="11694"/>
                                </a:lnTo>
                                <a:lnTo>
                                  <a:pt x="1193411" y="11529"/>
                                </a:lnTo>
                                <a:lnTo>
                                  <a:pt x="1193656" y="11365"/>
                                </a:lnTo>
                                <a:lnTo>
                                  <a:pt x="1193902" y="11202"/>
                                </a:lnTo>
                                <a:lnTo>
                                  <a:pt x="1194148" y="11040"/>
                                </a:lnTo>
                                <a:lnTo>
                                  <a:pt x="1194393" y="10880"/>
                                </a:lnTo>
                                <a:lnTo>
                                  <a:pt x="1194639" y="10720"/>
                                </a:lnTo>
                                <a:lnTo>
                                  <a:pt x="1194884" y="10562"/>
                                </a:lnTo>
                                <a:lnTo>
                                  <a:pt x="1195130" y="10405"/>
                                </a:lnTo>
                                <a:lnTo>
                                  <a:pt x="1195375" y="10250"/>
                                </a:lnTo>
                                <a:lnTo>
                                  <a:pt x="1195621" y="10095"/>
                                </a:lnTo>
                                <a:lnTo>
                                  <a:pt x="1195866" y="9941"/>
                                </a:lnTo>
                                <a:lnTo>
                                  <a:pt x="1196112" y="9789"/>
                                </a:lnTo>
                                <a:lnTo>
                                  <a:pt x="1196358" y="9638"/>
                                </a:lnTo>
                                <a:lnTo>
                                  <a:pt x="1196603" y="9488"/>
                                </a:lnTo>
                                <a:lnTo>
                                  <a:pt x="1196849" y="9339"/>
                                </a:lnTo>
                                <a:lnTo>
                                  <a:pt x="1197094" y="9191"/>
                                </a:lnTo>
                                <a:lnTo>
                                  <a:pt x="1197340" y="9045"/>
                                </a:lnTo>
                                <a:lnTo>
                                  <a:pt x="1197585" y="8899"/>
                                </a:lnTo>
                                <a:lnTo>
                                  <a:pt x="1197831" y="8755"/>
                                </a:lnTo>
                                <a:lnTo>
                                  <a:pt x="1198076" y="8612"/>
                                </a:lnTo>
                                <a:lnTo>
                                  <a:pt x="1198322" y="8470"/>
                                </a:lnTo>
                                <a:lnTo>
                                  <a:pt x="1198568" y="8330"/>
                                </a:lnTo>
                                <a:lnTo>
                                  <a:pt x="1198813" y="8190"/>
                                </a:lnTo>
                                <a:lnTo>
                                  <a:pt x="1199059" y="8052"/>
                                </a:lnTo>
                                <a:lnTo>
                                  <a:pt x="1199304" y="7915"/>
                                </a:lnTo>
                                <a:lnTo>
                                  <a:pt x="1199550" y="7779"/>
                                </a:lnTo>
                                <a:lnTo>
                                  <a:pt x="1199795" y="7644"/>
                                </a:lnTo>
                                <a:lnTo>
                                  <a:pt x="1200041" y="7510"/>
                                </a:lnTo>
                                <a:lnTo>
                                  <a:pt x="1200286" y="7377"/>
                                </a:lnTo>
                                <a:lnTo>
                                  <a:pt x="1200532" y="7246"/>
                                </a:lnTo>
                                <a:lnTo>
                                  <a:pt x="1200778" y="7116"/>
                                </a:lnTo>
                                <a:lnTo>
                                  <a:pt x="1201023" y="6987"/>
                                </a:lnTo>
                                <a:lnTo>
                                  <a:pt x="1201269" y="6859"/>
                                </a:lnTo>
                                <a:lnTo>
                                  <a:pt x="1201514" y="6732"/>
                                </a:lnTo>
                                <a:lnTo>
                                  <a:pt x="1201760" y="6607"/>
                                </a:lnTo>
                                <a:lnTo>
                                  <a:pt x="1202005" y="6483"/>
                                </a:lnTo>
                                <a:lnTo>
                                  <a:pt x="1202251" y="6359"/>
                                </a:lnTo>
                                <a:lnTo>
                                  <a:pt x="1202496" y="6237"/>
                                </a:lnTo>
                                <a:lnTo>
                                  <a:pt x="1202742" y="6117"/>
                                </a:lnTo>
                                <a:lnTo>
                                  <a:pt x="1202988" y="5997"/>
                                </a:lnTo>
                                <a:lnTo>
                                  <a:pt x="1203233" y="5878"/>
                                </a:lnTo>
                                <a:lnTo>
                                  <a:pt x="1203479" y="5761"/>
                                </a:lnTo>
                                <a:lnTo>
                                  <a:pt x="1203724" y="5645"/>
                                </a:lnTo>
                                <a:lnTo>
                                  <a:pt x="1203970" y="5530"/>
                                </a:lnTo>
                                <a:lnTo>
                                  <a:pt x="1204215" y="5416"/>
                                </a:lnTo>
                                <a:lnTo>
                                  <a:pt x="1204461" y="5304"/>
                                </a:lnTo>
                                <a:lnTo>
                                  <a:pt x="1204707" y="5192"/>
                                </a:lnTo>
                                <a:lnTo>
                                  <a:pt x="1204952" y="5082"/>
                                </a:lnTo>
                                <a:lnTo>
                                  <a:pt x="1205198" y="4973"/>
                                </a:lnTo>
                                <a:lnTo>
                                  <a:pt x="1205443" y="4865"/>
                                </a:lnTo>
                                <a:lnTo>
                                  <a:pt x="1205689" y="4758"/>
                                </a:lnTo>
                                <a:lnTo>
                                  <a:pt x="1205934" y="4653"/>
                                </a:lnTo>
                                <a:lnTo>
                                  <a:pt x="1206180" y="4548"/>
                                </a:lnTo>
                                <a:lnTo>
                                  <a:pt x="1206425" y="4445"/>
                                </a:lnTo>
                                <a:lnTo>
                                  <a:pt x="1206671" y="4343"/>
                                </a:lnTo>
                                <a:lnTo>
                                  <a:pt x="1206917" y="4242"/>
                                </a:lnTo>
                                <a:lnTo>
                                  <a:pt x="1207162" y="4143"/>
                                </a:lnTo>
                                <a:lnTo>
                                  <a:pt x="1207408" y="4044"/>
                                </a:lnTo>
                                <a:lnTo>
                                  <a:pt x="1207653" y="3947"/>
                                </a:lnTo>
                                <a:lnTo>
                                  <a:pt x="1207899" y="3851"/>
                                </a:lnTo>
                                <a:lnTo>
                                  <a:pt x="1208144" y="3756"/>
                                </a:lnTo>
                                <a:lnTo>
                                  <a:pt x="1208390" y="3662"/>
                                </a:lnTo>
                                <a:lnTo>
                                  <a:pt x="1208635" y="3569"/>
                                </a:lnTo>
                                <a:lnTo>
                                  <a:pt x="1208881" y="3478"/>
                                </a:lnTo>
                                <a:lnTo>
                                  <a:pt x="1209127" y="3388"/>
                                </a:lnTo>
                                <a:lnTo>
                                  <a:pt x="1209372" y="3299"/>
                                </a:lnTo>
                                <a:lnTo>
                                  <a:pt x="1209618" y="3211"/>
                                </a:lnTo>
                                <a:lnTo>
                                  <a:pt x="1209863" y="3124"/>
                                </a:lnTo>
                                <a:lnTo>
                                  <a:pt x="1210109" y="3039"/>
                                </a:lnTo>
                                <a:lnTo>
                                  <a:pt x="1210354" y="2954"/>
                                </a:lnTo>
                                <a:lnTo>
                                  <a:pt x="1210600" y="2871"/>
                                </a:lnTo>
                                <a:lnTo>
                                  <a:pt x="1210845" y="2789"/>
                                </a:lnTo>
                                <a:lnTo>
                                  <a:pt x="1211091" y="2709"/>
                                </a:lnTo>
                                <a:lnTo>
                                  <a:pt x="1211337" y="2629"/>
                                </a:lnTo>
                                <a:lnTo>
                                  <a:pt x="1211582" y="2551"/>
                                </a:lnTo>
                                <a:lnTo>
                                  <a:pt x="1211828" y="2473"/>
                                </a:lnTo>
                                <a:lnTo>
                                  <a:pt x="1212073" y="2397"/>
                                </a:lnTo>
                                <a:lnTo>
                                  <a:pt x="1212319" y="2322"/>
                                </a:lnTo>
                                <a:lnTo>
                                  <a:pt x="1212564" y="2249"/>
                                </a:lnTo>
                                <a:lnTo>
                                  <a:pt x="1212810" y="2176"/>
                                </a:lnTo>
                                <a:lnTo>
                                  <a:pt x="1213055" y="2105"/>
                                </a:lnTo>
                                <a:lnTo>
                                  <a:pt x="1213301" y="2035"/>
                                </a:lnTo>
                                <a:lnTo>
                                  <a:pt x="1213547" y="1966"/>
                                </a:lnTo>
                                <a:lnTo>
                                  <a:pt x="1213792" y="1898"/>
                                </a:lnTo>
                                <a:lnTo>
                                  <a:pt x="1214038" y="1832"/>
                                </a:lnTo>
                                <a:lnTo>
                                  <a:pt x="1214283" y="1766"/>
                                </a:lnTo>
                                <a:lnTo>
                                  <a:pt x="1214529" y="1702"/>
                                </a:lnTo>
                                <a:lnTo>
                                  <a:pt x="1214774" y="1639"/>
                                </a:lnTo>
                                <a:lnTo>
                                  <a:pt x="1215020" y="1577"/>
                                </a:lnTo>
                                <a:lnTo>
                                  <a:pt x="1215265" y="1516"/>
                                </a:lnTo>
                                <a:lnTo>
                                  <a:pt x="1215511" y="1457"/>
                                </a:lnTo>
                                <a:lnTo>
                                  <a:pt x="1215757" y="1399"/>
                                </a:lnTo>
                                <a:lnTo>
                                  <a:pt x="1216002" y="1342"/>
                                </a:lnTo>
                                <a:lnTo>
                                  <a:pt x="1216248" y="1286"/>
                                </a:lnTo>
                                <a:lnTo>
                                  <a:pt x="1216493" y="1231"/>
                                </a:lnTo>
                                <a:lnTo>
                                  <a:pt x="1216739" y="1178"/>
                                </a:lnTo>
                                <a:lnTo>
                                  <a:pt x="1216984" y="1125"/>
                                </a:lnTo>
                                <a:lnTo>
                                  <a:pt x="1217230" y="1074"/>
                                </a:lnTo>
                                <a:lnTo>
                                  <a:pt x="1217476" y="1024"/>
                                </a:lnTo>
                                <a:lnTo>
                                  <a:pt x="1217721" y="975"/>
                                </a:lnTo>
                                <a:lnTo>
                                  <a:pt x="1217967" y="928"/>
                                </a:lnTo>
                                <a:lnTo>
                                  <a:pt x="1218212" y="881"/>
                                </a:lnTo>
                                <a:lnTo>
                                  <a:pt x="1218458" y="836"/>
                                </a:lnTo>
                                <a:lnTo>
                                  <a:pt x="1218703" y="792"/>
                                </a:lnTo>
                                <a:lnTo>
                                  <a:pt x="1218949" y="749"/>
                                </a:lnTo>
                                <a:lnTo>
                                  <a:pt x="1219194" y="708"/>
                                </a:lnTo>
                                <a:lnTo>
                                  <a:pt x="1219440" y="667"/>
                                </a:lnTo>
                                <a:lnTo>
                                  <a:pt x="1219686" y="628"/>
                                </a:lnTo>
                                <a:lnTo>
                                  <a:pt x="1219931" y="590"/>
                                </a:lnTo>
                                <a:lnTo>
                                  <a:pt x="1220177" y="553"/>
                                </a:lnTo>
                                <a:lnTo>
                                  <a:pt x="1220422" y="517"/>
                                </a:lnTo>
                                <a:lnTo>
                                  <a:pt x="1220668" y="483"/>
                                </a:lnTo>
                                <a:lnTo>
                                  <a:pt x="1220913" y="449"/>
                                </a:lnTo>
                                <a:lnTo>
                                  <a:pt x="1221159" y="417"/>
                                </a:lnTo>
                                <a:lnTo>
                                  <a:pt x="1221404" y="386"/>
                                </a:lnTo>
                                <a:lnTo>
                                  <a:pt x="1221650" y="357"/>
                                </a:lnTo>
                                <a:lnTo>
                                  <a:pt x="1221896" y="328"/>
                                </a:lnTo>
                                <a:lnTo>
                                  <a:pt x="1222141" y="301"/>
                                </a:lnTo>
                                <a:lnTo>
                                  <a:pt x="1222387" y="274"/>
                                </a:lnTo>
                                <a:lnTo>
                                  <a:pt x="1222632" y="249"/>
                                </a:lnTo>
                                <a:lnTo>
                                  <a:pt x="1222878" y="226"/>
                                </a:lnTo>
                                <a:lnTo>
                                  <a:pt x="1223123" y="203"/>
                                </a:lnTo>
                                <a:lnTo>
                                  <a:pt x="1223369" y="182"/>
                                </a:lnTo>
                                <a:lnTo>
                                  <a:pt x="1223614" y="161"/>
                                </a:lnTo>
                                <a:lnTo>
                                  <a:pt x="1223860" y="142"/>
                                </a:lnTo>
                                <a:lnTo>
                                  <a:pt x="1224106" y="124"/>
                                </a:lnTo>
                                <a:lnTo>
                                  <a:pt x="1224351" y="108"/>
                                </a:lnTo>
                                <a:lnTo>
                                  <a:pt x="1224597" y="92"/>
                                </a:lnTo>
                                <a:lnTo>
                                  <a:pt x="1224842" y="78"/>
                                </a:lnTo>
                                <a:lnTo>
                                  <a:pt x="1225088" y="65"/>
                                </a:lnTo>
                                <a:lnTo>
                                  <a:pt x="1225333" y="53"/>
                                </a:lnTo>
                                <a:lnTo>
                                  <a:pt x="1225579" y="42"/>
                                </a:lnTo>
                                <a:lnTo>
                                  <a:pt x="1225824" y="33"/>
                                </a:lnTo>
                                <a:lnTo>
                                  <a:pt x="1226070" y="25"/>
                                </a:lnTo>
                                <a:lnTo>
                                  <a:pt x="1226316" y="17"/>
                                </a:lnTo>
                                <a:lnTo>
                                  <a:pt x="1226561" y="11"/>
                                </a:lnTo>
                                <a:lnTo>
                                  <a:pt x="1226807" y="7"/>
                                </a:lnTo>
                                <a:lnTo>
                                  <a:pt x="1227052" y="3"/>
                                </a:lnTo>
                                <a:lnTo>
                                  <a:pt x="1227298" y="1"/>
                                </a:lnTo>
                                <a:lnTo>
                                  <a:pt x="1227543" y="0"/>
                                </a:lnTo>
                                <a:lnTo>
                                  <a:pt x="1227789" y="0"/>
                                </a:lnTo>
                                <a:lnTo>
                                  <a:pt x="1228035" y="1"/>
                                </a:lnTo>
                                <a:lnTo>
                                  <a:pt x="1228280" y="3"/>
                                </a:lnTo>
                                <a:lnTo>
                                  <a:pt x="1228526" y="7"/>
                                </a:lnTo>
                                <a:lnTo>
                                  <a:pt x="1228771" y="11"/>
                                </a:lnTo>
                                <a:lnTo>
                                  <a:pt x="1229017" y="17"/>
                                </a:lnTo>
                                <a:lnTo>
                                  <a:pt x="1229262" y="25"/>
                                </a:lnTo>
                                <a:lnTo>
                                  <a:pt x="1229508" y="33"/>
                                </a:lnTo>
                                <a:lnTo>
                                  <a:pt x="1229753" y="42"/>
                                </a:lnTo>
                                <a:lnTo>
                                  <a:pt x="1229999" y="53"/>
                                </a:lnTo>
                                <a:lnTo>
                                  <a:pt x="1230245" y="65"/>
                                </a:lnTo>
                                <a:lnTo>
                                  <a:pt x="1230490" y="78"/>
                                </a:lnTo>
                                <a:lnTo>
                                  <a:pt x="1230736" y="92"/>
                                </a:lnTo>
                                <a:lnTo>
                                  <a:pt x="1230981" y="108"/>
                                </a:lnTo>
                                <a:lnTo>
                                  <a:pt x="1231227" y="124"/>
                                </a:lnTo>
                                <a:lnTo>
                                  <a:pt x="1231472" y="142"/>
                                </a:lnTo>
                                <a:lnTo>
                                  <a:pt x="1231718" y="161"/>
                                </a:lnTo>
                                <a:lnTo>
                                  <a:pt x="1231963" y="182"/>
                                </a:lnTo>
                                <a:lnTo>
                                  <a:pt x="1232209" y="203"/>
                                </a:lnTo>
                                <a:lnTo>
                                  <a:pt x="1232455" y="226"/>
                                </a:lnTo>
                                <a:lnTo>
                                  <a:pt x="1232700" y="249"/>
                                </a:lnTo>
                                <a:lnTo>
                                  <a:pt x="1232946" y="274"/>
                                </a:lnTo>
                                <a:lnTo>
                                  <a:pt x="1233191" y="301"/>
                                </a:lnTo>
                                <a:lnTo>
                                  <a:pt x="1233437" y="328"/>
                                </a:lnTo>
                                <a:lnTo>
                                  <a:pt x="1233682" y="357"/>
                                </a:lnTo>
                                <a:lnTo>
                                  <a:pt x="1233928" y="386"/>
                                </a:lnTo>
                                <a:lnTo>
                                  <a:pt x="1234173" y="417"/>
                                </a:lnTo>
                                <a:lnTo>
                                  <a:pt x="1234419" y="449"/>
                                </a:lnTo>
                                <a:lnTo>
                                  <a:pt x="1234665" y="483"/>
                                </a:lnTo>
                                <a:lnTo>
                                  <a:pt x="1234910" y="517"/>
                                </a:lnTo>
                                <a:lnTo>
                                  <a:pt x="1235156" y="553"/>
                                </a:lnTo>
                                <a:lnTo>
                                  <a:pt x="1235401" y="590"/>
                                </a:lnTo>
                                <a:lnTo>
                                  <a:pt x="1235647" y="628"/>
                                </a:lnTo>
                                <a:lnTo>
                                  <a:pt x="1235892" y="667"/>
                                </a:lnTo>
                                <a:lnTo>
                                  <a:pt x="1236138" y="708"/>
                                </a:lnTo>
                                <a:lnTo>
                                  <a:pt x="1236383" y="749"/>
                                </a:lnTo>
                                <a:lnTo>
                                  <a:pt x="1236629" y="792"/>
                                </a:lnTo>
                                <a:lnTo>
                                  <a:pt x="1236875" y="836"/>
                                </a:lnTo>
                                <a:lnTo>
                                  <a:pt x="1237120" y="881"/>
                                </a:lnTo>
                                <a:lnTo>
                                  <a:pt x="1237366" y="928"/>
                                </a:lnTo>
                                <a:lnTo>
                                  <a:pt x="1237611" y="975"/>
                                </a:lnTo>
                                <a:lnTo>
                                  <a:pt x="1237857" y="1024"/>
                                </a:lnTo>
                                <a:lnTo>
                                  <a:pt x="1238102" y="1074"/>
                                </a:lnTo>
                                <a:lnTo>
                                  <a:pt x="1238348" y="1125"/>
                                </a:lnTo>
                                <a:lnTo>
                                  <a:pt x="1238593" y="1178"/>
                                </a:lnTo>
                                <a:lnTo>
                                  <a:pt x="1238839" y="1231"/>
                                </a:lnTo>
                                <a:lnTo>
                                  <a:pt x="1239085" y="1286"/>
                                </a:lnTo>
                                <a:lnTo>
                                  <a:pt x="1239330" y="1342"/>
                                </a:lnTo>
                                <a:lnTo>
                                  <a:pt x="1239576" y="1399"/>
                                </a:lnTo>
                                <a:lnTo>
                                  <a:pt x="1239821" y="1457"/>
                                </a:lnTo>
                                <a:lnTo>
                                  <a:pt x="1240067" y="1516"/>
                                </a:lnTo>
                                <a:lnTo>
                                  <a:pt x="1240312" y="1577"/>
                                </a:lnTo>
                                <a:lnTo>
                                  <a:pt x="1240558" y="1639"/>
                                </a:lnTo>
                                <a:lnTo>
                                  <a:pt x="1240804" y="1702"/>
                                </a:lnTo>
                                <a:lnTo>
                                  <a:pt x="1241049" y="1766"/>
                                </a:lnTo>
                                <a:lnTo>
                                  <a:pt x="1241295" y="1832"/>
                                </a:lnTo>
                                <a:lnTo>
                                  <a:pt x="1241540" y="1898"/>
                                </a:lnTo>
                                <a:lnTo>
                                  <a:pt x="1241786" y="1966"/>
                                </a:lnTo>
                                <a:lnTo>
                                  <a:pt x="1242031" y="2035"/>
                                </a:lnTo>
                                <a:lnTo>
                                  <a:pt x="1242277" y="2105"/>
                                </a:lnTo>
                                <a:lnTo>
                                  <a:pt x="1242522" y="2176"/>
                                </a:lnTo>
                                <a:lnTo>
                                  <a:pt x="1242768" y="2249"/>
                                </a:lnTo>
                                <a:lnTo>
                                  <a:pt x="1243014" y="2322"/>
                                </a:lnTo>
                                <a:lnTo>
                                  <a:pt x="1243259" y="2397"/>
                                </a:lnTo>
                                <a:lnTo>
                                  <a:pt x="1243505" y="2473"/>
                                </a:lnTo>
                                <a:lnTo>
                                  <a:pt x="1243750" y="2551"/>
                                </a:lnTo>
                                <a:lnTo>
                                  <a:pt x="1243996" y="2629"/>
                                </a:lnTo>
                                <a:lnTo>
                                  <a:pt x="1244241" y="2709"/>
                                </a:lnTo>
                                <a:lnTo>
                                  <a:pt x="1244487" y="2789"/>
                                </a:lnTo>
                                <a:lnTo>
                                  <a:pt x="1244732" y="2871"/>
                                </a:lnTo>
                                <a:lnTo>
                                  <a:pt x="1244978" y="2954"/>
                                </a:lnTo>
                                <a:lnTo>
                                  <a:pt x="1245224" y="3039"/>
                                </a:lnTo>
                                <a:lnTo>
                                  <a:pt x="1245469" y="3124"/>
                                </a:lnTo>
                                <a:lnTo>
                                  <a:pt x="1245715" y="3211"/>
                                </a:lnTo>
                                <a:lnTo>
                                  <a:pt x="1245960" y="3299"/>
                                </a:lnTo>
                                <a:lnTo>
                                  <a:pt x="1246206" y="3388"/>
                                </a:lnTo>
                                <a:lnTo>
                                  <a:pt x="1246451" y="3478"/>
                                </a:lnTo>
                                <a:lnTo>
                                  <a:pt x="1246697" y="3569"/>
                                </a:lnTo>
                                <a:lnTo>
                                  <a:pt x="1246942" y="3662"/>
                                </a:lnTo>
                                <a:lnTo>
                                  <a:pt x="1247188" y="3756"/>
                                </a:lnTo>
                                <a:lnTo>
                                  <a:pt x="1247434" y="3851"/>
                                </a:lnTo>
                                <a:lnTo>
                                  <a:pt x="1247679" y="3947"/>
                                </a:lnTo>
                                <a:lnTo>
                                  <a:pt x="1247925" y="4044"/>
                                </a:lnTo>
                                <a:lnTo>
                                  <a:pt x="1248170" y="4143"/>
                                </a:lnTo>
                                <a:lnTo>
                                  <a:pt x="1248416" y="4242"/>
                                </a:lnTo>
                                <a:lnTo>
                                  <a:pt x="1248661" y="4343"/>
                                </a:lnTo>
                                <a:lnTo>
                                  <a:pt x="1248907" y="4445"/>
                                </a:lnTo>
                                <a:lnTo>
                                  <a:pt x="1249152" y="4548"/>
                                </a:lnTo>
                                <a:lnTo>
                                  <a:pt x="1249398" y="4653"/>
                                </a:lnTo>
                                <a:lnTo>
                                  <a:pt x="1249644" y="4758"/>
                                </a:lnTo>
                                <a:lnTo>
                                  <a:pt x="1249889" y="4865"/>
                                </a:lnTo>
                                <a:lnTo>
                                  <a:pt x="1250135" y="4973"/>
                                </a:lnTo>
                                <a:lnTo>
                                  <a:pt x="1250380" y="5082"/>
                                </a:lnTo>
                                <a:lnTo>
                                  <a:pt x="1250626" y="5192"/>
                                </a:lnTo>
                                <a:lnTo>
                                  <a:pt x="1250871" y="5304"/>
                                </a:lnTo>
                                <a:lnTo>
                                  <a:pt x="1251117" y="5416"/>
                                </a:lnTo>
                                <a:lnTo>
                                  <a:pt x="1251363" y="5530"/>
                                </a:lnTo>
                                <a:lnTo>
                                  <a:pt x="1251608" y="5645"/>
                                </a:lnTo>
                                <a:lnTo>
                                  <a:pt x="1251854" y="5761"/>
                                </a:lnTo>
                                <a:lnTo>
                                  <a:pt x="1252099" y="5878"/>
                                </a:lnTo>
                                <a:lnTo>
                                  <a:pt x="1252345" y="5997"/>
                                </a:lnTo>
                                <a:lnTo>
                                  <a:pt x="1252590" y="6117"/>
                                </a:lnTo>
                                <a:lnTo>
                                  <a:pt x="1252836" y="6237"/>
                                </a:lnTo>
                                <a:lnTo>
                                  <a:pt x="1253081" y="6359"/>
                                </a:lnTo>
                                <a:lnTo>
                                  <a:pt x="1253327" y="6483"/>
                                </a:lnTo>
                                <a:lnTo>
                                  <a:pt x="1253573" y="6607"/>
                                </a:lnTo>
                                <a:lnTo>
                                  <a:pt x="1253818" y="6732"/>
                                </a:lnTo>
                                <a:lnTo>
                                  <a:pt x="1254064" y="6859"/>
                                </a:lnTo>
                                <a:lnTo>
                                  <a:pt x="1254309" y="6987"/>
                                </a:lnTo>
                                <a:lnTo>
                                  <a:pt x="1254555" y="7116"/>
                                </a:lnTo>
                                <a:lnTo>
                                  <a:pt x="1254800" y="7246"/>
                                </a:lnTo>
                                <a:lnTo>
                                  <a:pt x="1255046" y="7377"/>
                                </a:lnTo>
                                <a:lnTo>
                                  <a:pt x="1255291" y="7510"/>
                                </a:lnTo>
                                <a:lnTo>
                                  <a:pt x="1255537" y="7644"/>
                                </a:lnTo>
                                <a:lnTo>
                                  <a:pt x="1255783" y="7779"/>
                                </a:lnTo>
                                <a:lnTo>
                                  <a:pt x="1256028" y="7915"/>
                                </a:lnTo>
                                <a:lnTo>
                                  <a:pt x="1256274" y="8052"/>
                                </a:lnTo>
                                <a:lnTo>
                                  <a:pt x="1256519" y="8190"/>
                                </a:lnTo>
                                <a:lnTo>
                                  <a:pt x="1256765" y="8330"/>
                                </a:lnTo>
                                <a:lnTo>
                                  <a:pt x="1257010" y="8470"/>
                                </a:lnTo>
                                <a:lnTo>
                                  <a:pt x="1257256" y="8612"/>
                                </a:lnTo>
                                <a:lnTo>
                                  <a:pt x="1257501" y="8755"/>
                                </a:lnTo>
                                <a:lnTo>
                                  <a:pt x="1257747" y="8899"/>
                                </a:lnTo>
                                <a:lnTo>
                                  <a:pt x="1257993" y="9045"/>
                                </a:lnTo>
                                <a:lnTo>
                                  <a:pt x="1258238" y="9191"/>
                                </a:lnTo>
                                <a:lnTo>
                                  <a:pt x="1258484" y="9339"/>
                                </a:lnTo>
                                <a:lnTo>
                                  <a:pt x="1258729" y="9488"/>
                                </a:lnTo>
                                <a:lnTo>
                                  <a:pt x="1258975" y="9638"/>
                                </a:lnTo>
                                <a:lnTo>
                                  <a:pt x="1259220" y="9789"/>
                                </a:lnTo>
                                <a:lnTo>
                                  <a:pt x="1259466" y="9941"/>
                                </a:lnTo>
                                <a:lnTo>
                                  <a:pt x="1259711" y="10095"/>
                                </a:lnTo>
                                <a:lnTo>
                                  <a:pt x="1259957" y="10250"/>
                                </a:lnTo>
                                <a:lnTo>
                                  <a:pt x="1260203" y="10405"/>
                                </a:lnTo>
                                <a:lnTo>
                                  <a:pt x="1260448" y="10562"/>
                                </a:lnTo>
                                <a:lnTo>
                                  <a:pt x="1260694" y="10720"/>
                                </a:lnTo>
                                <a:lnTo>
                                  <a:pt x="1260939" y="10880"/>
                                </a:lnTo>
                                <a:lnTo>
                                  <a:pt x="1261185" y="11040"/>
                                </a:lnTo>
                                <a:lnTo>
                                  <a:pt x="1261430" y="11202"/>
                                </a:lnTo>
                                <a:lnTo>
                                  <a:pt x="1261676" y="11365"/>
                                </a:lnTo>
                                <a:lnTo>
                                  <a:pt x="1261921" y="11529"/>
                                </a:lnTo>
                                <a:lnTo>
                                  <a:pt x="1262167" y="11694"/>
                                </a:lnTo>
                                <a:lnTo>
                                  <a:pt x="1262413" y="11860"/>
                                </a:lnTo>
                                <a:lnTo>
                                  <a:pt x="1262658" y="12027"/>
                                </a:lnTo>
                                <a:lnTo>
                                  <a:pt x="1262904" y="12196"/>
                                </a:lnTo>
                                <a:lnTo>
                                  <a:pt x="1263149" y="12366"/>
                                </a:lnTo>
                                <a:lnTo>
                                  <a:pt x="1263395" y="12536"/>
                                </a:lnTo>
                                <a:lnTo>
                                  <a:pt x="1263640" y="12708"/>
                                </a:lnTo>
                                <a:lnTo>
                                  <a:pt x="1263886" y="12882"/>
                                </a:lnTo>
                                <a:lnTo>
                                  <a:pt x="1264132" y="13056"/>
                                </a:lnTo>
                                <a:lnTo>
                                  <a:pt x="1264377" y="13231"/>
                                </a:lnTo>
                                <a:lnTo>
                                  <a:pt x="1264623" y="13408"/>
                                </a:lnTo>
                                <a:lnTo>
                                  <a:pt x="1264868" y="13586"/>
                                </a:lnTo>
                                <a:lnTo>
                                  <a:pt x="1265114" y="13765"/>
                                </a:lnTo>
                                <a:lnTo>
                                  <a:pt x="1265359" y="13945"/>
                                </a:lnTo>
                                <a:lnTo>
                                  <a:pt x="1265605" y="14126"/>
                                </a:lnTo>
                                <a:lnTo>
                                  <a:pt x="1265850" y="14308"/>
                                </a:lnTo>
                                <a:lnTo>
                                  <a:pt x="1266096" y="14492"/>
                                </a:lnTo>
                                <a:lnTo>
                                  <a:pt x="1266342" y="14677"/>
                                </a:lnTo>
                                <a:lnTo>
                                  <a:pt x="1266587" y="14862"/>
                                </a:lnTo>
                                <a:lnTo>
                                  <a:pt x="1266833" y="15049"/>
                                </a:lnTo>
                                <a:lnTo>
                                  <a:pt x="1267078" y="15238"/>
                                </a:lnTo>
                                <a:lnTo>
                                  <a:pt x="1267324" y="15427"/>
                                </a:lnTo>
                                <a:lnTo>
                                  <a:pt x="1267569" y="15617"/>
                                </a:lnTo>
                                <a:lnTo>
                                  <a:pt x="1267815" y="15809"/>
                                </a:lnTo>
                                <a:lnTo>
                                  <a:pt x="1268060" y="16002"/>
                                </a:lnTo>
                                <a:lnTo>
                                  <a:pt x="1268306" y="16195"/>
                                </a:lnTo>
                                <a:lnTo>
                                  <a:pt x="1268552" y="16390"/>
                                </a:lnTo>
                                <a:lnTo>
                                  <a:pt x="1268797" y="16587"/>
                                </a:lnTo>
                                <a:lnTo>
                                  <a:pt x="1269043" y="16784"/>
                                </a:lnTo>
                                <a:lnTo>
                                  <a:pt x="1269288" y="16982"/>
                                </a:lnTo>
                                <a:lnTo>
                                  <a:pt x="1269534" y="17182"/>
                                </a:lnTo>
                                <a:lnTo>
                                  <a:pt x="1269779" y="17382"/>
                                </a:lnTo>
                                <a:lnTo>
                                  <a:pt x="1270025" y="17584"/>
                                </a:lnTo>
                                <a:lnTo>
                                  <a:pt x="1270270" y="17787"/>
                                </a:lnTo>
                                <a:lnTo>
                                  <a:pt x="1270516" y="17991"/>
                                </a:lnTo>
                                <a:lnTo>
                                  <a:pt x="1270762" y="18197"/>
                                </a:lnTo>
                                <a:lnTo>
                                  <a:pt x="1271007" y="18403"/>
                                </a:lnTo>
                                <a:lnTo>
                                  <a:pt x="1271253" y="18611"/>
                                </a:lnTo>
                                <a:lnTo>
                                  <a:pt x="1271498" y="18819"/>
                                </a:lnTo>
                                <a:lnTo>
                                  <a:pt x="1271744" y="19029"/>
                                </a:lnTo>
                                <a:lnTo>
                                  <a:pt x="1271989" y="19240"/>
                                </a:lnTo>
                                <a:lnTo>
                                  <a:pt x="1272235" y="19452"/>
                                </a:lnTo>
                                <a:lnTo>
                                  <a:pt x="1272480" y="19665"/>
                                </a:lnTo>
                                <a:lnTo>
                                  <a:pt x="1272726" y="19880"/>
                                </a:lnTo>
                                <a:lnTo>
                                  <a:pt x="1272972" y="20095"/>
                                </a:lnTo>
                                <a:lnTo>
                                  <a:pt x="1273217" y="20312"/>
                                </a:lnTo>
                                <a:lnTo>
                                  <a:pt x="1273463" y="20529"/>
                                </a:lnTo>
                                <a:lnTo>
                                  <a:pt x="1273708" y="20748"/>
                                </a:lnTo>
                                <a:lnTo>
                                  <a:pt x="1273954" y="20968"/>
                                </a:lnTo>
                                <a:lnTo>
                                  <a:pt x="1274199" y="21189"/>
                                </a:lnTo>
                                <a:lnTo>
                                  <a:pt x="1274445" y="21412"/>
                                </a:lnTo>
                                <a:lnTo>
                                  <a:pt x="1274691" y="21635"/>
                                </a:lnTo>
                                <a:lnTo>
                                  <a:pt x="1274936" y="21860"/>
                                </a:lnTo>
                                <a:lnTo>
                                  <a:pt x="1275182" y="22085"/>
                                </a:lnTo>
                                <a:lnTo>
                                  <a:pt x="1275427" y="22312"/>
                                </a:lnTo>
                                <a:lnTo>
                                  <a:pt x="1275673" y="22540"/>
                                </a:lnTo>
                                <a:lnTo>
                                  <a:pt x="1275918" y="22769"/>
                                </a:lnTo>
                                <a:lnTo>
                                  <a:pt x="1276164" y="22999"/>
                                </a:lnTo>
                                <a:lnTo>
                                  <a:pt x="1276409" y="23230"/>
                                </a:lnTo>
                                <a:lnTo>
                                  <a:pt x="1276655" y="23463"/>
                                </a:lnTo>
                                <a:lnTo>
                                  <a:pt x="1276901" y="23696"/>
                                </a:lnTo>
                                <a:lnTo>
                                  <a:pt x="1277146" y="23931"/>
                                </a:lnTo>
                                <a:lnTo>
                                  <a:pt x="1277392" y="24166"/>
                                </a:lnTo>
                                <a:lnTo>
                                  <a:pt x="1277637" y="24403"/>
                                </a:lnTo>
                                <a:lnTo>
                                  <a:pt x="1277883" y="24641"/>
                                </a:lnTo>
                                <a:lnTo>
                                  <a:pt x="1278128" y="24880"/>
                                </a:lnTo>
                                <a:lnTo>
                                  <a:pt x="1278374" y="25121"/>
                                </a:lnTo>
                                <a:lnTo>
                                  <a:pt x="1278619" y="25362"/>
                                </a:lnTo>
                                <a:lnTo>
                                  <a:pt x="1278865" y="25605"/>
                                </a:lnTo>
                                <a:lnTo>
                                  <a:pt x="1279111" y="25848"/>
                                </a:lnTo>
                                <a:lnTo>
                                  <a:pt x="1279356" y="26093"/>
                                </a:lnTo>
                                <a:lnTo>
                                  <a:pt x="1279602" y="26339"/>
                                </a:lnTo>
                                <a:lnTo>
                                  <a:pt x="1279847" y="26586"/>
                                </a:lnTo>
                                <a:lnTo>
                                  <a:pt x="1280093" y="26834"/>
                                </a:lnTo>
                                <a:lnTo>
                                  <a:pt x="1280338" y="27083"/>
                                </a:lnTo>
                                <a:lnTo>
                                  <a:pt x="1280584" y="27333"/>
                                </a:lnTo>
                                <a:lnTo>
                                  <a:pt x="1280829" y="27584"/>
                                </a:lnTo>
                                <a:lnTo>
                                  <a:pt x="1281075" y="27837"/>
                                </a:lnTo>
                                <a:lnTo>
                                  <a:pt x="1281321" y="28090"/>
                                </a:lnTo>
                                <a:lnTo>
                                  <a:pt x="1281566" y="28345"/>
                                </a:lnTo>
                                <a:lnTo>
                                  <a:pt x="1281812" y="28601"/>
                                </a:lnTo>
                                <a:lnTo>
                                  <a:pt x="1282057" y="28858"/>
                                </a:lnTo>
                                <a:lnTo>
                                  <a:pt x="1282303" y="29116"/>
                                </a:lnTo>
                                <a:lnTo>
                                  <a:pt x="1282548" y="29375"/>
                                </a:lnTo>
                                <a:lnTo>
                                  <a:pt x="1282794" y="29635"/>
                                </a:lnTo>
                                <a:lnTo>
                                  <a:pt x="1283039" y="29897"/>
                                </a:lnTo>
                                <a:lnTo>
                                  <a:pt x="1283285" y="30159"/>
                                </a:lnTo>
                                <a:lnTo>
                                  <a:pt x="1283531" y="30423"/>
                                </a:lnTo>
                                <a:lnTo>
                                  <a:pt x="1283776" y="30687"/>
                                </a:lnTo>
                                <a:lnTo>
                                  <a:pt x="1284022" y="30953"/>
                                </a:lnTo>
                                <a:lnTo>
                                  <a:pt x="1284267" y="31220"/>
                                </a:lnTo>
                                <a:lnTo>
                                  <a:pt x="1284513" y="31488"/>
                                </a:lnTo>
                                <a:lnTo>
                                  <a:pt x="1284758" y="31757"/>
                                </a:lnTo>
                                <a:lnTo>
                                  <a:pt x="1285004" y="32027"/>
                                </a:lnTo>
                                <a:lnTo>
                                  <a:pt x="1285249" y="32298"/>
                                </a:lnTo>
                                <a:lnTo>
                                  <a:pt x="1285495" y="32571"/>
                                </a:lnTo>
                                <a:lnTo>
                                  <a:pt x="1285741" y="32844"/>
                                </a:lnTo>
                                <a:lnTo>
                                  <a:pt x="1285986" y="33119"/>
                                </a:lnTo>
                                <a:lnTo>
                                  <a:pt x="1286232" y="33394"/>
                                </a:lnTo>
                                <a:lnTo>
                                  <a:pt x="1286477" y="33671"/>
                                </a:lnTo>
                                <a:lnTo>
                                  <a:pt x="1286723" y="33949"/>
                                </a:lnTo>
                                <a:lnTo>
                                  <a:pt x="1286968" y="34228"/>
                                </a:lnTo>
                                <a:lnTo>
                                  <a:pt x="1287214" y="34508"/>
                                </a:lnTo>
                                <a:lnTo>
                                  <a:pt x="1287460" y="34789"/>
                                </a:lnTo>
                                <a:lnTo>
                                  <a:pt x="1287705" y="35071"/>
                                </a:lnTo>
                                <a:lnTo>
                                  <a:pt x="1287951" y="35354"/>
                                </a:lnTo>
                                <a:lnTo>
                                  <a:pt x="1288196" y="35639"/>
                                </a:lnTo>
                                <a:lnTo>
                                  <a:pt x="1288442" y="35924"/>
                                </a:lnTo>
                                <a:lnTo>
                                  <a:pt x="1288687" y="36211"/>
                                </a:lnTo>
                                <a:lnTo>
                                  <a:pt x="1288933" y="36498"/>
                                </a:lnTo>
                                <a:lnTo>
                                  <a:pt x="1289178" y="36787"/>
                                </a:lnTo>
                                <a:lnTo>
                                  <a:pt x="1289424" y="37077"/>
                                </a:lnTo>
                                <a:lnTo>
                                  <a:pt x="1289670" y="37367"/>
                                </a:lnTo>
                                <a:lnTo>
                                  <a:pt x="1289915" y="37659"/>
                                </a:lnTo>
                                <a:lnTo>
                                  <a:pt x="1290161" y="37952"/>
                                </a:lnTo>
                                <a:lnTo>
                                  <a:pt x="1290406" y="38247"/>
                                </a:lnTo>
                                <a:lnTo>
                                  <a:pt x="1290652" y="38542"/>
                                </a:lnTo>
                                <a:lnTo>
                                  <a:pt x="1290897" y="38838"/>
                                </a:lnTo>
                                <a:lnTo>
                                  <a:pt x="1291143" y="39135"/>
                                </a:lnTo>
                                <a:lnTo>
                                  <a:pt x="1291388" y="39434"/>
                                </a:lnTo>
                                <a:lnTo>
                                  <a:pt x="1291634" y="39733"/>
                                </a:lnTo>
                                <a:lnTo>
                                  <a:pt x="1291880" y="40034"/>
                                </a:lnTo>
                                <a:lnTo>
                                  <a:pt x="1292125" y="40336"/>
                                </a:lnTo>
                                <a:lnTo>
                                  <a:pt x="1292371" y="40638"/>
                                </a:lnTo>
                                <a:lnTo>
                                  <a:pt x="1292616" y="40942"/>
                                </a:lnTo>
                                <a:lnTo>
                                  <a:pt x="1292862" y="41247"/>
                                </a:lnTo>
                                <a:lnTo>
                                  <a:pt x="1293107" y="41553"/>
                                </a:lnTo>
                                <a:lnTo>
                                  <a:pt x="1293353" y="41860"/>
                                </a:lnTo>
                                <a:lnTo>
                                  <a:pt x="1293598" y="42168"/>
                                </a:lnTo>
                                <a:lnTo>
                                  <a:pt x="1293844" y="42477"/>
                                </a:lnTo>
                                <a:lnTo>
                                  <a:pt x="1294090" y="42787"/>
                                </a:lnTo>
                                <a:lnTo>
                                  <a:pt x="1294335" y="43099"/>
                                </a:lnTo>
                                <a:lnTo>
                                  <a:pt x="1294581" y="43411"/>
                                </a:lnTo>
                                <a:lnTo>
                                  <a:pt x="1294826" y="43725"/>
                                </a:lnTo>
                                <a:lnTo>
                                  <a:pt x="1295072" y="44039"/>
                                </a:lnTo>
                                <a:lnTo>
                                  <a:pt x="1295317" y="44355"/>
                                </a:lnTo>
                                <a:lnTo>
                                  <a:pt x="1295563" y="44671"/>
                                </a:lnTo>
                                <a:lnTo>
                                  <a:pt x="1295808" y="44989"/>
                                </a:lnTo>
                                <a:lnTo>
                                  <a:pt x="1296054" y="45308"/>
                                </a:lnTo>
                                <a:lnTo>
                                  <a:pt x="1296300" y="45627"/>
                                </a:lnTo>
                                <a:lnTo>
                                  <a:pt x="1296545" y="45948"/>
                                </a:lnTo>
                                <a:lnTo>
                                  <a:pt x="1296791" y="46270"/>
                                </a:lnTo>
                                <a:lnTo>
                                  <a:pt x="1297036" y="46593"/>
                                </a:lnTo>
                                <a:lnTo>
                                  <a:pt x="1297282" y="46917"/>
                                </a:lnTo>
                                <a:lnTo>
                                  <a:pt x="1297527" y="47242"/>
                                </a:lnTo>
                                <a:lnTo>
                                  <a:pt x="1297773" y="47568"/>
                                </a:lnTo>
                                <a:lnTo>
                                  <a:pt x="1298019" y="47896"/>
                                </a:lnTo>
                                <a:lnTo>
                                  <a:pt x="1298264" y="48224"/>
                                </a:lnTo>
                                <a:lnTo>
                                  <a:pt x="1298510" y="48553"/>
                                </a:lnTo>
                                <a:lnTo>
                                  <a:pt x="1298755" y="48884"/>
                                </a:lnTo>
                                <a:lnTo>
                                  <a:pt x="1299001" y="49215"/>
                                </a:lnTo>
                                <a:lnTo>
                                  <a:pt x="1299246" y="49547"/>
                                </a:lnTo>
                                <a:lnTo>
                                  <a:pt x="1299492" y="49881"/>
                                </a:lnTo>
                                <a:lnTo>
                                  <a:pt x="1299737" y="50215"/>
                                </a:lnTo>
                                <a:lnTo>
                                  <a:pt x="1299983" y="50551"/>
                                </a:lnTo>
                                <a:lnTo>
                                  <a:pt x="1300229" y="50888"/>
                                </a:lnTo>
                                <a:lnTo>
                                  <a:pt x="1300474" y="51225"/>
                                </a:lnTo>
                                <a:lnTo>
                                  <a:pt x="1300720" y="51564"/>
                                </a:lnTo>
                                <a:lnTo>
                                  <a:pt x="1300965" y="51904"/>
                                </a:lnTo>
                                <a:lnTo>
                                  <a:pt x="1301211" y="52245"/>
                                </a:lnTo>
                                <a:lnTo>
                                  <a:pt x="1301456" y="52586"/>
                                </a:lnTo>
                                <a:lnTo>
                                  <a:pt x="1301702" y="52929"/>
                                </a:lnTo>
                                <a:lnTo>
                                  <a:pt x="1301947" y="53273"/>
                                </a:lnTo>
                                <a:lnTo>
                                  <a:pt x="1302193" y="53618"/>
                                </a:lnTo>
                                <a:lnTo>
                                  <a:pt x="1302439" y="53964"/>
                                </a:lnTo>
                                <a:lnTo>
                                  <a:pt x="1302684" y="54311"/>
                                </a:lnTo>
                                <a:lnTo>
                                  <a:pt x="1302930" y="54659"/>
                                </a:lnTo>
                                <a:lnTo>
                                  <a:pt x="1303175" y="55008"/>
                                </a:lnTo>
                                <a:lnTo>
                                  <a:pt x="1303421" y="55359"/>
                                </a:lnTo>
                                <a:lnTo>
                                  <a:pt x="1303666" y="55710"/>
                                </a:lnTo>
                                <a:lnTo>
                                  <a:pt x="1303912" y="56062"/>
                                </a:lnTo>
                                <a:lnTo>
                                  <a:pt x="1304157" y="56415"/>
                                </a:lnTo>
                                <a:lnTo>
                                  <a:pt x="1304403" y="56769"/>
                                </a:lnTo>
                                <a:lnTo>
                                  <a:pt x="1304649" y="57125"/>
                                </a:lnTo>
                                <a:lnTo>
                                  <a:pt x="1304894" y="57481"/>
                                </a:lnTo>
                                <a:lnTo>
                                  <a:pt x="1305140" y="57838"/>
                                </a:lnTo>
                                <a:lnTo>
                                  <a:pt x="1305385" y="58197"/>
                                </a:lnTo>
                                <a:lnTo>
                                  <a:pt x="1305631" y="58556"/>
                                </a:lnTo>
                                <a:lnTo>
                                  <a:pt x="1305876" y="58916"/>
                                </a:lnTo>
                                <a:lnTo>
                                  <a:pt x="1306122" y="59278"/>
                                </a:lnTo>
                                <a:lnTo>
                                  <a:pt x="1306367" y="59640"/>
                                </a:lnTo>
                                <a:lnTo>
                                  <a:pt x="1306613" y="60004"/>
                                </a:lnTo>
                                <a:lnTo>
                                  <a:pt x="1306859" y="60368"/>
                                </a:lnTo>
                                <a:lnTo>
                                  <a:pt x="1307104" y="60734"/>
                                </a:lnTo>
                                <a:lnTo>
                                  <a:pt x="1307350" y="61100"/>
                                </a:lnTo>
                                <a:lnTo>
                                  <a:pt x="1307595" y="61468"/>
                                </a:lnTo>
                                <a:lnTo>
                                  <a:pt x="1307841" y="61836"/>
                                </a:lnTo>
                                <a:lnTo>
                                  <a:pt x="1308086" y="62206"/>
                                </a:lnTo>
                                <a:lnTo>
                                  <a:pt x="1308332" y="62576"/>
                                </a:lnTo>
                                <a:lnTo>
                                  <a:pt x="1308577" y="62948"/>
                                </a:lnTo>
                                <a:lnTo>
                                  <a:pt x="1308823" y="63321"/>
                                </a:lnTo>
                                <a:lnTo>
                                  <a:pt x="1309069" y="63694"/>
                                </a:lnTo>
                                <a:lnTo>
                                  <a:pt x="1309314" y="64069"/>
                                </a:lnTo>
                                <a:lnTo>
                                  <a:pt x="1309560" y="64444"/>
                                </a:lnTo>
                                <a:lnTo>
                                  <a:pt x="1309805" y="64821"/>
                                </a:lnTo>
                                <a:lnTo>
                                  <a:pt x="1310051" y="65199"/>
                                </a:lnTo>
                                <a:lnTo>
                                  <a:pt x="1310296" y="65577"/>
                                </a:lnTo>
                                <a:lnTo>
                                  <a:pt x="1310542" y="65957"/>
                                </a:lnTo>
                                <a:lnTo>
                                  <a:pt x="1310788" y="66338"/>
                                </a:lnTo>
                                <a:lnTo>
                                  <a:pt x="1311033" y="66719"/>
                                </a:lnTo>
                                <a:lnTo>
                                  <a:pt x="1311279" y="67102"/>
                                </a:lnTo>
                                <a:lnTo>
                                  <a:pt x="1311524" y="67485"/>
                                </a:lnTo>
                                <a:lnTo>
                                  <a:pt x="1311770" y="67870"/>
                                </a:lnTo>
                                <a:lnTo>
                                  <a:pt x="1312015" y="68256"/>
                                </a:lnTo>
                                <a:lnTo>
                                  <a:pt x="1312261" y="68642"/>
                                </a:lnTo>
                                <a:lnTo>
                                  <a:pt x="1312506" y="69030"/>
                                </a:lnTo>
                                <a:lnTo>
                                  <a:pt x="1312752" y="69419"/>
                                </a:lnTo>
                                <a:lnTo>
                                  <a:pt x="1312998" y="69808"/>
                                </a:lnTo>
                                <a:lnTo>
                                  <a:pt x="1313243" y="70199"/>
                                </a:lnTo>
                                <a:lnTo>
                                  <a:pt x="1313489" y="70590"/>
                                </a:lnTo>
                                <a:lnTo>
                                  <a:pt x="1313734" y="70983"/>
                                </a:lnTo>
                                <a:lnTo>
                                  <a:pt x="1313980" y="71376"/>
                                </a:lnTo>
                                <a:lnTo>
                                  <a:pt x="1314225" y="71771"/>
                                </a:lnTo>
                                <a:lnTo>
                                  <a:pt x="1314471" y="72167"/>
                                </a:lnTo>
                                <a:lnTo>
                                  <a:pt x="1314716" y="72563"/>
                                </a:lnTo>
                                <a:lnTo>
                                  <a:pt x="1314962" y="72961"/>
                                </a:lnTo>
                                <a:lnTo>
                                  <a:pt x="1315208" y="73359"/>
                                </a:lnTo>
                                <a:lnTo>
                                  <a:pt x="1315453" y="73758"/>
                                </a:lnTo>
                                <a:lnTo>
                                  <a:pt x="1315699" y="74159"/>
                                </a:lnTo>
                                <a:lnTo>
                                  <a:pt x="1315944" y="74560"/>
                                </a:lnTo>
                                <a:lnTo>
                                  <a:pt x="1316190" y="74963"/>
                                </a:lnTo>
                                <a:lnTo>
                                  <a:pt x="1316435" y="75366"/>
                                </a:lnTo>
                                <a:lnTo>
                                  <a:pt x="1316681" y="75770"/>
                                </a:lnTo>
                                <a:lnTo>
                                  <a:pt x="1316926" y="76176"/>
                                </a:lnTo>
                                <a:lnTo>
                                  <a:pt x="1317172" y="76582"/>
                                </a:lnTo>
                                <a:lnTo>
                                  <a:pt x="1317418" y="76989"/>
                                </a:lnTo>
                                <a:lnTo>
                                  <a:pt x="1317663" y="77398"/>
                                </a:lnTo>
                                <a:lnTo>
                                  <a:pt x="1317909" y="77807"/>
                                </a:lnTo>
                                <a:lnTo>
                                  <a:pt x="1318154" y="78217"/>
                                </a:lnTo>
                                <a:lnTo>
                                  <a:pt x="1318400" y="78628"/>
                                </a:lnTo>
                                <a:lnTo>
                                  <a:pt x="1318645" y="79040"/>
                                </a:lnTo>
                                <a:lnTo>
                                  <a:pt x="1318891" y="79453"/>
                                </a:lnTo>
                                <a:lnTo>
                                  <a:pt x="1319136" y="79867"/>
                                </a:lnTo>
                                <a:lnTo>
                                  <a:pt x="1319382" y="80282"/>
                                </a:lnTo>
                                <a:lnTo>
                                  <a:pt x="1319628" y="80698"/>
                                </a:lnTo>
                                <a:lnTo>
                                  <a:pt x="1319873" y="81115"/>
                                </a:lnTo>
                                <a:lnTo>
                                  <a:pt x="1320119" y="81533"/>
                                </a:lnTo>
                                <a:lnTo>
                                  <a:pt x="1320364" y="81952"/>
                                </a:lnTo>
                                <a:lnTo>
                                  <a:pt x="1320610" y="82372"/>
                                </a:lnTo>
                                <a:lnTo>
                                  <a:pt x="1320855" y="82793"/>
                                </a:lnTo>
                                <a:lnTo>
                                  <a:pt x="1321101" y="83214"/>
                                </a:lnTo>
                                <a:lnTo>
                                  <a:pt x="1321347" y="83637"/>
                                </a:lnTo>
                                <a:lnTo>
                                  <a:pt x="1321592" y="84061"/>
                                </a:lnTo>
                                <a:lnTo>
                                  <a:pt x="1321838" y="84485"/>
                                </a:lnTo>
                                <a:lnTo>
                                  <a:pt x="1322083" y="84911"/>
                                </a:lnTo>
                                <a:lnTo>
                                  <a:pt x="1322329" y="85337"/>
                                </a:lnTo>
                                <a:lnTo>
                                  <a:pt x="1322574" y="85765"/>
                                </a:lnTo>
                                <a:lnTo>
                                  <a:pt x="1322820" y="86193"/>
                                </a:lnTo>
                                <a:lnTo>
                                  <a:pt x="1323065" y="86622"/>
                                </a:lnTo>
                                <a:lnTo>
                                  <a:pt x="1323311" y="87053"/>
                                </a:lnTo>
                                <a:lnTo>
                                  <a:pt x="1323557" y="87484"/>
                                </a:lnTo>
                                <a:lnTo>
                                  <a:pt x="1323802" y="87916"/>
                                </a:lnTo>
                                <a:lnTo>
                                  <a:pt x="1324048" y="88349"/>
                                </a:lnTo>
                                <a:lnTo>
                                  <a:pt x="1324293" y="88783"/>
                                </a:lnTo>
                                <a:lnTo>
                                  <a:pt x="1324539" y="89218"/>
                                </a:lnTo>
                                <a:lnTo>
                                  <a:pt x="1324784" y="89654"/>
                                </a:lnTo>
                                <a:lnTo>
                                  <a:pt x="1325030" y="90091"/>
                                </a:lnTo>
                                <a:lnTo>
                                  <a:pt x="1325275" y="90528"/>
                                </a:lnTo>
                                <a:lnTo>
                                  <a:pt x="1325521" y="90967"/>
                                </a:lnTo>
                                <a:lnTo>
                                  <a:pt x="1325767" y="91407"/>
                                </a:lnTo>
                                <a:lnTo>
                                  <a:pt x="1326012" y="91847"/>
                                </a:lnTo>
                                <a:lnTo>
                                  <a:pt x="1326258" y="92289"/>
                                </a:lnTo>
                                <a:lnTo>
                                  <a:pt x="1326503" y="92731"/>
                                </a:lnTo>
                                <a:lnTo>
                                  <a:pt x="1326749" y="93175"/>
                                </a:lnTo>
                                <a:lnTo>
                                  <a:pt x="1326994" y="93619"/>
                                </a:lnTo>
                                <a:lnTo>
                                  <a:pt x="1327240" y="94064"/>
                                </a:lnTo>
                                <a:lnTo>
                                  <a:pt x="1327485" y="94510"/>
                                </a:lnTo>
                                <a:lnTo>
                                  <a:pt x="1327731" y="94957"/>
                                </a:lnTo>
                                <a:lnTo>
                                  <a:pt x="1327977" y="95405"/>
                                </a:lnTo>
                                <a:lnTo>
                                  <a:pt x="1328222" y="95854"/>
                                </a:lnTo>
                                <a:lnTo>
                                  <a:pt x="1328468" y="96304"/>
                                </a:lnTo>
                                <a:lnTo>
                                  <a:pt x="1328713" y="96755"/>
                                </a:lnTo>
                                <a:lnTo>
                                  <a:pt x="1328959" y="97206"/>
                                </a:lnTo>
                                <a:lnTo>
                                  <a:pt x="1329204" y="97659"/>
                                </a:lnTo>
                                <a:lnTo>
                                  <a:pt x="1329450" y="98112"/>
                                </a:lnTo>
                                <a:lnTo>
                                  <a:pt x="1329695" y="98567"/>
                                </a:lnTo>
                                <a:lnTo>
                                  <a:pt x="1329941" y="99022"/>
                                </a:lnTo>
                                <a:lnTo>
                                  <a:pt x="1330187" y="99478"/>
                                </a:lnTo>
                                <a:lnTo>
                                  <a:pt x="1330432" y="99935"/>
                                </a:lnTo>
                                <a:lnTo>
                                  <a:pt x="1330678" y="100393"/>
                                </a:lnTo>
                                <a:lnTo>
                                  <a:pt x="1330923" y="100852"/>
                                </a:lnTo>
                                <a:lnTo>
                                  <a:pt x="1331169" y="101312"/>
                                </a:lnTo>
                                <a:lnTo>
                                  <a:pt x="1331414" y="101773"/>
                                </a:lnTo>
                                <a:lnTo>
                                  <a:pt x="1331660" y="102235"/>
                                </a:lnTo>
                                <a:lnTo>
                                  <a:pt x="1331905" y="102697"/>
                                </a:lnTo>
                                <a:lnTo>
                                  <a:pt x="1332151" y="103161"/>
                                </a:lnTo>
                                <a:lnTo>
                                  <a:pt x="1332397" y="103625"/>
                                </a:lnTo>
                                <a:lnTo>
                                  <a:pt x="1332642" y="104090"/>
                                </a:lnTo>
                                <a:lnTo>
                                  <a:pt x="1332888" y="104556"/>
                                </a:lnTo>
                                <a:lnTo>
                                  <a:pt x="1333133" y="105023"/>
                                </a:lnTo>
                                <a:lnTo>
                                  <a:pt x="1333379" y="105491"/>
                                </a:lnTo>
                                <a:lnTo>
                                  <a:pt x="1333624" y="105960"/>
                                </a:lnTo>
                                <a:lnTo>
                                  <a:pt x="1333870" y="106430"/>
                                </a:lnTo>
                                <a:lnTo>
                                  <a:pt x="1334116" y="106901"/>
                                </a:lnTo>
                                <a:lnTo>
                                  <a:pt x="1334361" y="107372"/>
                                </a:lnTo>
                                <a:lnTo>
                                  <a:pt x="1334607" y="107844"/>
                                </a:lnTo>
                                <a:lnTo>
                                  <a:pt x="1334852" y="108318"/>
                                </a:lnTo>
                                <a:lnTo>
                                  <a:pt x="1335098" y="108792"/>
                                </a:lnTo>
                                <a:lnTo>
                                  <a:pt x="1335343" y="109267"/>
                                </a:lnTo>
                                <a:lnTo>
                                  <a:pt x="1335589" y="109743"/>
                                </a:lnTo>
                                <a:lnTo>
                                  <a:pt x="1335834" y="110220"/>
                                </a:lnTo>
                                <a:lnTo>
                                  <a:pt x="1336080" y="110697"/>
                                </a:lnTo>
                                <a:lnTo>
                                  <a:pt x="1336326" y="111176"/>
                                </a:lnTo>
                                <a:lnTo>
                                  <a:pt x="1336571" y="111655"/>
                                </a:lnTo>
                                <a:lnTo>
                                  <a:pt x="1336817" y="112136"/>
                                </a:lnTo>
                                <a:lnTo>
                                  <a:pt x="1337062" y="112617"/>
                                </a:lnTo>
                                <a:lnTo>
                                  <a:pt x="1337308" y="113099"/>
                                </a:lnTo>
                                <a:lnTo>
                                  <a:pt x="1337553" y="113582"/>
                                </a:lnTo>
                                <a:lnTo>
                                  <a:pt x="1337799" y="114066"/>
                                </a:lnTo>
                                <a:lnTo>
                                  <a:pt x="1338044" y="114550"/>
                                </a:lnTo>
                                <a:lnTo>
                                  <a:pt x="1338290" y="115036"/>
                                </a:lnTo>
                                <a:lnTo>
                                  <a:pt x="1338536" y="115522"/>
                                </a:lnTo>
                                <a:lnTo>
                                  <a:pt x="1338781" y="116010"/>
                                </a:lnTo>
                                <a:lnTo>
                                  <a:pt x="1339027" y="116498"/>
                                </a:lnTo>
                                <a:lnTo>
                                  <a:pt x="1339272" y="116987"/>
                                </a:lnTo>
                                <a:lnTo>
                                  <a:pt x="1339518" y="117477"/>
                                </a:lnTo>
                                <a:lnTo>
                                  <a:pt x="1339763" y="117967"/>
                                </a:lnTo>
                                <a:lnTo>
                                  <a:pt x="1340009" y="118459"/>
                                </a:lnTo>
                                <a:lnTo>
                                  <a:pt x="1340254" y="118951"/>
                                </a:lnTo>
                                <a:lnTo>
                                  <a:pt x="1340500" y="119445"/>
                                </a:lnTo>
                                <a:lnTo>
                                  <a:pt x="1340746" y="119939"/>
                                </a:lnTo>
                                <a:lnTo>
                                  <a:pt x="1340991" y="120434"/>
                                </a:lnTo>
                                <a:lnTo>
                                  <a:pt x="1341237" y="120930"/>
                                </a:lnTo>
                                <a:lnTo>
                                  <a:pt x="1341482" y="121426"/>
                                </a:lnTo>
                                <a:lnTo>
                                  <a:pt x="1341728" y="121924"/>
                                </a:lnTo>
                                <a:lnTo>
                                  <a:pt x="1341973" y="122422"/>
                                </a:lnTo>
                                <a:lnTo>
                                  <a:pt x="1342219" y="122922"/>
                                </a:lnTo>
                                <a:lnTo>
                                  <a:pt x="1342464" y="123422"/>
                                </a:lnTo>
                                <a:lnTo>
                                  <a:pt x="1342710" y="123923"/>
                                </a:lnTo>
                                <a:lnTo>
                                  <a:pt x="1342956" y="124424"/>
                                </a:lnTo>
                                <a:lnTo>
                                  <a:pt x="1343201" y="124927"/>
                                </a:lnTo>
                                <a:lnTo>
                                  <a:pt x="1343447" y="125431"/>
                                </a:lnTo>
                                <a:lnTo>
                                  <a:pt x="1343692" y="125935"/>
                                </a:lnTo>
                                <a:lnTo>
                                  <a:pt x="1343938" y="126440"/>
                                </a:lnTo>
                                <a:lnTo>
                                  <a:pt x="1344183" y="126946"/>
                                </a:lnTo>
                                <a:lnTo>
                                  <a:pt x="1344429" y="127453"/>
                                </a:lnTo>
                                <a:lnTo>
                                  <a:pt x="1344675" y="127961"/>
                                </a:lnTo>
                                <a:lnTo>
                                  <a:pt x="1344920" y="128469"/>
                                </a:lnTo>
                                <a:lnTo>
                                  <a:pt x="1345166" y="128978"/>
                                </a:lnTo>
                                <a:lnTo>
                                  <a:pt x="1345411" y="129488"/>
                                </a:lnTo>
                                <a:lnTo>
                                  <a:pt x="1345657" y="129999"/>
                                </a:lnTo>
                                <a:lnTo>
                                  <a:pt x="1345902" y="130511"/>
                                </a:lnTo>
                                <a:lnTo>
                                  <a:pt x="1346148" y="131024"/>
                                </a:lnTo>
                                <a:lnTo>
                                  <a:pt x="1346393" y="131537"/>
                                </a:lnTo>
                                <a:lnTo>
                                  <a:pt x="1346639" y="132052"/>
                                </a:lnTo>
                                <a:lnTo>
                                  <a:pt x="1346885" y="132567"/>
                                </a:lnTo>
                                <a:lnTo>
                                  <a:pt x="1347130" y="133083"/>
                                </a:lnTo>
                                <a:lnTo>
                                  <a:pt x="1347376" y="133599"/>
                                </a:lnTo>
                                <a:lnTo>
                                  <a:pt x="1347621" y="134117"/>
                                </a:lnTo>
                                <a:lnTo>
                                  <a:pt x="1347867" y="134635"/>
                                </a:lnTo>
                                <a:lnTo>
                                  <a:pt x="1348112" y="135155"/>
                                </a:lnTo>
                                <a:lnTo>
                                  <a:pt x="1348358" y="135675"/>
                                </a:lnTo>
                                <a:lnTo>
                                  <a:pt x="1348603" y="136195"/>
                                </a:lnTo>
                                <a:lnTo>
                                  <a:pt x="1348849" y="136717"/>
                                </a:lnTo>
                                <a:lnTo>
                                  <a:pt x="1349095" y="137239"/>
                                </a:lnTo>
                                <a:lnTo>
                                  <a:pt x="1349340" y="137763"/>
                                </a:lnTo>
                                <a:lnTo>
                                  <a:pt x="1349586" y="138287"/>
                                </a:lnTo>
                                <a:lnTo>
                                  <a:pt x="1349831" y="138812"/>
                                </a:lnTo>
                                <a:lnTo>
                                  <a:pt x="1350077" y="139337"/>
                                </a:lnTo>
                                <a:lnTo>
                                  <a:pt x="1350322" y="139864"/>
                                </a:lnTo>
                                <a:lnTo>
                                  <a:pt x="1350568" y="140391"/>
                                </a:lnTo>
                                <a:lnTo>
                                  <a:pt x="1350813" y="140919"/>
                                </a:lnTo>
                                <a:lnTo>
                                  <a:pt x="1351059" y="141448"/>
                                </a:lnTo>
                                <a:lnTo>
                                  <a:pt x="1351305" y="141977"/>
                                </a:lnTo>
                                <a:lnTo>
                                  <a:pt x="1351550" y="142508"/>
                                </a:lnTo>
                                <a:lnTo>
                                  <a:pt x="1351796" y="143039"/>
                                </a:lnTo>
                                <a:lnTo>
                                  <a:pt x="1352041" y="143571"/>
                                </a:lnTo>
                                <a:lnTo>
                                  <a:pt x="1352287" y="144104"/>
                                </a:lnTo>
                                <a:lnTo>
                                  <a:pt x="1352532" y="144638"/>
                                </a:lnTo>
                                <a:lnTo>
                                  <a:pt x="1352778" y="145172"/>
                                </a:lnTo>
                                <a:lnTo>
                                  <a:pt x="1353023" y="145707"/>
                                </a:lnTo>
                                <a:lnTo>
                                  <a:pt x="1353269" y="146243"/>
                                </a:lnTo>
                                <a:lnTo>
                                  <a:pt x="1353515" y="146780"/>
                                </a:lnTo>
                                <a:lnTo>
                                  <a:pt x="1353760" y="147317"/>
                                </a:lnTo>
                                <a:lnTo>
                                  <a:pt x="1354006" y="147856"/>
                                </a:lnTo>
                                <a:lnTo>
                                  <a:pt x="1354251" y="148395"/>
                                </a:lnTo>
                                <a:lnTo>
                                  <a:pt x="1354497" y="148935"/>
                                </a:lnTo>
                                <a:lnTo>
                                  <a:pt x="1354742" y="149475"/>
                                </a:lnTo>
                                <a:lnTo>
                                  <a:pt x="1354988" y="150017"/>
                                </a:lnTo>
                                <a:lnTo>
                                  <a:pt x="1355233" y="150559"/>
                                </a:lnTo>
                                <a:lnTo>
                                  <a:pt x="1355479" y="151102"/>
                                </a:lnTo>
                                <a:lnTo>
                                  <a:pt x="1355725" y="151646"/>
                                </a:lnTo>
                                <a:lnTo>
                                  <a:pt x="1355970" y="152190"/>
                                </a:lnTo>
                                <a:lnTo>
                                  <a:pt x="1356216" y="152736"/>
                                </a:lnTo>
                                <a:lnTo>
                                  <a:pt x="1356461" y="153282"/>
                                </a:lnTo>
                                <a:lnTo>
                                  <a:pt x="1356707" y="153828"/>
                                </a:lnTo>
                                <a:lnTo>
                                  <a:pt x="1356952" y="154376"/>
                                </a:lnTo>
                                <a:lnTo>
                                  <a:pt x="1357198" y="154924"/>
                                </a:lnTo>
                                <a:lnTo>
                                  <a:pt x="1357444" y="155473"/>
                                </a:lnTo>
                                <a:lnTo>
                                  <a:pt x="1357689" y="156023"/>
                                </a:lnTo>
                                <a:lnTo>
                                  <a:pt x="1357935" y="156574"/>
                                </a:lnTo>
                                <a:lnTo>
                                  <a:pt x="1358180" y="157125"/>
                                </a:lnTo>
                                <a:lnTo>
                                  <a:pt x="1358426" y="157677"/>
                                </a:lnTo>
                                <a:lnTo>
                                  <a:pt x="1358671" y="158230"/>
                                </a:lnTo>
                                <a:lnTo>
                                  <a:pt x="1358917" y="158784"/>
                                </a:lnTo>
                                <a:lnTo>
                                  <a:pt x="1359162" y="159338"/>
                                </a:lnTo>
                                <a:lnTo>
                                  <a:pt x="1359408" y="159894"/>
                                </a:lnTo>
                                <a:lnTo>
                                  <a:pt x="1359654" y="160449"/>
                                </a:lnTo>
                                <a:lnTo>
                                  <a:pt x="1359899" y="161006"/>
                                </a:lnTo>
                                <a:lnTo>
                                  <a:pt x="1360145" y="161563"/>
                                </a:lnTo>
                                <a:lnTo>
                                  <a:pt x="1360390" y="162122"/>
                                </a:lnTo>
                                <a:lnTo>
                                  <a:pt x="1360636" y="162680"/>
                                </a:lnTo>
                                <a:lnTo>
                                  <a:pt x="1360881" y="163240"/>
                                </a:lnTo>
                                <a:lnTo>
                                  <a:pt x="1361127" y="163800"/>
                                </a:lnTo>
                                <a:lnTo>
                                  <a:pt x="1361372" y="164362"/>
                                </a:lnTo>
                                <a:lnTo>
                                  <a:pt x="1361618" y="164923"/>
                                </a:lnTo>
                                <a:lnTo>
                                  <a:pt x="1361864" y="165486"/>
                                </a:lnTo>
                                <a:lnTo>
                                  <a:pt x="1362109" y="166049"/>
                                </a:lnTo>
                                <a:lnTo>
                                  <a:pt x="1362355" y="166613"/>
                                </a:lnTo>
                                <a:lnTo>
                                  <a:pt x="1362600" y="167178"/>
                                </a:lnTo>
                                <a:lnTo>
                                  <a:pt x="1362846" y="167744"/>
                                </a:lnTo>
                                <a:lnTo>
                                  <a:pt x="1363091" y="168310"/>
                                </a:lnTo>
                                <a:lnTo>
                                  <a:pt x="1363337" y="168877"/>
                                </a:lnTo>
                                <a:lnTo>
                                  <a:pt x="1363582" y="169444"/>
                                </a:lnTo>
                                <a:lnTo>
                                  <a:pt x="1363828" y="170013"/>
                                </a:lnTo>
                                <a:lnTo>
                                  <a:pt x="1364074" y="170582"/>
                                </a:lnTo>
                                <a:lnTo>
                                  <a:pt x="1364319" y="171152"/>
                                </a:lnTo>
                                <a:lnTo>
                                  <a:pt x="1364565" y="171722"/>
                                </a:lnTo>
                                <a:lnTo>
                                  <a:pt x="1364810" y="172294"/>
                                </a:lnTo>
                                <a:lnTo>
                                  <a:pt x="1365056" y="172865"/>
                                </a:lnTo>
                                <a:lnTo>
                                  <a:pt x="1365301" y="173438"/>
                                </a:lnTo>
                                <a:lnTo>
                                  <a:pt x="1365547" y="174012"/>
                                </a:lnTo>
                                <a:lnTo>
                                  <a:pt x="1365792" y="174586"/>
                                </a:lnTo>
                                <a:lnTo>
                                  <a:pt x="1366038" y="175161"/>
                                </a:lnTo>
                                <a:lnTo>
                                  <a:pt x="1366284" y="175736"/>
                                </a:lnTo>
                                <a:lnTo>
                                  <a:pt x="1366529" y="176312"/>
                                </a:lnTo>
                                <a:lnTo>
                                  <a:pt x="1366775" y="176889"/>
                                </a:lnTo>
                                <a:lnTo>
                                  <a:pt x="1367020" y="177467"/>
                                </a:lnTo>
                                <a:lnTo>
                                  <a:pt x="1367266" y="178045"/>
                                </a:lnTo>
                                <a:lnTo>
                                  <a:pt x="1367511" y="178624"/>
                                </a:lnTo>
                                <a:lnTo>
                                  <a:pt x="1367757" y="179204"/>
                                </a:lnTo>
                                <a:lnTo>
                                  <a:pt x="1368003" y="179785"/>
                                </a:lnTo>
                                <a:lnTo>
                                  <a:pt x="1368248" y="180366"/>
                                </a:lnTo>
                                <a:lnTo>
                                  <a:pt x="1368494" y="180948"/>
                                </a:lnTo>
                                <a:lnTo>
                                  <a:pt x="1368739" y="181530"/>
                                </a:lnTo>
                                <a:lnTo>
                                  <a:pt x="1368985" y="182113"/>
                                </a:lnTo>
                                <a:lnTo>
                                  <a:pt x="1369230" y="182697"/>
                                </a:lnTo>
                                <a:lnTo>
                                  <a:pt x="1369476" y="183282"/>
                                </a:lnTo>
                                <a:lnTo>
                                  <a:pt x="1369721" y="183867"/>
                                </a:lnTo>
                                <a:lnTo>
                                  <a:pt x="1369967" y="184453"/>
                                </a:lnTo>
                                <a:lnTo>
                                  <a:pt x="1370213" y="185040"/>
                                </a:lnTo>
                                <a:lnTo>
                                  <a:pt x="1370458" y="185627"/>
                                </a:lnTo>
                                <a:lnTo>
                                  <a:pt x="1370704" y="186215"/>
                                </a:lnTo>
                                <a:lnTo>
                                  <a:pt x="1370949" y="186804"/>
                                </a:lnTo>
                                <a:lnTo>
                                  <a:pt x="1371195" y="187394"/>
                                </a:lnTo>
                                <a:lnTo>
                                  <a:pt x="1371440" y="187984"/>
                                </a:lnTo>
                                <a:lnTo>
                                  <a:pt x="1371686" y="188574"/>
                                </a:lnTo>
                                <a:lnTo>
                                  <a:pt x="1371931" y="189166"/>
                                </a:lnTo>
                                <a:lnTo>
                                  <a:pt x="1372177" y="189758"/>
                                </a:lnTo>
                                <a:lnTo>
                                  <a:pt x="1372423" y="190351"/>
                                </a:lnTo>
                                <a:lnTo>
                                  <a:pt x="1372668" y="190944"/>
                                </a:lnTo>
                                <a:lnTo>
                                  <a:pt x="1372914" y="191538"/>
                                </a:lnTo>
                                <a:lnTo>
                                  <a:pt x="1373159" y="192133"/>
                                </a:lnTo>
                                <a:lnTo>
                                  <a:pt x="1373405" y="192729"/>
                                </a:lnTo>
                                <a:lnTo>
                                  <a:pt x="1373650" y="193325"/>
                                </a:lnTo>
                                <a:lnTo>
                                  <a:pt x="1373896" y="193922"/>
                                </a:lnTo>
                                <a:lnTo>
                                  <a:pt x="1374141" y="194519"/>
                                </a:lnTo>
                                <a:lnTo>
                                  <a:pt x="1374387" y="195117"/>
                                </a:lnTo>
                                <a:lnTo>
                                  <a:pt x="1374633" y="195716"/>
                                </a:lnTo>
                                <a:lnTo>
                                  <a:pt x="1374878" y="196315"/>
                                </a:lnTo>
                                <a:lnTo>
                                  <a:pt x="1375124" y="196915"/>
                                </a:lnTo>
                                <a:lnTo>
                                  <a:pt x="1375369" y="197516"/>
                                </a:lnTo>
                                <a:lnTo>
                                  <a:pt x="1375615" y="198117"/>
                                </a:lnTo>
                                <a:lnTo>
                                  <a:pt x="1375860" y="198719"/>
                                </a:lnTo>
                                <a:lnTo>
                                  <a:pt x="1376106" y="199322"/>
                                </a:lnTo>
                                <a:lnTo>
                                  <a:pt x="1376351" y="199925"/>
                                </a:lnTo>
                                <a:lnTo>
                                  <a:pt x="1376597" y="200529"/>
                                </a:lnTo>
                                <a:lnTo>
                                  <a:pt x="1376843" y="201134"/>
                                </a:lnTo>
                                <a:lnTo>
                                  <a:pt x="1377088" y="201739"/>
                                </a:lnTo>
                                <a:lnTo>
                                  <a:pt x="1377334" y="202345"/>
                                </a:lnTo>
                                <a:lnTo>
                                  <a:pt x="1377579" y="202952"/>
                                </a:lnTo>
                                <a:lnTo>
                                  <a:pt x="1377825" y="203559"/>
                                </a:lnTo>
                                <a:lnTo>
                                  <a:pt x="1378070" y="204167"/>
                                </a:lnTo>
                                <a:lnTo>
                                  <a:pt x="1378316" y="204775"/>
                                </a:lnTo>
                                <a:lnTo>
                                  <a:pt x="1378561" y="205384"/>
                                </a:lnTo>
                                <a:lnTo>
                                  <a:pt x="1378807" y="205994"/>
                                </a:lnTo>
                                <a:lnTo>
                                  <a:pt x="1379053" y="206604"/>
                                </a:lnTo>
                                <a:lnTo>
                                  <a:pt x="1379298" y="207215"/>
                                </a:lnTo>
                                <a:lnTo>
                                  <a:pt x="1379544" y="207827"/>
                                </a:lnTo>
                                <a:lnTo>
                                  <a:pt x="1379789" y="208439"/>
                                </a:lnTo>
                                <a:lnTo>
                                  <a:pt x="1380035" y="209052"/>
                                </a:lnTo>
                                <a:lnTo>
                                  <a:pt x="1380280" y="209665"/>
                                </a:lnTo>
                                <a:lnTo>
                                  <a:pt x="1380526" y="210280"/>
                                </a:lnTo>
                                <a:lnTo>
                                  <a:pt x="1380772" y="210894"/>
                                </a:lnTo>
                                <a:lnTo>
                                  <a:pt x="1381017" y="211510"/>
                                </a:lnTo>
                                <a:lnTo>
                                  <a:pt x="1381263" y="212126"/>
                                </a:lnTo>
                                <a:lnTo>
                                  <a:pt x="1381508" y="212742"/>
                                </a:lnTo>
                                <a:lnTo>
                                  <a:pt x="1381754" y="213359"/>
                                </a:lnTo>
                                <a:lnTo>
                                  <a:pt x="1381999" y="213977"/>
                                </a:lnTo>
                                <a:lnTo>
                                  <a:pt x="1382245" y="214596"/>
                                </a:lnTo>
                                <a:lnTo>
                                  <a:pt x="1382490" y="215215"/>
                                </a:lnTo>
                                <a:lnTo>
                                  <a:pt x="1382736" y="215834"/>
                                </a:lnTo>
                                <a:lnTo>
                                  <a:pt x="1382982" y="216454"/>
                                </a:lnTo>
                                <a:lnTo>
                                  <a:pt x="1383227" y="217075"/>
                                </a:lnTo>
                                <a:lnTo>
                                  <a:pt x="1383473" y="217697"/>
                                </a:lnTo>
                                <a:lnTo>
                                  <a:pt x="1383718" y="218319"/>
                                </a:lnTo>
                                <a:lnTo>
                                  <a:pt x="1383964" y="218941"/>
                                </a:lnTo>
                                <a:lnTo>
                                  <a:pt x="1384209" y="219565"/>
                                </a:lnTo>
                                <a:lnTo>
                                  <a:pt x="1384455" y="220188"/>
                                </a:lnTo>
                                <a:lnTo>
                                  <a:pt x="1384700" y="220813"/>
                                </a:lnTo>
                                <a:lnTo>
                                  <a:pt x="1384946" y="221438"/>
                                </a:lnTo>
                                <a:lnTo>
                                  <a:pt x="1385192" y="222064"/>
                                </a:lnTo>
                                <a:lnTo>
                                  <a:pt x="1385437" y="222690"/>
                                </a:lnTo>
                                <a:lnTo>
                                  <a:pt x="1385683" y="223317"/>
                                </a:lnTo>
                                <a:lnTo>
                                  <a:pt x="1385928" y="223944"/>
                                </a:lnTo>
                                <a:lnTo>
                                  <a:pt x="1386174" y="224572"/>
                                </a:lnTo>
                                <a:lnTo>
                                  <a:pt x="1386419" y="225200"/>
                                </a:lnTo>
                                <a:lnTo>
                                  <a:pt x="1386665" y="225830"/>
                                </a:lnTo>
                                <a:lnTo>
                                  <a:pt x="1386910" y="226459"/>
                                </a:lnTo>
                                <a:lnTo>
                                  <a:pt x="1387156" y="227090"/>
                                </a:lnTo>
                                <a:lnTo>
                                  <a:pt x="1387402" y="227720"/>
                                </a:lnTo>
                                <a:lnTo>
                                  <a:pt x="1387647" y="228352"/>
                                </a:lnTo>
                                <a:lnTo>
                                  <a:pt x="1387893" y="228984"/>
                                </a:lnTo>
                                <a:lnTo>
                                  <a:pt x="1388138" y="229617"/>
                                </a:lnTo>
                                <a:lnTo>
                                  <a:pt x="1388384" y="230250"/>
                                </a:lnTo>
                                <a:lnTo>
                                  <a:pt x="1388629" y="230883"/>
                                </a:lnTo>
                                <a:lnTo>
                                  <a:pt x="1388875" y="231518"/>
                                </a:lnTo>
                                <a:lnTo>
                                  <a:pt x="1389120" y="232153"/>
                                </a:lnTo>
                                <a:lnTo>
                                  <a:pt x="1389366" y="232788"/>
                                </a:lnTo>
                                <a:lnTo>
                                  <a:pt x="1389612" y="233424"/>
                                </a:lnTo>
                                <a:lnTo>
                                  <a:pt x="1389857" y="234061"/>
                                </a:lnTo>
                                <a:lnTo>
                                  <a:pt x="1390103" y="234698"/>
                                </a:lnTo>
                                <a:lnTo>
                                  <a:pt x="1390348" y="235336"/>
                                </a:lnTo>
                                <a:lnTo>
                                  <a:pt x="1390594" y="235974"/>
                                </a:lnTo>
                                <a:lnTo>
                                  <a:pt x="1390839" y="236613"/>
                                </a:lnTo>
                                <a:lnTo>
                                  <a:pt x="1391085" y="237252"/>
                                </a:lnTo>
                                <a:lnTo>
                                  <a:pt x="1391330" y="237892"/>
                                </a:lnTo>
                                <a:lnTo>
                                  <a:pt x="1391576" y="238532"/>
                                </a:lnTo>
                                <a:lnTo>
                                  <a:pt x="1391822" y="239173"/>
                                </a:lnTo>
                                <a:lnTo>
                                  <a:pt x="1392067" y="239815"/>
                                </a:lnTo>
                                <a:lnTo>
                                  <a:pt x="1392313" y="240457"/>
                                </a:lnTo>
                                <a:lnTo>
                                  <a:pt x="1392558" y="241100"/>
                                </a:lnTo>
                                <a:lnTo>
                                  <a:pt x="1392804" y="241743"/>
                                </a:lnTo>
                                <a:lnTo>
                                  <a:pt x="1393049" y="242387"/>
                                </a:lnTo>
                                <a:lnTo>
                                  <a:pt x="1393295" y="243031"/>
                                </a:lnTo>
                                <a:lnTo>
                                  <a:pt x="1393541" y="243676"/>
                                </a:lnTo>
                                <a:lnTo>
                                  <a:pt x="1393786" y="244321"/>
                                </a:lnTo>
                                <a:lnTo>
                                  <a:pt x="1394032" y="244967"/>
                                </a:lnTo>
                                <a:lnTo>
                                  <a:pt x="1394277" y="245614"/>
                                </a:lnTo>
                                <a:lnTo>
                                  <a:pt x="1394523" y="246261"/>
                                </a:lnTo>
                                <a:lnTo>
                                  <a:pt x="1394768" y="246908"/>
                                </a:lnTo>
                                <a:lnTo>
                                  <a:pt x="1395014" y="247556"/>
                                </a:lnTo>
                                <a:lnTo>
                                  <a:pt x="1395259" y="248205"/>
                                </a:lnTo>
                                <a:lnTo>
                                  <a:pt x="1395505" y="248854"/>
                                </a:lnTo>
                                <a:lnTo>
                                  <a:pt x="1395751" y="249504"/>
                                </a:lnTo>
                                <a:lnTo>
                                  <a:pt x="1395996" y="250154"/>
                                </a:lnTo>
                                <a:lnTo>
                                  <a:pt x="1396242" y="250804"/>
                                </a:lnTo>
                                <a:lnTo>
                                  <a:pt x="1396487" y="251456"/>
                                </a:lnTo>
                                <a:lnTo>
                                  <a:pt x="1396733" y="252107"/>
                                </a:lnTo>
                                <a:lnTo>
                                  <a:pt x="1396978" y="252760"/>
                                </a:lnTo>
                                <a:lnTo>
                                  <a:pt x="1397224" y="253412"/>
                                </a:lnTo>
                                <a:lnTo>
                                  <a:pt x="1397469" y="254066"/>
                                </a:lnTo>
                                <a:lnTo>
                                  <a:pt x="1397715" y="254719"/>
                                </a:lnTo>
                                <a:lnTo>
                                  <a:pt x="1397961" y="255374"/>
                                </a:lnTo>
                                <a:lnTo>
                                  <a:pt x="1398206" y="256028"/>
                                </a:lnTo>
                                <a:lnTo>
                                  <a:pt x="1398452" y="256684"/>
                                </a:lnTo>
                                <a:lnTo>
                                  <a:pt x="1398697" y="257339"/>
                                </a:lnTo>
                                <a:lnTo>
                                  <a:pt x="1398943" y="257996"/>
                                </a:lnTo>
                                <a:lnTo>
                                  <a:pt x="1399188" y="258653"/>
                                </a:lnTo>
                                <a:lnTo>
                                  <a:pt x="1399434" y="259310"/>
                                </a:lnTo>
                                <a:lnTo>
                                  <a:pt x="1399679" y="259968"/>
                                </a:lnTo>
                                <a:lnTo>
                                  <a:pt x="1399925" y="260626"/>
                                </a:lnTo>
                                <a:lnTo>
                                  <a:pt x="1400171" y="261285"/>
                                </a:lnTo>
                                <a:lnTo>
                                  <a:pt x="1400416" y="261944"/>
                                </a:lnTo>
                                <a:lnTo>
                                  <a:pt x="1400662" y="262604"/>
                                </a:lnTo>
                                <a:lnTo>
                                  <a:pt x="1400907" y="263264"/>
                                </a:lnTo>
                                <a:lnTo>
                                  <a:pt x="1401153" y="263925"/>
                                </a:lnTo>
                                <a:lnTo>
                                  <a:pt x="1401398" y="264586"/>
                                </a:lnTo>
                                <a:lnTo>
                                  <a:pt x="1401644" y="265248"/>
                                </a:lnTo>
                                <a:lnTo>
                                  <a:pt x="1401889" y="265910"/>
                                </a:lnTo>
                                <a:lnTo>
                                  <a:pt x="1402135" y="266573"/>
                                </a:lnTo>
                                <a:lnTo>
                                  <a:pt x="1402381" y="267236"/>
                                </a:lnTo>
                                <a:lnTo>
                                  <a:pt x="1402626" y="267900"/>
                                </a:lnTo>
                                <a:lnTo>
                                  <a:pt x="1402872" y="268564"/>
                                </a:lnTo>
                                <a:lnTo>
                                  <a:pt x="1403117" y="269229"/>
                                </a:lnTo>
                                <a:lnTo>
                                  <a:pt x="1403363" y="269894"/>
                                </a:lnTo>
                                <a:lnTo>
                                  <a:pt x="1403608" y="270560"/>
                                </a:lnTo>
                                <a:lnTo>
                                  <a:pt x="1403854" y="271226"/>
                                </a:lnTo>
                                <a:lnTo>
                                  <a:pt x="1404100" y="271892"/>
                                </a:lnTo>
                                <a:lnTo>
                                  <a:pt x="1404345" y="272560"/>
                                </a:lnTo>
                                <a:lnTo>
                                  <a:pt x="1404591" y="273227"/>
                                </a:lnTo>
                                <a:lnTo>
                                  <a:pt x="1404836" y="273895"/>
                                </a:lnTo>
                                <a:lnTo>
                                  <a:pt x="1405082" y="274563"/>
                                </a:lnTo>
                                <a:lnTo>
                                  <a:pt x="1405327" y="275232"/>
                                </a:lnTo>
                                <a:lnTo>
                                  <a:pt x="1405573" y="275902"/>
                                </a:lnTo>
                                <a:lnTo>
                                  <a:pt x="1405818" y="276572"/>
                                </a:lnTo>
                                <a:lnTo>
                                  <a:pt x="1406064" y="277242"/>
                                </a:lnTo>
                                <a:lnTo>
                                  <a:pt x="1406310" y="277913"/>
                                </a:lnTo>
                                <a:lnTo>
                                  <a:pt x="1406555" y="278584"/>
                                </a:lnTo>
                                <a:lnTo>
                                  <a:pt x="1406801" y="279255"/>
                                </a:lnTo>
                                <a:lnTo>
                                  <a:pt x="1407046" y="279928"/>
                                </a:lnTo>
                                <a:lnTo>
                                  <a:pt x="1407292" y="280600"/>
                                </a:lnTo>
                                <a:lnTo>
                                  <a:pt x="1407537" y="281273"/>
                                </a:lnTo>
                                <a:lnTo>
                                  <a:pt x="1407783" y="281947"/>
                                </a:lnTo>
                                <a:lnTo>
                                  <a:pt x="1408028" y="282621"/>
                                </a:lnTo>
                                <a:lnTo>
                                  <a:pt x="1408274" y="283295"/>
                                </a:lnTo>
                                <a:lnTo>
                                  <a:pt x="1408520" y="283970"/>
                                </a:lnTo>
                                <a:lnTo>
                                  <a:pt x="1408765" y="284645"/>
                                </a:lnTo>
                                <a:lnTo>
                                  <a:pt x="1409011" y="285321"/>
                                </a:lnTo>
                                <a:lnTo>
                                  <a:pt x="1409256" y="285997"/>
                                </a:lnTo>
                                <a:lnTo>
                                  <a:pt x="1409502" y="286673"/>
                                </a:lnTo>
                                <a:lnTo>
                                  <a:pt x="1409747" y="287350"/>
                                </a:lnTo>
                                <a:lnTo>
                                  <a:pt x="1409993" y="288028"/>
                                </a:lnTo>
                                <a:lnTo>
                                  <a:pt x="1410238" y="288706"/>
                                </a:lnTo>
                                <a:lnTo>
                                  <a:pt x="1410484" y="289384"/>
                                </a:lnTo>
                                <a:lnTo>
                                  <a:pt x="1410730" y="290063"/>
                                </a:lnTo>
                                <a:lnTo>
                                  <a:pt x="1410975" y="290742"/>
                                </a:lnTo>
                                <a:lnTo>
                                  <a:pt x="1411221" y="291422"/>
                                </a:lnTo>
                                <a:lnTo>
                                  <a:pt x="1411466" y="292102"/>
                                </a:lnTo>
                                <a:lnTo>
                                  <a:pt x="1411712" y="292782"/>
                                </a:lnTo>
                                <a:lnTo>
                                  <a:pt x="1411957" y="293463"/>
                                </a:lnTo>
                                <a:lnTo>
                                  <a:pt x="1412203" y="294144"/>
                                </a:lnTo>
                                <a:lnTo>
                                  <a:pt x="1412448" y="294826"/>
                                </a:lnTo>
                                <a:lnTo>
                                  <a:pt x="1412694" y="295508"/>
                                </a:lnTo>
                                <a:lnTo>
                                  <a:pt x="1412940" y="296190"/>
                                </a:lnTo>
                                <a:lnTo>
                                  <a:pt x="1413185" y="296873"/>
                                </a:lnTo>
                                <a:lnTo>
                                  <a:pt x="1413431" y="297557"/>
                                </a:lnTo>
                                <a:lnTo>
                                  <a:pt x="1413676" y="298241"/>
                                </a:lnTo>
                                <a:lnTo>
                                  <a:pt x="1413922" y="298925"/>
                                </a:lnTo>
                                <a:lnTo>
                                  <a:pt x="1414167" y="299609"/>
                                </a:lnTo>
                                <a:lnTo>
                                  <a:pt x="1414413" y="300294"/>
                                </a:lnTo>
                                <a:lnTo>
                                  <a:pt x="1414658" y="300980"/>
                                </a:lnTo>
                                <a:lnTo>
                                  <a:pt x="1414904" y="301666"/>
                                </a:lnTo>
                                <a:lnTo>
                                  <a:pt x="1415150" y="302352"/>
                                </a:lnTo>
                                <a:lnTo>
                                  <a:pt x="1415395" y="303038"/>
                                </a:lnTo>
                                <a:lnTo>
                                  <a:pt x="1415641" y="303725"/>
                                </a:lnTo>
                                <a:lnTo>
                                  <a:pt x="1415886" y="304413"/>
                                </a:lnTo>
                                <a:lnTo>
                                  <a:pt x="1416132" y="305101"/>
                                </a:lnTo>
                                <a:lnTo>
                                  <a:pt x="1416377" y="305789"/>
                                </a:lnTo>
                                <a:lnTo>
                                  <a:pt x="1416623" y="306477"/>
                                </a:lnTo>
                                <a:lnTo>
                                  <a:pt x="1416869" y="307166"/>
                                </a:lnTo>
                                <a:lnTo>
                                  <a:pt x="1417114" y="307856"/>
                                </a:lnTo>
                                <a:lnTo>
                                  <a:pt x="1417360" y="308546"/>
                                </a:lnTo>
                                <a:lnTo>
                                  <a:pt x="1417605" y="309236"/>
                                </a:lnTo>
                                <a:lnTo>
                                  <a:pt x="1417851" y="309926"/>
                                </a:lnTo>
                                <a:lnTo>
                                  <a:pt x="1418096" y="310617"/>
                                </a:lnTo>
                                <a:lnTo>
                                  <a:pt x="1418342" y="311308"/>
                                </a:lnTo>
                                <a:lnTo>
                                  <a:pt x="1418587" y="312000"/>
                                </a:lnTo>
                                <a:lnTo>
                                  <a:pt x="1418833" y="312692"/>
                                </a:lnTo>
                                <a:lnTo>
                                  <a:pt x="1419079" y="313385"/>
                                </a:lnTo>
                                <a:lnTo>
                                  <a:pt x="1419324" y="314077"/>
                                </a:lnTo>
                                <a:lnTo>
                                  <a:pt x="1419570" y="314771"/>
                                </a:lnTo>
                                <a:lnTo>
                                  <a:pt x="1419815" y="315464"/>
                                </a:lnTo>
                                <a:lnTo>
                                  <a:pt x="1420061" y="316158"/>
                                </a:lnTo>
                                <a:lnTo>
                                  <a:pt x="1420306" y="316852"/>
                                </a:lnTo>
                                <a:lnTo>
                                  <a:pt x="1420552" y="317547"/>
                                </a:lnTo>
                                <a:lnTo>
                                  <a:pt x="1420797" y="318242"/>
                                </a:lnTo>
                                <a:lnTo>
                                  <a:pt x="1421043" y="318937"/>
                                </a:lnTo>
                                <a:lnTo>
                                  <a:pt x="1421289" y="319633"/>
                                </a:lnTo>
                                <a:lnTo>
                                  <a:pt x="1421534" y="320329"/>
                                </a:lnTo>
                                <a:lnTo>
                                  <a:pt x="1421780" y="321026"/>
                                </a:lnTo>
                                <a:lnTo>
                                  <a:pt x="1422025" y="321723"/>
                                </a:lnTo>
                                <a:lnTo>
                                  <a:pt x="1422271" y="322420"/>
                                </a:lnTo>
                                <a:lnTo>
                                  <a:pt x="1422516" y="323117"/>
                                </a:lnTo>
                                <a:lnTo>
                                  <a:pt x="1422762" y="323815"/>
                                </a:lnTo>
                                <a:lnTo>
                                  <a:pt x="1423007" y="324514"/>
                                </a:lnTo>
                                <a:lnTo>
                                  <a:pt x="1423253" y="325212"/>
                                </a:lnTo>
                                <a:lnTo>
                                  <a:pt x="1423499" y="325911"/>
                                </a:lnTo>
                                <a:lnTo>
                                  <a:pt x="1423744" y="326610"/>
                                </a:lnTo>
                                <a:lnTo>
                                  <a:pt x="1423990" y="327310"/>
                                </a:lnTo>
                                <a:lnTo>
                                  <a:pt x="1424235" y="328010"/>
                                </a:lnTo>
                                <a:lnTo>
                                  <a:pt x="1424481" y="328710"/>
                                </a:lnTo>
                                <a:lnTo>
                                  <a:pt x="1424726" y="329411"/>
                                </a:lnTo>
                                <a:lnTo>
                                  <a:pt x="1424972" y="330112"/>
                                </a:lnTo>
                                <a:lnTo>
                                  <a:pt x="1425217" y="330813"/>
                                </a:lnTo>
                                <a:lnTo>
                                  <a:pt x="1425463" y="331515"/>
                                </a:lnTo>
                                <a:lnTo>
                                  <a:pt x="1425709" y="332217"/>
                                </a:lnTo>
                                <a:lnTo>
                                  <a:pt x="1425954" y="332919"/>
                                </a:lnTo>
                                <a:lnTo>
                                  <a:pt x="1426200" y="333622"/>
                                </a:lnTo>
                                <a:lnTo>
                                  <a:pt x="1426445" y="334325"/>
                                </a:lnTo>
                                <a:lnTo>
                                  <a:pt x="1426691" y="335029"/>
                                </a:lnTo>
                                <a:lnTo>
                                  <a:pt x="1426936" y="335732"/>
                                </a:lnTo>
                                <a:lnTo>
                                  <a:pt x="1427182" y="336436"/>
                                </a:lnTo>
                                <a:lnTo>
                                  <a:pt x="1427428" y="337141"/>
                                </a:lnTo>
                                <a:lnTo>
                                  <a:pt x="1427673" y="337845"/>
                                </a:lnTo>
                                <a:lnTo>
                                  <a:pt x="1427919" y="338550"/>
                                </a:lnTo>
                                <a:lnTo>
                                  <a:pt x="1428164" y="339255"/>
                                </a:lnTo>
                                <a:lnTo>
                                  <a:pt x="1428410" y="339961"/>
                                </a:lnTo>
                                <a:lnTo>
                                  <a:pt x="1428655" y="340667"/>
                                </a:lnTo>
                                <a:lnTo>
                                  <a:pt x="1428901" y="341373"/>
                                </a:lnTo>
                                <a:lnTo>
                                  <a:pt x="1429146" y="342080"/>
                                </a:lnTo>
                                <a:lnTo>
                                  <a:pt x="1429392" y="342787"/>
                                </a:lnTo>
                                <a:lnTo>
                                  <a:pt x="1429638" y="343494"/>
                                </a:lnTo>
                                <a:lnTo>
                                  <a:pt x="1429883" y="344201"/>
                                </a:lnTo>
                                <a:lnTo>
                                  <a:pt x="1430129" y="344909"/>
                                </a:lnTo>
                                <a:lnTo>
                                  <a:pt x="1430374" y="345617"/>
                                </a:lnTo>
                                <a:lnTo>
                                  <a:pt x="1430620" y="346326"/>
                                </a:lnTo>
                                <a:lnTo>
                                  <a:pt x="1430865" y="347034"/>
                                </a:lnTo>
                                <a:lnTo>
                                  <a:pt x="1431111" y="347743"/>
                                </a:lnTo>
                                <a:lnTo>
                                  <a:pt x="1431356" y="348453"/>
                                </a:lnTo>
                                <a:lnTo>
                                  <a:pt x="1431602" y="349162"/>
                                </a:lnTo>
                                <a:lnTo>
                                  <a:pt x="1431848" y="349872"/>
                                </a:lnTo>
                                <a:lnTo>
                                  <a:pt x="1432093" y="350582"/>
                                </a:lnTo>
                                <a:lnTo>
                                  <a:pt x="1432339" y="351293"/>
                                </a:lnTo>
                                <a:lnTo>
                                  <a:pt x="1432584" y="352003"/>
                                </a:lnTo>
                                <a:lnTo>
                                  <a:pt x="1432830" y="352715"/>
                                </a:lnTo>
                                <a:lnTo>
                                  <a:pt x="1433075" y="353426"/>
                                </a:lnTo>
                                <a:lnTo>
                                  <a:pt x="1433321" y="354138"/>
                                </a:lnTo>
                                <a:lnTo>
                                  <a:pt x="1433566" y="354849"/>
                                </a:lnTo>
                                <a:lnTo>
                                  <a:pt x="1433812" y="355562"/>
                                </a:lnTo>
                                <a:lnTo>
                                  <a:pt x="1434058" y="356274"/>
                                </a:lnTo>
                                <a:lnTo>
                                  <a:pt x="1434303" y="356987"/>
                                </a:lnTo>
                                <a:lnTo>
                                  <a:pt x="1434549" y="357700"/>
                                </a:lnTo>
                                <a:lnTo>
                                  <a:pt x="1434794" y="358413"/>
                                </a:lnTo>
                                <a:lnTo>
                                  <a:pt x="1435040" y="359127"/>
                                </a:lnTo>
                                <a:lnTo>
                                  <a:pt x="1435285" y="359841"/>
                                </a:lnTo>
                                <a:lnTo>
                                  <a:pt x="1435531" y="360555"/>
                                </a:lnTo>
                                <a:lnTo>
                                  <a:pt x="1435776" y="361269"/>
                                </a:lnTo>
                                <a:lnTo>
                                  <a:pt x="1436022" y="361984"/>
                                </a:lnTo>
                                <a:lnTo>
                                  <a:pt x="1436268" y="362699"/>
                                </a:lnTo>
                                <a:lnTo>
                                  <a:pt x="1436513" y="363414"/>
                                </a:lnTo>
                                <a:lnTo>
                                  <a:pt x="1436759" y="364130"/>
                                </a:lnTo>
                                <a:lnTo>
                                  <a:pt x="1437004" y="364846"/>
                                </a:lnTo>
                                <a:lnTo>
                                  <a:pt x="1437250" y="365562"/>
                                </a:lnTo>
                                <a:lnTo>
                                  <a:pt x="1437495" y="366278"/>
                                </a:lnTo>
                                <a:lnTo>
                                  <a:pt x="1437741" y="366994"/>
                                </a:lnTo>
                                <a:lnTo>
                                  <a:pt x="1437986" y="367711"/>
                                </a:lnTo>
                                <a:lnTo>
                                  <a:pt x="1438232" y="368428"/>
                                </a:lnTo>
                                <a:lnTo>
                                  <a:pt x="1438478" y="369146"/>
                                </a:lnTo>
                                <a:lnTo>
                                  <a:pt x="1438723" y="369863"/>
                                </a:lnTo>
                                <a:lnTo>
                                  <a:pt x="1438969" y="370581"/>
                                </a:lnTo>
                                <a:lnTo>
                                  <a:pt x="1439214" y="371299"/>
                                </a:lnTo>
                                <a:lnTo>
                                  <a:pt x="1439460" y="372018"/>
                                </a:lnTo>
                                <a:lnTo>
                                  <a:pt x="1439705" y="372736"/>
                                </a:lnTo>
                                <a:lnTo>
                                  <a:pt x="1439951" y="373455"/>
                                </a:lnTo>
                                <a:lnTo>
                                  <a:pt x="1440197" y="374174"/>
                                </a:lnTo>
                                <a:lnTo>
                                  <a:pt x="1440442" y="374893"/>
                                </a:lnTo>
                                <a:lnTo>
                                  <a:pt x="1440688" y="375613"/>
                                </a:lnTo>
                                <a:lnTo>
                                  <a:pt x="1440933" y="376333"/>
                                </a:lnTo>
                                <a:lnTo>
                                  <a:pt x="1441179" y="377053"/>
                                </a:lnTo>
                                <a:lnTo>
                                  <a:pt x="1441424" y="377773"/>
                                </a:lnTo>
                                <a:lnTo>
                                  <a:pt x="1441670" y="378493"/>
                                </a:lnTo>
                                <a:lnTo>
                                  <a:pt x="1441915" y="379214"/>
                                </a:lnTo>
                                <a:lnTo>
                                  <a:pt x="1442161" y="379935"/>
                                </a:lnTo>
                                <a:lnTo>
                                  <a:pt x="1442407" y="380656"/>
                                </a:lnTo>
                                <a:lnTo>
                                  <a:pt x="1442652" y="381378"/>
                                </a:lnTo>
                                <a:lnTo>
                                  <a:pt x="1442898" y="382099"/>
                                </a:lnTo>
                                <a:lnTo>
                                  <a:pt x="1443143" y="382821"/>
                                </a:lnTo>
                                <a:lnTo>
                                  <a:pt x="1443389" y="383543"/>
                                </a:lnTo>
                                <a:lnTo>
                                  <a:pt x="1443634" y="384266"/>
                                </a:lnTo>
                                <a:lnTo>
                                  <a:pt x="1443880" y="384988"/>
                                </a:lnTo>
                                <a:lnTo>
                                  <a:pt x="1444125" y="385711"/>
                                </a:lnTo>
                                <a:lnTo>
                                  <a:pt x="1444371" y="386434"/>
                                </a:lnTo>
                                <a:lnTo>
                                  <a:pt x="1444617" y="387157"/>
                                </a:lnTo>
                                <a:lnTo>
                                  <a:pt x="1444862" y="387881"/>
                                </a:lnTo>
                                <a:lnTo>
                                  <a:pt x="1445108" y="388604"/>
                                </a:lnTo>
                                <a:lnTo>
                                  <a:pt x="1445353" y="389328"/>
                                </a:lnTo>
                                <a:lnTo>
                                  <a:pt x="1445599" y="390052"/>
                                </a:lnTo>
                                <a:lnTo>
                                  <a:pt x="1445844" y="390776"/>
                                </a:lnTo>
                                <a:lnTo>
                                  <a:pt x="1446090" y="391501"/>
                                </a:lnTo>
                                <a:lnTo>
                                  <a:pt x="1446335" y="392226"/>
                                </a:lnTo>
                                <a:lnTo>
                                  <a:pt x="1446581" y="392951"/>
                                </a:lnTo>
                                <a:lnTo>
                                  <a:pt x="1446827" y="393676"/>
                                </a:lnTo>
                                <a:lnTo>
                                  <a:pt x="1447072" y="394401"/>
                                </a:lnTo>
                                <a:lnTo>
                                  <a:pt x="1447318" y="395126"/>
                                </a:lnTo>
                                <a:lnTo>
                                  <a:pt x="1447563" y="395852"/>
                                </a:lnTo>
                                <a:lnTo>
                                  <a:pt x="1447809" y="396578"/>
                                </a:lnTo>
                                <a:lnTo>
                                  <a:pt x="1448054" y="397304"/>
                                </a:lnTo>
                                <a:lnTo>
                                  <a:pt x="1448300" y="398030"/>
                                </a:lnTo>
                                <a:lnTo>
                                  <a:pt x="1448545" y="398757"/>
                                </a:lnTo>
                                <a:lnTo>
                                  <a:pt x="1448791" y="399484"/>
                                </a:lnTo>
                                <a:lnTo>
                                  <a:pt x="1449037" y="400210"/>
                                </a:lnTo>
                                <a:lnTo>
                                  <a:pt x="1449282" y="400937"/>
                                </a:lnTo>
                                <a:lnTo>
                                  <a:pt x="1449528" y="401665"/>
                                </a:lnTo>
                                <a:lnTo>
                                  <a:pt x="1449773" y="402392"/>
                                </a:lnTo>
                                <a:lnTo>
                                  <a:pt x="1450019" y="403120"/>
                                </a:lnTo>
                                <a:lnTo>
                                  <a:pt x="1450264" y="403848"/>
                                </a:lnTo>
                                <a:lnTo>
                                  <a:pt x="1450510" y="404576"/>
                                </a:lnTo>
                                <a:lnTo>
                                  <a:pt x="1450756" y="405304"/>
                                </a:lnTo>
                                <a:lnTo>
                                  <a:pt x="1451001" y="406032"/>
                                </a:lnTo>
                                <a:lnTo>
                                  <a:pt x="1451247" y="406761"/>
                                </a:lnTo>
                                <a:lnTo>
                                  <a:pt x="1451492" y="407489"/>
                                </a:lnTo>
                                <a:lnTo>
                                  <a:pt x="1451738" y="408218"/>
                                </a:lnTo>
                                <a:lnTo>
                                  <a:pt x="1451983" y="408947"/>
                                </a:lnTo>
                                <a:lnTo>
                                  <a:pt x="1452229" y="409676"/>
                                </a:lnTo>
                                <a:lnTo>
                                  <a:pt x="1452474" y="410406"/>
                                </a:lnTo>
                                <a:lnTo>
                                  <a:pt x="1452720" y="411135"/>
                                </a:lnTo>
                                <a:lnTo>
                                  <a:pt x="1452966" y="411865"/>
                                </a:lnTo>
                                <a:lnTo>
                                  <a:pt x="1453211" y="412595"/>
                                </a:lnTo>
                                <a:lnTo>
                                  <a:pt x="1453457" y="413325"/>
                                </a:lnTo>
                                <a:lnTo>
                                  <a:pt x="1453702" y="414055"/>
                                </a:lnTo>
                                <a:lnTo>
                                  <a:pt x="1453948" y="414786"/>
                                </a:lnTo>
                                <a:lnTo>
                                  <a:pt x="1454193" y="415516"/>
                                </a:lnTo>
                                <a:lnTo>
                                  <a:pt x="1454439" y="416247"/>
                                </a:lnTo>
                                <a:lnTo>
                                  <a:pt x="1454684" y="416978"/>
                                </a:lnTo>
                                <a:lnTo>
                                  <a:pt x="1454930" y="417709"/>
                                </a:lnTo>
                                <a:lnTo>
                                  <a:pt x="1455176" y="418440"/>
                                </a:lnTo>
                                <a:lnTo>
                                  <a:pt x="1455421" y="419171"/>
                                </a:lnTo>
                                <a:lnTo>
                                  <a:pt x="1455667" y="419902"/>
                                </a:lnTo>
                                <a:lnTo>
                                  <a:pt x="1455912" y="420634"/>
                                </a:lnTo>
                                <a:lnTo>
                                  <a:pt x="1456158" y="421366"/>
                                </a:lnTo>
                                <a:lnTo>
                                  <a:pt x="1456403" y="422098"/>
                                </a:lnTo>
                                <a:lnTo>
                                  <a:pt x="1456649" y="422830"/>
                                </a:lnTo>
                                <a:lnTo>
                                  <a:pt x="1456894" y="423562"/>
                                </a:lnTo>
                                <a:lnTo>
                                  <a:pt x="1457140" y="424294"/>
                                </a:lnTo>
                                <a:lnTo>
                                  <a:pt x="1457386" y="425027"/>
                                </a:lnTo>
                                <a:lnTo>
                                  <a:pt x="1457631" y="425759"/>
                                </a:lnTo>
                                <a:lnTo>
                                  <a:pt x="1457877" y="426492"/>
                                </a:lnTo>
                                <a:lnTo>
                                  <a:pt x="1458122" y="427225"/>
                                </a:lnTo>
                                <a:lnTo>
                                  <a:pt x="1458368" y="427958"/>
                                </a:lnTo>
                                <a:lnTo>
                                  <a:pt x="1458613" y="428691"/>
                                </a:lnTo>
                                <a:lnTo>
                                  <a:pt x="1458859" y="429424"/>
                                </a:lnTo>
                                <a:lnTo>
                                  <a:pt x="1459104" y="430158"/>
                                </a:lnTo>
                                <a:lnTo>
                                  <a:pt x="1459350" y="430891"/>
                                </a:lnTo>
                                <a:lnTo>
                                  <a:pt x="1459596" y="431625"/>
                                </a:lnTo>
                                <a:lnTo>
                                  <a:pt x="1459841" y="432359"/>
                                </a:lnTo>
                                <a:lnTo>
                                  <a:pt x="1460087" y="433093"/>
                                </a:lnTo>
                                <a:lnTo>
                                  <a:pt x="1460332" y="433827"/>
                                </a:lnTo>
                                <a:lnTo>
                                  <a:pt x="1460578" y="434561"/>
                                </a:lnTo>
                                <a:lnTo>
                                  <a:pt x="1460823" y="435295"/>
                                </a:lnTo>
                                <a:lnTo>
                                  <a:pt x="1461069" y="436030"/>
                                </a:lnTo>
                                <a:lnTo>
                                  <a:pt x="1461314" y="436764"/>
                                </a:lnTo>
                                <a:lnTo>
                                  <a:pt x="1461560" y="437499"/>
                                </a:lnTo>
                                <a:lnTo>
                                  <a:pt x="1461806" y="438234"/>
                                </a:lnTo>
                                <a:lnTo>
                                  <a:pt x="1462051" y="438968"/>
                                </a:lnTo>
                                <a:lnTo>
                                  <a:pt x="1462297" y="439703"/>
                                </a:lnTo>
                                <a:lnTo>
                                  <a:pt x="1462542" y="440439"/>
                                </a:lnTo>
                                <a:lnTo>
                                  <a:pt x="1462788" y="441174"/>
                                </a:lnTo>
                                <a:lnTo>
                                  <a:pt x="1463033" y="441909"/>
                                </a:lnTo>
                                <a:lnTo>
                                  <a:pt x="1463279" y="442644"/>
                                </a:lnTo>
                                <a:lnTo>
                                  <a:pt x="1463525" y="443380"/>
                                </a:lnTo>
                                <a:lnTo>
                                  <a:pt x="1463770" y="444116"/>
                                </a:lnTo>
                                <a:lnTo>
                                  <a:pt x="1464016" y="444851"/>
                                </a:lnTo>
                                <a:lnTo>
                                  <a:pt x="1464261" y="445587"/>
                                </a:lnTo>
                                <a:lnTo>
                                  <a:pt x="1464507" y="446323"/>
                                </a:lnTo>
                                <a:lnTo>
                                  <a:pt x="1464752" y="447059"/>
                                </a:lnTo>
                                <a:lnTo>
                                  <a:pt x="1464998" y="447795"/>
                                </a:lnTo>
                                <a:lnTo>
                                  <a:pt x="1465243" y="448531"/>
                                </a:lnTo>
                                <a:lnTo>
                                  <a:pt x="1465489" y="449268"/>
                                </a:lnTo>
                                <a:lnTo>
                                  <a:pt x="1465735" y="450004"/>
                                </a:lnTo>
                                <a:lnTo>
                                  <a:pt x="1465980" y="450741"/>
                                </a:lnTo>
                                <a:lnTo>
                                  <a:pt x="1466226" y="451477"/>
                                </a:lnTo>
                                <a:lnTo>
                                  <a:pt x="1466471" y="452214"/>
                                </a:lnTo>
                                <a:lnTo>
                                  <a:pt x="1466717" y="452951"/>
                                </a:lnTo>
                                <a:lnTo>
                                  <a:pt x="1466962" y="453687"/>
                                </a:lnTo>
                                <a:lnTo>
                                  <a:pt x="1467208" y="454424"/>
                                </a:lnTo>
                                <a:lnTo>
                                  <a:pt x="1467453" y="455161"/>
                                </a:lnTo>
                                <a:lnTo>
                                  <a:pt x="1467699" y="455898"/>
                                </a:lnTo>
                                <a:lnTo>
                                  <a:pt x="1467945" y="456636"/>
                                </a:lnTo>
                                <a:lnTo>
                                  <a:pt x="1468190" y="457373"/>
                                </a:lnTo>
                                <a:lnTo>
                                  <a:pt x="1468436" y="458110"/>
                                </a:lnTo>
                                <a:lnTo>
                                  <a:pt x="1468681" y="458848"/>
                                </a:lnTo>
                                <a:lnTo>
                                  <a:pt x="1468927" y="459585"/>
                                </a:lnTo>
                                <a:lnTo>
                                  <a:pt x="1469172" y="460323"/>
                                </a:lnTo>
                                <a:lnTo>
                                  <a:pt x="1469418" y="461060"/>
                                </a:lnTo>
                                <a:lnTo>
                                  <a:pt x="1469663" y="461798"/>
                                </a:lnTo>
                                <a:lnTo>
                                  <a:pt x="1469909" y="462536"/>
                                </a:lnTo>
                                <a:lnTo>
                                  <a:pt x="1470155" y="463273"/>
                                </a:lnTo>
                                <a:lnTo>
                                  <a:pt x="1470400" y="464011"/>
                                </a:lnTo>
                                <a:lnTo>
                                  <a:pt x="1470646" y="464749"/>
                                </a:lnTo>
                                <a:lnTo>
                                  <a:pt x="1470891" y="465487"/>
                                </a:lnTo>
                                <a:lnTo>
                                  <a:pt x="1471137" y="466225"/>
                                </a:lnTo>
                                <a:lnTo>
                                  <a:pt x="1471382" y="466963"/>
                                </a:lnTo>
                                <a:lnTo>
                                  <a:pt x="1471628" y="467702"/>
                                </a:lnTo>
                                <a:lnTo>
                                  <a:pt x="1471873" y="468440"/>
                                </a:lnTo>
                                <a:lnTo>
                                  <a:pt x="1472119" y="469178"/>
                                </a:lnTo>
                                <a:lnTo>
                                  <a:pt x="1472365" y="469917"/>
                                </a:lnTo>
                                <a:lnTo>
                                  <a:pt x="1472610" y="470655"/>
                                </a:lnTo>
                                <a:lnTo>
                                  <a:pt x="1472856" y="471393"/>
                                </a:lnTo>
                                <a:lnTo>
                                  <a:pt x="1473101" y="472132"/>
                                </a:lnTo>
                                <a:lnTo>
                                  <a:pt x="1473347" y="472871"/>
                                </a:lnTo>
                                <a:lnTo>
                                  <a:pt x="1473592" y="473609"/>
                                </a:lnTo>
                                <a:lnTo>
                                  <a:pt x="1473838" y="474348"/>
                                </a:lnTo>
                                <a:lnTo>
                                  <a:pt x="1474084" y="475087"/>
                                </a:lnTo>
                                <a:lnTo>
                                  <a:pt x="1474329" y="475825"/>
                                </a:lnTo>
                                <a:lnTo>
                                  <a:pt x="1474575" y="476564"/>
                                </a:lnTo>
                                <a:lnTo>
                                  <a:pt x="1474820" y="477303"/>
                                </a:lnTo>
                                <a:lnTo>
                                  <a:pt x="1475066" y="478042"/>
                                </a:lnTo>
                                <a:lnTo>
                                  <a:pt x="1475311" y="478781"/>
                                </a:lnTo>
                                <a:lnTo>
                                  <a:pt x="1475557" y="479520"/>
                                </a:lnTo>
                                <a:lnTo>
                                  <a:pt x="1475802" y="480259"/>
                                </a:lnTo>
                                <a:lnTo>
                                  <a:pt x="1476048" y="480998"/>
                                </a:lnTo>
                                <a:lnTo>
                                  <a:pt x="1476294" y="481737"/>
                                </a:lnTo>
                                <a:lnTo>
                                  <a:pt x="1476539" y="482476"/>
                                </a:lnTo>
                                <a:lnTo>
                                  <a:pt x="1476785" y="483215"/>
                                </a:lnTo>
                                <a:lnTo>
                                  <a:pt x="1477030" y="483954"/>
                                </a:lnTo>
                                <a:lnTo>
                                  <a:pt x="1477276" y="484693"/>
                                </a:lnTo>
                                <a:lnTo>
                                  <a:pt x="1477521" y="485432"/>
                                </a:lnTo>
                                <a:lnTo>
                                  <a:pt x="1477767" y="486172"/>
                                </a:lnTo>
                                <a:lnTo>
                                  <a:pt x="1478012" y="486911"/>
                                </a:lnTo>
                                <a:lnTo>
                                  <a:pt x="1478258" y="487650"/>
                                </a:lnTo>
                                <a:lnTo>
                                  <a:pt x="1478504" y="488389"/>
                                </a:lnTo>
                                <a:lnTo>
                                  <a:pt x="1478749" y="489129"/>
                                </a:lnTo>
                                <a:lnTo>
                                  <a:pt x="1478995" y="489868"/>
                                </a:lnTo>
                                <a:lnTo>
                                  <a:pt x="1479240" y="490607"/>
                                </a:lnTo>
                                <a:lnTo>
                                  <a:pt x="1479486" y="491347"/>
                                </a:lnTo>
                                <a:lnTo>
                                  <a:pt x="1479731" y="492086"/>
                                </a:lnTo>
                                <a:lnTo>
                                  <a:pt x="1479977" y="492825"/>
                                </a:lnTo>
                                <a:lnTo>
                                  <a:pt x="1480222" y="493565"/>
                                </a:lnTo>
                                <a:lnTo>
                                  <a:pt x="1480468" y="494304"/>
                                </a:lnTo>
                                <a:lnTo>
                                  <a:pt x="1480714" y="495044"/>
                                </a:lnTo>
                                <a:lnTo>
                                  <a:pt x="1480959" y="495783"/>
                                </a:lnTo>
                                <a:lnTo>
                                  <a:pt x="1481205" y="496522"/>
                                </a:lnTo>
                                <a:lnTo>
                                  <a:pt x="1481450" y="497262"/>
                                </a:lnTo>
                                <a:lnTo>
                                  <a:pt x="1481696" y="498001"/>
                                </a:lnTo>
                                <a:lnTo>
                                  <a:pt x="1481941" y="498741"/>
                                </a:lnTo>
                                <a:lnTo>
                                  <a:pt x="1482187" y="499480"/>
                                </a:lnTo>
                                <a:lnTo>
                                  <a:pt x="1482432" y="500219"/>
                                </a:lnTo>
                                <a:lnTo>
                                  <a:pt x="1482678" y="500959"/>
                                </a:lnTo>
                                <a:lnTo>
                                  <a:pt x="1482924" y="501698"/>
                                </a:lnTo>
                                <a:lnTo>
                                  <a:pt x="1483169" y="502438"/>
                                </a:lnTo>
                                <a:lnTo>
                                  <a:pt x="1483415" y="503177"/>
                                </a:lnTo>
                                <a:lnTo>
                                  <a:pt x="1483660" y="503917"/>
                                </a:lnTo>
                                <a:lnTo>
                                  <a:pt x="1483906" y="504656"/>
                                </a:lnTo>
                                <a:lnTo>
                                  <a:pt x="1484151" y="505395"/>
                                </a:lnTo>
                                <a:lnTo>
                                  <a:pt x="1484397" y="506135"/>
                                </a:lnTo>
                                <a:lnTo>
                                  <a:pt x="1484642" y="506874"/>
                                </a:lnTo>
                                <a:lnTo>
                                  <a:pt x="1484888" y="507613"/>
                                </a:lnTo>
                                <a:lnTo>
                                  <a:pt x="1485134" y="508353"/>
                                </a:lnTo>
                                <a:lnTo>
                                  <a:pt x="1485379" y="509092"/>
                                </a:lnTo>
                                <a:lnTo>
                                  <a:pt x="1485625" y="509831"/>
                                </a:lnTo>
                                <a:lnTo>
                                  <a:pt x="1485870" y="510571"/>
                                </a:lnTo>
                                <a:lnTo>
                                  <a:pt x="1486116" y="511310"/>
                                </a:lnTo>
                                <a:lnTo>
                                  <a:pt x="1486361" y="512049"/>
                                </a:lnTo>
                                <a:lnTo>
                                  <a:pt x="1486607" y="512788"/>
                                </a:lnTo>
                                <a:lnTo>
                                  <a:pt x="1486853" y="513528"/>
                                </a:lnTo>
                                <a:lnTo>
                                  <a:pt x="1487098" y="514267"/>
                                </a:lnTo>
                                <a:lnTo>
                                  <a:pt x="1487344" y="515006"/>
                                </a:lnTo>
                                <a:lnTo>
                                  <a:pt x="1487589" y="515745"/>
                                </a:lnTo>
                                <a:lnTo>
                                  <a:pt x="1487835" y="516484"/>
                                </a:lnTo>
                                <a:lnTo>
                                  <a:pt x="1488080" y="517223"/>
                                </a:lnTo>
                                <a:lnTo>
                                  <a:pt x="1488326" y="517962"/>
                                </a:lnTo>
                                <a:lnTo>
                                  <a:pt x="1488571" y="518701"/>
                                </a:lnTo>
                                <a:lnTo>
                                  <a:pt x="1488817" y="519440"/>
                                </a:lnTo>
                                <a:lnTo>
                                  <a:pt x="1489063" y="520179"/>
                                </a:lnTo>
                                <a:lnTo>
                                  <a:pt x="1489308" y="520918"/>
                                </a:lnTo>
                                <a:lnTo>
                                  <a:pt x="1489554" y="521657"/>
                                </a:lnTo>
                                <a:lnTo>
                                  <a:pt x="1489799" y="522396"/>
                                </a:lnTo>
                                <a:lnTo>
                                  <a:pt x="1490045" y="523134"/>
                                </a:lnTo>
                                <a:lnTo>
                                  <a:pt x="1490290" y="523873"/>
                                </a:lnTo>
                                <a:lnTo>
                                  <a:pt x="1490536" y="524612"/>
                                </a:lnTo>
                                <a:lnTo>
                                  <a:pt x="1490781" y="525350"/>
                                </a:lnTo>
                                <a:lnTo>
                                  <a:pt x="1491027" y="526089"/>
                                </a:lnTo>
                                <a:lnTo>
                                  <a:pt x="1491273" y="526828"/>
                                </a:lnTo>
                                <a:lnTo>
                                  <a:pt x="1491518" y="527566"/>
                                </a:lnTo>
                                <a:lnTo>
                                  <a:pt x="1491764" y="528305"/>
                                </a:lnTo>
                                <a:lnTo>
                                  <a:pt x="1492009" y="529043"/>
                                </a:lnTo>
                                <a:lnTo>
                                  <a:pt x="1492255" y="529781"/>
                                </a:lnTo>
                                <a:lnTo>
                                  <a:pt x="1492500" y="530520"/>
                                </a:lnTo>
                                <a:lnTo>
                                  <a:pt x="1492746" y="531258"/>
                                </a:lnTo>
                                <a:lnTo>
                                  <a:pt x="1492991" y="531996"/>
                                </a:lnTo>
                                <a:lnTo>
                                  <a:pt x="1493237" y="532734"/>
                                </a:lnTo>
                                <a:lnTo>
                                  <a:pt x="1493483" y="533472"/>
                                </a:lnTo>
                                <a:lnTo>
                                  <a:pt x="1493728" y="534210"/>
                                </a:lnTo>
                                <a:lnTo>
                                  <a:pt x="1493974" y="534948"/>
                                </a:lnTo>
                                <a:lnTo>
                                  <a:pt x="1494219" y="535686"/>
                                </a:lnTo>
                                <a:lnTo>
                                  <a:pt x="1494465" y="536424"/>
                                </a:lnTo>
                                <a:lnTo>
                                  <a:pt x="1494710" y="537162"/>
                                </a:lnTo>
                                <a:lnTo>
                                  <a:pt x="1494956" y="537899"/>
                                </a:lnTo>
                                <a:lnTo>
                                  <a:pt x="1495201" y="538637"/>
                                </a:lnTo>
                                <a:lnTo>
                                  <a:pt x="1495447" y="539375"/>
                                </a:lnTo>
                                <a:lnTo>
                                  <a:pt x="1495693" y="540112"/>
                                </a:lnTo>
                                <a:lnTo>
                                  <a:pt x="1495938" y="540849"/>
                                </a:lnTo>
                                <a:lnTo>
                                  <a:pt x="1496184" y="541587"/>
                                </a:lnTo>
                                <a:lnTo>
                                  <a:pt x="1496429" y="542324"/>
                                </a:lnTo>
                                <a:lnTo>
                                  <a:pt x="1496675" y="543061"/>
                                </a:lnTo>
                                <a:lnTo>
                                  <a:pt x="1496920" y="543798"/>
                                </a:lnTo>
                                <a:lnTo>
                                  <a:pt x="1497166" y="544535"/>
                                </a:lnTo>
                                <a:lnTo>
                                  <a:pt x="1497412" y="545272"/>
                                </a:lnTo>
                                <a:lnTo>
                                  <a:pt x="1497657" y="546009"/>
                                </a:lnTo>
                                <a:lnTo>
                                  <a:pt x="1497903" y="546746"/>
                                </a:lnTo>
                                <a:lnTo>
                                  <a:pt x="1498148" y="547483"/>
                                </a:lnTo>
                                <a:lnTo>
                                  <a:pt x="1498394" y="548219"/>
                                </a:lnTo>
                                <a:lnTo>
                                  <a:pt x="1498639" y="548956"/>
                                </a:lnTo>
                                <a:lnTo>
                                  <a:pt x="1498885" y="549693"/>
                                </a:lnTo>
                                <a:lnTo>
                                  <a:pt x="1499130" y="550429"/>
                                </a:lnTo>
                                <a:lnTo>
                                  <a:pt x="1499376" y="551165"/>
                                </a:lnTo>
                                <a:lnTo>
                                  <a:pt x="1499622" y="551901"/>
                                </a:lnTo>
                                <a:lnTo>
                                  <a:pt x="1499867" y="552638"/>
                                </a:lnTo>
                                <a:lnTo>
                                  <a:pt x="1500113" y="553374"/>
                                </a:lnTo>
                                <a:lnTo>
                                  <a:pt x="1500358" y="554110"/>
                                </a:lnTo>
                                <a:lnTo>
                                  <a:pt x="1500604" y="554845"/>
                                </a:lnTo>
                                <a:lnTo>
                                  <a:pt x="1500849" y="555581"/>
                                </a:lnTo>
                                <a:lnTo>
                                  <a:pt x="1501095" y="556317"/>
                                </a:lnTo>
                                <a:lnTo>
                                  <a:pt x="1501340" y="557052"/>
                                </a:lnTo>
                                <a:lnTo>
                                  <a:pt x="1501586" y="557788"/>
                                </a:lnTo>
                                <a:lnTo>
                                  <a:pt x="1501832" y="558523"/>
                                </a:lnTo>
                                <a:lnTo>
                                  <a:pt x="1502077" y="559258"/>
                                </a:lnTo>
                                <a:lnTo>
                                  <a:pt x="1502323" y="559994"/>
                                </a:lnTo>
                                <a:lnTo>
                                  <a:pt x="1502568" y="560729"/>
                                </a:lnTo>
                                <a:lnTo>
                                  <a:pt x="1502814" y="561464"/>
                                </a:lnTo>
                                <a:lnTo>
                                  <a:pt x="1503059" y="562198"/>
                                </a:lnTo>
                                <a:lnTo>
                                  <a:pt x="1503305" y="562933"/>
                                </a:lnTo>
                                <a:lnTo>
                                  <a:pt x="1503550" y="563668"/>
                                </a:lnTo>
                                <a:lnTo>
                                  <a:pt x="1503796" y="564402"/>
                                </a:lnTo>
                                <a:lnTo>
                                  <a:pt x="1504042" y="565137"/>
                                </a:lnTo>
                                <a:lnTo>
                                  <a:pt x="1504287" y="565871"/>
                                </a:lnTo>
                                <a:lnTo>
                                  <a:pt x="1504533" y="566605"/>
                                </a:lnTo>
                                <a:lnTo>
                                  <a:pt x="1504778" y="567339"/>
                                </a:lnTo>
                                <a:lnTo>
                                  <a:pt x="1505024" y="568073"/>
                                </a:lnTo>
                                <a:lnTo>
                                  <a:pt x="1505269" y="568807"/>
                                </a:lnTo>
                                <a:lnTo>
                                  <a:pt x="1505515" y="569541"/>
                                </a:lnTo>
                                <a:lnTo>
                                  <a:pt x="1505760" y="570274"/>
                                </a:lnTo>
                                <a:lnTo>
                                  <a:pt x="1506006" y="571008"/>
                                </a:lnTo>
                                <a:lnTo>
                                  <a:pt x="1506252" y="571741"/>
                                </a:lnTo>
                                <a:lnTo>
                                  <a:pt x="1506497" y="572475"/>
                                </a:lnTo>
                                <a:lnTo>
                                  <a:pt x="1506743" y="573208"/>
                                </a:lnTo>
                                <a:lnTo>
                                  <a:pt x="1506988" y="573941"/>
                                </a:lnTo>
                                <a:lnTo>
                                  <a:pt x="1507234" y="574674"/>
                                </a:lnTo>
                                <a:lnTo>
                                  <a:pt x="1507479" y="575406"/>
                                </a:lnTo>
                                <a:lnTo>
                                  <a:pt x="1507725" y="576139"/>
                                </a:lnTo>
                                <a:lnTo>
                                  <a:pt x="1507970" y="576871"/>
                                </a:lnTo>
                                <a:lnTo>
                                  <a:pt x="1508216" y="577604"/>
                                </a:lnTo>
                                <a:lnTo>
                                  <a:pt x="1508462" y="578336"/>
                                </a:lnTo>
                                <a:lnTo>
                                  <a:pt x="1508707" y="579068"/>
                                </a:lnTo>
                                <a:lnTo>
                                  <a:pt x="1508953" y="579800"/>
                                </a:lnTo>
                                <a:lnTo>
                                  <a:pt x="1509198" y="580532"/>
                                </a:lnTo>
                                <a:lnTo>
                                  <a:pt x="1509444" y="581264"/>
                                </a:lnTo>
                                <a:lnTo>
                                  <a:pt x="1509689" y="581995"/>
                                </a:lnTo>
                                <a:lnTo>
                                  <a:pt x="1509935" y="582727"/>
                                </a:lnTo>
                                <a:lnTo>
                                  <a:pt x="1510181" y="583458"/>
                                </a:lnTo>
                                <a:lnTo>
                                  <a:pt x="1510426" y="584189"/>
                                </a:lnTo>
                                <a:lnTo>
                                  <a:pt x="1510672" y="584920"/>
                                </a:lnTo>
                                <a:lnTo>
                                  <a:pt x="1510917" y="585651"/>
                                </a:lnTo>
                                <a:lnTo>
                                  <a:pt x="1511163" y="586382"/>
                                </a:lnTo>
                                <a:lnTo>
                                  <a:pt x="1511408" y="587112"/>
                                </a:lnTo>
                                <a:lnTo>
                                  <a:pt x="1511654" y="587843"/>
                                </a:lnTo>
                                <a:lnTo>
                                  <a:pt x="1511899" y="588573"/>
                                </a:lnTo>
                                <a:lnTo>
                                  <a:pt x="1512145" y="589303"/>
                                </a:lnTo>
                                <a:lnTo>
                                  <a:pt x="1512391" y="590033"/>
                                </a:lnTo>
                                <a:lnTo>
                                  <a:pt x="1512636" y="590763"/>
                                </a:lnTo>
                                <a:lnTo>
                                  <a:pt x="1512882" y="591493"/>
                                </a:lnTo>
                                <a:lnTo>
                                  <a:pt x="1513127" y="592222"/>
                                </a:lnTo>
                                <a:lnTo>
                                  <a:pt x="1513373" y="592952"/>
                                </a:lnTo>
                                <a:lnTo>
                                  <a:pt x="1513618" y="593681"/>
                                </a:lnTo>
                                <a:lnTo>
                                  <a:pt x="1513864" y="594410"/>
                                </a:lnTo>
                                <a:lnTo>
                                  <a:pt x="1514109" y="595139"/>
                                </a:lnTo>
                                <a:lnTo>
                                  <a:pt x="1514355" y="595868"/>
                                </a:lnTo>
                                <a:lnTo>
                                  <a:pt x="1514601" y="596596"/>
                                </a:lnTo>
                                <a:lnTo>
                                  <a:pt x="1514846" y="597325"/>
                                </a:lnTo>
                                <a:lnTo>
                                  <a:pt x="1515092" y="598053"/>
                                </a:lnTo>
                                <a:lnTo>
                                  <a:pt x="1515337" y="598781"/>
                                </a:lnTo>
                                <a:lnTo>
                                  <a:pt x="1515583" y="599509"/>
                                </a:lnTo>
                                <a:lnTo>
                                  <a:pt x="1515828" y="600237"/>
                                </a:lnTo>
                                <a:lnTo>
                                  <a:pt x="1516074" y="600964"/>
                                </a:lnTo>
                                <a:lnTo>
                                  <a:pt x="1516319" y="601692"/>
                                </a:lnTo>
                                <a:lnTo>
                                  <a:pt x="1516565" y="602419"/>
                                </a:lnTo>
                                <a:lnTo>
                                  <a:pt x="1516811" y="603146"/>
                                </a:lnTo>
                                <a:lnTo>
                                  <a:pt x="1517056" y="603873"/>
                                </a:lnTo>
                                <a:lnTo>
                                  <a:pt x="1517302" y="604600"/>
                                </a:lnTo>
                                <a:lnTo>
                                  <a:pt x="1517547" y="605327"/>
                                </a:lnTo>
                                <a:lnTo>
                                  <a:pt x="1517793" y="606053"/>
                                </a:lnTo>
                                <a:lnTo>
                                  <a:pt x="1518038" y="606779"/>
                                </a:lnTo>
                                <a:lnTo>
                                  <a:pt x="1518284" y="607505"/>
                                </a:lnTo>
                                <a:lnTo>
                                  <a:pt x="1518529" y="608231"/>
                                </a:lnTo>
                                <a:lnTo>
                                  <a:pt x="1518775" y="608957"/>
                                </a:lnTo>
                                <a:lnTo>
                                  <a:pt x="1519021" y="609683"/>
                                </a:lnTo>
                                <a:lnTo>
                                  <a:pt x="1519266" y="610408"/>
                                </a:lnTo>
                                <a:lnTo>
                                  <a:pt x="1519512" y="611133"/>
                                </a:lnTo>
                                <a:lnTo>
                                  <a:pt x="1519757" y="611858"/>
                                </a:lnTo>
                                <a:lnTo>
                                  <a:pt x="1520003" y="612583"/>
                                </a:lnTo>
                                <a:lnTo>
                                  <a:pt x="1520248" y="613308"/>
                                </a:lnTo>
                                <a:lnTo>
                                  <a:pt x="1520494" y="614032"/>
                                </a:lnTo>
                                <a:lnTo>
                                  <a:pt x="1520740" y="614756"/>
                                </a:lnTo>
                                <a:lnTo>
                                  <a:pt x="1520985" y="615480"/>
                                </a:lnTo>
                                <a:lnTo>
                                  <a:pt x="1521231" y="616204"/>
                                </a:lnTo>
                                <a:lnTo>
                                  <a:pt x="1521476" y="616928"/>
                                </a:lnTo>
                                <a:lnTo>
                                  <a:pt x="1521722" y="617652"/>
                                </a:lnTo>
                                <a:lnTo>
                                  <a:pt x="1521967" y="618375"/>
                                </a:lnTo>
                                <a:lnTo>
                                  <a:pt x="1522213" y="619098"/>
                                </a:lnTo>
                                <a:lnTo>
                                  <a:pt x="1522458" y="619821"/>
                                </a:lnTo>
                                <a:lnTo>
                                  <a:pt x="1522704" y="620544"/>
                                </a:lnTo>
                                <a:lnTo>
                                  <a:pt x="1522950" y="621266"/>
                                </a:lnTo>
                                <a:lnTo>
                                  <a:pt x="1523195" y="621989"/>
                                </a:lnTo>
                                <a:lnTo>
                                  <a:pt x="1523441" y="622711"/>
                                </a:lnTo>
                                <a:lnTo>
                                  <a:pt x="1523686" y="623433"/>
                                </a:lnTo>
                                <a:lnTo>
                                  <a:pt x="1523932" y="624155"/>
                                </a:lnTo>
                                <a:lnTo>
                                  <a:pt x="1524177" y="624876"/>
                                </a:lnTo>
                                <a:lnTo>
                                  <a:pt x="1524423" y="625598"/>
                                </a:lnTo>
                                <a:lnTo>
                                  <a:pt x="1524668" y="626319"/>
                                </a:lnTo>
                                <a:lnTo>
                                  <a:pt x="1524914" y="627040"/>
                                </a:lnTo>
                                <a:lnTo>
                                  <a:pt x="1525160" y="627760"/>
                                </a:lnTo>
                                <a:lnTo>
                                  <a:pt x="1525405" y="628481"/>
                                </a:lnTo>
                                <a:lnTo>
                                  <a:pt x="1525651" y="629201"/>
                                </a:lnTo>
                                <a:lnTo>
                                  <a:pt x="1525896" y="629922"/>
                                </a:lnTo>
                                <a:lnTo>
                                  <a:pt x="1526142" y="630641"/>
                                </a:lnTo>
                                <a:lnTo>
                                  <a:pt x="1526387" y="631361"/>
                                </a:lnTo>
                                <a:lnTo>
                                  <a:pt x="1526633" y="632081"/>
                                </a:lnTo>
                                <a:lnTo>
                                  <a:pt x="1526878" y="632800"/>
                                </a:lnTo>
                                <a:lnTo>
                                  <a:pt x="1527124" y="633519"/>
                                </a:lnTo>
                                <a:lnTo>
                                  <a:pt x="1527370" y="634238"/>
                                </a:lnTo>
                                <a:lnTo>
                                  <a:pt x="1527615" y="634957"/>
                                </a:lnTo>
                                <a:lnTo>
                                  <a:pt x="1527861" y="635675"/>
                                </a:lnTo>
                                <a:lnTo>
                                  <a:pt x="1528106" y="636393"/>
                                </a:lnTo>
                                <a:lnTo>
                                  <a:pt x="1528352" y="637111"/>
                                </a:lnTo>
                                <a:lnTo>
                                  <a:pt x="1528597" y="637829"/>
                                </a:lnTo>
                                <a:lnTo>
                                  <a:pt x="1528843" y="638547"/>
                                </a:lnTo>
                                <a:lnTo>
                                  <a:pt x="1529088" y="639264"/>
                                </a:lnTo>
                                <a:lnTo>
                                  <a:pt x="1529334" y="639981"/>
                                </a:lnTo>
                                <a:lnTo>
                                  <a:pt x="1529580" y="640698"/>
                                </a:lnTo>
                                <a:lnTo>
                                  <a:pt x="1529825" y="641415"/>
                                </a:lnTo>
                                <a:lnTo>
                                  <a:pt x="1530071" y="642131"/>
                                </a:lnTo>
                                <a:lnTo>
                                  <a:pt x="1530316" y="642848"/>
                                </a:lnTo>
                                <a:lnTo>
                                  <a:pt x="1530562" y="643564"/>
                                </a:lnTo>
                                <a:lnTo>
                                  <a:pt x="1530807" y="644279"/>
                                </a:lnTo>
                                <a:lnTo>
                                  <a:pt x="1531053" y="644995"/>
                                </a:lnTo>
                                <a:lnTo>
                                  <a:pt x="1531298" y="645710"/>
                                </a:lnTo>
                                <a:lnTo>
                                  <a:pt x="1531544" y="646425"/>
                                </a:lnTo>
                                <a:lnTo>
                                  <a:pt x="1531790" y="647140"/>
                                </a:lnTo>
                                <a:lnTo>
                                  <a:pt x="1532035" y="647855"/>
                                </a:lnTo>
                                <a:lnTo>
                                  <a:pt x="1532281" y="648569"/>
                                </a:lnTo>
                                <a:lnTo>
                                  <a:pt x="1532526" y="649283"/>
                                </a:lnTo>
                                <a:lnTo>
                                  <a:pt x="1532772" y="649997"/>
                                </a:lnTo>
                                <a:lnTo>
                                  <a:pt x="1533017" y="650711"/>
                                </a:lnTo>
                                <a:lnTo>
                                  <a:pt x="1533263" y="651425"/>
                                </a:lnTo>
                                <a:lnTo>
                                  <a:pt x="1533509" y="652138"/>
                                </a:lnTo>
                                <a:lnTo>
                                  <a:pt x="1533754" y="652851"/>
                                </a:lnTo>
                                <a:lnTo>
                                  <a:pt x="1534000" y="653564"/>
                                </a:lnTo>
                                <a:lnTo>
                                  <a:pt x="1534245" y="654276"/>
                                </a:lnTo>
                                <a:lnTo>
                                  <a:pt x="1534491" y="654988"/>
                                </a:lnTo>
                                <a:lnTo>
                                  <a:pt x="1534736" y="655700"/>
                                </a:lnTo>
                                <a:lnTo>
                                  <a:pt x="1534982" y="656412"/>
                                </a:lnTo>
                                <a:lnTo>
                                  <a:pt x="1535227" y="657124"/>
                                </a:lnTo>
                                <a:lnTo>
                                  <a:pt x="1535473" y="657835"/>
                                </a:lnTo>
                                <a:lnTo>
                                  <a:pt x="1535719" y="658546"/>
                                </a:lnTo>
                                <a:lnTo>
                                  <a:pt x="1535964" y="659257"/>
                                </a:lnTo>
                                <a:lnTo>
                                  <a:pt x="1536210" y="659967"/>
                                </a:lnTo>
                                <a:lnTo>
                                  <a:pt x="1536455" y="660678"/>
                                </a:lnTo>
                                <a:lnTo>
                                  <a:pt x="1536701" y="661388"/>
                                </a:lnTo>
                                <a:lnTo>
                                  <a:pt x="1536946" y="662098"/>
                                </a:lnTo>
                                <a:lnTo>
                                  <a:pt x="1537192" y="662807"/>
                                </a:lnTo>
                                <a:lnTo>
                                  <a:pt x="1537437" y="663516"/>
                                </a:lnTo>
                                <a:lnTo>
                                  <a:pt x="1537683" y="664226"/>
                                </a:lnTo>
                                <a:lnTo>
                                  <a:pt x="1537929" y="664934"/>
                                </a:lnTo>
                                <a:lnTo>
                                  <a:pt x="1538174" y="665643"/>
                                </a:lnTo>
                                <a:lnTo>
                                  <a:pt x="1538420" y="666351"/>
                                </a:lnTo>
                                <a:lnTo>
                                  <a:pt x="1538665" y="667059"/>
                                </a:lnTo>
                                <a:lnTo>
                                  <a:pt x="1538911" y="667767"/>
                                </a:lnTo>
                                <a:lnTo>
                                  <a:pt x="1539156" y="668474"/>
                                </a:lnTo>
                                <a:lnTo>
                                  <a:pt x="1539402" y="669182"/>
                                </a:lnTo>
                                <a:lnTo>
                                  <a:pt x="1539647" y="669889"/>
                                </a:lnTo>
                                <a:lnTo>
                                  <a:pt x="1539893" y="670595"/>
                                </a:lnTo>
                                <a:lnTo>
                                  <a:pt x="1540139" y="671302"/>
                                </a:lnTo>
                                <a:lnTo>
                                  <a:pt x="1540384" y="672008"/>
                                </a:lnTo>
                                <a:lnTo>
                                  <a:pt x="1540630" y="672714"/>
                                </a:lnTo>
                                <a:lnTo>
                                  <a:pt x="1540875" y="673420"/>
                                </a:lnTo>
                                <a:lnTo>
                                  <a:pt x="1541121" y="674125"/>
                                </a:lnTo>
                                <a:lnTo>
                                  <a:pt x="1541366" y="674830"/>
                                </a:lnTo>
                                <a:lnTo>
                                  <a:pt x="1541612" y="675535"/>
                                </a:lnTo>
                                <a:lnTo>
                                  <a:pt x="1541857" y="676240"/>
                                </a:lnTo>
                                <a:lnTo>
                                  <a:pt x="1542103" y="676944"/>
                                </a:lnTo>
                                <a:lnTo>
                                  <a:pt x="1542349" y="677648"/>
                                </a:lnTo>
                                <a:lnTo>
                                  <a:pt x="1542594" y="678352"/>
                                </a:lnTo>
                                <a:lnTo>
                                  <a:pt x="1542840" y="679055"/>
                                </a:lnTo>
                                <a:lnTo>
                                  <a:pt x="1543085" y="679759"/>
                                </a:lnTo>
                                <a:lnTo>
                                  <a:pt x="1543331" y="680462"/>
                                </a:lnTo>
                                <a:lnTo>
                                  <a:pt x="1543576" y="681164"/>
                                </a:lnTo>
                                <a:lnTo>
                                  <a:pt x="1543822" y="681867"/>
                                </a:lnTo>
                                <a:lnTo>
                                  <a:pt x="1544068" y="682569"/>
                                </a:lnTo>
                                <a:lnTo>
                                  <a:pt x="1544313" y="683271"/>
                                </a:lnTo>
                                <a:lnTo>
                                  <a:pt x="1544559" y="683972"/>
                                </a:lnTo>
                                <a:lnTo>
                                  <a:pt x="1544804" y="684674"/>
                                </a:lnTo>
                                <a:lnTo>
                                  <a:pt x="1545050" y="685375"/>
                                </a:lnTo>
                                <a:lnTo>
                                  <a:pt x="1545295" y="686076"/>
                                </a:lnTo>
                                <a:lnTo>
                                  <a:pt x="1545541" y="686776"/>
                                </a:lnTo>
                                <a:lnTo>
                                  <a:pt x="1545786" y="687476"/>
                                </a:lnTo>
                                <a:lnTo>
                                  <a:pt x="1546032" y="688176"/>
                                </a:lnTo>
                                <a:lnTo>
                                  <a:pt x="1546278" y="688876"/>
                                </a:lnTo>
                                <a:lnTo>
                                  <a:pt x="1546523" y="689575"/>
                                </a:lnTo>
                                <a:lnTo>
                                  <a:pt x="1546769" y="690274"/>
                                </a:lnTo>
                                <a:lnTo>
                                  <a:pt x="1547014" y="690973"/>
                                </a:lnTo>
                                <a:lnTo>
                                  <a:pt x="1547260" y="691671"/>
                                </a:lnTo>
                                <a:lnTo>
                                  <a:pt x="1547505" y="692370"/>
                                </a:lnTo>
                                <a:lnTo>
                                  <a:pt x="1547751" y="693067"/>
                                </a:lnTo>
                                <a:lnTo>
                                  <a:pt x="1547996" y="693765"/>
                                </a:lnTo>
                                <a:lnTo>
                                  <a:pt x="1548242" y="694462"/>
                                </a:lnTo>
                                <a:lnTo>
                                  <a:pt x="1548488" y="695159"/>
                                </a:lnTo>
                                <a:lnTo>
                                  <a:pt x="1548733" y="695856"/>
                                </a:lnTo>
                                <a:lnTo>
                                  <a:pt x="1548979" y="696553"/>
                                </a:lnTo>
                                <a:lnTo>
                                  <a:pt x="1549224" y="697249"/>
                                </a:lnTo>
                                <a:lnTo>
                                  <a:pt x="1549470" y="697945"/>
                                </a:lnTo>
                                <a:lnTo>
                                  <a:pt x="1549715" y="698640"/>
                                </a:lnTo>
                                <a:lnTo>
                                  <a:pt x="1549961" y="699335"/>
                                </a:lnTo>
                                <a:lnTo>
                                  <a:pt x="1550206" y="700030"/>
                                </a:lnTo>
                                <a:lnTo>
                                  <a:pt x="1550452" y="700725"/>
                                </a:lnTo>
                                <a:lnTo>
                                  <a:pt x="1550698" y="701419"/>
                                </a:lnTo>
                                <a:lnTo>
                                  <a:pt x="1550943" y="702113"/>
                                </a:lnTo>
                                <a:lnTo>
                                  <a:pt x="1551189" y="702807"/>
                                </a:lnTo>
                                <a:lnTo>
                                  <a:pt x="1551434" y="703501"/>
                                </a:lnTo>
                                <a:lnTo>
                                  <a:pt x="1551680" y="704194"/>
                                </a:lnTo>
                                <a:lnTo>
                                  <a:pt x="1551925" y="704887"/>
                                </a:lnTo>
                                <a:lnTo>
                                  <a:pt x="1552171" y="705579"/>
                                </a:lnTo>
                                <a:lnTo>
                                  <a:pt x="1552416" y="706271"/>
                                </a:lnTo>
                                <a:lnTo>
                                  <a:pt x="1552662" y="706963"/>
                                </a:lnTo>
                                <a:lnTo>
                                  <a:pt x="1552908" y="707655"/>
                                </a:lnTo>
                                <a:lnTo>
                                  <a:pt x="1553153" y="708346"/>
                                </a:lnTo>
                                <a:lnTo>
                                  <a:pt x="1553399" y="709037"/>
                                </a:lnTo>
                                <a:lnTo>
                                  <a:pt x="1553644" y="709728"/>
                                </a:lnTo>
                                <a:lnTo>
                                  <a:pt x="1553890" y="710418"/>
                                </a:lnTo>
                                <a:lnTo>
                                  <a:pt x="1554135" y="711109"/>
                                </a:lnTo>
                                <a:lnTo>
                                  <a:pt x="1554381" y="711798"/>
                                </a:lnTo>
                                <a:lnTo>
                                  <a:pt x="1554626" y="712488"/>
                                </a:lnTo>
                                <a:lnTo>
                                  <a:pt x="1554872" y="713177"/>
                                </a:lnTo>
                                <a:lnTo>
                                  <a:pt x="1555118" y="713866"/>
                                </a:lnTo>
                                <a:lnTo>
                                  <a:pt x="1555363" y="714554"/>
                                </a:lnTo>
                                <a:lnTo>
                                  <a:pt x="1555609" y="715242"/>
                                </a:lnTo>
                                <a:lnTo>
                                  <a:pt x="1555854" y="715930"/>
                                </a:lnTo>
                                <a:lnTo>
                                  <a:pt x="1556100" y="716618"/>
                                </a:lnTo>
                                <a:lnTo>
                                  <a:pt x="1556345" y="717305"/>
                                </a:lnTo>
                                <a:lnTo>
                                  <a:pt x="1556591" y="717992"/>
                                </a:lnTo>
                                <a:lnTo>
                                  <a:pt x="1556837" y="718679"/>
                                </a:lnTo>
                                <a:lnTo>
                                  <a:pt x="1557082" y="719365"/>
                                </a:lnTo>
                                <a:lnTo>
                                  <a:pt x="1557328" y="720051"/>
                                </a:lnTo>
                                <a:lnTo>
                                  <a:pt x="1557573" y="720737"/>
                                </a:lnTo>
                                <a:lnTo>
                                  <a:pt x="1557819" y="721422"/>
                                </a:lnTo>
                                <a:lnTo>
                                  <a:pt x="1558064" y="722107"/>
                                </a:lnTo>
                                <a:lnTo>
                                  <a:pt x="1558310" y="722792"/>
                                </a:lnTo>
                                <a:lnTo>
                                  <a:pt x="1558555" y="723476"/>
                                </a:lnTo>
                                <a:lnTo>
                                  <a:pt x="1558801" y="724160"/>
                                </a:lnTo>
                                <a:lnTo>
                                  <a:pt x="1559047" y="724844"/>
                                </a:lnTo>
                                <a:lnTo>
                                  <a:pt x="1559292" y="725527"/>
                                </a:lnTo>
                                <a:lnTo>
                                  <a:pt x="1559538" y="726210"/>
                                </a:lnTo>
                                <a:lnTo>
                                  <a:pt x="1559783" y="726893"/>
                                </a:lnTo>
                                <a:lnTo>
                                  <a:pt x="1560029" y="727576"/>
                                </a:lnTo>
                                <a:lnTo>
                                  <a:pt x="1560274" y="728258"/>
                                </a:lnTo>
                                <a:lnTo>
                                  <a:pt x="1560520" y="728939"/>
                                </a:lnTo>
                                <a:lnTo>
                                  <a:pt x="1560765" y="729621"/>
                                </a:lnTo>
                                <a:lnTo>
                                  <a:pt x="1561011" y="730302"/>
                                </a:lnTo>
                                <a:lnTo>
                                  <a:pt x="1561257" y="730983"/>
                                </a:lnTo>
                                <a:lnTo>
                                  <a:pt x="1561502" y="731663"/>
                                </a:lnTo>
                                <a:lnTo>
                                  <a:pt x="1561748" y="732343"/>
                                </a:lnTo>
                                <a:lnTo>
                                  <a:pt x="1561993" y="733023"/>
                                </a:lnTo>
                                <a:lnTo>
                                  <a:pt x="1562239" y="733702"/>
                                </a:lnTo>
                                <a:lnTo>
                                  <a:pt x="1562484" y="734381"/>
                                </a:lnTo>
                                <a:lnTo>
                                  <a:pt x="1562730" y="735060"/>
                                </a:lnTo>
                                <a:lnTo>
                                  <a:pt x="1562975" y="735739"/>
                                </a:lnTo>
                                <a:lnTo>
                                  <a:pt x="1563221" y="736417"/>
                                </a:lnTo>
                                <a:lnTo>
                                  <a:pt x="1563467" y="737094"/>
                                </a:lnTo>
                                <a:lnTo>
                                  <a:pt x="1563712" y="737772"/>
                                </a:lnTo>
                                <a:lnTo>
                                  <a:pt x="1563958" y="738449"/>
                                </a:lnTo>
                                <a:lnTo>
                                  <a:pt x="1564203" y="739125"/>
                                </a:lnTo>
                                <a:lnTo>
                                  <a:pt x="1564449" y="739802"/>
                                </a:lnTo>
                                <a:lnTo>
                                  <a:pt x="1564694" y="740478"/>
                                </a:lnTo>
                                <a:lnTo>
                                  <a:pt x="1564940" y="741154"/>
                                </a:lnTo>
                                <a:lnTo>
                                  <a:pt x="1565185" y="741829"/>
                                </a:lnTo>
                                <a:lnTo>
                                  <a:pt x="1565431" y="742504"/>
                                </a:lnTo>
                                <a:lnTo>
                                  <a:pt x="1565677" y="743179"/>
                                </a:lnTo>
                                <a:lnTo>
                                  <a:pt x="1565922" y="743853"/>
                                </a:lnTo>
                                <a:lnTo>
                                  <a:pt x="1566168" y="744527"/>
                                </a:lnTo>
                                <a:lnTo>
                                  <a:pt x="1566413" y="745200"/>
                                </a:lnTo>
                                <a:lnTo>
                                  <a:pt x="1566659" y="745874"/>
                                </a:lnTo>
                                <a:lnTo>
                                  <a:pt x="1566904" y="746547"/>
                                </a:lnTo>
                                <a:lnTo>
                                  <a:pt x="1567150" y="747219"/>
                                </a:lnTo>
                                <a:lnTo>
                                  <a:pt x="1567396" y="747891"/>
                                </a:lnTo>
                                <a:lnTo>
                                  <a:pt x="1567641" y="748563"/>
                                </a:lnTo>
                                <a:lnTo>
                                  <a:pt x="1567887" y="749235"/>
                                </a:lnTo>
                                <a:lnTo>
                                  <a:pt x="1568132" y="749906"/>
                                </a:lnTo>
                                <a:lnTo>
                                  <a:pt x="1568378" y="750577"/>
                                </a:lnTo>
                                <a:lnTo>
                                  <a:pt x="1568623" y="751247"/>
                                </a:lnTo>
                                <a:lnTo>
                                  <a:pt x="1568869" y="751917"/>
                                </a:lnTo>
                                <a:lnTo>
                                  <a:pt x="1569114" y="752587"/>
                                </a:lnTo>
                                <a:lnTo>
                                  <a:pt x="1569360" y="753256"/>
                                </a:lnTo>
                                <a:lnTo>
                                  <a:pt x="1569606" y="753925"/>
                                </a:lnTo>
                                <a:lnTo>
                                  <a:pt x="1569851" y="754594"/>
                                </a:lnTo>
                                <a:lnTo>
                                  <a:pt x="1570097" y="755262"/>
                                </a:lnTo>
                                <a:lnTo>
                                  <a:pt x="1570342" y="755930"/>
                                </a:lnTo>
                                <a:lnTo>
                                  <a:pt x="1570588" y="756598"/>
                                </a:lnTo>
                                <a:lnTo>
                                  <a:pt x="1570833" y="757265"/>
                                </a:lnTo>
                                <a:lnTo>
                                  <a:pt x="1571079" y="757932"/>
                                </a:lnTo>
                                <a:lnTo>
                                  <a:pt x="1571324" y="758599"/>
                                </a:lnTo>
                                <a:lnTo>
                                  <a:pt x="1571570" y="759265"/>
                                </a:lnTo>
                                <a:lnTo>
                                  <a:pt x="1571816" y="759931"/>
                                </a:lnTo>
                                <a:lnTo>
                                  <a:pt x="1572061" y="760596"/>
                                </a:lnTo>
                                <a:lnTo>
                                  <a:pt x="1572307" y="761261"/>
                                </a:lnTo>
                                <a:lnTo>
                                  <a:pt x="1572552" y="761926"/>
                                </a:lnTo>
                                <a:lnTo>
                                  <a:pt x="1572798" y="762590"/>
                                </a:lnTo>
                                <a:lnTo>
                                  <a:pt x="1573043" y="763254"/>
                                </a:lnTo>
                                <a:lnTo>
                                  <a:pt x="1573289" y="763918"/>
                                </a:lnTo>
                                <a:lnTo>
                                  <a:pt x="1573534" y="764581"/>
                                </a:lnTo>
                                <a:lnTo>
                                  <a:pt x="1573780" y="765244"/>
                                </a:lnTo>
                                <a:lnTo>
                                  <a:pt x="1574026" y="765906"/>
                                </a:lnTo>
                                <a:lnTo>
                                  <a:pt x="1574271" y="766569"/>
                                </a:lnTo>
                                <a:lnTo>
                                  <a:pt x="1574517" y="767230"/>
                                </a:lnTo>
                                <a:lnTo>
                                  <a:pt x="1574762" y="767892"/>
                                </a:lnTo>
                                <a:lnTo>
                                  <a:pt x="1575008" y="768553"/>
                                </a:lnTo>
                                <a:lnTo>
                                  <a:pt x="1575253" y="769214"/>
                                </a:lnTo>
                                <a:lnTo>
                                  <a:pt x="1575499" y="769874"/>
                                </a:lnTo>
                                <a:lnTo>
                                  <a:pt x="1575744" y="770534"/>
                                </a:lnTo>
                                <a:lnTo>
                                  <a:pt x="1575990" y="771193"/>
                                </a:lnTo>
                                <a:lnTo>
                                  <a:pt x="1576236" y="771853"/>
                                </a:lnTo>
                                <a:lnTo>
                                  <a:pt x="1576481" y="772511"/>
                                </a:lnTo>
                                <a:lnTo>
                                  <a:pt x="1576727" y="773170"/>
                                </a:lnTo>
                                <a:lnTo>
                                  <a:pt x="1576972" y="773828"/>
                                </a:lnTo>
                                <a:lnTo>
                                  <a:pt x="1577218" y="774485"/>
                                </a:lnTo>
                                <a:lnTo>
                                  <a:pt x="1577463" y="775143"/>
                                </a:lnTo>
                                <a:lnTo>
                                  <a:pt x="1577709" y="775800"/>
                                </a:lnTo>
                                <a:lnTo>
                                  <a:pt x="1577954" y="776456"/>
                                </a:lnTo>
                                <a:lnTo>
                                  <a:pt x="1578200" y="777112"/>
                                </a:lnTo>
                                <a:lnTo>
                                  <a:pt x="1578446" y="777768"/>
                                </a:lnTo>
                                <a:lnTo>
                                  <a:pt x="1578691" y="778424"/>
                                </a:lnTo>
                                <a:lnTo>
                                  <a:pt x="1578937" y="779079"/>
                                </a:lnTo>
                                <a:lnTo>
                                  <a:pt x="1579182" y="779733"/>
                                </a:lnTo>
                                <a:lnTo>
                                  <a:pt x="1579428" y="780388"/>
                                </a:lnTo>
                                <a:lnTo>
                                  <a:pt x="1579673" y="781042"/>
                                </a:lnTo>
                                <a:lnTo>
                                  <a:pt x="1579919" y="781695"/>
                                </a:lnTo>
                                <a:lnTo>
                                  <a:pt x="1580165" y="782348"/>
                                </a:lnTo>
                                <a:lnTo>
                                  <a:pt x="1580410" y="783001"/>
                                </a:lnTo>
                                <a:lnTo>
                                  <a:pt x="1580656" y="783653"/>
                                </a:lnTo>
                                <a:lnTo>
                                  <a:pt x="1580901" y="784305"/>
                                </a:lnTo>
                                <a:lnTo>
                                  <a:pt x="1581147" y="784957"/>
                                </a:lnTo>
                                <a:lnTo>
                                  <a:pt x="1581392" y="785608"/>
                                </a:lnTo>
                                <a:lnTo>
                                  <a:pt x="1581638" y="786259"/>
                                </a:lnTo>
                                <a:lnTo>
                                  <a:pt x="1581883" y="786909"/>
                                </a:lnTo>
                                <a:lnTo>
                                  <a:pt x="1582129" y="787559"/>
                                </a:lnTo>
                                <a:lnTo>
                                  <a:pt x="1582375" y="788209"/>
                                </a:lnTo>
                                <a:lnTo>
                                  <a:pt x="1582620" y="788858"/>
                                </a:lnTo>
                                <a:lnTo>
                                  <a:pt x="1582866" y="789507"/>
                                </a:lnTo>
                                <a:lnTo>
                                  <a:pt x="1583111" y="790156"/>
                                </a:lnTo>
                                <a:lnTo>
                                  <a:pt x="1583357" y="790804"/>
                                </a:lnTo>
                                <a:lnTo>
                                  <a:pt x="1583602" y="791451"/>
                                </a:lnTo>
                                <a:lnTo>
                                  <a:pt x="1583848" y="792099"/>
                                </a:lnTo>
                                <a:lnTo>
                                  <a:pt x="1584093" y="792746"/>
                                </a:lnTo>
                                <a:lnTo>
                                  <a:pt x="1584339" y="793392"/>
                                </a:lnTo>
                                <a:lnTo>
                                  <a:pt x="1584585" y="794038"/>
                                </a:lnTo>
                                <a:lnTo>
                                  <a:pt x="1584830" y="794684"/>
                                </a:lnTo>
                                <a:lnTo>
                                  <a:pt x="1585076" y="795329"/>
                                </a:lnTo>
                                <a:lnTo>
                                  <a:pt x="1585321" y="795974"/>
                                </a:lnTo>
                                <a:lnTo>
                                  <a:pt x="1585567" y="796619"/>
                                </a:lnTo>
                                <a:lnTo>
                                  <a:pt x="1585812" y="797263"/>
                                </a:lnTo>
                                <a:lnTo>
                                  <a:pt x="1586058" y="797907"/>
                                </a:lnTo>
                                <a:lnTo>
                                  <a:pt x="1586303" y="798550"/>
                                </a:lnTo>
                                <a:lnTo>
                                  <a:pt x="1586549" y="799193"/>
                                </a:lnTo>
                                <a:lnTo>
                                  <a:pt x="1586795" y="799836"/>
                                </a:lnTo>
                                <a:lnTo>
                                  <a:pt x="1587040" y="800478"/>
                                </a:lnTo>
                                <a:lnTo>
                                  <a:pt x="1587286" y="801120"/>
                                </a:lnTo>
                                <a:lnTo>
                                  <a:pt x="1587531" y="801761"/>
                                </a:lnTo>
                                <a:lnTo>
                                  <a:pt x="1587777" y="802402"/>
                                </a:lnTo>
                                <a:lnTo>
                                  <a:pt x="1588022" y="803043"/>
                                </a:lnTo>
                                <a:lnTo>
                                  <a:pt x="1588268" y="803683"/>
                                </a:lnTo>
                                <a:lnTo>
                                  <a:pt x="1588513" y="804323"/>
                                </a:lnTo>
                                <a:lnTo>
                                  <a:pt x="1588759" y="804962"/>
                                </a:lnTo>
                                <a:lnTo>
                                  <a:pt x="1589005" y="805601"/>
                                </a:lnTo>
                                <a:lnTo>
                                  <a:pt x="1589250" y="806240"/>
                                </a:lnTo>
                                <a:lnTo>
                                  <a:pt x="1589496" y="806878"/>
                                </a:lnTo>
                                <a:lnTo>
                                  <a:pt x="1589741" y="807516"/>
                                </a:lnTo>
                                <a:lnTo>
                                  <a:pt x="1589987" y="808153"/>
                                </a:lnTo>
                                <a:lnTo>
                                  <a:pt x="1590232" y="808790"/>
                                </a:lnTo>
                                <a:lnTo>
                                  <a:pt x="1590478" y="809427"/>
                                </a:lnTo>
                                <a:lnTo>
                                  <a:pt x="1590724" y="810063"/>
                                </a:lnTo>
                                <a:lnTo>
                                  <a:pt x="1590969" y="810698"/>
                                </a:lnTo>
                                <a:lnTo>
                                  <a:pt x="1591215" y="811334"/>
                                </a:lnTo>
                                <a:lnTo>
                                  <a:pt x="1591460" y="811969"/>
                                </a:lnTo>
                                <a:lnTo>
                                  <a:pt x="1591706" y="812603"/>
                                </a:lnTo>
                                <a:lnTo>
                                  <a:pt x="1591951" y="813237"/>
                                </a:lnTo>
                                <a:lnTo>
                                  <a:pt x="1592197" y="813871"/>
                                </a:lnTo>
                                <a:lnTo>
                                  <a:pt x="1592442" y="814504"/>
                                </a:lnTo>
                                <a:lnTo>
                                  <a:pt x="1592688" y="815137"/>
                                </a:lnTo>
                                <a:lnTo>
                                  <a:pt x="1592934" y="815770"/>
                                </a:lnTo>
                                <a:lnTo>
                                  <a:pt x="1593179" y="816402"/>
                                </a:lnTo>
                                <a:lnTo>
                                  <a:pt x="1593425" y="817033"/>
                                </a:lnTo>
                                <a:lnTo>
                                  <a:pt x="1593670" y="817665"/>
                                </a:lnTo>
                                <a:lnTo>
                                  <a:pt x="1593916" y="818296"/>
                                </a:lnTo>
                                <a:lnTo>
                                  <a:pt x="1594161" y="818926"/>
                                </a:lnTo>
                                <a:lnTo>
                                  <a:pt x="1594407" y="819556"/>
                                </a:lnTo>
                                <a:lnTo>
                                  <a:pt x="1594652" y="820186"/>
                                </a:lnTo>
                                <a:lnTo>
                                  <a:pt x="1594898" y="820815"/>
                                </a:lnTo>
                                <a:lnTo>
                                  <a:pt x="1595144" y="821443"/>
                                </a:lnTo>
                                <a:lnTo>
                                  <a:pt x="1595389" y="822072"/>
                                </a:lnTo>
                                <a:lnTo>
                                  <a:pt x="1595635" y="822700"/>
                                </a:lnTo>
                                <a:lnTo>
                                  <a:pt x="1595880" y="823327"/>
                                </a:lnTo>
                                <a:lnTo>
                                  <a:pt x="1596126" y="823954"/>
                                </a:lnTo>
                                <a:lnTo>
                                  <a:pt x="1596371" y="824581"/>
                                </a:lnTo>
                                <a:lnTo>
                                  <a:pt x="1596617" y="825207"/>
                                </a:lnTo>
                                <a:lnTo>
                                  <a:pt x="1596862" y="825833"/>
                                </a:lnTo>
                                <a:lnTo>
                                  <a:pt x="1597108" y="826459"/>
                                </a:lnTo>
                                <a:lnTo>
                                  <a:pt x="1597354" y="827084"/>
                                </a:lnTo>
                                <a:lnTo>
                                  <a:pt x="1597599" y="827708"/>
                                </a:lnTo>
                                <a:lnTo>
                                  <a:pt x="1597845" y="828332"/>
                                </a:lnTo>
                                <a:lnTo>
                                  <a:pt x="1598090" y="828956"/>
                                </a:lnTo>
                                <a:lnTo>
                                  <a:pt x="1598336" y="829579"/>
                                </a:lnTo>
                                <a:lnTo>
                                  <a:pt x="1598581" y="830202"/>
                                </a:lnTo>
                                <a:lnTo>
                                  <a:pt x="1598827" y="830825"/>
                                </a:lnTo>
                                <a:lnTo>
                                  <a:pt x="1599072" y="831447"/>
                                </a:lnTo>
                                <a:lnTo>
                                  <a:pt x="1599318" y="832069"/>
                                </a:lnTo>
                                <a:lnTo>
                                  <a:pt x="1599564" y="832690"/>
                                </a:lnTo>
                                <a:lnTo>
                                  <a:pt x="1599809" y="833311"/>
                                </a:lnTo>
                                <a:lnTo>
                                  <a:pt x="1600055" y="833931"/>
                                </a:lnTo>
                                <a:lnTo>
                                  <a:pt x="1600300" y="834551"/>
                                </a:lnTo>
                                <a:lnTo>
                                  <a:pt x="1600546" y="835170"/>
                                </a:lnTo>
                                <a:lnTo>
                                  <a:pt x="1600791" y="835790"/>
                                </a:lnTo>
                                <a:lnTo>
                                  <a:pt x="1601037" y="836408"/>
                                </a:lnTo>
                                <a:lnTo>
                                  <a:pt x="1601282" y="837026"/>
                                </a:lnTo>
                                <a:lnTo>
                                  <a:pt x="1601528" y="837644"/>
                                </a:lnTo>
                                <a:lnTo>
                                  <a:pt x="1601774" y="838262"/>
                                </a:lnTo>
                                <a:lnTo>
                                  <a:pt x="1602019" y="838879"/>
                                </a:lnTo>
                                <a:lnTo>
                                  <a:pt x="1602265" y="839495"/>
                                </a:lnTo>
                                <a:lnTo>
                                  <a:pt x="1602510" y="840111"/>
                                </a:lnTo>
                                <a:lnTo>
                                  <a:pt x="1602756" y="840727"/>
                                </a:lnTo>
                                <a:lnTo>
                                  <a:pt x="1603001" y="841342"/>
                                </a:lnTo>
                                <a:lnTo>
                                  <a:pt x="1603247" y="841957"/>
                                </a:lnTo>
                                <a:lnTo>
                                  <a:pt x="1603493" y="842572"/>
                                </a:lnTo>
                                <a:lnTo>
                                  <a:pt x="1603738" y="843185"/>
                                </a:lnTo>
                                <a:lnTo>
                                  <a:pt x="1603984" y="843799"/>
                                </a:lnTo>
                                <a:lnTo>
                                  <a:pt x="1604229" y="844412"/>
                                </a:lnTo>
                                <a:lnTo>
                                  <a:pt x="1604475" y="845025"/>
                                </a:lnTo>
                                <a:lnTo>
                                  <a:pt x="1604720" y="845637"/>
                                </a:lnTo>
                                <a:lnTo>
                                  <a:pt x="1604966" y="846249"/>
                                </a:lnTo>
                                <a:lnTo>
                                  <a:pt x="1605211" y="846860"/>
                                </a:lnTo>
                                <a:lnTo>
                                  <a:pt x="1605457" y="847471"/>
                                </a:lnTo>
                                <a:lnTo>
                                  <a:pt x="1605703" y="848082"/>
                                </a:lnTo>
                                <a:lnTo>
                                  <a:pt x="1605948" y="848692"/>
                                </a:lnTo>
                                <a:lnTo>
                                  <a:pt x="1606194" y="849301"/>
                                </a:lnTo>
                                <a:lnTo>
                                  <a:pt x="1606439" y="849911"/>
                                </a:lnTo>
                                <a:lnTo>
                                  <a:pt x="1606685" y="850519"/>
                                </a:lnTo>
                                <a:lnTo>
                                  <a:pt x="1606930" y="851128"/>
                                </a:lnTo>
                                <a:lnTo>
                                  <a:pt x="1607176" y="851736"/>
                                </a:lnTo>
                                <a:lnTo>
                                  <a:pt x="1607421" y="852343"/>
                                </a:lnTo>
                                <a:lnTo>
                                  <a:pt x="1607667" y="852950"/>
                                </a:lnTo>
                                <a:lnTo>
                                  <a:pt x="1607913" y="853557"/>
                                </a:lnTo>
                                <a:lnTo>
                                  <a:pt x="1608158" y="854163"/>
                                </a:lnTo>
                                <a:lnTo>
                                  <a:pt x="1608404" y="854769"/>
                                </a:lnTo>
                                <a:lnTo>
                                  <a:pt x="1608649" y="855374"/>
                                </a:lnTo>
                                <a:lnTo>
                                  <a:pt x="1608895" y="855979"/>
                                </a:lnTo>
                                <a:lnTo>
                                  <a:pt x="1609140" y="856583"/>
                                </a:lnTo>
                                <a:lnTo>
                                  <a:pt x="1609386" y="857187"/>
                                </a:lnTo>
                                <a:lnTo>
                                  <a:pt x="1609631" y="857791"/>
                                </a:lnTo>
                                <a:lnTo>
                                  <a:pt x="1609877" y="858394"/>
                                </a:lnTo>
                                <a:lnTo>
                                  <a:pt x="1610123" y="858997"/>
                                </a:lnTo>
                                <a:lnTo>
                                  <a:pt x="1610368" y="859599"/>
                                </a:lnTo>
                                <a:lnTo>
                                  <a:pt x="1610614" y="860201"/>
                                </a:lnTo>
                                <a:lnTo>
                                  <a:pt x="1610859" y="860802"/>
                                </a:lnTo>
                                <a:lnTo>
                                  <a:pt x="1611105" y="861403"/>
                                </a:lnTo>
                                <a:lnTo>
                                  <a:pt x="1611350" y="862003"/>
                                </a:lnTo>
                                <a:lnTo>
                                  <a:pt x="1611596" y="862603"/>
                                </a:lnTo>
                                <a:lnTo>
                                  <a:pt x="1611841" y="863203"/>
                                </a:lnTo>
                                <a:lnTo>
                                  <a:pt x="1612087" y="863802"/>
                                </a:lnTo>
                                <a:lnTo>
                                  <a:pt x="1612333" y="864401"/>
                                </a:lnTo>
                                <a:lnTo>
                                  <a:pt x="1612578" y="864999"/>
                                </a:lnTo>
                                <a:lnTo>
                                  <a:pt x="1612824" y="865597"/>
                                </a:lnTo>
                                <a:lnTo>
                                  <a:pt x="1613069" y="866194"/>
                                </a:lnTo>
                                <a:lnTo>
                                  <a:pt x="1613315" y="866791"/>
                                </a:lnTo>
                                <a:lnTo>
                                  <a:pt x="1613560" y="867388"/>
                                </a:lnTo>
                                <a:lnTo>
                                  <a:pt x="1613806" y="867984"/>
                                </a:lnTo>
                                <a:lnTo>
                                  <a:pt x="1614052" y="868579"/>
                                </a:lnTo>
                                <a:lnTo>
                                  <a:pt x="1614297" y="869174"/>
                                </a:lnTo>
                                <a:lnTo>
                                  <a:pt x="1614543" y="869769"/>
                                </a:lnTo>
                                <a:lnTo>
                                  <a:pt x="1614788" y="870363"/>
                                </a:lnTo>
                                <a:lnTo>
                                  <a:pt x="1615034" y="870957"/>
                                </a:lnTo>
                                <a:lnTo>
                                  <a:pt x="1615279" y="871550"/>
                                </a:lnTo>
                                <a:lnTo>
                                  <a:pt x="1615525" y="872143"/>
                                </a:lnTo>
                                <a:lnTo>
                                  <a:pt x="1615770" y="872736"/>
                                </a:lnTo>
                                <a:lnTo>
                                  <a:pt x="1616016" y="873328"/>
                                </a:lnTo>
                                <a:lnTo>
                                  <a:pt x="1616262" y="873919"/>
                                </a:lnTo>
                                <a:lnTo>
                                  <a:pt x="1616507" y="874510"/>
                                </a:lnTo>
                                <a:lnTo>
                                  <a:pt x="1616753" y="875101"/>
                                </a:lnTo>
                                <a:lnTo>
                                  <a:pt x="1616998" y="875691"/>
                                </a:lnTo>
                                <a:lnTo>
                                  <a:pt x="1617244" y="876281"/>
                                </a:lnTo>
                                <a:lnTo>
                                  <a:pt x="1617489" y="876870"/>
                                </a:lnTo>
                                <a:lnTo>
                                  <a:pt x="1617735" y="877459"/>
                                </a:lnTo>
                                <a:lnTo>
                                  <a:pt x="1617980" y="878048"/>
                                </a:lnTo>
                                <a:lnTo>
                                  <a:pt x="1618226" y="878636"/>
                                </a:lnTo>
                                <a:lnTo>
                                  <a:pt x="1618472" y="879223"/>
                                </a:lnTo>
                                <a:lnTo>
                                  <a:pt x="1618717" y="879810"/>
                                </a:lnTo>
                                <a:lnTo>
                                  <a:pt x="1618963" y="880397"/>
                                </a:lnTo>
                                <a:lnTo>
                                  <a:pt x="1619208" y="880983"/>
                                </a:lnTo>
                                <a:lnTo>
                                  <a:pt x="1619454" y="881569"/>
                                </a:lnTo>
                                <a:lnTo>
                                  <a:pt x="1619699" y="882154"/>
                                </a:lnTo>
                                <a:lnTo>
                                  <a:pt x="1619945" y="882739"/>
                                </a:lnTo>
                                <a:lnTo>
                                  <a:pt x="1620190" y="883323"/>
                                </a:lnTo>
                                <a:lnTo>
                                  <a:pt x="1620436" y="883907"/>
                                </a:lnTo>
                                <a:lnTo>
                                  <a:pt x="1620682" y="884491"/>
                                </a:lnTo>
                                <a:lnTo>
                                  <a:pt x="1620927" y="885074"/>
                                </a:lnTo>
                                <a:lnTo>
                                  <a:pt x="1621173" y="885656"/>
                                </a:lnTo>
                                <a:lnTo>
                                  <a:pt x="1621418" y="886238"/>
                                </a:lnTo>
                                <a:lnTo>
                                  <a:pt x="1621664" y="886820"/>
                                </a:lnTo>
                                <a:lnTo>
                                  <a:pt x="1621909" y="887401"/>
                                </a:lnTo>
                                <a:lnTo>
                                  <a:pt x="1622155" y="887982"/>
                                </a:lnTo>
                                <a:lnTo>
                                  <a:pt x="1622400" y="888562"/>
                                </a:lnTo>
                                <a:lnTo>
                                  <a:pt x="1622646" y="889142"/>
                                </a:lnTo>
                                <a:lnTo>
                                  <a:pt x="1622892" y="889721"/>
                                </a:lnTo>
                                <a:lnTo>
                                  <a:pt x="1623137" y="890300"/>
                                </a:lnTo>
                                <a:lnTo>
                                  <a:pt x="1623383" y="890878"/>
                                </a:lnTo>
                                <a:lnTo>
                                  <a:pt x="1623628" y="891456"/>
                                </a:lnTo>
                                <a:lnTo>
                                  <a:pt x="1623874" y="892034"/>
                                </a:lnTo>
                                <a:lnTo>
                                  <a:pt x="1624119" y="892611"/>
                                </a:lnTo>
                                <a:lnTo>
                                  <a:pt x="1624365" y="893188"/>
                                </a:lnTo>
                                <a:lnTo>
                                  <a:pt x="1624610" y="893764"/>
                                </a:lnTo>
                                <a:lnTo>
                                  <a:pt x="1624856" y="894340"/>
                                </a:lnTo>
                                <a:lnTo>
                                  <a:pt x="1625102" y="894915"/>
                                </a:lnTo>
                                <a:lnTo>
                                  <a:pt x="1625347" y="895490"/>
                                </a:lnTo>
                                <a:lnTo>
                                  <a:pt x="1625593" y="896064"/>
                                </a:lnTo>
                                <a:lnTo>
                                  <a:pt x="1625838" y="896638"/>
                                </a:lnTo>
                                <a:lnTo>
                                  <a:pt x="1626084" y="897211"/>
                                </a:lnTo>
                                <a:lnTo>
                                  <a:pt x="1626329" y="897784"/>
                                </a:lnTo>
                                <a:lnTo>
                                  <a:pt x="1626575" y="898357"/>
                                </a:lnTo>
                                <a:lnTo>
                                  <a:pt x="1626821" y="898929"/>
                                </a:lnTo>
                                <a:lnTo>
                                  <a:pt x="1627066" y="899500"/>
                                </a:lnTo>
                                <a:lnTo>
                                  <a:pt x="1627312" y="900071"/>
                                </a:lnTo>
                                <a:lnTo>
                                  <a:pt x="1627557" y="900642"/>
                                </a:lnTo>
                                <a:lnTo>
                                  <a:pt x="1627803" y="901212"/>
                                </a:lnTo>
                                <a:lnTo>
                                  <a:pt x="1628048" y="901782"/>
                                </a:lnTo>
                                <a:lnTo>
                                  <a:pt x="1628294" y="902351"/>
                                </a:lnTo>
                                <a:lnTo>
                                  <a:pt x="1628539" y="902920"/>
                                </a:lnTo>
                                <a:lnTo>
                                  <a:pt x="1628785" y="903488"/>
                                </a:lnTo>
                                <a:lnTo>
                                  <a:pt x="1629031" y="904056"/>
                                </a:lnTo>
                                <a:lnTo>
                                  <a:pt x="1629276" y="904624"/>
                                </a:lnTo>
                                <a:lnTo>
                                  <a:pt x="1629522" y="905191"/>
                                </a:lnTo>
                                <a:lnTo>
                                  <a:pt x="1629767" y="905757"/>
                                </a:lnTo>
                                <a:lnTo>
                                  <a:pt x="1630013" y="906323"/>
                                </a:lnTo>
                                <a:lnTo>
                                  <a:pt x="1630258" y="906889"/>
                                </a:lnTo>
                                <a:lnTo>
                                  <a:pt x="1630504" y="907454"/>
                                </a:lnTo>
                                <a:lnTo>
                                  <a:pt x="1630749" y="908018"/>
                                </a:lnTo>
                                <a:lnTo>
                                  <a:pt x="1630995" y="908582"/>
                                </a:lnTo>
                                <a:lnTo>
                                  <a:pt x="1631241" y="909146"/>
                                </a:lnTo>
                                <a:lnTo>
                                  <a:pt x="1631486" y="909709"/>
                                </a:lnTo>
                                <a:lnTo>
                                  <a:pt x="1631732" y="910272"/>
                                </a:lnTo>
                                <a:lnTo>
                                  <a:pt x="1631977" y="910835"/>
                                </a:lnTo>
                                <a:lnTo>
                                  <a:pt x="1632223" y="911396"/>
                                </a:lnTo>
                                <a:lnTo>
                                  <a:pt x="1632468" y="911958"/>
                                </a:lnTo>
                                <a:lnTo>
                                  <a:pt x="1632714" y="912519"/>
                                </a:lnTo>
                                <a:lnTo>
                                  <a:pt x="1632959" y="913079"/>
                                </a:lnTo>
                                <a:lnTo>
                                  <a:pt x="1633205" y="913639"/>
                                </a:lnTo>
                                <a:lnTo>
                                  <a:pt x="1633451" y="914199"/>
                                </a:lnTo>
                                <a:lnTo>
                                  <a:pt x="1633696" y="914758"/>
                                </a:lnTo>
                                <a:lnTo>
                                  <a:pt x="1633942" y="915316"/>
                                </a:lnTo>
                                <a:lnTo>
                                  <a:pt x="1634187" y="915874"/>
                                </a:lnTo>
                                <a:lnTo>
                                  <a:pt x="1634433" y="916432"/>
                                </a:lnTo>
                                <a:lnTo>
                                  <a:pt x="1634678" y="916989"/>
                                </a:lnTo>
                                <a:lnTo>
                                  <a:pt x="1634924" y="917546"/>
                                </a:lnTo>
                                <a:lnTo>
                                  <a:pt x="1635169" y="918102"/>
                                </a:lnTo>
                                <a:lnTo>
                                  <a:pt x="1635415" y="918658"/>
                                </a:lnTo>
                                <a:lnTo>
                                  <a:pt x="1635661" y="919213"/>
                                </a:lnTo>
                                <a:lnTo>
                                  <a:pt x="1635906" y="919768"/>
                                </a:lnTo>
                                <a:lnTo>
                                  <a:pt x="1636152" y="920323"/>
                                </a:lnTo>
                                <a:lnTo>
                                  <a:pt x="1636397" y="920877"/>
                                </a:lnTo>
                                <a:lnTo>
                                  <a:pt x="1636643" y="921430"/>
                                </a:lnTo>
                                <a:lnTo>
                                  <a:pt x="1636888" y="921983"/>
                                </a:lnTo>
                                <a:lnTo>
                                  <a:pt x="1637134" y="922535"/>
                                </a:lnTo>
                                <a:lnTo>
                                  <a:pt x="1637380" y="923088"/>
                                </a:lnTo>
                                <a:lnTo>
                                  <a:pt x="1637625" y="923639"/>
                                </a:lnTo>
                                <a:lnTo>
                                  <a:pt x="1637871" y="924190"/>
                                </a:lnTo>
                                <a:lnTo>
                                  <a:pt x="1638116" y="924741"/>
                                </a:lnTo>
                                <a:lnTo>
                                  <a:pt x="1638362" y="925291"/>
                                </a:lnTo>
                                <a:lnTo>
                                  <a:pt x="1638607" y="925841"/>
                                </a:lnTo>
                                <a:lnTo>
                                  <a:pt x="1638853" y="926390"/>
                                </a:lnTo>
                                <a:lnTo>
                                  <a:pt x="1639098" y="926939"/>
                                </a:lnTo>
                                <a:lnTo>
                                  <a:pt x="1639344" y="927487"/>
                                </a:lnTo>
                                <a:lnTo>
                                  <a:pt x="1639590" y="928035"/>
                                </a:lnTo>
                                <a:lnTo>
                                  <a:pt x="1639835" y="928582"/>
                                </a:lnTo>
                                <a:lnTo>
                                  <a:pt x="1640081" y="929129"/>
                                </a:lnTo>
                                <a:lnTo>
                                  <a:pt x="1640326" y="929675"/>
                                </a:lnTo>
                                <a:lnTo>
                                  <a:pt x="1640572" y="930221"/>
                                </a:lnTo>
                                <a:lnTo>
                                  <a:pt x="1640817" y="930767"/>
                                </a:lnTo>
                                <a:lnTo>
                                  <a:pt x="1641063" y="931312"/>
                                </a:lnTo>
                                <a:lnTo>
                                  <a:pt x="1641308" y="931856"/>
                                </a:lnTo>
                                <a:lnTo>
                                  <a:pt x="1641554" y="932400"/>
                                </a:lnTo>
                                <a:lnTo>
                                  <a:pt x="1641800" y="932944"/>
                                </a:lnTo>
                                <a:lnTo>
                                  <a:pt x="1642045" y="933487"/>
                                </a:lnTo>
                                <a:lnTo>
                                  <a:pt x="1642291" y="934030"/>
                                </a:lnTo>
                                <a:lnTo>
                                  <a:pt x="1642536" y="934572"/>
                                </a:lnTo>
                                <a:lnTo>
                                  <a:pt x="1642782" y="935114"/>
                                </a:lnTo>
                                <a:lnTo>
                                  <a:pt x="1643027" y="935655"/>
                                </a:lnTo>
                                <a:lnTo>
                                  <a:pt x="1643273" y="936195"/>
                                </a:lnTo>
                                <a:lnTo>
                                  <a:pt x="1643518" y="936736"/>
                                </a:lnTo>
                                <a:lnTo>
                                  <a:pt x="1643764" y="937276"/>
                                </a:lnTo>
                                <a:lnTo>
                                  <a:pt x="1644010" y="937815"/>
                                </a:lnTo>
                                <a:lnTo>
                                  <a:pt x="1644255" y="938354"/>
                                </a:lnTo>
                                <a:lnTo>
                                  <a:pt x="1644501" y="938892"/>
                                </a:lnTo>
                                <a:lnTo>
                                  <a:pt x="1644746" y="939430"/>
                                </a:lnTo>
                                <a:lnTo>
                                  <a:pt x="1644992" y="939967"/>
                                </a:lnTo>
                                <a:lnTo>
                                  <a:pt x="1645237" y="940504"/>
                                </a:lnTo>
                                <a:lnTo>
                                  <a:pt x="1645483" y="941041"/>
                                </a:lnTo>
                                <a:lnTo>
                                  <a:pt x="1645728" y="941577"/>
                                </a:lnTo>
                                <a:lnTo>
                                  <a:pt x="1645974" y="942112"/>
                                </a:lnTo>
                                <a:lnTo>
                                  <a:pt x="1646220" y="942647"/>
                                </a:lnTo>
                                <a:lnTo>
                                  <a:pt x="1646465" y="943182"/>
                                </a:lnTo>
                                <a:lnTo>
                                  <a:pt x="1646711" y="943716"/>
                                </a:lnTo>
                                <a:lnTo>
                                  <a:pt x="1646956" y="944250"/>
                                </a:lnTo>
                                <a:lnTo>
                                  <a:pt x="1647202" y="944783"/>
                                </a:lnTo>
                                <a:lnTo>
                                  <a:pt x="1647447" y="945316"/>
                                </a:lnTo>
                                <a:lnTo>
                                  <a:pt x="1647693" y="945848"/>
                                </a:lnTo>
                                <a:lnTo>
                                  <a:pt x="1647938" y="946380"/>
                                </a:lnTo>
                                <a:lnTo>
                                  <a:pt x="1648184" y="946911"/>
                                </a:lnTo>
                                <a:lnTo>
                                  <a:pt x="1648430" y="947442"/>
                                </a:lnTo>
                                <a:lnTo>
                                  <a:pt x="1648675" y="947972"/>
                                </a:lnTo>
                                <a:lnTo>
                                  <a:pt x="1648921" y="948502"/>
                                </a:lnTo>
                                <a:lnTo>
                                  <a:pt x="1649166" y="949031"/>
                                </a:lnTo>
                                <a:lnTo>
                                  <a:pt x="1649412" y="949560"/>
                                </a:lnTo>
                                <a:lnTo>
                                  <a:pt x="1649657" y="950088"/>
                                </a:lnTo>
                                <a:lnTo>
                                  <a:pt x="1649903" y="950616"/>
                                </a:lnTo>
                                <a:lnTo>
                                  <a:pt x="1650149" y="951144"/>
                                </a:lnTo>
                                <a:lnTo>
                                  <a:pt x="1650394" y="951671"/>
                                </a:lnTo>
                                <a:lnTo>
                                  <a:pt x="1650640" y="952197"/>
                                </a:lnTo>
                                <a:lnTo>
                                  <a:pt x="1650885" y="952723"/>
                                </a:lnTo>
                                <a:lnTo>
                                  <a:pt x="1651131" y="953249"/>
                                </a:lnTo>
                                <a:lnTo>
                                  <a:pt x="1651376" y="953774"/>
                                </a:lnTo>
                                <a:lnTo>
                                  <a:pt x="1651622" y="954299"/>
                                </a:lnTo>
                                <a:lnTo>
                                  <a:pt x="1651867" y="954823"/>
                                </a:lnTo>
                                <a:lnTo>
                                  <a:pt x="1652113" y="955346"/>
                                </a:lnTo>
                                <a:lnTo>
                                  <a:pt x="1652359" y="955870"/>
                                </a:lnTo>
                                <a:lnTo>
                                  <a:pt x="1652604" y="956392"/>
                                </a:lnTo>
                                <a:lnTo>
                                  <a:pt x="1652850" y="956914"/>
                                </a:lnTo>
                                <a:lnTo>
                                  <a:pt x="1653095" y="957436"/>
                                </a:lnTo>
                                <a:lnTo>
                                  <a:pt x="1653341" y="957957"/>
                                </a:lnTo>
                                <a:lnTo>
                                  <a:pt x="1653586" y="958478"/>
                                </a:lnTo>
                                <a:lnTo>
                                  <a:pt x="1653832" y="958999"/>
                                </a:lnTo>
                                <a:lnTo>
                                  <a:pt x="1654077" y="959518"/>
                                </a:lnTo>
                                <a:lnTo>
                                  <a:pt x="1654323" y="960038"/>
                                </a:lnTo>
                                <a:lnTo>
                                  <a:pt x="1654569" y="960557"/>
                                </a:lnTo>
                                <a:lnTo>
                                  <a:pt x="1654814" y="961075"/>
                                </a:lnTo>
                                <a:lnTo>
                                  <a:pt x="1655060" y="961593"/>
                                </a:lnTo>
                                <a:lnTo>
                                  <a:pt x="1655305" y="962110"/>
                                </a:lnTo>
                                <a:lnTo>
                                  <a:pt x="1655551" y="962627"/>
                                </a:lnTo>
                                <a:lnTo>
                                  <a:pt x="1655796" y="963144"/>
                                </a:lnTo>
                                <a:lnTo>
                                  <a:pt x="1656042" y="963660"/>
                                </a:lnTo>
                                <a:lnTo>
                                  <a:pt x="1656287" y="964175"/>
                                </a:lnTo>
                                <a:lnTo>
                                  <a:pt x="1656533" y="964690"/>
                                </a:lnTo>
                                <a:lnTo>
                                  <a:pt x="1656779" y="965205"/>
                                </a:lnTo>
                                <a:lnTo>
                                  <a:pt x="1657024" y="965719"/>
                                </a:lnTo>
                                <a:lnTo>
                                  <a:pt x="1657270" y="966233"/>
                                </a:lnTo>
                                <a:lnTo>
                                  <a:pt x="1657515" y="966746"/>
                                </a:lnTo>
                                <a:lnTo>
                                  <a:pt x="1657761" y="967258"/>
                                </a:lnTo>
                                <a:lnTo>
                                  <a:pt x="1658006" y="967771"/>
                                </a:lnTo>
                                <a:lnTo>
                                  <a:pt x="1658252" y="968282"/>
                                </a:lnTo>
                                <a:lnTo>
                                  <a:pt x="1658497" y="968794"/>
                                </a:lnTo>
                                <a:lnTo>
                                  <a:pt x="1658743" y="969304"/>
                                </a:lnTo>
                                <a:lnTo>
                                  <a:pt x="1658989" y="969815"/>
                                </a:lnTo>
                                <a:lnTo>
                                  <a:pt x="1659234" y="970324"/>
                                </a:lnTo>
                                <a:lnTo>
                                  <a:pt x="1659480" y="970834"/>
                                </a:lnTo>
                                <a:lnTo>
                                  <a:pt x="1659725" y="971343"/>
                                </a:lnTo>
                                <a:lnTo>
                                  <a:pt x="1659971" y="971851"/>
                                </a:lnTo>
                                <a:lnTo>
                                  <a:pt x="1660216" y="972359"/>
                                </a:lnTo>
                                <a:lnTo>
                                  <a:pt x="1660462" y="972866"/>
                                </a:lnTo>
                                <a:lnTo>
                                  <a:pt x="1660708" y="973373"/>
                                </a:lnTo>
                                <a:lnTo>
                                  <a:pt x="1660953" y="973880"/>
                                </a:lnTo>
                                <a:lnTo>
                                  <a:pt x="1661199" y="974385"/>
                                </a:lnTo>
                                <a:lnTo>
                                  <a:pt x="1661444" y="974891"/>
                                </a:lnTo>
                                <a:lnTo>
                                  <a:pt x="1661690" y="975396"/>
                                </a:lnTo>
                                <a:lnTo>
                                  <a:pt x="1661935" y="975900"/>
                                </a:lnTo>
                                <a:lnTo>
                                  <a:pt x="1662181" y="976405"/>
                                </a:lnTo>
                                <a:lnTo>
                                  <a:pt x="1662426" y="976908"/>
                                </a:lnTo>
                                <a:lnTo>
                                  <a:pt x="1662672" y="977411"/>
                                </a:lnTo>
                                <a:lnTo>
                                  <a:pt x="1662918" y="977914"/>
                                </a:lnTo>
                                <a:lnTo>
                                  <a:pt x="1663163" y="978416"/>
                                </a:lnTo>
                                <a:lnTo>
                                  <a:pt x="1663409" y="978918"/>
                                </a:lnTo>
                                <a:lnTo>
                                  <a:pt x="1663654" y="979419"/>
                                </a:lnTo>
                                <a:lnTo>
                                  <a:pt x="1663900" y="979919"/>
                                </a:lnTo>
                                <a:lnTo>
                                  <a:pt x="1664145" y="980420"/>
                                </a:lnTo>
                                <a:lnTo>
                                  <a:pt x="1664391" y="980919"/>
                                </a:lnTo>
                                <a:lnTo>
                                  <a:pt x="1664636" y="981419"/>
                                </a:lnTo>
                                <a:lnTo>
                                  <a:pt x="1664882" y="981917"/>
                                </a:lnTo>
                                <a:lnTo>
                                  <a:pt x="1665128" y="982416"/>
                                </a:lnTo>
                                <a:lnTo>
                                  <a:pt x="1665373" y="982913"/>
                                </a:lnTo>
                                <a:lnTo>
                                  <a:pt x="1665619" y="983411"/>
                                </a:lnTo>
                                <a:lnTo>
                                  <a:pt x="1665864" y="983908"/>
                                </a:lnTo>
                                <a:lnTo>
                                  <a:pt x="1666110" y="984404"/>
                                </a:lnTo>
                                <a:lnTo>
                                  <a:pt x="1666355" y="984900"/>
                                </a:lnTo>
                                <a:lnTo>
                                  <a:pt x="1666601" y="985395"/>
                                </a:lnTo>
                                <a:lnTo>
                                  <a:pt x="1666846" y="985890"/>
                                </a:lnTo>
                                <a:lnTo>
                                  <a:pt x="1667092" y="986385"/>
                                </a:lnTo>
                                <a:lnTo>
                                  <a:pt x="1667338" y="986879"/>
                                </a:lnTo>
                                <a:lnTo>
                                  <a:pt x="1667583" y="987372"/>
                                </a:lnTo>
                                <a:lnTo>
                                  <a:pt x="1667829" y="987865"/>
                                </a:lnTo>
                                <a:lnTo>
                                  <a:pt x="1668074" y="988358"/>
                                </a:lnTo>
                                <a:lnTo>
                                  <a:pt x="1668320" y="988850"/>
                                </a:lnTo>
                                <a:lnTo>
                                  <a:pt x="1668565" y="989341"/>
                                </a:lnTo>
                                <a:lnTo>
                                  <a:pt x="1668811" y="989832"/>
                                </a:lnTo>
                                <a:lnTo>
                                  <a:pt x="1669056" y="990323"/>
                                </a:lnTo>
                                <a:lnTo>
                                  <a:pt x="1669302" y="990813"/>
                                </a:lnTo>
                                <a:lnTo>
                                  <a:pt x="1669548" y="991303"/>
                                </a:lnTo>
                                <a:lnTo>
                                  <a:pt x="1669793" y="991792"/>
                                </a:lnTo>
                                <a:lnTo>
                                  <a:pt x="1670039" y="992281"/>
                                </a:lnTo>
                                <a:lnTo>
                                  <a:pt x="1670284" y="992769"/>
                                </a:lnTo>
                                <a:lnTo>
                                  <a:pt x="1670530" y="993257"/>
                                </a:lnTo>
                                <a:lnTo>
                                  <a:pt x="1670775" y="993744"/>
                                </a:lnTo>
                                <a:lnTo>
                                  <a:pt x="1671021" y="994231"/>
                                </a:lnTo>
                                <a:lnTo>
                                  <a:pt x="1671266" y="994717"/>
                                </a:lnTo>
                                <a:lnTo>
                                  <a:pt x="1671512" y="995203"/>
                                </a:lnTo>
                                <a:lnTo>
                                  <a:pt x="1671758" y="995688"/>
                                </a:lnTo>
                                <a:lnTo>
                                  <a:pt x="1672003" y="996173"/>
                                </a:lnTo>
                                <a:lnTo>
                                  <a:pt x="1672249" y="996657"/>
                                </a:lnTo>
                                <a:lnTo>
                                  <a:pt x="1672494" y="997141"/>
                                </a:lnTo>
                                <a:lnTo>
                                  <a:pt x="1672740" y="997625"/>
                                </a:lnTo>
                                <a:lnTo>
                                  <a:pt x="1672985" y="998108"/>
                                </a:lnTo>
                                <a:lnTo>
                                  <a:pt x="1673231" y="998590"/>
                                </a:lnTo>
                                <a:lnTo>
                                  <a:pt x="1673477" y="999072"/>
                                </a:lnTo>
                                <a:lnTo>
                                  <a:pt x="1673722" y="999554"/>
                                </a:lnTo>
                                <a:lnTo>
                                  <a:pt x="1673968" y="1000035"/>
                                </a:lnTo>
                                <a:lnTo>
                                  <a:pt x="1674213" y="1000515"/>
                                </a:lnTo>
                                <a:lnTo>
                                  <a:pt x="1674459" y="1000995"/>
                                </a:lnTo>
                                <a:lnTo>
                                  <a:pt x="1674704" y="1001475"/>
                                </a:lnTo>
                                <a:lnTo>
                                  <a:pt x="1674950" y="1001954"/>
                                </a:lnTo>
                                <a:lnTo>
                                  <a:pt x="1675195" y="1002433"/>
                                </a:lnTo>
                                <a:lnTo>
                                  <a:pt x="1675441" y="1002911"/>
                                </a:lnTo>
                                <a:lnTo>
                                  <a:pt x="1675687" y="1003388"/>
                                </a:lnTo>
                                <a:lnTo>
                                  <a:pt x="1675932" y="1003866"/>
                                </a:lnTo>
                                <a:lnTo>
                                  <a:pt x="1676178" y="1004342"/>
                                </a:lnTo>
                                <a:lnTo>
                                  <a:pt x="1676423" y="1004819"/>
                                </a:lnTo>
                                <a:lnTo>
                                  <a:pt x="1676669" y="1005294"/>
                                </a:lnTo>
                                <a:lnTo>
                                  <a:pt x="1676914" y="1005770"/>
                                </a:lnTo>
                                <a:lnTo>
                                  <a:pt x="1677160" y="1006244"/>
                                </a:lnTo>
                                <a:lnTo>
                                  <a:pt x="1677405" y="1006719"/>
                                </a:lnTo>
                                <a:lnTo>
                                  <a:pt x="1677651" y="1007193"/>
                                </a:lnTo>
                                <a:lnTo>
                                  <a:pt x="1677897" y="1007666"/>
                                </a:lnTo>
                                <a:lnTo>
                                  <a:pt x="1678142" y="1008139"/>
                                </a:lnTo>
                                <a:lnTo>
                                  <a:pt x="1678388" y="1008611"/>
                                </a:lnTo>
                                <a:lnTo>
                                  <a:pt x="1678633" y="1009083"/>
                                </a:lnTo>
                                <a:lnTo>
                                  <a:pt x="1678879" y="1009555"/>
                                </a:lnTo>
                                <a:lnTo>
                                  <a:pt x="1679124" y="1010026"/>
                                </a:lnTo>
                                <a:lnTo>
                                  <a:pt x="1679370" y="1010496"/>
                                </a:lnTo>
                                <a:lnTo>
                                  <a:pt x="1679615" y="1010966"/>
                                </a:lnTo>
                                <a:lnTo>
                                  <a:pt x="1679861" y="1011436"/>
                                </a:lnTo>
                                <a:lnTo>
                                  <a:pt x="1680107" y="1011905"/>
                                </a:lnTo>
                                <a:lnTo>
                                  <a:pt x="1680352" y="1012373"/>
                                </a:lnTo>
                                <a:lnTo>
                                  <a:pt x="1680598" y="1012841"/>
                                </a:lnTo>
                                <a:lnTo>
                                  <a:pt x="1680843" y="1013309"/>
                                </a:lnTo>
                                <a:lnTo>
                                  <a:pt x="1681089" y="1013776"/>
                                </a:lnTo>
                                <a:lnTo>
                                  <a:pt x="1681334" y="1014243"/>
                                </a:lnTo>
                                <a:lnTo>
                                  <a:pt x="1681580" y="1014709"/>
                                </a:lnTo>
                                <a:lnTo>
                                  <a:pt x="1681825" y="1015175"/>
                                </a:lnTo>
                                <a:lnTo>
                                  <a:pt x="1682071" y="1015640"/>
                                </a:lnTo>
                                <a:lnTo>
                                  <a:pt x="1682317" y="1016105"/>
                                </a:lnTo>
                                <a:lnTo>
                                  <a:pt x="1682562" y="1016569"/>
                                </a:lnTo>
                                <a:lnTo>
                                  <a:pt x="1682808" y="1017033"/>
                                </a:lnTo>
                                <a:lnTo>
                                  <a:pt x="1683053" y="1017496"/>
                                </a:lnTo>
                                <a:lnTo>
                                  <a:pt x="1683299" y="1017959"/>
                                </a:lnTo>
                                <a:lnTo>
                                  <a:pt x="1683544" y="1018421"/>
                                </a:lnTo>
                                <a:lnTo>
                                  <a:pt x="1683790" y="1018883"/>
                                </a:lnTo>
                                <a:lnTo>
                                  <a:pt x="1684036" y="1019345"/>
                                </a:lnTo>
                                <a:lnTo>
                                  <a:pt x="1684281" y="1019806"/>
                                </a:lnTo>
                                <a:lnTo>
                                  <a:pt x="1684527" y="1020266"/>
                                </a:lnTo>
                                <a:lnTo>
                                  <a:pt x="1684772" y="1020726"/>
                                </a:lnTo>
                                <a:lnTo>
                                  <a:pt x="1685018" y="1021186"/>
                                </a:lnTo>
                                <a:lnTo>
                                  <a:pt x="1685263" y="1021645"/>
                                </a:lnTo>
                                <a:lnTo>
                                  <a:pt x="1685509" y="1022103"/>
                                </a:lnTo>
                                <a:lnTo>
                                  <a:pt x="1685754" y="1022561"/>
                                </a:lnTo>
                                <a:lnTo>
                                  <a:pt x="1686000" y="1023019"/>
                                </a:lnTo>
                                <a:lnTo>
                                  <a:pt x="1686246" y="1023476"/>
                                </a:lnTo>
                                <a:lnTo>
                                  <a:pt x="1686491" y="1023933"/>
                                </a:lnTo>
                                <a:lnTo>
                                  <a:pt x="1686737" y="1024389"/>
                                </a:lnTo>
                                <a:lnTo>
                                  <a:pt x="1686982" y="1024844"/>
                                </a:lnTo>
                                <a:lnTo>
                                  <a:pt x="1687228" y="1025300"/>
                                </a:lnTo>
                                <a:lnTo>
                                  <a:pt x="1687473" y="1025754"/>
                                </a:lnTo>
                                <a:lnTo>
                                  <a:pt x="1687719" y="1026209"/>
                                </a:lnTo>
                                <a:lnTo>
                                  <a:pt x="1687964" y="1026662"/>
                                </a:lnTo>
                                <a:lnTo>
                                  <a:pt x="1688210" y="1027116"/>
                                </a:lnTo>
                                <a:lnTo>
                                  <a:pt x="1688456" y="1027569"/>
                                </a:lnTo>
                                <a:lnTo>
                                  <a:pt x="1688701" y="1028021"/>
                                </a:lnTo>
                                <a:lnTo>
                                  <a:pt x="1688947" y="1028473"/>
                                </a:lnTo>
                                <a:lnTo>
                                  <a:pt x="1689192" y="1028924"/>
                                </a:lnTo>
                                <a:lnTo>
                                  <a:pt x="1689438" y="1029375"/>
                                </a:lnTo>
                                <a:lnTo>
                                  <a:pt x="1689683" y="1029826"/>
                                </a:lnTo>
                                <a:lnTo>
                                  <a:pt x="1689929" y="1030276"/>
                                </a:lnTo>
                                <a:lnTo>
                                  <a:pt x="1690174" y="1030725"/>
                                </a:lnTo>
                                <a:lnTo>
                                  <a:pt x="1690420" y="1031174"/>
                                </a:lnTo>
                                <a:lnTo>
                                  <a:pt x="1690666" y="1031623"/>
                                </a:lnTo>
                                <a:lnTo>
                                  <a:pt x="1690911" y="1032071"/>
                                </a:lnTo>
                                <a:lnTo>
                                  <a:pt x="1691157" y="1032518"/>
                                </a:lnTo>
                                <a:lnTo>
                                  <a:pt x="1691402" y="1032966"/>
                                </a:lnTo>
                                <a:lnTo>
                                  <a:pt x="1691648" y="1033412"/>
                                </a:lnTo>
                                <a:lnTo>
                                  <a:pt x="1691893" y="1033858"/>
                                </a:lnTo>
                                <a:lnTo>
                                  <a:pt x="1692139" y="1034304"/>
                                </a:lnTo>
                                <a:lnTo>
                                  <a:pt x="1692384" y="1034749"/>
                                </a:lnTo>
                                <a:lnTo>
                                  <a:pt x="1692630" y="1035194"/>
                                </a:lnTo>
                                <a:lnTo>
                                  <a:pt x="1692876" y="1035638"/>
                                </a:lnTo>
                                <a:lnTo>
                                  <a:pt x="1693121" y="1036082"/>
                                </a:lnTo>
                                <a:lnTo>
                                  <a:pt x="1693367" y="1036526"/>
                                </a:lnTo>
                                <a:lnTo>
                                  <a:pt x="1693612" y="1036968"/>
                                </a:lnTo>
                                <a:lnTo>
                                  <a:pt x="1693858" y="1037411"/>
                                </a:lnTo>
                                <a:lnTo>
                                  <a:pt x="1694103" y="1037853"/>
                                </a:lnTo>
                                <a:lnTo>
                                  <a:pt x="1694349" y="1038294"/>
                                </a:lnTo>
                                <a:lnTo>
                                  <a:pt x="1694594" y="1038735"/>
                                </a:lnTo>
                                <a:lnTo>
                                  <a:pt x="1694840" y="1039176"/>
                                </a:lnTo>
                                <a:lnTo>
                                  <a:pt x="1695086" y="1039616"/>
                                </a:lnTo>
                                <a:lnTo>
                                  <a:pt x="1695331" y="1040055"/>
                                </a:lnTo>
                                <a:lnTo>
                                  <a:pt x="1695577" y="1040494"/>
                                </a:lnTo>
                                <a:lnTo>
                                  <a:pt x="1695822" y="1040933"/>
                                </a:lnTo>
                                <a:lnTo>
                                  <a:pt x="1696068" y="1041371"/>
                                </a:lnTo>
                                <a:lnTo>
                                  <a:pt x="1696313" y="1041809"/>
                                </a:lnTo>
                                <a:lnTo>
                                  <a:pt x="1696559" y="1042246"/>
                                </a:lnTo>
                                <a:lnTo>
                                  <a:pt x="1696805" y="1042683"/>
                                </a:lnTo>
                                <a:lnTo>
                                  <a:pt x="1697050" y="1043119"/>
                                </a:lnTo>
                                <a:lnTo>
                                  <a:pt x="1697296" y="1043555"/>
                                </a:lnTo>
                                <a:lnTo>
                                  <a:pt x="1697541" y="1043990"/>
                                </a:lnTo>
                                <a:lnTo>
                                  <a:pt x="1697787" y="1044425"/>
                                </a:lnTo>
                                <a:lnTo>
                                  <a:pt x="1698032" y="1044859"/>
                                </a:lnTo>
                                <a:lnTo>
                                  <a:pt x="1698278" y="1045293"/>
                                </a:lnTo>
                                <a:lnTo>
                                  <a:pt x="1698523" y="1045726"/>
                                </a:lnTo>
                                <a:lnTo>
                                  <a:pt x="1698769" y="1046159"/>
                                </a:lnTo>
                                <a:lnTo>
                                  <a:pt x="1699015" y="1046592"/>
                                </a:lnTo>
                                <a:lnTo>
                                  <a:pt x="1699260" y="1047024"/>
                                </a:lnTo>
                                <a:lnTo>
                                  <a:pt x="1699506" y="1047455"/>
                                </a:lnTo>
                                <a:lnTo>
                                  <a:pt x="1699751" y="1047887"/>
                                </a:lnTo>
                                <a:lnTo>
                                  <a:pt x="1699997" y="1048317"/>
                                </a:lnTo>
                                <a:lnTo>
                                  <a:pt x="1700242" y="1048747"/>
                                </a:lnTo>
                                <a:lnTo>
                                  <a:pt x="1700488" y="1049177"/>
                                </a:lnTo>
                                <a:lnTo>
                                  <a:pt x="1700733" y="1049606"/>
                                </a:lnTo>
                                <a:lnTo>
                                  <a:pt x="1700979" y="1050035"/>
                                </a:lnTo>
                                <a:lnTo>
                                  <a:pt x="1701225" y="1050463"/>
                                </a:lnTo>
                                <a:lnTo>
                                  <a:pt x="1701470" y="1050891"/>
                                </a:lnTo>
                                <a:lnTo>
                                  <a:pt x="1701716" y="1051318"/>
                                </a:lnTo>
                                <a:lnTo>
                                  <a:pt x="1701961" y="1051745"/>
                                </a:lnTo>
                                <a:lnTo>
                                  <a:pt x="1702207" y="1052171"/>
                                </a:lnTo>
                                <a:lnTo>
                                  <a:pt x="1702452" y="1052597"/>
                                </a:lnTo>
                                <a:lnTo>
                                  <a:pt x="1702698" y="1053023"/>
                                </a:lnTo>
                                <a:lnTo>
                                  <a:pt x="1702943" y="1053448"/>
                                </a:lnTo>
                                <a:lnTo>
                                  <a:pt x="1703189" y="1053872"/>
                                </a:lnTo>
                                <a:lnTo>
                                  <a:pt x="1703435" y="1054296"/>
                                </a:lnTo>
                                <a:lnTo>
                                  <a:pt x="1703680" y="1054720"/>
                                </a:lnTo>
                                <a:lnTo>
                                  <a:pt x="1703926" y="1055143"/>
                                </a:lnTo>
                                <a:lnTo>
                                  <a:pt x="1704171" y="1055565"/>
                                </a:lnTo>
                                <a:lnTo>
                                  <a:pt x="1704417" y="1055988"/>
                                </a:lnTo>
                                <a:lnTo>
                                  <a:pt x="1704662" y="1056409"/>
                                </a:lnTo>
                                <a:lnTo>
                                  <a:pt x="1704908" y="1056830"/>
                                </a:lnTo>
                                <a:lnTo>
                                  <a:pt x="1705153" y="1057251"/>
                                </a:lnTo>
                                <a:lnTo>
                                  <a:pt x="1705399" y="1057672"/>
                                </a:lnTo>
                                <a:lnTo>
                                  <a:pt x="1705645" y="1058091"/>
                                </a:lnTo>
                                <a:lnTo>
                                  <a:pt x="1705890" y="1058511"/>
                                </a:lnTo>
                                <a:lnTo>
                                  <a:pt x="1706136" y="1058930"/>
                                </a:lnTo>
                                <a:lnTo>
                                  <a:pt x="1706381" y="1059348"/>
                                </a:lnTo>
                                <a:lnTo>
                                  <a:pt x="1706627" y="1059766"/>
                                </a:lnTo>
                                <a:lnTo>
                                  <a:pt x="1706872" y="1060183"/>
                                </a:lnTo>
                                <a:lnTo>
                                  <a:pt x="1707118" y="1060600"/>
                                </a:lnTo>
                                <a:lnTo>
                                  <a:pt x="1707364" y="1061017"/>
                                </a:lnTo>
                                <a:lnTo>
                                  <a:pt x="1707609" y="1061433"/>
                                </a:lnTo>
                                <a:lnTo>
                                  <a:pt x="1707855" y="1061849"/>
                                </a:lnTo>
                                <a:lnTo>
                                  <a:pt x="1708100" y="1062264"/>
                                </a:lnTo>
                                <a:lnTo>
                                  <a:pt x="1708346" y="1062679"/>
                                </a:lnTo>
                                <a:lnTo>
                                  <a:pt x="1708591" y="1063093"/>
                                </a:lnTo>
                                <a:lnTo>
                                  <a:pt x="1708837" y="1063507"/>
                                </a:lnTo>
                                <a:lnTo>
                                  <a:pt x="1709082" y="1063920"/>
                                </a:lnTo>
                                <a:lnTo>
                                  <a:pt x="1709328" y="1064333"/>
                                </a:lnTo>
                                <a:lnTo>
                                  <a:pt x="1709574" y="1064745"/>
                                </a:lnTo>
                                <a:lnTo>
                                  <a:pt x="1709819" y="1065157"/>
                                </a:lnTo>
                                <a:lnTo>
                                  <a:pt x="1710065" y="1065568"/>
                                </a:lnTo>
                                <a:lnTo>
                                  <a:pt x="1710310" y="1065979"/>
                                </a:lnTo>
                                <a:lnTo>
                                  <a:pt x="1710556" y="1066390"/>
                                </a:lnTo>
                                <a:lnTo>
                                  <a:pt x="1710801" y="1066800"/>
                                </a:lnTo>
                                <a:lnTo>
                                  <a:pt x="1711047" y="1067209"/>
                                </a:lnTo>
                                <a:lnTo>
                                  <a:pt x="1711292" y="1067619"/>
                                </a:lnTo>
                                <a:lnTo>
                                  <a:pt x="1711538" y="1068027"/>
                                </a:lnTo>
                                <a:lnTo>
                                  <a:pt x="1711784" y="1068435"/>
                                </a:lnTo>
                                <a:lnTo>
                                  <a:pt x="1712029" y="1068843"/>
                                </a:lnTo>
                                <a:lnTo>
                                  <a:pt x="1712275" y="1069250"/>
                                </a:lnTo>
                                <a:lnTo>
                                  <a:pt x="1712520" y="1069657"/>
                                </a:lnTo>
                                <a:lnTo>
                                  <a:pt x="1712766" y="1070064"/>
                                </a:lnTo>
                                <a:lnTo>
                                  <a:pt x="1713011" y="1070470"/>
                                </a:lnTo>
                                <a:lnTo>
                                  <a:pt x="1713257" y="1070875"/>
                                </a:lnTo>
                                <a:lnTo>
                                  <a:pt x="1713502" y="1071280"/>
                                </a:lnTo>
                                <a:lnTo>
                                  <a:pt x="1713748" y="1071684"/>
                                </a:lnTo>
                                <a:lnTo>
                                  <a:pt x="1713994" y="1072088"/>
                                </a:lnTo>
                                <a:lnTo>
                                  <a:pt x="1714239" y="1072492"/>
                                </a:lnTo>
                                <a:lnTo>
                                  <a:pt x="1714485" y="1072895"/>
                                </a:lnTo>
                                <a:lnTo>
                                  <a:pt x="1714730" y="1073298"/>
                                </a:lnTo>
                                <a:lnTo>
                                  <a:pt x="1714976" y="1073700"/>
                                </a:lnTo>
                                <a:lnTo>
                                  <a:pt x="1715221" y="1074102"/>
                                </a:lnTo>
                                <a:lnTo>
                                  <a:pt x="1715467" y="1074503"/>
                                </a:lnTo>
                                <a:lnTo>
                                  <a:pt x="1715712" y="1074904"/>
                                </a:lnTo>
                                <a:lnTo>
                                  <a:pt x="1715958" y="1075304"/>
                                </a:lnTo>
                                <a:lnTo>
                                  <a:pt x="1716204" y="1075704"/>
                                </a:lnTo>
                                <a:lnTo>
                                  <a:pt x="1716449" y="1076104"/>
                                </a:lnTo>
                                <a:lnTo>
                                  <a:pt x="1716695" y="1076503"/>
                                </a:lnTo>
                                <a:lnTo>
                                  <a:pt x="1716940" y="1076901"/>
                                </a:lnTo>
                                <a:lnTo>
                                  <a:pt x="1717186" y="1077299"/>
                                </a:lnTo>
                                <a:lnTo>
                                  <a:pt x="1717431" y="1077697"/>
                                </a:lnTo>
                                <a:lnTo>
                                  <a:pt x="1717677" y="1078094"/>
                                </a:lnTo>
                                <a:lnTo>
                                  <a:pt x="1717922" y="1078491"/>
                                </a:lnTo>
                                <a:lnTo>
                                  <a:pt x="1718168" y="1078887"/>
                                </a:lnTo>
                                <a:lnTo>
                                  <a:pt x="1718414" y="1079283"/>
                                </a:lnTo>
                                <a:lnTo>
                                  <a:pt x="1718659" y="1079678"/>
                                </a:lnTo>
                                <a:lnTo>
                                  <a:pt x="1718905" y="1080073"/>
                                </a:lnTo>
                                <a:lnTo>
                                  <a:pt x="1719150" y="1080467"/>
                                </a:lnTo>
                                <a:lnTo>
                                  <a:pt x="1719396" y="1080861"/>
                                </a:lnTo>
                                <a:lnTo>
                                  <a:pt x="1719641" y="1081255"/>
                                </a:lnTo>
                                <a:lnTo>
                                  <a:pt x="1719887" y="1081648"/>
                                </a:lnTo>
                                <a:lnTo>
                                  <a:pt x="1720133" y="1082040"/>
                                </a:lnTo>
                                <a:lnTo>
                                  <a:pt x="1720378" y="1082432"/>
                                </a:lnTo>
                                <a:lnTo>
                                  <a:pt x="1720624" y="1082824"/>
                                </a:lnTo>
                                <a:lnTo>
                                  <a:pt x="1720869" y="1083215"/>
                                </a:lnTo>
                                <a:lnTo>
                                  <a:pt x="1721115" y="1083606"/>
                                </a:lnTo>
                                <a:lnTo>
                                  <a:pt x="1721360" y="1083996"/>
                                </a:lnTo>
                                <a:lnTo>
                                  <a:pt x="1721606" y="1084386"/>
                                </a:lnTo>
                                <a:lnTo>
                                  <a:pt x="1721851" y="1084775"/>
                                </a:lnTo>
                                <a:lnTo>
                                  <a:pt x="1722097" y="1085164"/>
                                </a:lnTo>
                                <a:lnTo>
                                  <a:pt x="1722343" y="1085553"/>
                                </a:lnTo>
                                <a:lnTo>
                                  <a:pt x="1722588" y="1085941"/>
                                </a:lnTo>
                                <a:lnTo>
                                  <a:pt x="1722834" y="1086328"/>
                                </a:lnTo>
                                <a:lnTo>
                                  <a:pt x="1723079" y="1086716"/>
                                </a:lnTo>
                                <a:lnTo>
                                  <a:pt x="1723325" y="1087102"/>
                                </a:lnTo>
                                <a:lnTo>
                                  <a:pt x="1723570" y="1087488"/>
                                </a:lnTo>
                                <a:lnTo>
                                  <a:pt x="1723816" y="1087874"/>
                                </a:lnTo>
                                <a:lnTo>
                                  <a:pt x="1724061" y="1088259"/>
                                </a:lnTo>
                                <a:lnTo>
                                  <a:pt x="1724307" y="1088644"/>
                                </a:lnTo>
                                <a:lnTo>
                                  <a:pt x="1724553" y="1089029"/>
                                </a:lnTo>
                                <a:lnTo>
                                  <a:pt x="1724798" y="1089413"/>
                                </a:lnTo>
                                <a:lnTo>
                                  <a:pt x="1725044" y="1089796"/>
                                </a:lnTo>
                                <a:lnTo>
                                  <a:pt x="1725289" y="1090179"/>
                                </a:lnTo>
                                <a:lnTo>
                                  <a:pt x="1725535" y="1090562"/>
                                </a:lnTo>
                                <a:lnTo>
                                  <a:pt x="1725780" y="1090944"/>
                                </a:lnTo>
                                <a:lnTo>
                                  <a:pt x="1726026" y="1091326"/>
                                </a:lnTo>
                                <a:lnTo>
                                  <a:pt x="1726271" y="1091707"/>
                                </a:lnTo>
                                <a:lnTo>
                                  <a:pt x="1726517" y="1092088"/>
                                </a:lnTo>
                                <a:lnTo>
                                  <a:pt x="1726763" y="1092468"/>
                                </a:lnTo>
                                <a:lnTo>
                                  <a:pt x="1727008" y="1092848"/>
                                </a:lnTo>
                                <a:lnTo>
                                  <a:pt x="1727254" y="1093227"/>
                                </a:lnTo>
                                <a:lnTo>
                                  <a:pt x="1727499" y="1093606"/>
                                </a:lnTo>
                                <a:lnTo>
                                  <a:pt x="1727745" y="1093985"/>
                                </a:lnTo>
                                <a:lnTo>
                                  <a:pt x="1727990" y="1094363"/>
                                </a:lnTo>
                                <a:lnTo>
                                  <a:pt x="1728236" y="1094741"/>
                                </a:lnTo>
                                <a:lnTo>
                                  <a:pt x="1728481" y="1095118"/>
                                </a:lnTo>
                                <a:lnTo>
                                  <a:pt x="1728727" y="1095495"/>
                                </a:lnTo>
                                <a:lnTo>
                                  <a:pt x="1728973" y="1095871"/>
                                </a:lnTo>
                                <a:lnTo>
                                  <a:pt x="1729218" y="1096247"/>
                                </a:lnTo>
                                <a:lnTo>
                                  <a:pt x="1729464" y="1096622"/>
                                </a:lnTo>
                                <a:lnTo>
                                  <a:pt x="1729709" y="1096997"/>
                                </a:lnTo>
                                <a:lnTo>
                                  <a:pt x="1729955" y="1097372"/>
                                </a:lnTo>
                                <a:lnTo>
                                  <a:pt x="1730200" y="1097746"/>
                                </a:lnTo>
                                <a:lnTo>
                                  <a:pt x="1730446" y="1098119"/>
                                </a:lnTo>
                                <a:lnTo>
                                  <a:pt x="1730692" y="1098492"/>
                                </a:lnTo>
                                <a:lnTo>
                                  <a:pt x="1730937" y="1098865"/>
                                </a:lnTo>
                                <a:lnTo>
                                  <a:pt x="1731183" y="1099237"/>
                                </a:lnTo>
                                <a:lnTo>
                                  <a:pt x="1731428" y="1099609"/>
                                </a:lnTo>
                                <a:lnTo>
                                  <a:pt x="1731674" y="1099981"/>
                                </a:lnTo>
                                <a:lnTo>
                                  <a:pt x="1731919" y="1100351"/>
                                </a:lnTo>
                                <a:lnTo>
                                  <a:pt x="1732165" y="1100722"/>
                                </a:lnTo>
                                <a:lnTo>
                                  <a:pt x="1732410" y="1101092"/>
                                </a:lnTo>
                                <a:lnTo>
                                  <a:pt x="1732656" y="1101462"/>
                                </a:lnTo>
                                <a:lnTo>
                                  <a:pt x="1732902" y="1101831"/>
                                </a:lnTo>
                                <a:lnTo>
                                  <a:pt x="1733147" y="1102199"/>
                                </a:lnTo>
                                <a:lnTo>
                                  <a:pt x="1733393" y="1102568"/>
                                </a:lnTo>
                                <a:lnTo>
                                  <a:pt x="1733638" y="1102936"/>
                                </a:lnTo>
                                <a:lnTo>
                                  <a:pt x="1733884" y="1103303"/>
                                </a:lnTo>
                                <a:lnTo>
                                  <a:pt x="1734129" y="1103670"/>
                                </a:lnTo>
                                <a:lnTo>
                                  <a:pt x="1734375" y="1104036"/>
                                </a:lnTo>
                                <a:lnTo>
                                  <a:pt x="1734620" y="1104402"/>
                                </a:lnTo>
                                <a:lnTo>
                                  <a:pt x="1734866" y="1104768"/>
                                </a:lnTo>
                                <a:lnTo>
                                  <a:pt x="1735112" y="1105133"/>
                                </a:lnTo>
                                <a:lnTo>
                                  <a:pt x="1735357" y="1105498"/>
                                </a:lnTo>
                                <a:lnTo>
                                  <a:pt x="1735603" y="1105862"/>
                                </a:lnTo>
                                <a:lnTo>
                                  <a:pt x="1735848" y="1106226"/>
                                </a:lnTo>
                                <a:lnTo>
                                  <a:pt x="1736094" y="1106589"/>
                                </a:lnTo>
                                <a:lnTo>
                                  <a:pt x="1736339" y="1106952"/>
                                </a:lnTo>
                                <a:lnTo>
                                  <a:pt x="1736585" y="1107315"/>
                                </a:lnTo>
                                <a:lnTo>
                                  <a:pt x="1736830" y="1107677"/>
                                </a:lnTo>
                                <a:lnTo>
                                  <a:pt x="1737076" y="1108039"/>
                                </a:lnTo>
                                <a:lnTo>
                                  <a:pt x="1737322" y="1108400"/>
                                </a:lnTo>
                                <a:lnTo>
                                  <a:pt x="1737567" y="1108760"/>
                                </a:lnTo>
                                <a:lnTo>
                                  <a:pt x="1737813" y="1109121"/>
                                </a:lnTo>
                                <a:lnTo>
                                  <a:pt x="1738058" y="1109481"/>
                                </a:lnTo>
                                <a:lnTo>
                                  <a:pt x="1738304" y="1109840"/>
                                </a:lnTo>
                                <a:lnTo>
                                  <a:pt x="1738549" y="1110199"/>
                                </a:lnTo>
                                <a:lnTo>
                                  <a:pt x="1738795" y="1110558"/>
                                </a:lnTo>
                                <a:lnTo>
                                  <a:pt x="1739040" y="1110916"/>
                                </a:lnTo>
                                <a:lnTo>
                                  <a:pt x="1739286" y="1111273"/>
                                </a:lnTo>
                                <a:lnTo>
                                  <a:pt x="1739532" y="1111631"/>
                                </a:lnTo>
                                <a:lnTo>
                                  <a:pt x="1739777" y="1111987"/>
                                </a:lnTo>
                                <a:lnTo>
                                  <a:pt x="1740023" y="1112344"/>
                                </a:lnTo>
                                <a:lnTo>
                                  <a:pt x="1740268" y="1112700"/>
                                </a:lnTo>
                                <a:lnTo>
                                  <a:pt x="1740514" y="1113055"/>
                                </a:lnTo>
                                <a:lnTo>
                                  <a:pt x="1740759" y="1113410"/>
                                </a:lnTo>
                                <a:lnTo>
                                  <a:pt x="1741005" y="1113765"/>
                                </a:lnTo>
                                <a:lnTo>
                                  <a:pt x="1741250" y="1114119"/>
                                </a:lnTo>
                                <a:lnTo>
                                  <a:pt x="1741496" y="1114473"/>
                                </a:lnTo>
                                <a:lnTo>
                                  <a:pt x="1741742" y="1114826"/>
                                </a:lnTo>
                                <a:lnTo>
                                  <a:pt x="1741987" y="1115179"/>
                                </a:lnTo>
                                <a:lnTo>
                                  <a:pt x="1742233" y="1115531"/>
                                </a:lnTo>
                                <a:lnTo>
                                  <a:pt x="1742478" y="1115883"/>
                                </a:lnTo>
                                <a:lnTo>
                                  <a:pt x="1742724" y="1116235"/>
                                </a:lnTo>
                                <a:lnTo>
                                  <a:pt x="1742969" y="1116586"/>
                                </a:lnTo>
                                <a:lnTo>
                                  <a:pt x="1743215" y="1116937"/>
                                </a:lnTo>
                                <a:lnTo>
                                  <a:pt x="1743461" y="1117287"/>
                                </a:lnTo>
                                <a:lnTo>
                                  <a:pt x="1743706" y="1117637"/>
                                </a:lnTo>
                                <a:lnTo>
                                  <a:pt x="1743952" y="1117986"/>
                                </a:lnTo>
                                <a:lnTo>
                                  <a:pt x="1744197" y="1118335"/>
                                </a:lnTo>
                                <a:lnTo>
                                  <a:pt x="1744443" y="1118684"/>
                                </a:lnTo>
                                <a:lnTo>
                                  <a:pt x="1744688" y="1119032"/>
                                </a:lnTo>
                                <a:lnTo>
                                  <a:pt x="1744934" y="1119380"/>
                                </a:lnTo>
                                <a:lnTo>
                                  <a:pt x="1745179" y="1119727"/>
                                </a:lnTo>
                                <a:lnTo>
                                  <a:pt x="1745425" y="1120074"/>
                                </a:lnTo>
                                <a:lnTo>
                                  <a:pt x="1745671" y="1120420"/>
                                </a:lnTo>
                                <a:lnTo>
                                  <a:pt x="1745916" y="1120766"/>
                                </a:lnTo>
                                <a:lnTo>
                                  <a:pt x="1746162" y="1121112"/>
                                </a:lnTo>
                                <a:lnTo>
                                  <a:pt x="1746407" y="1121457"/>
                                </a:lnTo>
                                <a:lnTo>
                                  <a:pt x="1746653" y="1121801"/>
                                </a:lnTo>
                                <a:lnTo>
                                  <a:pt x="1746898" y="1122146"/>
                                </a:lnTo>
                                <a:lnTo>
                                  <a:pt x="1747144" y="1122489"/>
                                </a:lnTo>
                                <a:lnTo>
                                  <a:pt x="1747389" y="1122833"/>
                                </a:lnTo>
                                <a:lnTo>
                                  <a:pt x="1747635" y="1123176"/>
                                </a:lnTo>
                                <a:lnTo>
                                  <a:pt x="1747881" y="1123518"/>
                                </a:lnTo>
                                <a:lnTo>
                                  <a:pt x="1748126" y="1123860"/>
                                </a:lnTo>
                                <a:lnTo>
                                  <a:pt x="1748372" y="1124202"/>
                                </a:lnTo>
                                <a:lnTo>
                                  <a:pt x="1748617" y="1124543"/>
                                </a:lnTo>
                                <a:lnTo>
                                  <a:pt x="1748863" y="1124884"/>
                                </a:lnTo>
                                <a:lnTo>
                                  <a:pt x="1749108" y="1125224"/>
                                </a:lnTo>
                                <a:lnTo>
                                  <a:pt x="1749354" y="1125564"/>
                                </a:lnTo>
                                <a:lnTo>
                                  <a:pt x="1749599" y="1125904"/>
                                </a:lnTo>
                                <a:lnTo>
                                  <a:pt x="1749845" y="1126243"/>
                                </a:lnTo>
                                <a:lnTo>
                                  <a:pt x="1750091" y="1126581"/>
                                </a:lnTo>
                                <a:lnTo>
                                  <a:pt x="1750336" y="1126920"/>
                                </a:lnTo>
                                <a:lnTo>
                                  <a:pt x="1750582" y="1127258"/>
                                </a:lnTo>
                                <a:lnTo>
                                  <a:pt x="1750827" y="1127595"/>
                                </a:lnTo>
                                <a:lnTo>
                                  <a:pt x="1751073" y="1127932"/>
                                </a:lnTo>
                                <a:lnTo>
                                  <a:pt x="1751318" y="1128268"/>
                                </a:lnTo>
                                <a:lnTo>
                                  <a:pt x="1751564" y="1128604"/>
                                </a:lnTo>
                                <a:lnTo>
                                  <a:pt x="1751809" y="1128940"/>
                                </a:lnTo>
                                <a:lnTo>
                                  <a:pt x="1752055" y="1129275"/>
                                </a:lnTo>
                                <a:lnTo>
                                  <a:pt x="1752301" y="1129610"/>
                                </a:lnTo>
                                <a:lnTo>
                                  <a:pt x="1752546" y="1129945"/>
                                </a:lnTo>
                                <a:lnTo>
                                  <a:pt x="1752792" y="1130279"/>
                                </a:lnTo>
                                <a:lnTo>
                                  <a:pt x="1753037" y="1130612"/>
                                </a:lnTo>
                                <a:lnTo>
                                  <a:pt x="1753283" y="1130945"/>
                                </a:lnTo>
                                <a:lnTo>
                                  <a:pt x="1753528" y="1131278"/>
                                </a:lnTo>
                                <a:lnTo>
                                  <a:pt x="1753774" y="1131610"/>
                                </a:lnTo>
                                <a:lnTo>
                                  <a:pt x="1754020" y="1131942"/>
                                </a:lnTo>
                                <a:lnTo>
                                  <a:pt x="1754265" y="1132274"/>
                                </a:lnTo>
                                <a:lnTo>
                                  <a:pt x="1754511" y="1132605"/>
                                </a:lnTo>
                                <a:lnTo>
                                  <a:pt x="1754756" y="1132935"/>
                                </a:lnTo>
                                <a:lnTo>
                                  <a:pt x="1755002" y="1133266"/>
                                </a:lnTo>
                                <a:lnTo>
                                  <a:pt x="1755247" y="1133595"/>
                                </a:lnTo>
                                <a:lnTo>
                                  <a:pt x="1755493" y="1133925"/>
                                </a:lnTo>
                                <a:lnTo>
                                  <a:pt x="1755738" y="1134254"/>
                                </a:lnTo>
                                <a:lnTo>
                                  <a:pt x="1755984" y="1134582"/>
                                </a:lnTo>
                                <a:lnTo>
                                  <a:pt x="1756230" y="1134910"/>
                                </a:lnTo>
                                <a:lnTo>
                                  <a:pt x="1756475" y="1135238"/>
                                </a:lnTo>
                                <a:lnTo>
                                  <a:pt x="1756721" y="1135565"/>
                                </a:lnTo>
                                <a:lnTo>
                                  <a:pt x="1756966" y="1135892"/>
                                </a:lnTo>
                                <a:lnTo>
                                  <a:pt x="1757212" y="1136218"/>
                                </a:lnTo>
                                <a:lnTo>
                                  <a:pt x="1757457" y="1136544"/>
                                </a:lnTo>
                                <a:lnTo>
                                  <a:pt x="1757703" y="1136870"/>
                                </a:lnTo>
                                <a:lnTo>
                                  <a:pt x="1757948" y="1137195"/>
                                </a:lnTo>
                                <a:lnTo>
                                  <a:pt x="1758194" y="1137520"/>
                                </a:lnTo>
                                <a:lnTo>
                                  <a:pt x="1758440" y="1137844"/>
                                </a:lnTo>
                                <a:lnTo>
                                  <a:pt x="1758685" y="1138168"/>
                                </a:lnTo>
                                <a:lnTo>
                                  <a:pt x="1758931" y="1138492"/>
                                </a:lnTo>
                                <a:lnTo>
                                  <a:pt x="1759176" y="1138815"/>
                                </a:lnTo>
                                <a:lnTo>
                                  <a:pt x="1759422" y="1139137"/>
                                </a:lnTo>
                                <a:lnTo>
                                  <a:pt x="1759667" y="1139460"/>
                                </a:lnTo>
                                <a:lnTo>
                                  <a:pt x="1759913" y="1139781"/>
                                </a:lnTo>
                                <a:lnTo>
                                  <a:pt x="1760158" y="1140103"/>
                                </a:lnTo>
                                <a:lnTo>
                                  <a:pt x="1760404" y="1140424"/>
                                </a:lnTo>
                                <a:lnTo>
                                  <a:pt x="1760650" y="1140744"/>
                                </a:lnTo>
                                <a:lnTo>
                                  <a:pt x="1760895" y="1141065"/>
                                </a:lnTo>
                                <a:lnTo>
                                  <a:pt x="1761141" y="1141384"/>
                                </a:lnTo>
                                <a:lnTo>
                                  <a:pt x="1761386" y="1141704"/>
                                </a:lnTo>
                                <a:lnTo>
                                  <a:pt x="1761632" y="1142023"/>
                                </a:lnTo>
                                <a:lnTo>
                                  <a:pt x="1761877" y="1142341"/>
                                </a:lnTo>
                                <a:lnTo>
                                  <a:pt x="1762123" y="1142659"/>
                                </a:lnTo>
                                <a:lnTo>
                                  <a:pt x="1762368" y="1142977"/>
                                </a:lnTo>
                                <a:lnTo>
                                  <a:pt x="1762614" y="1143294"/>
                                </a:lnTo>
                                <a:lnTo>
                                  <a:pt x="1762860" y="1143611"/>
                                </a:lnTo>
                                <a:lnTo>
                                  <a:pt x="1763105" y="1143928"/>
                                </a:lnTo>
                                <a:lnTo>
                                  <a:pt x="1763351" y="1144244"/>
                                </a:lnTo>
                                <a:lnTo>
                                  <a:pt x="1763596" y="1144559"/>
                                </a:lnTo>
                                <a:lnTo>
                                  <a:pt x="1763842" y="1144875"/>
                                </a:lnTo>
                                <a:lnTo>
                                  <a:pt x="1764087" y="1145190"/>
                                </a:lnTo>
                                <a:lnTo>
                                  <a:pt x="1764333" y="1145504"/>
                                </a:lnTo>
                                <a:lnTo>
                                  <a:pt x="1764578" y="1145818"/>
                                </a:lnTo>
                                <a:lnTo>
                                  <a:pt x="1764824" y="1146132"/>
                                </a:lnTo>
                                <a:lnTo>
                                  <a:pt x="1765070" y="1146445"/>
                                </a:lnTo>
                                <a:lnTo>
                                  <a:pt x="1765315" y="1146758"/>
                                </a:lnTo>
                                <a:lnTo>
                                  <a:pt x="1765561" y="1147070"/>
                                </a:lnTo>
                                <a:lnTo>
                                  <a:pt x="1765806" y="1147382"/>
                                </a:lnTo>
                                <a:lnTo>
                                  <a:pt x="1766052" y="1147693"/>
                                </a:lnTo>
                                <a:lnTo>
                                  <a:pt x="1766297" y="1148005"/>
                                </a:lnTo>
                                <a:lnTo>
                                  <a:pt x="1766543" y="1148315"/>
                                </a:lnTo>
                                <a:lnTo>
                                  <a:pt x="1766789" y="1148626"/>
                                </a:lnTo>
                                <a:lnTo>
                                  <a:pt x="1767034" y="1148936"/>
                                </a:lnTo>
                                <a:lnTo>
                                  <a:pt x="1767280" y="1149245"/>
                                </a:lnTo>
                                <a:lnTo>
                                  <a:pt x="1767525" y="1149554"/>
                                </a:lnTo>
                                <a:lnTo>
                                  <a:pt x="1767771" y="1149863"/>
                                </a:lnTo>
                                <a:lnTo>
                                  <a:pt x="1768016" y="1150171"/>
                                </a:lnTo>
                                <a:lnTo>
                                  <a:pt x="1768262" y="1150479"/>
                                </a:lnTo>
                                <a:lnTo>
                                  <a:pt x="1768507" y="1150787"/>
                                </a:lnTo>
                                <a:lnTo>
                                  <a:pt x="1768753" y="1151094"/>
                                </a:lnTo>
                                <a:lnTo>
                                  <a:pt x="1768999" y="1151400"/>
                                </a:lnTo>
                                <a:lnTo>
                                  <a:pt x="1769244" y="1151707"/>
                                </a:lnTo>
                                <a:lnTo>
                                  <a:pt x="1769490" y="1152013"/>
                                </a:lnTo>
                                <a:lnTo>
                                  <a:pt x="1769735" y="1152318"/>
                                </a:lnTo>
                                <a:lnTo>
                                  <a:pt x="1769981" y="1152623"/>
                                </a:lnTo>
                                <a:lnTo>
                                  <a:pt x="1770226" y="1152928"/>
                                </a:lnTo>
                                <a:lnTo>
                                  <a:pt x="1770472" y="1153232"/>
                                </a:lnTo>
                                <a:lnTo>
                                  <a:pt x="1770717" y="1153536"/>
                                </a:lnTo>
                                <a:lnTo>
                                  <a:pt x="1770963" y="1153840"/>
                                </a:lnTo>
                                <a:lnTo>
                                  <a:pt x="1771209" y="1154143"/>
                                </a:lnTo>
                                <a:lnTo>
                                  <a:pt x="1771454" y="1154445"/>
                                </a:lnTo>
                                <a:lnTo>
                                  <a:pt x="1771700" y="1154748"/>
                                </a:lnTo>
                                <a:lnTo>
                                  <a:pt x="1771945" y="1155049"/>
                                </a:lnTo>
                                <a:lnTo>
                                  <a:pt x="1772191" y="1155351"/>
                                </a:lnTo>
                                <a:lnTo>
                                  <a:pt x="1772436" y="1155652"/>
                                </a:lnTo>
                                <a:lnTo>
                                  <a:pt x="1772682" y="1155953"/>
                                </a:lnTo>
                                <a:lnTo>
                                  <a:pt x="1772927" y="1156253"/>
                                </a:lnTo>
                                <a:lnTo>
                                  <a:pt x="1773173" y="1156553"/>
                                </a:lnTo>
                                <a:lnTo>
                                  <a:pt x="1773419" y="1156852"/>
                                </a:lnTo>
                                <a:lnTo>
                                  <a:pt x="1773664" y="1157151"/>
                                </a:lnTo>
                                <a:lnTo>
                                  <a:pt x="1773910" y="1157450"/>
                                </a:lnTo>
                                <a:lnTo>
                                  <a:pt x="1774155" y="1157748"/>
                                </a:lnTo>
                                <a:lnTo>
                                  <a:pt x="1774401" y="1158046"/>
                                </a:lnTo>
                                <a:lnTo>
                                  <a:pt x="1774646" y="1158344"/>
                                </a:lnTo>
                                <a:lnTo>
                                  <a:pt x="1774892" y="1158641"/>
                                </a:lnTo>
                                <a:lnTo>
                                  <a:pt x="1775137" y="1158938"/>
                                </a:lnTo>
                                <a:lnTo>
                                  <a:pt x="1775383" y="1159234"/>
                                </a:lnTo>
                                <a:lnTo>
                                  <a:pt x="1775629" y="1159530"/>
                                </a:lnTo>
                                <a:lnTo>
                                  <a:pt x="1775874" y="1159825"/>
                                </a:lnTo>
                                <a:lnTo>
                                  <a:pt x="1776120" y="1160120"/>
                                </a:lnTo>
                                <a:lnTo>
                                  <a:pt x="1776365" y="1160415"/>
                                </a:lnTo>
                                <a:lnTo>
                                  <a:pt x="1776611" y="1160710"/>
                                </a:lnTo>
                                <a:lnTo>
                                  <a:pt x="1776856" y="1161003"/>
                                </a:lnTo>
                                <a:lnTo>
                                  <a:pt x="1777102" y="1161297"/>
                                </a:lnTo>
                                <a:lnTo>
                                  <a:pt x="1777348" y="1161590"/>
                                </a:lnTo>
                                <a:lnTo>
                                  <a:pt x="1777593" y="1161883"/>
                                </a:lnTo>
                                <a:lnTo>
                                  <a:pt x="1777839" y="1162175"/>
                                </a:lnTo>
                                <a:lnTo>
                                  <a:pt x="1778084" y="1162467"/>
                                </a:lnTo>
                                <a:lnTo>
                                  <a:pt x="1778330" y="1162759"/>
                                </a:lnTo>
                                <a:lnTo>
                                  <a:pt x="1778575" y="1163050"/>
                                </a:lnTo>
                                <a:lnTo>
                                  <a:pt x="1778821" y="1163341"/>
                                </a:lnTo>
                                <a:lnTo>
                                  <a:pt x="1779066" y="1163631"/>
                                </a:lnTo>
                                <a:lnTo>
                                  <a:pt x="1779312" y="1163921"/>
                                </a:lnTo>
                                <a:lnTo>
                                  <a:pt x="1779558" y="1164211"/>
                                </a:lnTo>
                                <a:lnTo>
                                  <a:pt x="1779803" y="1164500"/>
                                </a:lnTo>
                                <a:lnTo>
                                  <a:pt x="1780049" y="1164789"/>
                                </a:lnTo>
                                <a:lnTo>
                                  <a:pt x="1780294" y="1165077"/>
                                </a:lnTo>
                                <a:lnTo>
                                  <a:pt x="1780540" y="1165366"/>
                                </a:lnTo>
                                <a:lnTo>
                                  <a:pt x="1780785" y="1165653"/>
                                </a:lnTo>
                                <a:lnTo>
                                  <a:pt x="1781031" y="1165941"/>
                                </a:lnTo>
                                <a:lnTo>
                                  <a:pt x="1781276" y="1166227"/>
                                </a:lnTo>
                                <a:lnTo>
                                  <a:pt x="1781522" y="1166514"/>
                                </a:lnTo>
                                <a:lnTo>
                                  <a:pt x="1781768" y="1166800"/>
                                </a:lnTo>
                                <a:lnTo>
                                  <a:pt x="1782013" y="1167086"/>
                                </a:lnTo>
                                <a:lnTo>
                                  <a:pt x="1782259" y="1167371"/>
                                </a:lnTo>
                                <a:lnTo>
                                  <a:pt x="1782504" y="1167656"/>
                                </a:lnTo>
                                <a:lnTo>
                                  <a:pt x="1782750" y="1167941"/>
                                </a:lnTo>
                                <a:lnTo>
                                  <a:pt x="1782995" y="1168225"/>
                                </a:lnTo>
                                <a:lnTo>
                                  <a:pt x="1783241" y="1168509"/>
                                </a:lnTo>
                                <a:lnTo>
                                  <a:pt x="1783486" y="1168792"/>
                                </a:lnTo>
                                <a:lnTo>
                                  <a:pt x="1783732" y="1169075"/>
                                </a:lnTo>
                                <a:lnTo>
                                  <a:pt x="1783978" y="1169358"/>
                                </a:lnTo>
                                <a:lnTo>
                                  <a:pt x="1784223" y="1169640"/>
                                </a:lnTo>
                                <a:lnTo>
                                  <a:pt x="1784469" y="1169922"/>
                                </a:lnTo>
                                <a:lnTo>
                                  <a:pt x="1784714" y="1170204"/>
                                </a:lnTo>
                                <a:lnTo>
                                  <a:pt x="1784960" y="1170485"/>
                                </a:lnTo>
                                <a:lnTo>
                                  <a:pt x="1785205" y="1170765"/>
                                </a:lnTo>
                                <a:lnTo>
                                  <a:pt x="1785451" y="1171046"/>
                                </a:lnTo>
                                <a:lnTo>
                                  <a:pt x="1785696" y="1171326"/>
                                </a:lnTo>
                                <a:lnTo>
                                  <a:pt x="1785942" y="1171605"/>
                                </a:lnTo>
                                <a:lnTo>
                                  <a:pt x="1786188" y="1171885"/>
                                </a:lnTo>
                                <a:lnTo>
                                  <a:pt x="1786433" y="1172164"/>
                                </a:lnTo>
                                <a:lnTo>
                                  <a:pt x="1786679" y="1172442"/>
                                </a:lnTo>
                                <a:lnTo>
                                  <a:pt x="1786924" y="1172720"/>
                                </a:lnTo>
                                <a:lnTo>
                                  <a:pt x="1787170" y="1172998"/>
                                </a:lnTo>
                                <a:lnTo>
                                  <a:pt x="1787415" y="1173275"/>
                                </a:lnTo>
                                <a:lnTo>
                                  <a:pt x="1787661" y="1173552"/>
                                </a:lnTo>
                                <a:lnTo>
                                  <a:pt x="1787906" y="1173829"/>
                                </a:lnTo>
                                <a:lnTo>
                                  <a:pt x="1788152" y="1174105"/>
                                </a:lnTo>
                                <a:lnTo>
                                  <a:pt x="1788398" y="1174381"/>
                                </a:lnTo>
                                <a:lnTo>
                                  <a:pt x="1788643" y="1174656"/>
                                </a:lnTo>
                                <a:lnTo>
                                  <a:pt x="1788889" y="1174931"/>
                                </a:lnTo>
                                <a:lnTo>
                                  <a:pt x="1789134" y="1175206"/>
                                </a:lnTo>
                                <a:lnTo>
                                  <a:pt x="1789380" y="1175480"/>
                                </a:lnTo>
                                <a:lnTo>
                                  <a:pt x="1789625" y="1175754"/>
                                </a:lnTo>
                                <a:lnTo>
                                  <a:pt x="1789871" y="1176027"/>
                                </a:lnTo>
                                <a:lnTo>
                                  <a:pt x="1790117" y="1176301"/>
                                </a:lnTo>
                                <a:lnTo>
                                  <a:pt x="1790362" y="1176573"/>
                                </a:lnTo>
                                <a:lnTo>
                                  <a:pt x="1790608" y="1176846"/>
                                </a:lnTo>
                                <a:lnTo>
                                  <a:pt x="1790853" y="1177118"/>
                                </a:lnTo>
                                <a:lnTo>
                                  <a:pt x="1791099" y="1177389"/>
                                </a:lnTo>
                                <a:lnTo>
                                  <a:pt x="1791344" y="1177661"/>
                                </a:lnTo>
                                <a:lnTo>
                                  <a:pt x="1791590" y="1177932"/>
                                </a:lnTo>
                                <a:lnTo>
                                  <a:pt x="1791835" y="1178202"/>
                                </a:lnTo>
                                <a:lnTo>
                                  <a:pt x="1792081" y="1178472"/>
                                </a:lnTo>
                                <a:lnTo>
                                  <a:pt x="1792327" y="1178742"/>
                                </a:lnTo>
                                <a:lnTo>
                                  <a:pt x="1792572" y="1179012"/>
                                </a:lnTo>
                                <a:lnTo>
                                  <a:pt x="1792818" y="1179281"/>
                                </a:lnTo>
                                <a:lnTo>
                                  <a:pt x="1793063" y="1179549"/>
                                </a:lnTo>
                                <a:lnTo>
                                  <a:pt x="1793309" y="1179818"/>
                                </a:lnTo>
                                <a:lnTo>
                                  <a:pt x="1793554" y="1180086"/>
                                </a:lnTo>
                                <a:lnTo>
                                  <a:pt x="1793800" y="1180353"/>
                                </a:lnTo>
                                <a:lnTo>
                                  <a:pt x="1794045" y="1180620"/>
                                </a:lnTo>
                                <a:lnTo>
                                  <a:pt x="1794291" y="1180887"/>
                                </a:lnTo>
                                <a:lnTo>
                                  <a:pt x="1794537" y="1181154"/>
                                </a:lnTo>
                                <a:lnTo>
                                  <a:pt x="1794782" y="1181420"/>
                                </a:lnTo>
                                <a:lnTo>
                                  <a:pt x="1795028" y="1181685"/>
                                </a:lnTo>
                                <a:lnTo>
                                  <a:pt x="1795273" y="1181951"/>
                                </a:lnTo>
                                <a:lnTo>
                                  <a:pt x="1795519" y="1182216"/>
                                </a:lnTo>
                                <a:lnTo>
                                  <a:pt x="1795764" y="1182480"/>
                                </a:lnTo>
                                <a:lnTo>
                                  <a:pt x="1796010" y="1182744"/>
                                </a:lnTo>
                                <a:lnTo>
                                  <a:pt x="1796255" y="1183008"/>
                                </a:lnTo>
                                <a:lnTo>
                                  <a:pt x="1796501" y="1183272"/>
                                </a:lnTo>
                                <a:lnTo>
                                  <a:pt x="1796747" y="1183535"/>
                                </a:lnTo>
                                <a:lnTo>
                                  <a:pt x="1796992" y="1183798"/>
                                </a:lnTo>
                                <a:lnTo>
                                  <a:pt x="1797238" y="1184060"/>
                                </a:lnTo>
                                <a:lnTo>
                                  <a:pt x="1797483" y="1184322"/>
                                </a:lnTo>
                                <a:lnTo>
                                  <a:pt x="1797729" y="1184584"/>
                                </a:lnTo>
                                <a:lnTo>
                                  <a:pt x="1797974" y="1184845"/>
                                </a:lnTo>
                                <a:lnTo>
                                  <a:pt x="1798220" y="1185106"/>
                                </a:lnTo>
                                <a:lnTo>
                                  <a:pt x="1798465" y="1185367"/>
                                </a:lnTo>
                                <a:lnTo>
                                  <a:pt x="1798711" y="1185627"/>
                                </a:lnTo>
                                <a:lnTo>
                                  <a:pt x="1798957" y="1185887"/>
                                </a:lnTo>
                                <a:lnTo>
                                  <a:pt x="1799202" y="1186146"/>
                                </a:lnTo>
                                <a:lnTo>
                                  <a:pt x="1799448" y="1186405"/>
                                </a:lnTo>
                                <a:lnTo>
                                  <a:pt x="1799693" y="1186664"/>
                                </a:lnTo>
                                <a:lnTo>
                                  <a:pt x="1799939" y="1186922"/>
                                </a:lnTo>
                                <a:lnTo>
                                  <a:pt x="1800184" y="1187180"/>
                                </a:lnTo>
                                <a:lnTo>
                                  <a:pt x="1800430" y="1187438"/>
                                </a:lnTo>
                                <a:lnTo>
                                  <a:pt x="1800676" y="1187695"/>
                                </a:lnTo>
                                <a:lnTo>
                                  <a:pt x="1800921" y="1187952"/>
                                </a:lnTo>
                                <a:lnTo>
                                  <a:pt x="1801167" y="1188209"/>
                                </a:lnTo>
                                <a:lnTo>
                                  <a:pt x="1801412" y="1188465"/>
                                </a:lnTo>
                                <a:lnTo>
                                  <a:pt x="1801658" y="1188721"/>
                                </a:lnTo>
                                <a:lnTo>
                                  <a:pt x="1801903" y="1188977"/>
                                </a:lnTo>
                                <a:lnTo>
                                  <a:pt x="1802149" y="1189232"/>
                                </a:lnTo>
                                <a:lnTo>
                                  <a:pt x="1802394" y="1189486"/>
                                </a:lnTo>
                                <a:lnTo>
                                  <a:pt x="1802640" y="1189741"/>
                                </a:lnTo>
                                <a:lnTo>
                                  <a:pt x="1802886" y="1189995"/>
                                </a:lnTo>
                                <a:lnTo>
                                  <a:pt x="1803131" y="1190249"/>
                                </a:lnTo>
                                <a:lnTo>
                                  <a:pt x="1803377" y="1190502"/>
                                </a:lnTo>
                                <a:lnTo>
                                  <a:pt x="1803622" y="1190755"/>
                                </a:lnTo>
                                <a:lnTo>
                                  <a:pt x="1803868" y="1191008"/>
                                </a:lnTo>
                                <a:lnTo>
                                  <a:pt x="1804113" y="1191260"/>
                                </a:lnTo>
                                <a:lnTo>
                                  <a:pt x="1804359" y="1191512"/>
                                </a:lnTo>
                                <a:lnTo>
                                  <a:pt x="1804604" y="1191763"/>
                                </a:lnTo>
                                <a:lnTo>
                                  <a:pt x="1804850" y="1192015"/>
                                </a:lnTo>
                                <a:lnTo>
                                  <a:pt x="1805096" y="1192265"/>
                                </a:lnTo>
                                <a:lnTo>
                                  <a:pt x="1805341" y="1192516"/>
                                </a:lnTo>
                                <a:lnTo>
                                  <a:pt x="1805587" y="1192766"/>
                                </a:lnTo>
                                <a:lnTo>
                                  <a:pt x="1805832" y="1193016"/>
                                </a:lnTo>
                                <a:lnTo>
                                  <a:pt x="1806078" y="1193265"/>
                                </a:lnTo>
                                <a:lnTo>
                                  <a:pt x="1806323" y="1193514"/>
                                </a:lnTo>
                                <a:lnTo>
                                  <a:pt x="1806569" y="1193763"/>
                                </a:lnTo>
                                <a:lnTo>
                                  <a:pt x="1806814" y="1194011"/>
                                </a:lnTo>
                                <a:lnTo>
                                  <a:pt x="1807060" y="1194259"/>
                                </a:lnTo>
                                <a:lnTo>
                                  <a:pt x="1807306" y="1194507"/>
                                </a:lnTo>
                                <a:lnTo>
                                  <a:pt x="1807551" y="1194754"/>
                                </a:lnTo>
                                <a:lnTo>
                                  <a:pt x="1807797" y="1195001"/>
                                </a:lnTo>
                                <a:lnTo>
                                  <a:pt x="1808042" y="1195248"/>
                                </a:lnTo>
                                <a:lnTo>
                                  <a:pt x="1808288" y="1195494"/>
                                </a:lnTo>
                                <a:lnTo>
                                  <a:pt x="1808533" y="1195740"/>
                                </a:lnTo>
                                <a:lnTo>
                                  <a:pt x="1808779" y="1195986"/>
                                </a:lnTo>
                                <a:lnTo>
                                  <a:pt x="1809024" y="1196231"/>
                                </a:lnTo>
                                <a:lnTo>
                                  <a:pt x="1809270" y="1196476"/>
                                </a:lnTo>
                                <a:lnTo>
                                  <a:pt x="1809516" y="1196720"/>
                                </a:lnTo>
                                <a:lnTo>
                                  <a:pt x="1809761" y="1196964"/>
                                </a:lnTo>
                                <a:lnTo>
                                  <a:pt x="1810007" y="1197208"/>
                                </a:lnTo>
                                <a:lnTo>
                                  <a:pt x="1810252" y="1197452"/>
                                </a:lnTo>
                                <a:lnTo>
                                  <a:pt x="1810498" y="1197695"/>
                                </a:lnTo>
                                <a:lnTo>
                                  <a:pt x="1810743" y="1197937"/>
                                </a:lnTo>
                                <a:lnTo>
                                  <a:pt x="1810989" y="1198180"/>
                                </a:lnTo>
                                <a:lnTo>
                                  <a:pt x="1811234" y="1198422"/>
                                </a:lnTo>
                                <a:lnTo>
                                  <a:pt x="1811480" y="1198664"/>
                                </a:lnTo>
                                <a:lnTo>
                                  <a:pt x="1811726" y="1198905"/>
                                </a:lnTo>
                                <a:lnTo>
                                  <a:pt x="1811971" y="1199146"/>
                                </a:lnTo>
                                <a:lnTo>
                                  <a:pt x="1812217" y="1199387"/>
                                </a:lnTo>
                                <a:lnTo>
                                  <a:pt x="1812462" y="1199627"/>
                                </a:lnTo>
                                <a:lnTo>
                                  <a:pt x="1812708" y="1199867"/>
                                </a:lnTo>
                                <a:lnTo>
                                  <a:pt x="1812953" y="1200107"/>
                                </a:lnTo>
                                <a:lnTo>
                                  <a:pt x="1813199" y="1200346"/>
                                </a:lnTo>
                                <a:lnTo>
                                  <a:pt x="1813445" y="1200585"/>
                                </a:lnTo>
                                <a:lnTo>
                                  <a:pt x="1813690" y="1200824"/>
                                </a:lnTo>
                                <a:lnTo>
                                  <a:pt x="1813936" y="1201062"/>
                                </a:lnTo>
                                <a:lnTo>
                                  <a:pt x="1814181" y="1201300"/>
                                </a:lnTo>
                                <a:lnTo>
                                  <a:pt x="1814427" y="1201537"/>
                                </a:lnTo>
                                <a:lnTo>
                                  <a:pt x="1814672" y="1201775"/>
                                </a:lnTo>
                                <a:lnTo>
                                  <a:pt x="1814918" y="1202012"/>
                                </a:lnTo>
                                <a:lnTo>
                                  <a:pt x="1815163" y="1202248"/>
                                </a:lnTo>
                                <a:lnTo>
                                  <a:pt x="1815409" y="1202484"/>
                                </a:lnTo>
                                <a:lnTo>
                                  <a:pt x="1815655" y="1202720"/>
                                </a:lnTo>
                                <a:lnTo>
                                  <a:pt x="1815900" y="1202956"/>
                                </a:lnTo>
                                <a:lnTo>
                                  <a:pt x="1816146" y="1203191"/>
                                </a:lnTo>
                                <a:lnTo>
                                  <a:pt x="1816391" y="1203426"/>
                                </a:lnTo>
                                <a:lnTo>
                                  <a:pt x="1816637" y="1203660"/>
                                </a:lnTo>
                                <a:lnTo>
                                  <a:pt x="1816882" y="1203894"/>
                                </a:lnTo>
                                <a:lnTo>
                                  <a:pt x="1817128" y="1204128"/>
                                </a:lnTo>
                                <a:lnTo>
                                  <a:pt x="1817373" y="1204362"/>
                                </a:lnTo>
                                <a:lnTo>
                                  <a:pt x="1817619" y="1204595"/>
                                </a:lnTo>
                                <a:lnTo>
                                  <a:pt x="1817865" y="1204828"/>
                                </a:lnTo>
                                <a:lnTo>
                                  <a:pt x="1818110" y="1205060"/>
                                </a:lnTo>
                                <a:lnTo>
                                  <a:pt x="1818356" y="1205292"/>
                                </a:lnTo>
                                <a:lnTo>
                                  <a:pt x="1818601" y="1205524"/>
                                </a:lnTo>
                                <a:lnTo>
                                  <a:pt x="1818847" y="1205756"/>
                                </a:lnTo>
                                <a:lnTo>
                                  <a:pt x="1819092" y="1205987"/>
                                </a:lnTo>
                                <a:lnTo>
                                  <a:pt x="1819338" y="1206218"/>
                                </a:lnTo>
                                <a:lnTo>
                                  <a:pt x="1819583" y="1206448"/>
                                </a:lnTo>
                                <a:lnTo>
                                  <a:pt x="1819829" y="1206678"/>
                                </a:lnTo>
                                <a:lnTo>
                                  <a:pt x="1820075" y="1206908"/>
                                </a:lnTo>
                                <a:lnTo>
                                  <a:pt x="1820320" y="1207137"/>
                                </a:lnTo>
                                <a:lnTo>
                                  <a:pt x="1820566" y="1207367"/>
                                </a:lnTo>
                                <a:lnTo>
                                  <a:pt x="1820811" y="1207595"/>
                                </a:lnTo>
                                <a:lnTo>
                                  <a:pt x="1821057" y="1207824"/>
                                </a:lnTo>
                                <a:lnTo>
                                  <a:pt x="1821302" y="1208052"/>
                                </a:lnTo>
                                <a:lnTo>
                                  <a:pt x="1821548" y="1208280"/>
                                </a:lnTo>
                                <a:lnTo>
                                  <a:pt x="1821793" y="1208507"/>
                                </a:lnTo>
                                <a:lnTo>
                                  <a:pt x="1822039" y="1208734"/>
                                </a:lnTo>
                                <a:lnTo>
                                  <a:pt x="1822285" y="1208961"/>
                                </a:lnTo>
                                <a:lnTo>
                                  <a:pt x="1822530" y="1209188"/>
                                </a:lnTo>
                                <a:lnTo>
                                  <a:pt x="1822776" y="1209414"/>
                                </a:lnTo>
                                <a:lnTo>
                                  <a:pt x="1823021" y="1209640"/>
                                </a:lnTo>
                                <a:lnTo>
                                  <a:pt x="1823267" y="1209865"/>
                                </a:lnTo>
                                <a:lnTo>
                                  <a:pt x="1823512" y="1210090"/>
                                </a:lnTo>
                                <a:lnTo>
                                  <a:pt x="1823758" y="1210315"/>
                                </a:lnTo>
                                <a:lnTo>
                                  <a:pt x="1824004" y="1210540"/>
                                </a:lnTo>
                                <a:lnTo>
                                  <a:pt x="1824249" y="1210764"/>
                                </a:lnTo>
                                <a:lnTo>
                                  <a:pt x="1824495" y="1210987"/>
                                </a:lnTo>
                                <a:lnTo>
                                  <a:pt x="1824740" y="1211211"/>
                                </a:lnTo>
                                <a:lnTo>
                                  <a:pt x="1824986" y="1211434"/>
                                </a:lnTo>
                                <a:lnTo>
                                  <a:pt x="1825231" y="1211657"/>
                                </a:lnTo>
                                <a:lnTo>
                                  <a:pt x="1825477" y="1211880"/>
                                </a:lnTo>
                                <a:lnTo>
                                  <a:pt x="1825722" y="1212102"/>
                                </a:lnTo>
                                <a:lnTo>
                                  <a:pt x="1825968" y="1212324"/>
                                </a:lnTo>
                                <a:lnTo>
                                  <a:pt x="1826214" y="1212545"/>
                                </a:lnTo>
                                <a:lnTo>
                                  <a:pt x="1826459" y="1212766"/>
                                </a:lnTo>
                                <a:lnTo>
                                  <a:pt x="1826705" y="1212987"/>
                                </a:lnTo>
                                <a:lnTo>
                                  <a:pt x="1826950" y="1213208"/>
                                </a:lnTo>
                                <a:lnTo>
                                  <a:pt x="1827196" y="1213428"/>
                                </a:lnTo>
                                <a:lnTo>
                                  <a:pt x="1827441" y="1213648"/>
                                </a:lnTo>
                                <a:lnTo>
                                  <a:pt x="1827687" y="1213867"/>
                                </a:lnTo>
                                <a:lnTo>
                                  <a:pt x="1827932" y="1214087"/>
                                </a:lnTo>
                                <a:lnTo>
                                  <a:pt x="1828178" y="1214306"/>
                                </a:lnTo>
                                <a:lnTo>
                                  <a:pt x="1828424" y="1214524"/>
                                </a:lnTo>
                                <a:lnTo>
                                  <a:pt x="1828669" y="1214743"/>
                                </a:lnTo>
                                <a:lnTo>
                                  <a:pt x="1828915" y="1214961"/>
                                </a:lnTo>
                                <a:lnTo>
                                  <a:pt x="1829160" y="1215178"/>
                                </a:lnTo>
                                <a:lnTo>
                                  <a:pt x="1829406" y="1215396"/>
                                </a:lnTo>
                                <a:lnTo>
                                  <a:pt x="1829651" y="1215613"/>
                                </a:lnTo>
                                <a:lnTo>
                                  <a:pt x="1829897" y="1215829"/>
                                </a:lnTo>
                                <a:lnTo>
                                  <a:pt x="1830142" y="1216046"/>
                                </a:lnTo>
                                <a:lnTo>
                                  <a:pt x="1830388" y="1216262"/>
                                </a:lnTo>
                                <a:lnTo>
                                  <a:pt x="1830634" y="1216477"/>
                                </a:lnTo>
                                <a:lnTo>
                                  <a:pt x="1830879" y="1216693"/>
                                </a:lnTo>
                                <a:lnTo>
                                  <a:pt x="1831125" y="1216908"/>
                                </a:lnTo>
                                <a:lnTo>
                                  <a:pt x="1831370" y="1217123"/>
                                </a:lnTo>
                                <a:lnTo>
                                  <a:pt x="1831616" y="1217337"/>
                                </a:lnTo>
                                <a:lnTo>
                                  <a:pt x="1831861" y="1217551"/>
                                </a:lnTo>
                                <a:lnTo>
                                  <a:pt x="1832107" y="1217765"/>
                                </a:lnTo>
                                <a:lnTo>
                                  <a:pt x="1832352" y="1217978"/>
                                </a:lnTo>
                                <a:lnTo>
                                  <a:pt x="1832598" y="1218192"/>
                                </a:lnTo>
                                <a:lnTo>
                                  <a:pt x="1832844" y="1218404"/>
                                </a:lnTo>
                                <a:lnTo>
                                  <a:pt x="1833089" y="1218617"/>
                                </a:lnTo>
                                <a:lnTo>
                                  <a:pt x="1833335" y="1218829"/>
                                </a:lnTo>
                                <a:lnTo>
                                  <a:pt x="1833580" y="1219041"/>
                                </a:lnTo>
                                <a:lnTo>
                                  <a:pt x="1833826" y="1219253"/>
                                </a:lnTo>
                                <a:lnTo>
                                  <a:pt x="1834071" y="1219464"/>
                                </a:lnTo>
                                <a:lnTo>
                                  <a:pt x="1834317" y="1219675"/>
                                </a:lnTo>
                                <a:lnTo>
                                  <a:pt x="1834562" y="1219886"/>
                                </a:lnTo>
                                <a:lnTo>
                                  <a:pt x="1834808" y="1220096"/>
                                </a:lnTo>
                                <a:lnTo>
                                  <a:pt x="1835054" y="1220306"/>
                                </a:lnTo>
                                <a:lnTo>
                                  <a:pt x="1835299" y="1220516"/>
                                </a:lnTo>
                                <a:lnTo>
                                  <a:pt x="1835545" y="1220725"/>
                                </a:lnTo>
                                <a:lnTo>
                                  <a:pt x="1835790" y="1220934"/>
                                </a:lnTo>
                                <a:lnTo>
                                  <a:pt x="1836036" y="1221143"/>
                                </a:lnTo>
                                <a:lnTo>
                                  <a:pt x="1836281" y="1221351"/>
                                </a:lnTo>
                                <a:lnTo>
                                  <a:pt x="1836527" y="1221560"/>
                                </a:lnTo>
                                <a:lnTo>
                                  <a:pt x="1836773" y="1221767"/>
                                </a:lnTo>
                                <a:lnTo>
                                  <a:pt x="1837018" y="1221975"/>
                                </a:lnTo>
                                <a:lnTo>
                                  <a:pt x="1837264" y="1222182"/>
                                </a:lnTo>
                                <a:lnTo>
                                  <a:pt x="1837509" y="1222389"/>
                                </a:lnTo>
                                <a:lnTo>
                                  <a:pt x="1837755" y="1222596"/>
                                </a:lnTo>
                                <a:lnTo>
                                  <a:pt x="1838000" y="1222802"/>
                                </a:lnTo>
                                <a:lnTo>
                                  <a:pt x="1838246" y="1223008"/>
                                </a:lnTo>
                                <a:lnTo>
                                  <a:pt x="1838491" y="1223213"/>
                                </a:lnTo>
                                <a:lnTo>
                                  <a:pt x="1838737" y="1223419"/>
                                </a:lnTo>
                                <a:lnTo>
                                  <a:pt x="1838983" y="1223624"/>
                                </a:lnTo>
                                <a:lnTo>
                                  <a:pt x="1839228" y="1223829"/>
                                </a:lnTo>
                                <a:lnTo>
                                  <a:pt x="1839474" y="1224033"/>
                                </a:lnTo>
                                <a:lnTo>
                                  <a:pt x="1839719" y="1224237"/>
                                </a:lnTo>
                                <a:lnTo>
                                  <a:pt x="1839965" y="1224441"/>
                                </a:lnTo>
                                <a:lnTo>
                                  <a:pt x="1840210" y="1224644"/>
                                </a:lnTo>
                                <a:lnTo>
                                  <a:pt x="1840456" y="1224848"/>
                                </a:lnTo>
                                <a:lnTo>
                                  <a:pt x="1840701" y="1225051"/>
                                </a:lnTo>
                                <a:lnTo>
                                  <a:pt x="1840947" y="1225253"/>
                                </a:lnTo>
                                <a:lnTo>
                                  <a:pt x="1841193" y="1225455"/>
                                </a:lnTo>
                                <a:lnTo>
                                  <a:pt x="1841438" y="1225657"/>
                                </a:lnTo>
                                <a:lnTo>
                                  <a:pt x="1841684" y="1225859"/>
                                </a:lnTo>
                                <a:lnTo>
                                  <a:pt x="1841929" y="1226060"/>
                                </a:lnTo>
                                <a:lnTo>
                                  <a:pt x="1842175" y="1226261"/>
                                </a:lnTo>
                                <a:lnTo>
                                  <a:pt x="1842420" y="1226462"/>
                                </a:lnTo>
                                <a:lnTo>
                                  <a:pt x="1842666" y="1226663"/>
                                </a:lnTo>
                                <a:lnTo>
                                  <a:pt x="1842911" y="1226863"/>
                                </a:lnTo>
                                <a:lnTo>
                                  <a:pt x="1843157" y="1227063"/>
                                </a:lnTo>
                                <a:lnTo>
                                  <a:pt x="1843403" y="1227262"/>
                                </a:lnTo>
                                <a:lnTo>
                                  <a:pt x="1843648" y="1227461"/>
                                </a:lnTo>
                                <a:lnTo>
                                  <a:pt x="1843894" y="1227660"/>
                                </a:lnTo>
                                <a:lnTo>
                                  <a:pt x="1844139" y="1227859"/>
                                </a:lnTo>
                                <a:lnTo>
                                  <a:pt x="1844385" y="1228057"/>
                                </a:lnTo>
                                <a:lnTo>
                                  <a:pt x="1844630" y="1228255"/>
                                </a:lnTo>
                                <a:lnTo>
                                  <a:pt x="1844876" y="1228453"/>
                                </a:lnTo>
                                <a:lnTo>
                                  <a:pt x="1845121" y="1228651"/>
                                </a:lnTo>
                                <a:lnTo>
                                  <a:pt x="1845367" y="1228848"/>
                                </a:lnTo>
                                <a:lnTo>
                                  <a:pt x="1845613" y="1229045"/>
                                </a:lnTo>
                                <a:lnTo>
                                  <a:pt x="1845858" y="1229241"/>
                                </a:lnTo>
                                <a:lnTo>
                                  <a:pt x="1846104" y="1229437"/>
                                </a:lnTo>
                                <a:lnTo>
                                  <a:pt x="1846349" y="1229633"/>
                                </a:lnTo>
                                <a:lnTo>
                                  <a:pt x="1846595" y="1229829"/>
                                </a:lnTo>
                                <a:lnTo>
                                  <a:pt x="1846840" y="1230024"/>
                                </a:lnTo>
                                <a:lnTo>
                                  <a:pt x="1847086" y="1230219"/>
                                </a:lnTo>
                                <a:lnTo>
                                  <a:pt x="1847331" y="1230414"/>
                                </a:lnTo>
                                <a:lnTo>
                                  <a:pt x="1847577" y="1230609"/>
                                </a:lnTo>
                                <a:lnTo>
                                  <a:pt x="1847823" y="1230803"/>
                                </a:lnTo>
                                <a:lnTo>
                                  <a:pt x="1848068" y="1230997"/>
                                </a:lnTo>
                                <a:lnTo>
                                  <a:pt x="1848314" y="1231190"/>
                                </a:lnTo>
                                <a:lnTo>
                                  <a:pt x="1848559" y="1231383"/>
                                </a:lnTo>
                                <a:lnTo>
                                  <a:pt x="1848805" y="1231576"/>
                                </a:lnTo>
                                <a:lnTo>
                                  <a:pt x="1849050" y="1231769"/>
                                </a:lnTo>
                                <a:lnTo>
                                  <a:pt x="1849296" y="1231962"/>
                                </a:lnTo>
                                <a:lnTo>
                                  <a:pt x="1849542" y="1232154"/>
                                </a:lnTo>
                                <a:lnTo>
                                  <a:pt x="1849787" y="1232345"/>
                                </a:lnTo>
                                <a:lnTo>
                                  <a:pt x="1850033" y="1232537"/>
                                </a:lnTo>
                                <a:lnTo>
                                  <a:pt x="1850278" y="1232728"/>
                                </a:lnTo>
                                <a:lnTo>
                                  <a:pt x="1850524" y="1232919"/>
                                </a:lnTo>
                                <a:lnTo>
                                  <a:pt x="1850769" y="1233110"/>
                                </a:lnTo>
                                <a:lnTo>
                                  <a:pt x="1851015" y="1233300"/>
                                </a:lnTo>
                                <a:lnTo>
                                  <a:pt x="1851260" y="1233490"/>
                                </a:lnTo>
                                <a:lnTo>
                                  <a:pt x="1851506" y="1233680"/>
                                </a:lnTo>
                                <a:lnTo>
                                  <a:pt x="1851752" y="1233869"/>
                                </a:lnTo>
                                <a:lnTo>
                                  <a:pt x="1851997" y="1234059"/>
                                </a:lnTo>
                                <a:lnTo>
                                  <a:pt x="1852243" y="1234247"/>
                                </a:lnTo>
                                <a:lnTo>
                                  <a:pt x="1852488" y="1234436"/>
                                </a:lnTo>
                                <a:lnTo>
                                  <a:pt x="1852734" y="1234624"/>
                                </a:lnTo>
                                <a:lnTo>
                                  <a:pt x="1852979" y="1234812"/>
                                </a:lnTo>
                                <a:lnTo>
                                  <a:pt x="1853225" y="1235000"/>
                                </a:lnTo>
                                <a:lnTo>
                                  <a:pt x="1853470" y="1235187"/>
                                </a:lnTo>
                                <a:lnTo>
                                  <a:pt x="1853716" y="1235375"/>
                                </a:lnTo>
                                <a:lnTo>
                                  <a:pt x="1853962" y="1235562"/>
                                </a:lnTo>
                                <a:lnTo>
                                  <a:pt x="1854207" y="1235748"/>
                                </a:lnTo>
                                <a:lnTo>
                                  <a:pt x="1854453" y="1235934"/>
                                </a:lnTo>
                                <a:lnTo>
                                  <a:pt x="1854698" y="1236120"/>
                                </a:lnTo>
                                <a:lnTo>
                                  <a:pt x="1854944" y="1236306"/>
                                </a:lnTo>
                                <a:lnTo>
                                  <a:pt x="1855189" y="1236492"/>
                                </a:lnTo>
                                <a:lnTo>
                                  <a:pt x="1855435" y="1236677"/>
                                </a:lnTo>
                                <a:lnTo>
                                  <a:pt x="1855680" y="1236862"/>
                                </a:lnTo>
                                <a:lnTo>
                                  <a:pt x="1855926" y="1237046"/>
                                </a:lnTo>
                                <a:lnTo>
                                  <a:pt x="1856172" y="1237230"/>
                                </a:lnTo>
                                <a:lnTo>
                                  <a:pt x="1856417" y="1237414"/>
                                </a:lnTo>
                                <a:lnTo>
                                  <a:pt x="1856663" y="1237598"/>
                                </a:lnTo>
                                <a:lnTo>
                                  <a:pt x="1856908" y="1237782"/>
                                </a:lnTo>
                                <a:lnTo>
                                  <a:pt x="1857154" y="1237965"/>
                                </a:lnTo>
                                <a:lnTo>
                                  <a:pt x="1857399" y="1238148"/>
                                </a:lnTo>
                                <a:lnTo>
                                  <a:pt x="1857645" y="1238330"/>
                                </a:lnTo>
                                <a:lnTo>
                                  <a:pt x="1857890" y="1238513"/>
                                </a:lnTo>
                                <a:lnTo>
                                  <a:pt x="1858136" y="1238695"/>
                                </a:lnTo>
                                <a:lnTo>
                                  <a:pt x="1858382" y="1238876"/>
                                </a:lnTo>
                                <a:lnTo>
                                  <a:pt x="1858627" y="1239058"/>
                                </a:lnTo>
                                <a:lnTo>
                                  <a:pt x="1858873" y="1239239"/>
                                </a:lnTo>
                                <a:lnTo>
                                  <a:pt x="1859118" y="1239420"/>
                                </a:lnTo>
                                <a:lnTo>
                                  <a:pt x="1859364" y="1239600"/>
                                </a:lnTo>
                                <a:lnTo>
                                  <a:pt x="1859609" y="1239781"/>
                                </a:lnTo>
                                <a:lnTo>
                                  <a:pt x="1859855" y="1239961"/>
                                </a:lnTo>
                                <a:lnTo>
                                  <a:pt x="1860101" y="1240141"/>
                                </a:lnTo>
                                <a:lnTo>
                                  <a:pt x="1860346" y="1240320"/>
                                </a:lnTo>
                                <a:lnTo>
                                  <a:pt x="1860592" y="1240499"/>
                                </a:lnTo>
                                <a:lnTo>
                                  <a:pt x="1860837" y="1240678"/>
                                </a:lnTo>
                                <a:lnTo>
                                  <a:pt x="1861083" y="1240857"/>
                                </a:lnTo>
                                <a:lnTo>
                                  <a:pt x="1861328" y="1241035"/>
                                </a:lnTo>
                                <a:lnTo>
                                  <a:pt x="1861574" y="1241213"/>
                                </a:lnTo>
                                <a:lnTo>
                                  <a:pt x="1861819" y="1241391"/>
                                </a:lnTo>
                                <a:lnTo>
                                  <a:pt x="1862065" y="1241569"/>
                                </a:lnTo>
                                <a:lnTo>
                                  <a:pt x="1862311" y="1241746"/>
                                </a:lnTo>
                                <a:lnTo>
                                  <a:pt x="1862556" y="1241923"/>
                                </a:lnTo>
                                <a:lnTo>
                                  <a:pt x="1862802" y="1242100"/>
                                </a:lnTo>
                                <a:lnTo>
                                  <a:pt x="1863047" y="1242276"/>
                                </a:lnTo>
                                <a:lnTo>
                                  <a:pt x="1863293" y="1242452"/>
                                </a:lnTo>
                                <a:lnTo>
                                  <a:pt x="1863538" y="1242628"/>
                                </a:lnTo>
                                <a:lnTo>
                                  <a:pt x="1863784" y="1242804"/>
                                </a:lnTo>
                                <a:lnTo>
                                  <a:pt x="1864029" y="1242979"/>
                                </a:lnTo>
                                <a:lnTo>
                                  <a:pt x="1864275" y="1243154"/>
                                </a:lnTo>
                                <a:lnTo>
                                  <a:pt x="1864521" y="1243329"/>
                                </a:lnTo>
                                <a:lnTo>
                                  <a:pt x="1864766" y="1243504"/>
                                </a:lnTo>
                                <a:lnTo>
                                  <a:pt x="1865012" y="1243678"/>
                                </a:lnTo>
                                <a:lnTo>
                                  <a:pt x="1865257" y="1243852"/>
                                </a:lnTo>
                                <a:lnTo>
                                  <a:pt x="1865503" y="1244026"/>
                                </a:lnTo>
                                <a:lnTo>
                                  <a:pt x="1865748" y="1244199"/>
                                </a:lnTo>
                                <a:lnTo>
                                  <a:pt x="1865994" y="1244372"/>
                                </a:lnTo>
                                <a:lnTo>
                                  <a:pt x="1866239" y="1244545"/>
                                </a:lnTo>
                                <a:lnTo>
                                  <a:pt x="1866485" y="1244718"/>
                                </a:lnTo>
                                <a:lnTo>
                                  <a:pt x="1866731" y="1244890"/>
                                </a:lnTo>
                                <a:lnTo>
                                  <a:pt x="1866976" y="1245062"/>
                                </a:lnTo>
                                <a:lnTo>
                                  <a:pt x="1867222" y="1245234"/>
                                </a:lnTo>
                                <a:lnTo>
                                  <a:pt x="1867467" y="1245406"/>
                                </a:lnTo>
                                <a:lnTo>
                                  <a:pt x="1867713" y="1245577"/>
                                </a:lnTo>
                                <a:lnTo>
                                  <a:pt x="1867958" y="1245748"/>
                                </a:lnTo>
                                <a:lnTo>
                                  <a:pt x="1868204" y="1245919"/>
                                </a:lnTo>
                                <a:lnTo>
                                  <a:pt x="1868449" y="1246089"/>
                                </a:lnTo>
                                <a:lnTo>
                                  <a:pt x="1868695" y="1246259"/>
                                </a:lnTo>
                                <a:lnTo>
                                  <a:pt x="1868941" y="1246429"/>
                                </a:lnTo>
                                <a:lnTo>
                                  <a:pt x="1869186" y="1246599"/>
                                </a:lnTo>
                                <a:lnTo>
                                  <a:pt x="1869432" y="1246768"/>
                                </a:lnTo>
                                <a:lnTo>
                                  <a:pt x="1869677" y="1246938"/>
                                </a:lnTo>
                                <a:lnTo>
                                  <a:pt x="1869923" y="1247106"/>
                                </a:lnTo>
                                <a:lnTo>
                                  <a:pt x="1870168" y="1247275"/>
                                </a:lnTo>
                                <a:lnTo>
                                  <a:pt x="1870414" y="1247443"/>
                                </a:lnTo>
                                <a:lnTo>
                                  <a:pt x="1870659" y="1247611"/>
                                </a:lnTo>
                                <a:lnTo>
                                  <a:pt x="1870905" y="1247779"/>
                                </a:lnTo>
                                <a:lnTo>
                                  <a:pt x="1871151" y="1247947"/>
                                </a:lnTo>
                                <a:lnTo>
                                  <a:pt x="1871396" y="1248114"/>
                                </a:lnTo>
                                <a:lnTo>
                                  <a:pt x="1871642" y="1248281"/>
                                </a:lnTo>
                                <a:lnTo>
                                  <a:pt x="1871887" y="1248448"/>
                                </a:lnTo>
                                <a:lnTo>
                                  <a:pt x="1872133" y="1248614"/>
                                </a:lnTo>
                                <a:lnTo>
                                  <a:pt x="1872378" y="1248781"/>
                                </a:lnTo>
                                <a:lnTo>
                                  <a:pt x="1872624" y="1248947"/>
                                </a:lnTo>
                                <a:lnTo>
                                  <a:pt x="1872870" y="1249112"/>
                                </a:lnTo>
                                <a:lnTo>
                                  <a:pt x="1873115" y="1249278"/>
                                </a:lnTo>
                                <a:lnTo>
                                  <a:pt x="1873361" y="1249443"/>
                                </a:lnTo>
                                <a:lnTo>
                                  <a:pt x="1873606" y="1249608"/>
                                </a:lnTo>
                                <a:lnTo>
                                  <a:pt x="1873852" y="1249772"/>
                                </a:lnTo>
                                <a:lnTo>
                                  <a:pt x="1874097" y="1249937"/>
                                </a:lnTo>
                                <a:lnTo>
                                  <a:pt x="1874343" y="1250101"/>
                                </a:lnTo>
                                <a:lnTo>
                                  <a:pt x="1874588" y="1250265"/>
                                </a:lnTo>
                                <a:lnTo>
                                  <a:pt x="1874834" y="1250428"/>
                                </a:lnTo>
                                <a:lnTo>
                                  <a:pt x="1875080" y="1250592"/>
                                </a:lnTo>
                                <a:lnTo>
                                  <a:pt x="1875325" y="1250755"/>
                                </a:lnTo>
                                <a:lnTo>
                                  <a:pt x="1875571" y="1250918"/>
                                </a:lnTo>
                                <a:lnTo>
                                  <a:pt x="1875816" y="1251080"/>
                                </a:lnTo>
                                <a:lnTo>
                                  <a:pt x="1876062" y="1251243"/>
                                </a:lnTo>
                                <a:lnTo>
                                  <a:pt x="1876307" y="1251405"/>
                                </a:lnTo>
                                <a:lnTo>
                                  <a:pt x="1876553" y="1251567"/>
                                </a:lnTo>
                                <a:lnTo>
                                  <a:pt x="1876798" y="1251728"/>
                                </a:lnTo>
                                <a:lnTo>
                                  <a:pt x="1877044" y="1251889"/>
                                </a:lnTo>
                                <a:lnTo>
                                  <a:pt x="1877290" y="1252050"/>
                                </a:lnTo>
                                <a:lnTo>
                                  <a:pt x="1877535" y="1252211"/>
                                </a:lnTo>
                                <a:lnTo>
                                  <a:pt x="1877781" y="1252372"/>
                                </a:lnTo>
                                <a:lnTo>
                                  <a:pt x="1878026" y="1252532"/>
                                </a:lnTo>
                                <a:lnTo>
                                  <a:pt x="1878272" y="1252692"/>
                                </a:lnTo>
                                <a:lnTo>
                                  <a:pt x="1878517" y="1252852"/>
                                </a:lnTo>
                                <a:lnTo>
                                  <a:pt x="1878763" y="1253011"/>
                                </a:lnTo>
                                <a:lnTo>
                                  <a:pt x="1879008" y="1253171"/>
                                </a:lnTo>
                                <a:lnTo>
                                  <a:pt x="1879254" y="1253330"/>
                                </a:lnTo>
                                <a:lnTo>
                                  <a:pt x="1879500" y="1253488"/>
                                </a:lnTo>
                                <a:lnTo>
                                  <a:pt x="1879745" y="1253647"/>
                                </a:lnTo>
                                <a:lnTo>
                                  <a:pt x="1879991" y="1253805"/>
                                </a:lnTo>
                                <a:lnTo>
                                  <a:pt x="1880236" y="1253963"/>
                                </a:lnTo>
                                <a:lnTo>
                                  <a:pt x="1880482" y="1254121"/>
                                </a:lnTo>
                                <a:lnTo>
                                  <a:pt x="1880727" y="1254278"/>
                                </a:lnTo>
                                <a:lnTo>
                                  <a:pt x="1880973" y="1254435"/>
                                </a:lnTo>
                                <a:lnTo>
                                  <a:pt x="1881218" y="1254592"/>
                                </a:lnTo>
                                <a:lnTo>
                                  <a:pt x="1881464" y="1254749"/>
                                </a:lnTo>
                                <a:lnTo>
                                  <a:pt x="1881710" y="1254906"/>
                                </a:lnTo>
                                <a:lnTo>
                                  <a:pt x="1881955" y="1255062"/>
                                </a:lnTo>
                                <a:lnTo>
                                  <a:pt x="1882201" y="1255218"/>
                                </a:lnTo>
                                <a:lnTo>
                                  <a:pt x="1882446" y="1255374"/>
                                </a:lnTo>
                                <a:lnTo>
                                  <a:pt x="1882692" y="1255529"/>
                                </a:lnTo>
                                <a:lnTo>
                                  <a:pt x="1882937" y="1255684"/>
                                </a:lnTo>
                                <a:lnTo>
                                  <a:pt x="1883183" y="1255839"/>
                                </a:lnTo>
                                <a:lnTo>
                                  <a:pt x="1883429" y="1255994"/>
                                </a:lnTo>
                                <a:lnTo>
                                  <a:pt x="1883674" y="1256148"/>
                                </a:lnTo>
                                <a:lnTo>
                                  <a:pt x="1883920" y="1256303"/>
                                </a:lnTo>
                                <a:lnTo>
                                  <a:pt x="1884165" y="1256457"/>
                                </a:lnTo>
                                <a:lnTo>
                                  <a:pt x="1884411" y="1256610"/>
                                </a:lnTo>
                                <a:lnTo>
                                  <a:pt x="1884656" y="1256764"/>
                                </a:lnTo>
                                <a:lnTo>
                                  <a:pt x="1884902" y="1256917"/>
                                </a:lnTo>
                                <a:lnTo>
                                  <a:pt x="1885147" y="1257070"/>
                                </a:lnTo>
                                <a:lnTo>
                                  <a:pt x="1885393" y="1257223"/>
                                </a:lnTo>
                                <a:lnTo>
                                  <a:pt x="1885639" y="1257375"/>
                                </a:lnTo>
                                <a:lnTo>
                                  <a:pt x="1885884" y="1257528"/>
                                </a:lnTo>
                                <a:lnTo>
                                  <a:pt x="1886130" y="1257680"/>
                                </a:lnTo>
                                <a:lnTo>
                                  <a:pt x="1886375" y="1257831"/>
                                </a:lnTo>
                                <a:lnTo>
                                  <a:pt x="1886621" y="1257983"/>
                                </a:lnTo>
                                <a:lnTo>
                                  <a:pt x="1886866" y="1258134"/>
                                </a:lnTo>
                                <a:lnTo>
                                  <a:pt x="1887112" y="1258285"/>
                                </a:lnTo>
                                <a:lnTo>
                                  <a:pt x="1887357" y="1258436"/>
                                </a:lnTo>
                                <a:lnTo>
                                  <a:pt x="1887603" y="1258587"/>
                                </a:lnTo>
                                <a:lnTo>
                                  <a:pt x="1887849" y="1258737"/>
                                </a:lnTo>
                                <a:lnTo>
                                  <a:pt x="1888094" y="1258887"/>
                                </a:lnTo>
                                <a:lnTo>
                                  <a:pt x="1888340" y="1259037"/>
                                </a:lnTo>
                                <a:lnTo>
                                  <a:pt x="1888585" y="1259186"/>
                                </a:lnTo>
                                <a:lnTo>
                                  <a:pt x="1888831" y="1259336"/>
                                </a:lnTo>
                                <a:lnTo>
                                  <a:pt x="1889076" y="1259485"/>
                                </a:lnTo>
                                <a:lnTo>
                                  <a:pt x="1889322" y="1259634"/>
                                </a:lnTo>
                                <a:lnTo>
                                  <a:pt x="1889567" y="1259782"/>
                                </a:lnTo>
                                <a:lnTo>
                                  <a:pt x="1889813" y="1259931"/>
                                </a:lnTo>
                                <a:lnTo>
                                  <a:pt x="1890059" y="1260079"/>
                                </a:lnTo>
                                <a:lnTo>
                                  <a:pt x="1890304" y="1260227"/>
                                </a:lnTo>
                                <a:lnTo>
                                  <a:pt x="1890550" y="1260374"/>
                                </a:lnTo>
                                <a:lnTo>
                                  <a:pt x="1890795" y="1260522"/>
                                </a:lnTo>
                                <a:lnTo>
                                  <a:pt x="1891041" y="1260669"/>
                                </a:lnTo>
                                <a:lnTo>
                                  <a:pt x="1891286" y="1260816"/>
                                </a:lnTo>
                                <a:lnTo>
                                  <a:pt x="1891532" y="1260963"/>
                                </a:lnTo>
                                <a:lnTo>
                                  <a:pt x="1891777" y="1261109"/>
                                </a:lnTo>
                                <a:lnTo>
                                  <a:pt x="1892023" y="1261255"/>
                                </a:lnTo>
                                <a:lnTo>
                                  <a:pt x="1892269" y="1261401"/>
                                </a:lnTo>
                                <a:lnTo>
                                  <a:pt x="1892514" y="1261547"/>
                                </a:lnTo>
                                <a:lnTo>
                                  <a:pt x="1892760" y="1261693"/>
                                </a:lnTo>
                                <a:lnTo>
                                  <a:pt x="1893005" y="1261838"/>
                                </a:lnTo>
                                <a:lnTo>
                                  <a:pt x="1893251" y="1261983"/>
                                </a:lnTo>
                                <a:lnTo>
                                  <a:pt x="1893496" y="1262128"/>
                                </a:lnTo>
                                <a:lnTo>
                                  <a:pt x="1893742" y="1262272"/>
                                </a:lnTo>
                                <a:lnTo>
                                  <a:pt x="1893987" y="1262417"/>
                                </a:lnTo>
                                <a:lnTo>
                                  <a:pt x="1894233" y="1262561"/>
                                </a:lnTo>
                                <a:lnTo>
                                  <a:pt x="1894479" y="1262705"/>
                                </a:lnTo>
                                <a:lnTo>
                                  <a:pt x="1894724" y="1262848"/>
                                </a:lnTo>
                                <a:lnTo>
                                  <a:pt x="1894970" y="1262992"/>
                                </a:lnTo>
                                <a:lnTo>
                                  <a:pt x="1895215" y="1263135"/>
                                </a:lnTo>
                                <a:lnTo>
                                  <a:pt x="1895461" y="1263278"/>
                                </a:lnTo>
                                <a:lnTo>
                                  <a:pt x="1895706" y="1263420"/>
                                </a:lnTo>
                                <a:lnTo>
                                  <a:pt x="1895952" y="1263563"/>
                                </a:lnTo>
                                <a:lnTo>
                                  <a:pt x="1896198" y="1263705"/>
                                </a:lnTo>
                                <a:lnTo>
                                  <a:pt x="1896443" y="1263847"/>
                                </a:lnTo>
                                <a:lnTo>
                                  <a:pt x="1896689" y="1263989"/>
                                </a:lnTo>
                                <a:lnTo>
                                  <a:pt x="1896934" y="1264130"/>
                                </a:lnTo>
                                <a:lnTo>
                                  <a:pt x="1897180" y="1264272"/>
                                </a:lnTo>
                                <a:lnTo>
                                  <a:pt x="1897425" y="1264413"/>
                                </a:lnTo>
                                <a:lnTo>
                                  <a:pt x="1897671" y="1264554"/>
                                </a:lnTo>
                                <a:lnTo>
                                  <a:pt x="1897916" y="1264694"/>
                                </a:lnTo>
                                <a:lnTo>
                                  <a:pt x="1898162" y="1264835"/>
                                </a:lnTo>
                                <a:lnTo>
                                  <a:pt x="1898408" y="1264975"/>
                                </a:lnTo>
                                <a:lnTo>
                                  <a:pt x="1898653" y="1265115"/>
                                </a:lnTo>
                                <a:lnTo>
                                  <a:pt x="1898899" y="1265255"/>
                                </a:lnTo>
                                <a:lnTo>
                                  <a:pt x="1899144" y="1265394"/>
                                </a:lnTo>
                                <a:lnTo>
                                  <a:pt x="1899390" y="1265533"/>
                                </a:lnTo>
                                <a:lnTo>
                                  <a:pt x="1899635" y="1265672"/>
                                </a:lnTo>
                                <a:lnTo>
                                  <a:pt x="1899881" y="1265811"/>
                                </a:lnTo>
                                <a:lnTo>
                                  <a:pt x="1900126" y="1265950"/>
                                </a:lnTo>
                                <a:lnTo>
                                  <a:pt x="1900372" y="1266088"/>
                                </a:lnTo>
                                <a:lnTo>
                                  <a:pt x="1900618" y="1266226"/>
                                </a:lnTo>
                                <a:lnTo>
                                  <a:pt x="1900863" y="1266364"/>
                                </a:lnTo>
                                <a:lnTo>
                                  <a:pt x="1901109" y="1266502"/>
                                </a:lnTo>
                                <a:lnTo>
                                  <a:pt x="1901354" y="1266639"/>
                                </a:lnTo>
                                <a:lnTo>
                                  <a:pt x="1901600" y="1266776"/>
                                </a:lnTo>
                                <a:lnTo>
                                  <a:pt x="1901845" y="1266913"/>
                                </a:lnTo>
                                <a:lnTo>
                                  <a:pt x="1902091" y="1267050"/>
                                </a:lnTo>
                                <a:lnTo>
                                  <a:pt x="1902336" y="1267187"/>
                                </a:lnTo>
                                <a:lnTo>
                                  <a:pt x="1902582" y="1267323"/>
                                </a:lnTo>
                                <a:lnTo>
                                  <a:pt x="1902828" y="1267459"/>
                                </a:lnTo>
                                <a:lnTo>
                                  <a:pt x="1903073" y="1267595"/>
                                </a:lnTo>
                                <a:lnTo>
                                  <a:pt x="1903319" y="1267730"/>
                                </a:lnTo>
                                <a:lnTo>
                                  <a:pt x="1903564" y="1267866"/>
                                </a:lnTo>
                                <a:lnTo>
                                  <a:pt x="1903810" y="1268001"/>
                                </a:lnTo>
                                <a:lnTo>
                                  <a:pt x="1904055" y="1268136"/>
                                </a:lnTo>
                                <a:lnTo>
                                  <a:pt x="1904301" y="1268271"/>
                                </a:lnTo>
                                <a:lnTo>
                                  <a:pt x="1904546" y="1268405"/>
                                </a:lnTo>
                                <a:lnTo>
                                  <a:pt x="1904792" y="1268540"/>
                                </a:lnTo>
                                <a:lnTo>
                                  <a:pt x="1905038" y="1268674"/>
                                </a:lnTo>
                                <a:lnTo>
                                  <a:pt x="1905283" y="1268807"/>
                                </a:lnTo>
                                <a:lnTo>
                                  <a:pt x="1905529" y="1268941"/>
                                </a:lnTo>
                                <a:lnTo>
                                  <a:pt x="1905774" y="1269075"/>
                                </a:lnTo>
                                <a:lnTo>
                                  <a:pt x="1906020" y="1269208"/>
                                </a:lnTo>
                                <a:lnTo>
                                  <a:pt x="1906265" y="1269341"/>
                                </a:lnTo>
                                <a:lnTo>
                                  <a:pt x="1906511" y="1269473"/>
                                </a:lnTo>
                                <a:lnTo>
                                  <a:pt x="1906757" y="1269606"/>
                                </a:lnTo>
                                <a:lnTo>
                                  <a:pt x="1907002" y="1269738"/>
                                </a:lnTo>
                                <a:lnTo>
                                  <a:pt x="1907248" y="1269870"/>
                                </a:lnTo>
                                <a:lnTo>
                                  <a:pt x="1907493" y="1270002"/>
                                </a:lnTo>
                                <a:lnTo>
                                  <a:pt x="1907739" y="1270134"/>
                                </a:lnTo>
                                <a:lnTo>
                                  <a:pt x="1907984" y="1270265"/>
                                </a:lnTo>
                                <a:lnTo>
                                  <a:pt x="1908230" y="1270397"/>
                                </a:lnTo>
                                <a:lnTo>
                                  <a:pt x="1908475" y="1270528"/>
                                </a:lnTo>
                                <a:lnTo>
                                  <a:pt x="1908721" y="1270658"/>
                                </a:lnTo>
                                <a:lnTo>
                                  <a:pt x="1908967" y="1270789"/>
                                </a:lnTo>
                                <a:lnTo>
                                  <a:pt x="1909212" y="1270919"/>
                                </a:lnTo>
                                <a:lnTo>
                                  <a:pt x="1909458" y="1271049"/>
                                </a:lnTo>
                                <a:lnTo>
                                  <a:pt x="1909703" y="1271179"/>
                                </a:lnTo>
                                <a:lnTo>
                                  <a:pt x="1909949" y="1271309"/>
                                </a:lnTo>
                                <a:lnTo>
                                  <a:pt x="1910194" y="1271439"/>
                                </a:lnTo>
                                <a:lnTo>
                                  <a:pt x="1910440" y="1271568"/>
                                </a:lnTo>
                                <a:lnTo>
                                  <a:pt x="1910685" y="1271697"/>
                                </a:lnTo>
                                <a:lnTo>
                                  <a:pt x="1910931" y="1271826"/>
                                </a:lnTo>
                                <a:lnTo>
                                  <a:pt x="1911177" y="1271954"/>
                                </a:lnTo>
                                <a:lnTo>
                                  <a:pt x="1911422" y="1272083"/>
                                </a:lnTo>
                                <a:lnTo>
                                  <a:pt x="1911668" y="1272211"/>
                                </a:lnTo>
                                <a:lnTo>
                                  <a:pt x="1911913" y="1272339"/>
                                </a:lnTo>
                                <a:lnTo>
                                  <a:pt x="1912159" y="1272467"/>
                                </a:lnTo>
                                <a:lnTo>
                                  <a:pt x="1912404" y="1272594"/>
                                </a:lnTo>
                                <a:lnTo>
                                  <a:pt x="1912650" y="1272722"/>
                                </a:lnTo>
                                <a:lnTo>
                                  <a:pt x="1912895" y="1272849"/>
                                </a:lnTo>
                                <a:lnTo>
                                  <a:pt x="1913141" y="1272976"/>
                                </a:lnTo>
                                <a:lnTo>
                                  <a:pt x="1913387" y="1273103"/>
                                </a:lnTo>
                                <a:lnTo>
                                  <a:pt x="1913632" y="1273229"/>
                                </a:lnTo>
                                <a:lnTo>
                                  <a:pt x="1913878" y="1273355"/>
                                </a:lnTo>
                                <a:lnTo>
                                  <a:pt x="1914123" y="1273482"/>
                                </a:lnTo>
                                <a:lnTo>
                                  <a:pt x="1914369" y="1273607"/>
                                </a:lnTo>
                                <a:lnTo>
                                  <a:pt x="1914614" y="1273733"/>
                                </a:lnTo>
                                <a:lnTo>
                                  <a:pt x="1914860" y="1273859"/>
                                </a:lnTo>
                                <a:lnTo>
                                  <a:pt x="1915105" y="1273984"/>
                                </a:lnTo>
                                <a:lnTo>
                                  <a:pt x="1915351" y="1274109"/>
                                </a:lnTo>
                                <a:lnTo>
                                  <a:pt x="1915597" y="1274234"/>
                                </a:lnTo>
                                <a:lnTo>
                                  <a:pt x="1915842" y="1274358"/>
                                </a:lnTo>
                                <a:lnTo>
                                  <a:pt x="1916088" y="1274483"/>
                                </a:lnTo>
                                <a:lnTo>
                                  <a:pt x="1916333" y="1274607"/>
                                </a:lnTo>
                                <a:lnTo>
                                  <a:pt x="1916579" y="1274731"/>
                                </a:lnTo>
                                <a:lnTo>
                                  <a:pt x="1916824" y="1274855"/>
                                </a:lnTo>
                                <a:lnTo>
                                  <a:pt x="1917070" y="1274978"/>
                                </a:lnTo>
                                <a:lnTo>
                                  <a:pt x="1917315" y="1275102"/>
                                </a:lnTo>
                                <a:lnTo>
                                  <a:pt x="1917561" y="1275225"/>
                                </a:lnTo>
                                <a:lnTo>
                                  <a:pt x="1917807" y="1275348"/>
                                </a:lnTo>
                                <a:lnTo>
                                  <a:pt x="1918052" y="1275471"/>
                                </a:lnTo>
                                <a:lnTo>
                                  <a:pt x="1918298" y="1275593"/>
                                </a:lnTo>
                                <a:lnTo>
                                  <a:pt x="1918543" y="1275716"/>
                                </a:lnTo>
                                <a:lnTo>
                                  <a:pt x="1918789" y="1275838"/>
                                </a:lnTo>
                                <a:lnTo>
                                  <a:pt x="1919034" y="1275960"/>
                                </a:lnTo>
                                <a:lnTo>
                                  <a:pt x="1919280" y="1276081"/>
                                </a:lnTo>
                                <a:lnTo>
                                  <a:pt x="1919526" y="1276203"/>
                                </a:lnTo>
                                <a:lnTo>
                                  <a:pt x="1919771" y="1276324"/>
                                </a:lnTo>
                                <a:lnTo>
                                  <a:pt x="1920017" y="1276445"/>
                                </a:lnTo>
                                <a:lnTo>
                                  <a:pt x="1920262" y="1276566"/>
                                </a:lnTo>
                                <a:lnTo>
                                  <a:pt x="1920508" y="1276687"/>
                                </a:lnTo>
                                <a:lnTo>
                                  <a:pt x="1920753" y="1276808"/>
                                </a:lnTo>
                                <a:lnTo>
                                  <a:pt x="1920999" y="1276928"/>
                                </a:lnTo>
                                <a:lnTo>
                                  <a:pt x="1921244" y="1277048"/>
                                </a:lnTo>
                                <a:lnTo>
                                  <a:pt x="1921490" y="1277168"/>
                                </a:lnTo>
                                <a:lnTo>
                                  <a:pt x="1921736" y="1277288"/>
                                </a:lnTo>
                                <a:lnTo>
                                  <a:pt x="1921981" y="1277407"/>
                                </a:lnTo>
                                <a:lnTo>
                                  <a:pt x="1922227" y="1277527"/>
                                </a:lnTo>
                                <a:lnTo>
                                  <a:pt x="1922472" y="1277646"/>
                                </a:lnTo>
                                <a:lnTo>
                                  <a:pt x="1922718" y="1277765"/>
                                </a:lnTo>
                                <a:lnTo>
                                  <a:pt x="1922963" y="1277883"/>
                                </a:lnTo>
                                <a:lnTo>
                                  <a:pt x="1923209" y="1278002"/>
                                </a:lnTo>
                                <a:lnTo>
                                  <a:pt x="1923454" y="1278120"/>
                                </a:lnTo>
                                <a:lnTo>
                                  <a:pt x="1923700" y="1278238"/>
                                </a:lnTo>
                                <a:lnTo>
                                  <a:pt x="1923946" y="1278356"/>
                                </a:lnTo>
                                <a:lnTo>
                                  <a:pt x="1924191" y="1278474"/>
                                </a:lnTo>
                                <a:lnTo>
                                  <a:pt x="1924437" y="1278591"/>
                                </a:lnTo>
                                <a:lnTo>
                                  <a:pt x="1924682" y="1278709"/>
                                </a:lnTo>
                                <a:lnTo>
                                  <a:pt x="1924928" y="1278826"/>
                                </a:lnTo>
                                <a:lnTo>
                                  <a:pt x="1925173" y="1278943"/>
                                </a:lnTo>
                                <a:lnTo>
                                  <a:pt x="1925419" y="1279059"/>
                                </a:lnTo>
                                <a:lnTo>
                                  <a:pt x="1925664" y="1279176"/>
                                </a:lnTo>
                                <a:lnTo>
                                  <a:pt x="1925910" y="1279292"/>
                                </a:lnTo>
                                <a:lnTo>
                                  <a:pt x="1926156" y="1279408"/>
                                </a:lnTo>
                                <a:lnTo>
                                  <a:pt x="1926401" y="1279524"/>
                                </a:lnTo>
                                <a:lnTo>
                                  <a:pt x="1926647" y="1279640"/>
                                </a:lnTo>
                                <a:lnTo>
                                  <a:pt x="1926892" y="1279756"/>
                                </a:lnTo>
                                <a:lnTo>
                                  <a:pt x="1927138" y="1279871"/>
                                </a:lnTo>
                                <a:lnTo>
                                  <a:pt x="1927383" y="1279986"/>
                                </a:lnTo>
                                <a:lnTo>
                                  <a:pt x="1927629" y="1280101"/>
                                </a:lnTo>
                                <a:lnTo>
                                  <a:pt x="1927874" y="1280216"/>
                                </a:lnTo>
                                <a:lnTo>
                                  <a:pt x="1928120" y="1280330"/>
                                </a:lnTo>
                                <a:lnTo>
                                  <a:pt x="1928366" y="1280445"/>
                                </a:lnTo>
                                <a:lnTo>
                                  <a:pt x="1928611" y="1280559"/>
                                </a:lnTo>
                                <a:lnTo>
                                  <a:pt x="1928857" y="1280673"/>
                                </a:lnTo>
                                <a:lnTo>
                                  <a:pt x="1929102" y="1280787"/>
                                </a:lnTo>
                                <a:lnTo>
                                  <a:pt x="1929348" y="1280900"/>
                                </a:lnTo>
                                <a:lnTo>
                                  <a:pt x="1929593" y="1281014"/>
                                </a:lnTo>
                                <a:lnTo>
                                  <a:pt x="1929839" y="1281127"/>
                                </a:lnTo>
                                <a:lnTo>
                                  <a:pt x="1930085" y="1281240"/>
                                </a:lnTo>
                                <a:lnTo>
                                  <a:pt x="1930330" y="1281353"/>
                                </a:lnTo>
                                <a:lnTo>
                                  <a:pt x="1930576" y="1281466"/>
                                </a:lnTo>
                                <a:lnTo>
                                  <a:pt x="1930821" y="1281578"/>
                                </a:lnTo>
                                <a:lnTo>
                                  <a:pt x="1931067" y="1281690"/>
                                </a:lnTo>
                                <a:lnTo>
                                  <a:pt x="1931312" y="1281802"/>
                                </a:lnTo>
                                <a:lnTo>
                                  <a:pt x="1931558" y="1281914"/>
                                </a:lnTo>
                                <a:lnTo>
                                  <a:pt x="1931803" y="1282026"/>
                                </a:lnTo>
                                <a:lnTo>
                                  <a:pt x="1932049" y="1282137"/>
                                </a:lnTo>
                                <a:lnTo>
                                  <a:pt x="1932295" y="1282249"/>
                                </a:lnTo>
                                <a:lnTo>
                                  <a:pt x="1932540" y="1282360"/>
                                </a:lnTo>
                                <a:lnTo>
                                  <a:pt x="1932786" y="1282471"/>
                                </a:lnTo>
                                <a:lnTo>
                                  <a:pt x="1933031" y="1282582"/>
                                </a:lnTo>
                                <a:lnTo>
                                  <a:pt x="1933277" y="1282692"/>
                                </a:lnTo>
                                <a:lnTo>
                                  <a:pt x="1933522" y="1282802"/>
                                </a:lnTo>
                                <a:lnTo>
                                  <a:pt x="1933768" y="1282913"/>
                                </a:lnTo>
                                <a:lnTo>
                                  <a:pt x="1934013" y="1283023"/>
                                </a:lnTo>
                                <a:lnTo>
                                  <a:pt x="1934259" y="1283132"/>
                                </a:lnTo>
                                <a:lnTo>
                                  <a:pt x="1934505" y="1283242"/>
                                </a:lnTo>
                                <a:lnTo>
                                  <a:pt x="1934750" y="1283351"/>
                                </a:lnTo>
                                <a:lnTo>
                                  <a:pt x="1934996" y="1283461"/>
                                </a:lnTo>
                                <a:lnTo>
                                  <a:pt x="1935241" y="1283570"/>
                                </a:lnTo>
                                <a:lnTo>
                                  <a:pt x="1935487" y="1283679"/>
                                </a:lnTo>
                                <a:lnTo>
                                  <a:pt x="1935732" y="1283787"/>
                                </a:lnTo>
                                <a:lnTo>
                                  <a:pt x="1935978" y="1283896"/>
                                </a:lnTo>
                                <a:lnTo>
                                  <a:pt x="1936223" y="1284004"/>
                                </a:lnTo>
                                <a:lnTo>
                                  <a:pt x="1936469" y="1284112"/>
                                </a:lnTo>
                                <a:lnTo>
                                  <a:pt x="1936715" y="1284220"/>
                                </a:lnTo>
                                <a:lnTo>
                                  <a:pt x="1936960" y="1284328"/>
                                </a:lnTo>
                                <a:lnTo>
                                  <a:pt x="1937206" y="1284436"/>
                                </a:lnTo>
                                <a:lnTo>
                                  <a:pt x="1937451" y="1284543"/>
                                </a:lnTo>
                                <a:lnTo>
                                  <a:pt x="1937697" y="1284650"/>
                                </a:lnTo>
                                <a:lnTo>
                                  <a:pt x="1937942" y="1284757"/>
                                </a:lnTo>
                                <a:lnTo>
                                  <a:pt x="1938188" y="1284864"/>
                                </a:lnTo>
                                <a:lnTo>
                                  <a:pt x="1938433" y="1284971"/>
                                </a:lnTo>
                                <a:lnTo>
                                  <a:pt x="1938679" y="1285077"/>
                                </a:lnTo>
                                <a:lnTo>
                                  <a:pt x="1938925" y="1285183"/>
                                </a:lnTo>
                                <a:lnTo>
                                  <a:pt x="1939170" y="1285290"/>
                                </a:lnTo>
                                <a:lnTo>
                                  <a:pt x="1939416" y="1285395"/>
                                </a:lnTo>
                                <a:lnTo>
                                  <a:pt x="1939661" y="1285501"/>
                                </a:lnTo>
                                <a:lnTo>
                                  <a:pt x="1939907" y="1285607"/>
                                </a:lnTo>
                                <a:lnTo>
                                  <a:pt x="1940152" y="1285712"/>
                                </a:lnTo>
                                <a:lnTo>
                                  <a:pt x="1940398" y="1285817"/>
                                </a:lnTo>
                                <a:lnTo>
                                  <a:pt x="1940643" y="1285922"/>
                                </a:lnTo>
                                <a:lnTo>
                                  <a:pt x="1940889" y="1286027"/>
                                </a:lnTo>
                                <a:lnTo>
                                  <a:pt x="1941135" y="1286132"/>
                                </a:lnTo>
                                <a:lnTo>
                                  <a:pt x="1941380" y="1286236"/>
                                </a:lnTo>
                                <a:lnTo>
                                  <a:pt x="1941626" y="1286341"/>
                                </a:lnTo>
                                <a:lnTo>
                                  <a:pt x="1941871" y="1286445"/>
                                </a:lnTo>
                                <a:lnTo>
                                  <a:pt x="1942117" y="1286549"/>
                                </a:lnTo>
                                <a:lnTo>
                                  <a:pt x="1942362" y="1286653"/>
                                </a:lnTo>
                                <a:lnTo>
                                  <a:pt x="1942608" y="1286756"/>
                                </a:lnTo>
                                <a:lnTo>
                                  <a:pt x="1942854" y="1286860"/>
                                </a:lnTo>
                                <a:lnTo>
                                  <a:pt x="1943099" y="1286963"/>
                                </a:lnTo>
                                <a:lnTo>
                                  <a:pt x="1943345" y="1287066"/>
                                </a:lnTo>
                                <a:lnTo>
                                  <a:pt x="1943590" y="1287169"/>
                                </a:lnTo>
                                <a:lnTo>
                                  <a:pt x="1943836" y="1287271"/>
                                </a:lnTo>
                                <a:lnTo>
                                  <a:pt x="1944081" y="1287374"/>
                                </a:lnTo>
                                <a:lnTo>
                                  <a:pt x="1944327" y="1287476"/>
                                </a:lnTo>
                                <a:lnTo>
                                  <a:pt x="1944572" y="1287578"/>
                                </a:lnTo>
                                <a:lnTo>
                                  <a:pt x="1944818" y="1287680"/>
                                </a:lnTo>
                                <a:lnTo>
                                  <a:pt x="1945064" y="1287782"/>
                                </a:lnTo>
                                <a:lnTo>
                                  <a:pt x="1945309" y="1287884"/>
                                </a:lnTo>
                                <a:lnTo>
                                  <a:pt x="1945555" y="1287985"/>
                                </a:lnTo>
                                <a:lnTo>
                                  <a:pt x="1945800" y="1288087"/>
                                </a:lnTo>
                                <a:lnTo>
                                  <a:pt x="1946046" y="1288188"/>
                                </a:lnTo>
                                <a:lnTo>
                                  <a:pt x="1946291" y="1288289"/>
                                </a:lnTo>
                                <a:lnTo>
                                  <a:pt x="1946537" y="1288389"/>
                                </a:lnTo>
                                <a:lnTo>
                                  <a:pt x="1946782" y="1288490"/>
                                </a:lnTo>
                                <a:lnTo>
                                  <a:pt x="1947028" y="1288591"/>
                                </a:lnTo>
                                <a:lnTo>
                                  <a:pt x="1947274" y="1288691"/>
                                </a:lnTo>
                                <a:lnTo>
                                  <a:pt x="1947519" y="1288791"/>
                                </a:lnTo>
                                <a:lnTo>
                                  <a:pt x="1947765" y="1288891"/>
                                </a:lnTo>
                                <a:lnTo>
                                  <a:pt x="1948010" y="1288990"/>
                                </a:lnTo>
                                <a:lnTo>
                                  <a:pt x="1948256" y="1289090"/>
                                </a:lnTo>
                                <a:lnTo>
                                  <a:pt x="1948501" y="1289189"/>
                                </a:lnTo>
                                <a:lnTo>
                                  <a:pt x="1948747" y="1289289"/>
                                </a:lnTo>
                                <a:lnTo>
                                  <a:pt x="1948992" y="1289388"/>
                                </a:lnTo>
                                <a:lnTo>
                                  <a:pt x="1949238" y="1289487"/>
                                </a:lnTo>
                                <a:lnTo>
                                  <a:pt x="1949484" y="1289585"/>
                                </a:lnTo>
                                <a:lnTo>
                                  <a:pt x="1949729" y="1289684"/>
                                </a:lnTo>
                                <a:lnTo>
                                  <a:pt x="1949975" y="1289782"/>
                                </a:lnTo>
                                <a:lnTo>
                                  <a:pt x="1950220" y="1289880"/>
                                </a:lnTo>
                                <a:lnTo>
                                  <a:pt x="1950466" y="1289978"/>
                                </a:lnTo>
                                <a:lnTo>
                                  <a:pt x="1950711" y="1290076"/>
                                </a:lnTo>
                                <a:lnTo>
                                  <a:pt x="1950957" y="1290174"/>
                                </a:lnTo>
                                <a:lnTo>
                                  <a:pt x="1951202" y="1290271"/>
                                </a:lnTo>
                                <a:lnTo>
                                  <a:pt x="1951448" y="1290369"/>
                                </a:lnTo>
                                <a:lnTo>
                                  <a:pt x="1951694" y="1290466"/>
                                </a:lnTo>
                                <a:lnTo>
                                  <a:pt x="1951939" y="1290563"/>
                                </a:lnTo>
                                <a:lnTo>
                                  <a:pt x="1952185" y="1290660"/>
                                </a:lnTo>
                                <a:lnTo>
                                  <a:pt x="1952430" y="1290756"/>
                                </a:lnTo>
                                <a:lnTo>
                                  <a:pt x="1952676" y="1290853"/>
                                </a:lnTo>
                                <a:lnTo>
                                  <a:pt x="1952921" y="1290949"/>
                                </a:lnTo>
                                <a:lnTo>
                                  <a:pt x="1953167" y="1291045"/>
                                </a:lnTo>
                                <a:lnTo>
                                  <a:pt x="1953413" y="1291141"/>
                                </a:lnTo>
                                <a:lnTo>
                                  <a:pt x="1953658" y="1291237"/>
                                </a:lnTo>
                                <a:lnTo>
                                  <a:pt x="1953904" y="1291333"/>
                                </a:lnTo>
                                <a:lnTo>
                                  <a:pt x="1954149" y="1291428"/>
                                </a:lnTo>
                                <a:lnTo>
                                  <a:pt x="1954395" y="1291524"/>
                                </a:lnTo>
                                <a:lnTo>
                                  <a:pt x="1954640" y="1291619"/>
                                </a:lnTo>
                                <a:lnTo>
                                  <a:pt x="1954886" y="1291714"/>
                                </a:lnTo>
                                <a:lnTo>
                                  <a:pt x="1955131" y="1291809"/>
                                </a:lnTo>
                                <a:lnTo>
                                  <a:pt x="1955377" y="1291903"/>
                                </a:lnTo>
                                <a:lnTo>
                                  <a:pt x="1955623" y="1291998"/>
                                </a:lnTo>
                                <a:lnTo>
                                  <a:pt x="1955868" y="1292092"/>
                                </a:lnTo>
                                <a:lnTo>
                                  <a:pt x="1956114" y="1292186"/>
                                </a:lnTo>
                                <a:lnTo>
                                  <a:pt x="1956359" y="1292280"/>
                                </a:lnTo>
                                <a:lnTo>
                                  <a:pt x="1956605" y="1292374"/>
                                </a:lnTo>
                                <a:lnTo>
                                  <a:pt x="1956850" y="1292468"/>
                                </a:lnTo>
                                <a:lnTo>
                                  <a:pt x="1957096" y="1292561"/>
                                </a:lnTo>
                                <a:lnTo>
                                  <a:pt x="1957341" y="1292655"/>
                                </a:lnTo>
                                <a:lnTo>
                                  <a:pt x="1957587" y="1292748"/>
                                </a:lnTo>
                                <a:lnTo>
                                  <a:pt x="1957833" y="1292841"/>
                                </a:lnTo>
                                <a:lnTo>
                                  <a:pt x="1958078" y="1292934"/>
                                </a:lnTo>
                                <a:lnTo>
                                  <a:pt x="1958324" y="1293026"/>
                                </a:lnTo>
                                <a:lnTo>
                                  <a:pt x="1958569" y="1293119"/>
                                </a:lnTo>
                                <a:lnTo>
                                  <a:pt x="1958815" y="1293211"/>
                                </a:lnTo>
                                <a:lnTo>
                                  <a:pt x="1959060" y="1293304"/>
                                </a:lnTo>
                                <a:lnTo>
                                  <a:pt x="1959306" y="1293396"/>
                                </a:lnTo>
                                <a:lnTo>
                                  <a:pt x="1959551" y="1293488"/>
                                </a:lnTo>
                                <a:lnTo>
                                  <a:pt x="1959797" y="1293579"/>
                                </a:lnTo>
                                <a:lnTo>
                                  <a:pt x="1960043" y="1293671"/>
                                </a:lnTo>
                                <a:lnTo>
                                  <a:pt x="1960288" y="1293762"/>
                                </a:lnTo>
                                <a:lnTo>
                                  <a:pt x="1960534" y="1293853"/>
                                </a:lnTo>
                                <a:lnTo>
                                  <a:pt x="1960779" y="1293945"/>
                                </a:lnTo>
                                <a:lnTo>
                                  <a:pt x="1961025" y="1294036"/>
                                </a:lnTo>
                                <a:lnTo>
                                  <a:pt x="1961270" y="1294126"/>
                                </a:lnTo>
                                <a:lnTo>
                                  <a:pt x="1961516" y="1294217"/>
                                </a:lnTo>
                                <a:lnTo>
                                  <a:pt x="1961761" y="1294307"/>
                                </a:lnTo>
                                <a:lnTo>
                                  <a:pt x="1962007" y="1294398"/>
                                </a:lnTo>
                                <a:lnTo>
                                  <a:pt x="1962253" y="1294488"/>
                                </a:lnTo>
                                <a:lnTo>
                                  <a:pt x="1962498" y="1294578"/>
                                </a:lnTo>
                                <a:lnTo>
                                  <a:pt x="1962744" y="1294668"/>
                                </a:lnTo>
                                <a:lnTo>
                                  <a:pt x="1962989" y="1294757"/>
                                </a:lnTo>
                                <a:lnTo>
                                  <a:pt x="1963235" y="1294847"/>
                                </a:lnTo>
                                <a:lnTo>
                                  <a:pt x="1963480" y="1294936"/>
                                </a:lnTo>
                                <a:lnTo>
                                  <a:pt x="1963726" y="1295025"/>
                                </a:lnTo>
                                <a:lnTo>
                                  <a:pt x="1963971" y="1295114"/>
                                </a:lnTo>
                                <a:lnTo>
                                  <a:pt x="1964217" y="1295203"/>
                                </a:lnTo>
                                <a:lnTo>
                                  <a:pt x="1964463" y="1295292"/>
                                </a:lnTo>
                                <a:lnTo>
                                  <a:pt x="1964708" y="1295381"/>
                                </a:lnTo>
                                <a:lnTo>
                                  <a:pt x="1964954" y="1295469"/>
                                </a:lnTo>
                                <a:lnTo>
                                  <a:pt x="1965199" y="1295557"/>
                                </a:lnTo>
                                <a:lnTo>
                                  <a:pt x="1965445" y="1295645"/>
                                </a:lnTo>
                                <a:lnTo>
                                  <a:pt x="1965690" y="1295733"/>
                                </a:lnTo>
                                <a:lnTo>
                                  <a:pt x="1965936" y="1295821"/>
                                </a:lnTo>
                                <a:lnTo>
                                  <a:pt x="1966182" y="1295909"/>
                                </a:lnTo>
                                <a:lnTo>
                                  <a:pt x="1966427" y="1295996"/>
                                </a:lnTo>
                                <a:lnTo>
                                  <a:pt x="1966673" y="1296083"/>
                                </a:lnTo>
                                <a:lnTo>
                                  <a:pt x="1966918" y="1296171"/>
                                </a:lnTo>
                                <a:lnTo>
                                  <a:pt x="1967164" y="1296258"/>
                                </a:lnTo>
                                <a:lnTo>
                                  <a:pt x="1967409" y="1296345"/>
                                </a:lnTo>
                                <a:lnTo>
                                  <a:pt x="1967655" y="1296431"/>
                                </a:lnTo>
                                <a:lnTo>
                                  <a:pt x="1967900" y="1296518"/>
                                </a:lnTo>
                                <a:lnTo>
                                  <a:pt x="1968146" y="1296604"/>
                                </a:lnTo>
                                <a:lnTo>
                                  <a:pt x="1968392" y="1296690"/>
                                </a:lnTo>
                                <a:lnTo>
                                  <a:pt x="1968637" y="1296777"/>
                                </a:lnTo>
                                <a:lnTo>
                                  <a:pt x="1968883" y="1296863"/>
                                </a:lnTo>
                                <a:lnTo>
                                  <a:pt x="1969128" y="1296948"/>
                                </a:lnTo>
                                <a:lnTo>
                                  <a:pt x="1969374" y="1297034"/>
                                </a:lnTo>
                                <a:lnTo>
                                  <a:pt x="1969619" y="1297120"/>
                                </a:lnTo>
                                <a:lnTo>
                                  <a:pt x="1969865" y="1297205"/>
                                </a:lnTo>
                                <a:lnTo>
                                  <a:pt x="1970110" y="1297290"/>
                                </a:lnTo>
                                <a:lnTo>
                                  <a:pt x="1970356" y="1297375"/>
                                </a:lnTo>
                                <a:lnTo>
                                  <a:pt x="1970602" y="1297460"/>
                                </a:lnTo>
                                <a:lnTo>
                                  <a:pt x="1970847" y="1297545"/>
                                </a:lnTo>
                                <a:lnTo>
                                  <a:pt x="1971093" y="1297629"/>
                                </a:lnTo>
                                <a:lnTo>
                                  <a:pt x="1971338" y="1297714"/>
                                </a:lnTo>
                                <a:lnTo>
                                  <a:pt x="1971584" y="1297798"/>
                                </a:lnTo>
                                <a:lnTo>
                                  <a:pt x="1971829" y="1297882"/>
                                </a:lnTo>
                                <a:lnTo>
                                  <a:pt x="1972075" y="1297966"/>
                                </a:lnTo>
                                <a:lnTo>
                                  <a:pt x="1972320" y="1298050"/>
                                </a:lnTo>
                                <a:lnTo>
                                  <a:pt x="1972566" y="1298134"/>
                                </a:lnTo>
                                <a:lnTo>
                                  <a:pt x="1972812" y="1298217"/>
                                </a:lnTo>
                                <a:lnTo>
                                  <a:pt x="1973057" y="1298301"/>
                                </a:lnTo>
                                <a:lnTo>
                                  <a:pt x="1973303" y="1298384"/>
                                </a:lnTo>
                                <a:lnTo>
                                  <a:pt x="1973548" y="1298467"/>
                                </a:lnTo>
                                <a:lnTo>
                                  <a:pt x="1973794" y="1298550"/>
                                </a:lnTo>
                                <a:lnTo>
                                  <a:pt x="1974039" y="1298633"/>
                                </a:lnTo>
                                <a:lnTo>
                                  <a:pt x="1974285" y="1298716"/>
                                </a:lnTo>
                                <a:lnTo>
                                  <a:pt x="1974530" y="1298798"/>
                                </a:lnTo>
                                <a:lnTo>
                                  <a:pt x="1974776" y="1298880"/>
                                </a:lnTo>
                                <a:lnTo>
                                  <a:pt x="1975022" y="1298963"/>
                                </a:lnTo>
                                <a:lnTo>
                                  <a:pt x="1975267" y="1299045"/>
                                </a:lnTo>
                                <a:lnTo>
                                  <a:pt x="1975513" y="1299127"/>
                                </a:lnTo>
                                <a:lnTo>
                                  <a:pt x="1975758" y="1299208"/>
                                </a:lnTo>
                                <a:lnTo>
                                  <a:pt x="1976004" y="1299290"/>
                                </a:lnTo>
                                <a:lnTo>
                                  <a:pt x="1976249" y="1299372"/>
                                </a:lnTo>
                                <a:lnTo>
                                  <a:pt x="1976495" y="1299453"/>
                                </a:lnTo>
                                <a:lnTo>
                                  <a:pt x="1976741" y="1299534"/>
                                </a:lnTo>
                                <a:lnTo>
                                  <a:pt x="1976986" y="1299615"/>
                                </a:lnTo>
                                <a:lnTo>
                                  <a:pt x="1977232" y="1299696"/>
                                </a:lnTo>
                                <a:lnTo>
                                  <a:pt x="1977477" y="1299777"/>
                                </a:lnTo>
                                <a:lnTo>
                                  <a:pt x="1977723" y="1299858"/>
                                </a:lnTo>
                                <a:lnTo>
                                  <a:pt x="1977968" y="1299938"/>
                                </a:lnTo>
                                <a:lnTo>
                                  <a:pt x="1978214" y="1300018"/>
                                </a:lnTo>
                                <a:lnTo>
                                  <a:pt x="1978459" y="1300099"/>
                                </a:lnTo>
                                <a:lnTo>
                                  <a:pt x="1978705" y="1300179"/>
                                </a:lnTo>
                                <a:lnTo>
                                  <a:pt x="1978951" y="1300259"/>
                                </a:lnTo>
                                <a:lnTo>
                                  <a:pt x="1979196" y="1300338"/>
                                </a:lnTo>
                                <a:lnTo>
                                  <a:pt x="1979442" y="1300418"/>
                                </a:lnTo>
                                <a:lnTo>
                                  <a:pt x="1979687" y="1300498"/>
                                </a:lnTo>
                                <a:lnTo>
                                  <a:pt x="1979933" y="1300577"/>
                                </a:lnTo>
                                <a:lnTo>
                                  <a:pt x="1980178" y="1300656"/>
                                </a:lnTo>
                                <a:lnTo>
                                  <a:pt x="1980424" y="1300735"/>
                                </a:lnTo>
                                <a:lnTo>
                                  <a:pt x="1980669" y="1300814"/>
                                </a:lnTo>
                                <a:lnTo>
                                  <a:pt x="1980915" y="1300893"/>
                                </a:lnTo>
                                <a:lnTo>
                                  <a:pt x="1981161" y="1300972"/>
                                </a:lnTo>
                                <a:lnTo>
                                  <a:pt x="1981406" y="1301050"/>
                                </a:lnTo>
                                <a:lnTo>
                                  <a:pt x="1981652" y="1301128"/>
                                </a:lnTo>
                                <a:lnTo>
                                  <a:pt x="1981897" y="1301207"/>
                                </a:lnTo>
                                <a:lnTo>
                                  <a:pt x="1982143" y="1301285"/>
                                </a:lnTo>
                                <a:lnTo>
                                  <a:pt x="1982388" y="1301363"/>
                                </a:lnTo>
                                <a:lnTo>
                                  <a:pt x="1982634" y="1301441"/>
                                </a:lnTo>
                                <a:lnTo>
                                  <a:pt x="1982879" y="1301518"/>
                                </a:lnTo>
                                <a:lnTo>
                                  <a:pt x="1983125" y="1301596"/>
                                </a:lnTo>
                                <a:lnTo>
                                  <a:pt x="1983371" y="1301673"/>
                                </a:lnTo>
                                <a:lnTo>
                                  <a:pt x="1983616" y="1301750"/>
                                </a:lnTo>
                                <a:lnTo>
                                  <a:pt x="1983862" y="1301827"/>
                                </a:lnTo>
                                <a:lnTo>
                                  <a:pt x="1984107" y="1301904"/>
                                </a:lnTo>
                                <a:lnTo>
                                  <a:pt x="1984353" y="1301981"/>
                                </a:lnTo>
                                <a:lnTo>
                                  <a:pt x="1984598" y="1302058"/>
                                </a:lnTo>
                                <a:lnTo>
                                  <a:pt x="1984844" y="1302135"/>
                                </a:lnTo>
                                <a:lnTo>
                                  <a:pt x="1985089" y="1302211"/>
                                </a:lnTo>
                                <a:lnTo>
                                  <a:pt x="1985335" y="1302287"/>
                                </a:lnTo>
                                <a:lnTo>
                                  <a:pt x="1985581" y="1302363"/>
                                </a:lnTo>
                                <a:lnTo>
                                  <a:pt x="1985826" y="1302439"/>
                                </a:lnTo>
                                <a:lnTo>
                                  <a:pt x="1986072" y="1302515"/>
                                </a:lnTo>
                                <a:lnTo>
                                  <a:pt x="1986317" y="1302591"/>
                                </a:lnTo>
                                <a:lnTo>
                                  <a:pt x="1986563" y="1302667"/>
                                </a:lnTo>
                                <a:lnTo>
                                  <a:pt x="1986808" y="1302742"/>
                                </a:lnTo>
                                <a:lnTo>
                                  <a:pt x="1987054" y="1302818"/>
                                </a:lnTo>
                                <a:lnTo>
                                  <a:pt x="1987299" y="1302893"/>
                                </a:lnTo>
                                <a:lnTo>
                                  <a:pt x="1987545" y="1302968"/>
                                </a:lnTo>
                                <a:lnTo>
                                  <a:pt x="1987791" y="1303043"/>
                                </a:lnTo>
                                <a:lnTo>
                                  <a:pt x="1988036" y="1303118"/>
                                </a:lnTo>
                                <a:lnTo>
                                  <a:pt x="1988282" y="1303192"/>
                                </a:lnTo>
                                <a:lnTo>
                                  <a:pt x="1988527" y="1303267"/>
                                </a:lnTo>
                                <a:lnTo>
                                  <a:pt x="1988773" y="1303341"/>
                                </a:lnTo>
                                <a:lnTo>
                                  <a:pt x="1989018" y="1303415"/>
                                </a:lnTo>
                                <a:lnTo>
                                  <a:pt x="1989264" y="1303490"/>
                                </a:lnTo>
                                <a:lnTo>
                                  <a:pt x="1989510" y="1303564"/>
                                </a:lnTo>
                                <a:lnTo>
                                  <a:pt x="1989755" y="1303637"/>
                                </a:lnTo>
                                <a:lnTo>
                                  <a:pt x="1990001" y="1303711"/>
                                </a:lnTo>
                                <a:lnTo>
                                  <a:pt x="1990246" y="1303785"/>
                                </a:lnTo>
                                <a:lnTo>
                                  <a:pt x="1990492" y="1303858"/>
                                </a:lnTo>
                                <a:lnTo>
                                  <a:pt x="1990737" y="1303932"/>
                                </a:lnTo>
                                <a:lnTo>
                                  <a:pt x="1990983" y="1304005"/>
                                </a:lnTo>
                                <a:lnTo>
                                  <a:pt x="1991228" y="1304078"/>
                                </a:lnTo>
                                <a:lnTo>
                                  <a:pt x="1991474" y="1304151"/>
                                </a:lnTo>
                                <a:lnTo>
                                  <a:pt x="1991720" y="1304224"/>
                                </a:lnTo>
                                <a:lnTo>
                                  <a:pt x="1991965" y="1304296"/>
                                </a:lnTo>
                                <a:lnTo>
                                  <a:pt x="1992211" y="1304369"/>
                                </a:lnTo>
                                <a:lnTo>
                                  <a:pt x="1992456" y="1304441"/>
                                </a:lnTo>
                                <a:lnTo>
                                  <a:pt x="1992702" y="1304513"/>
                                </a:lnTo>
                                <a:lnTo>
                                  <a:pt x="1992947" y="1304586"/>
                                </a:lnTo>
                                <a:lnTo>
                                  <a:pt x="1993193" y="1304658"/>
                                </a:lnTo>
                                <a:lnTo>
                                  <a:pt x="1993438" y="1304730"/>
                                </a:lnTo>
                                <a:lnTo>
                                  <a:pt x="1993684" y="1304801"/>
                                </a:lnTo>
                                <a:lnTo>
                                  <a:pt x="1993930" y="1304873"/>
                                </a:lnTo>
                                <a:lnTo>
                                  <a:pt x="1994175" y="1304944"/>
                                </a:lnTo>
                                <a:lnTo>
                                  <a:pt x="1994421" y="1305016"/>
                                </a:lnTo>
                                <a:lnTo>
                                  <a:pt x="1994666" y="1305087"/>
                                </a:lnTo>
                                <a:lnTo>
                                  <a:pt x="1994912" y="1305158"/>
                                </a:lnTo>
                                <a:lnTo>
                                  <a:pt x="1995157" y="1305229"/>
                                </a:lnTo>
                                <a:lnTo>
                                  <a:pt x="1995403" y="1305300"/>
                                </a:lnTo>
                                <a:lnTo>
                                  <a:pt x="1995648" y="1305371"/>
                                </a:lnTo>
                                <a:lnTo>
                                  <a:pt x="1995894" y="1305441"/>
                                </a:lnTo>
                                <a:lnTo>
                                  <a:pt x="1996140" y="1305512"/>
                                </a:lnTo>
                                <a:lnTo>
                                  <a:pt x="1996385" y="1305582"/>
                                </a:lnTo>
                                <a:lnTo>
                                  <a:pt x="1996631" y="1305652"/>
                                </a:lnTo>
                                <a:lnTo>
                                  <a:pt x="1996876" y="1305723"/>
                                </a:lnTo>
                                <a:lnTo>
                                  <a:pt x="1997122" y="1305792"/>
                                </a:lnTo>
                                <a:lnTo>
                                  <a:pt x="1997367" y="1305862"/>
                                </a:lnTo>
                                <a:lnTo>
                                  <a:pt x="1997613" y="1305932"/>
                                </a:lnTo>
                                <a:lnTo>
                                  <a:pt x="1997858" y="1306002"/>
                                </a:lnTo>
                                <a:lnTo>
                                  <a:pt x="1998104" y="1306071"/>
                                </a:lnTo>
                                <a:lnTo>
                                  <a:pt x="1998350" y="1306140"/>
                                </a:lnTo>
                                <a:lnTo>
                                  <a:pt x="1998595" y="1306210"/>
                                </a:lnTo>
                                <a:lnTo>
                                  <a:pt x="1998841" y="1306279"/>
                                </a:lnTo>
                                <a:lnTo>
                                  <a:pt x="1999086" y="1306348"/>
                                </a:lnTo>
                                <a:lnTo>
                                  <a:pt x="1999332" y="1306417"/>
                                </a:lnTo>
                                <a:lnTo>
                                  <a:pt x="1999577" y="1306485"/>
                                </a:lnTo>
                                <a:lnTo>
                                  <a:pt x="1999823" y="1306554"/>
                                </a:lnTo>
                                <a:lnTo>
                                  <a:pt x="2000069" y="1306622"/>
                                </a:lnTo>
                                <a:lnTo>
                                  <a:pt x="2000314" y="1306691"/>
                                </a:lnTo>
                                <a:lnTo>
                                  <a:pt x="2000560" y="1306759"/>
                                </a:lnTo>
                                <a:lnTo>
                                  <a:pt x="2000805" y="1306827"/>
                                </a:lnTo>
                                <a:lnTo>
                                  <a:pt x="2001051" y="1306895"/>
                                </a:lnTo>
                                <a:lnTo>
                                  <a:pt x="2001296" y="1306963"/>
                                </a:lnTo>
                                <a:lnTo>
                                  <a:pt x="2001542" y="1307031"/>
                                </a:lnTo>
                                <a:lnTo>
                                  <a:pt x="2001787" y="1307098"/>
                                </a:lnTo>
                                <a:lnTo>
                                  <a:pt x="2002033" y="1307166"/>
                                </a:lnTo>
                                <a:lnTo>
                                  <a:pt x="2002279" y="1307233"/>
                                </a:lnTo>
                                <a:lnTo>
                                  <a:pt x="2002524" y="1307300"/>
                                </a:lnTo>
                                <a:lnTo>
                                  <a:pt x="2002770" y="1307367"/>
                                </a:lnTo>
                                <a:lnTo>
                                  <a:pt x="2003015" y="1307434"/>
                                </a:lnTo>
                                <a:lnTo>
                                  <a:pt x="2003261" y="1307501"/>
                                </a:lnTo>
                                <a:lnTo>
                                  <a:pt x="2003506" y="1307568"/>
                                </a:lnTo>
                                <a:lnTo>
                                  <a:pt x="2003752" y="1307634"/>
                                </a:lnTo>
                                <a:lnTo>
                                  <a:pt x="2003997" y="1307701"/>
                                </a:lnTo>
                                <a:lnTo>
                                  <a:pt x="2004243" y="1307767"/>
                                </a:lnTo>
                                <a:lnTo>
                                  <a:pt x="2004489" y="1307834"/>
                                </a:lnTo>
                                <a:lnTo>
                                  <a:pt x="2004734" y="1307900"/>
                                </a:lnTo>
                                <a:lnTo>
                                  <a:pt x="2004980" y="1307966"/>
                                </a:lnTo>
                                <a:lnTo>
                                  <a:pt x="2005225" y="1308032"/>
                                </a:lnTo>
                                <a:lnTo>
                                  <a:pt x="2005471" y="1308097"/>
                                </a:lnTo>
                                <a:lnTo>
                                  <a:pt x="2005716" y="1308163"/>
                                </a:lnTo>
                                <a:lnTo>
                                  <a:pt x="2005962" y="1308229"/>
                                </a:lnTo>
                                <a:lnTo>
                                  <a:pt x="2006207" y="1308294"/>
                                </a:lnTo>
                                <a:lnTo>
                                  <a:pt x="2006453" y="1308359"/>
                                </a:lnTo>
                                <a:lnTo>
                                  <a:pt x="2006699" y="1308425"/>
                                </a:lnTo>
                                <a:lnTo>
                                  <a:pt x="2006944" y="1308490"/>
                                </a:lnTo>
                                <a:lnTo>
                                  <a:pt x="2007190" y="1308555"/>
                                </a:lnTo>
                                <a:lnTo>
                                  <a:pt x="2007435" y="1308619"/>
                                </a:lnTo>
                                <a:lnTo>
                                  <a:pt x="2007681" y="1308684"/>
                                </a:lnTo>
                                <a:lnTo>
                                  <a:pt x="2007926" y="1308749"/>
                                </a:lnTo>
                                <a:lnTo>
                                  <a:pt x="2008172" y="1308813"/>
                                </a:lnTo>
                                <a:lnTo>
                                  <a:pt x="2008417" y="1308878"/>
                                </a:lnTo>
                                <a:lnTo>
                                  <a:pt x="2008663" y="1308942"/>
                                </a:lnTo>
                                <a:lnTo>
                                  <a:pt x="2008909" y="1309006"/>
                                </a:lnTo>
                                <a:lnTo>
                                  <a:pt x="2009154" y="1309070"/>
                                </a:lnTo>
                                <a:lnTo>
                                  <a:pt x="2009400" y="1309134"/>
                                </a:lnTo>
                                <a:lnTo>
                                  <a:pt x="2009645" y="1309198"/>
                                </a:lnTo>
                                <a:lnTo>
                                  <a:pt x="2009891" y="1309261"/>
                                </a:lnTo>
                                <a:lnTo>
                                  <a:pt x="2010136" y="1309325"/>
                                </a:lnTo>
                                <a:lnTo>
                                  <a:pt x="2010382" y="1309388"/>
                                </a:lnTo>
                                <a:lnTo>
                                  <a:pt x="2010627" y="1309451"/>
                                </a:lnTo>
                                <a:lnTo>
                                  <a:pt x="2010873" y="1309515"/>
                                </a:lnTo>
                                <a:lnTo>
                                  <a:pt x="2011119" y="1309578"/>
                                </a:lnTo>
                                <a:lnTo>
                                  <a:pt x="2011364" y="1309641"/>
                                </a:lnTo>
                                <a:lnTo>
                                  <a:pt x="2011610" y="1309703"/>
                                </a:lnTo>
                                <a:lnTo>
                                  <a:pt x="2011855" y="1309766"/>
                                </a:lnTo>
                                <a:lnTo>
                                  <a:pt x="2012101" y="1309829"/>
                                </a:lnTo>
                                <a:lnTo>
                                  <a:pt x="2012346" y="1309891"/>
                                </a:lnTo>
                                <a:lnTo>
                                  <a:pt x="2012592" y="1309954"/>
                                </a:lnTo>
                                <a:lnTo>
                                  <a:pt x="2012838" y="1310016"/>
                                </a:lnTo>
                                <a:lnTo>
                                  <a:pt x="2013083" y="1310078"/>
                                </a:lnTo>
                                <a:lnTo>
                                  <a:pt x="2013329" y="1310140"/>
                                </a:lnTo>
                                <a:lnTo>
                                  <a:pt x="2013574" y="1310202"/>
                                </a:lnTo>
                                <a:lnTo>
                                  <a:pt x="2013820" y="1310264"/>
                                </a:lnTo>
                                <a:lnTo>
                                  <a:pt x="2014065" y="1310326"/>
                                </a:lnTo>
                                <a:lnTo>
                                  <a:pt x="2014311" y="1310387"/>
                                </a:lnTo>
                                <a:lnTo>
                                  <a:pt x="2014556" y="1310449"/>
                                </a:lnTo>
                                <a:lnTo>
                                  <a:pt x="2014802" y="1310510"/>
                                </a:lnTo>
                                <a:lnTo>
                                  <a:pt x="2015048" y="1310571"/>
                                </a:lnTo>
                                <a:lnTo>
                                  <a:pt x="2015293" y="1310632"/>
                                </a:lnTo>
                                <a:lnTo>
                                  <a:pt x="2015539" y="1310693"/>
                                </a:lnTo>
                                <a:lnTo>
                                  <a:pt x="2015784" y="1310754"/>
                                </a:lnTo>
                                <a:lnTo>
                                  <a:pt x="2016030" y="1310815"/>
                                </a:lnTo>
                                <a:lnTo>
                                  <a:pt x="2016275" y="1310876"/>
                                </a:lnTo>
                                <a:lnTo>
                                  <a:pt x="2016521" y="1310936"/>
                                </a:lnTo>
                                <a:lnTo>
                                  <a:pt x="2016766" y="1310997"/>
                                </a:lnTo>
                                <a:lnTo>
                                  <a:pt x="2017012" y="1311057"/>
                                </a:lnTo>
                                <a:lnTo>
                                  <a:pt x="2017258" y="1311117"/>
                                </a:lnTo>
                                <a:lnTo>
                                  <a:pt x="2017503" y="1311178"/>
                                </a:lnTo>
                                <a:lnTo>
                                  <a:pt x="2017749" y="1311238"/>
                                </a:lnTo>
                                <a:lnTo>
                                  <a:pt x="2017994" y="1311297"/>
                                </a:lnTo>
                                <a:lnTo>
                                  <a:pt x="2018240" y="1311357"/>
                                </a:lnTo>
                                <a:lnTo>
                                  <a:pt x="2018485" y="1311417"/>
                                </a:lnTo>
                                <a:lnTo>
                                  <a:pt x="2018731" y="1311477"/>
                                </a:lnTo>
                                <a:lnTo>
                                  <a:pt x="2018976" y="1311536"/>
                                </a:lnTo>
                                <a:lnTo>
                                  <a:pt x="2019222" y="1311595"/>
                                </a:lnTo>
                                <a:lnTo>
                                  <a:pt x="2019468" y="1311655"/>
                                </a:lnTo>
                                <a:lnTo>
                                  <a:pt x="2019713" y="1311714"/>
                                </a:lnTo>
                                <a:lnTo>
                                  <a:pt x="2019959" y="1311773"/>
                                </a:lnTo>
                                <a:lnTo>
                                  <a:pt x="2020204" y="1311832"/>
                                </a:lnTo>
                                <a:lnTo>
                                  <a:pt x="2020450" y="1311891"/>
                                </a:lnTo>
                                <a:lnTo>
                                  <a:pt x="2020695" y="1311949"/>
                                </a:lnTo>
                                <a:lnTo>
                                  <a:pt x="2020941" y="1312008"/>
                                </a:lnTo>
                                <a:lnTo>
                                  <a:pt x="2021186" y="1312066"/>
                                </a:lnTo>
                                <a:lnTo>
                                  <a:pt x="2021432" y="1312125"/>
                                </a:lnTo>
                                <a:lnTo>
                                  <a:pt x="2021678" y="1312183"/>
                                </a:lnTo>
                                <a:lnTo>
                                  <a:pt x="2021923" y="1312241"/>
                                </a:lnTo>
                                <a:lnTo>
                                  <a:pt x="2022169" y="1312299"/>
                                </a:lnTo>
                                <a:lnTo>
                                  <a:pt x="2022414" y="1312357"/>
                                </a:lnTo>
                                <a:lnTo>
                                  <a:pt x="2022660" y="1312415"/>
                                </a:lnTo>
                                <a:lnTo>
                                  <a:pt x="2022905" y="1312473"/>
                                </a:lnTo>
                                <a:lnTo>
                                  <a:pt x="2023151" y="1312530"/>
                                </a:lnTo>
                                <a:lnTo>
                                  <a:pt x="2023397" y="1312588"/>
                                </a:lnTo>
                                <a:lnTo>
                                  <a:pt x="2023642" y="1312645"/>
                                </a:lnTo>
                                <a:lnTo>
                                  <a:pt x="2023888" y="1312703"/>
                                </a:lnTo>
                                <a:lnTo>
                                  <a:pt x="2024133" y="1312760"/>
                                </a:lnTo>
                                <a:lnTo>
                                  <a:pt x="2024379" y="1312817"/>
                                </a:lnTo>
                                <a:lnTo>
                                  <a:pt x="2024624" y="1312874"/>
                                </a:lnTo>
                                <a:lnTo>
                                  <a:pt x="2024870" y="1312931"/>
                                </a:lnTo>
                                <a:lnTo>
                                  <a:pt x="2025115" y="1312988"/>
                                </a:lnTo>
                                <a:lnTo>
                                  <a:pt x="2025361" y="1313044"/>
                                </a:lnTo>
                                <a:lnTo>
                                  <a:pt x="2025607" y="1313101"/>
                                </a:lnTo>
                                <a:lnTo>
                                  <a:pt x="2025852" y="1313157"/>
                                </a:lnTo>
                                <a:lnTo>
                                  <a:pt x="2026098" y="1313214"/>
                                </a:lnTo>
                                <a:lnTo>
                                  <a:pt x="2026343" y="1313270"/>
                                </a:lnTo>
                                <a:lnTo>
                                  <a:pt x="2026589" y="1313326"/>
                                </a:lnTo>
                                <a:lnTo>
                                  <a:pt x="2026834" y="1313382"/>
                                </a:lnTo>
                                <a:lnTo>
                                  <a:pt x="2027080" y="1313438"/>
                                </a:lnTo>
                                <a:lnTo>
                                  <a:pt x="2027325" y="1313494"/>
                                </a:lnTo>
                                <a:lnTo>
                                  <a:pt x="2027571" y="1313550"/>
                                </a:lnTo>
                                <a:lnTo>
                                  <a:pt x="2027817" y="1313605"/>
                                </a:lnTo>
                                <a:lnTo>
                                  <a:pt x="2028062" y="1313661"/>
                                </a:lnTo>
                                <a:lnTo>
                                  <a:pt x="2028308" y="1313716"/>
                                </a:lnTo>
                                <a:lnTo>
                                  <a:pt x="2028553" y="1313772"/>
                                </a:lnTo>
                                <a:lnTo>
                                  <a:pt x="2028799" y="1313827"/>
                                </a:lnTo>
                                <a:lnTo>
                                  <a:pt x="2029044" y="1313882"/>
                                </a:lnTo>
                                <a:lnTo>
                                  <a:pt x="2029290" y="1313937"/>
                                </a:lnTo>
                                <a:lnTo>
                                  <a:pt x="2029535" y="1313992"/>
                                </a:lnTo>
                                <a:lnTo>
                                  <a:pt x="2029781" y="1314047"/>
                                </a:lnTo>
                                <a:lnTo>
                                  <a:pt x="2030027" y="1314102"/>
                                </a:lnTo>
                                <a:lnTo>
                                  <a:pt x="2030272" y="1314156"/>
                                </a:lnTo>
                                <a:lnTo>
                                  <a:pt x="2030518" y="1314211"/>
                                </a:lnTo>
                                <a:lnTo>
                                  <a:pt x="2030763" y="1314265"/>
                                </a:lnTo>
                                <a:lnTo>
                                  <a:pt x="2031009" y="1314319"/>
                                </a:lnTo>
                                <a:lnTo>
                                  <a:pt x="2031254" y="1314374"/>
                                </a:lnTo>
                                <a:lnTo>
                                  <a:pt x="2031500" y="1314428"/>
                                </a:lnTo>
                                <a:lnTo>
                                  <a:pt x="2031745" y="1314482"/>
                                </a:lnTo>
                                <a:lnTo>
                                  <a:pt x="2031991" y="1314536"/>
                                </a:lnTo>
                                <a:lnTo>
                                  <a:pt x="2032237" y="1314590"/>
                                </a:lnTo>
                                <a:lnTo>
                                  <a:pt x="2032482" y="1314643"/>
                                </a:lnTo>
                                <a:lnTo>
                                  <a:pt x="2032728" y="1314697"/>
                                </a:lnTo>
                                <a:lnTo>
                                  <a:pt x="2032973" y="1314750"/>
                                </a:lnTo>
                                <a:lnTo>
                                  <a:pt x="2033219" y="1314804"/>
                                </a:lnTo>
                                <a:lnTo>
                                  <a:pt x="2033464" y="1314857"/>
                                </a:lnTo>
                                <a:lnTo>
                                  <a:pt x="2033710" y="1314910"/>
                                </a:lnTo>
                                <a:lnTo>
                                  <a:pt x="2033955" y="1314963"/>
                                </a:lnTo>
                                <a:lnTo>
                                  <a:pt x="2034201" y="1315016"/>
                                </a:lnTo>
                                <a:lnTo>
                                  <a:pt x="2034447" y="1315069"/>
                                </a:lnTo>
                                <a:lnTo>
                                  <a:pt x="2034692" y="1315122"/>
                                </a:lnTo>
                                <a:lnTo>
                                  <a:pt x="2034938" y="1315175"/>
                                </a:lnTo>
                                <a:lnTo>
                                  <a:pt x="2035183" y="1315227"/>
                                </a:lnTo>
                                <a:lnTo>
                                  <a:pt x="2035429" y="1315280"/>
                                </a:lnTo>
                                <a:lnTo>
                                  <a:pt x="2035674" y="1315332"/>
                                </a:lnTo>
                                <a:lnTo>
                                  <a:pt x="2035920" y="1315385"/>
                                </a:lnTo>
                                <a:lnTo>
                                  <a:pt x="2036166" y="1315437"/>
                                </a:lnTo>
                                <a:lnTo>
                                  <a:pt x="2036411" y="1315489"/>
                                </a:lnTo>
                                <a:lnTo>
                                  <a:pt x="2036657" y="1315541"/>
                                </a:lnTo>
                                <a:lnTo>
                                  <a:pt x="2036902" y="1315593"/>
                                </a:lnTo>
                                <a:lnTo>
                                  <a:pt x="2037148" y="1315645"/>
                                </a:lnTo>
                                <a:lnTo>
                                  <a:pt x="2037393" y="1315697"/>
                                </a:lnTo>
                                <a:lnTo>
                                  <a:pt x="2037639" y="1315748"/>
                                </a:lnTo>
                                <a:lnTo>
                                  <a:pt x="2037884" y="1315800"/>
                                </a:lnTo>
                                <a:lnTo>
                                  <a:pt x="2038130" y="1315851"/>
                                </a:lnTo>
                                <a:lnTo>
                                  <a:pt x="2038376" y="1315903"/>
                                </a:lnTo>
                                <a:lnTo>
                                  <a:pt x="2038621" y="1315954"/>
                                </a:lnTo>
                                <a:lnTo>
                                  <a:pt x="2038867" y="1316005"/>
                                </a:lnTo>
                                <a:lnTo>
                                  <a:pt x="2039112" y="1316056"/>
                                </a:lnTo>
                                <a:lnTo>
                                  <a:pt x="2039358" y="1316107"/>
                                </a:lnTo>
                                <a:lnTo>
                                  <a:pt x="2039603" y="1316158"/>
                                </a:lnTo>
                                <a:lnTo>
                                  <a:pt x="2039849" y="1316209"/>
                                </a:lnTo>
                                <a:lnTo>
                                  <a:pt x="2040094" y="1316260"/>
                                </a:lnTo>
                                <a:lnTo>
                                  <a:pt x="2040340" y="1316310"/>
                                </a:lnTo>
                                <a:lnTo>
                                  <a:pt x="2040586" y="1316361"/>
                                </a:lnTo>
                                <a:lnTo>
                                  <a:pt x="2040831" y="1316411"/>
                                </a:lnTo>
                                <a:lnTo>
                                  <a:pt x="2041077" y="1316461"/>
                                </a:lnTo>
                                <a:lnTo>
                                  <a:pt x="2041322" y="1316512"/>
                                </a:lnTo>
                                <a:lnTo>
                                  <a:pt x="2041568" y="1316562"/>
                                </a:lnTo>
                                <a:lnTo>
                                  <a:pt x="2041813" y="1316612"/>
                                </a:lnTo>
                                <a:lnTo>
                                  <a:pt x="2042059" y="1316662"/>
                                </a:lnTo>
                                <a:lnTo>
                                  <a:pt x="2042304" y="1316712"/>
                                </a:lnTo>
                                <a:lnTo>
                                  <a:pt x="2042550" y="1316761"/>
                                </a:lnTo>
                                <a:lnTo>
                                  <a:pt x="2042796" y="1316811"/>
                                </a:lnTo>
                                <a:lnTo>
                                  <a:pt x="2043041" y="1316861"/>
                                </a:lnTo>
                                <a:lnTo>
                                  <a:pt x="2043287" y="1316910"/>
                                </a:lnTo>
                                <a:lnTo>
                                  <a:pt x="2043532" y="1316959"/>
                                </a:lnTo>
                                <a:lnTo>
                                  <a:pt x="2043778" y="1317009"/>
                                </a:lnTo>
                                <a:lnTo>
                                  <a:pt x="2044023" y="1317058"/>
                                </a:lnTo>
                                <a:lnTo>
                                  <a:pt x="2044269" y="1317107"/>
                                </a:lnTo>
                                <a:lnTo>
                                  <a:pt x="2044514" y="1317156"/>
                                </a:lnTo>
                                <a:lnTo>
                                  <a:pt x="2044760" y="1317205"/>
                                </a:lnTo>
                                <a:lnTo>
                                  <a:pt x="2045006" y="1317254"/>
                                </a:lnTo>
                                <a:lnTo>
                                  <a:pt x="2045251" y="1317302"/>
                                </a:lnTo>
                                <a:lnTo>
                                  <a:pt x="2045497" y="1317351"/>
                                </a:lnTo>
                                <a:lnTo>
                                  <a:pt x="2045742" y="1317400"/>
                                </a:lnTo>
                                <a:lnTo>
                                  <a:pt x="2045988" y="1317448"/>
                                </a:lnTo>
                                <a:lnTo>
                                  <a:pt x="2046233" y="1317496"/>
                                </a:lnTo>
                                <a:lnTo>
                                  <a:pt x="2046479" y="1317545"/>
                                </a:lnTo>
                                <a:lnTo>
                                  <a:pt x="2046725" y="1317593"/>
                                </a:lnTo>
                                <a:lnTo>
                                  <a:pt x="2046970" y="1317641"/>
                                </a:lnTo>
                                <a:lnTo>
                                  <a:pt x="2047216" y="1317689"/>
                                </a:lnTo>
                                <a:lnTo>
                                  <a:pt x="2047461" y="1317737"/>
                                </a:lnTo>
                                <a:lnTo>
                                  <a:pt x="2047707" y="1317785"/>
                                </a:lnTo>
                                <a:lnTo>
                                  <a:pt x="2047952" y="1317833"/>
                                </a:lnTo>
                                <a:lnTo>
                                  <a:pt x="2048198" y="1317880"/>
                                </a:lnTo>
                                <a:lnTo>
                                  <a:pt x="2048443" y="1317928"/>
                                </a:lnTo>
                                <a:lnTo>
                                  <a:pt x="2048689" y="1317975"/>
                                </a:lnTo>
                                <a:lnTo>
                                  <a:pt x="2048935" y="1318023"/>
                                </a:lnTo>
                                <a:lnTo>
                                  <a:pt x="2049180" y="1318070"/>
                                </a:lnTo>
                                <a:lnTo>
                                  <a:pt x="2049426" y="1318117"/>
                                </a:lnTo>
                                <a:lnTo>
                                  <a:pt x="2049671" y="1318164"/>
                                </a:lnTo>
                                <a:lnTo>
                                  <a:pt x="2049917" y="1318211"/>
                                </a:lnTo>
                                <a:lnTo>
                                  <a:pt x="2050162" y="1318258"/>
                                </a:lnTo>
                                <a:lnTo>
                                  <a:pt x="2050408" y="1318305"/>
                                </a:lnTo>
                                <a:lnTo>
                                  <a:pt x="2050653" y="1318352"/>
                                </a:lnTo>
                                <a:lnTo>
                                  <a:pt x="2050899" y="1318398"/>
                                </a:lnTo>
                                <a:lnTo>
                                  <a:pt x="2051145" y="1318445"/>
                                </a:lnTo>
                                <a:lnTo>
                                  <a:pt x="2051390" y="1318492"/>
                                </a:lnTo>
                                <a:lnTo>
                                  <a:pt x="2051636" y="1318538"/>
                                </a:lnTo>
                                <a:lnTo>
                                  <a:pt x="2051881" y="1318584"/>
                                </a:lnTo>
                                <a:lnTo>
                                  <a:pt x="2052127" y="1318630"/>
                                </a:lnTo>
                                <a:lnTo>
                                  <a:pt x="2052372" y="1318677"/>
                                </a:lnTo>
                                <a:lnTo>
                                  <a:pt x="2052618" y="1318723"/>
                                </a:lnTo>
                                <a:lnTo>
                                  <a:pt x="2052863" y="1318769"/>
                                </a:lnTo>
                                <a:lnTo>
                                  <a:pt x="2053109" y="1318815"/>
                                </a:lnTo>
                                <a:lnTo>
                                  <a:pt x="2053355" y="1318860"/>
                                </a:lnTo>
                                <a:lnTo>
                                  <a:pt x="2053600" y="1318906"/>
                                </a:lnTo>
                                <a:lnTo>
                                  <a:pt x="2053846" y="1318952"/>
                                </a:lnTo>
                                <a:lnTo>
                                  <a:pt x="2054091" y="1318997"/>
                                </a:lnTo>
                                <a:lnTo>
                                  <a:pt x="2054337" y="1319043"/>
                                </a:lnTo>
                                <a:lnTo>
                                  <a:pt x="2054582" y="1319088"/>
                                </a:lnTo>
                                <a:lnTo>
                                  <a:pt x="2054828" y="1319133"/>
                                </a:lnTo>
                                <a:lnTo>
                                  <a:pt x="2055073" y="1319179"/>
                                </a:lnTo>
                                <a:lnTo>
                                  <a:pt x="2055319" y="1319224"/>
                                </a:lnTo>
                                <a:lnTo>
                                  <a:pt x="2055565" y="1319269"/>
                                </a:lnTo>
                                <a:lnTo>
                                  <a:pt x="2055810" y="1319314"/>
                                </a:lnTo>
                                <a:lnTo>
                                  <a:pt x="2056056" y="1319358"/>
                                </a:lnTo>
                                <a:lnTo>
                                  <a:pt x="2056301" y="1319403"/>
                                </a:lnTo>
                                <a:lnTo>
                                  <a:pt x="2056547" y="1319448"/>
                                </a:lnTo>
                                <a:lnTo>
                                  <a:pt x="2056792" y="1319493"/>
                                </a:lnTo>
                                <a:lnTo>
                                  <a:pt x="2057038" y="1319537"/>
                                </a:lnTo>
                                <a:lnTo>
                                  <a:pt x="2057283" y="1319582"/>
                                </a:lnTo>
                                <a:lnTo>
                                  <a:pt x="2057529" y="1319626"/>
                                </a:lnTo>
                                <a:lnTo>
                                  <a:pt x="2057775" y="1319670"/>
                                </a:lnTo>
                                <a:lnTo>
                                  <a:pt x="2058020" y="1319714"/>
                                </a:lnTo>
                                <a:lnTo>
                                  <a:pt x="2058266" y="1319758"/>
                                </a:lnTo>
                                <a:lnTo>
                                  <a:pt x="2058511" y="1319802"/>
                                </a:lnTo>
                                <a:lnTo>
                                  <a:pt x="2058757" y="1319846"/>
                                </a:lnTo>
                                <a:lnTo>
                                  <a:pt x="2059002" y="1319890"/>
                                </a:lnTo>
                                <a:lnTo>
                                  <a:pt x="2059248" y="1319934"/>
                                </a:lnTo>
                                <a:lnTo>
                                  <a:pt x="2059494" y="1319978"/>
                                </a:lnTo>
                                <a:lnTo>
                                  <a:pt x="2059739" y="1320021"/>
                                </a:lnTo>
                                <a:lnTo>
                                  <a:pt x="2059985" y="1320065"/>
                                </a:lnTo>
                                <a:lnTo>
                                  <a:pt x="2060230" y="1320108"/>
                                </a:lnTo>
                                <a:lnTo>
                                  <a:pt x="2060476" y="1320152"/>
                                </a:lnTo>
                                <a:lnTo>
                                  <a:pt x="2060721" y="1320195"/>
                                </a:lnTo>
                                <a:lnTo>
                                  <a:pt x="2060967" y="1320238"/>
                                </a:lnTo>
                                <a:lnTo>
                                  <a:pt x="2061212" y="1320281"/>
                                </a:lnTo>
                                <a:lnTo>
                                  <a:pt x="2061458" y="1320324"/>
                                </a:lnTo>
                                <a:lnTo>
                                  <a:pt x="2061704" y="1320367"/>
                                </a:lnTo>
                                <a:lnTo>
                                  <a:pt x="2061949" y="1320410"/>
                                </a:lnTo>
                                <a:lnTo>
                                  <a:pt x="2062195" y="1320453"/>
                                </a:lnTo>
                                <a:lnTo>
                                  <a:pt x="2062440" y="1320495"/>
                                </a:lnTo>
                                <a:lnTo>
                                  <a:pt x="2062686" y="1320538"/>
                                </a:lnTo>
                                <a:lnTo>
                                  <a:pt x="2062931" y="1320581"/>
                                </a:lnTo>
                                <a:lnTo>
                                  <a:pt x="2063177" y="1320623"/>
                                </a:lnTo>
                                <a:lnTo>
                                  <a:pt x="2063422" y="1320665"/>
                                </a:lnTo>
                                <a:lnTo>
                                  <a:pt x="2063668" y="1320708"/>
                                </a:lnTo>
                                <a:lnTo>
                                  <a:pt x="2063914" y="1320750"/>
                                </a:lnTo>
                                <a:lnTo>
                                  <a:pt x="2064159" y="1320792"/>
                                </a:lnTo>
                                <a:lnTo>
                                  <a:pt x="2064405" y="1320834"/>
                                </a:lnTo>
                                <a:lnTo>
                                  <a:pt x="2064650" y="1320876"/>
                                </a:lnTo>
                                <a:lnTo>
                                  <a:pt x="2064896" y="1320918"/>
                                </a:lnTo>
                                <a:lnTo>
                                  <a:pt x="2065141" y="1320960"/>
                                </a:lnTo>
                                <a:lnTo>
                                  <a:pt x="2065387" y="1321002"/>
                                </a:lnTo>
                                <a:lnTo>
                                  <a:pt x="2065632" y="1321043"/>
                                </a:lnTo>
                                <a:lnTo>
                                  <a:pt x="2065878" y="1321085"/>
                                </a:lnTo>
                                <a:lnTo>
                                  <a:pt x="2066124" y="1321126"/>
                                </a:lnTo>
                                <a:lnTo>
                                  <a:pt x="2066369" y="1321168"/>
                                </a:lnTo>
                                <a:lnTo>
                                  <a:pt x="2066615" y="1321209"/>
                                </a:lnTo>
                                <a:lnTo>
                                  <a:pt x="2066860" y="1321250"/>
                                </a:lnTo>
                                <a:lnTo>
                                  <a:pt x="2067106" y="1321292"/>
                                </a:lnTo>
                                <a:lnTo>
                                  <a:pt x="2067351" y="1321333"/>
                                </a:lnTo>
                                <a:lnTo>
                                  <a:pt x="2067597" y="1321374"/>
                                </a:lnTo>
                                <a:lnTo>
                                  <a:pt x="2067842" y="1321415"/>
                                </a:lnTo>
                                <a:lnTo>
                                  <a:pt x="2068088" y="1321455"/>
                                </a:lnTo>
                                <a:lnTo>
                                  <a:pt x="2068334" y="1321496"/>
                                </a:lnTo>
                                <a:lnTo>
                                  <a:pt x="2068579" y="1321537"/>
                                </a:lnTo>
                                <a:lnTo>
                                  <a:pt x="2068825" y="1321578"/>
                                </a:lnTo>
                                <a:lnTo>
                                  <a:pt x="2069070" y="1321618"/>
                                </a:lnTo>
                                <a:lnTo>
                                  <a:pt x="2069316" y="1321659"/>
                                </a:lnTo>
                                <a:lnTo>
                                  <a:pt x="2069561" y="1321699"/>
                                </a:lnTo>
                                <a:lnTo>
                                  <a:pt x="2069807" y="1321739"/>
                                </a:lnTo>
                                <a:lnTo>
                                  <a:pt x="2070053" y="1321780"/>
                                </a:lnTo>
                                <a:lnTo>
                                  <a:pt x="2070298" y="1321820"/>
                                </a:lnTo>
                                <a:lnTo>
                                  <a:pt x="2070544" y="1321860"/>
                                </a:lnTo>
                                <a:lnTo>
                                  <a:pt x="2070789" y="1321900"/>
                                </a:lnTo>
                                <a:lnTo>
                                  <a:pt x="2071035" y="1321940"/>
                                </a:lnTo>
                                <a:lnTo>
                                  <a:pt x="2071280" y="1321980"/>
                                </a:lnTo>
                                <a:lnTo>
                                  <a:pt x="2071526" y="1322020"/>
                                </a:lnTo>
                                <a:lnTo>
                                  <a:pt x="2071771" y="1322059"/>
                                </a:lnTo>
                                <a:lnTo>
                                  <a:pt x="2072017" y="1322099"/>
                                </a:lnTo>
                                <a:lnTo>
                                  <a:pt x="2072263" y="1322139"/>
                                </a:lnTo>
                                <a:lnTo>
                                  <a:pt x="2072508" y="1322178"/>
                                </a:lnTo>
                                <a:lnTo>
                                  <a:pt x="2072754" y="1322217"/>
                                </a:lnTo>
                                <a:lnTo>
                                  <a:pt x="2072999" y="1322257"/>
                                </a:lnTo>
                                <a:lnTo>
                                  <a:pt x="2073245" y="1322296"/>
                                </a:lnTo>
                                <a:lnTo>
                                  <a:pt x="2073490" y="1322335"/>
                                </a:lnTo>
                                <a:lnTo>
                                  <a:pt x="2073736" y="1322374"/>
                                </a:lnTo>
                                <a:lnTo>
                                  <a:pt x="2073981" y="1322413"/>
                                </a:lnTo>
                                <a:lnTo>
                                  <a:pt x="2074227" y="1322452"/>
                                </a:lnTo>
                                <a:lnTo>
                                  <a:pt x="2074473" y="1322491"/>
                                </a:lnTo>
                                <a:lnTo>
                                  <a:pt x="2074718" y="1322530"/>
                                </a:lnTo>
                                <a:lnTo>
                                  <a:pt x="2074964" y="1322569"/>
                                </a:lnTo>
                                <a:lnTo>
                                  <a:pt x="2075209" y="1322608"/>
                                </a:lnTo>
                                <a:lnTo>
                                  <a:pt x="2075455" y="1322646"/>
                                </a:lnTo>
                                <a:lnTo>
                                  <a:pt x="2075700" y="1322685"/>
                                </a:lnTo>
                                <a:lnTo>
                                  <a:pt x="2075946" y="1322723"/>
                                </a:lnTo>
                                <a:lnTo>
                                  <a:pt x="2076191" y="1322761"/>
                                </a:lnTo>
                                <a:lnTo>
                                  <a:pt x="2076437" y="1322800"/>
                                </a:lnTo>
                                <a:lnTo>
                                  <a:pt x="2076683" y="1322838"/>
                                </a:lnTo>
                                <a:lnTo>
                                  <a:pt x="2076928" y="1322876"/>
                                </a:lnTo>
                                <a:lnTo>
                                  <a:pt x="2077174" y="1322914"/>
                                </a:lnTo>
                                <a:lnTo>
                                  <a:pt x="2077419" y="1322952"/>
                                </a:lnTo>
                                <a:lnTo>
                                  <a:pt x="2077665" y="1322990"/>
                                </a:lnTo>
                                <a:lnTo>
                                  <a:pt x="2077910" y="1323028"/>
                                </a:lnTo>
                                <a:lnTo>
                                  <a:pt x="2078156" y="1323066"/>
                                </a:lnTo>
                                <a:lnTo>
                                  <a:pt x="2078401" y="1323104"/>
                                </a:lnTo>
                                <a:lnTo>
                                  <a:pt x="2078647" y="1323141"/>
                                </a:lnTo>
                                <a:lnTo>
                                  <a:pt x="2078893" y="1323179"/>
                                </a:lnTo>
                                <a:lnTo>
                                  <a:pt x="2079138" y="1323216"/>
                                </a:lnTo>
                                <a:lnTo>
                                  <a:pt x="2079384" y="1323254"/>
                                </a:lnTo>
                                <a:lnTo>
                                  <a:pt x="2079629" y="1323291"/>
                                </a:lnTo>
                                <a:lnTo>
                                  <a:pt x="2079875" y="1323328"/>
                                </a:lnTo>
                                <a:lnTo>
                                  <a:pt x="2080120" y="1323366"/>
                                </a:lnTo>
                                <a:lnTo>
                                  <a:pt x="2080366" y="1323403"/>
                                </a:lnTo>
                                <a:lnTo>
                                  <a:pt x="2080611" y="1323440"/>
                                </a:lnTo>
                                <a:lnTo>
                                  <a:pt x="2080857" y="1323477"/>
                                </a:lnTo>
                                <a:lnTo>
                                  <a:pt x="2081103" y="1323514"/>
                                </a:lnTo>
                                <a:lnTo>
                                  <a:pt x="2081348" y="1323551"/>
                                </a:lnTo>
                                <a:lnTo>
                                  <a:pt x="2081594" y="1323587"/>
                                </a:lnTo>
                                <a:lnTo>
                                  <a:pt x="2081839" y="1323624"/>
                                </a:lnTo>
                                <a:lnTo>
                                  <a:pt x="2082085" y="1323661"/>
                                </a:lnTo>
                                <a:lnTo>
                                  <a:pt x="2082330" y="1323697"/>
                                </a:lnTo>
                                <a:lnTo>
                                  <a:pt x="2082576" y="1323734"/>
                                </a:lnTo>
                                <a:lnTo>
                                  <a:pt x="2082822" y="1323770"/>
                                </a:lnTo>
                                <a:lnTo>
                                  <a:pt x="2083067" y="1323807"/>
                                </a:lnTo>
                                <a:lnTo>
                                  <a:pt x="2083313" y="1323843"/>
                                </a:lnTo>
                                <a:lnTo>
                                  <a:pt x="2083558" y="1323879"/>
                                </a:lnTo>
                                <a:lnTo>
                                  <a:pt x="2083804" y="1323915"/>
                                </a:lnTo>
                                <a:lnTo>
                                  <a:pt x="2084049" y="1323951"/>
                                </a:lnTo>
                                <a:lnTo>
                                  <a:pt x="2084295" y="1323987"/>
                                </a:lnTo>
                                <a:lnTo>
                                  <a:pt x="2084540" y="1324023"/>
                                </a:lnTo>
                                <a:lnTo>
                                  <a:pt x="2084786" y="1324059"/>
                                </a:lnTo>
                                <a:lnTo>
                                  <a:pt x="2085032" y="1324095"/>
                                </a:lnTo>
                                <a:lnTo>
                                  <a:pt x="2085277" y="1324131"/>
                                </a:lnTo>
                                <a:lnTo>
                                  <a:pt x="2085523" y="1324166"/>
                                </a:lnTo>
                                <a:lnTo>
                                  <a:pt x="2085768" y="1324202"/>
                                </a:lnTo>
                                <a:lnTo>
                                  <a:pt x="2086014" y="1324238"/>
                                </a:lnTo>
                                <a:lnTo>
                                  <a:pt x="2086259" y="1324273"/>
                                </a:lnTo>
                                <a:lnTo>
                                  <a:pt x="2086505" y="1324309"/>
                                </a:lnTo>
                                <a:lnTo>
                                  <a:pt x="2086750" y="1324344"/>
                                </a:lnTo>
                                <a:lnTo>
                                  <a:pt x="2086996" y="1324379"/>
                                </a:lnTo>
                                <a:lnTo>
                                  <a:pt x="2087242" y="1324414"/>
                                </a:lnTo>
                                <a:lnTo>
                                  <a:pt x="2087487" y="1324449"/>
                                </a:lnTo>
                                <a:lnTo>
                                  <a:pt x="2087733" y="1324484"/>
                                </a:lnTo>
                                <a:lnTo>
                                  <a:pt x="2087978" y="1324519"/>
                                </a:lnTo>
                                <a:lnTo>
                                  <a:pt x="2088224" y="1324554"/>
                                </a:lnTo>
                                <a:lnTo>
                                  <a:pt x="2088469" y="1324589"/>
                                </a:lnTo>
                                <a:lnTo>
                                  <a:pt x="2088715" y="1324624"/>
                                </a:lnTo>
                                <a:lnTo>
                                  <a:pt x="2088960" y="1324659"/>
                                </a:lnTo>
                                <a:lnTo>
                                  <a:pt x="2089206" y="1324693"/>
                                </a:lnTo>
                                <a:lnTo>
                                  <a:pt x="2089452" y="1324728"/>
                                </a:lnTo>
                                <a:lnTo>
                                  <a:pt x="2089697" y="1324763"/>
                                </a:lnTo>
                                <a:lnTo>
                                  <a:pt x="2089943" y="1324797"/>
                                </a:lnTo>
                                <a:lnTo>
                                  <a:pt x="2090188" y="1324831"/>
                                </a:lnTo>
                                <a:lnTo>
                                  <a:pt x="2090434" y="1324866"/>
                                </a:lnTo>
                                <a:lnTo>
                                  <a:pt x="2090679" y="1324900"/>
                                </a:lnTo>
                                <a:lnTo>
                                  <a:pt x="2090925" y="1324934"/>
                                </a:lnTo>
                                <a:lnTo>
                                  <a:pt x="2091170" y="1324968"/>
                                </a:lnTo>
                                <a:lnTo>
                                  <a:pt x="2091416" y="1325002"/>
                                </a:lnTo>
                                <a:lnTo>
                                  <a:pt x="2091662" y="1325036"/>
                                </a:lnTo>
                                <a:lnTo>
                                  <a:pt x="2091907" y="1325070"/>
                                </a:lnTo>
                                <a:lnTo>
                                  <a:pt x="2092153" y="1325104"/>
                                </a:lnTo>
                                <a:lnTo>
                                  <a:pt x="2092398" y="1325138"/>
                                </a:lnTo>
                                <a:lnTo>
                                  <a:pt x="2092644" y="1325172"/>
                                </a:lnTo>
                                <a:lnTo>
                                  <a:pt x="2092889" y="1325205"/>
                                </a:lnTo>
                                <a:lnTo>
                                  <a:pt x="2093135" y="1325239"/>
                                </a:lnTo>
                                <a:lnTo>
                                  <a:pt x="2093381" y="1325273"/>
                                </a:lnTo>
                                <a:lnTo>
                                  <a:pt x="2093626" y="1325306"/>
                                </a:lnTo>
                                <a:lnTo>
                                  <a:pt x="2093872" y="1325339"/>
                                </a:lnTo>
                                <a:lnTo>
                                  <a:pt x="2094117" y="1325373"/>
                                </a:lnTo>
                                <a:lnTo>
                                  <a:pt x="2094363" y="1325406"/>
                                </a:lnTo>
                                <a:lnTo>
                                  <a:pt x="2094608" y="1325439"/>
                                </a:lnTo>
                                <a:lnTo>
                                  <a:pt x="2094854" y="1325472"/>
                                </a:lnTo>
                                <a:lnTo>
                                  <a:pt x="2095099" y="1325505"/>
                                </a:lnTo>
                                <a:lnTo>
                                  <a:pt x="2095345" y="1325538"/>
                                </a:lnTo>
                                <a:lnTo>
                                  <a:pt x="2095591" y="1325571"/>
                                </a:lnTo>
                                <a:lnTo>
                                  <a:pt x="2095836" y="1325604"/>
                                </a:lnTo>
                                <a:lnTo>
                                  <a:pt x="2096082" y="1325637"/>
                                </a:lnTo>
                                <a:lnTo>
                                  <a:pt x="2096327" y="1325670"/>
                                </a:lnTo>
                                <a:lnTo>
                                  <a:pt x="2096573" y="1325703"/>
                                </a:lnTo>
                                <a:lnTo>
                                  <a:pt x="2096818" y="1325735"/>
                                </a:lnTo>
                                <a:lnTo>
                                  <a:pt x="2097064" y="1325768"/>
                                </a:lnTo>
                                <a:lnTo>
                                  <a:pt x="2097309" y="1325800"/>
                                </a:lnTo>
                                <a:lnTo>
                                  <a:pt x="2097555" y="1325833"/>
                                </a:lnTo>
                                <a:lnTo>
                                  <a:pt x="2097801" y="1325865"/>
                                </a:lnTo>
                                <a:lnTo>
                                  <a:pt x="2098046" y="1325898"/>
                                </a:lnTo>
                                <a:lnTo>
                                  <a:pt x="2098292" y="1325930"/>
                                </a:lnTo>
                                <a:lnTo>
                                  <a:pt x="2098537" y="1325962"/>
                                </a:lnTo>
                                <a:lnTo>
                                  <a:pt x="2098783" y="1325994"/>
                                </a:lnTo>
                                <a:lnTo>
                                  <a:pt x="2099028" y="1326026"/>
                                </a:lnTo>
                                <a:lnTo>
                                  <a:pt x="2099274" y="1326058"/>
                                </a:lnTo>
                                <a:lnTo>
                                  <a:pt x="2099519" y="1326090"/>
                                </a:lnTo>
                                <a:lnTo>
                                  <a:pt x="2099765" y="1326122"/>
                                </a:lnTo>
                                <a:lnTo>
                                  <a:pt x="2100011" y="1326154"/>
                                </a:lnTo>
                                <a:lnTo>
                                  <a:pt x="2100256" y="1326186"/>
                                </a:lnTo>
                                <a:lnTo>
                                  <a:pt x="2100502" y="1326217"/>
                                </a:lnTo>
                                <a:lnTo>
                                  <a:pt x="2100747" y="1326249"/>
                                </a:lnTo>
                                <a:lnTo>
                                  <a:pt x="2100993" y="1326281"/>
                                </a:lnTo>
                                <a:lnTo>
                                  <a:pt x="2101238" y="1326312"/>
                                </a:lnTo>
                                <a:lnTo>
                                  <a:pt x="2101484" y="1326344"/>
                                </a:lnTo>
                                <a:lnTo>
                                  <a:pt x="2101729" y="1326375"/>
                                </a:lnTo>
                                <a:lnTo>
                                  <a:pt x="2101975" y="1326406"/>
                                </a:lnTo>
                                <a:lnTo>
                                  <a:pt x="2102221" y="1326438"/>
                                </a:lnTo>
                                <a:lnTo>
                                  <a:pt x="2102466" y="1326469"/>
                                </a:lnTo>
                                <a:lnTo>
                                  <a:pt x="2102712" y="1326500"/>
                                </a:lnTo>
                                <a:lnTo>
                                  <a:pt x="2102957" y="1326531"/>
                                </a:lnTo>
                                <a:lnTo>
                                  <a:pt x="2103203" y="1326562"/>
                                </a:lnTo>
                                <a:lnTo>
                                  <a:pt x="2103448" y="1326593"/>
                                </a:lnTo>
                                <a:lnTo>
                                  <a:pt x="2103694" y="1326624"/>
                                </a:lnTo>
                                <a:lnTo>
                                  <a:pt x="2103939" y="1326655"/>
                                </a:lnTo>
                                <a:lnTo>
                                  <a:pt x="2104185" y="1326686"/>
                                </a:lnTo>
                                <a:lnTo>
                                  <a:pt x="2104431" y="1326716"/>
                                </a:lnTo>
                                <a:lnTo>
                                  <a:pt x="2104676" y="1326747"/>
                                </a:lnTo>
                                <a:lnTo>
                                  <a:pt x="2104922" y="1326778"/>
                                </a:lnTo>
                                <a:lnTo>
                                  <a:pt x="2105167" y="1326808"/>
                                </a:lnTo>
                                <a:lnTo>
                                  <a:pt x="2105413" y="1326839"/>
                                </a:lnTo>
                                <a:lnTo>
                                  <a:pt x="2105658" y="1326869"/>
                                </a:lnTo>
                                <a:lnTo>
                                  <a:pt x="2105904" y="1326900"/>
                                </a:lnTo>
                                <a:lnTo>
                                  <a:pt x="2106150" y="1326930"/>
                                </a:lnTo>
                                <a:lnTo>
                                  <a:pt x="2106395" y="1326960"/>
                                </a:lnTo>
                                <a:lnTo>
                                  <a:pt x="2106641" y="1326990"/>
                                </a:lnTo>
                                <a:lnTo>
                                  <a:pt x="2106886" y="1327021"/>
                                </a:lnTo>
                                <a:lnTo>
                                  <a:pt x="2107132" y="1327051"/>
                                </a:lnTo>
                                <a:lnTo>
                                  <a:pt x="2107377" y="1327081"/>
                                </a:lnTo>
                                <a:lnTo>
                                  <a:pt x="2107623" y="1327111"/>
                                </a:lnTo>
                                <a:lnTo>
                                  <a:pt x="2107868" y="1327140"/>
                                </a:lnTo>
                                <a:lnTo>
                                  <a:pt x="2108114" y="1327170"/>
                                </a:lnTo>
                                <a:lnTo>
                                  <a:pt x="2108360" y="1327200"/>
                                </a:lnTo>
                                <a:lnTo>
                                  <a:pt x="2108605" y="1327230"/>
                                </a:lnTo>
                                <a:lnTo>
                                  <a:pt x="2108851" y="1327260"/>
                                </a:lnTo>
                                <a:lnTo>
                                  <a:pt x="2109096" y="1327289"/>
                                </a:lnTo>
                                <a:lnTo>
                                  <a:pt x="2109342" y="1327319"/>
                                </a:lnTo>
                                <a:lnTo>
                                  <a:pt x="2109587" y="1327348"/>
                                </a:lnTo>
                                <a:lnTo>
                                  <a:pt x="2109833" y="1327378"/>
                                </a:lnTo>
                                <a:lnTo>
                                  <a:pt x="2110078" y="1327407"/>
                                </a:lnTo>
                                <a:lnTo>
                                  <a:pt x="2110324" y="1327436"/>
                                </a:lnTo>
                                <a:lnTo>
                                  <a:pt x="2110570" y="1327466"/>
                                </a:lnTo>
                                <a:lnTo>
                                  <a:pt x="2110815" y="1327495"/>
                                </a:lnTo>
                                <a:lnTo>
                                  <a:pt x="2111061" y="1327524"/>
                                </a:lnTo>
                                <a:lnTo>
                                  <a:pt x="2111306" y="1327553"/>
                                </a:lnTo>
                                <a:lnTo>
                                  <a:pt x="2111552" y="1327582"/>
                                </a:lnTo>
                                <a:lnTo>
                                  <a:pt x="2111797" y="1327611"/>
                                </a:lnTo>
                                <a:lnTo>
                                  <a:pt x="2112043" y="1327640"/>
                                </a:lnTo>
                                <a:lnTo>
                                  <a:pt x="2112288" y="1327669"/>
                                </a:lnTo>
                                <a:lnTo>
                                  <a:pt x="2112534" y="1327698"/>
                                </a:lnTo>
                                <a:lnTo>
                                  <a:pt x="2112780" y="1327727"/>
                                </a:lnTo>
                                <a:lnTo>
                                  <a:pt x="2113025" y="1327755"/>
                                </a:lnTo>
                                <a:lnTo>
                                  <a:pt x="2113271" y="1327784"/>
                                </a:lnTo>
                                <a:lnTo>
                                  <a:pt x="2113516" y="1327813"/>
                                </a:lnTo>
                                <a:lnTo>
                                  <a:pt x="2113762" y="1327841"/>
                                </a:lnTo>
                                <a:lnTo>
                                  <a:pt x="2114007" y="1327870"/>
                                </a:lnTo>
                                <a:lnTo>
                                  <a:pt x="2114253" y="1327898"/>
                                </a:lnTo>
                                <a:lnTo>
                                  <a:pt x="2114498" y="1327926"/>
                                </a:lnTo>
                                <a:lnTo>
                                  <a:pt x="2114744" y="1327955"/>
                                </a:lnTo>
                                <a:lnTo>
                                  <a:pt x="2114990" y="1327983"/>
                                </a:lnTo>
                                <a:lnTo>
                                  <a:pt x="2115235" y="1328011"/>
                                </a:lnTo>
                                <a:lnTo>
                                  <a:pt x="2115481" y="1328039"/>
                                </a:lnTo>
                                <a:lnTo>
                                  <a:pt x="2115726" y="1328067"/>
                                </a:lnTo>
                                <a:lnTo>
                                  <a:pt x="2115972" y="1328095"/>
                                </a:lnTo>
                                <a:lnTo>
                                  <a:pt x="2116217" y="1328123"/>
                                </a:lnTo>
                                <a:lnTo>
                                  <a:pt x="2116463" y="1328151"/>
                                </a:lnTo>
                                <a:lnTo>
                                  <a:pt x="2116709" y="1328179"/>
                                </a:lnTo>
                                <a:lnTo>
                                  <a:pt x="2116954" y="1328207"/>
                                </a:lnTo>
                                <a:lnTo>
                                  <a:pt x="2117200" y="1328235"/>
                                </a:lnTo>
                                <a:lnTo>
                                  <a:pt x="2117445" y="1328263"/>
                                </a:lnTo>
                                <a:lnTo>
                                  <a:pt x="2117691" y="1328290"/>
                                </a:lnTo>
                                <a:lnTo>
                                  <a:pt x="2117936" y="1328318"/>
                                </a:lnTo>
                                <a:lnTo>
                                  <a:pt x="2118182" y="1328345"/>
                                </a:lnTo>
                                <a:lnTo>
                                  <a:pt x="2118427" y="1328373"/>
                                </a:lnTo>
                                <a:lnTo>
                                  <a:pt x="2118673" y="1328400"/>
                                </a:lnTo>
                                <a:lnTo>
                                  <a:pt x="2118919" y="1328428"/>
                                </a:lnTo>
                                <a:lnTo>
                                  <a:pt x="2119164" y="1328455"/>
                                </a:lnTo>
                                <a:lnTo>
                                  <a:pt x="2119410" y="1328482"/>
                                </a:lnTo>
                                <a:lnTo>
                                  <a:pt x="2119655" y="1328510"/>
                                </a:lnTo>
                                <a:lnTo>
                                  <a:pt x="2119901" y="1328537"/>
                                </a:lnTo>
                                <a:lnTo>
                                  <a:pt x="2120146" y="1328564"/>
                                </a:lnTo>
                                <a:lnTo>
                                  <a:pt x="2120392" y="1328591"/>
                                </a:lnTo>
                                <a:lnTo>
                                  <a:pt x="2120637" y="1328618"/>
                                </a:lnTo>
                                <a:lnTo>
                                  <a:pt x="2120883" y="1328645"/>
                                </a:lnTo>
                                <a:lnTo>
                                  <a:pt x="2121129" y="1328672"/>
                                </a:lnTo>
                                <a:lnTo>
                                  <a:pt x="2121374" y="1328699"/>
                                </a:lnTo>
                                <a:lnTo>
                                  <a:pt x="2121620" y="1328725"/>
                                </a:lnTo>
                                <a:lnTo>
                                  <a:pt x="2121865" y="1328752"/>
                                </a:lnTo>
                                <a:lnTo>
                                  <a:pt x="2122111" y="1328779"/>
                                </a:lnTo>
                                <a:lnTo>
                                  <a:pt x="2122356" y="1328806"/>
                                </a:lnTo>
                                <a:lnTo>
                                  <a:pt x="2122602" y="1328832"/>
                                </a:lnTo>
                                <a:lnTo>
                                  <a:pt x="2122847" y="1328859"/>
                                </a:lnTo>
                                <a:lnTo>
                                  <a:pt x="2123093" y="1328885"/>
                                </a:lnTo>
                                <a:lnTo>
                                  <a:pt x="2123339" y="1328912"/>
                                </a:lnTo>
                                <a:lnTo>
                                  <a:pt x="2123584" y="1328938"/>
                                </a:lnTo>
                                <a:lnTo>
                                  <a:pt x="2123830" y="1328964"/>
                                </a:lnTo>
                                <a:lnTo>
                                  <a:pt x="2124075" y="1328991"/>
                                </a:lnTo>
                                <a:lnTo>
                                  <a:pt x="2124321" y="1329017"/>
                                </a:lnTo>
                                <a:lnTo>
                                  <a:pt x="2124566" y="1329043"/>
                                </a:lnTo>
                                <a:lnTo>
                                  <a:pt x="2124812" y="1329069"/>
                                </a:lnTo>
                                <a:lnTo>
                                  <a:pt x="2125057" y="1329095"/>
                                </a:lnTo>
                                <a:lnTo>
                                  <a:pt x="2125303" y="1329121"/>
                                </a:lnTo>
                                <a:lnTo>
                                  <a:pt x="2125549" y="1329147"/>
                                </a:lnTo>
                                <a:lnTo>
                                  <a:pt x="2125794" y="1329173"/>
                                </a:lnTo>
                                <a:lnTo>
                                  <a:pt x="2126040" y="1329199"/>
                                </a:lnTo>
                                <a:lnTo>
                                  <a:pt x="2126285" y="1329225"/>
                                </a:lnTo>
                                <a:lnTo>
                                  <a:pt x="2126531" y="1329251"/>
                                </a:lnTo>
                                <a:lnTo>
                                  <a:pt x="2126776" y="1329276"/>
                                </a:lnTo>
                                <a:lnTo>
                                  <a:pt x="2127022" y="1329302"/>
                                </a:lnTo>
                                <a:lnTo>
                                  <a:pt x="2127267" y="1329328"/>
                                </a:lnTo>
                                <a:lnTo>
                                  <a:pt x="2127513" y="1329353"/>
                                </a:lnTo>
                                <a:lnTo>
                                  <a:pt x="2127759" y="1329379"/>
                                </a:lnTo>
                                <a:lnTo>
                                  <a:pt x="2128004" y="1329404"/>
                                </a:lnTo>
                                <a:lnTo>
                                  <a:pt x="2128250" y="1329430"/>
                                </a:lnTo>
                                <a:lnTo>
                                  <a:pt x="2128495" y="1329455"/>
                                </a:lnTo>
                                <a:lnTo>
                                  <a:pt x="2128741" y="1329480"/>
                                </a:lnTo>
                                <a:lnTo>
                                  <a:pt x="2128986" y="1329506"/>
                                </a:lnTo>
                                <a:lnTo>
                                  <a:pt x="2129232" y="1329531"/>
                                </a:lnTo>
                                <a:lnTo>
                                  <a:pt x="2129478" y="1329556"/>
                                </a:lnTo>
                                <a:lnTo>
                                  <a:pt x="2129723" y="1329581"/>
                                </a:lnTo>
                                <a:lnTo>
                                  <a:pt x="2129969" y="1329606"/>
                                </a:lnTo>
                                <a:lnTo>
                                  <a:pt x="2130214" y="1329631"/>
                                </a:lnTo>
                                <a:lnTo>
                                  <a:pt x="2130460" y="1329656"/>
                                </a:lnTo>
                                <a:lnTo>
                                  <a:pt x="2130705" y="1329681"/>
                                </a:lnTo>
                                <a:lnTo>
                                  <a:pt x="2130951" y="1329706"/>
                                </a:lnTo>
                                <a:lnTo>
                                  <a:pt x="2131196" y="1329731"/>
                                </a:lnTo>
                                <a:lnTo>
                                  <a:pt x="2131442" y="1329756"/>
                                </a:lnTo>
                                <a:lnTo>
                                  <a:pt x="2131688" y="1329780"/>
                                </a:lnTo>
                                <a:lnTo>
                                  <a:pt x="2131933" y="1329805"/>
                                </a:lnTo>
                                <a:lnTo>
                                  <a:pt x="2132179" y="1329830"/>
                                </a:lnTo>
                                <a:lnTo>
                                  <a:pt x="2132424" y="1329854"/>
                                </a:lnTo>
                                <a:lnTo>
                                  <a:pt x="2132670" y="1329879"/>
                                </a:lnTo>
                                <a:lnTo>
                                  <a:pt x="2132915" y="1329903"/>
                                </a:lnTo>
                                <a:lnTo>
                                  <a:pt x="2133161" y="1329928"/>
                                </a:lnTo>
                                <a:lnTo>
                                  <a:pt x="2133406" y="1329952"/>
                                </a:lnTo>
                                <a:lnTo>
                                  <a:pt x="2133652" y="1329976"/>
                                </a:lnTo>
                                <a:lnTo>
                                  <a:pt x="2133898" y="1330001"/>
                                </a:lnTo>
                                <a:lnTo>
                                  <a:pt x="2134143" y="1330025"/>
                                </a:lnTo>
                                <a:lnTo>
                                  <a:pt x="2134389" y="1330049"/>
                                </a:lnTo>
                                <a:lnTo>
                                  <a:pt x="2134634" y="1330073"/>
                                </a:lnTo>
                                <a:lnTo>
                                  <a:pt x="2134880" y="1330097"/>
                                </a:lnTo>
                                <a:lnTo>
                                  <a:pt x="2135125" y="1330121"/>
                                </a:lnTo>
                                <a:lnTo>
                                  <a:pt x="2135371" y="1330145"/>
                                </a:lnTo>
                                <a:lnTo>
                                  <a:pt x="2135616" y="1330169"/>
                                </a:lnTo>
                                <a:lnTo>
                                  <a:pt x="2135862" y="1330193"/>
                                </a:lnTo>
                                <a:lnTo>
                                  <a:pt x="2136108" y="1330217"/>
                                </a:lnTo>
                                <a:lnTo>
                                  <a:pt x="2136353" y="1330241"/>
                                </a:lnTo>
                                <a:lnTo>
                                  <a:pt x="2136599" y="1330265"/>
                                </a:lnTo>
                                <a:lnTo>
                                  <a:pt x="2136844" y="1330288"/>
                                </a:lnTo>
                                <a:lnTo>
                                  <a:pt x="2137090" y="1330312"/>
                                </a:lnTo>
                                <a:lnTo>
                                  <a:pt x="2137335" y="1330336"/>
                                </a:lnTo>
                                <a:lnTo>
                                  <a:pt x="2137581" y="1330359"/>
                                </a:lnTo>
                                <a:lnTo>
                                  <a:pt x="2137826" y="1330383"/>
                                </a:lnTo>
                                <a:lnTo>
                                  <a:pt x="2138072" y="1330406"/>
                                </a:lnTo>
                                <a:lnTo>
                                  <a:pt x="2138318" y="1330430"/>
                                </a:lnTo>
                                <a:lnTo>
                                  <a:pt x="2138563" y="1330453"/>
                                </a:lnTo>
                                <a:lnTo>
                                  <a:pt x="2138809" y="1330477"/>
                                </a:lnTo>
                                <a:lnTo>
                                  <a:pt x="2139054" y="1330500"/>
                                </a:lnTo>
                                <a:lnTo>
                                  <a:pt x="2139300" y="1330523"/>
                                </a:lnTo>
                                <a:lnTo>
                                  <a:pt x="2139545" y="1330546"/>
                                </a:lnTo>
                                <a:lnTo>
                                  <a:pt x="2139791" y="1330570"/>
                                </a:lnTo>
                                <a:lnTo>
                                  <a:pt x="2140037" y="1330593"/>
                                </a:lnTo>
                                <a:lnTo>
                                  <a:pt x="2140282" y="1330616"/>
                                </a:lnTo>
                                <a:lnTo>
                                  <a:pt x="2140528" y="1330639"/>
                                </a:lnTo>
                                <a:lnTo>
                                  <a:pt x="2140773" y="1330662"/>
                                </a:lnTo>
                                <a:lnTo>
                                  <a:pt x="2141019" y="1330685"/>
                                </a:lnTo>
                                <a:lnTo>
                                  <a:pt x="2141264" y="1330708"/>
                                </a:lnTo>
                                <a:lnTo>
                                  <a:pt x="2141510" y="1330730"/>
                                </a:lnTo>
                                <a:lnTo>
                                  <a:pt x="2141755" y="1330753"/>
                                </a:lnTo>
                                <a:lnTo>
                                  <a:pt x="2142001" y="1330776"/>
                                </a:lnTo>
                                <a:lnTo>
                                  <a:pt x="2142247" y="1330799"/>
                                </a:lnTo>
                                <a:lnTo>
                                  <a:pt x="2142492" y="1330821"/>
                                </a:lnTo>
                                <a:lnTo>
                                  <a:pt x="2142738" y="1330844"/>
                                </a:lnTo>
                                <a:lnTo>
                                  <a:pt x="2142983" y="1330867"/>
                                </a:lnTo>
                                <a:lnTo>
                                  <a:pt x="2143229" y="1330889"/>
                                </a:lnTo>
                                <a:lnTo>
                                  <a:pt x="2143474" y="1330912"/>
                                </a:lnTo>
                                <a:lnTo>
                                  <a:pt x="2143720" y="1330934"/>
                                </a:lnTo>
                                <a:lnTo>
                                  <a:pt x="2143965" y="1330956"/>
                                </a:lnTo>
                                <a:lnTo>
                                  <a:pt x="2144211" y="1330979"/>
                                </a:lnTo>
                                <a:lnTo>
                                  <a:pt x="2144457" y="1331001"/>
                                </a:lnTo>
                                <a:lnTo>
                                  <a:pt x="2144702" y="1331023"/>
                                </a:lnTo>
                                <a:lnTo>
                                  <a:pt x="2144948" y="1331046"/>
                                </a:lnTo>
                                <a:lnTo>
                                  <a:pt x="2145193" y="1331068"/>
                                </a:lnTo>
                                <a:lnTo>
                                  <a:pt x="2145439" y="1331090"/>
                                </a:lnTo>
                                <a:lnTo>
                                  <a:pt x="2145684" y="1331112"/>
                                </a:lnTo>
                                <a:lnTo>
                                  <a:pt x="2145930" y="1331134"/>
                                </a:lnTo>
                                <a:lnTo>
                                  <a:pt x="2146175" y="1331156"/>
                                </a:lnTo>
                                <a:lnTo>
                                  <a:pt x="2146421" y="1331178"/>
                                </a:lnTo>
                                <a:lnTo>
                                  <a:pt x="2146667" y="1331200"/>
                                </a:lnTo>
                                <a:lnTo>
                                  <a:pt x="2146912" y="1331222"/>
                                </a:lnTo>
                                <a:lnTo>
                                  <a:pt x="2147158" y="1331244"/>
                                </a:lnTo>
                                <a:lnTo>
                                  <a:pt x="2147403" y="1331265"/>
                                </a:lnTo>
                                <a:lnTo>
                                  <a:pt x="2147649" y="1331287"/>
                                </a:lnTo>
                                <a:lnTo>
                                  <a:pt x="2147894" y="1331309"/>
                                </a:lnTo>
                                <a:lnTo>
                                  <a:pt x="2148140" y="1331331"/>
                                </a:lnTo>
                                <a:lnTo>
                                  <a:pt x="2148385" y="1331352"/>
                                </a:lnTo>
                                <a:lnTo>
                                  <a:pt x="2148631" y="1331374"/>
                                </a:lnTo>
                                <a:lnTo>
                                  <a:pt x="2148877" y="1331395"/>
                                </a:lnTo>
                                <a:lnTo>
                                  <a:pt x="2149122" y="1331417"/>
                                </a:lnTo>
                                <a:lnTo>
                                  <a:pt x="2149368" y="1331438"/>
                                </a:lnTo>
                                <a:lnTo>
                                  <a:pt x="2149613" y="1331460"/>
                                </a:lnTo>
                                <a:lnTo>
                                  <a:pt x="2149859" y="1331481"/>
                                </a:lnTo>
                                <a:lnTo>
                                  <a:pt x="2150104" y="1331502"/>
                                </a:lnTo>
                                <a:lnTo>
                                  <a:pt x="2150350" y="1331524"/>
                                </a:lnTo>
                                <a:lnTo>
                                  <a:pt x="2150595" y="1331545"/>
                                </a:lnTo>
                                <a:lnTo>
                                  <a:pt x="2150841" y="1331566"/>
                                </a:lnTo>
                                <a:lnTo>
                                  <a:pt x="2151087" y="1331587"/>
                                </a:lnTo>
                                <a:lnTo>
                                  <a:pt x="2151332" y="1331608"/>
                                </a:lnTo>
                                <a:lnTo>
                                  <a:pt x="2151578" y="1331629"/>
                                </a:lnTo>
                                <a:lnTo>
                                  <a:pt x="2151823" y="1331650"/>
                                </a:lnTo>
                                <a:lnTo>
                                  <a:pt x="2152069" y="1331671"/>
                                </a:lnTo>
                                <a:lnTo>
                                  <a:pt x="2152314" y="1331692"/>
                                </a:lnTo>
                                <a:lnTo>
                                  <a:pt x="2152560" y="1331713"/>
                                </a:lnTo>
                                <a:lnTo>
                                  <a:pt x="2152806" y="1331734"/>
                                </a:lnTo>
                                <a:lnTo>
                                  <a:pt x="2153051" y="1331755"/>
                                </a:lnTo>
                                <a:lnTo>
                                  <a:pt x="2153297" y="1331776"/>
                                </a:lnTo>
                                <a:lnTo>
                                  <a:pt x="2153542" y="1331796"/>
                                </a:lnTo>
                                <a:lnTo>
                                  <a:pt x="2153788" y="1331817"/>
                                </a:lnTo>
                                <a:lnTo>
                                  <a:pt x="2154033" y="1331838"/>
                                </a:lnTo>
                                <a:lnTo>
                                  <a:pt x="2154279" y="1331858"/>
                                </a:lnTo>
                                <a:lnTo>
                                  <a:pt x="2154524" y="1331879"/>
                                </a:lnTo>
                                <a:lnTo>
                                  <a:pt x="2154770" y="1331899"/>
                                </a:lnTo>
                                <a:lnTo>
                                  <a:pt x="2155016" y="1331920"/>
                                </a:lnTo>
                                <a:lnTo>
                                  <a:pt x="2155261" y="1331940"/>
                                </a:lnTo>
                                <a:lnTo>
                                  <a:pt x="2155507" y="1331961"/>
                                </a:lnTo>
                                <a:lnTo>
                                  <a:pt x="2155752" y="1331981"/>
                                </a:lnTo>
                                <a:lnTo>
                                  <a:pt x="2155998" y="1332001"/>
                                </a:lnTo>
                                <a:lnTo>
                                  <a:pt x="2156243" y="1332022"/>
                                </a:lnTo>
                                <a:lnTo>
                                  <a:pt x="2156489" y="1332042"/>
                                </a:lnTo>
                                <a:lnTo>
                                  <a:pt x="2156734" y="1332062"/>
                                </a:lnTo>
                                <a:lnTo>
                                  <a:pt x="2156980" y="1332082"/>
                                </a:lnTo>
                                <a:lnTo>
                                  <a:pt x="2157226" y="1332102"/>
                                </a:lnTo>
                                <a:lnTo>
                                  <a:pt x="2157471" y="1332122"/>
                                </a:lnTo>
                                <a:lnTo>
                                  <a:pt x="2157717" y="1332142"/>
                                </a:lnTo>
                                <a:lnTo>
                                  <a:pt x="2157962" y="1332162"/>
                                </a:lnTo>
                                <a:lnTo>
                                  <a:pt x="2158208" y="1332182"/>
                                </a:lnTo>
                                <a:lnTo>
                                  <a:pt x="2158453" y="1332202"/>
                                </a:lnTo>
                                <a:lnTo>
                                  <a:pt x="2158699" y="1332222"/>
                                </a:lnTo>
                                <a:lnTo>
                                  <a:pt x="2158944" y="1332242"/>
                                </a:lnTo>
                                <a:lnTo>
                                  <a:pt x="2159190" y="1332262"/>
                                </a:lnTo>
                                <a:lnTo>
                                  <a:pt x="2159436" y="1332282"/>
                                </a:lnTo>
                                <a:lnTo>
                                  <a:pt x="2159681" y="1332301"/>
                                </a:lnTo>
                                <a:lnTo>
                                  <a:pt x="2159927" y="1332321"/>
                                </a:lnTo>
                                <a:lnTo>
                                  <a:pt x="2160172" y="1332341"/>
                                </a:lnTo>
                                <a:lnTo>
                                  <a:pt x="2160418" y="1332360"/>
                                </a:lnTo>
                                <a:lnTo>
                                  <a:pt x="2160663" y="1332380"/>
                                </a:lnTo>
                                <a:lnTo>
                                  <a:pt x="2160909" y="1332399"/>
                                </a:lnTo>
                                <a:lnTo>
                                  <a:pt x="2161154" y="1332419"/>
                                </a:lnTo>
                                <a:lnTo>
                                  <a:pt x="2161400" y="1332438"/>
                                </a:lnTo>
                                <a:lnTo>
                                  <a:pt x="2161646" y="1332458"/>
                                </a:lnTo>
                                <a:lnTo>
                                  <a:pt x="2161891" y="1332477"/>
                                </a:lnTo>
                                <a:lnTo>
                                  <a:pt x="2162137" y="1332496"/>
                                </a:lnTo>
                                <a:lnTo>
                                  <a:pt x="2162382" y="1332516"/>
                                </a:lnTo>
                                <a:lnTo>
                                  <a:pt x="2162628" y="1332535"/>
                                </a:lnTo>
                                <a:lnTo>
                                  <a:pt x="2162873" y="1332554"/>
                                </a:lnTo>
                                <a:lnTo>
                                  <a:pt x="2163119" y="1332573"/>
                                </a:lnTo>
                                <a:lnTo>
                                  <a:pt x="2163365" y="1332592"/>
                                </a:lnTo>
                                <a:lnTo>
                                  <a:pt x="2163610" y="1332612"/>
                                </a:lnTo>
                                <a:lnTo>
                                  <a:pt x="2163856" y="1332631"/>
                                </a:lnTo>
                                <a:lnTo>
                                  <a:pt x="2164101" y="1332650"/>
                                </a:lnTo>
                                <a:lnTo>
                                  <a:pt x="2164347" y="1332669"/>
                                </a:lnTo>
                                <a:lnTo>
                                  <a:pt x="2164592" y="1332688"/>
                                </a:lnTo>
                                <a:lnTo>
                                  <a:pt x="2164838" y="1332706"/>
                                </a:lnTo>
                                <a:lnTo>
                                  <a:pt x="2165083" y="1332725"/>
                                </a:lnTo>
                                <a:lnTo>
                                  <a:pt x="2165329" y="1332744"/>
                                </a:lnTo>
                                <a:lnTo>
                                  <a:pt x="2165575" y="1332763"/>
                                </a:lnTo>
                                <a:lnTo>
                                  <a:pt x="2165820" y="1332782"/>
                                </a:lnTo>
                                <a:lnTo>
                                  <a:pt x="2166066" y="1332800"/>
                                </a:lnTo>
                                <a:lnTo>
                                  <a:pt x="2166311" y="1332819"/>
                                </a:lnTo>
                                <a:lnTo>
                                  <a:pt x="2166557" y="1332838"/>
                                </a:lnTo>
                                <a:lnTo>
                                  <a:pt x="2166802" y="1332856"/>
                                </a:lnTo>
                                <a:lnTo>
                                  <a:pt x="2167048" y="1332875"/>
                                </a:lnTo>
                                <a:lnTo>
                                  <a:pt x="2167293" y="1332894"/>
                                </a:lnTo>
                                <a:lnTo>
                                  <a:pt x="2167539" y="1332912"/>
                                </a:lnTo>
                                <a:lnTo>
                                  <a:pt x="2167785" y="1332930"/>
                                </a:lnTo>
                                <a:lnTo>
                                  <a:pt x="2168030" y="1332949"/>
                                </a:lnTo>
                                <a:lnTo>
                                  <a:pt x="2168276" y="1332967"/>
                                </a:lnTo>
                                <a:lnTo>
                                  <a:pt x="2168521" y="1332986"/>
                                </a:lnTo>
                                <a:lnTo>
                                  <a:pt x="2168767" y="1333004"/>
                                </a:lnTo>
                                <a:lnTo>
                                  <a:pt x="2169012" y="1333022"/>
                                </a:lnTo>
                                <a:lnTo>
                                  <a:pt x="2169258" y="1333040"/>
                                </a:lnTo>
                                <a:lnTo>
                                  <a:pt x="2169503" y="1333059"/>
                                </a:lnTo>
                                <a:lnTo>
                                  <a:pt x="2169749" y="1333077"/>
                                </a:lnTo>
                                <a:lnTo>
                                  <a:pt x="2169995" y="1333095"/>
                                </a:lnTo>
                                <a:lnTo>
                                  <a:pt x="2170240" y="1333113"/>
                                </a:lnTo>
                                <a:lnTo>
                                  <a:pt x="2170486" y="1333131"/>
                                </a:lnTo>
                                <a:lnTo>
                                  <a:pt x="2170731" y="1333149"/>
                                </a:lnTo>
                                <a:lnTo>
                                  <a:pt x="2170977" y="1333167"/>
                                </a:lnTo>
                                <a:lnTo>
                                  <a:pt x="2171222" y="1333185"/>
                                </a:lnTo>
                                <a:lnTo>
                                  <a:pt x="2171468" y="1333203"/>
                                </a:lnTo>
                                <a:lnTo>
                                  <a:pt x="2171713" y="1333221"/>
                                </a:lnTo>
                                <a:lnTo>
                                  <a:pt x="2171959" y="1333239"/>
                                </a:lnTo>
                                <a:lnTo>
                                  <a:pt x="2172205" y="1333257"/>
                                </a:lnTo>
                                <a:lnTo>
                                  <a:pt x="2172450" y="1333274"/>
                                </a:lnTo>
                                <a:lnTo>
                                  <a:pt x="2172696" y="1333292"/>
                                </a:lnTo>
                                <a:lnTo>
                                  <a:pt x="2172941" y="1333310"/>
                                </a:lnTo>
                                <a:lnTo>
                                  <a:pt x="2173187" y="1333327"/>
                                </a:lnTo>
                                <a:lnTo>
                                  <a:pt x="2173432" y="1333345"/>
                                </a:lnTo>
                                <a:lnTo>
                                  <a:pt x="2173678" y="1333363"/>
                                </a:lnTo>
                                <a:lnTo>
                                  <a:pt x="2173923" y="1333380"/>
                                </a:lnTo>
                                <a:lnTo>
                                  <a:pt x="2174169" y="1333398"/>
                                </a:lnTo>
                                <a:lnTo>
                                  <a:pt x="2174415" y="1333415"/>
                                </a:lnTo>
                                <a:lnTo>
                                  <a:pt x="2174660" y="1333433"/>
                                </a:lnTo>
                                <a:lnTo>
                                  <a:pt x="2174906" y="1333450"/>
                                </a:lnTo>
                                <a:lnTo>
                                  <a:pt x="2175151" y="1333467"/>
                                </a:lnTo>
                                <a:lnTo>
                                  <a:pt x="2175397" y="1333485"/>
                                </a:lnTo>
                                <a:lnTo>
                                  <a:pt x="2175642" y="1333502"/>
                                </a:lnTo>
                                <a:lnTo>
                                  <a:pt x="2175888" y="1333519"/>
                                </a:lnTo>
                                <a:lnTo>
                                  <a:pt x="2176134" y="1333537"/>
                                </a:lnTo>
                                <a:lnTo>
                                  <a:pt x="2176379" y="1333554"/>
                                </a:lnTo>
                                <a:lnTo>
                                  <a:pt x="2176625" y="1333571"/>
                                </a:lnTo>
                                <a:lnTo>
                                  <a:pt x="2176870" y="1333588"/>
                                </a:lnTo>
                                <a:lnTo>
                                  <a:pt x="2177116" y="1333605"/>
                                </a:lnTo>
                                <a:lnTo>
                                  <a:pt x="2177361" y="1333622"/>
                                </a:lnTo>
                                <a:lnTo>
                                  <a:pt x="2177607" y="1333639"/>
                                </a:lnTo>
                                <a:lnTo>
                                  <a:pt x="2177852" y="1333656"/>
                                </a:lnTo>
                                <a:lnTo>
                                  <a:pt x="2178098" y="1333673"/>
                                </a:lnTo>
                                <a:lnTo>
                                  <a:pt x="2178344" y="1333690"/>
                                </a:lnTo>
                                <a:lnTo>
                                  <a:pt x="2178589" y="1333707"/>
                                </a:lnTo>
                                <a:lnTo>
                                  <a:pt x="2178835" y="1333724"/>
                                </a:lnTo>
                                <a:lnTo>
                                  <a:pt x="2179080" y="1333741"/>
                                </a:lnTo>
                                <a:lnTo>
                                  <a:pt x="2179326" y="1333758"/>
                                </a:lnTo>
                                <a:lnTo>
                                  <a:pt x="2179571" y="1333775"/>
                                </a:lnTo>
                                <a:lnTo>
                                  <a:pt x="2179817" y="1333791"/>
                                </a:lnTo>
                                <a:lnTo>
                                  <a:pt x="2180062" y="1333808"/>
                                </a:lnTo>
                                <a:lnTo>
                                  <a:pt x="2180308" y="1333825"/>
                                </a:lnTo>
                                <a:lnTo>
                                  <a:pt x="2180554" y="1333841"/>
                                </a:lnTo>
                                <a:lnTo>
                                  <a:pt x="2180799" y="1333858"/>
                                </a:lnTo>
                                <a:lnTo>
                                  <a:pt x="2181045" y="1333874"/>
                                </a:lnTo>
                                <a:lnTo>
                                  <a:pt x="2181290" y="1333891"/>
                                </a:lnTo>
                                <a:lnTo>
                                  <a:pt x="2181536" y="1333907"/>
                                </a:lnTo>
                                <a:lnTo>
                                  <a:pt x="2181781" y="1333924"/>
                                </a:lnTo>
                                <a:lnTo>
                                  <a:pt x="2182027" y="1333940"/>
                                </a:lnTo>
                                <a:lnTo>
                                  <a:pt x="2182272" y="1333957"/>
                                </a:lnTo>
                                <a:lnTo>
                                  <a:pt x="2182518" y="1333973"/>
                                </a:lnTo>
                                <a:lnTo>
                                  <a:pt x="2182764" y="1333989"/>
                                </a:lnTo>
                                <a:lnTo>
                                  <a:pt x="2183009" y="1334006"/>
                                </a:lnTo>
                                <a:lnTo>
                                  <a:pt x="2183255" y="1334022"/>
                                </a:lnTo>
                                <a:lnTo>
                                  <a:pt x="2183500" y="1334038"/>
                                </a:lnTo>
                                <a:lnTo>
                                  <a:pt x="2183746" y="1334054"/>
                                </a:lnTo>
                                <a:lnTo>
                                  <a:pt x="2183991" y="1334071"/>
                                </a:lnTo>
                                <a:lnTo>
                                  <a:pt x="2184237" y="1334087"/>
                                </a:lnTo>
                                <a:lnTo>
                                  <a:pt x="2184482" y="1334103"/>
                                </a:lnTo>
                                <a:lnTo>
                                  <a:pt x="2184728" y="1334119"/>
                                </a:lnTo>
                                <a:lnTo>
                                  <a:pt x="2184974" y="1334135"/>
                                </a:lnTo>
                                <a:lnTo>
                                  <a:pt x="2185219" y="1334151"/>
                                </a:lnTo>
                                <a:lnTo>
                                  <a:pt x="2185465" y="1334167"/>
                                </a:lnTo>
                                <a:lnTo>
                                  <a:pt x="2185710" y="1334183"/>
                                </a:lnTo>
                                <a:lnTo>
                                  <a:pt x="2185956" y="1334199"/>
                                </a:lnTo>
                                <a:lnTo>
                                  <a:pt x="2186201" y="1334215"/>
                                </a:lnTo>
                                <a:lnTo>
                                  <a:pt x="2186447" y="1334231"/>
                                </a:lnTo>
                                <a:lnTo>
                                  <a:pt x="2186693" y="1334246"/>
                                </a:lnTo>
                                <a:lnTo>
                                  <a:pt x="2186938" y="1334262"/>
                                </a:lnTo>
                                <a:lnTo>
                                  <a:pt x="2187184" y="1334278"/>
                                </a:lnTo>
                                <a:lnTo>
                                  <a:pt x="2187429" y="1334294"/>
                                </a:lnTo>
                                <a:lnTo>
                                  <a:pt x="2187675" y="1334309"/>
                                </a:lnTo>
                                <a:lnTo>
                                  <a:pt x="2187920" y="1334325"/>
                                </a:lnTo>
                                <a:lnTo>
                                  <a:pt x="2188166" y="1334341"/>
                                </a:lnTo>
                                <a:lnTo>
                                  <a:pt x="2188411" y="1334356"/>
                                </a:lnTo>
                                <a:lnTo>
                                  <a:pt x="2188657" y="1334372"/>
                                </a:lnTo>
                                <a:lnTo>
                                  <a:pt x="2188903" y="1334387"/>
                                </a:lnTo>
                                <a:lnTo>
                                  <a:pt x="2189148" y="1334403"/>
                                </a:lnTo>
                                <a:lnTo>
                                  <a:pt x="2189394" y="1334418"/>
                                </a:lnTo>
                                <a:lnTo>
                                  <a:pt x="2189639" y="1334434"/>
                                </a:lnTo>
                                <a:lnTo>
                                  <a:pt x="2189885" y="1334449"/>
                                </a:lnTo>
                                <a:lnTo>
                                  <a:pt x="2190130" y="1334464"/>
                                </a:lnTo>
                                <a:lnTo>
                                  <a:pt x="2190376" y="1334480"/>
                                </a:lnTo>
                                <a:lnTo>
                                  <a:pt x="2190621" y="1334495"/>
                                </a:lnTo>
                                <a:lnTo>
                                  <a:pt x="2190867" y="1334510"/>
                                </a:lnTo>
                                <a:lnTo>
                                  <a:pt x="2191113" y="1334526"/>
                                </a:lnTo>
                                <a:lnTo>
                                  <a:pt x="2191358" y="1334541"/>
                                </a:lnTo>
                                <a:lnTo>
                                  <a:pt x="2191604" y="1334556"/>
                                </a:lnTo>
                                <a:lnTo>
                                  <a:pt x="2191849" y="1334571"/>
                                </a:lnTo>
                                <a:lnTo>
                                  <a:pt x="2192095" y="1334586"/>
                                </a:lnTo>
                                <a:lnTo>
                                  <a:pt x="2192340" y="1334601"/>
                                </a:lnTo>
                                <a:lnTo>
                                  <a:pt x="2192586" y="1334616"/>
                                </a:lnTo>
                                <a:lnTo>
                                  <a:pt x="2192831" y="1334632"/>
                                </a:lnTo>
                                <a:lnTo>
                                  <a:pt x="2193077" y="1334647"/>
                                </a:lnTo>
                                <a:lnTo>
                                  <a:pt x="2193323" y="1334661"/>
                                </a:lnTo>
                                <a:lnTo>
                                  <a:pt x="2193568" y="1334676"/>
                                </a:lnTo>
                                <a:lnTo>
                                  <a:pt x="2193814" y="1334691"/>
                                </a:lnTo>
                                <a:lnTo>
                                  <a:pt x="2194059" y="1334706"/>
                                </a:lnTo>
                                <a:lnTo>
                                  <a:pt x="2194305" y="1334721"/>
                                </a:lnTo>
                                <a:lnTo>
                                  <a:pt x="2194550" y="1334736"/>
                                </a:lnTo>
                                <a:lnTo>
                                  <a:pt x="2194796" y="1334751"/>
                                </a:lnTo>
                                <a:lnTo>
                                  <a:pt x="2195041" y="1334765"/>
                                </a:lnTo>
                                <a:lnTo>
                                  <a:pt x="2195287" y="1334780"/>
                                </a:lnTo>
                                <a:lnTo>
                                  <a:pt x="2195533" y="1334795"/>
                                </a:lnTo>
                                <a:lnTo>
                                  <a:pt x="2195778" y="1334810"/>
                                </a:lnTo>
                                <a:lnTo>
                                  <a:pt x="2196024" y="1334824"/>
                                </a:lnTo>
                                <a:lnTo>
                                  <a:pt x="2196269" y="1334839"/>
                                </a:lnTo>
                                <a:lnTo>
                                  <a:pt x="2196515" y="1334853"/>
                                </a:lnTo>
                                <a:lnTo>
                                  <a:pt x="2196760" y="1334868"/>
                                </a:lnTo>
                                <a:lnTo>
                                  <a:pt x="2197006" y="1334883"/>
                                </a:lnTo>
                                <a:lnTo>
                                  <a:pt x="2197251" y="1334897"/>
                                </a:lnTo>
                                <a:lnTo>
                                  <a:pt x="2197497" y="1334911"/>
                                </a:lnTo>
                                <a:lnTo>
                                  <a:pt x="2197743" y="1334926"/>
                                </a:lnTo>
                                <a:lnTo>
                                  <a:pt x="2197988" y="1334940"/>
                                </a:lnTo>
                                <a:lnTo>
                                  <a:pt x="2198234" y="1334955"/>
                                </a:lnTo>
                                <a:lnTo>
                                  <a:pt x="2198479" y="1334969"/>
                                </a:lnTo>
                                <a:lnTo>
                                  <a:pt x="2198725" y="1334983"/>
                                </a:lnTo>
                                <a:lnTo>
                                  <a:pt x="2198970" y="1334998"/>
                                </a:lnTo>
                                <a:lnTo>
                                  <a:pt x="2199216" y="1335012"/>
                                </a:lnTo>
                                <a:lnTo>
                                  <a:pt x="2199462" y="1335026"/>
                                </a:lnTo>
                                <a:lnTo>
                                  <a:pt x="2199707" y="1335040"/>
                                </a:lnTo>
                                <a:lnTo>
                                  <a:pt x="2199953" y="1335055"/>
                                </a:lnTo>
                                <a:lnTo>
                                  <a:pt x="2200198" y="1335069"/>
                                </a:lnTo>
                                <a:lnTo>
                                  <a:pt x="2200444" y="1335083"/>
                                </a:lnTo>
                                <a:lnTo>
                                  <a:pt x="2200689" y="1335097"/>
                                </a:lnTo>
                                <a:lnTo>
                                  <a:pt x="2200935" y="1335111"/>
                                </a:lnTo>
                                <a:lnTo>
                                  <a:pt x="2201180" y="1335125"/>
                                </a:lnTo>
                                <a:lnTo>
                                  <a:pt x="2201426" y="1335139"/>
                                </a:lnTo>
                                <a:lnTo>
                                  <a:pt x="2201672" y="1335153"/>
                                </a:lnTo>
                                <a:lnTo>
                                  <a:pt x="2201917" y="1335167"/>
                                </a:lnTo>
                                <a:lnTo>
                                  <a:pt x="2202163" y="1335181"/>
                                </a:lnTo>
                                <a:lnTo>
                                  <a:pt x="2202408" y="1335195"/>
                                </a:lnTo>
                                <a:lnTo>
                                  <a:pt x="2202654" y="1335209"/>
                                </a:lnTo>
                                <a:lnTo>
                                  <a:pt x="2202899" y="1335223"/>
                                </a:lnTo>
                                <a:lnTo>
                                  <a:pt x="2203145" y="1335236"/>
                                </a:lnTo>
                                <a:lnTo>
                                  <a:pt x="2203390" y="1335250"/>
                                </a:lnTo>
                                <a:lnTo>
                                  <a:pt x="2203636" y="1335264"/>
                                </a:lnTo>
                                <a:lnTo>
                                  <a:pt x="2203882" y="1335278"/>
                                </a:lnTo>
                                <a:lnTo>
                                  <a:pt x="2204127" y="1335291"/>
                                </a:lnTo>
                                <a:lnTo>
                                  <a:pt x="2204373" y="1335305"/>
                                </a:lnTo>
                                <a:lnTo>
                                  <a:pt x="2204618" y="1335319"/>
                                </a:lnTo>
                                <a:lnTo>
                                  <a:pt x="2204864" y="1335332"/>
                                </a:lnTo>
                                <a:lnTo>
                                  <a:pt x="2205109" y="1335346"/>
                                </a:lnTo>
                                <a:lnTo>
                                  <a:pt x="2205355" y="1335359"/>
                                </a:lnTo>
                                <a:lnTo>
                                  <a:pt x="2205600" y="1335373"/>
                                </a:lnTo>
                                <a:lnTo>
                                  <a:pt x="2205846" y="1335386"/>
                                </a:lnTo>
                                <a:lnTo>
                                  <a:pt x="2206092" y="1335400"/>
                                </a:lnTo>
                                <a:lnTo>
                                  <a:pt x="2206337" y="1335413"/>
                                </a:lnTo>
                                <a:lnTo>
                                  <a:pt x="2206583" y="1335427"/>
                                </a:lnTo>
                                <a:lnTo>
                                  <a:pt x="2206828" y="1335440"/>
                                </a:lnTo>
                                <a:lnTo>
                                  <a:pt x="2207074" y="1335454"/>
                                </a:lnTo>
                                <a:lnTo>
                                  <a:pt x="2207319" y="1335467"/>
                                </a:lnTo>
                                <a:lnTo>
                                  <a:pt x="2207565" y="1335480"/>
                                </a:lnTo>
                                <a:lnTo>
                                  <a:pt x="2207810" y="1335493"/>
                                </a:lnTo>
                                <a:lnTo>
                                  <a:pt x="2208056" y="1335507"/>
                                </a:lnTo>
                                <a:lnTo>
                                  <a:pt x="2208302" y="1335520"/>
                                </a:lnTo>
                                <a:lnTo>
                                  <a:pt x="2208547" y="1335533"/>
                                </a:lnTo>
                                <a:lnTo>
                                  <a:pt x="2208793" y="1335546"/>
                                </a:lnTo>
                                <a:lnTo>
                                  <a:pt x="2209038" y="1335559"/>
                                </a:lnTo>
                                <a:lnTo>
                                  <a:pt x="2209284" y="1335573"/>
                                </a:lnTo>
                                <a:lnTo>
                                  <a:pt x="2209529" y="1335586"/>
                                </a:lnTo>
                                <a:lnTo>
                                  <a:pt x="2209775" y="1335599"/>
                                </a:lnTo>
                                <a:lnTo>
                                  <a:pt x="2210021" y="1335612"/>
                                </a:lnTo>
                                <a:lnTo>
                                  <a:pt x="2210266" y="1335625"/>
                                </a:lnTo>
                                <a:lnTo>
                                  <a:pt x="2210512" y="1335638"/>
                                </a:lnTo>
                                <a:lnTo>
                                  <a:pt x="2210757" y="1335651"/>
                                </a:lnTo>
                                <a:lnTo>
                                  <a:pt x="2211003" y="1335664"/>
                                </a:lnTo>
                                <a:lnTo>
                                  <a:pt x="2211248" y="1335677"/>
                                </a:lnTo>
                                <a:lnTo>
                                  <a:pt x="2211494" y="1335690"/>
                                </a:lnTo>
                                <a:lnTo>
                                  <a:pt x="2211739" y="1335702"/>
                                </a:lnTo>
                                <a:lnTo>
                                  <a:pt x="2211985" y="1335715"/>
                                </a:lnTo>
                                <a:lnTo>
                                  <a:pt x="2212231" y="1335728"/>
                                </a:lnTo>
                                <a:lnTo>
                                  <a:pt x="2212476" y="1335741"/>
                                </a:lnTo>
                                <a:lnTo>
                                  <a:pt x="2212722" y="1335754"/>
                                </a:lnTo>
                                <a:lnTo>
                                  <a:pt x="2212967" y="1335766"/>
                                </a:lnTo>
                                <a:lnTo>
                                  <a:pt x="2213213" y="1335779"/>
                                </a:lnTo>
                                <a:lnTo>
                                  <a:pt x="2213458" y="1335792"/>
                                </a:lnTo>
                                <a:lnTo>
                                  <a:pt x="2213704" y="1335804"/>
                                </a:lnTo>
                                <a:lnTo>
                                  <a:pt x="2213949" y="1335817"/>
                                </a:lnTo>
                                <a:lnTo>
                                  <a:pt x="2214195" y="1335830"/>
                                </a:lnTo>
                                <a:lnTo>
                                  <a:pt x="2214441" y="1335842"/>
                                </a:lnTo>
                                <a:lnTo>
                                  <a:pt x="2214686" y="1335855"/>
                                </a:lnTo>
                                <a:lnTo>
                                  <a:pt x="2214932" y="1335867"/>
                                </a:lnTo>
                                <a:lnTo>
                                  <a:pt x="2215177" y="1335880"/>
                                </a:lnTo>
                                <a:lnTo>
                                  <a:pt x="2215423" y="1335892"/>
                                </a:lnTo>
                                <a:lnTo>
                                  <a:pt x="2215668" y="1335905"/>
                                </a:lnTo>
                                <a:lnTo>
                                  <a:pt x="2215914" y="1335917"/>
                                </a:lnTo>
                                <a:lnTo>
                                  <a:pt x="2216159" y="1335930"/>
                                </a:lnTo>
                                <a:lnTo>
                                  <a:pt x="2216405" y="1335942"/>
                                </a:lnTo>
                                <a:lnTo>
                                  <a:pt x="2216651" y="1335954"/>
                                </a:lnTo>
                                <a:lnTo>
                                  <a:pt x="2216896" y="1335967"/>
                                </a:lnTo>
                                <a:lnTo>
                                  <a:pt x="2217142" y="1335979"/>
                                </a:lnTo>
                                <a:lnTo>
                                  <a:pt x="2217387" y="1335991"/>
                                </a:lnTo>
                                <a:lnTo>
                                  <a:pt x="2217633" y="1336003"/>
                                </a:lnTo>
                                <a:lnTo>
                                  <a:pt x="2217878" y="1336016"/>
                                </a:lnTo>
                                <a:lnTo>
                                  <a:pt x="2218124" y="1336028"/>
                                </a:lnTo>
                                <a:lnTo>
                                  <a:pt x="2218369" y="1336040"/>
                                </a:lnTo>
                                <a:lnTo>
                                  <a:pt x="2218615" y="1336052"/>
                                </a:lnTo>
                                <a:lnTo>
                                  <a:pt x="2218861" y="1336064"/>
                                </a:lnTo>
                                <a:lnTo>
                                  <a:pt x="2219106" y="1336076"/>
                                </a:lnTo>
                                <a:lnTo>
                                  <a:pt x="2219352" y="1336088"/>
                                </a:lnTo>
                                <a:lnTo>
                                  <a:pt x="2219597" y="1336101"/>
                                </a:lnTo>
                                <a:lnTo>
                                  <a:pt x="2219843" y="1336113"/>
                                </a:lnTo>
                                <a:lnTo>
                                  <a:pt x="2220088" y="1336125"/>
                                </a:lnTo>
                                <a:lnTo>
                                  <a:pt x="2220334" y="1336137"/>
                                </a:lnTo>
                                <a:lnTo>
                                  <a:pt x="2220579" y="1336148"/>
                                </a:lnTo>
                                <a:lnTo>
                                  <a:pt x="2220825" y="1336160"/>
                                </a:lnTo>
                                <a:lnTo>
                                  <a:pt x="2221071" y="1336172"/>
                                </a:lnTo>
                                <a:lnTo>
                                  <a:pt x="2221316" y="1336184"/>
                                </a:lnTo>
                                <a:lnTo>
                                  <a:pt x="2221562" y="1336196"/>
                                </a:lnTo>
                                <a:lnTo>
                                  <a:pt x="2221807" y="1336208"/>
                                </a:lnTo>
                                <a:lnTo>
                                  <a:pt x="2222053" y="1336220"/>
                                </a:lnTo>
                                <a:lnTo>
                                  <a:pt x="2222298" y="1336231"/>
                                </a:lnTo>
                                <a:lnTo>
                                  <a:pt x="2222544" y="1336243"/>
                                </a:lnTo>
                                <a:lnTo>
                                  <a:pt x="2222790" y="1336255"/>
                                </a:lnTo>
                                <a:lnTo>
                                  <a:pt x="2223035" y="1336267"/>
                                </a:lnTo>
                                <a:lnTo>
                                  <a:pt x="2223281" y="1336278"/>
                                </a:lnTo>
                                <a:lnTo>
                                  <a:pt x="2223526" y="1336290"/>
                                </a:lnTo>
                                <a:lnTo>
                                  <a:pt x="2223772" y="1336302"/>
                                </a:lnTo>
                                <a:lnTo>
                                  <a:pt x="2224017" y="1336313"/>
                                </a:lnTo>
                                <a:lnTo>
                                  <a:pt x="2224263" y="1336325"/>
                                </a:lnTo>
                                <a:lnTo>
                                  <a:pt x="2224508" y="1336336"/>
                                </a:lnTo>
                                <a:lnTo>
                                  <a:pt x="2224754" y="1336348"/>
                                </a:lnTo>
                                <a:lnTo>
                                  <a:pt x="2225000" y="1336359"/>
                                </a:lnTo>
                                <a:lnTo>
                                  <a:pt x="2225245" y="1336371"/>
                                </a:lnTo>
                                <a:lnTo>
                                  <a:pt x="2225491" y="1336382"/>
                                </a:lnTo>
                                <a:lnTo>
                                  <a:pt x="2225736" y="1336394"/>
                                </a:lnTo>
                                <a:lnTo>
                                  <a:pt x="2225982" y="1336405"/>
                                </a:lnTo>
                                <a:lnTo>
                                  <a:pt x="2226227" y="1336417"/>
                                </a:lnTo>
                                <a:lnTo>
                                  <a:pt x="2226473" y="1336428"/>
                                </a:lnTo>
                                <a:lnTo>
                                  <a:pt x="2226718" y="1336439"/>
                                </a:lnTo>
                                <a:lnTo>
                                  <a:pt x="2226964" y="1336451"/>
                                </a:lnTo>
                                <a:lnTo>
                                  <a:pt x="2227210" y="1336462"/>
                                </a:lnTo>
                                <a:lnTo>
                                  <a:pt x="2227455" y="1336473"/>
                                </a:lnTo>
                                <a:lnTo>
                                  <a:pt x="2227701" y="1336485"/>
                                </a:lnTo>
                                <a:lnTo>
                                  <a:pt x="2227946" y="1336496"/>
                                </a:lnTo>
                                <a:lnTo>
                                  <a:pt x="2228192" y="1336507"/>
                                </a:lnTo>
                                <a:lnTo>
                                  <a:pt x="2228437" y="1336518"/>
                                </a:lnTo>
                                <a:lnTo>
                                  <a:pt x="2228683" y="1336530"/>
                                </a:lnTo>
                                <a:lnTo>
                                  <a:pt x="2228928" y="1336541"/>
                                </a:lnTo>
                                <a:lnTo>
                                  <a:pt x="2229174" y="1336552"/>
                                </a:lnTo>
                                <a:lnTo>
                                  <a:pt x="2229420" y="1336563"/>
                                </a:lnTo>
                                <a:lnTo>
                                  <a:pt x="2229665" y="1336574"/>
                                </a:lnTo>
                                <a:lnTo>
                                  <a:pt x="2229911" y="1336585"/>
                                </a:lnTo>
                                <a:lnTo>
                                  <a:pt x="2230156" y="1336596"/>
                                </a:lnTo>
                                <a:lnTo>
                                  <a:pt x="2230402" y="1336607"/>
                                </a:lnTo>
                                <a:lnTo>
                                  <a:pt x="2230647" y="1336618"/>
                                </a:lnTo>
                                <a:lnTo>
                                  <a:pt x="2230893" y="1336629"/>
                                </a:lnTo>
                                <a:lnTo>
                                  <a:pt x="2231138" y="1336640"/>
                                </a:lnTo>
                                <a:lnTo>
                                  <a:pt x="2231384" y="1336651"/>
                                </a:lnTo>
                                <a:lnTo>
                                  <a:pt x="2231630" y="1336662"/>
                                </a:lnTo>
                                <a:lnTo>
                                  <a:pt x="2231875" y="1336673"/>
                                </a:lnTo>
                                <a:lnTo>
                                  <a:pt x="2232121" y="1336684"/>
                                </a:lnTo>
                                <a:lnTo>
                                  <a:pt x="2232366" y="1336694"/>
                                </a:lnTo>
                                <a:lnTo>
                                  <a:pt x="2232612" y="1336705"/>
                                </a:lnTo>
                                <a:lnTo>
                                  <a:pt x="2232857" y="1336716"/>
                                </a:lnTo>
                                <a:lnTo>
                                  <a:pt x="2233103" y="1336727"/>
                                </a:lnTo>
                                <a:lnTo>
                                  <a:pt x="2233349" y="1336738"/>
                                </a:lnTo>
                                <a:lnTo>
                                  <a:pt x="2233594" y="1336748"/>
                                </a:lnTo>
                                <a:lnTo>
                                  <a:pt x="2233840" y="1336759"/>
                                </a:lnTo>
                                <a:lnTo>
                                  <a:pt x="2234085" y="1336770"/>
                                </a:lnTo>
                                <a:lnTo>
                                  <a:pt x="2234331" y="1336780"/>
                                </a:lnTo>
                                <a:lnTo>
                                  <a:pt x="2234576" y="1336791"/>
                                </a:lnTo>
                                <a:lnTo>
                                  <a:pt x="2234822" y="1336802"/>
                                </a:lnTo>
                                <a:lnTo>
                                  <a:pt x="2235067" y="1336812"/>
                                </a:lnTo>
                                <a:lnTo>
                                  <a:pt x="2235313" y="1336823"/>
                                </a:lnTo>
                                <a:lnTo>
                                  <a:pt x="2235559" y="1336833"/>
                                </a:lnTo>
                                <a:lnTo>
                                  <a:pt x="2235804" y="1336844"/>
                                </a:lnTo>
                                <a:lnTo>
                                  <a:pt x="2236050" y="1336854"/>
                                </a:lnTo>
                                <a:lnTo>
                                  <a:pt x="2236295" y="1336865"/>
                                </a:lnTo>
                                <a:lnTo>
                                  <a:pt x="2236541" y="1336875"/>
                                </a:lnTo>
                                <a:lnTo>
                                  <a:pt x="2236786" y="1336886"/>
                                </a:lnTo>
                                <a:lnTo>
                                  <a:pt x="2237032" y="1336896"/>
                                </a:lnTo>
                                <a:lnTo>
                                  <a:pt x="2237277" y="1336907"/>
                                </a:lnTo>
                                <a:lnTo>
                                  <a:pt x="2237523" y="1336917"/>
                                </a:lnTo>
                                <a:lnTo>
                                  <a:pt x="2237769" y="1336927"/>
                                </a:lnTo>
                                <a:lnTo>
                                  <a:pt x="2238014" y="1336938"/>
                                </a:lnTo>
                                <a:lnTo>
                                  <a:pt x="2238260" y="1336948"/>
                                </a:lnTo>
                                <a:lnTo>
                                  <a:pt x="2238505" y="1336958"/>
                                </a:lnTo>
                                <a:lnTo>
                                  <a:pt x="2238751" y="1336969"/>
                                </a:lnTo>
                                <a:lnTo>
                                  <a:pt x="2238996" y="1336979"/>
                                </a:lnTo>
                                <a:lnTo>
                                  <a:pt x="2239242" y="1336989"/>
                                </a:lnTo>
                                <a:lnTo>
                                  <a:pt x="2239487" y="1336999"/>
                                </a:lnTo>
                                <a:lnTo>
                                  <a:pt x="2239733" y="1337009"/>
                                </a:lnTo>
                                <a:lnTo>
                                  <a:pt x="2239979" y="1337020"/>
                                </a:lnTo>
                                <a:lnTo>
                                  <a:pt x="2240224" y="1337030"/>
                                </a:lnTo>
                                <a:lnTo>
                                  <a:pt x="2240470" y="1337040"/>
                                </a:lnTo>
                                <a:lnTo>
                                  <a:pt x="2240715" y="1337050"/>
                                </a:lnTo>
                                <a:lnTo>
                                  <a:pt x="2240961" y="1337060"/>
                                </a:lnTo>
                                <a:lnTo>
                                  <a:pt x="2241206" y="1337070"/>
                                </a:lnTo>
                                <a:lnTo>
                                  <a:pt x="2241452" y="1337080"/>
                                </a:lnTo>
                                <a:lnTo>
                                  <a:pt x="2241697" y="1337090"/>
                                </a:lnTo>
                                <a:lnTo>
                                  <a:pt x="2241943" y="1337100"/>
                                </a:lnTo>
                                <a:lnTo>
                                  <a:pt x="2242189" y="1337110"/>
                                </a:lnTo>
                                <a:lnTo>
                                  <a:pt x="2242434" y="1337120"/>
                                </a:lnTo>
                                <a:lnTo>
                                  <a:pt x="2242680" y="1337130"/>
                                </a:lnTo>
                                <a:lnTo>
                                  <a:pt x="2242925" y="1337140"/>
                                </a:lnTo>
                                <a:lnTo>
                                  <a:pt x="2243171" y="1337150"/>
                                </a:lnTo>
                                <a:lnTo>
                                  <a:pt x="2243416" y="1337160"/>
                                </a:lnTo>
                                <a:lnTo>
                                  <a:pt x="2243662" y="1337170"/>
                                </a:lnTo>
                                <a:lnTo>
                                  <a:pt x="2243907" y="1337179"/>
                                </a:lnTo>
                                <a:lnTo>
                                  <a:pt x="2244153" y="1337189"/>
                                </a:lnTo>
                                <a:lnTo>
                                  <a:pt x="2244399" y="1337199"/>
                                </a:lnTo>
                                <a:lnTo>
                                  <a:pt x="2244644" y="1337209"/>
                                </a:lnTo>
                                <a:lnTo>
                                  <a:pt x="2244890" y="1337219"/>
                                </a:lnTo>
                                <a:lnTo>
                                  <a:pt x="2245135" y="1337228"/>
                                </a:lnTo>
                                <a:lnTo>
                                  <a:pt x="2245381" y="1337238"/>
                                </a:lnTo>
                                <a:lnTo>
                                  <a:pt x="2245626" y="1337248"/>
                                </a:lnTo>
                                <a:lnTo>
                                  <a:pt x="2245872" y="1337257"/>
                                </a:lnTo>
                                <a:lnTo>
                                  <a:pt x="2246118" y="1337267"/>
                                </a:lnTo>
                                <a:lnTo>
                                  <a:pt x="2246363" y="1337277"/>
                                </a:lnTo>
                                <a:lnTo>
                                  <a:pt x="2246609" y="1337286"/>
                                </a:lnTo>
                                <a:lnTo>
                                  <a:pt x="2246854" y="1337296"/>
                                </a:lnTo>
                                <a:lnTo>
                                  <a:pt x="2247100" y="1337306"/>
                                </a:lnTo>
                                <a:lnTo>
                                  <a:pt x="2247345" y="1337315"/>
                                </a:lnTo>
                                <a:lnTo>
                                  <a:pt x="2247591" y="1337325"/>
                                </a:lnTo>
                                <a:lnTo>
                                  <a:pt x="2247836" y="1337334"/>
                                </a:lnTo>
                                <a:lnTo>
                                  <a:pt x="2248082" y="1337344"/>
                                </a:lnTo>
                                <a:lnTo>
                                  <a:pt x="2248328" y="1337353"/>
                                </a:lnTo>
                                <a:lnTo>
                                  <a:pt x="2248573" y="1337363"/>
                                </a:lnTo>
                                <a:lnTo>
                                  <a:pt x="2248819" y="1337372"/>
                                </a:lnTo>
                                <a:lnTo>
                                  <a:pt x="2249064" y="1337382"/>
                                </a:lnTo>
                                <a:lnTo>
                                  <a:pt x="2249310" y="1337391"/>
                                </a:lnTo>
                                <a:lnTo>
                                  <a:pt x="2249555" y="1337400"/>
                                </a:lnTo>
                                <a:lnTo>
                                  <a:pt x="2249801" y="1337410"/>
                                </a:lnTo>
                                <a:lnTo>
                                  <a:pt x="2250046" y="1337419"/>
                                </a:lnTo>
                                <a:lnTo>
                                  <a:pt x="2250292" y="1337428"/>
                                </a:lnTo>
                                <a:lnTo>
                                  <a:pt x="2250538" y="1337438"/>
                                </a:lnTo>
                                <a:lnTo>
                                  <a:pt x="2250783" y="1337447"/>
                                </a:lnTo>
                                <a:lnTo>
                                  <a:pt x="2251029" y="1337456"/>
                                </a:lnTo>
                                <a:lnTo>
                                  <a:pt x="2251274" y="1337465"/>
                                </a:lnTo>
                                <a:lnTo>
                                  <a:pt x="2251520" y="1337475"/>
                                </a:lnTo>
                                <a:lnTo>
                                  <a:pt x="2251765" y="1337484"/>
                                </a:lnTo>
                                <a:lnTo>
                                  <a:pt x="2252011" y="1337493"/>
                                </a:lnTo>
                                <a:lnTo>
                                  <a:pt x="2252256" y="1337502"/>
                                </a:lnTo>
                                <a:lnTo>
                                  <a:pt x="2252502" y="1337511"/>
                                </a:lnTo>
                                <a:lnTo>
                                  <a:pt x="2252748" y="1337521"/>
                                </a:lnTo>
                                <a:lnTo>
                                  <a:pt x="2252993" y="1337530"/>
                                </a:lnTo>
                                <a:lnTo>
                                  <a:pt x="2253239" y="1337539"/>
                                </a:lnTo>
                                <a:lnTo>
                                  <a:pt x="2253484" y="1337548"/>
                                </a:lnTo>
                                <a:lnTo>
                                  <a:pt x="2253730" y="1337557"/>
                                </a:lnTo>
                                <a:lnTo>
                                  <a:pt x="2253975" y="1337566"/>
                                </a:lnTo>
                                <a:lnTo>
                                  <a:pt x="2254221" y="1337575"/>
                                </a:lnTo>
                                <a:lnTo>
                                  <a:pt x="2254466" y="1337584"/>
                                </a:lnTo>
                                <a:lnTo>
                                  <a:pt x="2254712" y="1337593"/>
                                </a:lnTo>
                                <a:lnTo>
                                  <a:pt x="2254958" y="1337602"/>
                                </a:lnTo>
                                <a:lnTo>
                                  <a:pt x="2255203" y="1337611"/>
                                </a:lnTo>
                                <a:lnTo>
                                  <a:pt x="2255449" y="1337620"/>
                                </a:lnTo>
                                <a:lnTo>
                                  <a:pt x="2255694" y="1337629"/>
                                </a:lnTo>
                                <a:lnTo>
                                  <a:pt x="2255940" y="1337638"/>
                                </a:lnTo>
                                <a:lnTo>
                                  <a:pt x="2256185" y="1337647"/>
                                </a:lnTo>
                                <a:lnTo>
                                  <a:pt x="2256431" y="1337655"/>
                                </a:lnTo>
                                <a:lnTo>
                                  <a:pt x="2256677" y="1337664"/>
                                </a:lnTo>
                                <a:lnTo>
                                  <a:pt x="2256922" y="1337673"/>
                                </a:lnTo>
                                <a:lnTo>
                                  <a:pt x="2257168" y="1337682"/>
                                </a:lnTo>
                                <a:lnTo>
                                  <a:pt x="2257413" y="1337691"/>
                                </a:lnTo>
                                <a:lnTo>
                                  <a:pt x="2257659" y="1337699"/>
                                </a:lnTo>
                                <a:lnTo>
                                  <a:pt x="2257904" y="1337708"/>
                                </a:lnTo>
                                <a:lnTo>
                                  <a:pt x="2258150" y="1337717"/>
                                </a:lnTo>
                                <a:lnTo>
                                  <a:pt x="2258395" y="1337726"/>
                                </a:lnTo>
                                <a:lnTo>
                                  <a:pt x="2258641" y="1337734"/>
                                </a:lnTo>
                                <a:lnTo>
                                  <a:pt x="2258887" y="1337743"/>
                                </a:lnTo>
                                <a:lnTo>
                                  <a:pt x="2259132" y="1337752"/>
                                </a:lnTo>
                                <a:lnTo>
                                  <a:pt x="2259378" y="1337760"/>
                                </a:lnTo>
                                <a:lnTo>
                                  <a:pt x="2259623" y="1337769"/>
                                </a:lnTo>
                                <a:lnTo>
                                  <a:pt x="2259869" y="1337778"/>
                                </a:lnTo>
                                <a:lnTo>
                                  <a:pt x="2260114" y="1337786"/>
                                </a:lnTo>
                                <a:lnTo>
                                  <a:pt x="2260360" y="1337795"/>
                                </a:lnTo>
                                <a:lnTo>
                                  <a:pt x="2260605" y="1337803"/>
                                </a:lnTo>
                                <a:lnTo>
                                  <a:pt x="2260851" y="1337812"/>
                                </a:lnTo>
                                <a:lnTo>
                                  <a:pt x="2261097" y="1337820"/>
                                </a:lnTo>
                                <a:lnTo>
                                  <a:pt x="2261342" y="1337829"/>
                                </a:lnTo>
                                <a:lnTo>
                                  <a:pt x="2261588" y="1337837"/>
                                </a:lnTo>
                                <a:lnTo>
                                  <a:pt x="2261833" y="1337846"/>
                                </a:lnTo>
                                <a:lnTo>
                                  <a:pt x="2262079" y="1337854"/>
                                </a:lnTo>
                                <a:lnTo>
                                  <a:pt x="2262324" y="1337863"/>
                                </a:lnTo>
                                <a:lnTo>
                                  <a:pt x="2262570" y="1337871"/>
                                </a:lnTo>
                                <a:lnTo>
                                  <a:pt x="2262815" y="1337880"/>
                                </a:lnTo>
                                <a:lnTo>
                                  <a:pt x="2263061" y="1337888"/>
                                </a:lnTo>
                                <a:lnTo>
                                  <a:pt x="2263307" y="1337896"/>
                                </a:lnTo>
                                <a:lnTo>
                                  <a:pt x="2263552" y="1337905"/>
                                </a:lnTo>
                                <a:lnTo>
                                  <a:pt x="2263798" y="1337913"/>
                                </a:lnTo>
                                <a:lnTo>
                                  <a:pt x="2264043" y="1337921"/>
                                </a:lnTo>
                                <a:lnTo>
                                  <a:pt x="2264289" y="1337930"/>
                                </a:lnTo>
                                <a:lnTo>
                                  <a:pt x="2264534" y="1337938"/>
                                </a:lnTo>
                                <a:lnTo>
                                  <a:pt x="2264780" y="1337946"/>
                                </a:lnTo>
                                <a:lnTo>
                                  <a:pt x="2265025" y="1337954"/>
                                </a:lnTo>
                                <a:lnTo>
                                  <a:pt x="2265271" y="1337963"/>
                                </a:lnTo>
                                <a:lnTo>
                                  <a:pt x="2265517" y="1337971"/>
                                </a:lnTo>
                                <a:lnTo>
                                  <a:pt x="2265762" y="1337979"/>
                                </a:lnTo>
                                <a:lnTo>
                                  <a:pt x="2266008" y="1337987"/>
                                </a:lnTo>
                                <a:lnTo>
                                  <a:pt x="2266253" y="1337995"/>
                                </a:lnTo>
                                <a:lnTo>
                                  <a:pt x="2266499" y="1338003"/>
                                </a:lnTo>
                                <a:lnTo>
                                  <a:pt x="2266744" y="1338012"/>
                                </a:lnTo>
                                <a:lnTo>
                                  <a:pt x="2266990" y="1338020"/>
                                </a:lnTo>
                                <a:lnTo>
                                  <a:pt x="2267235" y="1338028"/>
                                </a:lnTo>
                                <a:lnTo>
                                  <a:pt x="2267481" y="1338036"/>
                                </a:lnTo>
                                <a:lnTo>
                                  <a:pt x="2267727" y="1338044"/>
                                </a:lnTo>
                                <a:lnTo>
                                  <a:pt x="2267972" y="1338052"/>
                                </a:lnTo>
                                <a:lnTo>
                                  <a:pt x="2268218" y="1338060"/>
                                </a:lnTo>
                                <a:lnTo>
                                  <a:pt x="2268463" y="1338068"/>
                                </a:lnTo>
                                <a:lnTo>
                                  <a:pt x="2268709" y="1338076"/>
                                </a:lnTo>
                                <a:lnTo>
                                  <a:pt x="2268954" y="1338084"/>
                                </a:lnTo>
                                <a:lnTo>
                                  <a:pt x="2269200" y="1338092"/>
                                </a:lnTo>
                                <a:lnTo>
                                  <a:pt x="2269446" y="1338100"/>
                                </a:lnTo>
                                <a:lnTo>
                                  <a:pt x="2269691" y="1338108"/>
                                </a:lnTo>
                                <a:lnTo>
                                  <a:pt x="2269937" y="1338116"/>
                                </a:lnTo>
                                <a:lnTo>
                                  <a:pt x="2270182" y="1338124"/>
                                </a:lnTo>
                                <a:lnTo>
                                  <a:pt x="2270428" y="1338131"/>
                                </a:lnTo>
                                <a:lnTo>
                                  <a:pt x="2270673" y="1338139"/>
                                </a:lnTo>
                                <a:lnTo>
                                  <a:pt x="2270919" y="1338147"/>
                                </a:lnTo>
                                <a:lnTo>
                                  <a:pt x="2271164" y="1338155"/>
                                </a:lnTo>
                                <a:lnTo>
                                  <a:pt x="2271410" y="1338163"/>
                                </a:lnTo>
                                <a:lnTo>
                                  <a:pt x="2271656" y="1338171"/>
                                </a:lnTo>
                                <a:lnTo>
                                  <a:pt x="2271901" y="1338178"/>
                                </a:lnTo>
                                <a:lnTo>
                                  <a:pt x="2272147" y="1338186"/>
                                </a:lnTo>
                                <a:lnTo>
                                  <a:pt x="2272392" y="1338194"/>
                                </a:lnTo>
                                <a:lnTo>
                                  <a:pt x="2272638" y="1338202"/>
                                </a:lnTo>
                                <a:lnTo>
                                  <a:pt x="2272883" y="1338209"/>
                                </a:lnTo>
                                <a:lnTo>
                                  <a:pt x="2273129" y="1338217"/>
                                </a:lnTo>
                                <a:lnTo>
                                  <a:pt x="2273374" y="1338225"/>
                                </a:lnTo>
                                <a:lnTo>
                                  <a:pt x="2273620" y="1338232"/>
                                </a:lnTo>
                                <a:lnTo>
                                  <a:pt x="2273866" y="1338240"/>
                                </a:lnTo>
                                <a:lnTo>
                                  <a:pt x="2274111" y="1338248"/>
                                </a:lnTo>
                                <a:lnTo>
                                  <a:pt x="2274357" y="1338255"/>
                                </a:lnTo>
                                <a:lnTo>
                                  <a:pt x="2274602" y="1338263"/>
                                </a:lnTo>
                                <a:lnTo>
                                  <a:pt x="2274848" y="1338271"/>
                                </a:lnTo>
                                <a:lnTo>
                                  <a:pt x="2275093" y="1338278"/>
                                </a:lnTo>
                                <a:lnTo>
                                  <a:pt x="2275339" y="1338286"/>
                                </a:lnTo>
                                <a:lnTo>
                                  <a:pt x="2275584" y="1338293"/>
                                </a:lnTo>
                                <a:lnTo>
                                  <a:pt x="2275830" y="1338301"/>
                                </a:lnTo>
                                <a:lnTo>
                                  <a:pt x="2276076" y="1338308"/>
                                </a:lnTo>
                                <a:lnTo>
                                  <a:pt x="2276321" y="1338316"/>
                                </a:lnTo>
                                <a:lnTo>
                                  <a:pt x="2276567" y="1338323"/>
                                </a:lnTo>
                                <a:lnTo>
                                  <a:pt x="2276812" y="1338331"/>
                                </a:lnTo>
                                <a:lnTo>
                                  <a:pt x="2277058" y="1338338"/>
                                </a:lnTo>
                                <a:lnTo>
                                  <a:pt x="2277303" y="1338346"/>
                                </a:lnTo>
                                <a:lnTo>
                                  <a:pt x="2277549" y="1338353"/>
                                </a:lnTo>
                                <a:lnTo>
                                  <a:pt x="2277794" y="1338360"/>
                                </a:lnTo>
                                <a:lnTo>
                                  <a:pt x="2278040" y="1338368"/>
                                </a:lnTo>
                                <a:lnTo>
                                  <a:pt x="2278286" y="1338375"/>
                                </a:lnTo>
                                <a:lnTo>
                                  <a:pt x="2278531" y="1338382"/>
                                </a:lnTo>
                                <a:lnTo>
                                  <a:pt x="2278777" y="1338390"/>
                                </a:lnTo>
                                <a:lnTo>
                                  <a:pt x="2279022" y="1338397"/>
                                </a:lnTo>
                                <a:lnTo>
                                  <a:pt x="2279268" y="1338404"/>
                                </a:lnTo>
                                <a:lnTo>
                                  <a:pt x="2279513" y="1338412"/>
                                </a:lnTo>
                                <a:lnTo>
                                  <a:pt x="2279759" y="1338419"/>
                                </a:lnTo>
                                <a:lnTo>
                                  <a:pt x="2280005" y="1338426"/>
                                </a:lnTo>
                                <a:lnTo>
                                  <a:pt x="2280250" y="1338434"/>
                                </a:lnTo>
                                <a:lnTo>
                                  <a:pt x="2280496" y="1338441"/>
                                </a:lnTo>
                                <a:lnTo>
                                  <a:pt x="2280741" y="1338448"/>
                                </a:lnTo>
                                <a:lnTo>
                                  <a:pt x="2280987" y="1338455"/>
                                </a:lnTo>
                                <a:lnTo>
                                  <a:pt x="2281232" y="1338462"/>
                                </a:lnTo>
                                <a:lnTo>
                                  <a:pt x="2281478" y="1338470"/>
                                </a:lnTo>
                                <a:lnTo>
                                  <a:pt x="2281723" y="1338477"/>
                                </a:lnTo>
                                <a:lnTo>
                                  <a:pt x="2281969" y="1338484"/>
                                </a:lnTo>
                                <a:lnTo>
                                  <a:pt x="2282215" y="1338491"/>
                                </a:lnTo>
                                <a:lnTo>
                                  <a:pt x="2282460" y="1338498"/>
                                </a:lnTo>
                                <a:lnTo>
                                  <a:pt x="2282706" y="1338505"/>
                                </a:lnTo>
                                <a:lnTo>
                                  <a:pt x="2282951" y="1338512"/>
                                </a:lnTo>
                                <a:lnTo>
                                  <a:pt x="2283197" y="1338519"/>
                                </a:lnTo>
                                <a:lnTo>
                                  <a:pt x="2283442" y="1338526"/>
                                </a:lnTo>
                                <a:lnTo>
                                  <a:pt x="2283688" y="1338534"/>
                                </a:lnTo>
                                <a:lnTo>
                                  <a:pt x="2283933" y="1338541"/>
                                </a:lnTo>
                                <a:lnTo>
                                  <a:pt x="2284179" y="1338548"/>
                                </a:lnTo>
                                <a:lnTo>
                                  <a:pt x="2284425" y="1338555"/>
                                </a:lnTo>
                                <a:lnTo>
                                  <a:pt x="2284670" y="1338562"/>
                                </a:lnTo>
                                <a:lnTo>
                                  <a:pt x="2284916" y="1338569"/>
                                </a:lnTo>
                                <a:lnTo>
                                  <a:pt x="2285161" y="1338576"/>
                                </a:lnTo>
                                <a:lnTo>
                                  <a:pt x="2285407" y="1338582"/>
                                </a:lnTo>
                                <a:lnTo>
                                  <a:pt x="2285652" y="1338589"/>
                                </a:lnTo>
                                <a:lnTo>
                                  <a:pt x="2285898" y="1338596"/>
                                </a:lnTo>
                                <a:lnTo>
                                  <a:pt x="2286143" y="1338603"/>
                                </a:lnTo>
                                <a:lnTo>
                                  <a:pt x="2286389" y="1338610"/>
                                </a:lnTo>
                                <a:lnTo>
                                  <a:pt x="2286635" y="1338617"/>
                                </a:lnTo>
                                <a:lnTo>
                                  <a:pt x="2286880" y="1338624"/>
                                </a:lnTo>
                                <a:lnTo>
                                  <a:pt x="2287126" y="1338631"/>
                                </a:lnTo>
                                <a:lnTo>
                                  <a:pt x="2287371" y="1338637"/>
                                </a:lnTo>
                                <a:lnTo>
                                  <a:pt x="2287617" y="1338644"/>
                                </a:lnTo>
                                <a:lnTo>
                                  <a:pt x="2287862" y="1338651"/>
                                </a:lnTo>
                                <a:lnTo>
                                  <a:pt x="2288108" y="1338658"/>
                                </a:lnTo>
                                <a:lnTo>
                                  <a:pt x="2288353" y="1338665"/>
                                </a:lnTo>
                                <a:lnTo>
                                  <a:pt x="2288599" y="1338671"/>
                                </a:lnTo>
                                <a:lnTo>
                                  <a:pt x="2288845" y="1338678"/>
                                </a:lnTo>
                                <a:lnTo>
                                  <a:pt x="2289090" y="1338685"/>
                                </a:lnTo>
                                <a:lnTo>
                                  <a:pt x="2289336" y="1338692"/>
                                </a:lnTo>
                                <a:lnTo>
                                  <a:pt x="2289581" y="1338698"/>
                                </a:lnTo>
                                <a:lnTo>
                                  <a:pt x="2289827" y="1338705"/>
                                </a:lnTo>
                                <a:lnTo>
                                  <a:pt x="2290072" y="1338712"/>
                                </a:lnTo>
                                <a:lnTo>
                                  <a:pt x="2290318" y="1338718"/>
                                </a:lnTo>
                                <a:lnTo>
                                  <a:pt x="2290563" y="1338725"/>
                                </a:lnTo>
                                <a:lnTo>
                                  <a:pt x="2290809" y="1338732"/>
                                </a:lnTo>
                                <a:lnTo>
                                  <a:pt x="2291055" y="1338738"/>
                                </a:lnTo>
                                <a:lnTo>
                                  <a:pt x="2291300" y="1338745"/>
                                </a:lnTo>
                                <a:lnTo>
                                  <a:pt x="2291546" y="1338751"/>
                                </a:lnTo>
                                <a:lnTo>
                                  <a:pt x="2291791" y="1338758"/>
                                </a:lnTo>
                                <a:lnTo>
                                  <a:pt x="2292037" y="1338765"/>
                                </a:lnTo>
                                <a:lnTo>
                                  <a:pt x="2292282" y="1338771"/>
                                </a:lnTo>
                                <a:lnTo>
                                  <a:pt x="2292528" y="1338778"/>
                                </a:lnTo>
                                <a:lnTo>
                                  <a:pt x="2292774" y="1338784"/>
                                </a:lnTo>
                                <a:lnTo>
                                  <a:pt x="2293019" y="1338791"/>
                                </a:lnTo>
                                <a:lnTo>
                                  <a:pt x="2293265" y="1338797"/>
                                </a:lnTo>
                                <a:lnTo>
                                  <a:pt x="2293510" y="1338804"/>
                                </a:lnTo>
                                <a:lnTo>
                                  <a:pt x="2293756" y="1338810"/>
                                </a:lnTo>
                                <a:lnTo>
                                  <a:pt x="2294001" y="1338817"/>
                                </a:lnTo>
                                <a:lnTo>
                                  <a:pt x="2294247" y="1338823"/>
                                </a:lnTo>
                                <a:lnTo>
                                  <a:pt x="2294492" y="1338829"/>
                                </a:lnTo>
                                <a:lnTo>
                                  <a:pt x="2294738" y="1338836"/>
                                </a:lnTo>
                                <a:lnTo>
                                  <a:pt x="2294984" y="1338842"/>
                                </a:lnTo>
                                <a:lnTo>
                                  <a:pt x="2295229" y="1338849"/>
                                </a:lnTo>
                                <a:lnTo>
                                  <a:pt x="2295475" y="1338855"/>
                                </a:lnTo>
                                <a:lnTo>
                                  <a:pt x="2295720" y="1338861"/>
                                </a:lnTo>
                                <a:lnTo>
                                  <a:pt x="2295966" y="1338868"/>
                                </a:lnTo>
                                <a:lnTo>
                                  <a:pt x="2296211" y="1338874"/>
                                </a:lnTo>
                                <a:lnTo>
                                  <a:pt x="2296457" y="1338880"/>
                                </a:lnTo>
                                <a:lnTo>
                                  <a:pt x="2296702" y="1338887"/>
                                </a:lnTo>
                                <a:lnTo>
                                  <a:pt x="2296948" y="1338893"/>
                                </a:lnTo>
                                <a:lnTo>
                                  <a:pt x="2297194" y="1338899"/>
                                </a:lnTo>
                                <a:lnTo>
                                  <a:pt x="2297439" y="1338906"/>
                                </a:lnTo>
                                <a:lnTo>
                                  <a:pt x="2297685" y="1338912"/>
                                </a:lnTo>
                                <a:lnTo>
                                  <a:pt x="2297930" y="1338918"/>
                                </a:lnTo>
                                <a:lnTo>
                                  <a:pt x="2298176" y="1338924"/>
                                </a:lnTo>
                                <a:lnTo>
                                  <a:pt x="2298421" y="1338931"/>
                                </a:lnTo>
                                <a:lnTo>
                                  <a:pt x="2298667" y="1338937"/>
                                </a:lnTo>
                                <a:lnTo>
                                  <a:pt x="2298912" y="1338943"/>
                                </a:lnTo>
                                <a:lnTo>
                                  <a:pt x="2299158" y="1338949"/>
                                </a:lnTo>
                                <a:lnTo>
                                  <a:pt x="2299404" y="1338955"/>
                                </a:lnTo>
                                <a:lnTo>
                                  <a:pt x="2299649" y="1338961"/>
                                </a:lnTo>
                                <a:lnTo>
                                  <a:pt x="2299895" y="1338968"/>
                                </a:lnTo>
                                <a:lnTo>
                                  <a:pt x="2300140" y="1338974"/>
                                </a:lnTo>
                                <a:lnTo>
                                  <a:pt x="2300386" y="1338980"/>
                                </a:lnTo>
                                <a:lnTo>
                                  <a:pt x="2300631" y="1338986"/>
                                </a:lnTo>
                                <a:lnTo>
                                  <a:pt x="2300877" y="1338992"/>
                                </a:lnTo>
                                <a:lnTo>
                                  <a:pt x="2301122" y="1338998"/>
                                </a:lnTo>
                                <a:lnTo>
                                  <a:pt x="2301368" y="1339004"/>
                                </a:lnTo>
                                <a:lnTo>
                                  <a:pt x="2301614" y="1339010"/>
                                </a:lnTo>
                                <a:lnTo>
                                  <a:pt x="2301859" y="1339016"/>
                                </a:lnTo>
                                <a:lnTo>
                                  <a:pt x="2302105" y="1339022"/>
                                </a:lnTo>
                                <a:lnTo>
                                  <a:pt x="2302350" y="1339028"/>
                                </a:lnTo>
                                <a:lnTo>
                                  <a:pt x="2302596" y="1339034"/>
                                </a:lnTo>
                                <a:lnTo>
                                  <a:pt x="2302841" y="1339040"/>
                                </a:lnTo>
                                <a:lnTo>
                                  <a:pt x="2303087" y="1339046"/>
                                </a:lnTo>
                                <a:lnTo>
                                  <a:pt x="2303332" y="1339052"/>
                                </a:lnTo>
                                <a:lnTo>
                                  <a:pt x="2303578" y="1339058"/>
                                </a:lnTo>
                                <a:lnTo>
                                  <a:pt x="2303824" y="1339064"/>
                                </a:lnTo>
                                <a:lnTo>
                                  <a:pt x="2304069" y="1339070"/>
                                </a:lnTo>
                                <a:lnTo>
                                  <a:pt x="2304315" y="1339076"/>
                                </a:lnTo>
                                <a:lnTo>
                                  <a:pt x="2304560" y="1339082"/>
                                </a:lnTo>
                                <a:lnTo>
                                  <a:pt x="2304806" y="1339088"/>
                                </a:lnTo>
                                <a:lnTo>
                                  <a:pt x="2305051" y="1339094"/>
                                </a:lnTo>
                                <a:lnTo>
                                  <a:pt x="2305297" y="1339100"/>
                                </a:lnTo>
                                <a:lnTo>
                                  <a:pt x="2305543" y="1339105"/>
                                </a:lnTo>
                                <a:lnTo>
                                  <a:pt x="2305788" y="1339111"/>
                                </a:lnTo>
                                <a:lnTo>
                                  <a:pt x="2306034" y="1339117"/>
                                </a:lnTo>
                                <a:lnTo>
                                  <a:pt x="2306279" y="1339123"/>
                                </a:lnTo>
                                <a:lnTo>
                                  <a:pt x="2306525" y="1339129"/>
                                </a:lnTo>
                                <a:lnTo>
                                  <a:pt x="2306770" y="1339134"/>
                                </a:lnTo>
                                <a:lnTo>
                                  <a:pt x="2307016" y="1339140"/>
                                </a:lnTo>
                                <a:lnTo>
                                  <a:pt x="2307261" y="1339146"/>
                                </a:lnTo>
                                <a:lnTo>
                                  <a:pt x="2307507" y="1339152"/>
                                </a:lnTo>
                                <a:lnTo>
                                  <a:pt x="2307753" y="1339158"/>
                                </a:lnTo>
                                <a:lnTo>
                                  <a:pt x="2307998" y="1339163"/>
                                </a:lnTo>
                                <a:lnTo>
                                  <a:pt x="2308244" y="1339169"/>
                                </a:lnTo>
                                <a:lnTo>
                                  <a:pt x="2308489" y="1339175"/>
                                </a:lnTo>
                                <a:lnTo>
                                  <a:pt x="2308735" y="1339180"/>
                                </a:lnTo>
                                <a:lnTo>
                                  <a:pt x="2308980" y="1339186"/>
                                </a:lnTo>
                                <a:lnTo>
                                  <a:pt x="2309226" y="1339192"/>
                                </a:lnTo>
                                <a:lnTo>
                                  <a:pt x="2309471" y="1339197"/>
                                </a:lnTo>
                                <a:lnTo>
                                  <a:pt x="2309717" y="1339203"/>
                                </a:lnTo>
                                <a:lnTo>
                                  <a:pt x="2309963" y="1339209"/>
                                </a:lnTo>
                                <a:lnTo>
                                  <a:pt x="2310208" y="1339214"/>
                                </a:lnTo>
                                <a:lnTo>
                                  <a:pt x="2310454" y="1339220"/>
                                </a:lnTo>
                                <a:lnTo>
                                  <a:pt x="2310699" y="1339226"/>
                                </a:lnTo>
                                <a:lnTo>
                                  <a:pt x="2310945" y="1339231"/>
                                </a:lnTo>
                                <a:lnTo>
                                  <a:pt x="2311190" y="1339237"/>
                                </a:lnTo>
                                <a:lnTo>
                                  <a:pt x="2311436" y="1339242"/>
                                </a:lnTo>
                                <a:lnTo>
                                  <a:pt x="2311681" y="1339248"/>
                                </a:lnTo>
                                <a:lnTo>
                                  <a:pt x="2311927" y="1339253"/>
                                </a:lnTo>
                                <a:lnTo>
                                  <a:pt x="2312173" y="1339259"/>
                                </a:lnTo>
                                <a:lnTo>
                                  <a:pt x="2312418" y="1339264"/>
                                </a:lnTo>
                                <a:lnTo>
                                  <a:pt x="2312664" y="1339270"/>
                                </a:lnTo>
                                <a:lnTo>
                                  <a:pt x="2312909" y="1339276"/>
                                </a:lnTo>
                                <a:lnTo>
                                  <a:pt x="2313155" y="1339281"/>
                                </a:lnTo>
                                <a:lnTo>
                                  <a:pt x="2313400" y="1339286"/>
                                </a:lnTo>
                                <a:lnTo>
                                  <a:pt x="2313646" y="1339292"/>
                                </a:lnTo>
                                <a:lnTo>
                                  <a:pt x="2313891" y="1339297"/>
                                </a:lnTo>
                                <a:lnTo>
                                  <a:pt x="2314137" y="1339303"/>
                                </a:lnTo>
                                <a:lnTo>
                                  <a:pt x="2314383" y="1339308"/>
                                </a:lnTo>
                                <a:lnTo>
                                  <a:pt x="2314628" y="1339314"/>
                                </a:lnTo>
                                <a:lnTo>
                                  <a:pt x="2314874" y="1339319"/>
                                </a:lnTo>
                                <a:lnTo>
                                  <a:pt x="2315119" y="1339324"/>
                                </a:lnTo>
                                <a:lnTo>
                                  <a:pt x="2315365" y="1339330"/>
                                </a:lnTo>
                                <a:lnTo>
                                  <a:pt x="2315610" y="1339335"/>
                                </a:lnTo>
                                <a:lnTo>
                                  <a:pt x="2315856" y="1339341"/>
                                </a:lnTo>
                                <a:lnTo>
                                  <a:pt x="2316102" y="1339346"/>
                                </a:lnTo>
                                <a:lnTo>
                                  <a:pt x="2316347" y="1339351"/>
                                </a:lnTo>
                                <a:lnTo>
                                  <a:pt x="2316593" y="1339357"/>
                                </a:lnTo>
                                <a:lnTo>
                                  <a:pt x="2316838" y="1339362"/>
                                </a:lnTo>
                                <a:lnTo>
                                  <a:pt x="2317084" y="1339367"/>
                                </a:lnTo>
                                <a:lnTo>
                                  <a:pt x="2317329" y="1339373"/>
                                </a:lnTo>
                                <a:lnTo>
                                  <a:pt x="2317575" y="1339378"/>
                                </a:lnTo>
                                <a:lnTo>
                                  <a:pt x="2317820" y="1339383"/>
                                </a:lnTo>
                                <a:lnTo>
                                  <a:pt x="2318066" y="1339388"/>
                                </a:lnTo>
                                <a:lnTo>
                                  <a:pt x="2318312" y="1339394"/>
                                </a:lnTo>
                                <a:lnTo>
                                  <a:pt x="2318557" y="1339399"/>
                                </a:lnTo>
                                <a:lnTo>
                                  <a:pt x="2318803" y="1339404"/>
                                </a:lnTo>
                                <a:lnTo>
                                  <a:pt x="2319048" y="1339409"/>
                                </a:lnTo>
                                <a:lnTo>
                                  <a:pt x="2319294" y="1339415"/>
                                </a:lnTo>
                                <a:lnTo>
                                  <a:pt x="2319539" y="1339420"/>
                                </a:lnTo>
                                <a:lnTo>
                                  <a:pt x="2319785" y="1339425"/>
                                </a:lnTo>
                                <a:lnTo>
                                  <a:pt x="2320030" y="1339430"/>
                                </a:lnTo>
                                <a:lnTo>
                                  <a:pt x="2320276" y="1339435"/>
                                </a:lnTo>
                                <a:lnTo>
                                  <a:pt x="2320522" y="1339440"/>
                                </a:lnTo>
                                <a:lnTo>
                                  <a:pt x="2320767" y="1339446"/>
                                </a:lnTo>
                                <a:lnTo>
                                  <a:pt x="2321013" y="1339451"/>
                                </a:lnTo>
                                <a:lnTo>
                                  <a:pt x="2321258" y="1339456"/>
                                </a:lnTo>
                                <a:lnTo>
                                  <a:pt x="2321504" y="1339461"/>
                                </a:lnTo>
                                <a:lnTo>
                                  <a:pt x="2321749" y="1339466"/>
                                </a:lnTo>
                                <a:lnTo>
                                  <a:pt x="2321995" y="1339471"/>
                                </a:lnTo>
                                <a:lnTo>
                                  <a:pt x="2322240" y="1339476"/>
                                </a:lnTo>
                                <a:lnTo>
                                  <a:pt x="2322486" y="1339481"/>
                                </a:lnTo>
                                <a:lnTo>
                                  <a:pt x="2322732" y="1339486"/>
                                </a:lnTo>
                                <a:lnTo>
                                  <a:pt x="2322977" y="1339491"/>
                                </a:lnTo>
                                <a:lnTo>
                                  <a:pt x="2323223" y="1339496"/>
                                </a:lnTo>
                                <a:lnTo>
                                  <a:pt x="2323468" y="1339501"/>
                                </a:lnTo>
                                <a:lnTo>
                                  <a:pt x="2323714" y="1339507"/>
                                </a:lnTo>
                                <a:lnTo>
                                  <a:pt x="2323959" y="1339512"/>
                                </a:lnTo>
                                <a:lnTo>
                                  <a:pt x="2324205" y="1339517"/>
                                </a:lnTo>
                                <a:lnTo>
                                  <a:pt x="2324450" y="1339522"/>
                                </a:lnTo>
                                <a:lnTo>
                                  <a:pt x="2324696" y="1339526"/>
                                </a:lnTo>
                                <a:lnTo>
                                  <a:pt x="2324942" y="1339531"/>
                                </a:lnTo>
                                <a:lnTo>
                                  <a:pt x="2325187" y="1339536"/>
                                </a:lnTo>
                                <a:lnTo>
                                  <a:pt x="2325433" y="1339541"/>
                                </a:lnTo>
                                <a:lnTo>
                                  <a:pt x="2325678" y="1339546"/>
                                </a:lnTo>
                                <a:lnTo>
                                  <a:pt x="2325924" y="1339551"/>
                                </a:lnTo>
                                <a:lnTo>
                                  <a:pt x="2326169" y="1339556"/>
                                </a:lnTo>
                                <a:lnTo>
                                  <a:pt x="2326415" y="1339561"/>
                                </a:lnTo>
                                <a:lnTo>
                                  <a:pt x="2326660" y="1339566"/>
                                </a:lnTo>
                                <a:lnTo>
                                  <a:pt x="2326906" y="1339571"/>
                                </a:lnTo>
                                <a:lnTo>
                                  <a:pt x="2327152" y="1339576"/>
                                </a:lnTo>
                                <a:lnTo>
                                  <a:pt x="2327397" y="1339581"/>
                                </a:lnTo>
                                <a:lnTo>
                                  <a:pt x="2327643" y="1339585"/>
                                </a:lnTo>
                                <a:lnTo>
                                  <a:pt x="2327888" y="1339590"/>
                                </a:lnTo>
                                <a:lnTo>
                                  <a:pt x="2328134" y="1339595"/>
                                </a:lnTo>
                                <a:lnTo>
                                  <a:pt x="2328379" y="1339600"/>
                                </a:lnTo>
                                <a:lnTo>
                                  <a:pt x="2328625" y="1339605"/>
                                </a:lnTo>
                                <a:lnTo>
                                  <a:pt x="2328871" y="1339610"/>
                                </a:lnTo>
                                <a:lnTo>
                                  <a:pt x="2329116" y="1339614"/>
                                </a:lnTo>
                                <a:lnTo>
                                  <a:pt x="2329362" y="1339619"/>
                                </a:lnTo>
                                <a:lnTo>
                                  <a:pt x="2329607" y="1339624"/>
                                </a:lnTo>
                                <a:lnTo>
                                  <a:pt x="2329853" y="1339629"/>
                                </a:lnTo>
                                <a:lnTo>
                                  <a:pt x="2330098" y="1339633"/>
                                </a:lnTo>
                                <a:lnTo>
                                  <a:pt x="2330344" y="1339638"/>
                                </a:lnTo>
                                <a:lnTo>
                                  <a:pt x="2330589" y="1339643"/>
                                </a:lnTo>
                                <a:lnTo>
                                  <a:pt x="2330835" y="1339648"/>
                                </a:lnTo>
                                <a:lnTo>
                                  <a:pt x="2331081" y="1339652"/>
                                </a:lnTo>
                                <a:lnTo>
                                  <a:pt x="2331326" y="1339657"/>
                                </a:lnTo>
                                <a:lnTo>
                                  <a:pt x="2331572" y="1339662"/>
                                </a:lnTo>
                                <a:lnTo>
                                  <a:pt x="2331817" y="1339666"/>
                                </a:lnTo>
                                <a:lnTo>
                                  <a:pt x="2332063" y="1339671"/>
                                </a:lnTo>
                                <a:lnTo>
                                  <a:pt x="2332308" y="1339676"/>
                                </a:lnTo>
                                <a:lnTo>
                                  <a:pt x="2332554" y="1339680"/>
                                </a:lnTo>
                                <a:lnTo>
                                  <a:pt x="2332799" y="1339685"/>
                                </a:lnTo>
                                <a:lnTo>
                                  <a:pt x="2333045" y="1339690"/>
                                </a:lnTo>
                                <a:lnTo>
                                  <a:pt x="2333291" y="1339694"/>
                                </a:lnTo>
                                <a:lnTo>
                                  <a:pt x="2333536" y="1339699"/>
                                </a:lnTo>
                                <a:lnTo>
                                  <a:pt x="2333782" y="1339703"/>
                                </a:lnTo>
                                <a:lnTo>
                                  <a:pt x="2334027" y="1339708"/>
                                </a:lnTo>
                                <a:lnTo>
                                  <a:pt x="2334273" y="1339713"/>
                                </a:lnTo>
                                <a:lnTo>
                                  <a:pt x="2334518" y="1339717"/>
                                </a:lnTo>
                                <a:lnTo>
                                  <a:pt x="2334764" y="1339722"/>
                                </a:lnTo>
                                <a:lnTo>
                                  <a:pt x="2335009" y="1339726"/>
                                </a:lnTo>
                                <a:lnTo>
                                  <a:pt x="2335255" y="1339731"/>
                                </a:lnTo>
                                <a:lnTo>
                                  <a:pt x="2335501" y="1339735"/>
                                </a:lnTo>
                                <a:lnTo>
                                  <a:pt x="2335746" y="1339740"/>
                                </a:lnTo>
                                <a:lnTo>
                                  <a:pt x="2335992" y="1339745"/>
                                </a:lnTo>
                                <a:lnTo>
                                  <a:pt x="2336237" y="1339749"/>
                                </a:lnTo>
                                <a:lnTo>
                                  <a:pt x="2336483" y="1339754"/>
                                </a:lnTo>
                                <a:lnTo>
                                  <a:pt x="2336728" y="1339758"/>
                                </a:lnTo>
                                <a:lnTo>
                                  <a:pt x="2336974" y="1339762"/>
                                </a:lnTo>
                                <a:lnTo>
                                  <a:pt x="2337219" y="1339767"/>
                                </a:lnTo>
                                <a:lnTo>
                                  <a:pt x="2337465" y="1339771"/>
                                </a:lnTo>
                                <a:lnTo>
                                  <a:pt x="2337711" y="1339776"/>
                                </a:lnTo>
                                <a:lnTo>
                                  <a:pt x="2337956" y="1339780"/>
                                </a:lnTo>
                                <a:lnTo>
                                  <a:pt x="2338202" y="1339785"/>
                                </a:lnTo>
                                <a:lnTo>
                                  <a:pt x="2338447" y="1339789"/>
                                </a:lnTo>
                                <a:lnTo>
                                  <a:pt x="2338693" y="1339794"/>
                                </a:lnTo>
                                <a:lnTo>
                                  <a:pt x="2338938" y="1339798"/>
                                </a:lnTo>
                                <a:lnTo>
                                  <a:pt x="2339184" y="1339802"/>
                                </a:lnTo>
                                <a:lnTo>
                                  <a:pt x="2339430" y="1339807"/>
                                </a:lnTo>
                                <a:lnTo>
                                  <a:pt x="2339675" y="1339811"/>
                                </a:lnTo>
                                <a:lnTo>
                                  <a:pt x="2339921" y="1339816"/>
                                </a:lnTo>
                                <a:lnTo>
                                  <a:pt x="2340166" y="1339820"/>
                                </a:lnTo>
                                <a:lnTo>
                                  <a:pt x="2340412" y="1339824"/>
                                </a:lnTo>
                                <a:lnTo>
                                  <a:pt x="2340657" y="1339829"/>
                                </a:lnTo>
                                <a:lnTo>
                                  <a:pt x="2340903" y="1339833"/>
                                </a:lnTo>
                                <a:lnTo>
                                  <a:pt x="2341148" y="1339837"/>
                                </a:lnTo>
                                <a:lnTo>
                                  <a:pt x="2341394" y="1339842"/>
                                </a:lnTo>
                                <a:lnTo>
                                  <a:pt x="2341640" y="1339846"/>
                                </a:lnTo>
                                <a:lnTo>
                                  <a:pt x="2341885" y="1339850"/>
                                </a:lnTo>
                                <a:lnTo>
                                  <a:pt x="2342131" y="1339854"/>
                                </a:lnTo>
                                <a:lnTo>
                                  <a:pt x="2342376" y="1339859"/>
                                </a:lnTo>
                                <a:lnTo>
                                  <a:pt x="2342622" y="1339863"/>
                                </a:lnTo>
                                <a:lnTo>
                                  <a:pt x="2342867" y="1339867"/>
                                </a:lnTo>
                                <a:lnTo>
                                  <a:pt x="2343113" y="1339872"/>
                                </a:lnTo>
                                <a:lnTo>
                                  <a:pt x="2343358" y="1339876"/>
                                </a:lnTo>
                                <a:lnTo>
                                  <a:pt x="2343604" y="1339880"/>
                                </a:lnTo>
                                <a:lnTo>
                                  <a:pt x="2343850" y="1339884"/>
                                </a:lnTo>
                                <a:lnTo>
                                  <a:pt x="2344095" y="1339888"/>
                                </a:lnTo>
                                <a:lnTo>
                                  <a:pt x="2344341" y="1339893"/>
                                </a:lnTo>
                                <a:lnTo>
                                  <a:pt x="2344586" y="1339897"/>
                                </a:lnTo>
                                <a:lnTo>
                                  <a:pt x="2344832" y="1339901"/>
                                </a:lnTo>
                                <a:lnTo>
                                  <a:pt x="2345077" y="1339905"/>
                                </a:lnTo>
                                <a:lnTo>
                                  <a:pt x="2345323" y="1339909"/>
                                </a:lnTo>
                                <a:lnTo>
                                  <a:pt x="2345568" y="1339914"/>
                                </a:lnTo>
                                <a:lnTo>
                                  <a:pt x="2345814" y="1339918"/>
                                </a:lnTo>
                                <a:lnTo>
                                  <a:pt x="2346060" y="1339922"/>
                                </a:lnTo>
                                <a:lnTo>
                                  <a:pt x="2346305" y="1339926"/>
                                </a:lnTo>
                                <a:lnTo>
                                  <a:pt x="2346551" y="1339930"/>
                                </a:lnTo>
                                <a:lnTo>
                                  <a:pt x="2346796" y="1339934"/>
                                </a:lnTo>
                                <a:lnTo>
                                  <a:pt x="2347042" y="1339938"/>
                                </a:lnTo>
                                <a:lnTo>
                                  <a:pt x="2347287" y="1339943"/>
                                </a:lnTo>
                                <a:lnTo>
                                  <a:pt x="2347533" y="1339947"/>
                                </a:lnTo>
                                <a:lnTo>
                                  <a:pt x="2347778" y="1339951"/>
                                </a:lnTo>
                                <a:lnTo>
                                  <a:pt x="2348024" y="1339955"/>
                                </a:lnTo>
                                <a:lnTo>
                                  <a:pt x="2348270" y="1339959"/>
                                </a:lnTo>
                                <a:lnTo>
                                  <a:pt x="2348515" y="1339963"/>
                                </a:lnTo>
                                <a:lnTo>
                                  <a:pt x="2348761" y="1339967"/>
                                </a:lnTo>
                                <a:lnTo>
                                  <a:pt x="2349006" y="1339971"/>
                                </a:lnTo>
                                <a:lnTo>
                                  <a:pt x="2349252" y="1339975"/>
                                </a:lnTo>
                                <a:lnTo>
                                  <a:pt x="2349497" y="1339979"/>
                                </a:lnTo>
                                <a:lnTo>
                                  <a:pt x="2349743" y="1339983"/>
                                </a:lnTo>
                                <a:lnTo>
                                  <a:pt x="2349988" y="1339987"/>
                                </a:lnTo>
                                <a:lnTo>
                                  <a:pt x="2350234" y="1339991"/>
                                </a:lnTo>
                                <a:lnTo>
                                  <a:pt x="2350480" y="1339995"/>
                                </a:lnTo>
                                <a:lnTo>
                                  <a:pt x="2350725" y="1339999"/>
                                </a:lnTo>
                                <a:lnTo>
                                  <a:pt x="2350971" y="1340003"/>
                                </a:lnTo>
                                <a:lnTo>
                                  <a:pt x="2351216" y="1340007"/>
                                </a:lnTo>
                                <a:lnTo>
                                  <a:pt x="2351462" y="1340011"/>
                                </a:lnTo>
                                <a:lnTo>
                                  <a:pt x="2351707" y="1340015"/>
                                </a:lnTo>
                                <a:lnTo>
                                  <a:pt x="2351953" y="1340019"/>
                                </a:lnTo>
                                <a:lnTo>
                                  <a:pt x="2352199" y="1340023"/>
                                </a:lnTo>
                                <a:lnTo>
                                  <a:pt x="2352444" y="1340027"/>
                                </a:lnTo>
                                <a:lnTo>
                                  <a:pt x="2352690" y="1340031"/>
                                </a:lnTo>
                                <a:lnTo>
                                  <a:pt x="2352935" y="1340035"/>
                                </a:lnTo>
                                <a:lnTo>
                                  <a:pt x="2353181" y="1340039"/>
                                </a:lnTo>
                                <a:lnTo>
                                  <a:pt x="2353426" y="1340042"/>
                                </a:lnTo>
                                <a:lnTo>
                                  <a:pt x="2353672" y="1340046"/>
                                </a:lnTo>
                                <a:lnTo>
                                  <a:pt x="2353917" y="1340050"/>
                                </a:lnTo>
                                <a:lnTo>
                                  <a:pt x="2354163" y="1340054"/>
                                </a:lnTo>
                                <a:lnTo>
                                  <a:pt x="2354409" y="1340058"/>
                                </a:lnTo>
                                <a:lnTo>
                                  <a:pt x="2354654" y="1340062"/>
                                </a:lnTo>
                                <a:lnTo>
                                  <a:pt x="2354900" y="1340066"/>
                                </a:lnTo>
                                <a:lnTo>
                                  <a:pt x="2355145" y="1340069"/>
                                </a:lnTo>
                                <a:lnTo>
                                  <a:pt x="2355391" y="1340073"/>
                                </a:lnTo>
                                <a:lnTo>
                                  <a:pt x="2355636" y="1340077"/>
                                </a:lnTo>
                                <a:lnTo>
                                  <a:pt x="2355882" y="1340081"/>
                                </a:lnTo>
                                <a:lnTo>
                                  <a:pt x="2356127" y="1340085"/>
                                </a:lnTo>
                                <a:lnTo>
                                  <a:pt x="2356373" y="1340089"/>
                                </a:lnTo>
                                <a:lnTo>
                                  <a:pt x="2356619" y="1340092"/>
                                </a:lnTo>
                                <a:lnTo>
                                  <a:pt x="2356864" y="1340096"/>
                                </a:lnTo>
                                <a:lnTo>
                                  <a:pt x="2357110" y="1340100"/>
                                </a:lnTo>
                                <a:lnTo>
                                  <a:pt x="2357355" y="1340104"/>
                                </a:lnTo>
                                <a:lnTo>
                                  <a:pt x="2357601" y="1340107"/>
                                </a:lnTo>
                                <a:lnTo>
                                  <a:pt x="2357846" y="1340111"/>
                                </a:lnTo>
                                <a:lnTo>
                                  <a:pt x="2358092" y="1340115"/>
                                </a:lnTo>
                                <a:lnTo>
                                  <a:pt x="2358337" y="1340119"/>
                                </a:lnTo>
                                <a:lnTo>
                                  <a:pt x="2358583" y="1340122"/>
                                </a:lnTo>
                                <a:lnTo>
                                  <a:pt x="2358829" y="1340126"/>
                                </a:lnTo>
                                <a:lnTo>
                                  <a:pt x="2359074" y="1340130"/>
                                </a:lnTo>
                                <a:lnTo>
                                  <a:pt x="2359320" y="1340133"/>
                                </a:lnTo>
                                <a:lnTo>
                                  <a:pt x="2359565" y="1340137"/>
                                </a:lnTo>
                                <a:lnTo>
                                  <a:pt x="2359811" y="1340141"/>
                                </a:lnTo>
                                <a:lnTo>
                                  <a:pt x="2360056" y="1340145"/>
                                </a:lnTo>
                                <a:lnTo>
                                  <a:pt x="2360302" y="1340148"/>
                                </a:lnTo>
                                <a:lnTo>
                                  <a:pt x="2360547" y="1340152"/>
                                </a:lnTo>
                                <a:lnTo>
                                  <a:pt x="2360793" y="1340156"/>
                                </a:lnTo>
                                <a:lnTo>
                                  <a:pt x="2361039" y="1340159"/>
                                </a:lnTo>
                                <a:lnTo>
                                  <a:pt x="2361284" y="1340163"/>
                                </a:lnTo>
                                <a:lnTo>
                                  <a:pt x="2361530" y="1340166"/>
                                </a:lnTo>
                                <a:lnTo>
                                  <a:pt x="2361775" y="1340170"/>
                                </a:lnTo>
                                <a:lnTo>
                                  <a:pt x="2362021" y="1340174"/>
                                </a:lnTo>
                                <a:lnTo>
                                  <a:pt x="2362266" y="1340177"/>
                                </a:lnTo>
                                <a:lnTo>
                                  <a:pt x="2362512" y="1340181"/>
                                </a:lnTo>
                                <a:lnTo>
                                  <a:pt x="2362758" y="1340185"/>
                                </a:lnTo>
                                <a:lnTo>
                                  <a:pt x="2363003" y="1340188"/>
                                </a:lnTo>
                                <a:lnTo>
                                  <a:pt x="2363249" y="1340192"/>
                                </a:lnTo>
                                <a:lnTo>
                                  <a:pt x="2363494" y="1340195"/>
                                </a:lnTo>
                                <a:lnTo>
                                  <a:pt x="2363740" y="1340199"/>
                                </a:lnTo>
                                <a:lnTo>
                                  <a:pt x="2363985" y="1340202"/>
                                </a:lnTo>
                                <a:lnTo>
                                  <a:pt x="2364231" y="1340206"/>
                                </a:lnTo>
                                <a:lnTo>
                                  <a:pt x="2364476" y="1340210"/>
                                </a:lnTo>
                                <a:lnTo>
                                  <a:pt x="2364722" y="1340213"/>
                                </a:lnTo>
                                <a:lnTo>
                                  <a:pt x="2364968" y="1340217"/>
                                </a:lnTo>
                                <a:lnTo>
                                  <a:pt x="2365213" y="1340220"/>
                                </a:lnTo>
                                <a:lnTo>
                                  <a:pt x="2365459" y="1340224"/>
                                </a:lnTo>
                                <a:lnTo>
                                  <a:pt x="2365704" y="1340227"/>
                                </a:lnTo>
                                <a:lnTo>
                                  <a:pt x="2365950" y="1340231"/>
                                </a:lnTo>
                                <a:lnTo>
                                  <a:pt x="2366195" y="1340234"/>
                                </a:lnTo>
                                <a:lnTo>
                                  <a:pt x="2366441" y="1340238"/>
                                </a:lnTo>
                                <a:lnTo>
                                  <a:pt x="2366686" y="1340241"/>
                                </a:lnTo>
                                <a:lnTo>
                                  <a:pt x="2366932" y="1340245"/>
                                </a:lnTo>
                                <a:lnTo>
                                  <a:pt x="2367178" y="1340248"/>
                                </a:lnTo>
                                <a:lnTo>
                                  <a:pt x="2367423" y="1340251"/>
                                </a:lnTo>
                                <a:lnTo>
                                  <a:pt x="2367669" y="1340255"/>
                                </a:lnTo>
                                <a:lnTo>
                                  <a:pt x="2367914" y="1340258"/>
                                </a:lnTo>
                                <a:lnTo>
                                  <a:pt x="2368160" y="1340262"/>
                                </a:lnTo>
                                <a:lnTo>
                                  <a:pt x="2368405" y="1340265"/>
                                </a:lnTo>
                                <a:lnTo>
                                  <a:pt x="2368651" y="1340269"/>
                                </a:lnTo>
                                <a:lnTo>
                                  <a:pt x="2368896" y="1340272"/>
                                </a:lnTo>
                                <a:lnTo>
                                  <a:pt x="2369142" y="1340275"/>
                                </a:lnTo>
                                <a:lnTo>
                                  <a:pt x="2369388" y="1340279"/>
                                </a:lnTo>
                                <a:lnTo>
                                  <a:pt x="2369633" y="1340282"/>
                                </a:lnTo>
                                <a:lnTo>
                                  <a:pt x="2369879" y="1340286"/>
                                </a:lnTo>
                                <a:lnTo>
                                  <a:pt x="2370124" y="1340289"/>
                                </a:lnTo>
                                <a:lnTo>
                                  <a:pt x="2370370" y="1340292"/>
                                </a:lnTo>
                                <a:lnTo>
                                  <a:pt x="2370615" y="1340296"/>
                                </a:lnTo>
                                <a:lnTo>
                                  <a:pt x="2370861" y="1340299"/>
                                </a:lnTo>
                                <a:lnTo>
                                  <a:pt x="2371106" y="1340302"/>
                                </a:lnTo>
                                <a:lnTo>
                                  <a:pt x="2371352" y="1340306"/>
                                </a:lnTo>
                                <a:lnTo>
                                  <a:pt x="2371598" y="1340309"/>
                                </a:lnTo>
                                <a:lnTo>
                                  <a:pt x="2371843" y="1340312"/>
                                </a:lnTo>
                                <a:lnTo>
                                  <a:pt x="2372089" y="1340316"/>
                                </a:lnTo>
                                <a:lnTo>
                                  <a:pt x="2372334" y="1340319"/>
                                </a:lnTo>
                                <a:lnTo>
                                  <a:pt x="2372580" y="1340322"/>
                                </a:lnTo>
                                <a:lnTo>
                                  <a:pt x="2372825" y="1340326"/>
                                </a:lnTo>
                                <a:lnTo>
                                  <a:pt x="2373071" y="1340329"/>
                                </a:lnTo>
                                <a:lnTo>
                                  <a:pt x="2373316" y="1340332"/>
                                </a:lnTo>
                                <a:lnTo>
                                  <a:pt x="2373562" y="1340336"/>
                                </a:lnTo>
                                <a:lnTo>
                                  <a:pt x="2373808" y="1340339"/>
                                </a:lnTo>
                                <a:lnTo>
                                  <a:pt x="2374053" y="1340342"/>
                                </a:lnTo>
                                <a:lnTo>
                                  <a:pt x="2374299" y="1340345"/>
                                </a:lnTo>
                                <a:lnTo>
                                  <a:pt x="2374544" y="1340349"/>
                                </a:lnTo>
                                <a:lnTo>
                                  <a:pt x="2374790" y="1340352"/>
                                </a:lnTo>
                                <a:lnTo>
                                  <a:pt x="2375035" y="1340355"/>
                                </a:lnTo>
                                <a:lnTo>
                                  <a:pt x="2375281" y="1340358"/>
                                </a:lnTo>
                                <a:lnTo>
                                  <a:pt x="2375527" y="1340362"/>
                                </a:lnTo>
                                <a:lnTo>
                                  <a:pt x="2375772" y="1340365"/>
                                </a:lnTo>
                                <a:lnTo>
                                  <a:pt x="2376018" y="1340368"/>
                                </a:lnTo>
                                <a:lnTo>
                                  <a:pt x="2376263" y="1340371"/>
                                </a:lnTo>
                                <a:lnTo>
                                  <a:pt x="2376509" y="1340374"/>
                                </a:lnTo>
                                <a:lnTo>
                                  <a:pt x="2376754" y="1340378"/>
                                </a:lnTo>
                                <a:lnTo>
                                  <a:pt x="2377000" y="1340381"/>
                                </a:lnTo>
                                <a:lnTo>
                                  <a:pt x="2377245" y="1340384"/>
                                </a:lnTo>
                                <a:lnTo>
                                  <a:pt x="2377491" y="1340387"/>
                                </a:lnTo>
                                <a:lnTo>
                                  <a:pt x="2377737" y="1340390"/>
                                </a:lnTo>
                                <a:lnTo>
                                  <a:pt x="2377982" y="1340393"/>
                                </a:lnTo>
                                <a:lnTo>
                                  <a:pt x="2378228" y="1340397"/>
                                </a:lnTo>
                                <a:lnTo>
                                  <a:pt x="2378473" y="1340400"/>
                                </a:lnTo>
                                <a:lnTo>
                                  <a:pt x="2378719" y="1340403"/>
                                </a:lnTo>
                                <a:lnTo>
                                  <a:pt x="2378964" y="1340406"/>
                                </a:lnTo>
                                <a:lnTo>
                                  <a:pt x="2379210" y="1340409"/>
                                </a:lnTo>
                                <a:lnTo>
                                  <a:pt x="2379455" y="1340412"/>
                                </a:lnTo>
                                <a:lnTo>
                                  <a:pt x="2379701" y="1340415"/>
                                </a:lnTo>
                                <a:lnTo>
                                  <a:pt x="2379947" y="1340418"/>
                                </a:lnTo>
                                <a:lnTo>
                                  <a:pt x="2380192" y="1340422"/>
                                </a:lnTo>
                                <a:lnTo>
                                  <a:pt x="2380438" y="1340425"/>
                                </a:lnTo>
                                <a:lnTo>
                                  <a:pt x="2380683" y="1340428"/>
                                </a:lnTo>
                                <a:lnTo>
                                  <a:pt x="2380929" y="1340431"/>
                                </a:lnTo>
                                <a:lnTo>
                                  <a:pt x="2381174" y="1340434"/>
                                </a:lnTo>
                                <a:lnTo>
                                  <a:pt x="2381420" y="1340437"/>
                                </a:lnTo>
                                <a:lnTo>
                                  <a:pt x="2381665" y="1340440"/>
                                </a:lnTo>
                                <a:lnTo>
                                  <a:pt x="2381911" y="1340443"/>
                                </a:lnTo>
                                <a:lnTo>
                                  <a:pt x="2382157" y="1340446"/>
                                </a:lnTo>
                                <a:lnTo>
                                  <a:pt x="2382402" y="1340449"/>
                                </a:lnTo>
                                <a:lnTo>
                                  <a:pt x="2382648" y="1340452"/>
                                </a:lnTo>
                                <a:lnTo>
                                  <a:pt x="2382893" y="1340455"/>
                                </a:lnTo>
                                <a:lnTo>
                                  <a:pt x="2383139" y="1340458"/>
                                </a:lnTo>
                                <a:lnTo>
                                  <a:pt x="2383384" y="1340461"/>
                                </a:lnTo>
                                <a:lnTo>
                                  <a:pt x="2383630" y="1340464"/>
                                </a:lnTo>
                                <a:lnTo>
                                  <a:pt x="2383875" y="1340467"/>
                                </a:lnTo>
                                <a:lnTo>
                                  <a:pt x="2384121" y="1340470"/>
                                </a:lnTo>
                                <a:lnTo>
                                  <a:pt x="2384367" y="1340473"/>
                                </a:lnTo>
                                <a:lnTo>
                                  <a:pt x="2384612" y="1340476"/>
                                </a:lnTo>
                                <a:lnTo>
                                  <a:pt x="2384858" y="1340479"/>
                                </a:lnTo>
                                <a:lnTo>
                                  <a:pt x="2385103" y="1340482"/>
                                </a:lnTo>
                                <a:lnTo>
                                  <a:pt x="2385349" y="1340485"/>
                                </a:lnTo>
                                <a:lnTo>
                                  <a:pt x="2385594" y="1340488"/>
                                </a:lnTo>
                                <a:lnTo>
                                  <a:pt x="2385840" y="1340491"/>
                                </a:lnTo>
                                <a:lnTo>
                                  <a:pt x="2386086" y="1340494"/>
                                </a:lnTo>
                                <a:lnTo>
                                  <a:pt x="2386331" y="1340497"/>
                                </a:lnTo>
                                <a:lnTo>
                                  <a:pt x="2386577" y="1340500"/>
                                </a:lnTo>
                                <a:lnTo>
                                  <a:pt x="2386822" y="1340503"/>
                                </a:lnTo>
                                <a:lnTo>
                                  <a:pt x="2387068" y="1340506"/>
                                </a:lnTo>
                                <a:lnTo>
                                  <a:pt x="2387313" y="1340509"/>
                                </a:lnTo>
                                <a:lnTo>
                                  <a:pt x="2387559" y="1340512"/>
                                </a:lnTo>
                                <a:lnTo>
                                  <a:pt x="2387804" y="1340514"/>
                                </a:lnTo>
                                <a:lnTo>
                                  <a:pt x="2388050" y="1340517"/>
                                </a:lnTo>
                                <a:lnTo>
                                  <a:pt x="2388296" y="1340520"/>
                                </a:lnTo>
                                <a:lnTo>
                                  <a:pt x="2388541" y="1340523"/>
                                </a:lnTo>
                                <a:lnTo>
                                  <a:pt x="2388787" y="1340526"/>
                                </a:lnTo>
                                <a:lnTo>
                                  <a:pt x="2389032" y="1340529"/>
                                </a:lnTo>
                                <a:lnTo>
                                  <a:pt x="2389278" y="1340532"/>
                                </a:lnTo>
                                <a:lnTo>
                                  <a:pt x="2389523" y="1340535"/>
                                </a:lnTo>
                                <a:lnTo>
                                  <a:pt x="2389769" y="1340537"/>
                                </a:lnTo>
                                <a:lnTo>
                                  <a:pt x="2390014" y="1340540"/>
                                </a:lnTo>
                                <a:lnTo>
                                  <a:pt x="2390260" y="1340543"/>
                                </a:lnTo>
                                <a:lnTo>
                                  <a:pt x="2390506" y="1340546"/>
                                </a:lnTo>
                                <a:lnTo>
                                  <a:pt x="2390751" y="1340549"/>
                                </a:lnTo>
                                <a:lnTo>
                                  <a:pt x="2390997" y="1340552"/>
                                </a:lnTo>
                                <a:lnTo>
                                  <a:pt x="2391242" y="1340554"/>
                                </a:lnTo>
                                <a:lnTo>
                                  <a:pt x="2391488" y="1340557"/>
                                </a:lnTo>
                                <a:lnTo>
                                  <a:pt x="2391733" y="1340560"/>
                                </a:lnTo>
                                <a:lnTo>
                                  <a:pt x="2391979" y="1340563"/>
                                </a:lnTo>
                                <a:lnTo>
                                  <a:pt x="2392224" y="1340566"/>
                                </a:lnTo>
                                <a:lnTo>
                                  <a:pt x="2392470" y="1340568"/>
                                </a:lnTo>
                                <a:lnTo>
                                  <a:pt x="2392716" y="1340571"/>
                                </a:lnTo>
                                <a:lnTo>
                                  <a:pt x="2392961" y="1340574"/>
                                </a:lnTo>
                                <a:lnTo>
                                  <a:pt x="2393207" y="1340577"/>
                                </a:lnTo>
                                <a:lnTo>
                                  <a:pt x="2393452" y="1340580"/>
                                </a:lnTo>
                                <a:lnTo>
                                  <a:pt x="2393698" y="1340582"/>
                                </a:lnTo>
                                <a:lnTo>
                                  <a:pt x="2393943" y="1340585"/>
                                </a:lnTo>
                                <a:lnTo>
                                  <a:pt x="2394189" y="1340588"/>
                                </a:lnTo>
                                <a:lnTo>
                                  <a:pt x="2394434" y="1340591"/>
                                </a:lnTo>
                                <a:lnTo>
                                  <a:pt x="2394680" y="1340593"/>
                                </a:lnTo>
                                <a:lnTo>
                                  <a:pt x="2394926" y="1340596"/>
                                </a:lnTo>
                                <a:lnTo>
                                  <a:pt x="2395171" y="1340599"/>
                                </a:lnTo>
                                <a:lnTo>
                                  <a:pt x="2395417" y="1340601"/>
                                </a:lnTo>
                                <a:lnTo>
                                  <a:pt x="2395662" y="1340604"/>
                                </a:lnTo>
                                <a:lnTo>
                                  <a:pt x="2395908" y="1340607"/>
                                </a:lnTo>
                                <a:lnTo>
                                  <a:pt x="2396153" y="1340610"/>
                                </a:lnTo>
                                <a:lnTo>
                                  <a:pt x="2396399" y="1340612"/>
                                </a:lnTo>
                                <a:lnTo>
                                  <a:pt x="2396644" y="1340615"/>
                                </a:lnTo>
                                <a:lnTo>
                                  <a:pt x="2396890" y="1340618"/>
                                </a:lnTo>
                                <a:lnTo>
                                  <a:pt x="2397136" y="1340620"/>
                                </a:lnTo>
                                <a:lnTo>
                                  <a:pt x="2397381" y="1340623"/>
                                </a:lnTo>
                                <a:lnTo>
                                  <a:pt x="2397627" y="1340626"/>
                                </a:lnTo>
                                <a:lnTo>
                                  <a:pt x="2397872" y="1340628"/>
                                </a:lnTo>
                                <a:lnTo>
                                  <a:pt x="2398118" y="1340631"/>
                                </a:lnTo>
                                <a:lnTo>
                                  <a:pt x="2398363" y="1340634"/>
                                </a:lnTo>
                                <a:lnTo>
                                  <a:pt x="2398609" y="1340636"/>
                                </a:lnTo>
                                <a:lnTo>
                                  <a:pt x="2398855" y="1340639"/>
                                </a:lnTo>
                                <a:lnTo>
                                  <a:pt x="2399100" y="1340642"/>
                                </a:lnTo>
                                <a:lnTo>
                                  <a:pt x="2399346" y="1340644"/>
                                </a:lnTo>
                                <a:lnTo>
                                  <a:pt x="2399591" y="1340647"/>
                                </a:lnTo>
                                <a:lnTo>
                                  <a:pt x="2399837" y="1340649"/>
                                </a:lnTo>
                                <a:lnTo>
                                  <a:pt x="2400082" y="1340652"/>
                                </a:lnTo>
                                <a:lnTo>
                                  <a:pt x="2400328" y="1340655"/>
                                </a:lnTo>
                                <a:lnTo>
                                  <a:pt x="2400573" y="1340657"/>
                                </a:lnTo>
                                <a:lnTo>
                                  <a:pt x="2400819" y="1340660"/>
                                </a:lnTo>
                                <a:lnTo>
                                  <a:pt x="2401065" y="1340662"/>
                                </a:lnTo>
                                <a:lnTo>
                                  <a:pt x="2401310" y="1340665"/>
                                </a:lnTo>
                                <a:lnTo>
                                  <a:pt x="2401556" y="1340668"/>
                                </a:lnTo>
                                <a:lnTo>
                                  <a:pt x="2401801" y="1340670"/>
                                </a:lnTo>
                                <a:lnTo>
                                  <a:pt x="2402047" y="1340673"/>
                                </a:lnTo>
                                <a:lnTo>
                                  <a:pt x="2402292" y="1340675"/>
                                </a:lnTo>
                                <a:lnTo>
                                  <a:pt x="2402538" y="1340678"/>
                                </a:lnTo>
                                <a:lnTo>
                                  <a:pt x="2402783" y="1340680"/>
                                </a:lnTo>
                                <a:lnTo>
                                  <a:pt x="2403029" y="1340683"/>
                                </a:lnTo>
                                <a:lnTo>
                                  <a:pt x="2403275" y="1340685"/>
                                </a:lnTo>
                                <a:lnTo>
                                  <a:pt x="2403520" y="1340688"/>
                                </a:lnTo>
                                <a:lnTo>
                                  <a:pt x="2403766" y="1340691"/>
                                </a:lnTo>
                                <a:lnTo>
                                  <a:pt x="2404011" y="1340693"/>
                                </a:lnTo>
                                <a:lnTo>
                                  <a:pt x="2404257" y="1340696"/>
                                </a:lnTo>
                                <a:lnTo>
                                  <a:pt x="2404502" y="1340698"/>
                                </a:lnTo>
                                <a:lnTo>
                                  <a:pt x="2404748" y="1340701"/>
                                </a:lnTo>
                                <a:lnTo>
                                  <a:pt x="2404993" y="1340703"/>
                                </a:lnTo>
                                <a:lnTo>
                                  <a:pt x="2405239" y="1340706"/>
                                </a:lnTo>
                                <a:lnTo>
                                  <a:pt x="2405485" y="1340708"/>
                                </a:lnTo>
                                <a:lnTo>
                                  <a:pt x="2405730" y="1340711"/>
                                </a:lnTo>
                                <a:lnTo>
                                  <a:pt x="2405976" y="1340713"/>
                                </a:lnTo>
                                <a:lnTo>
                                  <a:pt x="2406221" y="1340716"/>
                                </a:lnTo>
                                <a:lnTo>
                                  <a:pt x="2406467" y="1340718"/>
                                </a:lnTo>
                                <a:lnTo>
                                  <a:pt x="2406712" y="1340721"/>
                                </a:lnTo>
                                <a:lnTo>
                                  <a:pt x="2406958" y="1340723"/>
                                </a:lnTo>
                                <a:lnTo>
                                  <a:pt x="2407203" y="1340725"/>
                                </a:lnTo>
                                <a:lnTo>
                                  <a:pt x="2407449" y="1340728"/>
                                </a:lnTo>
                                <a:lnTo>
                                  <a:pt x="2407695" y="1340730"/>
                                </a:lnTo>
                                <a:lnTo>
                                  <a:pt x="2407940" y="1340733"/>
                                </a:lnTo>
                                <a:lnTo>
                                  <a:pt x="2408186" y="1340735"/>
                                </a:lnTo>
                                <a:lnTo>
                                  <a:pt x="2408431" y="1340738"/>
                                </a:lnTo>
                                <a:lnTo>
                                  <a:pt x="2408677" y="1340740"/>
                                </a:lnTo>
                                <a:lnTo>
                                  <a:pt x="2408922" y="1340742"/>
                                </a:lnTo>
                                <a:lnTo>
                                  <a:pt x="2409168" y="1340745"/>
                                </a:lnTo>
                                <a:lnTo>
                                  <a:pt x="2409414" y="1340747"/>
                                </a:lnTo>
                                <a:lnTo>
                                  <a:pt x="2409659" y="1340750"/>
                                </a:lnTo>
                                <a:lnTo>
                                  <a:pt x="2409905" y="1340752"/>
                                </a:lnTo>
                                <a:lnTo>
                                  <a:pt x="2410150" y="1340755"/>
                                </a:lnTo>
                                <a:lnTo>
                                  <a:pt x="2410396" y="1340757"/>
                                </a:lnTo>
                                <a:lnTo>
                                  <a:pt x="2410641" y="1340759"/>
                                </a:lnTo>
                                <a:lnTo>
                                  <a:pt x="2410887" y="1340762"/>
                                </a:lnTo>
                                <a:lnTo>
                                  <a:pt x="2411132" y="1340764"/>
                                </a:lnTo>
                                <a:lnTo>
                                  <a:pt x="2411378" y="1340766"/>
                                </a:lnTo>
                                <a:lnTo>
                                  <a:pt x="2411624" y="1340769"/>
                                </a:lnTo>
                                <a:lnTo>
                                  <a:pt x="2411869" y="1340771"/>
                                </a:lnTo>
                                <a:lnTo>
                                  <a:pt x="2412115" y="1340774"/>
                                </a:lnTo>
                                <a:lnTo>
                                  <a:pt x="2412360" y="1340776"/>
                                </a:lnTo>
                                <a:lnTo>
                                  <a:pt x="2412606" y="1340778"/>
                                </a:lnTo>
                                <a:lnTo>
                                  <a:pt x="2412851" y="1340781"/>
                                </a:lnTo>
                                <a:lnTo>
                                  <a:pt x="2413097" y="1340783"/>
                                </a:lnTo>
                                <a:lnTo>
                                  <a:pt x="2413342" y="1340785"/>
                                </a:lnTo>
                                <a:lnTo>
                                  <a:pt x="2413588" y="1340788"/>
                                </a:lnTo>
                                <a:lnTo>
                                  <a:pt x="2413834" y="1340790"/>
                                </a:lnTo>
                                <a:lnTo>
                                  <a:pt x="2414079" y="1340792"/>
                                </a:lnTo>
                                <a:lnTo>
                                  <a:pt x="2414325" y="1340794"/>
                                </a:lnTo>
                                <a:lnTo>
                                  <a:pt x="2414570" y="1340797"/>
                                </a:lnTo>
                                <a:lnTo>
                                  <a:pt x="2414816" y="1340799"/>
                                </a:lnTo>
                                <a:lnTo>
                                  <a:pt x="2415061" y="1340801"/>
                                </a:lnTo>
                                <a:lnTo>
                                  <a:pt x="2415307" y="1340804"/>
                                </a:lnTo>
                                <a:lnTo>
                                  <a:pt x="2415552" y="1340806"/>
                                </a:lnTo>
                                <a:lnTo>
                                  <a:pt x="2415798" y="1340808"/>
                                </a:lnTo>
                                <a:lnTo>
                                  <a:pt x="2416044" y="1340811"/>
                                </a:lnTo>
                                <a:lnTo>
                                  <a:pt x="2416289" y="1340813"/>
                                </a:lnTo>
                                <a:lnTo>
                                  <a:pt x="2416535" y="1340815"/>
                                </a:lnTo>
                                <a:lnTo>
                                  <a:pt x="2416780" y="1340817"/>
                                </a:lnTo>
                                <a:lnTo>
                                  <a:pt x="2417026" y="1340820"/>
                                </a:lnTo>
                                <a:lnTo>
                                  <a:pt x="2417271" y="1340822"/>
                                </a:lnTo>
                                <a:lnTo>
                                  <a:pt x="2417517" y="1340824"/>
                                </a:lnTo>
                                <a:lnTo>
                                  <a:pt x="2417762" y="1340826"/>
                                </a:lnTo>
                                <a:lnTo>
                                  <a:pt x="2418008" y="1340829"/>
                                </a:lnTo>
                                <a:lnTo>
                                  <a:pt x="2418254" y="1340831"/>
                                </a:lnTo>
                                <a:lnTo>
                                  <a:pt x="2418499" y="1340833"/>
                                </a:lnTo>
                                <a:lnTo>
                                  <a:pt x="2418745" y="1340835"/>
                                </a:lnTo>
                                <a:lnTo>
                                  <a:pt x="2418990" y="1340838"/>
                                </a:lnTo>
                                <a:lnTo>
                                  <a:pt x="2419236" y="1340840"/>
                                </a:lnTo>
                                <a:lnTo>
                                  <a:pt x="2419481" y="1340842"/>
                                </a:lnTo>
                                <a:lnTo>
                                  <a:pt x="2419727" y="1340844"/>
                                </a:lnTo>
                                <a:lnTo>
                                  <a:pt x="2419972" y="1340846"/>
                                </a:lnTo>
                                <a:lnTo>
                                  <a:pt x="2420218" y="1340849"/>
                                </a:lnTo>
                                <a:lnTo>
                                  <a:pt x="2420464" y="1340851"/>
                                </a:lnTo>
                                <a:lnTo>
                                  <a:pt x="2420709" y="1340853"/>
                                </a:lnTo>
                                <a:lnTo>
                                  <a:pt x="2420955" y="1340855"/>
                                </a:lnTo>
                                <a:lnTo>
                                  <a:pt x="2421200" y="1340857"/>
                                </a:lnTo>
                                <a:lnTo>
                                  <a:pt x="2421446" y="1340859"/>
                                </a:lnTo>
                                <a:lnTo>
                                  <a:pt x="2421691" y="1340862"/>
                                </a:lnTo>
                                <a:lnTo>
                                  <a:pt x="2421937" y="1340864"/>
                                </a:lnTo>
                                <a:lnTo>
                                  <a:pt x="2422183" y="1340866"/>
                                </a:lnTo>
                                <a:lnTo>
                                  <a:pt x="2422428" y="1340868"/>
                                </a:lnTo>
                                <a:lnTo>
                                  <a:pt x="2422674" y="1340870"/>
                                </a:lnTo>
                                <a:lnTo>
                                  <a:pt x="2422919" y="1340872"/>
                                </a:lnTo>
                                <a:lnTo>
                                  <a:pt x="2423165" y="1340875"/>
                                </a:lnTo>
                                <a:lnTo>
                                  <a:pt x="2423410" y="1340877"/>
                                </a:lnTo>
                                <a:lnTo>
                                  <a:pt x="2423656" y="1340879"/>
                                </a:lnTo>
                                <a:lnTo>
                                  <a:pt x="2423901" y="1340881"/>
                                </a:lnTo>
                                <a:lnTo>
                                  <a:pt x="2424147" y="1340883"/>
                                </a:lnTo>
                                <a:lnTo>
                                  <a:pt x="2424393" y="1340885"/>
                                </a:lnTo>
                                <a:lnTo>
                                  <a:pt x="2424638" y="1340887"/>
                                </a:lnTo>
                                <a:lnTo>
                                  <a:pt x="2424884" y="1340889"/>
                                </a:lnTo>
                                <a:lnTo>
                                  <a:pt x="2425129" y="1340892"/>
                                </a:lnTo>
                                <a:lnTo>
                                  <a:pt x="2425375" y="1340894"/>
                                </a:lnTo>
                                <a:lnTo>
                                  <a:pt x="2425620" y="1340896"/>
                                </a:lnTo>
                                <a:lnTo>
                                  <a:pt x="2425866" y="1340898"/>
                                </a:lnTo>
                                <a:lnTo>
                                  <a:pt x="2426111" y="1340900"/>
                                </a:lnTo>
                                <a:lnTo>
                                  <a:pt x="2426357" y="1340902"/>
                                </a:lnTo>
                                <a:lnTo>
                                  <a:pt x="2426603" y="1340904"/>
                                </a:lnTo>
                                <a:lnTo>
                                  <a:pt x="2426848" y="1340906"/>
                                </a:lnTo>
                                <a:lnTo>
                                  <a:pt x="2427094" y="1340908"/>
                                </a:lnTo>
                                <a:lnTo>
                                  <a:pt x="2427339" y="1340910"/>
                                </a:lnTo>
                                <a:lnTo>
                                  <a:pt x="2427585" y="1340912"/>
                                </a:lnTo>
                                <a:lnTo>
                                  <a:pt x="2427830" y="1340914"/>
                                </a:lnTo>
                                <a:lnTo>
                                  <a:pt x="2428076" y="1340916"/>
                                </a:lnTo>
                                <a:lnTo>
                                  <a:pt x="2428321" y="1340919"/>
                                </a:lnTo>
                                <a:lnTo>
                                  <a:pt x="2428567" y="1340921"/>
                                </a:lnTo>
                                <a:lnTo>
                                  <a:pt x="2428813" y="1340923"/>
                                </a:lnTo>
                                <a:lnTo>
                                  <a:pt x="2429058" y="1340925"/>
                                </a:lnTo>
                                <a:lnTo>
                                  <a:pt x="2429304" y="1340927"/>
                                </a:lnTo>
                                <a:lnTo>
                                  <a:pt x="2429549" y="1340929"/>
                                </a:lnTo>
                                <a:lnTo>
                                  <a:pt x="2429795" y="1340931"/>
                                </a:lnTo>
                                <a:lnTo>
                                  <a:pt x="2430040" y="1340933"/>
                                </a:lnTo>
                                <a:lnTo>
                                  <a:pt x="2430286" y="1340935"/>
                                </a:lnTo>
                                <a:lnTo>
                                  <a:pt x="2430531" y="1340937"/>
                                </a:lnTo>
                                <a:lnTo>
                                  <a:pt x="2430777" y="1340939"/>
                                </a:lnTo>
                                <a:lnTo>
                                  <a:pt x="2431023" y="1340941"/>
                                </a:lnTo>
                                <a:lnTo>
                                  <a:pt x="2431268" y="1340943"/>
                                </a:lnTo>
                                <a:lnTo>
                                  <a:pt x="2431514" y="1340945"/>
                                </a:lnTo>
                                <a:lnTo>
                                  <a:pt x="2431759" y="1340947"/>
                                </a:lnTo>
                                <a:lnTo>
                                  <a:pt x="2432005" y="1340949"/>
                                </a:lnTo>
                                <a:lnTo>
                                  <a:pt x="2432250" y="1340951"/>
                                </a:lnTo>
                                <a:lnTo>
                                  <a:pt x="2432496" y="1340953"/>
                                </a:lnTo>
                                <a:lnTo>
                                  <a:pt x="2432742" y="1340955"/>
                                </a:lnTo>
                                <a:lnTo>
                                  <a:pt x="2432987" y="1340957"/>
                                </a:lnTo>
                                <a:lnTo>
                                  <a:pt x="2433233" y="1340959"/>
                                </a:lnTo>
                                <a:lnTo>
                                  <a:pt x="2433478" y="1340961"/>
                                </a:lnTo>
                                <a:lnTo>
                                  <a:pt x="2433724" y="1340963"/>
                                </a:lnTo>
                                <a:lnTo>
                                  <a:pt x="2433969" y="1340964"/>
                                </a:lnTo>
                                <a:lnTo>
                                  <a:pt x="2434215" y="1340966"/>
                                </a:lnTo>
                                <a:lnTo>
                                  <a:pt x="2434460" y="1340968"/>
                                </a:lnTo>
                                <a:lnTo>
                                  <a:pt x="2434706" y="1340970"/>
                                </a:lnTo>
                                <a:lnTo>
                                  <a:pt x="2434952" y="1340972"/>
                                </a:lnTo>
                                <a:lnTo>
                                  <a:pt x="2435197" y="1340974"/>
                                </a:lnTo>
                                <a:lnTo>
                                  <a:pt x="2435443" y="1340976"/>
                                </a:lnTo>
                                <a:lnTo>
                                  <a:pt x="2435688" y="1340978"/>
                                </a:lnTo>
                                <a:lnTo>
                                  <a:pt x="2435934" y="1340980"/>
                                </a:lnTo>
                                <a:lnTo>
                                  <a:pt x="2436179" y="1340982"/>
                                </a:lnTo>
                                <a:lnTo>
                                  <a:pt x="2436425" y="1340984"/>
                                </a:lnTo>
                                <a:lnTo>
                                  <a:pt x="2436670" y="1340986"/>
                                </a:lnTo>
                                <a:lnTo>
                                  <a:pt x="2436916" y="1340988"/>
                                </a:lnTo>
                                <a:lnTo>
                                  <a:pt x="2437162" y="1340989"/>
                                </a:lnTo>
                                <a:lnTo>
                                  <a:pt x="2437407" y="1340991"/>
                                </a:lnTo>
                                <a:lnTo>
                                  <a:pt x="2437653" y="1340993"/>
                                </a:lnTo>
                                <a:lnTo>
                                  <a:pt x="2437898" y="1340995"/>
                                </a:lnTo>
                                <a:lnTo>
                                  <a:pt x="2438144" y="1340997"/>
                                </a:lnTo>
                                <a:lnTo>
                                  <a:pt x="2438389" y="1340999"/>
                                </a:lnTo>
                                <a:lnTo>
                                  <a:pt x="2438635" y="1341001"/>
                                </a:lnTo>
                                <a:lnTo>
                                  <a:pt x="2438880" y="1341003"/>
                                </a:lnTo>
                                <a:lnTo>
                                  <a:pt x="2439126" y="1341005"/>
                                </a:lnTo>
                                <a:lnTo>
                                  <a:pt x="2439372" y="1341006"/>
                                </a:lnTo>
                                <a:lnTo>
                                  <a:pt x="2439617" y="1341008"/>
                                </a:lnTo>
                                <a:lnTo>
                                  <a:pt x="2439863" y="1341010"/>
                                </a:lnTo>
                                <a:lnTo>
                                  <a:pt x="2440108" y="1341012"/>
                                </a:lnTo>
                                <a:lnTo>
                                  <a:pt x="2440354" y="1341014"/>
                                </a:lnTo>
                                <a:lnTo>
                                  <a:pt x="2440599" y="1341016"/>
                                </a:lnTo>
                                <a:lnTo>
                                  <a:pt x="2440845" y="1341018"/>
                                </a:lnTo>
                                <a:lnTo>
                                  <a:pt x="2441090" y="1341019"/>
                                </a:lnTo>
                                <a:lnTo>
                                  <a:pt x="2441336" y="1341021"/>
                                </a:lnTo>
                                <a:lnTo>
                                  <a:pt x="2441582" y="1341023"/>
                                </a:lnTo>
                                <a:lnTo>
                                  <a:pt x="2441827" y="1341025"/>
                                </a:lnTo>
                                <a:lnTo>
                                  <a:pt x="2442073" y="1341027"/>
                                </a:lnTo>
                                <a:lnTo>
                                  <a:pt x="2442318" y="1341028"/>
                                </a:lnTo>
                                <a:lnTo>
                                  <a:pt x="2442564" y="1341030"/>
                                </a:lnTo>
                                <a:lnTo>
                                  <a:pt x="2442809" y="1341032"/>
                                </a:lnTo>
                                <a:lnTo>
                                  <a:pt x="2443055" y="1341034"/>
                                </a:lnTo>
                                <a:lnTo>
                                  <a:pt x="2443300" y="1341036"/>
                                </a:lnTo>
                                <a:lnTo>
                                  <a:pt x="2443546" y="1341038"/>
                                </a:lnTo>
                                <a:lnTo>
                                  <a:pt x="2443792" y="1341039"/>
                                </a:lnTo>
                                <a:lnTo>
                                  <a:pt x="2444037" y="1341041"/>
                                </a:lnTo>
                                <a:lnTo>
                                  <a:pt x="2444283" y="1341043"/>
                                </a:lnTo>
                                <a:lnTo>
                                  <a:pt x="2444528" y="1341045"/>
                                </a:lnTo>
                                <a:lnTo>
                                  <a:pt x="2444774" y="1341046"/>
                                </a:lnTo>
                                <a:lnTo>
                                  <a:pt x="2445019" y="1341048"/>
                                </a:lnTo>
                                <a:lnTo>
                                  <a:pt x="2445265" y="1341050"/>
                                </a:lnTo>
                                <a:lnTo>
                                  <a:pt x="2445511" y="1341052"/>
                                </a:lnTo>
                                <a:lnTo>
                                  <a:pt x="2445756" y="1341054"/>
                                </a:lnTo>
                                <a:lnTo>
                                  <a:pt x="2446002" y="1341055"/>
                                </a:lnTo>
                                <a:lnTo>
                                  <a:pt x="2446247" y="1341057"/>
                                </a:lnTo>
                                <a:lnTo>
                                  <a:pt x="2446493" y="1341059"/>
                                </a:lnTo>
                                <a:lnTo>
                                  <a:pt x="2446738" y="1341061"/>
                                </a:lnTo>
                                <a:lnTo>
                                  <a:pt x="2446984" y="1341062"/>
                                </a:lnTo>
                                <a:lnTo>
                                  <a:pt x="2447229" y="1341064"/>
                                </a:lnTo>
                                <a:lnTo>
                                  <a:pt x="2447475" y="1341066"/>
                                </a:lnTo>
                                <a:lnTo>
                                  <a:pt x="2447721" y="1341068"/>
                                </a:lnTo>
                                <a:lnTo>
                                  <a:pt x="2447966" y="1341069"/>
                                </a:lnTo>
                                <a:lnTo>
                                  <a:pt x="2448212" y="1341071"/>
                                </a:lnTo>
                                <a:lnTo>
                                  <a:pt x="2448457" y="1341073"/>
                                </a:lnTo>
                                <a:lnTo>
                                  <a:pt x="2448703" y="1341074"/>
                                </a:lnTo>
                                <a:lnTo>
                                  <a:pt x="2448948" y="1341076"/>
                                </a:lnTo>
                                <a:lnTo>
                                  <a:pt x="2449194" y="1341078"/>
                                </a:lnTo>
                                <a:lnTo>
                                  <a:pt x="2449439" y="1341080"/>
                                </a:lnTo>
                                <a:lnTo>
                                  <a:pt x="2449685" y="1341081"/>
                                </a:lnTo>
                                <a:lnTo>
                                  <a:pt x="2449931" y="1341083"/>
                                </a:lnTo>
                                <a:lnTo>
                                  <a:pt x="2450176" y="1341085"/>
                                </a:lnTo>
                                <a:lnTo>
                                  <a:pt x="2450422" y="1341086"/>
                                </a:lnTo>
                                <a:lnTo>
                                  <a:pt x="2450667" y="1341088"/>
                                </a:lnTo>
                                <a:lnTo>
                                  <a:pt x="2450913" y="1341090"/>
                                </a:lnTo>
                                <a:lnTo>
                                  <a:pt x="2451158" y="1341091"/>
                                </a:lnTo>
                                <a:lnTo>
                                  <a:pt x="2451404" y="1341093"/>
                                </a:lnTo>
                                <a:lnTo>
                                  <a:pt x="2451649" y="1341095"/>
                                </a:lnTo>
                                <a:lnTo>
                                  <a:pt x="2451895" y="1341096"/>
                                </a:lnTo>
                                <a:lnTo>
                                  <a:pt x="2452141" y="1341098"/>
                                </a:lnTo>
                                <a:lnTo>
                                  <a:pt x="2452386" y="1341100"/>
                                </a:lnTo>
                                <a:lnTo>
                                  <a:pt x="2452632" y="1341101"/>
                                </a:lnTo>
                                <a:lnTo>
                                  <a:pt x="2452877" y="1341103"/>
                                </a:lnTo>
                                <a:lnTo>
                                  <a:pt x="2453123" y="1341105"/>
                                </a:lnTo>
                                <a:lnTo>
                                  <a:pt x="2453368" y="1341106"/>
                                </a:lnTo>
                                <a:lnTo>
                                  <a:pt x="2453614" y="1341108"/>
                                </a:lnTo>
                                <a:lnTo>
                                  <a:pt x="2453859" y="1341110"/>
                                </a:lnTo>
                                <a:lnTo>
                                  <a:pt x="2454105" y="1341111"/>
                                </a:lnTo>
                                <a:lnTo>
                                  <a:pt x="2454351" y="1341113"/>
                                </a:lnTo>
                                <a:lnTo>
                                  <a:pt x="2454596" y="1341115"/>
                                </a:lnTo>
                                <a:lnTo>
                                  <a:pt x="2454842" y="1341116"/>
                                </a:lnTo>
                                <a:lnTo>
                                  <a:pt x="2455087" y="1341118"/>
                                </a:lnTo>
                                <a:lnTo>
                                  <a:pt x="2455333" y="1341120"/>
                                </a:lnTo>
                              </a:path>
                            </a:pathLst>
                          </a:custGeom>
                          <a:ln w="19050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23" name="pg252"/>
                        <wps:cNvSpPr/>
                        <wps:spPr>
                          <a:xfrm>
                            <a:off x="2496365" y="502949"/>
                            <a:ext cx="86668" cy="13271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6668" h="86668">
                                <a:moveTo>
                                  <a:pt x="43334" y="86668"/>
                                </a:moveTo>
                                <a:lnTo>
                                  <a:pt x="86668" y="43334"/>
                                </a:lnTo>
                                <a:lnTo>
                                  <a:pt x="43334" y="0"/>
                                </a:lnTo>
                                <a:lnTo>
                                  <a:pt x="0" y="43334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FF00"/>
                          </a:solidFill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24" name="tx253"/>
                        <wps:cNvSpPr/>
                        <wps:spPr>
                          <a:xfrm>
                            <a:off x="2615413" y="423102"/>
                            <a:ext cx="625834" cy="549903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 w:line="240" w:lineRule="auto"/>
                                <w:jc w:val="center"/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Observed</w:t>
                              </w:r>
                            </w:p>
                            <w:p w:rsidR="00962D8C" w:rsidRPr="003608A4" w:rsidRDefault="00962D8C" w:rsidP="00962D8C">
                              <w:pPr>
                                <w:spacing w:after="0" w:line="240" w:lineRule="auto"/>
                                <w:jc w:val="center"/>
                                <w:rPr>
                                  <w:rFonts w:ascii="Calibri" w:hAnsi="Calibri" w:cs="Calibri"/>
                                  <w:b/>
                                  <w:color w:val="000000"/>
                                </w:rPr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Sig. Effect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825" name="pl254"/>
                        <wps:cNvSpPr/>
                        <wps:spPr>
                          <a:xfrm>
                            <a:off x="1996439" y="502919"/>
                            <a:ext cx="0" cy="134112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1341120">
                                <a:moveTo>
                                  <a:pt x="0" y="1341120"/>
                                </a:move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27" name="pl256"/>
                        <wps:cNvSpPr/>
                        <wps:spPr>
                          <a:xfrm>
                            <a:off x="800262" y="4191000"/>
                            <a:ext cx="0" cy="8382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83820">
                                <a:moveTo>
                                  <a:pt x="0" y="0"/>
                                </a:moveTo>
                                <a:lnTo>
                                  <a:pt x="0" y="8382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28" name="pl257"/>
                        <wps:cNvSpPr/>
                        <wps:spPr>
                          <a:xfrm>
                            <a:off x="1398351" y="4191000"/>
                            <a:ext cx="0" cy="8382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83820">
                                <a:moveTo>
                                  <a:pt x="0" y="0"/>
                                </a:moveTo>
                                <a:lnTo>
                                  <a:pt x="0" y="8382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29" name="pl258"/>
                        <wps:cNvSpPr/>
                        <wps:spPr>
                          <a:xfrm>
                            <a:off x="1996439" y="4191000"/>
                            <a:ext cx="0" cy="8382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83820">
                                <a:moveTo>
                                  <a:pt x="0" y="0"/>
                                </a:moveTo>
                                <a:lnTo>
                                  <a:pt x="0" y="8382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30" name="pl259"/>
                        <wps:cNvSpPr/>
                        <wps:spPr>
                          <a:xfrm>
                            <a:off x="2594528" y="4191000"/>
                            <a:ext cx="0" cy="8382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83820">
                                <a:moveTo>
                                  <a:pt x="0" y="0"/>
                                </a:moveTo>
                                <a:lnTo>
                                  <a:pt x="0" y="8382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31" name="pl260"/>
                        <wps:cNvSpPr/>
                        <wps:spPr>
                          <a:xfrm>
                            <a:off x="3192617" y="4191000"/>
                            <a:ext cx="0" cy="8382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83820">
                                <a:moveTo>
                                  <a:pt x="0" y="0"/>
                                </a:moveTo>
                                <a:lnTo>
                                  <a:pt x="0" y="8382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32" name="tx261"/>
                        <wps:cNvSpPr/>
                        <wps:spPr>
                          <a:xfrm>
                            <a:off x="689416" y="4317336"/>
                            <a:ext cx="244194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-1.0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833" name="tx262"/>
                        <wps:cNvSpPr/>
                        <wps:spPr>
                          <a:xfrm>
                            <a:off x="1287274" y="4317336"/>
                            <a:ext cx="244194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-0.5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834" name="tx263"/>
                        <wps:cNvSpPr/>
                        <wps:spPr>
                          <a:xfrm>
                            <a:off x="1948163" y="4317266"/>
                            <a:ext cx="78142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0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835" name="tx264"/>
                        <wps:cNvSpPr/>
                        <wps:spPr>
                          <a:xfrm>
                            <a:off x="2504365" y="4317336"/>
                            <a:ext cx="196750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0.5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836" name="tx265"/>
                        <wps:cNvSpPr/>
                        <wps:spPr>
                          <a:xfrm>
                            <a:off x="3102224" y="4317336"/>
                            <a:ext cx="196750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1.0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837" name="tx266"/>
                        <wps:cNvSpPr/>
                        <wps:spPr>
                          <a:xfrm>
                            <a:off x="1700504" y="4563231"/>
                            <a:ext cx="650253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Effect Size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838" name="pl267"/>
                        <wps:cNvSpPr/>
                        <wps:spPr>
                          <a:xfrm>
                            <a:off x="774599" y="4190989"/>
                            <a:ext cx="10" cy="1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" h="10">
                                <a:moveTo>
                                  <a:pt x="0" y="10"/>
                                </a:moveTo>
                                <a:lnTo>
                                  <a:pt x="1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39" name="pl268"/>
                        <wps:cNvSpPr/>
                        <wps:spPr>
                          <a:xfrm>
                            <a:off x="781065" y="4190977"/>
                            <a:ext cx="22" cy="2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2" h="22">
                                <a:moveTo>
                                  <a:pt x="0" y="22"/>
                                </a:moveTo>
                                <a:lnTo>
                                  <a:pt x="2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40" name="pl269"/>
                        <wps:cNvSpPr/>
                        <wps:spPr>
                          <a:xfrm>
                            <a:off x="787531" y="4190963"/>
                            <a:ext cx="36" cy="3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6" h="36">
                                <a:moveTo>
                                  <a:pt x="0" y="36"/>
                                </a:moveTo>
                                <a:lnTo>
                                  <a:pt x="3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41" name="pl270"/>
                        <wps:cNvSpPr/>
                        <wps:spPr>
                          <a:xfrm>
                            <a:off x="793996" y="4190950"/>
                            <a:ext cx="49" cy="4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9" h="49">
                                <a:moveTo>
                                  <a:pt x="0" y="49"/>
                                </a:moveTo>
                                <a:lnTo>
                                  <a:pt x="4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42" name="pl271"/>
                        <wps:cNvSpPr/>
                        <wps:spPr>
                          <a:xfrm>
                            <a:off x="800462" y="4190935"/>
                            <a:ext cx="64" cy="6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4" h="64">
                                <a:moveTo>
                                  <a:pt x="0" y="64"/>
                                </a:moveTo>
                                <a:lnTo>
                                  <a:pt x="6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43" name="pl272"/>
                        <wps:cNvSpPr/>
                        <wps:spPr>
                          <a:xfrm>
                            <a:off x="806928" y="4190919"/>
                            <a:ext cx="80" cy="8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0" h="80">
                                <a:moveTo>
                                  <a:pt x="0" y="80"/>
                                </a:moveTo>
                                <a:lnTo>
                                  <a:pt x="8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44" name="pl273"/>
                        <wps:cNvSpPr/>
                        <wps:spPr>
                          <a:xfrm>
                            <a:off x="813394" y="4190902"/>
                            <a:ext cx="97" cy="9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7" h="97">
                                <a:moveTo>
                                  <a:pt x="0" y="97"/>
                                </a:moveTo>
                                <a:lnTo>
                                  <a:pt x="9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45" name="pl274"/>
                        <wps:cNvSpPr/>
                        <wps:spPr>
                          <a:xfrm>
                            <a:off x="819860" y="4190885"/>
                            <a:ext cx="114" cy="11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4" h="114">
                                <a:moveTo>
                                  <a:pt x="0" y="114"/>
                                </a:moveTo>
                                <a:lnTo>
                                  <a:pt x="11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46" name="pl275"/>
                        <wps:cNvSpPr/>
                        <wps:spPr>
                          <a:xfrm>
                            <a:off x="826325" y="4190866"/>
                            <a:ext cx="133" cy="13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3" h="133">
                                <a:moveTo>
                                  <a:pt x="0" y="133"/>
                                </a:moveTo>
                                <a:lnTo>
                                  <a:pt x="13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47" name="pl276"/>
                        <wps:cNvSpPr/>
                        <wps:spPr>
                          <a:xfrm>
                            <a:off x="832791" y="4190846"/>
                            <a:ext cx="153" cy="15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3" h="153">
                                <a:moveTo>
                                  <a:pt x="0" y="153"/>
                                </a:moveTo>
                                <a:lnTo>
                                  <a:pt x="15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48" name="pl277"/>
                        <wps:cNvSpPr/>
                        <wps:spPr>
                          <a:xfrm>
                            <a:off x="839257" y="4190825"/>
                            <a:ext cx="174" cy="17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4" h="174">
                                <a:moveTo>
                                  <a:pt x="0" y="174"/>
                                </a:moveTo>
                                <a:lnTo>
                                  <a:pt x="17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49" name="pl278"/>
                        <wps:cNvSpPr/>
                        <wps:spPr>
                          <a:xfrm>
                            <a:off x="845723" y="4190802"/>
                            <a:ext cx="197" cy="19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97" h="197">
                                <a:moveTo>
                                  <a:pt x="0" y="197"/>
                                </a:moveTo>
                                <a:lnTo>
                                  <a:pt x="19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50" name="pl279"/>
                        <wps:cNvSpPr/>
                        <wps:spPr>
                          <a:xfrm>
                            <a:off x="852188" y="4190778"/>
                            <a:ext cx="221" cy="22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21" h="221">
                                <a:moveTo>
                                  <a:pt x="0" y="221"/>
                                </a:moveTo>
                                <a:lnTo>
                                  <a:pt x="22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51" name="pl280"/>
                        <wps:cNvSpPr/>
                        <wps:spPr>
                          <a:xfrm>
                            <a:off x="858654" y="4190753"/>
                            <a:ext cx="246" cy="24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46" h="246">
                                <a:moveTo>
                                  <a:pt x="0" y="246"/>
                                </a:moveTo>
                                <a:lnTo>
                                  <a:pt x="24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52" name="pl281"/>
                        <wps:cNvSpPr/>
                        <wps:spPr>
                          <a:xfrm>
                            <a:off x="865120" y="4190726"/>
                            <a:ext cx="273" cy="27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73" h="273">
                                <a:moveTo>
                                  <a:pt x="0" y="273"/>
                                </a:moveTo>
                                <a:lnTo>
                                  <a:pt x="27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53" name="pl282"/>
                        <wps:cNvSpPr/>
                        <wps:spPr>
                          <a:xfrm>
                            <a:off x="871586" y="4190697"/>
                            <a:ext cx="302" cy="30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02" h="302">
                                <a:moveTo>
                                  <a:pt x="0" y="302"/>
                                </a:moveTo>
                                <a:lnTo>
                                  <a:pt x="30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54" name="pl283"/>
                        <wps:cNvSpPr/>
                        <wps:spPr>
                          <a:xfrm>
                            <a:off x="878052" y="4190667"/>
                            <a:ext cx="332" cy="33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32" h="332">
                                <a:moveTo>
                                  <a:pt x="0" y="332"/>
                                </a:moveTo>
                                <a:lnTo>
                                  <a:pt x="33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55" name="pl284"/>
                        <wps:cNvSpPr/>
                        <wps:spPr>
                          <a:xfrm>
                            <a:off x="884517" y="4190634"/>
                            <a:ext cx="365" cy="36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65" h="365">
                                <a:moveTo>
                                  <a:pt x="0" y="365"/>
                                </a:moveTo>
                                <a:lnTo>
                                  <a:pt x="36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56" name="pl285"/>
                        <wps:cNvSpPr/>
                        <wps:spPr>
                          <a:xfrm>
                            <a:off x="890983" y="4190600"/>
                            <a:ext cx="399" cy="39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99" h="399">
                                <a:moveTo>
                                  <a:pt x="0" y="399"/>
                                </a:moveTo>
                                <a:lnTo>
                                  <a:pt x="39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57" name="pl286"/>
                        <wps:cNvSpPr/>
                        <wps:spPr>
                          <a:xfrm>
                            <a:off x="897449" y="4190564"/>
                            <a:ext cx="435" cy="43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35" h="435">
                                <a:moveTo>
                                  <a:pt x="0" y="435"/>
                                </a:moveTo>
                                <a:lnTo>
                                  <a:pt x="43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58" name="pl287"/>
                        <wps:cNvSpPr/>
                        <wps:spPr>
                          <a:xfrm>
                            <a:off x="903915" y="4190525"/>
                            <a:ext cx="474" cy="47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74" h="474">
                                <a:moveTo>
                                  <a:pt x="0" y="474"/>
                                </a:moveTo>
                                <a:lnTo>
                                  <a:pt x="47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59" name="pl288"/>
                        <wps:cNvSpPr/>
                        <wps:spPr>
                          <a:xfrm>
                            <a:off x="910381" y="4190484"/>
                            <a:ext cx="515" cy="51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15" h="515">
                                <a:moveTo>
                                  <a:pt x="0" y="515"/>
                                </a:moveTo>
                                <a:lnTo>
                                  <a:pt x="51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60" name="pl289"/>
                        <wps:cNvSpPr/>
                        <wps:spPr>
                          <a:xfrm>
                            <a:off x="916846" y="4190440"/>
                            <a:ext cx="559" cy="55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59" h="559">
                                <a:moveTo>
                                  <a:pt x="0" y="559"/>
                                </a:moveTo>
                                <a:lnTo>
                                  <a:pt x="55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61" name="pl290"/>
                        <wps:cNvSpPr/>
                        <wps:spPr>
                          <a:xfrm>
                            <a:off x="923312" y="4190394"/>
                            <a:ext cx="605" cy="60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05" h="605">
                                <a:moveTo>
                                  <a:pt x="0" y="605"/>
                                </a:moveTo>
                                <a:lnTo>
                                  <a:pt x="60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62" name="pl291"/>
                        <wps:cNvSpPr/>
                        <wps:spPr>
                          <a:xfrm>
                            <a:off x="929778" y="4190344"/>
                            <a:ext cx="655" cy="65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55" h="655">
                                <a:moveTo>
                                  <a:pt x="0" y="655"/>
                                </a:moveTo>
                                <a:lnTo>
                                  <a:pt x="65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63" name="pl292"/>
                        <wps:cNvSpPr/>
                        <wps:spPr>
                          <a:xfrm>
                            <a:off x="936244" y="4190292"/>
                            <a:ext cx="707" cy="70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07" h="707">
                                <a:moveTo>
                                  <a:pt x="0" y="707"/>
                                </a:moveTo>
                                <a:lnTo>
                                  <a:pt x="70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64" name="pl293"/>
                        <wps:cNvSpPr/>
                        <wps:spPr>
                          <a:xfrm>
                            <a:off x="942709" y="4190236"/>
                            <a:ext cx="763" cy="76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63" h="763">
                                <a:moveTo>
                                  <a:pt x="0" y="763"/>
                                </a:moveTo>
                                <a:lnTo>
                                  <a:pt x="76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65" name="pl294"/>
                        <wps:cNvSpPr/>
                        <wps:spPr>
                          <a:xfrm>
                            <a:off x="949175" y="4190177"/>
                            <a:ext cx="822" cy="82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22" h="822">
                                <a:moveTo>
                                  <a:pt x="0" y="822"/>
                                </a:moveTo>
                                <a:lnTo>
                                  <a:pt x="82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66" name="pl295"/>
                        <wps:cNvSpPr/>
                        <wps:spPr>
                          <a:xfrm>
                            <a:off x="955641" y="4190114"/>
                            <a:ext cx="885" cy="88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85" h="885">
                                <a:moveTo>
                                  <a:pt x="0" y="885"/>
                                </a:moveTo>
                                <a:lnTo>
                                  <a:pt x="88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67" name="pl296"/>
                        <wps:cNvSpPr/>
                        <wps:spPr>
                          <a:xfrm>
                            <a:off x="962107" y="4190047"/>
                            <a:ext cx="952" cy="95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52" h="952">
                                <a:moveTo>
                                  <a:pt x="0" y="952"/>
                                </a:moveTo>
                                <a:lnTo>
                                  <a:pt x="95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68" name="pl297"/>
                        <wps:cNvSpPr/>
                        <wps:spPr>
                          <a:xfrm>
                            <a:off x="968573" y="4189976"/>
                            <a:ext cx="1023" cy="102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23" h="1023">
                                <a:moveTo>
                                  <a:pt x="0" y="1023"/>
                                </a:moveTo>
                                <a:lnTo>
                                  <a:pt x="102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69" name="pl298"/>
                        <wps:cNvSpPr/>
                        <wps:spPr>
                          <a:xfrm>
                            <a:off x="975038" y="4189901"/>
                            <a:ext cx="1098" cy="109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98" h="1098">
                                <a:moveTo>
                                  <a:pt x="0" y="1098"/>
                                </a:moveTo>
                                <a:lnTo>
                                  <a:pt x="109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70" name="pl299"/>
                        <wps:cNvSpPr/>
                        <wps:spPr>
                          <a:xfrm>
                            <a:off x="981504" y="4189821"/>
                            <a:ext cx="1178" cy="117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78" h="1178">
                                <a:moveTo>
                                  <a:pt x="0" y="1178"/>
                                </a:moveTo>
                                <a:lnTo>
                                  <a:pt x="117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71" name="pl300"/>
                        <wps:cNvSpPr/>
                        <wps:spPr>
                          <a:xfrm>
                            <a:off x="987970" y="4189736"/>
                            <a:ext cx="1263" cy="126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63" h="1263">
                                <a:moveTo>
                                  <a:pt x="0" y="1263"/>
                                </a:moveTo>
                                <a:lnTo>
                                  <a:pt x="126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72" name="pl301"/>
                        <wps:cNvSpPr/>
                        <wps:spPr>
                          <a:xfrm>
                            <a:off x="994436" y="4189645"/>
                            <a:ext cx="1354" cy="135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54" h="1354">
                                <a:moveTo>
                                  <a:pt x="0" y="1354"/>
                                </a:moveTo>
                                <a:lnTo>
                                  <a:pt x="135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73" name="pl302"/>
                        <wps:cNvSpPr/>
                        <wps:spPr>
                          <a:xfrm>
                            <a:off x="1000902" y="4189549"/>
                            <a:ext cx="1450" cy="145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50" h="1450">
                                <a:moveTo>
                                  <a:pt x="0" y="1450"/>
                                </a:moveTo>
                                <a:lnTo>
                                  <a:pt x="145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74" name="pl303"/>
                        <wps:cNvSpPr/>
                        <wps:spPr>
                          <a:xfrm>
                            <a:off x="1007367" y="4189447"/>
                            <a:ext cx="1552" cy="155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52" h="1552">
                                <a:moveTo>
                                  <a:pt x="0" y="1552"/>
                                </a:moveTo>
                                <a:lnTo>
                                  <a:pt x="155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75" name="pl304"/>
                        <wps:cNvSpPr/>
                        <wps:spPr>
                          <a:xfrm>
                            <a:off x="1013833" y="4189338"/>
                            <a:ext cx="1661" cy="166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661" h="1661">
                                <a:moveTo>
                                  <a:pt x="0" y="1661"/>
                                </a:moveTo>
                                <a:lnTo>
                                  <a:pt x="166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76" name="pl305"/>
                        <wps:cNvSpPr/>
                        <wps:spPr>
                          <a:xfrm>
                            <a:off x="1020299" y="4189222"/>
                            <a:ext cx="1777" cy="177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77" h="1777">
                                <a:moveTo>
                                  <a:pt x="0" y="1777"/>
                                </a:moveTo>
                                <a:lnTo>
                                  <a:pt x="177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77" name="pl306"/>
                        <wps:cNvSpPr/>
                        <wps:spPr>
                          <a:xfrm>
                            <a:off x="1026765" y="4189100"/>
                            <a:ext cx="1899" cy="189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899" h="1899">
                                <a:moveTo>
                                  <a:pt x="0" y="1899"/>
                                </a:moveTo>
                                <a:lnTo>
                                  <a:pt x="189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78" name="pl307"/>
                        <wps:cNvSpPr/>
                        <wps:spPr>
                          <a:xfrm>
                            <a:off x="1033230" y="4188969"/>
                            <a:ext cx="2030" cy="203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030" h="2030">
                                <a:moveTo>
                                  <a:pt x="0" y="2030"/>
                                </a:moveTo>
                                <a:lnTo>
                                  <a:pt x="203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79" name="pl308"/>
                        <wps:cNvSpPr/>
                        <wps:spPr>
                          <a:xfrm>
                            <a:off x="1039696" y="4188830"/>
                            <a:ext cx="2169" cy="216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169" h="2169">
                                <a:moveTo>
                                  <a:pt x="0" y="2169"/>
                                </a:moveTo>
                                <a:lnTo>
                                  <a:pt x="216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80" name="pl309"/>
                        <wps:cNvSpPr/>
                        <wps:spPr>
                          <a:xfrm>
                            <a:off x="1046162" y="4188682"/>
                            <a:ext cx="2317" cy="231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317" h="2317">
                                <a:moveTo>
                                  <a:pt x="0" y="2317"/>
                                </a:moveTo>
                                <a:lnTo>
                                  <a:pt x="231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81" name="pl310"/>
                        <wps:cNvSpPr/>
                        <wps:spPr>
                          <a:xfrm>
                            <a:off x="1052628" y="4188525"/>
                            <a:ext cx="2474" cy="247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474" h="2474">
                                <a:moveTo>
                                  <a:pt x="0" y="2474"/>
                                </a:moveTo>
                                <a:lnTo>
                                  <a:pt x="247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82" name="pl311"/>
                        <wps:cNvSpPr/>
                        <wps:spPr>
                          <a:xfrm>
                            <a:off x="1059094" y="4188359"/>
                            <a:ext cx="2640" cy="264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640" h="2640">
                                <a:moveTo>
                                  <a:pt x="0" y="2640"/>
                                </a:moveTo>
                                <a:lnTo>
                                  <a:pt x="264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83" name="pl312"/>
                        <wps:cNvSpPr/>
                        <wps:spPr>
                          <a:xfrm>
                            <a:off x="1065559" y="4188181"/>
                            <a:ext cx="2818" cy="281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818" h="2818">
                                <a:moveTo>
                                  <a:pt x="0" y="2818"/>
                                </a:moveTo>
                                <a:lnTo>
                                  <a:pt x="281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84" name="pl313"/>
                        <wps:cNvSpPr/>
                        <wps:spPr>
                          <a:xfrm>
                            <a:off x="1072025" y="4187992"/>
                            <a:ext cx="3007" cy="300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007" h="3007">
                                <a:moveTo>
                                  <a:pt x="0" y="3007"/>
                                </a:moveTo>
                                <a:lnTo>
                                  <a:pt x="300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85" name="pl314"/>
                        <wps:cNvSpPr/>
                        <wps:spPr>
                          <a:xfrm>
                            <a:off x="1078491" y="4187791"/>
                            <a:ext cx="3208" cy="320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208" h="3208">
                                <a:moveTo>
                                  <a:pt x="0" y="3208"/>
                                </a:moveTo>
                                <a:lnTo>
                                  <a:pt x="320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86" name="pl315"/>
                        <wps:cNvSpPr/>
                        <wps:spPr>
                          <a:xfrm>
                            <a:off x="1084957" y="4187577"/>
                            <a:ext cx="3422" cy="342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22" h="3422">
                                <a:moveTo>
                                  <a:pt x="0" y="3422"/>
                                </a:moveTo>
                                <a:lnTo>
                                  <a:pt x="342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87" name="pl316"/>
                        <wps:cNvSpPr/>
                        <wps:spPr>
                          <a:xfrm>
                            <a:off x="1091422" y="4187350"/>
                            <a:ext cx="3649" cy="364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649" h="3649">
                                <a:moveTo>
                                  <a:pt x="0" y="3649"/>
                                </a:moveTo>
                                <a:lnTo>
                                  <a:pt x="364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88" name="pl317"/>
                        <wps:cNvSpPr/>
                        <wps:spPr>
                          <a:xfrm>
                            <a:off x="1097888" y="4187108"/>
                            <a:ext cx="3891" cy="389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891" h="3891">
                                <a:moveTo>
                                  <a:pt x="0" y="3891"/>
                                </a:moveTo>
                                <a:lnTo>
                                  <a:pt x="389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89" name="pl318"/>
                        <wps:cNvSpPr/>
                        <wps:spPr>
                          <a:xfrm>
                            <a:off x="1104354" y="4186850"/>
                            <a:ext cx="4149" cy="414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149" h="4149">
                                <a:moveTo>
                                  <a:pt x="0" y="4149"/>
                                </a:moveTo>
                                <a:lnTo>
                                  <a:pt x="414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90" name="pl319"/>
                        <wps:cNvSpPr/>
                        <wps:spPr>
                          <a:xfrm>
                            <a:off x="1110820" y="4186576"/>
                            <a:ext cx="4423" cy="442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423" h="4423">
                                <a:moveTo>
                                  <a:pt x="0" y="4423"/>
                                </a:moveTo>
                                <a:lnTo>
                                  <a:pt x="442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91" name="pl320"/>
                        <wps:cNvSpPr/>
                        <wps:spPr>
                          <a:xfrm>
                            <a:off x="1117286" y="4186283"/>
                            <a:ext cx="4716" cy="471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716" h="4716">
                                <a:moveTo>
                                  <a:pt x="0" y="4716"/>
                                </a:moveTo>
                                <a:lnTo>
                                  <a:pt x="471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92" name="pl321"/>
                        <wps:cNvSpPr/>
                        <wps:spPr>
                          <a:xfrm>
                            <a:off x="1123751" y="4185972"/>
                            <a:ext cx="5027" cy="502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027" h="5027">
                                <a:moveTo>
                                  <a:pt x="0" y="5027"/>
                                </a:moveTo>
                                <a:lnTo>
                                  <a:pt x="502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93" name="pl322"/>
                        <wps:cNvSpPr/>
                        <wps:spPr>
                          <a:xfrm>
                            <a:off x="1130217" y="4185641"/>
                            <a:ext cx="5358" cy="535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358" h="5358">
                                <a:moveTo>
                                  <a:pt x="0" y="5358"/>
                                </a:moveTo>
                                <a:lnTo>
                                  <a:pt x="535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94" name="pl323"/>
                        <wps:cNvSpPr/>
                        <wps:spPr>
                          <a:xfrm>
                            <a:off x="1136683" y="4185287"/>
                            <a:ext cx="5712" cy="571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712" h="5712">
                                <a:moveTo>
                                  <a:pt x="0" y="5712"/>
                                </a:moveTo>
                                <a:lnTo>
                                  <a:pt x="571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95" name="pl324"/>
                        <wps:cNvSpPr/>
                        <wps:spPr>
                          <a:xfrm>
                            <a:off x="1143149" y="4184911"/>
                            <a:ext cx="6088" cy="608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088" h="6088">
                                <a:moveTo>
                                  <a:pt x="0" y="6088"/>
                                </a:moveTo>
                                <a:lnTo>
                                  <a:pt x="608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96" name="pl325"/>
                        <wps:cNvSpPr/>
                        <wps:spPr>
                          <a:xfrm>
                            <a:off x="1149615" y="4184509"/>
                            <a:ext cx="6490" cy="649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490" h="6490">
                                <a:moveTo>
                                  <a:pt x="0" y="6490"/>
                                </a:moveTo>
                                <a:lnTo>
                                  <a:pt x="649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97" name="pl326"/>
                        <wps:cNvSpPr/>
                        <wps:spPr>
                          <a:xfrm>
                            <a:off x="1156080" y="4184081"/>
                            <a:ext cx="6918" cy="691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918" h="6918">
                                <a:moveTo>
                                  <a:pt x="0" y="6918"/>
                                </a:moveTo>
                                <a:lnTo>
                                  <a:pt x="691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98" name="pl327"/>
                        <wps:cNvSpPr/>
                        <wps:spPr>
                          <a:xfrm>
                            <a:off x="1162546" y="4183624"/>
                            <a:ext cx="7375" cy="737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375" h="7375">
                                <a:moveTo>
                                  <a:pt x="0" y="7375"/>
                                </a:moveTo>
                                <a:lnTo>
                                  <a:pt x="737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99" name="pl328"/>
                        <wps:cNvSpPr/>
                        <wps:spPr>
                          <a:xfrm>
                            <a:off x="1169012" y="4183136"/>
                            <a:ext cx="7863" cy="786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63" h="7863">
                                <a:moveTo>
                                  <a:pt x="0" y="7863"/>
                                </a:moveTo>
                                <a:lnTo>
                                  <a:pt x="786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00" name="pl329"/>
                        <wps:cNvSpPr/>
                        <wps:spPr>
                          <a:xfrm>
                            <a:off x="1175478" y="4182616"/>
                            <a:ext cx="8383" cy="838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383" h="8383">
                                <a:moveTo>
                                  <a:pt x="0" y="8383"/>
                                </a:moveTo>
                                <a:lnTo>
                                  <a:pt x="838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01" name="pl330"/>
                        <wps:cNvSpPr/>
                        <wps:spPr>
                          <a:xfrm>
                            <a:off x="1181943" y="4182060"/>
                            <a:ext cx="8939" cy="893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939" h="8939">
                                <a:moveTo>
                                  <a:pt x="0" y="8939"/>
                                </a:moveTo>
                                <a:lnTo>
                                  <a:pt x="893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02" name="pl331"/>
                        <wps:cNvSpPr/>
                        <wps:spPr>
                          <a:xfrm>
                            <a:off x="1188409" y="4181465"/>
                            <a:ext cx="9534" cy="953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534" h="9534">
                                <a:moveTo>
                                  <a:pt x="0" y="9534"/>
                                </a:moveTo>
                                <a:lnTo>
                                  <a:pt x="953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03" name="pl332"/>
                        <wps:cNvSpPr/>
                        <wps:spPr>
                          <a:xfrm>
                            <a:off x="1194875" y="4180830"/>
                            <a:ext cx="10169" cy="1016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169" h="10169">
                                <a:moveTo>
                                  <a:pt x="0" y="10169"/>
                                </a:moveTo>
                                <a:lnTo>
                                  <a:pt x="1016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04" name="pl333"/>
                        <wps:cNvSpPr/>
                        <wps:spPr>
                          <a:xfrm>
                            <a:off x="1201341" y="4180150"/>
                            <a:ext cx="10849" cy="1084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849" h="10849">
                                <a:moveTo>
                                  <a:pt x="0" y="10849"/>
                                </a:moveTo>
                                <a:lnTo>
                                  <a:pt x="1084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05" name="pl334"/>
                        <wps:cNvSpPr/>
                        <wps:spPr>
                          <a:xfrm>
                            <a:off x="1207807" y="4179422"/>
                            <a:ext cx="11577" cy="1157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577" h="11577">
                                <a:moveTo>
                                  <a:pt x="0" y="11577"/>
                                </a:moveTo>
                                <a:lnTo>
                                  <a:pt x="1157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06" name="pl335"/>
                        <wps:cNvSpPr/>
                        <wps:spPr>
                          <a:xfrm>
                            <a:off x="1214272" y="4178641"/>
                            <a:ext cx="12358" cy="1235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358" h="12358">
                                <a:moveTo>
                                  <a:pt x="0" y="12358"/>
                                </a:moveTo>
                                <a:lnTo>
                                  <a:pt x="1235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07" name="pl336"/>
                        <wps:cNvSpPr/>
                        <wps:spPr>
                          <a:xfrm>
                            <a:off x="1220738" y="4177805"/>
                            <a:ext cx="13194" cy="1319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194" h="13194">
                                <a:moveTo>
                                  <a:pt x="0" y="13194"/>
                                </a:moveTo>
                                <a:lnTo>
                                  <a:pt x="1319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08" name="pl337"/>
                        <wps:cNvSpPr/>
                        <wps:spPr>
                          <a:xfrm>
                            <a:off x="1227204" y="4176907"/>
                            <a:ext cx="14092" cy="1409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092" h="14092">
                                <a:moveTo>
                                  <a:pt x="0" y="14092"/>
                                </a:moveTo>
                                <a:lnTo>
                                  <a:pt x="1409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09" name="pl338"/>
                        <wps:cNvSpPr/>
                        <wps:spPr>
                          <a:xfrm>
                            <a:off x="1233670" y="4175943"/>
                            <a:ext cx="15056" cy="1505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056" h="15056">
                                <a:moveTo>
                                  <a:pt x="0" y="15056"/>
                                </a:moveTo>
                                <a:lnTo>
                                  <a:pt x="1505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10" name="pl339"/>
                        <wps:cNvSpPr/>
                        <wps:spPr>
                          <a:xfrm>
                            <a:off x="1240136" y="4174907"/>
                            <a:ext cx="16092" cy="1609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6092" h="16092">
                                <a:moveTo>
                                  <a:pt x="0" y="16092"/>
                                </a:moveTo>
                                <a:lnTo>
                                  <a:pt x="1609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11" name="pl340"/>
                        <wps:cNvSpPr/>
                        <wps:spPr>
                          <a:xfrm>
                            <a:off x="1246601" y="4173791"/>
                            <a:ext cx="17208" cy="1720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208" h="17208">
                                <a:moveTo>
                                  <a:pt x="0" y="17208"/>
                                </a:moveTo>
                                <a:lnTo>
                                  <a:pt x="1720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12" name="pl341"/>
                        <wps:cNvSpPr/>
                        <wps:spPr>
                          <a:xfrm>
                            <a:off x="1253067" y="4172588"/>
                            <a:ext cx="18411" cy="1841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8411" h="18411">
                                <a:moveTo>
                                  <a:pt x="0" y="18411"/>
                                </a:moveTo>
                                <a:lnTo>
                                  <a:pt x="1841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13" name="pl342"/>
                        <wps:cNvSpPr/>
                        <wps:spPr>
                          <a:xfrm>
                            <a:off x="1259533" y="4171289"/>
                            <a:ext cx="19710" cy="1971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9710" h="19710">
                                <a:moveTo>
                                  <a:pt x="0" y="19710"/>
                                </a:moveTo>
                                <a:lnTo>
                                  <a:pt x="1971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14" name="pl343"/>
                        <wps:cNvSpPr/>
                        <wps:spPr>
                          <a:xfrm>
                            <a:off x="1265999" y="4169885"/>
                            <a:ext cx="21114" cy="2111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1114" h="21114">
                                <a:moveTo>
                                  <a:pt x="0" y="21114"/>
                                </a:moveTo>
                                <a:lnTo>
                                  <a:pt x="2111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15" name="pl344"/>
                        <wps:cNvSpPr/>
                        <wps:spPr>
                          <a:xfrm>
                            <a:off x="1272464" y="4168365"/>
                            <a:ext cx="22634" cy="2263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2634" h="22634">
                                <a:moveTo>
                                  <a:pt x="0" y="22634"/>
                                </a:moveTo>
                                <a:lnTo>
                                  <a:pt x="2263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16" name="pl345"/>
                        <wps:cNvSpPr/>
                        <wps:spPr>
                          <a:xfrm>
                            <a:off x="1278930" y="4166715"/>
                            <a:ext cx="24284" cy="2428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4284" h="24284">
                                <a:moveTo>
                                  <a:pt x="0" y="24284"/>
                                </a:moveTo>
                                <a:lnTo>
                                  <a:pt x="2428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17" name="pl346"/>
                        <wps:cNvSpPr/>
                        <wps:spPr>
                          <a:xfrm>
                            <a:off x="1285396" y="4164919"/>
                            <a:ext cx="26080" cy="2608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6080" h="26080">
                                <a:moveTo>
                                  <a:pt x="0" y="26080"/>
                                </a:moveTo>
                                <a:lnTo>
                                  <a:pt x="2608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18" name="pl347"/>
                        <wps:cNvSpPr/>
                        <wps:spPr>
                          <a:xfrm>
                            <a:off x="1291862" y="4162961"/>
                            <a:ext cx="28038" cy="2803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8038" h="28038">
                                <a:moveTo>
                                  <a:pt x="0" y="28038"/>
                                </a:moveTo>
                                <a:lnTo>
                                  <a:pt x="2803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19" name="pl348"/>
                        <wps:cNvSpPr/>
                        <wps:spPr>
                          <a:xfrm>
                            <a:off x="1298328" y="4160819"/>
                            <a:ext cx="30180" cy="3018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0180" h="30180">
                                <a:moveTo>
                                  <a:pt x="0" y="30180"/>
                                </a:moveTo>
                                <a:lnTo>
                                  <a:pt x="3018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20" name="pl349"/>
                        <wps:cNvSpPr/>
                        <wps:spPr>
                          <a:xfrm>
                            <a:off x="1304793" y="4158466"/>
                            <a:ext cx="32533" cy="3253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2533" h="32533">
                                <a:moveTo>
                                  <a:pt x="0" y="32533"/>
                                </a:moveTo>
                                <a:lnTo>
                                  <a:pt x="3253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21" name="pl350"/>
                        <wps:cNvSpPr/>
                        <wps:spPr>
                          <a:xfrm>
                            <a:off x="1311259" y="4155873"/>
                            <a:ext cx="35126" cy="3512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5126" h="35126">
                                <a:moveTo>
                                  <a:pt x="0" y="35126"/>
                                </a:moveTo>
                                <a:lnTo>
                                  <a:pt x="3512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22" name="pl351"/>
                        <wps:cNvSpPr/>
                        <wps:spPr>
                          <a:xfrm>
                            <a:off x="1317725" y="4152999"/>
                            <a:ext cx="38000" cy="3800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8000" h="38000">
                                <a:moveTo>
                                  <a:pt x="0" y="38000"/>
                                </a:moveTo>
                                <a:lnTo>
                                  <a:pt x="3800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23" name="pl352"/>
                        <wps:cNvSpPr/>
                        <wps:spPr>
                          <a:xfrm>
                            <a:off x="1324191" y="4149795"/>
                            <a:ext cx="41204" cy="4120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1204" h="41204">
                                <a:moveTo>
                                  <a:pt x="0" y="41204"/>
                                </a:moveTo>
                                <a:lnTo>
                                  <a:pt x="4120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24" name="pl353"/>
                        <wps:cNvSpPr/>
                        <wps:spPr>
                          <a:xfrm>
                            <a:off x="1330657" y="4146197"/>
                            <a:ext cx="44802" cy="4480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4802" h="44802">
                                <a:moveTo>
                                  <a:pt x="0" y="44802"/>
                                </a:moveTo>
                                <a:lnTo>
                                  <a:pt x="4480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25" name="pl354"/>
                        <wps:cNvSpPr/>
                        <wps:spPr>
                          <a:xfrm>
                            <a:off x="1337122" y="4142120"/>
                            <a:ext cx="48879" cy="4887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8879" h="48879">
                                <a:moveTo>
                                  <a:pt x="0" y="48879"/>
                                </a:moveTo>
                                <a:lnTo>
                                  <a:pt x="4887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26" name="pl355"/>
                        <wps:cNvSpPr/>
                        <wps:spPr>
                          <a:xfrm>
                            <a:off x="1343588" y="4137442"/>
                            <a:ext cx="53557" cy="5355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3557" h="53557">
                                <a:moveTo>
                                  <a:pt x="0" y="53557"/>
                                </a:moveTo>
                                <a:lnTo>
                                  <a:pt x="5355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27" name="pl356"/>
                        <wps:cNvSpPr/>
                        <wps:spPr>
                          <a:xfrm>
                            <a:off x="1350054" y="4131990"/>
                            <a:ext cx="59009" cy="5900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9009" h="59009">
                                <a:moveTo>
                                  <a:pt x="0" y="59009"/>
                                </a:moveTo>
                                <a:lnTo>
                                  <a:pt x="5900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28" name="pl357"/>
                        <wps:cNvSpPr/>
                        <wps:spPr>
                          <a:xfrm>
                            <a:off x="1356520" y="4125489"/>
                            <a:ext cx="65510" cy="6551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5510" h="65510">
                                <a:moveTo>
                                  <a:pt x="0" y="65510"/>
                                </a:moveTo>
                                <a:lnTo>
                                  <a:pt x="6551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29" name="pl358"/>
                        <wps:cNvSpPr/>
                        <wps:spPr>
                          <a:xfrm>
                            <a:off x="1362985" y="4117463"/>
                            <a:ext cx="73536" cy="7353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3536" h="73536">
                                <a:moveTo>
                                  <a:pt x="0" y="73536"/>
                                </a:moveTo>
                                <a:lnTo>
                                  <a:pt x="7353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30" name="pl359"/>
                        <wps:cNvSpPr/>
                        <wps:spPr>
                          <a:xfrm>
                            <a:off x="1369451" y="4123839"/>
                            <a:ext cx="67160" cy="6716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7160" h="67160">
                                <a:moveTo>
                                  <a:pt x="0" y="67160"/>
                                </a:moveTo>
                                <a:lnTo>
                                  <a:pt x="6716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31" name="pl360"/>
                        <wps:cNvSpPr/>
                        <wps:spPr>
                          <a:xfrm>
                            <a:off x="1375917" y="4130305"/>
                            <a:ext cx="60694" cy="6069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0694" h="60694">
                                <a:moveTo>
                                  <a:pt x="0" y="60694"/>
                                </a:moveTo>
                                <a:lnTo>
                                  <a:pt x="6069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32" name="pl361"/>
                        <wps:cNvSpPr/>
                        <wps:spPr>
                          <a:xfrm>
                            <a:off x="1382383" y="4136771"/>
                            <a:ext cx="54228" cy="5422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4228" h="54228">
                                <a:moveTo>
                                  <a:pt x="0" y="54228"/>
                                </a:moveTo>
                                <a:lnTo>
                                  <a:pt x="5422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33" name="pl362"/>
                        <wps:cNvSpPr/>
                        <wps:spPr>
                          <a:xfrm>
                            <a:off x="1388849" y="4143237"/>
                            <a:ext cx="47762" cy="4776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7762" h="47762">
                                <a:moveTo>
                                  <a:pt x="0" y="47762"/>
                                </a:moveTo>
                                <a:lnTo>
                                  <a:pt x="4776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34" name="pl363"/>
                        <wps:cNvSpPr/>
                        <wps:spPr>
                          <a:xfrm>
                            <a:off x="1395314" y="4149703"/>
                            <a:ext cx="41296" cy="412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1296" h="41296">
                                <a:moveTo>
                                  <a:pt x="0" y="41296"/>
                                </a:moveTo>
                                <a:lnTo>
                                  <a:pt x="4129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35" name="pl364"/>
                        <wps:cNvSpPr/>
                        <wps:spPr>
                          <a:xfrm>
                            <a:off x="1401780" y="4156168"/>
                            <a:ext cx="34831" cy="3483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831" h="34831">
                                <a:moveTo>
                                  <a:pt x="0" y="34831"/>
                                </a:moveTo>
                                <a:lnTo>
                                  <a:pt x="3483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36" name="pl365"/>
                        <wps:cNvSpPr/>
                        <wps:spPr>
                          <a:xfrm>
                            <a:off x="1408246" y="4162634"/>
                            <a:ext cx="28365" cy="2836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8365" h="28365">
                                <a:moveTo>
                                  <a:pt x="0" y="28365"/>
                                </a:moveTo>
                                <a:lnTo>
                                  <a:pt x="2836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37" name="pl366"/>
                        <wps:cNvSpPr/>
                        <wps:spPr>
                          <a:xfrm>
                            <a:off x="1414712" y="4169100"/>
                            <a:ext cx="21899" cy="2189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1899" h="21899">
                                <a:moveTo>
                                  <a:pt x="0" y="21899"/>
                                </a:moveTo>
                                <a:lnTo>
                                  <a:pt x="2189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38" name="pl367"/>
                        <wps:cNvSpPr/>
                        <wps:spPr>
                          <a:xfrm>
                            <a:off x="1421177" y="4175566"/>
                            <a:ext cx="15433" cy="1543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433" h="15433">
                                <a:moveTo>
                                  <a:pt x="0" y="15433"/>
                                </a:moveTo>
                                <a:lnTo>
                                  <a:pt x="1543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39" name="pl368"/>
                        <wps:cNvSpPr/>
                        <wps:spPr>
                          <a:xfrm>
                            <a:off x="1427643" y="4182032"/>
                            <a:ext cx="8967" cy="896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967" h="8967">
                                <a:moveTo>
                                  <a:pt x="0" y="8967"/>
                                </a:moveTo>
                                <a:lnTo>
                                  <a:pt x="896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40" name="pl369"/>
                        <wps:cNvSpPr/>
                        <wps:spPr>
                          <a:xfrm>
                            <a:off x="1434109" y="4188497"/>
                            <a:ext cx="2502" cy="250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502" h="2502">
                                <a:moveTo>
                                  <a:pt x="0" y="2502"/>
                                </a:moveTo>
                                <a:lnTo>
                                  <a:pt x="250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41" name="pl370"/>
                        <wps:cNvSpPr/>
                        <wps:spPr>
                          <a:xfrm>
                            <a:off x="768773" y="4117411"/>
                            <a:ext cx="667838" cy="7358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67838" h="73588">
                                <a:moveTo>
                                  <a:pt x="0" y="73588"/>
                                </a:moveTo>
                                <a:lnTo>
                                  <a:pt x="0" y="73588"/>
                                </a:lnTo>
                                <a:lnTo>
                                  <a:pt x="66" y="73588"/>
                                </a:lnTo>
                                <a:lnTo>
                                  <a:pt x="133" y="73588"/>
                                </a:lnTo>
                                <a:lnTo>
                                  <a:pt x="200" y="73588"/>
                                </a:lnTo>
                                <a:lnTo>
                                  <a:pt x="267" y="73588"/>
                                </a:lnTo>
                                <a:lnTo>
                                  <a:pt x="333" y="73588"/>
                                </a:lnTo>
                                <a:lnTo>
                                  <a:pt x="400" y="73587"/>
                                </a:lnTo>
                                <a:lnTo>
                                  <a:pt x="467" y="73587"/>
                                </a:lnTo>
                                <a:lnTo>
                                  <a:pt x="534" y="73587"/>
                                </a:lnTo>
                                <a:lnTo>
                                  <a:pt x="601" y="73587"/>
                                </a:lnTo>
                                <a:lnTo>
                                  <a:pt x="667" y="73587"/>
                                </a:lnTo>
                                <a:lnTo>
                                  <a:pt x="734" y="73587"/>
                                </a:lnTo>
                                <a:lnTo>
                                  <a:pt x="801" y="73587"/>
                                </a:lnTo>
                                <a:lnTo>
                                  <a:pt x="868" y="73587"/>
                                </a:lnTo>
                                <a:lnTo>
                                  <a:pt x="935" y="73587"/>
                                </a:lnTo>
                                <a:lnTo>
                                  <a:pt x="1001" y="73586"/>
                                </a:lnTo>
                                <a:lnTo>
                                  <a:pt x="1068" y="73586"/>
                                </a:lnTo>
                                <a:lnTo>
                                  <a:pt x="1135" y="73586"/>
                                </a:lnTo>
                                <a:lnTo>
                                  <a:pt x="1202" y="73586"/>
                                </a:lnTo>
                                <a:lnTo>
                                  <a:pt x="1269" y="73586"/>
                                </a:lnTo>
                                <a:lnTo>
                                  <a:pt x="1335" y="73586"/>
                                </a:lnTo>
                                <a:lnTo>
                                  <a:pt x="1402" y="73586"/>
                                </a:lnTo>
                                <a:lnTo>
                                  <a:pt x="1469" y="73586"/>
                                </a:lnTo>
                                <a:lnTo>
                                  <a:pt x="1536" y="73585"/>
                                </a:lnTo>
                                <a:lnTo>
                                  <a:pt x="1602" y="73585"/>
                                </a:lnTo>
                                <a:lnTo>
                                  <a:pt x="1669" y="73585"/>
                                </a:lnTo>
                                <a:lnTo>
                                  <a:pt x="1736" y="73585"/>
                                </a:lnTo>
                                <a:lnTo>
                                  <a:pt x="1803" y="73585"/>
                                </a:lnTo>
                                <a:lnTo>
                                  <a:pt x="1870" y="73585"/>
                                </a:lnTo>
                                <a:lnTo>
                                  <a:pt x="1936" y="73585"/>
                                </a:lnTo>
                                <a:lnTo>
                                  <a:pt x="2003" y="73585"/>
                                </a:lnTo>
                                <a:lnTo>
                                  <a:pt x="2070" y="73584"/>
                                </a:lnTo>
                                <a:lnTo>
                                  <a:pt x="2137" y="73584"/>
                                </a:lnTo>
                                <a:lnTo>
                                  <a:pt x="2204" y="73584"/>
                                </a:lnTo>
                                <a:lnTo>
                                  <a:pt x="2270" y="73584"/>
                                </a:lnTo>
                                <a:lnTo>
                                  <a:pt x="2337" y="73584"/>
                                </a:lnTo>
                                <a:lnTo>
                                  <a:pt x="2404" y="73584"/>
                                </a:lnTo>
                                <a:lnTo>
                                  <a:pt x="2471" y="73584"/>
                                </a:lnTo>
                                <a:lnTo>
                                  <a:pt x="2538" y="73584"/>
                                </a:lnTo>
                                <a:lnTo>
                                  <a:pt x="2604" y="73584"/>
                                </a:lnTo>
                                <a:lnTo>
                                  <a:pt x="2671" y="73583"/>
                                </a:lnTo>
                                <a:lnTo>
                                  <a:pt x="2738" y="73583"/>
                                </a:lnTo>
                                <a:lnTo>
                                  <a:pt x="2805" y="73583"/>
                                </a:lnTo>
                                <a:lnTo>
                                  <a:pt x="2871" y="73583"/>
                                </a:lnTo>
                                <a:lnTo>
                                  <a:pt x="2938" y="73583"/>
                                </a:lnTo>
                                <a:lnTo>
                                  <a:pt x="3005" y="73583"/>
                                </a:lnTo>
                                <a:lnTo>
                                  <a:pt x="3072" y="73583"/>
                                </a:lnTo>
                                <a:lnTo>
                                  <a:pt x="3139" y="73583"/>
                                </a:lnTo>
                                <a:lnTo>
                                  <a:pt x="3205" y="73582"/>
                                </a:lnTo>
                                <a:lnTo>
                                  <a:pt x="3272" y="73582"/>
                                </a:lnTo>
                                <a:lnTo>
                                  <a:pt x="3339" y="73582"/>
                                </a:lnTo>
                                <a:lnTo>
                                  <a:pt x="3406" y="73582"/>
                                </a:lnTo>
                                <a:lnTo>
                                  <a:pt x="3473" y="73582"/>
                                </a:lnTo>
                                <a:lnTo>
                                  <a:pt x="3539" y="73582"/>
                                </a:lnTo>
                                <a:lnTo>
                                  <a:pt x="3606" y="73582"/>
                                </a:lnTo>
                                <a:lnTo>
                                  <a:pt x="3673" y="73582"/>
                                </a:lnTo>
                                <a:lnTo>
                                  <a:pt x="3740" y="73581"/>
                                </a:lnTo>
                                <a:lnTo>
                                  <a:pt x="3807" y="73581"/>
                                </a:lnTo>
                                <a:lnTo>
                                  <a:pt x="3873" y="73581"/>
                                </a:lnTo>
                                <a:lnTo>
                                  <a:pt x="3940" y="73581"/>
                                </a:lnTo>
                                <a:lnTo>
                                  <a:pt x="4007" y="73581"/>
                                </a:lnTo>
                                <a:lnTo>
                                  <a:pt x="4074" y="73581"/>
                                </a:lnTo>
                                <a:lnTo>
                                  <a:pt x="4141" y="73581"/>
                                </a:lnTo>
                                <a:lnTo>
                                  <a:pt x="4207" y="73581"/>
                                </a:lnTo>
                                <a:lnTo>
                                  <a:pt x="4274" y="73581"/>
                                </a:lnTo>
                                <a:lnTo>
                                  <a:pt x="4341" y="73580"/>
                                </a:lnTo>
                                <a:lnTo>
                                  <a:pt x="4408" y="73580"/>
                                </a:lnTo>
                                <a:lnTo>
                                  <a:pt x="4474" y="73580"/>
                                </a:lnTo>
                                <a:lnTo>
                                  <a:pt x="4541" y="73580"/>
                                </a:lnTo>
                                <a:lnTo>
                                  <a:pt x="4608" y="73580"/>
                                </a:lnTo>
                                <a:lnTo>
                                  <a:pt x="4675" y="73580"/>
                                </a:lnTo>
                                <a:lnTo>
                                  <a:pt x="4742" y="73580"/>
                                </a:lnTo>
                                <a:lnTo>
                                  <a:pt x="4808" y="73580"/>
                                </a:lnTo>
                                <a:lnTo>
                                  <a:pt x="4875" y="73579"/>
                                </a:lnTo>
                                <a:lnTo>
                                  <a:pt x="4942" y="73579"/>
                                </a:lnTo>
                                <a:lnTo>
                                  <a:pt x="5009" y="73579"/>
                                </a:lnTo>
                                <a:lnTo>
                                  <a:pt x="5076" y="73579"/>
                                </a:lnTo>
                                <a:lnTo>
                                  <a:pt x="5142" y="73579"/>
                                </a:lnTo>
                                <a:lnTo>
                                  <a:pt x="5209" y="73579"/>
                                </a:lnTo>
                                <a:lnTo>
                                  <a:pt x="5276" y="73579"/>
                                </a:lnTo>
                                <a:lnTo>
                                  <a:pt x="5343" y="73579"/>
                                </a:lnTo>
                                <a:lnTo>
                                  <a:pt x="5410" y="73578"/>
                                </a:lnTo>
                                <a:lnTo>
                                  <a:pt x="5476" y="73578"/>
                                </a:lnTo>
                                <a:lnTo>
                                  <a:pt x="5543" y="73578"/>
                                </a:lnTo>
                                <a:lnTo>
                                  <a:pt x="5610" y="73578"/>
                                </a:lnTo>
                                <a:lnTo>
                                  <a:pt x="5677" y="73578"/>
                                </a:lnTo>
                                <a:lnTo>
                                  <a:pt x="5743" y="73578"/>
                                </a:lnTo>
                                <a:lnTo>
                                  <a:pt x="5810" y="73578"/>
                                </a:lnTo>
                                <a:lnTo>
                                  <a:pt x="5877" y="73578"/>
                                </a:lnTo>
                                <a:lnTo>
                                  <a:pt x="5944" y="73577"/>
                                </a:lnTo>
                                <a:lnTo>
                                  <a:pt x="6011" y="73577"/>
                                </a:lnTo>
                                <a:lnTo>
                                  <a:pt x="6077" y="73577"/>
                                </a:lnTo>
                                <a:lnTo>
                                  <a:pt x="6144" y="73577"/>
                                </a:lnTo>
                                <a:lnTo>
                                  <a:pt x="6211" y="73577"/>
                                </a:lnTo>
                                <a:lnTo>
                                  <a:pt x="6278" y="73577"/>
                                </a:lnTo>
                                <a:lnTo>
                                  <a:pt x="6345" y="73577"/>
                                </a:lnTo>
                                <a:lnTo>
                                  <a:pt x="6411" y="73577"/>
                                </a:lnTo>
                                <a:lnTo>
                                  <a:pt x="6478" y="73576"/>
                                </a:lnTo>
                                <a:lnTo>
                                  <a:pt x="6545" y="73576"/>
                                </a:lnTo>
                                <a:lnTo>
                                  <a:pt x="6612" y="73576"/>
                                </a:lnTo>
                                <a:lnTo>
                                  <a:pt x="6679" y="73576"/>
                                </a:lnTo>
                                <a:lnTo>
                                  <a:pt x="6745" y="73576"/>
                                </a:lnTo>
                                <a:lnTo>
                                  <a:pt x="6812" y="73576"/>
                                </a:lnTo>
                                <a:lnTo>
                                  <a:pt x="6879" y="73576"/>
                                </a:lnTo>
                                <a:lnTo>
                                  <a:pt x="6946" y="73576"/>
                                </a:lnTo>
                                <a:lnTo>
                                  <a:pt x="7013" y="73575"/>
                                </a:lnTo>
                                <a:lnTo>
                                  <a:pt x="7079" y="73575"/>
                                </a:lnTo>
                                <a:lnTo>
                                  <a:pt x="7146" y="73575"/>
                                </a:lnTo>
                                <a:lnTo>
                                  <a:pt x="7213" y="73575"/>
                                </a:lnTo>
                                <a:lnTo>
                                  <a:pt x="7280" y="73575"/>
                                </a:lnTo>
                                <a:lnTo>
                                  <a:pt x="7346" y="73575"/>
                                </a:lnTo>
                                <a:lnTo>
                                  <a:pt x="7413" y="73575"/>
                                </a:lnTo>
                                <a:lnTo>
                                  <a:pt x="7480" y="73575"/>
                                </a:lnTo>
                                <a:lnTo>
                                  <a:pt x="7547" y="73574"/>
                                </a:lnTo>
                                <a:lnTo>
                                  <a:pt x="7614" y="73574"/>
                                </a:lnTo>
                                <a:lnTo>
                                  <a:pt x="7680" y="73574"/>
                                </a:lnTo>
                                <a:lnTo>
                                  <a:pt x="7747" y="73574"/>
                                </a:lnTo>
                                <a:lnTo>
                                  <a:pt x="7814" y="73574"/>
                                </a:lnTo>
                                <a:lnTo>
                                  <a:pt x="7881" y="73574"/>
                                </a:lnTo>
                                <a:lnTo>
                                  <a:pt x="7948" y="73574"/>
                                </a:lnTo>
                                <a:lnTo>
                                  <a:pt x="8014" y="73574"/>
                                </a:lnTo>
                                <a:lnTo>
                                  <a:pt x="8081" y="73573"/>
                                </a:lnTo>
                                <a:lnTo>
                                  <a:pt x="8148" y="73573"/>
                                </a:lnTo>
                                <a:lnTo>
                                  <a:pt x="8215" y="73573"/>
                                </a:lnTo>
                                <a:lnTo>
                                  <a:pt x="8282" y="73573"/>
                                </a:lnTo>
                                <a:lnTo>
                                  <a:pt x="8348" y="73573"/>
                                </a:lnTo>
                                <a:lnTo>
                                  <a:pt x="8415" y="73573"/>
                                </a:lnTo>
                                <a:lnTo>
                                  <a:pt x="8482" y="73573"/>
                                </a:lnTo>
                                <a:lnTo>
                                  <a:pt x="8549" y="73573"/>
                                </a:lnTo>
                                <a:lnTo>
                                  <a:pt x="8615" y="73572"/>
                                </a:lnTo>
                                <a:lnTo>
                                  <a:pt x="8682" y="73572"/>
                                </a:lnTo>
                                <a:lnTo>
                                  <a:pt x="8749" y="73572"/>
                                </a:lnTo>
                                <a:lnTo>
                                  <a:pt x="8816" y="73572"/>
                                </a:lnTo>
                                <a:lnTo>
                                  <a:pt x="8883" y="73572"/>
                                </a:lnTo>
                                <a:lnTo>
                                  <a:pt x="8949" y="73572"/>
                                </a:lnTo>
                                <a:lnTo>
                                  <a:pt x="9016" y="73572"/>
                                </a:lnTo>
                                <a:lnTo>
                                  <a:pt x="9083" y="73572"/>
                                </a:lnTo>
                                <a:lnTo>
                                  <a:pt x="9150" y="73571"/>
                                </a:lnTo>
                                <a:lnTo>
                                  <a:pt x="9217" y="73571"/>
                                </a:lnTo>
                                <a:lnTo>
                                  <a:pt x="9283" y="73571"/>
                                </a:lnTo>
                                <a:lnTo>
                                  <a:pt x="9350" y="73571"/>
                                </a:lnTo>
                                <a:lnTo>
                                  <a:pt x="9417" y="73571"/>
                                </a:lnTo>
                                <a:lnTo>
                                  <a:pt x="9484" y="73571"/>
                                </a:lnTo>
                                <a:lnTo>
                                  <a:pt x="9551" y="73571"/>
                                </a:lnTo>
                                <a:lnTo>
                                  <a:pt x="9617" y="73571"/>
                                </a:lnTo>
                                <a:lnTo>
                                  <a:pt x="9684" y="73570"/>
                                </a:lnTo>
                                <a:lnTo>
                                  <a:pt x="9751" y="73570"/>
                                </a:lnTo>
                                <a:lnTo>
                                  <a:pt x="9818" y="73570"/>
                                </a:lnTo>
                                <a:lnTo>
                                  <a:pt x="9884" y="73570"/>
                                </a:lnTo>
                                <a:lnTo>
                                  <a:pt x="9951" y="73570"/>
                                </a:lnTo>
                                <a:lnTo>
                                  <a:pt x="10018" y="73570"/>
                                </a:lnTo>
                                <a:lnTo>
                                  <a:pt x="10085" y="73570"/>
                                </a:lnTo>
                                <a:lnTo>
                                  <a:pt x="10152" y="73569"/>
                                </a:lnTo>
                                <a:lnTo>
                                  <a:pt x="10218" y="73569"/>
                                </a:lnTo>
                                <a:lnTo>
                                  <a:pt x="10285" y="73569"/>
                                </a:lnTo>
                                <a:lnTo>
                                  <a:pt x="10352" y="73569"/>
                                </a:lnTo>
                                <a:lnTo>
                                  <a:pt x="10419" y="73569"/>
                                </a:lnTo>
                                <a:lnTo>
                                  <a:pt x="10486" y="73569"/>
                                </a:lnTo>
                                <a:lnTo>
                                  <a:pt x="10552" y="73569"/>
                                </a:lnTo>
                                <a:lnTo>
                                  <a:pt x="10619" y="73569"/>
                                </a:lnTo>
                                <a:lnTo>
                                  <a:pt x="10686" y="73568"/>
                                </a:lnTo>
                                <a:lnTo>
                                  <a:pt x="10753" y="73568"/>
                                </a:lnTo>
                                <a:lnTo>
                                  <a:pt x="10820" y="73568"/>
                                </a:lnTo>
                                <a:lnTo>
                                  <a:pt x="10886" y="73568"/>
                                </a:lnTo>
                                <a:lnTo>
                                  <a:pt x="10953" y="73568"/>
                                </a:lnTo>
                                <a:lnTo>
                                  <a:pt x="11020" y="73568"/>
                                </a:lnTo>
                                <a:lnTo>
                                  <a:pt x="11087" y="73568"/>
                                </a:lnTo>
                                <a:lnTo>
                                  <a:pt x="11154" y="73568"/>
                                </a:lnTo>
                                <a:lnTo>
                                  <a:pt x="11220" y="73567"/>
                                </a:lnTo>
                                <a:lnTo>
                                  <a:pt x="11287" y="73567"/>
                                </a:lnTo>
                                <a:lnTo>
                                  <a:pt x="11354" y="73567"/>
                                </a:lnTo>
                                <a:lnTo>
                                  <a:pt x="11421" y="73567"/>
                                </a:lnTo>
                                <a:lnTo>
                                  <a:pt x="11487" y="73567"/>
                                </a:lnTo>
                                <a:lnTo>
                                  <a:pt x="11554" y="73567"/>
                                </a:lnTo>
                                <a:lnTo>
                                  <a:pt x="11621" y="73567"/>
                                </a:lnTo>
                                <a:lnTo>
                                  <a:pt x="11688" y="73567"/>
                                </a:lnTo>
                                <a:lnTo>
                                  <a:pt x="11755" y="73566"/>
                                </a:lnTo>
                                <a:lnTo>
                                  <a:pt x="11821" y="73566"/>
                                </a:lnTo>
                                <a:lnTo>
                                  <a:pt x="11888" y="73566"/>
                                </a:lnTo>
                                <a:lnTo>
                                  <a:pt x="11955" y="73566"/>
                                </a:lnTo>
                                <a:lnTo>
                                  <a:pt x="12022" y="73566"/>
                                </a:lnTo>
                                <a:lnTo>
                                  <a:pt x="12089" y="73566"/>
                                </a:lnTo>
                                <a:lnTo>
                                  <a:pt x="12155" y="73566"/>
                                </a:lnTo>
                                <a:lnTo>
                                  <a:pt x="12222" y="73565"/>
                                </a:lnTo>
                                <a:lnTo>
                                  <a:pt x="12289" y="73565"/>
                                </a:lnTo>
                                <a:lnTo>
                                  <a:pt x="12356" y="73565"/>
                                </a:lnTo>
                                <a:lnTo>
                                  <a:pt x="12423" y="73565"/>
                                </a:lnTo>
                                <a:lnTo>
                                  <a:pt x="12489" y="73565"/>
                                </a:lnTo>
                                <a:lnTo>
                                  <a:pt x="12556" y="73565"/>
                                </a:lnTo>
                                <a:lnTo>
                                  <a:pt x="12623" y="73565"/>
                                </a:lnTo>
                                <a:lnTo>
                                  <a:pt x="12690" y="73565"/>
                                </a:lnTo>
                                <a:lnTo>
                                  <a:pt x="12756" y="73564"/>
                                </a:lnTo>
                                <a:lnTo>
                                  <a:pt x="12823" y="73564"/>
                                </a:lnTo>
                                <a:lnTo>
                                  <a:pt x="12890" y="73564"/>
                                </a:lnTo>
                                <a:lnTo>
                                  <a:pt x="12957" y="73564"/>
                                </a:lnTo>
                                <a:lnTo>
                                  <a:pt x="13024" y="73564"/>
                                </a:lnTo>
                                <a:lnTo>
                                  <a:pt x="13090" y="73564"/>
                                </a:lnTo>
                                <a:lnTo>
                                  <a:pt x="13157" y="73564"/>
                                </a:lnTo>
                                <a:lnTo>
                                  <a:pt x="13224" y="73563"/>
                                </a:lnTo>
                                <a:lnTo>
                                  <a:pt x="13291" y="73563"/>
                                </a:lnTo>
                                <a:lnTo>
                                  <a:pt x="13358" y="73563"/>
                                </a:lnTo>
                                <a:lnTo>
                                  <a:pt x="13424" y="73563"/>
                                </a:lnTo>
                                <a:lnTo>
                                  <a:pt x="13491" y="73563"/>
                                </a:lnTo>
                                <a:lnTo>
                                  <a:pt x="13558" y="73563"/>
                                </a:lnTo>
                                <a:lnTo>
                                  <a:pt x="13625" y="73563"/>
                                </a:lnTo>
                                <a:lnTo>
                                  <a:pt x="13692" y="73563"/>
                                </a:lnTo>
                                <a:lnTo>
                                  <a:pt x="13758" y="73562"/>
                                </a:lnTo>
                                <a:lnTo>
                                  <a:pt x="13825" y="73562"/>
                                </a:lnTo>
                                <a:lnTo>
                                  <a:pt x="13892" y="73562"/>
                                </a:lnTo>
                                <a:lnTo>
                                  <a:pt x="13959" y="73562"/>
                                </a:lnTo>
                                <a:lnTo>
                                  <a:pt x="14026" y="73562"/>
                                </a:lnTo>
                                <a:lnTo>
                                  <a:pt x="14092" y="73562"/>
                                </a:lnTo>
                                <a:lnTo>
                                  <a:pt x="14159" y="73562"/>
                                </a:lnTo>
                                <a:lnTo>
                                  <a:pt x="14226" y="73561"/>
                                </a:lnTo>
                                <a:lnTo>
                                  <a:pt x="14293" y="73561"/>
                                </a:lnTo>
                                <a:lnTo>
                                  <a:pt x="14359" y="73561"/>
                                </a:lnTo>
                                <a:lnTo>
                                  <a:pt x="14426" y="73561"/>
                                </a:lnTo>
                                <a:lnTo>
                                  <a:pt x="14493" y="73561"/>
                                </a:lnTo>
                                <a:lnTo>
                                  <a:pt x="14560" y="73561"/>
                                </a:lnTo>
                                <a:lnTo>
                                  <a:pt x="14627" y="73561"/>
                                </a:lnTo>
                                <a:lnTo>
                                  <a:pt x="14693" y="73561"/>
                                </a:lnTo>
                                <a:lnTo>
                                  <a:pt x="14760" y="73560"/>
                                </a:lnTo>
                                <a:lnTo>
                                  <a:pt x="14827" y="73560"/>
                                </a:lnTo>
                                <a:lnTo>
                                  <a:pt x="14894" y="73560"/>
                                </a:lnTo>
                                <a:lnTo>
                                  <a:pt x="14961" y="73560"/>
                                </a:lnTo>
                                <a:lnTo>
                                  <a:pt x="15027" y="73560"/>
                                </a:lnTo>
                                <a:lnTo>
                                  <a:pt x="15094" y="73560"/>
                                </a:lnTo>
                                <a:lnTo>
                                  <a:pt x="15161" y="73560"/>
                                </a:lnTo>
                                <a:lnTo>
                                  <a:pt x="15228" y="73559"/>
                                </a:lnTo>
                                <a:lnTo>
                                  <a:pt x="15295" y="73559"/>
                                </a:lnTo>
                                <a:lnTo>
                                  <a:pt x="15361" y="73559"/>
                                </a:lnTo>
                                <a:lnTo>
                                  <a:pt x="15428" y="73559"/>
                                </a:lnTo>
                                <a:lnTo>
                                  <a:pt x="15495" y="73559"/>
                                </a:lnTo>
                                <a:lnTo>
                                  <a:pt x="15562" y="73559"/>
                                </a:lnTo>
                                <a:lnTo>
                                  <a:pt x="15628" y="73559"/>
                                </a:lnTo>
                                <a:lnTo>
                                  <a:pt x="15695" y="73559"/>
                                </a:lnTo>
                                <a:lnTo>
                                  <a:pt x="15762" y="73558"/>
                                </a:lnTo>
                                <a:lnTo>
                                  <a:pt x="15829" y="73558"/>
                                </a:lnTo>
                                <a:lnTo>
                                  <a:pt x="15896" y="73558"/>
                                </a:lnTo>
                                <a:lnTo>
                                  <a:pt x="15962" y="73558"/>
                                </a:lnTo>
                                <a:lnTo>
                                  <a:pt x="16029" y="73558"/>
                                </a:lnTo>
                                <a:lnTo>
                                  <a:pt x="16096" y="73558"/>
                                </a:lnTo>
                                <a:lnTo>
                                  <a:pt x="16163" y="73558"/>
                                </a:lnTo>
                                <a:lnTo>
                                  <a:pt x="16230" y="73557"/>
                                </a:lnTo>
                                <a:lnTo>
                                  <a:pt x="16296" y="73557"/>
                                </a:lnTo>
                                <a:lnTo>
                                  <a:pt x="16363" y="73557"/>
                                </a:lnTo>
                                <a:lnTo>
                                  <a:pt x="16430" y="73557"/>
                                </a:lnTo>
                                <a:lnTo>
                                  <a:pt x="16497" y="73557"/>
                                </a:lnTo>
                                <a:lnTo>
                                  <a:pt x="16564" y="73557"/>
                                </a:lnTo>
                                <a:lnTo>
                                  <a:pt x="16630" y="73557"/>
                                </a:lnTo>
                                <a:lnTo>
                                  <a:pt x="16697" y="73556"/>
                                </a:lnTo>
                                <a:lnTo>
                                  <a:pt x="16764" y="73556"/>
                                </a:lnTo>
                                <a:lnTo>
                                  <a:pt x="16831" y="73556"/>
                                </a:lnTo>
                                <a:lnTo>
                                  <a:pt x="16898" y="73556"/>
                                </a:lnTo>
                                <a:lnTo>
                                  <a:pt x="16964" y="73556"/>
                                </a:lnTo>
                                <a:lnTo>
                                  <a:pt x="17031" y="73556"/>
                                </a:lnTo>
                                <a:lnTo>
                                  <a:pt x="17098" y="73556"/>
                                </a:lnTo>
                                <a:lnTo>
                                  <a:pt x="17165" y="73556"/>
                                </a:lnTo>
                                <a:lnTo>
                                  <a:pt x="17231" y="73555"/>
                                </a:lnTo>
                                <a:lnTo>
                                  <a:pt x="17298" y="73555"/>
                                </a:lnTo>
                                <a:lnTo>
                                  <a:pt x="17365" y="73555"/>
                                </a:lnTo>
                                <a:lnTo>
                                  <a:pt x="17432" y="73555"/>
                                </a:lnTo>
                                <a:lnTo>
                                  <a:pt x="17499" y="73555"/>
                                </a:lnTo>
                                <a:lnTo>
                                  <a:pt x="17565" y="73555"/>
                                </a:lnTo>
                                <a:lnTo>
                                  <a:pt x="17632" y="73555"/>
                                </a:lnTo>
                                <a:lnTo>
                                  <a:pt x="17699" y="73554"/>
                                </a:lnTo>
                                <a:lnTo>
                                  <a:pt x="17766" y="73554"/>
                                </a:lnTo>
                                <a:lnTo>
                                  <a:pt x="17833" y="73554"/>
                                </a:lnTo>
                                <a:lnTo>
                                  <a:pt x="17899" y="73554"/>
                                </a:lnTo>
                                <a:lnTo>
                                  <a:pt x="17966" y="73554"/>
                                </a:lnTo>
                                <a:lnTo>
                                  <a:pt x="18033" y="73554"/>
                                </a:lnTo>
                                <a:lnTo>
                                  <a:pt x="18100" y="73554"/>
                                </a:lnTo>
                                <a:lnTo>
                                  <a:pt x="18167" y="73553"/>
                                </a:lnTo>
                                <a:lnTo>
                                  <a:pt x="18233" y="73553"/>
                                </a:lnTo>
                                <a:lnTo>
                                  <a:pt x="18300" y="73553"/>
                                </a:lnTo>
                                <a:lnTo>
                                  <a:pt x="18367" y="73553"/>
                                </a:lnTo>
                                <a:lnTo>
                                  <a:pt x="18434" y="73553"/>
                                </a:lnTo>
                                <a:lnTo>
                                  <a:pt x="18500" y="73553"/>
                                </a:lnTo>
                                <a:lnTo>
                                  <a:pt x="18567" y="73553"/>
                                </a:lnTo>
                                <a:lnTo>
                                  <a:pt x="18634" y="73552"/>
                                </a:lnTo>
                                <a:lnTo>
                                  <a:pt x="18701" y="73552"/>
                                </a:lnTo>
                                <a:lnTo>
                                  <a:pt x="18768" y="73552"/>
                                </a:lnTo>
                                <a:lnTo>
                                  <a:pt x="18834" y="73552"/>
                                </a:lnTo>
                                <a:lnTo>
                                  <a:pt x="18901" y="73552"/>
                                </a:lnTo>
                                <a:lnTo>
                                  <a:pt x="18968" y="73552"/>
                                </a:lnTo>
                                <a:lnTo>
                                  <a:pt x="19035" y="73552"/>
                                </a:lnTo>
                                <a:lnTo>
                                  <a:pt x="19102" y="73552"/>
                                </a:lnTo>
                                <a:lnTo>
                                  <a:pt x="19168" y="73551"/>
                                </a:lnTo>
                                <a:lnTo>
                                  <a:pt x="19235" y="73551"/>
                                </a:lnTo>
                                <a:lnTo>
                                  <a:pt x="19302" y="73551"/>
                                </a:lnTo>
                                <a:lnTo>
                                  <a:pt x="19369" y="73551"/>
                                </a:lnTo>
                                <a:lnTo>
                                  <a:pt x="19436" y="73551"/>
                                </a:lnTo>
                                <a:lnTo>
                                  <a:pt x="19502" y="73551"/>
                                </a:lnTo>
                                <a:lnTo>
                                  <a:pt x="19569" y="73551"/>
                                </a:lnTo>
                                <a:lnTo>
                                  <a:pt x="19636" y="73550"/>
                                </a:lnTo>
                                <a:lnTo>
                                  <a:pt x="19703" y="73550"/>
                                </a:lnTo>
                                <a:lnTo>
                                  <a:pt x="19769" y="73550"/>
                                </a:lnTo>
                                <a:lnTo>
                                  <a:pt x="19836" y="73550"/>
                                </a:lnTo>
                                <a:lnTo>
                                  <a:pt x="19903" y="73550"/>
                                </a:lnTo>
                                <a:lnTo>
                                  <a:pt x="19970" y="73550"/>
                                </a:lnTo>
                                <a:lnTo>
                                  <a:pt x="20037" y="73550"/>
                                </a:lnTo>
                                <a:lnTo>
                                  <a:pt x="20103" y="73549"/>
                                </a:lnTo>
                                <a:lnTo>
                                  <a:pt x="20170" y="73549"/>
                                </a:lnTo>
                                <a:lnTo>
                                  <a:pt x="20237" y="73549"/>
                                </a:lnTo>
                                <a:lnTo>
                                  <a:pt x="20304" y="73549"/>
                                </a:lnTo>
                                <a:lnTo>
                                  <a:pt x="20371" y="73549"/>
                                </a:lnTo>
                                <a:lnTo>
                                  <a:pt x="20437" y="73549"/>
                                </a:lnTo>
                                <a:lnTo>
                                  <a:pt x="20504" y="73549"/>
                                </a:lnTo>
                                <a:lnTo>
                                  <a:pt x="20571" y="73548"/>
                                </a:lnTo>
                                <a:lnTo>
                                  <a:pt x="20638" y="73548"/>
                                </a:lnTo>
                                <a:lnTo>
                                  <a:pt x="20705" y="73548"/>
                                </a:lnTo>
                                <a:lnTo>
                                  <a:pt x="20771" y="73548"/>
                                </a:lnTo>
                                <a:lnTo>
                                  <a:pt x="20838" y="73548"/>
                                </a:lnTo>
                                <a:lnTo>
                                  <a:pt x="20905" y="73548"/>
                                </a:lnTo>
                                <a:lnTo>
                                  <a:pt x="20972" y="73548"/>
                                </a:lnTo>
                                <a:lnTo>
                                  <a:pt x="21039" y="73547"/>
                                </a:lnTo>
                                <a:lnTo>
                                  <a:pt x="21105" y="73547"/>
                                </a:lnTo>
                                <a:lnTo>
                                  <a:pt x="21172" y="73547"/>
                                </a:lnTo>
                                <a:lnTo>
                                  <a:pt x="21239" y="73547"/>
                                </a:lnTo>
                                <a:lnTo>
                                  <a:pt x="21306" y="73547"/>
                                </a:lnTo>
                                <a:lnTo>
                                  <a:pt x="21372" y="73547"/>
                                </a:lnTo>
                                <a:lnTo>
                                  <a:pt x="21439" y="73547"/>
                                </a:lnTo>
                                <a:lnTo>
                                  <a:pt x="21506" y="73546"/>
                                </a:lnTo>
                                <a:lnTo>
                                  <a:pt x="21573" y="73546"/>
                                </a:lnTo>
                                <a:lnTo>
                                  <a:pt x="21640" y="73546"/>
                                </a:lnTo>
                                <a:lnTo>
                                  <a:pt x="21706" y="73546"/>
                                </a:lnTo>
                                <a:lnTo>
                                  <a:pt x="21773" y="73546"/>
                                </a:lnTo>
                                <a:lnTo>
                                  <a:pt x="21840" y="73546"/>
                                </a:lnTo>
                                <a:lnTo>
                                  <a:pt x="21907" y="73546"/>
                                </a:lnTo>
                                <a:lnTo>
                                  <a:pt x="21974" y="73545"/>
                                </a:lnTo>
                                <a:lnTo>
                                  <a:pt x="22040" y="73545"/>
                                </a:lnTo>
                                <a:lnTo>
                                  <a:pt x="22107" y="73545"/>
                                </a:lnTo>
                                <a:lnTo>
                                  <a:pt x="22174" y="73545"/>
                                </a:lnTo>
                                <a:lnTo>
                                  <a:pt x="22241" y="73545"/>
                                </a:lnTo>
                                <a:lnTo>
                                  <a:pt x="22308" y="73545"/>
                                </a:lnTo>
                                <a:lnTo>
                                  <a:pt x="22374" y="73545"/>
                                </a:lnTo>
                                <a:lnTo>
                                  <a:pt x="22441" y="73544"/>
                                </a:lnTo>
                                <a:lnTo>
                                  <a:pt x="22508" y="73544"/>
                                </a:lnTo>
                                <a:lnTo>
                                  <a:pt x="22575" y="73544"/>
                                </a:lnTo>
                                <a:lnTo>
                                  <a:pt x="22641" y="73544"/>
                                </a:lnTo>
                                <a:lnTo>
                                  <a:pt x="22708" y="73544"/>
                                </a:lnTo>
                                <a:lnTo>
                                  <a:pt x="22775" y="73544"/>
                                </a:lnTo>
                                <a:lnTo>
                                  <a:pt x="22842" y="73544"/>
                                </a:lnTo>
                                <a:lnTo>
                                  <a:pt x="22909" y="73543"/>
                                </a:lnTo>
                                <a:lnTo>
                                  <a:pt x="22975" y="73543"/>
                                </a:lnTo>
                                <a:lnTo>
                                  <a:pt x="23042" y="73543"/>
                                </a:lnTo>
                                <a:lnTo>
                                  <a:pt x="23109" y="73543"/>
                                </a:lnTo>
                                <a:lnTo>
                                  <a:pt x="23176" y="73543"/>
                                </a:lnTo>
                                <a:lnTo>
                                  <a:pt x="23243" y="73543"/>
                                </a:lnTo>
                                <a:lnTo>
                                  <a:pt x="23309" y="73543"/>
                                </a:lnTo>
                                <a:lnTo>
                                  <a:pt x="23376" y="73542"/>
                                </a:lnTo>
                                <a:lnTo>
                                  <a:pt x="23443" y="73542"/>
                                </a:lnTo>
                                <a:lnTo>
                                  <a:pt x="23510" y="73542"/>
                                </a:lnTo>
                                <a:lnTo>
                                  <a:pt x="23577" y="73542"/>
                                </a:lnTo>
                                <a:lnTo>
                                  <a:pt x="23643" y="73542"/>
                                </a:lnTo>
                                <a:lnTo>
                                  <a:pt x="23710" y="73542"/>
                                </a:lnTo>
                                <a:lnTo>
                                  <a:pt x="23777" y="73542"/>
                                </a:lnTo>
                                <a:lnTo>
                                  <a:pt x="23844" y="73541"/>
                                </a:lnTo>
                                <a:lnTo>
                                  <a:pt x="23911" y="73541"/>
                                </a:lnTo>
                                <a:lnTo>
                                  <a:pt x="23977" y="73541"/>
                                </a:lnTo>
                                <a:lnTo>
                                  <a:pt x="24044" y="73541"/>
                                </a:lnTo>
                                <a:lnTo>
                                  <a:pt x="24111" y="73541"/>
                                </a:lnTo>
                                <a:lnTo>
                                  <a:pt x="24178" y="73541"/>
                                </a:lnTo>
                                <a:lnTo>
                                  <a:pt x="24244" y="73540"/>
                                </a:lnTo>
                                <a:lnTo>
                                  <a:pt x="24311" y="73540"/>
                                </a:lnTo>
                                <a:lnTo>
                                  <a:pt x="24378" y="73540"/>
                                </a:lnTo>
                                <a:lnTo>
                                  <a:pt x="24445" y="73540"/>
                                </a:lnTo>
                                <a:lnTo>
                                  <a:pt x="24512" y="73540"/>
                                </a:lnTo>
                                <a:lnTo>
                                  <a:pt x="24578" y="73540"/>
                                </a:lnTo>
                                <a:lnTo>
                                  <a:pt x="24645" y="73540"/>
                                </a:lnTo>
                                <a:lnTo>
                                  <a:pt x="24712" y="73539"/>
                                </a:lnTo>
                                <a:lnTo>
                                  <a:pt x="24779" y="73539"/>
                                </a:lnTo>
                                <a:lnTo>
                                  <a:pt x="24846" y="73539"/>
                                </a:lnTo>
                                <a:lnTo>
                                  <a:pt x="24912" y="73539"/>
                                </a:lnTo>
                                <a:lnTo>
                                  <a:pt x="24979" y="73539"/>
                                </a:lnTo>
                                <a:lnTo>
                                  <a:pt x="25046" y="73539"/>
                                </a:lnTo>
                                <a:lnTo>
                                  <a:pt x="25113" y="73539"/>
                                </a:lnTo>
                                <a:lnTo>
                                  <a:pt x="25180" y="73538"/>
                                </a:lnTo>
                                <a:lnTo>
                                  <a:pt x="25246" y="73538"/>
                                </a:lnTo>
                                <a:lnTo>
                                  <a:pt x="25313" y="73538"/>
                                </a:lnTo>
                                <a:lnTo>
                                  <a:pt x="25380" y="73538"/>
                                </a:lnTo>
                                <a:lnTo>
                                  <a:pt x="25447" y="73538"/>
                                </a:lnTo>
                                <a:lnTo>
                                  <a:pt x="25513" y="73538"/>
                                </a:lnTo>
                                <a:lnTo>
                                  <a:pt x="25580" y="73538"/>
                                </a:lnTo>
                                <a:lnTo>
                                  <a:pt x="25647" y="73537"/>
                                </a:lnTo>
                                <a:lnTo>
                                  <a:pt x="25714" y="73537"/>
                                </a:lnTo>
                                <a:lnTo>
                                  <a:pt x="25781" y="73537"/>
                                </a:lnTo>
                                <a:lnTo>
                                  <a:pt x="25847" y="73537"/>
                                </a:lnTo>
                                <a:lnTo>
                                  <a:pt x="25914" y="73537"/>
                                </a:lnTo>
                                <a:lnTo>
                                  <a:pt x="25981" y="73537"/>
                                </a:lnTo>
                                <a:lnTo>
                                  <a:pt x="26048" y="73537"/>
                                </a:lnTo>
                                <a:lnTo>
                                  <a:pt x="26115" y="73536"/>
                                </a:lnTo>
                                <a:lnTo>
                                  <a:pt x="26181" y="73536"/>
                                </a:lnTo>
                                <a:lnTo>
                                  <a:pt x="26248" y="73536"/>
                                </a:lnTo>
                                <a:lnTo>
                                  <a:pt x="26315" y="73536"/>
                                </a:lnTo>
                                <a:lnTo>
                                  <a:pt x="26382" y="73536"/>
                                </a:lnTo>
                                <a:lnTo>
                                  <a:pt x="26449" y="73536"/>
                                </a:lnTo>
                                <a:lnTo>
                                  <a:pt x="26515" y="73535"/>
                                </a:lnTo>
                                <a:lnTo>
                                  <a:pt x="26582" y="73535"/>
                                </a:lnTo>
                                <a:lnTo>
                                  <a:pt x="26649" y="73535"/>
                                </a:lnTo>
                                <a:lnTo>
                                  <a:pt x="26716" y="73535"/>
                                </a:lnTo>
                                <a:lnTo>
                                  <a:pt x="26782" y="73535"/>
                                </a:lnTo>
                                <a:lnTo>
                                  <a:pt x="26849" y="73535"/>
                                </a:lnTo>
                                <a:lnTo>
                                  <a:pt x="26916" y="73535"/>
                                </a:lnTo>
                                <a:lnTo>
                                  <a:pt x="26983" y="73534"/>
                                </a:lnTo>
                                <a:lnTo>
                                  <a:pt x="27050" y="73534"/>
                                </a:lnTo>
                                <a:lnTo>
                                  <a:pt x="27116" y="73534"/>
                                </a:lnTo>
                                <a:lnTo>
                                  <a:pt x="27183" y="73534"/>
                                </a:lnTo>
                                <a:lnTo>
                                  <a:pt x="27250" y="73534"/>
                                </a:lnTo>
                                <a:lnTo>
                                  <a:pt x="27317" y="73534"/>
                                </a:lnTo>
                                <a:lnTo>
                                  <a:pt x="27384" y="73534"/>
                                </a:lnTo>
                                <a:lnTo>
                                  <a:pt x="27450" y="73533"/>
                                </a:lnTo>
                                <a:lnTo>
                                  <a:pt x="27517" y="73533"/>
                                </a:lnTo>
                                <a:lnTo>
                                  <a:pt x="27584" y="73533"/>
                                </a:lnTo>
                                <a:lnTo>
                                  <a:pt x="27651" y="73533"/>
                                </a:lnTo>
                                <a:lnTo>
                                  <a:pt x="27718" y="73533"/>
                                </a:lnTo>
                                <a:lnTo>
                                  <a:pt x="27784" y="73533"/>
                                </a:lnTo>
                                <a:lnTo>
                                  <a:pt x="27851" y="73532"/>
                                </a:lnTo>
                                <a:lnTo>
                                  <a:pt x="27918" y="73532"/>
                                </a:lnTo>
                                <a:lnTo>
                                  <a:pt x="27985" y="73532"/>
                                </a:lnTo>
                                <a:lnTo>
                                  <a:pt x="28052" y="73532"/>
                                </a:lnTo>
                                <a:lnTo>
                                  <a:pt x="28118" y="73532"/>
                                </a:lnTo>
                                <a:lnTo>
                                  <a:pt x="28185" y="73532"/>
                                </a:lnTo>
                                <a:lnTo>
                                  <a:pt x="28252" y="73532"/>
                                </a:lnTo>
                                <a:lnTo>
                                  <a:pt x="28319" y="73531"/>
                                </a:lnTo>
                                <a:lnTo>
                                  <a:pt x="28385" y="73531"/>
                                </a:lnTo>
                                <a:lnTo>
                                  <a:pt x="28452" y="73531"/>
                                </a:lnTo>
                                <a:lnTo>
                                  <a:pt x="28519" y="73531"/>
                                </a:lnTo>
                                <a:lnTo>
                                  <a:pt x="28586" y="73531"/>
                                </a:lnTo>
                                <a:lnTo>
                                  <a:pt x="28653" y="73531"/>
                                </a:lnTo>
                                <a:lnTo>
                                  <a:pt x="28719" y="73530"/>
                                </a:lnTo>
                                <a:lnTo>
                                  <a:pt x="28786" y="73530"/>
                                </a:lnTo>
                                <a:lnTo>
                                  <a:pt x="28853" y="73530"/>
                                </a:lnTo>
                                <a:lnTo>
                                  <a:pt x="28920" y="73530"/>
                                </a:lnTo>
                                <a:lnTo>
                                  <a:pt x="28987" y="73530"/>
                                </a:lnTo>
                                <a:lnTo>
                                  <a:pt x="29053" y="73530"/>
                                </a:lnTo>
                                <a:lnTo>
                                  <a:pt x="29120" y="73530"/>
                                </a:lnTo>
                                <a:lnTo>
                                  <a:pt x="29187" y="73529"/>
                                </a:lnTo>
                                <a:lnTo>
                                  <a:pt x="29254" y="73529"/>
                                </a:lnTo>
                                <a:lnTo>
                                  <a:pt x="29321" y="73529"/>
                                </a:lnTo>
                                <a:lnTo>
                                  <a:pt x="29387" y="73529"/>
                                </a:lnTo>
                                <a:lnTo>
                                  <a:pt x="29454" y="73529"/>
                                </a:lnTo>
                                <a:lnTo>
                                  <a:pt x="29521" y="73529"/>
                                </a:lnTo>
                                <a:lnTo>
                                  <a:pt x="29588" y="73528"/>
                                </a:lnTo>
                                <a:lnTo>
                                  <a:pt x="29654" y="73528"/>
                                </a:lnTo>
                                <a:lnTo>
                                  <a:pt x="29721" y="73528"/>
                                </a:lnTo>
                                <a:lnTo>
                                  <a:pt x="29788" y="73528"/>
                                </a:lnTo>
                                <a:lnTo>
                                  <a:pt x="29855" y="73528"/>
                                </a:lnTo>
                                <a:lnTo>
                                  <a:pt x="29922" y="73528"/>
                                </a:lnTo>
                                <a:lnTo>
                                  <a:pt x="29988" y="73528"/>
                                </a:lnTo>
                                <a:lnTo>
                                  <a:pt x="30055" y="73527"/>
                                </a:lnTo>
                                <a:lnTo>
                                  <a:pt x="30122" y="73527"/>
                                </a:lnTo>
                                <a:lnTo>
                                  <a:pt x="30189" y="73527"/>
                                </a:lnTo>
                                <a:lnTo>
                                  <a:pt x="30256" y="73527"/>
                                </a:lnTo>
                                <a:lnTo>
                                  <a:pt x="30322" y="73527"/>
                                </a:lnTo>
                                <a:lnTo>
                                  <a:pt x="30389" y="73527"/>
                                </a:lnTo>
                                <a:lnTo>
                                  <a:pt x="30456" y="73526"/>
                                </a:lnTo>
                                <a:lnTo>
                                  <a:pt x="30523" y="73526"/>
                                </a:lnTo>
                                <a:lnTo>
                                  <a:pt x="30590" y="73526"/>
                                </a:lnTo>
                                <a:lnTo>
                                  <a:pt x="30656" y="73526"/>
                                </a:lnTo>
                                <a:lnTo>
                                  <a:pt x="30723" y="73526"/>
                                </a:lnTo>
                                <a:lnTo>
                                  <a:pt x="30790" y="73526"/>
                                </a:lnTo>
                                <a:lnTo>
                                  <a:pt x="30857" y="73526"/>
                                </a:lnTo>
                                <a:lnTo>
                                  <a:pt x="30924" y="73525"/>
                                </a:lnTo>
                                <a:lnTo>
                                  <a:pt x="30990" y="73525"/>
                                </a:lnTo>
                                <a:lnTo>
                                  <a:pt x="31057" y="73525"/>
                                </a:lnTo>
                                <a:lnTo>
                                  <a:pt x="31124" y="73525"/>
                                </a:lnTo>
                                <a:lnTo>
                                  <a:pt x="31191" y="73525"/>
                                </a:lnTo>
                                <a:lnTo>
                                  <a:pt x="31257" y="73525"/>
                                </a:lnTo>
                                <a:lnTo>
                                  <a:pt x="31324" y="73524"/>
                                </a:lnTo>
                                <a:lnTo>
                                  <a:pt x="31391" y="73524"/>
                                </a:lnTo>
                                <a:lnTo>
                                  <a:pt x="31458" y="73524"/>
                                </a:lnTo>
                                <a:lnTo>
                                  <a:pt x="31525" y="73524"/>
                                </a:lnTo>
                                <a:lnTo>
                                  <a:pt x="31591" y="73524"/>
                                </a:lnTo>
                                <a:lnTo>
                                  <a:pt x="31658" y="73524"/>
                                </a:lnTo>
                                <a:lnTo>
                                  <a:pt x="31725" y="73524"/>
                                </a:lnTo>
                                <a:lnTo>
                                  <a:pt x="31792" y="73523"/>
                                </a:lnTo>
                                <a:lnTo>
                                  <a:pt x="31859" y="73523"/>
                                </a:lnTo>
                                <a:lnTo>
                                  <a:pt x="31925" y="73523"/>
                                </a:lnTo>
                                <a:lnTo>
                                  <a:pt x="31992" y="73523"/>
                                </a:lnTo>
                                <a:lnTo>
                                  <a:pt x="32059" y="73523"/>
                                </a:lnTo>
                                <a:lnTo>
                                  <a:pt x="32126" y="73523"/>
                                </a:lnTo>
                                <a:lnTo>
                                  <a:pt x="32193" y="73522"/>
                                </a:lnTo>
                                <a:lnTo>
                                  <a:pt x="32259" y="73522"/>
                                </a:lnTo>
                                <a:lnTo>
                                  <a:pt x="32326" y="73522"/>
                                </a:lnTo>
                                <a:lnTo>
                                  <a:pt x="32393" y="73522"/>
                                </a:lnTo>
                                <a:lnTo>
                                  <a:pt x="32460" y="73522"/>
                                </a:lnTo>
                                <a:lnTo>
                                  <a:pt x="32526" y="73522"/>
                                </a:lnTo>
                                <a:lnTo>
                                  <a:pt x="32593" y="73521"/>
                                </a:lnTo>
                                <a:lnTo>
                                  <a:pt x="32660" y="73521"/>
                                </a:lnTo>
                                <a:lnTo>
                                  <a:pt x="32727" y="73521"/>
                                </a:lnTo>
                                <a:lnTo>
                                  <a:pt x="32794" y="73521"/>
                                </a:lnTo>
                                <a:lnTo>
                                  <a:pt x="32860" y="73521"/>
                                </a:lnTo>
                                <a:lnTo>
                                  <a:pt x="32927" y="73521"/>
                                </a:lnTo>
                                <a:lnTo>
                                  <a:pt x="32994" y="73521"/>
                                </a:lnTo>
                                <a:lnTo>
                                  <a:pt x="33061" y="73520"/>
                                </a:lnTo>
                                <a:lnTo>
                                  <a:pt x="33128" y="73520"/>
                                </a:lnTo>
                                <a:lnTo>
                                  <a:pt x="33194" y="73520"/>
                                </a:lnTo>
                                <a:lnTo>
                                  <a:pt x="33261" y="73520"/>
                                </a:lnTo>
                                <a:lnTo>
                                  <a:pt x="33328" y="73520"/>
                                </a:lnTo>
                                <a:lnTo>
                                  <a:pt x="33395" y="73520"/>
                                </a:lnTo>
                                <a:lnTo>
                                  <a:pt x="33462" y="73519"/>
                                </a:lnTo>
                                <a:lnTo>
                                  <a:pt x="33528" y="73519"/>
                                </a:lnTo>
                                <a:lnTo>
                                  <a:pt x="33595" y="73519"/>
                                </a:lnTo>
                                <a:lnTo>
                                  <a:pt x="33662" y="73519"/>
                                </a:lnTo>
                                <a:lnTo>
                                  <a:pt x="33729" y="73519"/>
                                </a:lnTo>
                                <a:lnTo>
                                  <a:pt x="33796" y="73519"/>
                                </a:lnTo>
                                <a:lnTo>
                                  <a:pt x="33862" y="73518"/>
                                </a:lnTo>
                                <a:lnTo>
                                  <a:pt x="33929" y="73518"/>
                                </a:lnTo>
                                <a:lnTo>
                                  <a:pt x="33996" y="73518"/>
                                </a:lnTo>
                                <a:lnTo>
                                  <a:pt x="34063" y="73518"/>
                                </a:lnTo>
                                <a:lnTo>
                                  <a:pt x="34129" y="73518"/>
                                </a:lnTo>
                                <a:lnTo>
                                  <a:pt x="34196" y="73518"/>
                                </a:lnTo>
                                <a:lnTo>
                                  <a:pt x="34263" y="73517"/>
                                </a:lnTo>
                                <a:lnTo>
                                  <a:pt x="34330" y="73517"/>
                                </a:lnTo>
                                <a:lnTo>
                                  <a:pt x="34397" y="73517"/>
                                </a:lnTo>
                                <a:lnTo>
                                  <a:pt x="34463" y="73517"/>
                                </a:lnTo>
                                <a:lnTo>
                                  <a:pt x="34530" y="73517"/>
                                </a:lnTo>
                                <a:lnTo>
                                  <a:pt x="34597" y="73517"/>
                                </a:lnTo>
                                <a:lnTo>
                                  <a:pt x="34664" y="73517"/>
                                </a:lnTo>
                                <a:lnTo>
                                  <a:pt x="34731" y="73516"/>
                                </a:lnTo>
                                <a:lnTo>
                                  <a:pt x="34797" y="73516"/>
                                </a:lnTo>
                                <a:lnTo>
                                  <a:pt x="34864" y="73516"/>
                                </a:lnTo>
                                <a:lnTo>
                                  <a:pt x="34931" y="73516"/>
                                </a:lnTo>
                                <a:lnTo>
                                  <a:pt x="34998" y="73516"/>
                                </a:lnTo>
                                <a:lnTo>
                                  <a:pt x="35065" y="73516"/>
                                </a:lnTo>
                                <a:lnTo>
                                  <a:pt x="35131" y="73515"/>
                                </a:lnTo>
                                <a:lnTo>
                                  <a:pt x="35198" y="73515"/>
                                </a:lnTo>
                                <a:lnTo>
                                  <a:pt x="35265" y="73515"/>
                                </a:lnTo>
                                <a:lnTo>
                                  <a:pt x="35332" y="73515"/>
                                </a:lnTo>
                                <a:lnTo>
                                  <a:pt x="35398" y="73515"/>
                                </a:lnTo>
                                <a:lnTo>
                                  <a:pt x="35465" y="73515"/>
                                </a:lnTo>
                                <a:lnTo>
                                  <a:pt x="35532" y="73514"/>
                                </a:lnTo>
                                <a:lnTo>
                                  <a:pt x="35599" y="73514"/>
                                </a:lnTo>
                                <a:lnTo>
                                  <a:pt x="35666" y="73514"/>
                                </a:lnTo>
                                <a:lnTo>
                                  <a:pt x="35732" y="73514"/>
                                </a:lnTo>
                                <a:lnTo>
                                  <a:pt x="35799" y="73514"/>
                                </a:lnTo>
                                <a:lnTo>
                                  <a:pt x="35866" y="73514"/>
                                </a:lnTo>
                                <a:lnTo>
                                  <a:pt x="35933" y="73513"/>
                                </a:lnTo>
                                <a:lnTo>
                                  <a:pt x="36000" y="73513"/>
                                </a:lnTo>
                                <a:lnTo>
                                  <a:pt x="36066" y="73513"/>
                                </a:lnTo>
                                <a:lnTo>
                                  <a:pt x="36133" y="73513"/>
                                </a:lnTo>
                                <a:lnTo>
                                  <a:pt x="36200" y="73513"/>
                                </a:lnTo>
                                <a:lnTo>
                                  <a:pt x="36267" y="73513"/>
                                </a:lnTo>
                                <a:lnTo>
                                  <a:pt x="36334" y="73512"/>
                                </a:lnTo>
                                <a:lnTo>
                                  <a:pt x="36400" y="73512"/>
                                </a:lnTo>
                                <a:lnTo>
                                  <a:pt x="36467" y="73512"/>
                                </a:lnTo>
                                <a:lnTo>
                                  <a:pt x="36534" y="73512"/>
                                </a:lnTo>
                                <a:lnTo>
                                  <a:pt x="36601" y="73512"/>
                                </a:lnTo>
                                <a:lnTo>
                                  <a:pt x="36667" y="73512"/>
                                </a:lnTo>
                                <a:lnTo>
                                  <a:pt x="36734" y="73511"/>
                                </a:lnTo>
                                <a:lnTo>
                                  <a:pt x="36801" y="73511"/>
                                </a:lnTo>
                                <a:lnTo>
                                  <a:pt x="36868" y="73511"/>
                                </a:lnTo>
                                <a:lnTo>
                                  <a:pt x="36935" y="73511"/>
                                </a:lnTo>
                                <a:lnTo>
                                  <a:pt x="37001" y="73511"/>
                                </a:lnTo>
                                <a:lnTo>
                                  <a:pt x="37068" y="73511"/>
                                </a:lnTo>
                                <a:lnTo>
                                  <a:pt x="37135" y="73510"/>
                                </a:lnTo>
                                <a:lnTo>
                                  <a:pt x="37202" y="73510"/>
                                </a:lnTo>
                                <a:lnTo>
                                  <a:pt x="37269" y="73510"/>
                                </a:lnTo>
                                <a:lnTo>
                                  <a:pt x="37335" y="73510"/>
                                </a:lnTo>
                                <a:lnTo>
                                  <a:pt x="37402" y="73510"/>
                                </a:lnTo>
                                <a:lnTo>
                                  <a:pt x="37469" y="73510"/>
                                </a:lnTo>
                                <a:lnTo>
                                  <a:pt x="37536" y="73509"/>
                                </a:lnTo>
                                <a:lnTo>
                                  <a:pt x="37603" y="73509"/>
                                </a:lnTo>
                                <a:lnTo>
                                  <a:pt x="37669" y="73509"/>
                                </a:lnTo>
                                <a:lnTo>
                                  <a:pt x="37736" y="73509"/>
                                </a:lnTo>
                                <a:lnTo>
                                  <a:pt x="37803" y="73509"/>
                                </a:lnTo>
                                <a:lnTo>
                                  <a:pt x="37870" y="73509"/>
                                </a:lnTo>
                                <a:lnTo>
                                  <a:pt x="37937" y="73508"/>
                                </a:lnTo>
                                <a:lnTo>
                                  <a:pt x="38003" y="73508"/>
                                </a:lnTo>
                                <a:lnTo>
                                  <a:pt x="38070" y="73508"/>
                                </a:lnTo>
                                <a:lnTo>
                                  <a:pt x="38137" y="73508"/>
                                </a:lnTo>
                                <a:lnTo>
                                  <a:pt x="38204" y="73508"/>
                                </a:lnTo>
                                <a:lnTo>
                                  <a:pt x="38270" y="73508"/>
                                </a:lnTo>
                                <a:lnTo>
                                  <a:pt x="38337" y="73507"/>
                                </a:lnTo>
                                <a:lnTo>
                                  <a:pt x="38404" y="73507"/>
                                </a:lnTo>
                                <a:lnTo>
                                  <a:pt x="38471" y="73507"/>
                                </a:lnTo>
                                <a:lnTo>
                                  <a:pt x="38538" y="73507"/>
                                </a:lnTo>
                                <a:lnTo>
                                  <a:pt x="38604" y="73507"/>
                                </a:lnTo>
                                <a:lnTo>
                                  <a:pt x="38671" y="73507"/>
                                </a:lnTo>
                                <a:lnTo>
                                  <a:pt x="38738" y="73506"/>
                                </a:lnTo>
                                <a:lnTo>
                                  <a:pt x="38805" y="73506"/>
                                </a:lnTo>
                                <a:lnTo>
                                  <a:pt x="38872" y="73506"/>
                                </a:lnTo>
                                <a:lnTo>
                                  <a:pt x="38938" y="73506"/>
                                </a:lnTo>
                                <a:lnTo>
                                  <a:pt x="39005" y="73506"/>
                                </a:lnTo>
                                <a:lnTo>
                                  <a:pt x="39072" y="73506"/>
                                </a:lnTo>
                                <a:lnTo>
                                  <a:pt x="39139" y="73505"/>
                                </a:lnTo>
                                <a:lnTo>
                                  <a:pt x="39206" y="73505"/>
                                </a:lnTo>
                                <a:lnTo>
                                  <a:pt x="39272" y="73505"/>
                                </a:lnTo>
                                <a:lnTo>
                                  <a:pt x="39339" y="73505"/>
                                </a:lnTo>
                                <a:lnTo>
                                  <a:pt x="39406" y="73505"/>
                                </a:lnTo>
                                <a:lnTo>
                                  <a:pt x="39473" y="73505"/>
                                </a:lnTo>
                                <a:lnTo>
                                  <a:pt x="39539" y="73504"/>
                                </a:lnTo>
                                <a:lnTo>
                                  <a:pt x="39606" y="73504"/>
                                </a:lnTo>
                                <a:lnTo>
                                  <a:pt x="39673" y="73504"/>
                                </a:lnTo>
                                <a:lnTo>
                                  <a:pt x="39740" y="73504"/>
                                </a:lnTo>
                                <a:lnTo>
                                  <a:pt x="39807" y="73504"/>
                                </a:lnTo>
                                <a:lnTo>
                                  <a:pt x="39873" y="73504"/>
                                </a:lnTo>
                                <a:lnTo>
                                  <a:pt x="39940" y="73503"/>
                                </a:lnTo>
                                <a:lnTo>
                                  <a:pt x="40007" y="73503"/>
                                </a:lnTo>
                                <a:lnTo>
                                  <a:pt x="40074" y="73503"/>
                                </a:lnTo>
                                <a:lnTo>
                                  <a:pt x="40141" y="73503"/>
                                </a:lnTo>
                                <a:lnTo>
                                  <a:pt x="40207" y="73503"/>
                                </a:lnTo>
                                <a:lnTo>
                                  <a:pt x="40274" y="73503"/>
                                </a:lnTo>
                                <a:lnTo>
                                  <a:pt x="40341" y="73502"/>
                                </a:lnTo>
                                <a:lnTo>
                                  <a:pt x="40408" y="73502"/>
                                </a:lnTo>
                                <a:lnTo>
                                  <a:pt x="40475" y="73502"/>
                                </a:lnTo>
                                <a:lnTo>
                                  <a:pt x="40541" y="73502"/>
                                </a:lnTo>
                                <a:lnTo>
                                  <a:pt x="40608" y="73502"/>
                                </a:lnTo>
                                <a:lnTo>
                                  <a:pt x="40675" y="73502"/>
                                </a:lnTo>
                                <a:lnTo>
                                  <a:pt x="40742" y="73501"/>
                                </a:lnTo>
                                <a:lnTo>
                                  <a:pt x="40809" y="73501"/>
                                </a:lnTo>
                                <a:lnTo>
                                  <a:pt x="40875" y="73501"/>
                                </a:lnTo>
                                <a:lnTo>
                                  <a:pt x="40942" y="73501"/>
                                </a:lnTo>
                                <a:lnTo>
                                  <a:pt x="41009" y="73501"/>
                                </a:lnTo>
                                <a:lnTo>
                                  <a:pt x="41076" y="73501"/>
                                </a:lnTo>
                                <a:lnTo>
                                  <a:pt x="41142" y="73500"/>
                                </a:lnTo>
                                <a:lnTo>
                                  <a:pt x="41209" y="73500"/>
                                </a:lnTo>
                                <a:lnTo>
                                  <a:pt x="41276" y="73500"/>
                                </a:lnTo>
                                <a:lnTo>
                                  <a:pt x="41343" y="73500"/>
                                </a:lnTo>
                                <a:lnTo>
                                  <a:pt x="41410" y="73500"/>
                                </a:lnTo>
                                <a:lnTo>
                                  <a:pt x="41476" y="73500"/>
                                </a:lnTo>
                                <a:lnTo>
                                  <a:pt x="41543" y="73499"/>
                                </a:lnTo>
                                <a:lnTo>
                                  <a:pt x="41610" y="73499"/>
                                </a:lnTo>
                                <a:lnTo>
                                  <a:pt x="41677" y="73499"/>
                                </a:lnTo>
                                <a:lnTo>
                                  <a:pt x="41744" y="73499"/>
                                </a:lnTo>
                                <a:lnTo>
                                  <a:pt x="41810" y="73499"/>
                                </a:lnTo>
                                <a:lnTo>
                                  <a:pt x="41877" y="73498"/>
                                </a:lnTo>
                                <a:lnTo>
                                  <a:pt x="41944" y="73498"/>
                                </a:lnTo>
                                <a:lnTo>
                                  <a:pt x="42011" y="73498"/>
                                </a:lnTo>
                                <a:lnTo>
                                  <a:pt x="42078" y="73498"/>
                                </a:lnTo>
                                <a:lnTo>
                                  <a:pt x="42144" y="73498"/>
                                </a:lnTo>
                                <a:lnTo>
                                  <a:pt x="42211" y="73498"/>
                                </a:lnTo>
                                <a:lnTo>
                                  <a:pt x="42278" y="73497"/>
                                </a:lnTo>
                                <a:lnTo>
                                  <a:pt x="42345" y="73497"/>
                                </a:lnTo>
                                <a:lnTo>
                                  <a:pt x="42411" y="73497"/>
                                </a:lnTo>
                                <a:lnTo>
                                  <a:pt x="42478" y="73497"/>
                                </a:lnTo>
                                <a:lnTo>
                                  <a:pt x="42545" y="73497"/>
                                </a:lnTo>
                                <a:lnTo>
                                  <a:pt x="42612" y="73497"/>
                                </a:lnTo>
                                <a:lnTo>
                                  <a:pt x="42679" y="73496"/>
                                </a:lnTo>
                                <a:lnTo>
                                  <a:pt x="42745" y="73496"/>
                                </a:lnTo>
                                <a:lnTo>
                                  <a:pt x="42812" y="73496"/>
                                </a:lnTo>
                                <a:lnTo>
                                  <a:pt x="42879" y="73496"/>
                                </a:lnTo>
                                <a:lnTo>
                                  <a:pt x="42946" y="73496"/>
                                </a:lnTo>
                                <a:lnTo>
                                  <a:pt x="43013" y="73496"/>
                                </a:lnTo>
                                <a:lnTo>
                                  <a:pt x="43079" y="73495"/>
                                </a:lnTo>
                                <a:lnTo>
                                  <a:pt x="43146" y="73495"/>
                                </a:lnTo>
                                <a:lnTo>
                                  <a:pt x="43213" y="73495"/>
                                </a:lnTo>
                                <a:lnTo>
                                  <a:pt x="43280" y="73495"/>
                                </a:lnTo>
                                <a:lnTo>
                                  <a:pt x="43347" y="73495"/>
                                </a:lnTo>
                                <a:lnTo>
                                  <a:pt x="43413" y="73494"/>
                                </a:lnTo>
                                <a:lnTo>
                                  <a:pt x="43480" y="73494"/>
                                </a:lnTo>
                                <a:lnTo>
                                  <a:pt x="43547" y="73494"/>
                                </a:lnTo>
                                <a:lnTo>
                                  <a:pt x="43614" y="73494"/>
                                </a:lnTo>
                                <a:lnTo>
                                  <a:pt x="43681" y="73494"/>
                                </a:lnTo>
                                <a:lnTo>
                                  <a:pt x="43747" y="73494"/>
                                </a:lnTo>
                                <a:lnTo>
                                  <a:pt x="43814" y="73493"/>
                                </a:lnTo>
                                <a:lnTo>
                                  <a:pt x="43881" y="73493"/>
                                </a:lnTo>
                                <a:lnTo>
                                  <a:pt x="43948" y="73493"/>
                                </a:lnTo>
                                <a:lnTo>
                                  <a:pt x="44014" y="73493"/>
                                </a:lnTo>
                                <a:lnTo>
                                  <a:pt x="44081" y="73493"/>
                                </a:lnTo>
                                <a:lnTo>
                                  <a:pt x="44148" y="73493"/>
                                </a:lnTo>
                                <a:lnTo>
                                  <a:pt x="44215" y="73492"/>
                                </a:lnTo>
                                <a:lnTo>
                                  <a:pt x="44282" y="73492"/>
                                </a:lnTo>
                                <a:lnTo>
                                  <a:pt x="44348" y="73492"/>
                                </a:lnTo>
                                <a:lnTo>
                                  <a:pt x="44415" y="73492"/>
                                </a:lnTo>
                                <a:lnTo>
                                  <a:pt x="44482" y="73492"/>
                                </a:lnTo>
                                <a:lnTo>
                                  <a:pt x="44549" y="73492"/>
                                </a:lnTo>
                                <a:lnTo>
                                  <a:pt x="44616" y="73491"/>
                                </a:lnTo>
                                <a:lnTo>
                                  <a:pt x="44682" y="73491"/>
                                </a:lnTo>
                                <a:lnTo>
                                  <a:pt x="44749" y="73491"/>
                                </a:lnTo>
                                <a:lnTo>
                                  <a:pt x="44816" y="73491"/>
                                </a:lnTo>
                                <a:lnTo>
                                  <a:pt x="44883" y="73491"/>
                                </a:lnTo>
                                <a:lnTo>
                                  <a:pt x="44950" y="73490"/>
                                </a:lnTo>
                                <a:lnTo>
                                  <a:pt x="45016" y="73490"/>
                                </a:lnTo>
                                <a:lnTo>
                                  <a:pt x="45083" y="73490"/>
                                </a:lnTo>
                                <a:lnTo>
                                  <a:pt x="45150" y="73490"/>
                                </a:lnTo>
                                <a:lnTo>
                                  <a:pt x="45217" y="73490"/>
                                </a:lnTo>
                                <a:lnTo>
                                  <a:pt x="45283" y="73490"/>
                                </a:lnTo>
                                <a:lnTo>
                                  <a:pt x="45350" y="73489"/>
                                </a:lnTo>
                                <a:lnTo>
                                  <a:pt x="45417" y="73489"/>
                                </a:lnTo>
                                <a:lnTo>
                                  <a:pt x="45484" y="73489"/>
                                </a:lnTo>
                                <a:lnTo>
                                  <a:pt x="45551" y="73489"/>
                                </a:lnTo>
                                <a:lnTo>
                                  <a:pt x="45617" y="73489"/>
                                </a:lnTo>
                                <a:lnTo>
                                  <a:pt x="45684" y="73488"/>
                                </a:lnTo>
                                <a:lnTo>
                                  <a:pt x="45751" y="73488"/>
                                </a:lnTo>
                                <a:lnTo>
                                  <a:pt x="45818" y="73488"/>
                                </a:lnTo>
                                <a:lnTo>
                                  <a:pt x="45885" y="73488"/>
                                </a:lnTo>
                                <a:lnTo>
                                  <a:pt x="45951" y="73488"/>
                                </a:lnTo>
                                <a:lnTo>
                                  <a:pt x="46018" y="73488"/>
                                </a:lnTo>
                                <a:lnTo>
                                  <a:pt x="46085" y="73487"/>
                                </a:lnTo>
                                <a:lnTo>
                                  <a:pt x="46152" y="73487"/>
                                </a:lnTo>
                                <a:lnTo>
                                  <a:pt x="46219" y="73487"/>
                                </a:lnTo>
                                <a:lnTo>
                                  <a:pt x="46285" y="73487"/>
                                </a:lnTo>
                                <a:lnTo>
                                  <a:pt x="46352" y="73487"/>
                                </a:lnTo>
                                <a:lnTo>
                                  <a:pt x="46419" y="73487"/>
                                </a:lnTo>
                                <a:lnTo>
                                  <a:pt x="46486" y="73486"/>
                                </a:lnTo>
                                <a:lnTo>
                                  <a:pt x="46552" y="73486"/>
                                </a:lnTo>
                                <a:lnTo>
                                  <a:pt x="46619" y="73486"/>
                                </a:lnTo>
                                <a:lnTo>
                                  <a:pt x="46686" y="73486"/>
                                </a:lnTo>
                                <a:lnTo>
                                  <a:pt x="46753" y="73486"/>
                                </a:lnTo>
                                <a:lnTo>
                                  <a:pt x="46820" y="73485"/>
                                </a:lnTo>
                                <a:lnTo>
                                  <a:pt x="46886" y="73485"/>
                                </a:lnTo>
                                <a:lnTo>
                                  <a:pt x="46953" y="73485"/>
                                </a:lnTo>
                                <a:lnTo>
                                  <a:pt x="47020" y="73485"/>
                                </a:lnTo>
                                <a:lnTo>
                                  <a:pt x="47087" y="73485"/>
                                </a:lnTo>
                                <a:lnTo>
                                  <a:pt x="47154" y="73485"/>
                                </a:lnTo>
                                <a:lnTo>
                                  <a:pt x="47220" y="73484"/>
                                </a:lnTo>
                                <a:lnTo>
                                  <a:pt x="47287" y="73484"/>
                                </a:lnTo>
                                <a:lnTo>
                                  <a:pt x="47354" y="73484"/>
                                </a:lnTo>
                                <a:lnTo>
                                  <a:pt x="47421" y="73484"/>
                                </a:lnTo>
                                <a:lnTo>
                                  <a:pt x="47488" y="73484"/>
                                </a:lnTo>
                                <a:lnTo>
                                  <a:pt x="47554" y="73483"/>
                                </a:lnTo>
                                <a:lnTo>
                                  <a:pt x="47621" y="73483"/>
                                </a:lnTo>
                                <a:lnTo>
                                  <a:pt x="47688" y="73483"/>
                                </a:lnTo>
                                <a:lnTo>
                                  <a:pt x="47755" y="73483"/>
                                </a:lnTo>
                                <a:lnTo>
                                  <a:pt x="47822" y="73483"/>
                                </a:lnTo>
                                <a:lnTo>
                                  <a:pt x="47888" y="73483"/>
                                </a:lnTo>
                                <a:lnTo>
                                  <a:pt x="47955" y="73482"/>
                                </a:lnTo>
                                <a:lnTo>
                                  <a:pt x="48022" y="73482"/>
                                </a:lnTo>
                                <a:lnTo>
                                  <a:pt x="48089" y="73482"/>
                                </a:lnTo>
                                <a:lnTo>
                                  <a:pt x="48155" y="73482"/>
                                </a:lnTo>
                                <a:lnTo>
                                  <a:pt x="48222" y="73482"/>
                                </a:lnTo>
                                <a:lnTo>
                                  <a:pt x="48289" y="73481"/>
                                </a:lnTo>
                                <a:lnTo>
                                  <a:pt x="48356" y="73481"/>
                                </a:lnTo>
                                <a:lnTo>
                                  <a:pt x="48423" y="73481"/>
                                </a:lnTo>
                                <a:lnTo>
                                  <a:pt x="48489" y="73481"/>
                                </a:lnTo>
                                <a:lnTo>
                                  <a:pt x="48556" y="73481"/>
                                </a:lnTo>
                                <a:lnTo>
                                  <a:pt x="48623" y="73481"/>
                                </a:lnTo>
                                <a:lnTo>
                                  <a:pt x="48690" y="73480"/>
                                </a:lnTo>
                                <a:lnTo>
                                  <a:pt x="48757" y="73480"/>
                                </a:lnTo>
                                <a:lnTo>
                                  <a:pt x="48823" y="73480"/>
                                </a:lnTo>
                                <a:lnTo>
                                  <a:pt x="48890" y="73480"/>
                                </a:lnTo>
                                <a:lnTo>
                                  <a:pt x="48957" y="73480"/>
                                </a:lnTo>
                                <a:lnTo>
                                  <a:pt x="49024" y="73479"/>
                                </a:lnTo>
                                <a:lnTo>
                                  <a:pt x="49091" y="73479"/>
                                </a:lnTo>
                                <a:lnTo>
                                  <a:pt x="49157" y="73479"/>
                                </a:lnTo>
                                <a:lnTo>
                                  <a:pt x="49224" y="73479"/>
                                </a:lnTo>
                                <a:lnTo>
                                  <a:pt x="49291" y="73479"/>
                                </a:lnTo>
                                <a:lnTo>
                                  <a:pt x="49358" y="73478"/>
                                </a:lnTo>
                                <a:lnTo>
                                  <a:pt x="49424" y="73478"/>
                                </a:lnTo>
                                <a:lnTo>
                                  <a:pt x="49491" y="73478"/>
                                </a:lnTo>
                                <a:lnTo>
                                  <a:pt x="49558" y="73478"/>
                                </a:lnTo>
                                <a:lnTo>
                                  <a:pt x="49625" y="73478"/>
                                </a:lnTo>
                                <a:lnTo>
                                  <a:pt x="49692" y="73478"/>
                                </a:lnTo>
                                <a:lnTo>
                                  <a:pt x="49758" y="73477"/>
                                </a:lnTo>
                                <a:lnTo>
                                  <a:pt x="49825" y="73477"/>
                                </a:lnTo>
                                <a:lnTo>
                                  <a:pt x="49892" y="73477"/>
                                </a:lnTo>
                                <a:lnTo>
                                  <a:pt x="49959" y="73477"/>
                                </a:lnTo>
                                <a:lnTo>
                                  <a:pt x="50026" y="73477"/>
                                </a:lnTo>
                                <a:lnTo>
                                  <a:pt x="50092" y="73476"/>
                                </a:lnTo>
                                <a:lnTo>
                                  <a:pt x="50159" y="73476"/>
                                </a:lnTo>
                                <a:lnTo>
                                  <a:pt x="50226" y="73476"/>
                                </a:lnTo>
                                <a:lnTo>
                                  <a:pt x="50293" y="73476"/>
                                </a:lnTo>
                                <a:lnTo>
                                  <a:pt x="50360" y="73476"/>
                                </a:lnTo>
                                <a:lnTo>
                                  <a:pt x="50426" y="73476"/>
                                </a:lnTo>
                                <a:lnTo>
                                  <a:pt x="50493" y="73475"/>
                                </a:lnTo>
                                <a:lnTo>
                                  <a:pt x="50560" y="73475"/>
                                </a:lnTo>
                                <a:lnTo>
                                  <a:pt x="50627" y="73475"/>
                                </a:lnTo>
                                <a:lnTo>
                                  <a:pt x="50694" y="73475"/>
                                </a:lnTo>
                                <a:lnTo>
                                  <a:pt x="50760" y="73475"/>
                                </a:lnTo>
                                <a:lnTo>
                                  <a:pt x="50827" y="73474"/>
                                </a:lnTo>
                                <a:lnTo>
                                  <a:pt x="50894" y="73474"/>
                                </a:lnTo>
                                <a:lnTo>
                                  <a:pt x="50961" y="73474"/>
                                </a:lnTo>
                                <a:lnTo>
                                  <a:pt x="51027" y="73474"/>
                                </a:lnTo>
                                <a:lnTo>
                                  <a:pt x="51094" y="73474"/>
                                </a:lnTo>
                                <a:lnTo>
                                  <a:pt x="51161" y="73473"/>
                                </a:lnTo>
                                <a:lnTo>
                                  <a:pt x="51228" y="73473"/>
                                </a:lnTo>
                                <a:lnTo>
                                  <a:pt x="51295" y="73473"/>
                                </a:lnTo>
                                <a:lnTo>
                                  <a:pt x="51361" y="73473"/>
                                </a:lnTo>
                                <a:lnTo>
                                  <a:pt x="51428" y="73473"/>
                                </a:lnTo>
                                <a:lnTo>
                                  <a:pt x="51495" y="73473"/>
                                </a:lnTo>
                                <a:lnTo>
                                  <a:pt x="51562" y="73472"/>
                                </a:lnTo>
                                <a:lnTo>
                                  <a:pt x="51629" y="73472"/>
                                </a:lnTo>
                                <a:lnTo>
                                  <a:pt x="51695" y="73472"/>
                                </a:lnTo>
                                <a:lnTo>
                                  <a:pt x="51762" y="73472"/>
                                </a:lnTo>
                                <a:lnTo>
                                  <a:pt x="51829" y="73472"/>
                                </a:lnTo>
                                <a:lnTo>
                                  <a:pt x="51896" y="73471"/>
                                </a:lnTo>
                                <a:lnTo>
                                  <a:pt x="51963" y="73471"/>
                                </a:lnTo>
                                <a:lnTo>
                                  <a:pt x="52029" y="73471"/>
                                </a:lnTo>
                                <a:lnTo>
                                  <a:pt x="52096" y="73471"/>
                                </a:lnTo>
                                <a:lnTo>
                                  <a:pt x="52163" y="73471"/>
                                </a:lnTo>
                                <a:lnTo>
                                  <a:pt x="52230" y="73470"/>
                                </a:lnTo>
                                <a:lnTo>
                                  <a:pt x="52296" y="73470"/>
                                </a:lnTo>
                                <a:lnTo>
                                  <a:pt x="52363" y="73470"/>
                                </a:lnTo>
                                <a:lnTo>
                                  <a:pt x="52430" y="73470"/>
                                </a:lnTo>
                                <a:lnTo>
                                  <a:pt x="52497" y="73470"/>
                                </a:lnTo>
                                <a:lnTo>
                                  <a:pt x="52564" y="73469"/>
                                </a:lnTo>
                                <a:lnTo>
                                  <a:pt x="52630" y="73469"/>
                                </a:lnTo>
                                <a:lnTo>
                                  <a:pt x="52697" y="73469"/>
                                </a:lnTo>
                                <a:lnTo>
                                  <a:pt x="52764" y="73469"/>
                                </a:lnTo>
                                <a:lnTo>
                                  <a:pt x="52831" y="73469"/>
                                </a:lnTo>
                                <a:lnTo>
                                  <a:pt x="52898" y="73469"/>
                                </a:lnTo>
                                <a:lnTo>
                                  <a:pt x="52964" y="73468"/>
                                </a:lnTo>
                                <a:lnTo>
                                  <a:pt x="53031" y="73468"/>
                                </a:lnTo>
                                <a:lnTo>
                                  <a:pt x="53098" y="73468"/>
                                </a:lnTo>
                                <a:lnTo>
                                  <a:pt x="53165" y="73468"/>
                                </a:lnTo>
                                <a:lnTo>
                                  <a:pt x="53232" y="73468"/>
                                </a:lnTo>
                                <a:lnTo>
                                  <a:pt x="53298" y="73467"/>
                                </a:lnTo>
                                <a:lnTo>
                                  <a:pt x="53365" y="73467"/>
                                </a:lnTo>
                                <a:lnTo>
                                  <a:pt x="53432" y="73467"/>
                                </a:lnTo>
                                <a:lnTo>
                                  <a:pt x="53499" y="73467"/>
                                </a:lnTo>
                                <a:lnTo>
                                  <a:pt x="53565" y="73467"/>
                                </a:lnTo>
                                <a:lnTo>
                                  <a:pt x="53632" y="73466"/>
                                </a:lnTo>
                                <a:lnTo>
                                  <a:pt x="53699" y="73466"/>
                                </a:lnTo>
                                <a:lnTo>
                                  <a:pt x="53766" y="73466"/>
                                </a:lnTo>
                                <a:lnTo>
                                  <a:pt x="53833" y="73466"/>
                                </a:lnTo>
                                <a:lnTo>
                                  <a:pt x="53899" y="73466"/>
                                </a:lnTo>
                                <a:lnTo>
                                  <a:pt x="53966" y="73465"/>
                                </a:lnTo>
                                <a:lnTo>
                                  <a:pt x="54033" y="73465"/>
                                </a:lnTo>
                                <a:lnTo>
                                  <a:pt x="54100" y="73465"/>
                                </a:lnTo>
                                <a:lnTo>
                                  <a:pt x="54167" y="73465"/>
                                </a:lnTo>
                                <a:lnTo>
                                  <a:pt x="54233" y="73465"/>
                                </a:lnTo>
                                <a:lnTo>
                                  <a:pt x="54300" y="73465"/>
                                </a:lnTo>
                                <a:lnTo>
                                  <a:pt x="54367" y="73464"/>
                                </a:lnTo>
                                <a:lnTo>
                                  <a:pt x="54434" y="73464"/>
                                </a:lnTo>
                                <a:lnTo>
                                  <a:pt x="54501" y="73464"/>
                                </a:lnTo>
                                <a:lnTo>
                                  <a:pt x="54567" y="73464"/>
                                </a:lnTo>
                                <a:lnTo>
                                  <a:pt x="54634" y="73464"/>
                                </a:lnTo>
                                <a:lnTo>
                                  <a:pt x="54701" y="73463"/>
                                </a:lnTo>
                                <a:lnTo>
                                  <a:pt x="54768" y="73463"/>
                                </a:lnTo>
                                <a:lnTo>
                                  <a:pt x="54835" y="73463"/>
                                </a:lnTo>
                                <a:lnTo>
                                  <a:pt x="54901" y="73463"/>
                                </a:lnTo>
                                <a:lnTo>
                                  <a:pt x="54968" y="73463"/>
                                </a:lnTo>
                                <a:lnTo>
                                  <a:pt x="55035" y="73462"/>
                                </a:lnTo>
                                <a:lnTo>
                                  <a:pt x="55102" y="73462"/>
                                </a:lnTo>
                                <a:lnTo>
                                  <a:pt x="55168" y="73462"/>
                                </a:lnTo>
                                <a:lnTo>
                                  <a:pt x="55235" y="73462"/>
                                </a:lnTo>
                                <a:lnTo>
                                  <a:pt x="55302" y="73462"/>
                                </a:lnTo>
                                <a:lnTo>
                                  <a:pt x="55369" y="73461"/>
                                </a:lnTo>
                                <a:lnTo>
                                  <a:pt x="55436" y="73461"/>
                                </a:lnTo>
                                <a:lnTo>
                                  <a:pt x="55502" y="73461"/>
                                </a:lnTo>
                                <a:lnTo>
                                  <a:pt x="55569" y="73461"/>
                                </a:lnTo>
                                <a:lnTo>
                                  <a:pt x="55636" y="73461"/>
                                </a:lnTo>
                                <a:lnTo>
                                  <a:pt x="55703" y="73460"/>
                                </a:lnTo>
                                <a:lnTo>
                                  <a:pt x="55770" y="73460"/>
                                </a:lnTo>
                                <a:lnTo>
                                  <a:pt x="55836" y="73460"/>
                                </a:lnTo>
                                <a:lnTo>
                                  <a:pt x="55903" y="73460"/>
                                </a:lnTo>
                                <a:lnTo>
                                  <a:pt x="55970" y="73460"/>
                                </a:lnTo>
                                <a:lnTo>
                                  <a:pt x="56037" y="73459"/>
                                </a:lnTo>
                                <a:lnTo>
                                  <a:pt x="56104" y="73459"/>
                                </a:lnTo>
                                <a:lnTo>
                                  <a:pt x="56170" y="73459"/>
                                </a:lnTo>
                                <a:lnTo>
                                  <a:pt x="56237" y="73459"/>
                                </a:lnTo>
                                <a:lnTo>
                                  <a:pt x="56304" y="73459"/>
                                </a:lnTo>
                                <a:lnTo>
                                  <a:pt x="56371" y="73458"/>
                                </a:lnTo>
                                <a:lnTo>
                                  <a:pt x="56437" y="73458"/>
                                </a:lnTo>
                                <a:lnTo>
                                  <a:pt x="56504" y="73458"/>
                                </a:lnTo>
                                <a:lnTo>
                                  <a:pt x="56571" y="73458"/>
                                </a:lnTo>
                                <a:lnTo>
                                  <a:pt x="56638" y="73458"/>
                                </a:lnTo>
                                <a:lnTo>
                                  <a:pt x="56705" y="73457"/>
                                </a:lnTo>
                                <a:lnTo>
                                  <a:pt x="56771" y="73457"/>
                                </a:lnTo>
                                <a:lnTo>
                                  <a:pt x="56838" y="73457"/>
                                </a:lnTo>
                                <a:lnTo>
                                  <a:pt x="56905" y="73457"/>
                                </a:lnTo>
                                <a:lnTo>
                                  <a:pt x="56972" y="73457"/>
                                </a:lnTo>
                                <a:lnTo>
                                  <a:pt x="57039" y="73456"/>
                                </a:lnTo>
                                <a:lnTo>
                                  <a:pt x="57105" y="73456"/>
                                </a:lnTo>
                                <a:lnTo>
                                  <a:pt x="57172" y="73456"/>
                                </a:lnTo>
                                <a:lnTo>
                                  <a:pt x="57239" y="73456"/>
                                </a:lnTo>
                                <a:lnTo>
                                  <a:pt x="57306" y="73456"/>
                                </a:lnTo>
                                <a:lnTo>
                                  <a:pt x="57373" y="73455"/>
                                </a:lnTo>
                                <a:lnTo>
                                  <a:pt x="57439" y="73455"/>
                                </a:lnTo>
                                <a:lnTo>
                                  <a:pt x="57506" y="73455"/>
                                </a:lnTo>
                                <a:lnTo>
                                  <a:pt x="57573" y="73455"/>
                                </a:lnTo>
                                <a:lnTo>
                                  <a:pt x="57640" y="73455"/>
                                </a:lnTo>
                                <a:lnTo>
                                  <a:pt x="57707" y="73454"/>
                                </a:lnTo>
                                <a:lnTo>
                                  <a:pt x="57773" y="73454"/>
                                </a:lnTo>
                                <a:lnTo>
                                  <a:pt x="57840" y="73454"/>
                                </a:lnTo>
                                <a:lnTo>
                                  <a:pt x="57907" y="73454"/>
                                </a:lnTo>
                                <a:lnTo>
                                  <a:pt x="57974" y="73454"/>
                                </a:lnTo>
                                <a:lnTo>
                                  <a:pt x="58040" y="73453"/>
                                </a:lnTo>
                                <a:lnTo>
                                  <a:pt x="58107" y="73453"/>
                                </a:lnTo>
                                <a:lnTo>
                                  <a:pt x="58174" y="73453"/>
                                </a:lnTo>
                                <a:lnTo>
                                  <a:pt x="58241" y="73453"/>
                                </a:lnTo>
                                <a:lnTo>
                                  <a:pt x="58308" y="73453"/>
                                </a:lnTo>
                                <a:lnTo>
                                  <a:pt x="58374" y="73452"/>
                                </a:lnTo>
                                <a:lnTo>
                                  <a:pt x="58441" y="73452"/>
                                </a:lnTo>
                                <a:lnTo>
                                  <a:pt x="58508" y="73452"/>
                                </a:lnTo>
                                <a:lnTo>
                                  <a:pt x="58575" y="73452"/>
                                </a:lnTo>
                                <a:lnTo>
                                  <a:pt x="58642" y="73452"/>
                                </a:lnTo>
                                <a:lnTo>
                                  <a:pt x="58708" y="73451"/>
                                </a:lnTo>
                                <a:lnTo>
                                  <a:pt x="58775" y="73451"/>
                                </a:lnTo>
                                <a:lnTo>
                                  <a:pt x="58842" y="73451"/>
                                </a:lnTo>
                                <a:lnTo>
                                  <a:pt x="58909" y="73451"/>
                                </a:lnTo>
                                <a:lnTo>
                                  <a:pt x="58976" y="73451"/>
                                </a:lnTo>
                                <a:lnTo>
                                  <a:pt x="59042" y="73450"/>
                                </a:lnTo>
                                <a:lnTo>
                                  <a:pt x="59109" y="73450"/>
                                </a:lnTo>
                                <a:lnTo>
                                  <a:pt x="59176" y="73450"/>
                                </a:lnTo>
                                <a:lnTo>
                                  <a:pt x="59243" y="73450"/>
                                </a:lnTo>
                                <a:lnTo>
                                  <a:pt x="59309" y="73450"/>
                                </a:lnTo>
                                <a:lnTo>
                                  <a:pt x="59376" y="73449"/>
                                </a:lnTo>
                                <a:lnTo>
                                  <a:pt x="59443" y="73449"/>
                                </a:lnTo>
                                <a:lnTo>
                                  <a:pt x="59510" y="73449"/>
                                </a:lnTo>
                                <a:lnTo>
                                  <a:pt x="59577" y="73449"/>
                                </a:lnTo>
                                <a:lnTo>
                                  <a:pt x="59643" y="73449"/>
                                </a:lnTo>
                                <a:lnTo>
                                  <a:pt x="59710" y="73448"/>
                                </a:lnTo>
                                <a:lnTo>
                                  <a:pt x="59777" y="73448"/>
                                </a:lnTo>
                                <a:lnTo>
                                  <a:pt x="59844" y="73448"/>
                                </a:lnTo>
                                <a:lnTo>
                                  <a:pt x="59911" y="73448"/>
                                </a:lnTo>
                                <a:lnTo>
                                  <a:pt x="59977" y="73448"/>
                                </a:lnTo>
                                <a:lnTo>
                                  <a:pt x="60044" y="73447"/>
                                </a:lnTo>
                                <a:lnTo>
                                  <a:pt x="60111" y="73447"/>
                                </a:lnTo>
                                <a:lnTo>
                                  <a:pt x="60178" y="73447"/>
                                </a:lnTo>
                                <a:lnTo>
                                  <a:pt x="60245" y="73447"/>
                                </a:lnTo>
                                <a:lnTo>
                                  <a:pt x="60311" y="73447"/>
                                </a:lnTo>
                                <a:lnTo>
                                  <a:pt x="60378" y="73446"/>
                                </a:lnTo>
                                <a:lnTo>
                                  <a:pt x="60445" y="73446"/>
                                </a:lnTo>
                                <a:lnTo>
                                  <a:pt x="60512" y="73446"/>
                                </a:lnTo>
                                <a:lnTo>
                                  <a:pt x="60579" y="73446"/>
                                </a:lnTo>
                                <a:lnTo>
                                  <a:pt x="60645" y="73446"/>
                                </a:lnTo>
                                <a:lnTo>
                                  <a:pt x="60712" y="73445"/>
                                </a:lnTo>
                                <a:lnTo>
                                  <a:pt x="60779" y="73445"/>
                                </a:lnTo>
                                <a:lnTo>
                                  <a:pt x="60846" y="73445"/>
                                </a:lnTo>
                                <a:lnTo>
                                  <a:pt x="60912" y="73445"/>
                                </a:lnTo>
                                <a:lnTo>
                                  <a:pt x="60979" y="73445"/>
                                </a:lnTo>
                                <a:lnTo>
                                  <a:pt x="61046" y="73444"/>
                                </a:lnTo>
                                <a:lnTo>
                                  <a:pt x="61113" y="73444"/>
                                </a:lnTo>
                                <a:lnTo>
                                  <a:pt x="61180" y="73444"/>
                                </a:lnTo>
                                <a:lnTo>
                                  <a:pt x="61246" y="73444"/>
                                </a:lnTo>
                                <a:lnTo>
                                  <a:pt x="61313" y="73444"/>
                                </a:lnTo>
                                <a:lnTo>
                                  <a:pt x="61380" y="73443"/>
                                </a:lnTo>
                                <a:lnTo>
                                  <a:pt x="61447" y="73443"/>
                                </a:lnTo>
                                <a:lnTo>
                                  <a:pt x="61514" y="73443"/>
                                </a:lnTo>
                                <a:lnTo>
                                  <a:pt x="61580" y="73443"/>
                                </a:lnTo>
                                <a:lnTo>
                                  <a:pt x="61647" y="73442"/>
                                </a:lnTo>
                                <a:lnTo>
                                  <a:pt x="61714" y="73442"/>
                                </a:lnTo>
                                <a:lnTo>
                                  <a:pt x="61781" y="73442"/>
                                </a:lnTo>
                                <a:lnTo>
                                  <a:pt x="61848" y="73442"/>
                                </a:lnTo>
                                <a:lnTo>
                                  <a:pt x="61914" y="73442"/>
                                </a:lnTo>
                                <a:lnTo>
                                  <a:pt x="61981" y="73441"/>
                                </a:lnTo>
                                <a:lnTo>
                                  <a:pt x="62048" y="73441"/>
                                </a:lnTo>
                                <a:lnTo>
                                  <a:pt x="62115" y="73441"/>
                                </a:lnTo>
                                <a:lnTo>
                                  <a:pt x="62181" y="73441"/>
                                </a:lnTo>
                                <a:lnTo>
                                  <a:pt x="62248" y="73441"/>
                                </a:lnTo>
                                <a:lnTo>
                                  <a:pt x="62315" y="73440"/>
                                </a:lnTo>
                                <a:lnTo>
                                  <a:pt x="62382" y="73440"/>
                                </a:lnTo>
                                <a:lnTo>
                                  <a:pt x="62449" y="73440"/>
                                </a:lnTo>
                                <a:lnTo>
                                  <a:pt x="62515" y="73440"/>
                                </a:lnTo>
                                <a:lnTo>
                                  <a:pt x="62582" y="73440"/>
                                </a:lnTo>
                                <a:lnTo>
                                  <a:pt x="62649" y="73439"/>
                                </a:lnTo>
                                <a:lnTo>
                                  <a:pt x="62716" y="73439"/>
                                </a:lnTo>
                                <a:lnTo>
                                  <a:pt x="62783" y="73439"/>
                                </a:lnTo>
                                <a:lnTo>
                                  <a:pt x="62849" y="73439"/>
                                </a:lnTo>
                                <a:lnTo>
                                  <a:pt x="62916" y="73439"/>
                                </a:lnTo>
                                <a:lnTo>
                                  <a:pt x="62983" y="73438"/>
                                </a:lnTo>
                                <a:lnTo>
                                  <a:pt x="63050" y="73438"/>
                                </a:lnTo>
                                <a:lnTo>
                                  <a:pt x="63117" y="73438"/>
                                </a:lnTo>
                                <a:lnTo>
                                  <a:pt x="63183" y="73438"/>
                                </a:lnTo>
                                <a:lnTo>
                                  <a:pt x="63250" y="73437"/>
                                </a:lnTo>
                                <a:lnTo>
                                  <a:pt x="63317" y="73437"/>
                                </a:lnTo>
                                <a:lnTo>
                                  <a:pt x="63384" y="73437"/>
                                </a:lnTo>
                                <a:lnTo>
                                  <a:pt x="63450" y="73437"/>
                                </a:lnTo>
                                <a:lnTo>
                                  <a:pt x="63517" y="73437"/>
                                </a:lnTo>
                                <a:lnTo>
                                  <a:pt x="63584" y="73436"/>
                                </a:lnTo>
                                <a:lnTo>
                                  <a:pt x="63651" y="73436"/>
                                </a:lnTo>
                                <a:lnTo>
                                  <a:pt x="63718" y="73436"/>
                                </a:lnTo>
                                <a:lnTo>
                                  <a:pt x="63784" y="73436"/>
                                </a:lnTo>
                                <a:lnTo>
                                  <a:pt x="63851" y="73436"/>
                                </a:lnTo>
                                <a:lnTo>
                                  <a:pt x="63918" y="73435"/>
                                </a:lnTo>
                                <a:lnTo>
                                  <a:pt x="63985" y="73435"/>
                                </a:lnTo>
                                <a:lnTo>
                                  <a:pt x="64052" y="73435"/>
                                </a:lnTo>
                                <a:lnTo>
                                  <a:pt x="64118" y="73435"/>
                                </a:lnTo>
                                <a:lnTo>
                                  <a:pt x="64185" y="73435"/>
                                </a:lnTo>
                                <a:lnTo>
                                  <a:pt x="64252" y="73434"/>
                                </a:lnTo>
                                <a:lnTo>
                                  <a:pt x="64319" y="73434"/>
                                </a:lnTo>
                                <a:lnTo>
                                  <a:pt x="64386" y="73434"/>
                                </a:lnTo>
                                <a:lnTo>
                                  <a:pt x="64452" y="73434"/>
                                </a:lnTo>
                                <a:lnTo>
                                  <a:pt x="64519" y="73433"/>
                                </a:lnTo>
                                <a:lnTo>
                                  <a:pt x="64586" y="73433"/>
                                </a:lnTo>
                                <a:lnTo>
                                  <a:pt x="64653" y="73433"/>
                                </a:lnTo>
                                <a:lnTo>
                                  <a:pt x="64720" y="73433"/>
                                </a:lnTo>
                                <a:lnTo>
                                  <a:pt x="64786" y="73433"/>
                                </a:lnTo>
                                <a:lnTo>
                                  <a:pt x="64853" y="73432"/>
                                </a:lnTo>
                                <a:lnTo>
                                  <a:pt x="64920" y="73432"/>
                                </a:lnTo>
                                <a:lnTo>
                                  <a:pt x="64987" y="73432"/>
                                </a:lnTo>
                                <a:lnTo>
                                  <a:pt x="65053" y="73432"/>
                                </a:lnTo>
                                <a:lnTo>
                                  <a:pt x="65120" y="73432"/>
                                </a:lnTo>
                                <a:lnTo>
                                  <a:pt x="65187" y="73431"/>
                                </a:lnTo>
                                <a:lnTo>
                                  <a:pt x="65254" y="73431"/>
                                </a:lnTo>
                                <a:lnTo>
                                  <a:pt x="65321" y="73431"/>
                                </a:lnTo>
                                <a:lnTo>
                                  <a:pt x="65387" y="73431"/>
                                </a:lnTo>
                                <a:lnTo>
                                  <a:pt x="65454" y="73430"/>
                                </a:lnTo>
                                <a:lnTo>
                                  <a:pt x="65521" y="73430"/>
                                </a:lnTo>
                                <a:lnTo>
                                  <a:pt x="65588" y="73430"/>
                                </a:lnTo>
                                <a:lnTo>
                                  <a:pt x="65655" y="73430"/>
                                </a:lnTo>
                                <a:lnTo>
                                  <a:pt x="65721" y="73430"/>
                                </a:lnTo>
                                <a:lnTo>
                                  <a:pt x="65788" y="73429"/>
                                </a:lnTo>
                                <a:lnTo>
                                  <a:pt x="65855" y="73429"/>
                                </a:lnTo>
                                <a:lnTo>
                                  <a:pt x="65922" y="73429"/>
                                </a:lnTo>
                                <a:lnTo>
                                  <a:pt x="65989" y="73429"/>
                                </a:lnTo>
                                <a:lnTo>
                                  <a:pt x="66055" y="73429"/>
                                </a:lnTo>
                                <a:lnTo>
                                  <a:pt x="66122" y="73428"/>
                                </a:lnTo>
                                <a:lnTo>
                                  <a:pt x="66189" y="73428"/>
                                </a:lnTo>
                                <a:lnTo>
                                  <a:pt x="66256" y="73428"/>
                                </a:lnTo>
                                <a:lnTo>
                                  <a:pt x="66322" y="73428"/>
                                </a:lnTo>
                                <a:lnTo>
                                  <a:pt x="66389" y="73427"/>
                                </a:lnTo>
                                <a:lnTo>
                                  <a:pt x="66456" y="73427"/>
                                </a:lnTo>
                                <a:lnTo>
                                  <a:pt x="66523" y="73427"/>
                                </a:lnTo>
                                <a:lnTo>
                                  <a:pt x="66590" y="73427"/>
                                </a:lnTo>
                                <a:lnTo>
                                  <a:pt x="66656" y="73427"/>
                                </a:lnTo>
                                <a:lnTo>
                                  <a:pt x="66723" y="73426"/>
                                </a:lnTo>
                                <a:lnTo>
                                  <a:pt x="66790" y="73426"/>
                                </a:lnTo>
                                <a:lnTo>
                                  <a:pt x="66857" y="73426"/>
                                </a:lnTo>
                                <a:lnTo>
                                  <a:pt x="66924" y="73426"/>
                                </a:lnTo>
                                <a:lnTo>
                                  <a:pt x="66990" y="73426"/>
                                </a:lnTo>
                                <a:lnTo>
                                  <a:pt x="67057" y="73425"/>
                                </a:lnTo>
                                <a:lnTo>
                                  <a:pt x="67124" y="73425"/>
                                </a:lnTo>
                                <a:lnTo>
                                  <a:pt x="67191" y="73425"/>
                                </a:lnTo>
                                <a:lnTo>
                                  <a:pt x="67258" y="73425"/>
                                </a:lnTo>
                                <a:lnTo>
                                  <a:pt x="67324" y="73424"/>
                                </a:lnTo>
                                <a:lnTo>
                                  <a:pt x="67391" y="73424"/>
                                </a:lnTo>
                                <a:lnTo>
                                  <a:pt x="67458" y="73424"/>
                                </a:lnTo>
                                <a:lnTo>
                                  <a:pt x="67525" y="73424"/>
                                </a:lnTo>
                                <a:lnTo>
                                  <a:pt x="67592" y="73424"/>
                                </a:lnTo>
                                <a:lnTo>
                                  <a:pt x="67658" y="73423"/>
                                </a:lnTo>
                                <a:lnTo>
                                  <a:pt x="67725" y="73423"/>
                                </a:lnTo>
                                <a:lnTo>
                                  <a:pt x="67792" y="73423"/>
                                </a:lnTo>
                                <a:lnTo>
                                  <a:pt x="67859" y="73423"/>
                                </a:lnTo>
                                <a:lnTo>
                                  <a:pt x="67925" y="73422"/>
                                </a:lnTo>
                                <a:lnTo>
                                  <a:pt x="67992" y="73422"/>
                                </a:lnTo>
                                <a:lnTo>
                                  <a:pt x="68059" y="73422"/>
                                </a:lnTo>
                                <a:lnTo>
                                  <a:pt x="68126" y="73422"/>
                                </a:lnTo>
                                <a:lnTo>
                                  <a:pt x="68193" y="73422"/>
                                </a:lnTo>
                                <a:lnTo>
                                  <a:pt x="68259" y="73421"/>
                                </a:lnTo>
                                <a:lnTo>
                                  <a:pt x="68326" y="73421"/>
                                </a:lnTo>
                                <a:lnTo>
                                  <a:pt x="68393" y="73421"/>
                                </a:lnTo>
                                <a:lnTo>
                                  <a:pt x="68460" y="73421"/>
                                </a:lnTo>
                                <a:lnTo>
                                  <a:pt x="68527" y="73420"/>
                                </a:lnTo>
                                <a:lnTo>
                                  <a:pt x="68593" y="73420"/>
                                </a:lnTo>
                                <a:lnTo>
                                  <a:pt x="68660" y="73420"/>
                                </a:lnTo>
                                <a:lnTo>
                                  <a:pt x="68727" y="73420"/>
                                </a:lnTo>
                                <a:lnTo>
                                  <a:pt x="68794" y="73420"/>
                                </a:lnTo>
                                <a:lnTo>
                                  <a:pt x="68861" y="73419"/>
                                </a:lnTo>
                                <a:lnTo>
                                  <a:pt x="68927" y="73419"/>
                                </a:lnTo>
                                <a:lnTo>
                                  <a:pt x="68994" y="73419"/>
                                </a:lnTo>
                                <a:lnTo>
                                  <a:pt x="69061" y="73419"/>
                                </a:lnTo>
                                <a:lnTo>
                                  <a:pt x="69128" y="73418"/>
                                </a:lnTo>
                                <a:lnTo>
                                  <a:pt x="69194" y="73418"/>
                                </a:lnTo>
                                <a:lnTo>
                                  <a:pt x="69261" y="73418"/>
                                </a:lnTo>
                                <a:lnTo>
                                  <a:pt x="69328" y="73418"/>
                                </a:lnTo>
                                <a:lnTo>
                                  <a:pt x="69395" y="73418"/>
                                </a:lnTo>
                                <a:lnTo>
                                  <a:pt x="69462" y="73417"/>
                                </a:lnTo>
                                <a:lnTo>
                                  <a:pt x="69528" y="73417"/>
                                </a:lnTo>
                                <a:lnTo>
                                  <a:pt x="69595" y="73417"/>
                                </a:lnTo>
                                <a:lnTo>
                                  <a:pt x="69662" y="73417"/>
                                </a:lnTo>
                                <a:lnTo>
                                  <a:pt x="69729" y="73416"/>
                                </a:lnTo>
                                <a:lnTo>
                                  <a:pt x="69796" y="73416"/>
                                </a:lnTo>
                                <a:lnTo>
                                  <a:pt x="69862" y="73416"/>
                                </a:lnTo>
                                <a:lnTo>
                                  <a:pt x="69929" y="73416"/>
                                </a:lnTo>
                                <a:lnTo>
                                  <a:pt x="69996" y="73416"/>
                                </a:lnTo>
                                <a:lnTo>
                                  <a:pt x="70063" y="73415"/>
                                </a:lnTo>
                                <a:lnTo>
                                  <a:pt x="70130" y="73415"/>
                                </a:lnTo>
                                <a:lnTo>
                                  <a:pt x="70196" y="73415"/>
                                </a:lnTo>
                                <a:lnTo>
                                  <a:pt x="70263" y="73415"/>
                                </a:lnTo>
                                <a:lnTo>
                                  <a:pt x="70330" y="73414"/>
                                </a:lnTo>
                                <a:lnTo>
                                  <a:pt x="70397" y="73414"/>
                                </a:lnTo>
                                <a:lnTo>
                                  <a:pt x="70463" y="73414"/>
                                </a:lnTo>
                                <a:lnTo>
                                  <a:pt x="70530" y="73414"/>
                                </a:lnTo>
                                <a:lnTo>
                                  <a:pt x="70597" y="73414"/>
                                </a:lnTo>
                                <a:lnTo>
                                  <a:pt x="70664" y="73413"/>
                                </a:lnTo>
                                <a:lnTo>
                                  <a:pt x="70731" y="73413"/>
                                </a:lnTo>
                                <a:lnTo>
                                  <a:pt x="70797" y="73413"/>
                                </a:lnTo>
                                <a:lnTo>
                                  <a:pt x="70864" y="73413"/>
                                </a:lnTo>
                                <a:lnTo>
                                  <a:pt x="70931" y="73412"/>
                                </a:lnTo>
                                <a:lnTo>
                                  <a:pt x="70998" y="73412"/>
                                </a:lnTo>
                                <a:lnTo>
                                  <a:pt x="71065" y="73412"/>
                                </a:lnTo>
                                <a:lnTo>
                                  <a:pt x="71131" y="73412"/>
                                </a:lnTo>
                                <a:lnTo>
                                  <a:pt x="71198" y="73412"/>
                                </a:lnTo>
                                <a:lnTo>
                                  <a:pt x="71265" y="73411"/>
                                </a:lnTo>
                                <a:lnTo>
                                  <a:pt x="71332" y="73411"/>
                                </a:lnTo>
                                <a:lnTo>
                                  <a:pt x="71399" y="73411"/>
                                </a:lnTo>
                                <a:lnTo>
                                  <a:pt x="71465" y="73411"/>
                                </a:lnTo>
                                <a:lnTo>
                                  <a:pt x="71532" y="73410"/>
                                </a:lnTo>
                                <a:lnTo>
                                  <a:pt x="71599" y="73410"/>
                                </a:lnTo>
                                <a:lnTo>
                                  <a:pt x="71666" y="73410"/>
                                </a:lnTo>
                                <a:lnTo>
                                  <a:pt x="71733" y="73410"/>
                                </a:lnTo>
                                <a:lnTo>
                                  <a:pt x="71799" y="73410"/>
                                </a:lnTo>
                                <a:lnTo>
                                  <a:pt x="71866" y="73409"/>
                                </a:lnTo>
                                <a:lnTo>
                                  <a:pt x="71933" y="73409"/>
                                </a:lnTo>
                                <a:lnTo>
                                  <a:pt x="72000" y="73409"/>
                                </a:lnTo>
                                <a:lnTo>
                                  <a:pt x="72066" y="73409"/>
                                </a:lnTo>
                                <a:lnTo>
                                  <a:pt x="72133" y="73408"/>
                                </a:lnTo>
                                <a:lnTo>
                                  <a:pt x="72200" y="73408"/>
                                </a:lnTo>
                                <a:lnTo>
                                  <a:pt x="72267" y="73408"/>
                                </a:lnTo>
                                <a:lnTo>
                                  <a:pt x="72334" y="73408"/>
                                </a:lnTo>
                                <a:lnTo>
                                  <a:pt x="72400" y="73407"/>
                                </a:lnTo>
                                <a:lnTo>
                                  <a:pt x="72467" y="73407"/>
                                </a:lnTo>
                                <a:lnTo>
                                  <a:pt x="72534" y="73407"/>
                                </a:lnTo>
                                <a:lnTo>
                                  <a:pt x="72601" y="73407"/>
                                </a:lnTo>
                                <a:lnTo>
                                  <a:pt x="72668" y="73407"/>
                                </a:lnTo>
                                <a:lnTo>
                                  <a:pt x="72734" y="73406"/>
                                </a:lnTo>
                                <a:lnTo>
                                  <a:pt x="72801" y="73406"/>
                                </a:lnTo>
                                <a:lnTo>
                                  <a:pt x="72868" y="73406"/>
                                </a:lnTo>
                                <a:lnTo>
                                  <a:pt x="72935" y="73406"/>
                                </a:lnTo>
                                <a:lnTo>
                                  <a:pt x="73002" y="73405"/>
                                </a:lnTo>
                                <a:lnTo>
                                  <a:pt x="73068" y="73405"/>
                                </a:lnTo>
                                <a:lnTo>
                                  <a:pt x="73135" y="73405"/>
                                </a:lnTo>
                                <a:lnTo>
                                  <a:pt x="73202" y="73405"/>
                                </a:lnTo>
                                <a:lnTo>
                                  <a:pt x="73269" y="73404"/>
                                </a:lnTo>
                                <a:lnTo>
                                  <a:pt x="73335" y="73404"/>
                                </a:lnTo>
                                <a:lnTo>
                                  <a:pt x="73402" y="73404"/>
                                </a:lnTo>
                                <a:lnTo>
                                  <a:pt x="73469" y="73404"/>
                                </a:lnTo>
                                <a:lnTo>
                                  <a:pt x="73536" y="73404"/>
                                </a:lnTo>
                                <a:lnTo>
                                  <a:pt x="73603" y="73403"/>
                                </a:lnTo>
                                <a:lnTo>
                                  <a:pt x="73669" y="73403"/>
                                </a:lnTo>
                                <a:lnTo>
                                  <a:pt x="73736" y="73403"/>
                                </a:lnTo>
                                <a:lnTo>
                                  <a:pt x="73803" y="73403"/>
                                </a:lnTo>
                                <a:lnTo>
                                  <a:pt x="73870" y="73402"/>
                                </a:lnTo>
                                <a:lnTo>
                                  <a:pt x="73937" y="73402"/>
                                </a:lnTo>
                                <a:lnTo>
                                  <a:pt x="74003" y="73402"/>
                                </a:lnTo>
                                <a:lnTo>
                                  <a:pt x="74070" y="73402"/>
                                </a:lnTo>
                                <a:lnTo>
                                  <a:pt x="74137" y="73401"/>
                                </a:lnTo>
                                <a:lnTo>
                                  <a:pt x="74204" y="73401"/>
                                </a:lnTo>
                                <a:lnTo>
                                  <a:pt x="74271" y="73401"/>
                                </a:lnTo>
                                <a:lnTo>
                                  <a:pt x="74337" y="73401"/>
                                </a:lnTo>
                                <a:lnTo>
                                  <a:pt x="74404" y="73401"/>
                                </a:lnTo>
                                <a:lnTo>
                                  <a:pt x="74471" y="73400"/>
                                </a:lnTo>
                                <a:lnTo>
                                  <a:pt x="74538" y="73400"/>
                                </a:lnTo>
                                <a:lnTo>
                                  <a:pt x="74605" y="73400"/>
                                </a:lnTo>
                                <a:lnTo>
                                  <a:pt x="74671" y="73400"/>
                                </a:lnTo>
                                <a:lnTo>
                                  <a:pt x="74738" y="73399"/>
                                </a:lnTo>
                                <a:lnTo>
                                  <a:pt x="74805" y="73399"/>
                                </a:lnTo>
                                <a:lnTo>
                                  <a:pt x="74872" y="73399"/>
                                </a:lnTo>
                                <a:lnTo>
                                  <a:pt x="74938" y="73399"/>
                                </a:lnTo>
                                <a:lnTo>
                                  <a:pt x="75005" y="73398"/>
                                </a:lnTo>
                                <a:lnTo>
                                  <a:pt x="75072" y="73398"/>
                                </a:lnTo>
                                <a:lnTo>
                                  <a:pt x="75139" y="73398"/>
                                </a:lnTo>
                                <a:lnTo>
                                  <a:pt x="75206" y="73398"/>
                                </a:lnTo>
                                <a:lnTo>
                                  <a:pt x="75272" y="73397"/>
                                </a:lnTo>
                                <a:lnTo>
                                  <a:pt x="75339" y="73397"/>
                                </a:lnTo>
                                <a:lnTo>
                                  <a:pt x="75406" y="73397"/>
                                </a:lnTo>
                                <a:lnTo>
                                  <a:pt x="75473" y="73397"/>
                                </a:lnTo>
                                <a:lnTo>
                                  <a:pt x="75540" y="73397"/>
                                </a:lnTo>
                                <a:lnTo>
                                  <a:pt x="75606" y="73396"/>
                                </a:lnTo>
                                <a:lnTo>
                                  <a:pt x="75673" y="73396"/>
                                </a:lnTo>
                                <a:lnTo>
                                  <a:pt x="75740" y="73396"/>
                                </a:lnTo>
                                <a:lnTo>
                                  <a:pt x="75807" y="73396"/>
                                </a:lnTo>
                                <a:lnTo>
                                  <a:pt x="75874" y="73395"/>
                                </a:lnTo>
                                <a:lnTo>
                                  <a:pt x="75940" y="73395"/>
                                </a:lnTo>
                                <a:lnTo>
                                  <a:pt x="76007" y="73395"/>
                                </a:lnTo>
                                <a:lnTo>
                                  <a:pt x="76074" y="73395"/>
                                </a:lnTo>
                                <a:lnTo>
                                  <a:pt x="76141" y="73394"/>
                                </a:lnTo>
                                <a:lnTo>
                                  <a:pt x="76207" y="73394"/>
                                </a:lnTo>
                                <a:lnTo>
                                  <a:pt x="76274" y="73394"/>
                                </a:lnTo>
                                <a:lnTo>
                                  <a:pt x="76341" y="73394"/>
                                </a:lnTo>
                                <a:lnTo>
                                  <a:pt x="76408" y="73393"/>
                                </a:lnTo>
                                <a:lnTo>
                                  <a:pt x="76475" y="73393"/>
                                </a:lnTo>
                                <a:lnTo>
                                  <a:pt x="76541" y="73393"/>
                                </a:lnTo>
                                <a:lnTo>
                                  <a:pt x="76608" y="73393"/>
                                </a:lnTo>
                                <a:lnTo>
                                  <a:pt x="76675" y="73393"/>
                                </a:lnTo>
                                <a:lnTo>
                                  <a:pt x="76742" y="73392"/>
                                </a:lnTo>
                                <a:lnTo>
                                  <a:pt x="76809" y="73392"/>
                                </a:lnTo>
                                <a:lnTo>
                                  <a:pt x="76875" y="73392"/>
                                </a:lnTo>
                                <a:lnTo>
                                  <a:pt x="76942" y="73392"/>
                                </a:lnTo>
                                <a:lnTo>
                                  <a:pt x="77009" y="73391"/>
                                </a:lnTo>
                                <a:lnTo>
                                  <a:pt x="77076" y="73391"/>
                                </a:lnTo>
                                <a:lnTo>
                                  <a:pt x="77143" y="73391"/>
                                </a:lnTo>
                                <a:lnTo>
                                  <a:pt x="77209" y="73391"/>
                                </a:lnTo>
                                <a:lnTo>
                                  <a:pt x="77276" y="73390"/>
                                </a:lnTo>
                                <a:lnTo>
                                  <a:pt x="77343" y="73390"/>
                                </a:lnTo>
                                <a:lnTo>
                                  <a:pt x="77410" y="73390"/>
                                </a:lnTo>
                                <a:lnTo>
                                  <a:pt x="77477" y="73390"/>
                                </a:lnTo>
                                <a:lnTo>
                                  <a:pt x="77543" y="73389"/>
                                </a:lnTo>
                                <a:lnTo>
                                  <a:pt x="77610" y="73389"/>
                                </a:lnTo>
                                <a:lnTo>
                                  <a:pt x="77677" y="73389"/>
                                </a:lnTo>
                                <a:lnTo>
                                  <a:pt x="77744" y="73389"/>
                                </a:lnTo>
                                <a:lnTo>
                                  <a:pt x="77810" y="73388"/>
                                </a:lnTo>
                                <a:lnTo>
                                  <a:pt x="77877" y="73388"/>
                                </a:lnTo>
                                <a:lnTo>
                                  <a:pt x="77944" y="73388"/>
                                </a:lnTo>
                                <a:lnTo>
                                  <a:pt x="78011" y="73388"/>
                                </a:lnTo>
                                <a:lnTo>
                                  <a:pt x="78078" y="73388"/>
                                </a:lnTo>
                                <a:lnTo>
                                  <a:pt x="78144" y="73387"/>
                                </a:lnTo>
                                <a:lnTo>
                                  <a:pt x="78211" y="73387"/>
                                </a:lnTo>
                                <a:lnTo>
                                  <a:pt x="78278" y="73387"/>
                                </a:lnTo>
                                <a:lnTo>
                                  <a:pt x="78345" y="73387"/>
                                </a:lnTo>
                                <a:lnTo>
                                  <a:pt x="78412" y="73386"/>
                                </a:lnTo>
                                <a:lnTo>
                                  <a:pt x="78478" y="73386"/>
                                </a:lnTo>
                                <a:lnTo>
                                  <a:pt x="78545" y="73386"/>
                                </a:lnTo>
                                <a:lnTo>
                                  <a:pt x="78612" y="73386"/>
                                </a:lnTo>
                                <a:lnTo>
                                  <a:pt x="78679" y="73385"/>
                                </a:lnTo>
                                <a:lnTo>
                                  <a:pt x="78746" y="73385"/>
                                </a:lnTo>
                                <a:lnTo>
                                  <a:pt x="78812" y="73385"/>
                                </a:lnTo>
                                <a:lnTo>
                                  <a:pt x="78879" y="73385"/>
                                </a:lnTo>
                                <a:lnTo>
                                  <a:pt x="78946" y="73384"/>
                                </a:lnTo>
                                <a:lnTo>
                                  <a:pt x="79013" y="73384"/>
                                </a:lnTo>
                                <a:lnTo>
                                  <a:pt x="79079" y="73384"/>
                                </a:lnTo>
                                <a:lnTo>
                                  <a:pt x="79146" y="73384"/>
                                </a:lnTo>
                                <a:lnTo>
                                  <a:pt x="79213" y="73383"/>
                                </a:lnTo>
                                <a:lnTo>
                                  <a:pt x="79280" y="73383"/>
                                </a:lnTo>
                                <a:lnTo>
                                  <a:pt x="79347" y="73383"/>
                                </a:lnTo>
                                <a:lnTo>
                                  <a:pt x="79413" y="73383"/>
                                </a:lnTo>
                                <a:lnTo>
                                  <a:pt x="79480" y="73382"/>
                                </a:lnTo>
                                <a:lnTo>
                                  <a:pt x="79547" y="73382"/>
                                </a:lnTo>
                                <a:lnTo>
                                  <a:pt x="79614" y="73382"/>
                                </a:lnTo>
                                <a:lnTo>
                                  <a:pt x="79681" y="73382"/>
                                </a:lnTo>
                                <a:lnTo>
                                  <a:pt x="79747" y="73381"/>
                                </a:lnTo>
                                <a:lnTo>
                                  <a:pt x="79814" y="73381"/>
                                </a:lnTo>
                                <a:lnTo>
                                  <a:pt x="79881" y="73381"/>
                                </a:lnTo>
                                <a:lnTo>
                                  <a:pt x="79948" y="73381"/>
                                </a:lnTo>
                                <a:lnTo>
                                  <a:pt x="80015" y="73380"/>
                                </a:lnTo>
                                <a:lnTo>
                                  <a:pt x="80081" y="73380"/>
                                </a:lnTo>
                                <a:lnTo>
                                  <a:pt x="80148" y="73380"/>
                                </a:lnTo>
                                <a:lnTo>
                                  <a:pt x="80215" y="73380"/>
                                </a:lnTo>
                                <a:lnTo>
                                  <a:pt x="80282" y="73379"/>
                                </a:lnTo>
                                <a:lnTo>
                                  <a:pt x="80348" y="73379"/>
                                </a:lnTo>
                                <a:lnTo>
                                  <a:pt x="80415" y="73379"/>
                                </a:lnTo>
                                <a:lnTo>
                                  <a:pt x="80482" y="73379"/>
                                </a:lnTo>
                                <a:lnTo>
                                  <a:pt x="80549" y="73378"/>
                                </a:lnTo>
                                <a:lnTo>
                                  <a:pt x="80616" y="73378"/>
                                </a:lnTo>
                                <a:lnTo>
                                  <a:pt x="80682" y="73378"/>
                                </a:lnTo>
                                <a:lnTo>
                                  <a:pt x="80749" y="73378"/>
                                </a:lnTo>
                                <a:lnTo>
                                  <a:pt x="80816" y="73378"/>
                                </a:lnTo>
                                <a:lnTo>
                                  <a:pt x="80883" y="73377"/>
                                </a:lnTo>
                                <a:lnTo>
                                  <a:pt x="80950" y="73377"/>
                                </a:lnTo>
                                <a:lnTo>
                                  <a:pt x="81016" y="73377"/>
                                </a:lnTo>
                                <a:lnTo>
                                  <a:pt x="81083" y="73377"/>
                                </a:lnTo>
                                <a:lnTo>
                                  <a:pt x="81150" y="73376"/>
                                </a:lnTo>
                                <a:lnTo>
                                  <a:pt x="81217" y="73376"/>
                                </a:lnTo>
                                <a:lnTo>
                                  <a:pt x="81284" y="73376"/>
                                </a:lnTo>
                                <a:lnTo>
                                  <a:pt x="81350" y="73376"/>
                                </a:lnTo>
                                <a:lnTo>
                                  <a:pt x="81417" y="73375"/>
                                </a:lnTo>
                                <a:lnTo>
                                  <a:pt x="81484" y="73375"/>
                                </a:lnTo>
                                <a:lnTo>
                                  <a:pt x="81551" y="73375"/>
                                </a:lnTo>
                                <a:lnTo>
                                  <a:pt x="81618" y="73375"/>
                                </a:lnTo>
                                <a:lnTo>
                                  <a:pt x="81684" y="73374"/>
                                </a:lnTo>
                                <a:lnTo>
                                  <a:pt x="81751" y="73374"/>
                                </a:lnTo>
                                <a:lnTo>
                                  <a:pt x="81818" y="73374"/>
                                </a:lnTo>
                                <a:lnTo>
                                  <a:pt x="81885" y="73374"/>
                                </a:lnTo>
                                <a:lnTo>
                                  <a:pt x="81951" y="73373"/>
                                </a:lnTo>
                                <a:lnTo>
                                  <a:pt x="82018" y="73373"/>
                                </a:lnTo>
                                <a:lnTo>
                                  <a:pt x="82085" y="73373"/>
                                </a:lnTo>
                                <a:lnTo>
                                  <a:pt x="82152" y="73373"/>
                                </a:lnTo>
                                <a:lnTo>
                                  <a:pt x="82219" y="73372"/>
                                </a:lnTo>
                                <a:lnTo>
                                  <a:pt x="82285" y="73372"/>
                                </a:lnTo>
                                <a:lnTo>
                                  <a:pt x="82352" y="73372"/>
                                </a:lnTo>
                                <a:lnTo>
                                  <a:pt x="82419" y="73372"/>
                                </a:lnTo>
                                <a:lnTo>
                                  <a:pt x="82486" y="73371"/>
                                </a:lnTo>
                                <a:lnTo>
                                  <a:pt x="82553" y="73371"/>
                                </a:lnTo>
                                <a:lnTo>
                                  <a:pt x="82619" y="73371"/>
                                </a:lnTo>
                                <a:lnTo>
                                  <a:pt x="82686" y="73371"/>
                                </a:lnTo>
                                <a:lnTo>
                                  <a:pt x="82753" y="73370"/>
                                </a:lnTo>
                                <a:lnTo>
                                  <a:pt x="82820" y="73370"/>
                                </a:lnTo>
                                <a:lnTo>
                                  <a:pt x="82887" y="73370"/>
                                </a:lnTo>
                                <a:lnTo>
                                  <a:pt x="82953" y="73370"/>
                                </a:lnTo>
                                <a:lnTo>
                                  <a:pt x="83020" y="73369"/>
                                </a:lnTo>
                                <a:lnTo>
                                  <a:pt x="83087" y="73369"/>
                                </a:lnTo>
                                <a:lnTo>
                                  <a:pt x="83154" y="73369"/>
                                </a:lnTo>
                                <a:lnTo>
                                  <a:pt x="83220" y="73369"/>
                                </a:lnTo>
                                <a:lnTo>
                                  <a:pt x="83287" y="73368"/>
                                </a:lnTo>
                                <a:lnTo>
                                  <a:pt x="83354" y="73368"/>
                                </a:lnTo>
                                <a:lnTo>
                                  <a:pt x="83421" y="73368"/>
                                </a:lnTo>
                                <a:lnTo>
                                  <a:pt x="83488" y="73368"/>
                                </a:lnTo>
                                <a:lnTo>
                                  <a:pt x="83554" y="73367"/>
                                </a:lnTo>
                                <a:lnTo>
                                  <a:pt x="83621" y="73367"/>
                                </a:lnTo>
                                <a:lnTo>
                                  <a:pt x="83688" y="73367"/>
                                </a:lnTo>
                                <a:lnTo>
                                  <a:pt x="83755" y="73366"/>
                                </a:lnTo>
                                <a:lnTo>
                                  <a:pt x="83822" y="73366"/>
                                </a:lnTo>
                                <a:lnTo>
                                  <a:pt x="83888" y="73366"/>
                                </a:lnTo>
                                <a:lnTo>
                                  <a:pt x="83955" y="73366"/>
                                </a:lnTo>
                                <a:lnTo>
                                  <a:pt x="84022" y="73365"/>
                                </a:lnTo>
                                <a:lnTo>
                                  <a:pt x="84089" y="73365"/>
                                </a:lnTo>
                                <a:lnTo>
                                  <a:pt x="84156" y="73365"/>
                                </a:lnTo>
                                <a:lnTo>
                                  <a:pt x="84222" y="73365"/>
                                </a:lnTo>
                                <a:lnTo>
                                  <a:pt x="84289" y="73364"/>
                                </a:lnTo>
                                <a:lnTo>
                                  <a:pt x="84356" y="73364"/>
                                </a:lnTo>
                                <a:lnTo>
                                  <a:pt x="84423" y="73364"/>
                                </a:lnTo>
                                <a:lnTo>
                                  <a:pt x="84490" y="73364"/>
                                </a:lnTo>
                                <a:lnTo>
                                  <a:pt x="84556" y="73363"/>
                                </a:lnTo>
                                <a:lnTo>
                                  <a:pt x="84623" y="73363"/>
                                </a:lnTo>
                                <a:lnTo>
                                  <a:pt x="84690" y="73363"/>
                                </a:lnTo>
                                <a:lnTo>
                                  <a:pt x="84757" y="73363"/>
                                </a:lnTo>
                                <a:lnTo>
                                  <a:pt x="84823" y="73362"/>
                                </a:lnTo>
                                <a:lnTo>
                                  <a:pt x="84890" y="73362"/>
                                </a:lnTo>
                                <a:lnTo>
                                  <a:pt x="84957" y="73362"/>
                                </a:lnTo>
                                <a:lnTo>
                                  <a:pt x="85024" y="73362"/>
                                </a:lnTo>
                                <a:lnTo>
                                  <a:pt x="85091" y="73361"/>
                                </a:lnTo>
                                <a:lnTo>
                                  <a:pt x="85157" y="73361"/>
                                </a:lnTo>
                                <a:lnTo>
                                  <a:pt x="85224" y="73361"/>
                                </a:lnTo>
                                <a:lnTo>
                                  <a:pt x="85291" y="73361"/>
                                </a:lnTo>
                                <a:lnTo>
                                  <a:pt x="85358" y="73360"/>
                                </a:lnTo>
                                <a:lnTo>
                                  <a:pt x="85425" y="73360"/>
                                </a:lnTo>
                                <a:lnTo>
                                  <a:pt x="85491" y="73360"/>
                                </a:lnTo>
                                <a:lnTo>
                                  <a:pt x="85558" y="73360"/>
                                </a:lnTo>
                                <a:lnTo>
                                  <a:pt x="85625" y="73359"/>
                                </a:lnTo>
                                <a:lnTo>
                                  <a:pt x="85692" y="73359"/>
                                </a:lnTo>
                                <a:lnTo>
                                  <a:pt x="85759" y="73359"/>
                                </a:lnTo>
                                <a:lnTo>
                                  <a:pt x="85825" y="73359"/>
                                </a:lnTo>
                                <a:lnTo>
                                  <a:pt x="85892" y="73358"/>
                                </a:lnTo>
                                <a:lnTo>
                                  <a:pt x="85959" y="73358"/>
                                </a:lnTo>
                                <a:lnTo>
                                  <a:pt x="86026" y="73358"/>
                                </a:lnTo>
                                <a:lnTo>
                                  <a:pt x="86092" y="73358"/>
                                </a:lnTo>
                                <a:lnTo>
                                  <a:pt x="86159" y="73357"/>
                                </a:lnTo>
                                <a:lnTo>
                                  <a:pt x="86226" y="73357"/>
                                </a:lnTo>
                                <a:lnTo>
                                  <a:pt x="86293" y="73357"/>
                                </a:lnTo>
                                <a:lnTo>
                                  <a:pt x="86360" y="73356"/>
                                </a:lnTo>
                                <a:lnTo>
                                  <a:pt x="86426" y="73356"/>
                                </a:lnTo>
                                <a:lnTo>
                                  <a:pt x="86493" y="73356"/>
                                </a:lnTo>
                                <a:lnTo>
                                  <a:pt x="86560" y="73356"/>
                                </a:lnTo>
                                <a:lnTo>
                                  <a:pt x="86627" y="73355"/>
                                </a:lnTo>
                                <a:lnTo>
                                  <a:pt x="86694" y="73355"/>
                                </a:lnTo>
                                <a:lnTo>
                                  <a:pt x="86760" y="73355"/>
                                </a:lnTo>
                                <a:lnTo>
                                  <a:pt x="86827" y="73355"/>
                                </a:lnTo>
                                <a:lnTo>
                                  <a:pt x="86894" y="73354"/>
                                </a:lnTo>
                                <a:lnTo>
                                  <a:pt x="86961" y="73354"/>
                                </a:lnTo>
                                <a:lnTo>
                                  <a:pt x="87028" y="73354"/>
                                </a:lnTo>
                                <a:lnTo>
                                  <a:pt x="87094" y="73354"/>
                                </a:lnTo>
                                <a:lnTo>
                                  <a:pt x="87161" y="73353"/>
                                </a:lnTo>
                                <a:lnTo>
                                  <a:pt x="87228" y="73353"/>
                                </a:lnTo>
                                <a:lnTo>
                                  <a:pt x="87295" y="73353"/>
                                </a:lnTo>
                                <a:lnTo>
                                  <a:pt x="87362" y="73353"/>
                                </a:lnTo>
                                <a:lnTo>
                                  <a:pt x="87428" y="73352"/>
                                </a:lnTo>
                                <a:lnTo>
                                  <a:pt x="87495" y="73352"/>
                                </a:lnTo>
                                <a:lnTo>
                                  <a:pt x="87562" y="73352"/>
                                </a:lnTo>
                                <a:lnTo>
                                  <a:pt x="87629" y="73351"/>
                                </a:lnTo>
                                <a:lnTo>
                                  <a:pt x="87695" y="73351"/>
                                </a:lnTo>
                                <a:lnTo>
                                  <a:pt x="87762" y="73351"/>
                                </a:lnTo>
                                <a:lnTo>
                                  <a:pt x="87829" y="73351"/>
                                </a:lnTo>
                                <a:lnTo>
                                  <a:pt x="87896" y="73350"/>
                                </a:lnTo>
                                <a:lnTo>
                                  <a:pt x="87963" y="73350"/>
                                </a:lnTo>
                                <a:lnTo>
                                  <a:pt x="88029" y="73350"/>
                                </a:lnTo>
                                <a:lnTo>
                                  <a:pt x="88096" y="73350"/>
                                </a:lnTo>
                                <a:lnTo>
                                  <a:pt x="88163" y="73349"/>
                                </a:lnTo>
                                <a:lnTo>
                                  <a:pt x="88230" y="73349"/>
                                </a:lnTo>
                                <a:lnTo>
                                  <a:pt x="88297" y="73349"/>
                                </a:lnTo>
                                <a:lnTo>
                                  <a:pt x="88363" y="73349"/>
                                </a:lnTo>
                                <a:lnTo>
                                  <a:pt x="88430" y="73348"/>
                                </a:lnTo>
                                <a:lnTo>
                                  <a:pt x="88497" y="73348"/>
                                </a:lnTo>
                                <a:lnTo>
                                  <a:pt x="88564" y="73348"/>
                                </a:lnTo>
                                <a:lnTo>
                                  <a:pt x="88631" y="73348"/>
                                </a:lnTo>
                                <a:lnTo>
                                  <a:pt x="88697" y="73347"/>
                                </a:lnTo>
                                <a:lnTo>
                                  <a:pt x="88764" y="73347"/>
                                </a:lnTo>
                                <a:lnTo>
                                  <a:pt x="88831" y="73347"/>
                                </a:lnTo>
                                <a:lnTo>
                                  <a:pt x="88898" y="73346"/>
                                </a:lnTo>
                                <a:lnTo>
                                  <a:pt x="88964" y="73346"/>
                                </a:lnTo>
                                <a:lnTo>
                                  <a:pt x="89031" y="73346"/>
                                </a:lnTo>
                                <a:lnTo>
                                  <a:pt x="89098" y="73346"/>
                                </a:lnTo>
                                <a:lnTo>
                                  <a:pt x="89165" y="73345"/>
                                </a:lnTo>
                                <a:lnTo>
                                  <a:pt x="89232" y="73345"/>
                                </a:lnTo>
                                <a:lnTo>
                                  <a:pt x="89298" y="73345"/>
                                </a:lnTo>
                                <a:lnTo>
                                  <a:pt x="89365" y="73345"/>
                                </a:lnTo>
                                <a:lnTo>
                                  <a:pt x="89432" y="73344"/>
                                </a:lnTo>
                                <a:lnTo>
                                  <a:pt x="89499" y="73344"/>
                                </a:lnTo>
                                <a:lnTo>
                                  <a:pt x="89566" y="73344"/>
                                </a:lnTo>
                                <a:lnTo>
                                  <a:pt x="89632" y="73344"/>
                                </a:lnTo>
                                <a:lnTo>
                                  <a:pt x="89699" y="73343"/>
                                </a:lnTo>
                                <a:lnTo>
                                  <a:pt x="89766" y="73343"/>
                                </a:lnTo>
                                <a:lnTo>
                                  <a:pt x="89833" y="73343"/>
                                </a:lnTo>
                                <a:lnTo>
                                  <a:pt x="89900" y="73342"/>
                                </a:lnTo>
                                <a:lnTo>
                                  <a:pt x="89966" y="73342"/>
                                </a:lnTo>
                                <a:lnTo>
                                  <a:pt x="90033" y="73342"/>
                                </a:lnTo>
                                <a:lnTo>
                                  <a:pt x="90100" y="73342"/>
                                </a:lnTo>
                                <a:lnTo>
                                  <a:pt x="90167" y="73341"/>
                                </a:lnTo>
                                <a:lnTo>
                                  <a:pt x="90233" y="73341"/>
                                </a:lnTo>
                                <a:lnTo>
                                  <a:pt x="90300" y="73341"/>
                                </a:lnTo>
                                <a:lnTo>
                                  <a:pt x="90367" y="73341"/>
                                </a:lnTo>
                                <a:lnTo>
                                  <a:pt x="90434" y="73340"/>
                                </a:lnTo>
                                <a:lnTo>
                                  <a:pt x="90501" y="73340"/>
                                </a:lnTo>
                                <a:lnTo>
                                  <a:pt x="90567" y="73340"/>
                                </a:lnTo>
                                <a:lnTo>
                                  <a:pt x="90634" y="73339"/>
                                </a:lnTo>
                                <a:lnTo>
                                  <a:pt x="90701" y="73339"/>
                                </a:lnTo>
                                <a:lnTo>
                                  <a:pt x="90768" y="73339"/>
                                </a:lnTo>
                                <a:lnTo>
                                  <a:pt x="90835" y="73339"/>
                                </a:lnTo>
                                <a:lnTo>
                                  <a:pt x="90901" y="73338"/>
                                </a:lnTo>
                                <a:lnTo>
                                  <a:pt x="90968" y="73338"/>
                                </a:lnTo>
                                <a:lnTo>
                                  <a:pt x="91035" y="73338"/>
                                </a:lnTo>
                                <a:lnTo>
                                  <a:pt x="91102" y="73338"/>
                                </a:lnTo>
                                <a:lnTo>
                                  <a:pt x="91169" y="73337"/>
                                </a:lnTo>
                                <a:lnTo>
                                  <a:pt x="91235" y="73337"/>
                                </a:lnTo>
                                <a:lnTo>
                                  <a:pt x="91302" y="73337"/>
                                </a:lnTo>
                                <a:lnTo>
                                  <a:pt x="91369" y="73337"/>
                                </a:lnTo>
                                <a:lnTo>
                                  <a:pt x="91436" y="73336"/>
                                </a:lnTo>
                                <a:lnTo>
                                  <a:pt x="91503" y="73336"/>
                                </a:lnTo>
                                <a:lnTo>
                                  <a:pt x="91569" y="73336"/>
                                </a:lnTo>
                                <a:lnTo>
                                  <a:pt x="91636" y="73335"/>
                                </a:lnTo>
                                <a:lnTo>
                                  <a:pt x="91703" y="73335"/>
                                </a:lnTo>
                                <a:lnTo>
                                  <a:pt x="91770" y="73335"/>
                                </a:lnTo>
                                <a:lnTo>
                                  <a:pt x="91836" y="73335"/>
                                </a:lnTo>
                                <a:lnTo>
                                  <a:pt x="91903" y="73334"/>
                                </a:lnTo>
                                <a:lnTo>
                                  <a:pt x="91970" y="73334"/>
                                </a:lnTo>
                                <a:lnTo>
                                  <a:pt x="92037" y="73334"/>
                                </a:lnTo>
                                <a:lnTo>
                                  <a:pt x="92104" y="73333"/>
                                </a:lnTo>
                                <a:lnTo>
                                  <a:pt x="92170" y="73333"/>
                                </a:lnTo>
                                <a:lnTo>
                                  <a:pt x="92237" y="73333"/>
                                </a:lnTo>
                                <a:lnTo>
                                  <a:pt x="92304" y="73333"/>
                                </a:lnTo>
                                <a:lnTo>
                                  <a:pt x="92371" y="73332"/>
                                </a:lnTo>
                                <a:lnTo>
                                  <a:pt x="92438" y="73332"/>
                                </a:lnTo>
                                <a:lnTo>
                                  <a:pt x="92504" y="73332"/>
                                </a:lnTo>
                                <a:lnTo>
                                  <a:pt x="92571" y="73332"/>
                                </a:lnTo>
                                <a:lnTo>
                                  <a:pt x="92638" y="73331"/>
                                </a:lnTo>
                                <a:lnTo>
                                  <a:pt x="92705" y="73331"/>
                                </a:lnTo>
                                <a:lnTo>
                                  <a:pt x="92772" y="73331"/>
                                </a:lnTo>
                                <a:lnTo>
                                  <a:pt x="92838" y="73330"/>
                                </a:lnTo>
                                <a:lnTo>
                                  <a:pt x="92905" y="73330"/>
                                </a:lnTo>
                                <a:lnTo>
                                  <a:pt x="92972" y="73330"/>
                                </a:lnTo>
                                <a:lnTo>
                                  <a:pt x="93039" y="73330"/>
                                </a:lnTo>
                                <a:lnTo>
                                  <a:pt x="93105" y="73329"/>
                                </a:lnTo>
                                <a:lnTo>
                                  <a:pt x="93172" y="73329"/>
                                </a:lnTo>
                                <a:lnTo>
                                  <a:pt x="93239" y="73329"/>
                                </a:lnTo>
                                <a:lnTo>
                                  <a:pt x="93306" y="73329"/>
                                </a:lnTo>
                                <a:lnTo>
                                  <a:pt x="93373" y="73328"/>
                                </a:lnTo>
                                <a:lnTo>
                                  <a:pt x="93439" y="73328"/>
                                </a:lnTo>
                                <a:lnTo>
                                  <a:pt x="93506" y="73328"/>
                                </a:lnTo>
                                <a:lnTo>
                                  <a:pt x="93573" y="73327"/>
                                </a:lnTo>
                                <a:lnTo>
                                  <a:pt x="93640" y="73327"/>
                                </a:lnTo>
                                <a:lnTo>
                                  <a:pt x="93707" y="73327"/>
                                </a:lnTo>
                                <a:lnTo>
                                  <a:pt x="93773" y="73327"/>
                                </a:lnTo>
                                <a:lnTo>
                                  <a:pt x="93840" y="73326"/>
                                </a:lnTo>
                                <a:lnTo>
                                  <a:pt x="93907" y="73326"/>
                                </a:lnTo>
                                <a:lnTo>
                                  <a:pt x="93974" y="73326"/>
                                </a:lnTo>
                                <a:lnTo>
                                  <a:pt x="94041" y="73325"/>
                                </a:lnTo>
                                <a:lnTo>
                                  <a:pt x="94107" y="73325"/>
                                </a:lnTo>
                                <a:lnTo>
                                  <a:pt x="94174" y="73325"/>
                                </a:lnTo>
                                <a:lnTo>
                                  <a:pt x="94241" y="73325"/>
                                </a:lnTo>
                                <a:lnTo>
                                  <a:pt x="94308" y="73324"/>
                                </a:lnTo>
                                <a:lnTo>
                                  <a:pt x="94375" y="73324"/>
                                </a:lnTo>
                                <a:lnTo>
                                  <a:pt x="94441" y="73324"/>
                                </a:lnTo>
                                <a:lnTo>
                                  <a:pt x="94508" y="73324"/>
                                </a:lnTo>
                                <a:lnTo>
                                  <a:pt x="94575" y="73323"/>
                                </a:lnTo>
                                <a:lnTo>
                                  <a:pt x="94642" y="73323"/>
                                </a:lnTo>
                                <a:lnTo>
                                  <a:pt x="94708" y="73323"/>
                                </a:lnTo>
                                <a:lnTo>
                                  <a:pt x="94775" y="73322"/>
                                </a:lnTo>
                                <a:lnTo>
                                  <a:pt x="94842" y="73322"/>
                                </a:lnTo>
                                <a:lnTo>
                                  <a:pt x="94909" y="73322"/>
                                </a:lnTo>
                                <a:lnTo>
                                  <a:pt x="94976" y="73322"/>
                                </a:lnTo>
                                <a:lnTo>
                                  <a:pt x="95042" y="73321"/>
                                </a:lnTo>
                                <a:lnTo>
                                  <a:pt x="95109" y="73321"/>
                                </a:lnTo>
                                <a:lnTo>
                                  <a:pt x="95176" y="73321"/>
                                </a:lnTo>
                                <a:lnTo>
                                  <a:pt x="95243" y="73320"/>
                                </a:lnTo>
                                <a:lnTo>
                                  <a:pt x="95310" y="73320"/>
                                </a:lnTo>
                                <a:lnTo>
                                  <a:pt x="95376" y="73320"/>
                                </a:lnTo>
                                <a:lnTo>
                                  <a:pt x="95443" y="73320"/>
                                </a:lnTo>
                                <a:lnTo>
                                  <a:pt x="95510" y="73319"/>
                                </a:lnTo>
                                <a:lnTo>
                                  <a:pt x="95577" y="73319"/>
                                </a:lnTo>
                                <a:lnTo>
                                  <a:pt x="95644" y="73319"/>
                                </a:lnTo>
                                <a:lnTo>
                                  <a:pt x="95710" y="73318"/>
                                </a:lnTo>
                                <a:lnTo>
                                  <a:pt x="95777" y="73318"/>
                                </a:lnTo>
                                <a:lnTo>
                                  <a:pt x="95844" y="73318"/>
                                </a:lnTo>
                                <a:lnTo>
                                  <a:pt x="95911" y="73318"/>
                                </a:lnTo>
                                <a:lnTo>
                                  <a:pt x="95977" y="73317"/>
                                </a:lnTo>
                                <a:lnTo>
                                  <a:pt x="96044" y="73317"/>
                                </a:lnTo>
                                <a:lnTo>
                                  <a:pt x="96111" y="73317"/>
                                </a:lnTo>
                                <a:lnTo>
                                  <a:pt x="96178" y="73316"/>
                                </a:lnTo>
                                <a:lnTo>
                                  <a:pt x="96245" y="73316"/>
                                </a:lnTo>
                                <a:lnTo>
                                  <a:pt x="96311" y="73316"/>
                                </a:lnTo>
                                <a:lnTo>
                                  <a:pt x="96378" y="73316"/>
                                </a:lnTo>
                                <a:lnTo>
                                  <a:pt x="96445" y="73315"/>
                                </a:lnTo>
                                <a:lnTo>
                                  <a:pt x="96512" y="73315"/>
                                </a:lnTo>
                                <a:lnTo>
                                  <a:pt x="96579" y="73315"/>
                                </a:lnTo>
                                <a:lnTo>
                                  <a:pt x="96645" y="73314"/>
                                </a:lnTo>
                                <a:lnTo>
                                  <a:pt x="96712" y="73314"/>
                                </a:lnTo>
                                <a:lnTo>
                                  <a:pt x="96779" y="73314"/>
                                </a:lnTo>
                                <a:lnTo>
                                  <a:pt x="96846" y="73314"/>
                                </a:lnTo>
                                <a:lnTo>
                                  <a:pt x="96913" y="73313"/>
                                </a:lnTo>
                                <a:lnTo>
                                  <a:pt x="96979" y="73313"/>
                                </a:lnTo>
                                <a:lnTo>
                                  <a:pt x="97046" y="73313"/>
                                </a:lnTo>
                                <a:lnTo>
                                  <a:pt x="97113" y="73312"/>
                                </a:lnTo>
                                <a:lnTo>
                                  <a:pt x="97180" y="73312"/>
                                </a:lnTo>
                                <a:lnTo>
                                  <a:pt x="97246" y="73312"/>
                                </a:lnTo>
                                <a:lnTo>
                                  <a:pt x="97313" y="73312"/>
                                </a:lnTo>
                                <a:lnTo>
                                  <a:pt x="97380" y="73311"/>
                                </a:lnTo>
                                <a:lnTo>
                                  <a:pt x="97447" y="73311"/>
                                </a:lnTo>
                                <a:lnTo>
                                  <a:pt x="97514" y="73311"/>
                                </a:lnTo>
                                <a:lnTo>
                                  <a:pt x="97580" y="73310"/>
                                </a:lnTo>
                                <a:lnTo>
                                  <a:pt x="97647" y="73310"/>
                                </a:lnTo>
                                <a:lnTo>
                                  <a:pt x="97714" y="73310"/>
                                </a:lnTo>
                                <a:lnTo>
                                  <a:pt x="97781" y="73310"/>
                                </a:lnTo>
                                <a:lnTo>
                                  <a:pt x="97848" y="73309"/>
                                </a:lnTo>
                                <a:lnTo>
                                  <a:pt x="97914" y="73309"/>
                                </a:lnTo>
                                <a:lnTo>
                                  <a:pt x="97981" y="73309"/>
                                </a:lnTo>
                                <a:lnTo>
                                  <a:pt x="98048" y="73308"/>
                                </a:lnTo>
                                <a:lnTo>
                                  <a:pt x="98115" y="73308"/>
                                </a:lnTo>
                                <a:lnTo>
                                  <a:pt x="98182" y="73308"/>
                                </a:lnTo>
                                <a:lnTo>
                                  <a:pt x="98248" y="73308"/>
                                </a:lnTo>
                                <a:lnTo>
                                  <a:pt x="98315" y="73307"/>
                                </a:lnTo>
                                <a:lnTo>
                                  <a:pt x="98382" y="73307"/>
                                </a:lnTo>
                                <a:lnTo>
                                  <a:pt x="98449" y="73307"/>
                                </a:lnTo>
                                <a:lnTo>
                                  <a:pt x="98516" y="73306"/>
                                </a:lnTo>
                                <a:lnTo>
                                  <a:pt x="98582" y="73306"/>
                                </a:lnTo>
                                <a:lnTo>
                                  <a:pt x="98649" y="73306"/>
                                </a:lnTo>
                                <a:lnTo>
                                  <a:pt x="98716" y="73306"/>
                                </a:lnTo>
                                <a:lnTo>
                                  <a:pt x="98783" y="73305"/>
                                </a:lnTo>
                                <a:lnTo>
                                  <a:pt x="98849" y="73305"/>
                                </a:lnTo>
                                <a:lnTo>
                                  <a:pt x="98916" y="73305"/>
                                </a:lnTo>
                                <a:lnTo>
                                  <a:pt x="98983" y="73304"/>
                                </a:lnTo>
                                <a:lnTo>
                                  <a:pt x="99050" y="73304"/>
                                </a:lnTo>
                                <a:lnTo>
                                  <a:pt x="99117" y="73304"/>
                                </a:lnTo>
                                <a:lnTo>
                                  <a:pt x="99183" y="73303"/>
                                </a:lnTo>
                                <a:lnTo>
                                  <a:pt x="99250" y="73303"/>
                                </a:lnTo>
                                <a:lnTo>
                                  <a:pt x="99317" y="73303"/>
                                </a:lnTo>
                                <a:lnTo>
                                  <a:pt x="99384" y="73303"/>
                                </a:lnTo>
                                <a:lnTo>
                                  <a:pt x="99451" y="73302"/>
                                </a:lnTo>
                                <a:lnTo>
                                  <a:pt x="99517" y="73302"/>
                                </a:lnTo>
                                <a:lnTo>
                                  <a:pt x="99584" y="73302"/>
                                </a:lnTo>
                                <a:lnTo>
                                  <a:pt x="99651" y="73301"/>
                                </a:lnTo>
                                <a:lnTo>
                                  <a:pt x="99718" y="73301"/>
                                </a:lnTo>
                                <a:lnTo>
                                  <a:pt x="99785" y="73301"/>
                                </a:lnTo>
                                <a:lnTo>
                                  <a:pt x="99851" y="73301"/>
                                </a:lnTo>
                                <a:lnTo>
                                  <a:pt x="99918" y="73300"/>
                                </a:lnTo>
                                <a:lnTo>
                                  <a:pt x="99985" y="73300"/>
                                </a:lnTo>
                                <a:lnTo>
                                  <a:pt x="100052" y="73300"/>
                                </a:lnTo>
                                <a:lnTo>
                                  <a:pt x="100118" y="73299"/>
                                </a:lnTo>
                                <a:lnTo>
                                  <a:pt x="100185" y="73299"/>
                                </a:lnTo>
                                <a:lnTo>
                                  <a:pt x="100252" y="73299"/>
                                </a:lnTo>
                                <a:lnTo>
                                  <a:pt x="100319" y="73298"/>
                                </a:lnTo>
                                <a:lnTo>
                                  <a:pt x="100386" y="73298"/>
                                </a:lnTo>
                                <a:lnTo>
                                  <a:pt x="100452" y="73298"/>
                                </a:lnTo>
                                <a:lnTo>
                                  <a:pt x="100519" y="73298"/>
                                </a:lnTo>
                                <a:lnTo>
                                  <a:pt x="100586" y="73297"/>
                                </a:lnTo>
                                <a:lnTo>
                                  <a:pt x="100653" y="73297"/>
                                </a:lnTo>
                                <a:lnTo>
                                  <a:pt x="100720" y="73297"/>
                                </a:lnTo>
                                <a:lnTo>
                                  <a:pt x="100786" y="73296"/>
                                </a:lnTo>
                                <a:lnTo>
                                  <a:pt x="100853" y="73296"/>
                                </a:lnTo>
                                <a:lnTo>
                                  <a:pt x="100920" y="73296"/>
                                </a:lnTo>
                                <a:lnTo>
                                  <a:pt x="100987" y="73295"/>
                                </a:lnTo>
                                <a:lnTo>
                                  <a:pt x="101054" y="73295"/>
                                </a:lnTo>
                                <a:lnTo>
                                  <a:pt x="101120" y="73295"/>
                                </a:lnTo>
                                <a:lnTo>
                                  <a:pt x="101187" y="73295"/>
                                </a:lnTo>
                                <a:lnTo>
                                  <a:pt x="101254" y="73294"/>
                                </a:lnTo>
                                <a:lnTo>
                                  <a:pt x="101321" y="73294"/>
                                </a:lnTo>
                                <a:lnTo>
                                  <a:pt x="101388" y="73294"/>
                                </a:lnTo>
                                <a:lnTo>
                                  <a:pt x="101454" y="73293"/>
                                </a:lnTo>
                                <a:lnTo>
                                  <a:pt x="101521" y="73293"/>
                                </a:lnTo>
                                <a:lnTo>
                                  <a:pt x="101588" y="73293"/>
                                </a:lnTo>
                                <a:lnTo>
                                  <a:pt x="101655" y="73292"/>
                                </a:lnTo>
                                <a:lnTo>
                                  <a:pt x="101721" y="73292"/>
                                </a:lnTo>
                                <a:lnTo>
                                  <a:pt x="101788" y="73292"/>
                                </a:lnTo>
                                <a:lnTo>
                                  <a:pt x="101855" y="73292"/>
                                </a:lnTo>
                                <a:lnTo>
                                  <a:pt x="101922" y="73291"/>
                                </a:lnTo>
                                <a:lnTo>
                                  <a:pt x="101989" y="73291"/>
                                </a:lnTo>
                                <a:lnTo>
                                  <a:pt x="102055" y="73291"/>
                                </a:lnTo>
                                <a:lnTo>
                                  <a:pt x="102122" y="73290"/>
                                </a:lnTo>
                                <a:lnTo>
                                  <a:pt x="102189" y="73290"/>
                                </a:lnTo>
                                <a:lnTo>
                                  <a:pt x="102256" y="73290"/>
                                </a:lnTo>
                                <a:lnTo>
                                  <a:pt x="102323" y="73289"/>
                                </a:lnTo>
                                <a:lnTo>
                                  <a:pt x="102389" y="73289"/>
                                </a:lnTo>
                                <a:lnTo>
                                  <a:pt x="102456" y="73289"/>
                                </a:lnTo>
                                <a:lnTo>
                                  <a:pt x="102523" y="73289"/>
                                </a:lnTo>
                                <a:lnTo>
                                  <a:pt x="102590" y="73288"/>
                                </a:lnTo>
                                <a:lnTo>
                                  <a:pt x="102657" y="73288"/>
                                </a:lnTo>
                                <a:lnTo>
                                  <a:pt x="102723" y="73288"/>
                                </a:lnTo>
                                <a:lnTo>
                                  <a:pt x="102790" y="73287"/>
                                </a:lnTo>
                                <a:lnTo>
                                  <a:pt x="102857" y="73287"/>
                                </a:lnTo>
                                <a:lnTo>
                                  <a:pt x="102924" y="73287"/>
                                </a:lnTo>
                                <a:lnTo>
                                  <a:pt x="102990" y="73286"/>
                                </a:lnTo>
                                <a:lnTo>
                                  <a:pt x="103057" y="73286"/>
                                </a:lnTo>
                                <a:lnTo>
                                  <a:pt x="103124" y="73286"/>
                                </a:lnTo>
                                <a:lnTo>
                                  <a:pt x="103191" y="73286"/>
                                </a:lnTo>
                                <a:lnTo>
                                  <a:pt x="103258" y="73285"/>
                                </a:lnTo>
                                <a:lnTo>
                                  <a:pt x="103324" y="73285"/>
                                </a:lnTo>
                                <a:lnTo>
                                  <a:pt x="103391" y="73285"/>
                                </a:lnTo>
                                <a:lnTo>
                                  <a:pt x="103458" y="73284"/>
                                </a:lnTo>
                                <a:lnTo>
                                  <a:pt x="103525" y="73284"/>
                                </a:lnTo>
                                <a:lnTo>
                                  <a:pt x="103592" y="73284"/>
                                </a:lnTo>
                                <a:lnTo>
                                  <a:pt x="103658" y="73283"/>
                                </a:lnTo>
                                <a:lnTo>
                                  <a:pt x="103725" y="73283"/>
                                </a:lnTo>
                                <a:lnTo>
                                  <a:pt x="103792" y="73283"/>
                                </a:lnTo>
                                <a:lnTo>
                                  <a:pt x="103859" y="73283"/>
                                </a:lnTo>
                                <a:lnTo>
                                  <a:pt x="103926" y="73282"/>
                                </a:lnTo>
                                <a:lnTo>
                                  <a:pt x="103992" y="73282"/>
                                </a:lnTo>
                                <a:lnTo>
                                  <a:pt x="104059" y="73282"/>
                                </a:lnTo>
                                <a:lnTo>
                                  <a:pt x="104126" y="73281"/>
                                </a:lnTo>
                                <a:lnTo>
                                  <a:pt x="104193" y="73281"/>
                                </a:lnTo>
                                <a:lnTo>
                                  <a:pt x="104260" y="73281"/>
                                </a:lnTo>
                                <a:lnTo>
                                  <a:pt x="104326" y="73280"/>
                                </a:lnTo>
                                <a:lnTo>
                                  <a:pt x="104393" y="73280"/>
                                </a:lnTo>
                                <a:lnTo>
                                  <a:pt x="104460" y="73280"/>
                                </a:lnTo>
                                <a:lnTo>
                                  <a:pt x="104527" y="73279"/>
                                </a:lnTo>
                                <a:lnTo>
                                  <a:pt x="104593" y="73279"/>
                                </a:lnTo>
                                <a:lnTo>
                                  <a:pt x="104660" y="73279"/>
                                </a:lnTo>
                                <a:lnTo>
                                  <a:pt x="104727" y="73279"/>
                                </a:lnTo>
                                <a:lnTo>
                                  <a:pt x="104794" y="73278"/>
                                </a:lnTo>
                                <a:lnTo>
                                  <a:pt x="104861" y="73278"/>
                                </a:lnTo>
                                <a:lnTo>
                                  <a:pt x="104927" y="73278"/>
                                </a:lnTo>
                                <a:lnTo>
                                  <a:pt x="104994" y="73277"/>
                                </a:lnTo>
                                <a:lnTo>
                                  <a:pt x="105061" y="73277"/>
                                </a:lnTo>
                                <a:lnTo>
                                  <a:pt x="105128" y="73277"/>
                                </a:lnTo>
                                <a:lnTo>
                                  <a:pt x="105195" y="73276"/>
                                </a:lnTo>
                                <a:lnTo>
                                  <a:pt x="105261" y="73276"/>
                                </a:lnTo>
                                <a:lnTo>
                                  <a:pt x="105328" y="73276"/>
                                </a:lnTo>
                                <a:lnTo>
                                  <a:pt x="105395" y="73275"/>
                                </a:lnTo>
                                <a:lnTo>
                                  <a:pt x="105462" y="73275"/>
                                </a:lnTo>
                                <a:lnTo>
                                  <a:pt x="105529" y="73275"/>
                                </a:lnTo>
                                <a:lnTo>
                                  <a:pt x="105595" y="73275"/>
                                </a:lnTo>
                                <a:lnTo>
                                  <a:pt x="105662" y="73274"/>
                                </a:lnTo>
                                <a:lnTo>
                                  <a:pt x="105729" y="73274"/>
                                </a:lnTo>
                                <a:lnTo>
                                  <a:pt x="105796" y="73274"/>
                                </a:lnTo>
                                <a:lnTo>
                                  <a:pt x="105862" y="73273"/>
                                </a:lnTo>
                                <a:lnTo>
                                  <a:pt x="105929" y="73273"/>
                                </a:lnTo>
                                <a:lnTo>
                                  <a:pt x="105996" y="73273"/>
                                </a:lnTo>
                                <a:lnTo>
                                  <a:pt x="106063" y="73272"/>
                                </a:lnTo>
                                <a:lnTo>
                                  <a:pt x="106130" y="73272"/>
                                </a:lnTo>
                                <a:lnTo>
                                  <a:pt x="106196" y="73272"/>
                                </a:lnTo>
                                <a:lnTo>
                                  <a:pt x="106263" y="73271"/>
                                </a:lnTo>
                                <a:lnTo>
                                  <a:pt x="106330" y="73271"/>
                                </a:lnTo>
                                <a:lnTo>
                                  <a:pt x="106397" y="73271"/>
                                </a:lnTo>
                                <a:lnTo>
                                  <a:pt x="106464" y="73270"/>
                                </a:lnTo>
                                <a:lnTo>
                                  <a:pt x="106530" y="73270"/>
                                </a:lnTo>
                                <a:lnTo>
                                  <a:pt x="106597" y="73270"/>
                                </a:lnTo>
                                <a:lnTo>
                                  <a:pt x="106664" y="73270"/>
                                </a:lnTo>
                                <a:lnTo>
                                  <a:pt x="106731" y="73269"/>
                                </a:lnTo>
                                <a:lnTo>
                                  <a:pt x="106798" y="73269"/>
                                </a:lnTo>
                                <a:lnTo>
                                  <a:pt x="106864" y="73269"/>
                                </a:lnTo>
                                <a:lnTo>
                                  <a:pt x="106931" y="73268"/>
                                </a:lnTo>
                                <a:lnTo>
                                  <a:pt x="106998" y="73268"/>
                                </a:lnTo>
                                <a:lnTo>
                                  <a:pt x="107065" y="73268"/>
                                </a:lnTo>
                                <a:lnTo>
                                  <a:pt x="107131" y="73267"/>
                                </a:lnTo>
                                <a:lnTo>
                                  <a:pt x="107198" y="73267"/>
                                </a:lnTo>
                                <a:lnTo>
                                  <a:pt x="107265" y="73267"/>
                                </a:lnTo>
                                <a:lnTo>
                                  <a:pt x="107332" y="73266"/>
                                </a:lnTo>
                                <a:lnTo>
                                  <a:pt x="107399" y="73266"/>
                                </a:lnTo>
                                <a:lnTo>
                                  <a:pt x="107465" y="73266"/>
                                </a:lnTo>
                                <a:lnTo>
                                  <a:pt x="107532" y="73265"/>
                                </a:lnTo>
                                <a:lnTo>
                                  <a:pt x="107599" y="73265"/>
                                </a:lnTo>
                                <a:lnTo>
                                  <a:pt x="107666" y="73265"/>
                                </a:lnTo>
                                <a:lnTo>
                                  <a:pt x="107733" y="73264"/>
                                </a:lnTo>
                                <a:lnTo>
                                  <a:pt x="107799" y="73264"/>
                                </a:lnTo>
                                <a:lnTo>
                                  <a:pt x="107866" y="73264"/>
                                </a:lnTo>
                                <a:lnTo>
                                  <a:pt x="107933" y="73264"/>
                                </a:lnTo>
                                <a:lnTo>
                                  <a:pt x="108000" y="73263"/>
                                </a:lnTo>
                                <a:lnTo>
                                  <a:pt x="108067" y="73263"/>
                                </a:lnTo>
                                <a:lnTo>
                                  <a:pt x="108133" y="73263"/>
                                </a:lnTo>
                                <a:lnTo>
                                  <a:pt x="108200" y="73262"/>
                                </a:lnTo>
                                <a:lnTo>
                                  <a:pt x="108267" y="73262"/>
                                </a:lnTo>
                                <a:lnTo>
                                  <a:pt x="108334" y="73262"/>
                                </a:lnTo>
                                <a:lnTo>
                                  <a:pt x="108401" y="73261"/>
                                </a:lnTo>
                                <a:lnTo>
                                  <a:pt x="108467" y="73261"/>
                                </a:lnTo>
                                <a:lnTo>
                                  <a:pt x="108534" y="73261"/>
                                </a:lnTo>
                                <a:lnTo>
                                  <a:pt x="108601" y="73260"/>
                                </a:lnTo>
                                <a:lnTo>
                                  <a:pt x="108668" y="73260"/>
                                </a:lnTo>
                                <a:lnTo>
                                  <a:pt x="108734" y="73260"/>
                                </a:lnTo>
                                <a:lnTo>
                                  <a:pt x="108801" y="73259"/>
                                </a:lnTo>
                                <a:lnTo>
                                  <a:pt x="108868" y="73259"/>
                                </a:lnTo>
                                <a:lnTo>
                                  <a:pt x="108935" y="73259"/>
                                </a:lnTo>
                                <a:lnTo>
                                  <a:pt x="109002" y="73258"/>
                                </a:lnTo>
                                <a:lnTo>
                                  <a:pt x="109068" y="73258"/>
                                </a:lnTo>
                                <a:lnTo>
                                  <a:pt x="109135" y="73258"/>
                                </a:lnTo>
                                <a:lnTo>
                                  <a:pt x="109202" y="73257"/>
                                </a:lnTo>
                                <a:lnTo>
                                  <a:pt x="109269" y="73257"/>
                                </a:lnTo>
                                <a:lnTo>
                                  <a:pt x="109336" y="73257"/>
                                </a:lnTo>
                                <a:lnTo>
                                  <a:pt x="109402" y="73256"/>
                                </a:lnTo>
                                <a:lnTo>
                                  <a:pt x="109469" y="73256"/>
                                </a:lnTo>
                                <a:lnTo>
                                  <a:pt x="109536" y="73256"/>
                                </a:lnTo>
                                <a:lnTo>
                                  <a:pt x="109603" y="73256"/>
                                </a:lnTo>
                                <a:lnTo>
                                  <a:pt x="109670" y="73255"/>
                                </a:lnTo>
                                <a:lnTo>
                                  <a:pt x="109736" y="73255"/>
                                </a:lnTo>
                                <a:lnTo>
                                  <a:pt x="109803" y="73255"/>
                                </a:lnTo>
                                <a:lnTo>
                                  <a:pt x="109870" y="73254"/>
                                </a:lnTo>
                                <a:lnTo>
                                  <a:pt x="109937" y="73254"/>
                                </a:lnTo>
                                <a:lnTo>
                                  <a:pt x="110003" y="73254"/>
                                </a:lnTo>
                                <a:lnTo>
                                  <a:pt x="110070" y="73253"/>
                                </a:lnTo>
                                <a:lnTo>
                                  <a:pt x="110137" y="73253"/>
                                </a:lnTo>
                                <a:lnTo>
                                  <a:pt x="110204" y="73253"/>
                                </a:lnTo>
                                <a:lnTo>
                                  <a:pt x="110271" y="73252"/>
                                </a:lnTo>
                                <a:lnTo>
                                  <a:pt x="110337" y="73252"/>
                                </a:lnTo>
                                <a:lnTo>
                                  <a:pt x="110404" y="73252"/>
                                </a:lnTo>
                                <a:lnTo>
                                  <a:pt x="110471" y="73251"/>
                                </a:lnTo>
                                <a:lnTo>
                                  <a:pt x="110538" y="73251"/>
                                </a:lnTo>
                                <a:lnTo>
                                  <a:pt x="110605" y="73251"/>
                                </a:lnTo>
                                <a:lnTo>
                                  <a:pt x="110671" y="73250"/>
                                </a:lnTo>
                                <a:lnTo>
                                  <a:pt x="110738" y="73250"/>
                                </a:lnTo>
                                <a:lnTo>
                                  <a:pt x="110805" y="73250"/>
                                </a:lnTo>
                                <a:lnTo>
                                  <a:pt x="110872" y="73249"/>
                                </a:lnTo>
                                <a:lnTo>
                                  <a:pt x="110939" y="73249"/>
                                </a:lnTo>
                                <a:lnTo>
                                  <a:pt x="111005" y="73249"/>
                                </a:lnTo>
                                <a:lnTo>
                                  <a:pt x="111072" y="73248"/>
                                </a:lnTo>
                                <a:lnTo>
                                  <a:pt x="111139" y="73248"/>
                                </a:lnTo>
                                <a:lnTo>
                                  <a:pt x="111206" y="73248"/>
                                </a:lnTo>
                                <a:lnTo>
                                  <a:pt x="111273" y="73247"/>
                                </a:lnTo>
                                <a:lnTo>
                                  <a:pt x="111339" y="73247"/>
                                </a:lnTo>
                                <a:lnTo>
                                  <a:pt x="111406" y="73247"/>
                                </a:lnTo>
                                <a:lnTo>
                                  <a:pt x="111473" y="73246"/>
                                </a:lnTo>
                                <a:lnTo>
                                  <a:pt x="111540" y="73246"/>
                                </a:lnTo>
                                <a:lnTo>
                                  <a:pt x="111606" y="73246"/>
                                </a:lnTo>
                                <a:lnTo>
                                  <a:pt x="111673" y="73245"/>
                                </a:lnTo>
                                <a:lnTo>
                                  <a:pt x="111740" y="73245"/>
                                </a:lnTo>
                                <a:lnTo>
                                  <a:pt x="111807" y="73245"/>
                                </a:lnTo>
                                <a:lnTo>
                                  <a:pt x="111874" y="73244"/>
                                </a:lnTo>
                                <a:lnTo>
                                  <a:pt x="111940" y="73244"/>
                                </a:lnTo>
                                <a:lnTo>
                                  <a:pt x="112007" y="73244"/>
                                </a:lnTo>
                                <a:lnTo>
                                  <a:pt x="112074" y="73243"/>
                                </a:lnTo>
                                <a:lnTo>
                                  <a:pt x="112141" y="73243"/>
                                </a:lnTo>
                                <a:lnTo>
                                  <a:pt x="112208" y="73243"/>
                                </a:lnTo>
                                <a:lnTo>
                                  <a:pt x="112274" y="73242"/>
                                </a:lnTo>
                                <a:lnTo>
                                  <a:pt x="112341" y="73242"/>
                                </a:lnTo>
                                <a:lnTo>
                                  <a:pt x="112408" y="73242"/>
                                </a:lnTo>
                                <a:lnTo>
                                  <a:pt x="112475" y="73241"/>
                                </a:lnTo>
                                <a:lnTo>
                                  <a:pt x="112542" y="73241"/>
                                </a:lnTo>
                                <a:lnTo>
                                  <a:pt x="112608" y="73241"/>
                                </a:lnTo>
                                <a:lnTo>
                                  <a:pt x="112675" y="73240"/>
                                </a:lnTo>
                                <a:lnTo>
                                  <a:pt x="112742" y="73240"/>
                                </a:lnTo>
                                <a:lnTo>
                                  <a:pt x="112809" y="73240"/>
                                </a:lnTo>
                                <a:lnTo>
                                  <a:pt x="112875" y="73239"/>
                                </a:lnTo>
                                <a:lnTo>
                                  <a:pt x="112942" y="73239"/>
                                </a:lnTo>
                                <a:lnTo>
                                  <a:pt x="113009" y="73239"/>
                                </a:lnTo>
                                <a:lnTo>
                                  <a:pt x="113076" y="73238"/>
                                </a:lnTo>
                                <a:lnTo>
                                  <a:pt x="113143" y="73238"/>
                                </a:lnTo>
                                <a:lnTo>
                                  <a:pt x="113209" y="73238"/>
                                </a:lnTo>
                                <a:lnTo>
                                  <a:pt x="113276" y="73237"/>
                                </a:lnTo>
                                <a:lnTo>
                                  <a:pt x="113343" y="73237"/>
                                </a:lnTo>
                                <a:lnTo>
                                  <a:pt x="113410" y="73237"/>
                                </a:lnTo>
                                <a:lnTo>
                                  <a:pt x="113477" y="73236"/>
                                </a:lnTo>
                                <a:lnTo>
                                  <a:pt x="113543" y="73236"/>
                                </a:lnTo>
                                <a:lnTo>
                                  <a:pt x="113610" y="73236"/>
                                </a:lnTo>
                                <a:lnTo>
                                  <a:pt x="113677" y="73235"/>
                                </a:lnTo>
                                <a:lnTo>
                                  <a:pt x="113744" y="73235"/>
                                </a:lnTo>
                                <a:lnTo>
                                  <a:pt x="113811" y="73235"/>
                                </a:lnTo>
                                <a:lnTo>
                                  <a:pt x="113877" y="73234"/>
                                </a:lnTo>
                                <a:lnTo>
                                  <a:pt x="113944" y="73234"/>
                                </a:lnTo>
                                <a:lnTo>
                                  <a:pt x="114011" y="73234"/>
                                </a:lnTo>
                                <a:lnTo>
                                  <a:pt x="114078" y="73233"/>
                                </a:lnTo>
                                <a:lnTo>
                                  <a:pt x="114144" y="73233"/>
                                </a:lnTo>
                                <a:lnTo>
                                  <a:pt x="114211" y="73233"/>
                                </a:lnTo>
                                <a:lnTo>
                                  <a:pt x="114278" y="73232"/>
                                </a:lnTo>
                                <a:lnTo>
                                  <a:pt x="114345" y="73232"/>
                                </a:lnTo>
                                <a:lnTo>
                                  <a:pt x="114412" y="73232"/>
                                </a:lnTo>
                                <a:lnTo>
                                  <a:pt x="114478" y="73231"/>
                                </a:lnTo>
                                <a:lnTo>
                                  <a:pt x="114545" y="73231"/>
                                </a:lnTo>
                                <a:lnTo>
                                  <a:pt x="114612" y="73231"/>
                                </a:lnTo>
                                <a:lnTo>
                                  <a:pt x="114679" y="73230"/>
                                </a:lnTo>
                                <a:lnTo>
                                  <a:pt x="114746" y="73230"/>
                                </a:lnTo>
                                <a:lnTo>
                                  <a:pt x="114812" y="73230"/>
                                </a:lnTo>
                                <a:lnTo>
                                  <a:pt x="114879" y="73229"/>
                                </a:lnTo>
                                <a:lnTo>
                                  <a:pt x="114946" y="73229"/>
                                </a:lnTo>
                                <a:lnTo>
                                  <a:pt x="115013" y="73229"/>
                                </a:lnTo>
                                <a:lnTo>
                                  <a:pt x="115080" y="73228"/>
                                </a:lnTo>
                                <a:lnTo>
                                  <a:pt x="115146" y="73228"/>
                                </a:lnTo>
                                <a:lnTo>
                                  <a:pt x="115213" y="73228"/>
                                </a:lnTo>
                                <a:lnTo>
                                  <a:pt x="115280" y="73227"/>
                                </a:lnTo>
                                <a:lnTo>
                                  <a:pt x="115347" y="73227"/>
                                </a:lnTo>
                                <a:lnTo>
                                  <a:pt x="115414" y="73227"/>
                                </a:lnTo>
                                <a:lnTo>
                                  <a:pt x="115480" y="73226"/>
                                </a:lnTo>
                                <a:lnTo>
                                  <a:pt x="115547" y="73226"/>
                                </a:lnTo>
                                <a:lnTo>
                                  <a:pt x="115614" y="73226"/>
                                </a:lnTo>
                                <a:lnTo>
                                  <a:pt x="115681" y="73225"/>
                                </a:lnTo>
                                <a:lnTo>
                                  <a:pt x="115747" y="73225"/>
                                </a:lnTo>
                                <a:lnTo>
                                  <a:pt x="115814" y="73225"/>
                                </a:lnTo>
                                <a:lnTo>
                                  <a:pt x="115881" y="73224"/>
                                </a:lnTo>
                                <a:lnTo>
                                  <a:pt x="115948" y="73224"/>
                                </a:lnTo>
                                <a:lnTo>
                                  <a:pt x="116015" y="73224"/>
                                </a:lnTo>
                                <a:lnTo>
                                  <a:pt x="116081" y="73223"/>
                                </a:lnTo>
                                <a:lnTo>
                                  <a:pt x="116148" y="73223"/>
                                </a:lnTo>
                                <a:lnTo>
                                  <a:pt x="116215" y="73223"/>
                                </a:lnTo>
                                <a:lnTo>
                                  <a:pt x="116282" y="73222"/>
                                </a:lnTo>
                                <a:lnTo>
                                  <a:pt x="116349" y="73222"/>
                                </a:lnTo>
                                <a:lnTo>
                                  <a:pt x="116415" y="73222"/>
                                </a:lnTo>
                                <a:lnTo>
                                  <a:pt x="116482" y="73221"/>
                                </a:lnTo>
                                <a:lnTo>
                                  <a:pt x="116549" y="73221"/>
                                </a:lnTo>
                                <a:lnTo>
                                  <a:pt x="116616" y="73221"/>
                                </a:lnTo>
                                <a:lnTo>
                                  <a:pt x="116683" y="73220"/>
                                </a:lnTo>
                                <a:lnTo>
                                  <a:pt x="116749" y="73220"/>
                                </a:lnTo>
                                <a:lnTo>
                                  <a:pt x="116816" y="73220"/>
                                </a:lnTo>
                                <a:lnTo>
                                  <a:pt x="116883" y="73219"/>
                                </a:lnTo>
                                <a:lnTo>
                                  <a:pt x="116950" y="73219"/>
                                </a:lnTo>
                                <a:lnTo>
                                  <a:pt x="117016" y="73218"/>
                                </a:lnTo>
                                <a:lnTo>
                                  <a:pt x="117083" y="73218"/>
                                </a:lnTo>
                                <a:lnTo>
                                  <a:pt x="117150" y="73218"/>
                                </a:lnTo>
                                <a:lnTo>
                                  <a:pt x="117217" y="73217"/>
                                </a:lnTo>
                                <a:lnTo>
                                  <a:pt x="117284" y="73217"/>
                                </a:lnTo>
                                <a:lnTo>
                                  <a:pt x="117350" y="73217"/>
                                </a:lnTo>
                                <a:lnTo>
                                  <a:pt x="117417" y="73216"/>
                                </a:lnTo>
                                <a:lnTo>
                                  <a:pt x="117484" y="73216"/>
                                </a:lnTo>
                                <a:lnTo>
                                  <a:pt x="117551" y="73216"/>
                                </a:lnTo>
                                <a:lnTo>
                                  <a:pt x="117618" y="73215"/>
                                </a:lnTo>
                                <a:lnTo>
                                  <a:pt x="117684" y="73215"/>
                                </a:lnTo>
                                <a:lnTo>
                                  <a:pt x="117751" y="73215"/>
                                </a:lnTo>
                                <a:lnTo>
                                  <a:pt x="117818" y="73214"/>
                                </a:lnTo>
                                <a:lnTo>
                                  <a:pt x="117885" y="73214"/>
                                </a:lnTo>
                                <a:lnTo>
                                  <a:pt x="117952" y="73214"/>
                                </a:lnTo>
                                <a:lnTo>
                                  <a:pt x="118018" y="73213"/>
                                </a:lnTo>
                                <a:lnTo>
                                  <a:pt x="118085" y="73213"/>
                                </a:lnTo>
                                <a:lnTo>
                                  <a:pt x="118152" y="73213"/>
                                </a:lnTo>
                                <a:lnTo>
                                  <a:pt x="118219" y="73212"/>
                                </a:lnTo>
                                <a:lnTo>
                                  <a:pt x="118286" y="73212"/>
                                </a:lnTo>
                                <a:lnTo>
                                  <a:pt x="118352" y="73212"/>
                                </a:lnTo>
                                <a:lnTo>
                                  <a:pt x="118419" y="73211"/>
                                </a:lnTo>
                                <a:lnTo>
                                  <a:pt x="118486" y="73211"/>
                                </a:lnTo>
                                <a:lnTo>
                                  <a:pt x="118553" y="73210"/>
                                </a:lnTo>
                                <a:lnTo>
                                  <a:pt x="118619" y="73210"/>
                                </a:lnTo>
                                <a:lnTo>
                                  <a:pt x="118686" y="73210"/>
                                </a:lnTo>
                                <a:lnTo>
                                  <a:pt x="118753" y="73209"/>
                                </a:lnTo>
                                <a:lnTo>
                                  <a:pt x="118820" y="73209"/>
                                </a:lnTo>
                                <a:lnTo>
                                  <a:pt x="118887" y="73209"/>
                                </a:lnTo>
                                <a:lnTo>
                                  <a:pt x="118953" y="73208"/>
                                </a:lnTo>
                                <a:lnTo>
                                  <a:pt x="119020" y="73208"/>
                                </a:lnTo>
                                <a:lnTo>
                                  <a:pt x="119087" y="73208"/>
                                </a:lnTo>
                                <a:lnTo>
                                  <a:pt x="119154" y="73207"/>
                                </a:lnTo>
                                <a:lnTo>
                                  <a:pt x="119221" y="73207"/>
                                </a:lnTo>
                                <a:lnTo>
                                  <a:pt x="119287" y="73207"/>
                                </a:lnTo>
                                <a:lnTo>
                                  <a:pt x="119354" y="73206"/>
                                </a:lnTo>
                                <a:lnTo>
                                  <a:pt x="119421" y="73206"/>
                                </a:lnTo>
                                <a:lnTo>
                                  <a:pt x="119488" y="73206"/>
                                </a:lnTo>
                                <a:lnTo>
                                  <a:pt x="119555" y="73205"/>
                                </a:lnTo>
                                <a:lnTo>
                                  <a:pt x="119621" y="73205"/>
                                </a:lnTo>
                                <a:lnTo>
                                  <a:pt x="119688" y="73204"/>
                                </a:lnTo>
                                <a:lnTo>
                                  <a:pt x="119755" y="73204"/>
                                </a:lnTo>
                                <a:lnTo>
                                  <a:pt x="119822" y="73204"/>
                                </a:lnTo>
                                <a:lnTo>
                                  <a:pt x="119888" y="73203"/>
                                </a:lnTo>
                                <a:lnTo>
                                  <a:pt x="119955" y="73203"/>
                                </a:lnTo>
                                <a:lnTo>
                                  <a:pt x="120022" y="73203"/>
                                </a:lnTo>
                                <a:lnTo>
                                  <a:pt x="120089" y="73202"/>
                                </a:lnTo>
                                <a:lnTo>
                                  <a:pt x="120156" y="73202"/>
                                </a:lnTo>
                                <a:lnTo>
                                  <a:pt x="120222" y="73202"/>
                                </a:lnTo>
                                <a:lnTo>
                                  <a:pt x="120289" y="73201"/>
                                </a:lnTo>
                                <a:lnTo>
                                  <a:pt x="120356" y="73201"/>
                                </a:lnTo>
                                <a:lnTo>
                                  <a:pt x="120423" y="73201"/>
                                </a:lnTo>
                                <a:lnTo>
                                  <a:pt x="120490" y="73200"/>
                                </a:lnTo>
                                <a:lnTo>
                                  <a:pt x="120556" y="73200"/>
                                </a:lnTo>
                                <a:lnTo>
                                  <a:pt x="120623" y="73200"/>
                                </a:lnTo>
                                <a:lnTo>
                                  <a:pt x="120690" y="73199"/>
                                </a:lnTo>
                                <a:lnTo>
                                  <a:pt x="120757" y="73199"/>
                                </a:lnTo>
                                <a:lnTo>
                                  <a:pt x="120824" y="73198"/>
                                </a:lnTo>
                                <a:lnTo>
                                  <a:pt x="120890" y="73198"/>
                                </a:lnTo>
                                <a:lnTo>
                                  <a:pt x="120957" y="73198"/>
                                </a:lnTo>
                                <a:lnTo>
                                  <a:pt x="121024" y="73197"/>
                                </a:lnTo>
                                <a:lnTo>
                                  <a:pt x="121091" y="73197"/>
                                </a:lnTo>
                                <a:lnTo>
                                  <a:pt x="121158" y="73197"/>
                                </a:lnTo>
                                <a:lnTo>
                                  <a:pt x="121224" y="73196"/>
                                </a:lnTo>
                                <a:lnTo>
                                  <a:pt x="121291" y="73196"/>
                                </a:lnTo>
                                <a:lnTo>
                                  <a:pt x="121358" y="73196"/>
                                </a:lnTo>
                                <a:lnTo>
                                  <a:pt x="121425" y="73195"/>
                                </a:lnTo>
                                <a:lnTo>
                                  <a:pt x="121491" y="73195"/>
                                </a:lnTo>
                                <a:lnTo>
                                  <a:pt x="121558" y="73195"/>
                                </a:lnTo>
                                <a:lnTo>
                                  <a:pt x="121625" y="73194"/>
                                </a:lnTo>
                                <a:lnTo>
                                  <a:pt x="121692" y="73194"/>
                                </a:lnTo>
                                <a:lnTo>
                                  <a:pt x="121759" y="73193"/>
                                </a:lnTo>
                                <a:lnTo>
                                  <a:pt x="121825" y="73193"/>
                                </a:lnTo>
                                <a:lnTo>
                                  <a:pt x="121892" y="73193"/>
                                </a:lnTo>
                                <a:lnTo>
                                  <a:pt x="121959" y="73192"/>
                                </a:lnTo>
                                <a:lnTo>
                                  <a:pt x="122026" y="73192"/>
                                </a:lnTo>
                                <a:lnTo>
                                  <a:pt x="122093" y="73192"/>
                                </a:lnTo>
                                <a:lnTo>
                                  <a:pt x="122159" y="73191"/>
                                </a:lnTo>
                                <a:lnTo>
                                  <a:pt x="122226" y="73191"/>
                                </a:lnTo>
                                <a:lnTo>
                                  <a:pt x="122293" y="73191"/>
                                </a:lnTo>
                                <a:lnTo>
                                  <a:pt x="122360" y="73190"/>
                                </a:lnTo>
                                <a:lnTo>
                                  <a:pt x="122427" y="73190"/>
                                </a:lnTo>
                                <a:lnTo>
                                  <a:pt x="122493" y="73189"/>
                                </a:lnTo>
                                <a:lnTo>
                                  <a:pt x="122560" y="73189"/>
                                </a:lnTo>
                                <a:lnTo>
                                  <a:pt x="122627" y="73189"/>
                                </a:lnTo>
                                <a:lnTo>
                                  <a:pt x="122694" y="73188"/>
                                </a:lnTo>
                                <a:lnTo>
                                  <a:pt x="122760" y="73188"/>
                                </a:lnTo>
                                <a:lnTo>
                                  <a:pt x="122827" y="73188"/>
                                </a:lnTo>
                                <a:lnTo>
                                  <a:pt x="122894" y="73187"/>
                                </a:lnTo>
                                <a:lnTo>
                                  <a:pt x="122961" y="73187"/>
                                </a:lnTo>
                                <a:lnTo>
                                  <a:pt x="123028" y="73187"/>
                                </a:lnTo>
                                <a:lnTo>
                                  <a:pt x="123094" y="73186"/>
                                </a:lnTo>
                                <a:lnTo>
                                  <a:pt x="123161" y="73186"/>
                                </a:lnTo>
                                <a:lnTo>
                                  <a:pt x="123228" y="73185"/>
                                </a:lnTo>
                                <a:lnTo>
                                  <a:pt x="123295" y="73185"/>
                                </a:lnTo>
                                <a:lnTo>
                                  <a:pt x="123362" y="73185"/>
                                </a:lnTo>
                                <a:lnTo>
                                  <a:pt x="123428" y="73184"/>
                                </a:lnTo>
                                <a:lnTo>
                                  <a:pt x="123495" y="73184"/>
                                </a:lnTo>
                                <a:lnTo>
                                  <a:pt x="123562" y="73184"/>
                                </a:lnTo>
                                <a:lnTo>
                                  <a:pt x="123629" y="73183"/>
                                </a:lnTo>
                                <a:lnTo>
                                  <a:pt x="123696" y="73183"/>
                                </a:lnTo>
                                <a:lnTo>
                                  <a:pt x="123762" y="73183"/>
                                </a:lnTo>
                                <a:lnTo>
                                  <a:pt x="123829" y="73182"/>
                                </a:lnTo>
                                <a:lnTo>
                                  <a:pt x="123896" y="73182"/>
                                </a:lnTo>
                                <a:lnTo>
                                  <a:pt x="123963" y="73181"/>
                                </a:lnTo>
                                <a:lnTo>
                                  <a:pt x="124029" y="73181"/>
                                </a:lnTo>
                                <a:lnTo>
                                  <a:pt x="124096" y="73181"/>
                                </a:lnTo>
                                <a:lnTo>
                                  <a:pt x="124163" y="73180"/>
                                </a:lnTo>
                                <a:lnTo>
                                  <a:pt x="124230" y="73180"/>
                                </a:lnTo>
                                <a:lnTo>
                                  <a:pt x="124297" y="73180"/>
                                </a:lnTo>
                                <a:lnTo>
                                  <a:pt x="124363" y="73179"/>
                                </a:lnTo>
                                <a:lnTo>
                                  <a:pt x="124430" y="73179"/>
                                </a:lnTo>
                                <a:lnTo>
                                  <a:pt x="124497" y="73178"/>
                                </a:lnTo>
                                <a:lnTo>
                                  <a:pt x="124564" y="73178"/>
                                </a:lnTo>
                                <a:lnTo>
                                  <a:pt x="124631" y="73178"/>
                                </a:lnTo>
                                <a:lnTo>
                                  <a:pt x="124697" y="73177"/>
                                </a:lnTo>
                                <a:lnTo>
                                  <a:pt x="124764" y="73177"/>
                                </a:lnTo>
                                <a:lnTo>
                                  <a:pt x="124831" y="73177"/>
                                </a:lnTo>
                                <a:lnTo>
                                  <a:pt x="124898" y="73176"/>
                                </a:lnTo>
                                <a:lnTo>
                                  <a:pt x="124965" y="73176"/>
                                </a:lnTo>
                                <a:lnTo>
                                  <a:pt x="125031" y="73175"/>
                                </a:lnTo>
                                <a:lnTo>
                                  <a:pt x="125098" y="73175"/>
                                </a:lnTo>
                                <a:lnTo>
                                  <a:pt x="125165" y="73175"/>
                                </a:lnTo>
                                <a:lnTo>
                                  <a:pt x="125232" y="73174"/>
                                </a:lnTo>
                                <a:lnTo>
                                  <a:pt x="125299" y="73174"/>
                                </a:lnTo>
                                <a:lnTo>
                                  <a:pt x="125365" y="73174"/>
                                </a:lnTo>
                                <a:lnTo>
                                  <a:pt x="125432" y="73173"/>
                                </a:lnTo>
                                <a:lnTo>
                                  <a:pt x="125499" y="73173"/>
                                </a:lnTo>
                                <a:lnTo>
                                  <a:pt x="125566" y="73173"/>
                                </a:lnTo>
                                <a:lnTo>
                                  <a:pt x="125632" y="73172"/>
                                </a:lnTo>
                                <a:lnTo>
                                  <a:pt x="125699" y="73172"/>
                                </a:lnTo>
                                <a:lnTo>
                                  <a:pt x="125766" y="73171"/>
                                </a:lnTo>
                                <a:lnTo>
                                  <a:pt x="125833" y="73171"/>
                                </a:lnTo>
                                <a:lnTo>
                                  <a:pt x="125900" y="73171"/>
                                </a:lnTo>
                                <a:lnTo>
                                  <a:pt x="125966" y="73170"/>
                                </a:lnTo>
                                <a:lnTo>
                                  <a:pt x="126033" y="73170"/>
                                </a:lnTo>
                                <a:lnTo>
                                  <a:pt x="126100" y="73170"/>
                                </a:lnTo>
                                <a:lnTo>
                                  <a:pt x="126167" y="73169"/>
                                </a:lnTo>
                                <a:lnTo>
                                  <a:pt x="126234" y="73169"/>
                                </a:lnTo>
                                <a:lnTo>
                                  <a:pt x="126300" y="73168"/>
                                </a:lnTo>
                                <a:lnTo>
                                  <a:pt x="126367" y="73168"/>
                                </a:lnTo>
                                <a:lnTo>
                                  <a:pt x="126434" y="73168"/>
                                </a:lnTo>
                                <a:lnTo>
                                  <a:pt x="126501" y="73167"/>
                                </a:lnTo>
                                <a:lnTo>
                                  <a:pt x="126568" y="73167"/>
                                </a:lnTo>
                                <a:lnTo>
                                  <a:pt x="126634" y="73166"/>
                                </a:lnTo>
                                <a:lnTo>
                                  <a:pt x="126701" y="73166"/>
                                </a:lnTo>
                                <a:lnTo>
                                  <a:pt x="126768" y="73166"/>
                                </a:lnTo>
                                <a:lnTo>
                                  <a:pt x="126835" y="73165"/>
                                </a:lnTo>
                                <a:lnTo>
                                  <a:pt x="126901" y="73165"/>
                                </a:lnTo>
                                <a:lnTo>
                                  <a:pt x="126968" y="73165"/>
                                </a:lnTo>
                                <a:lnTo>
                                  <a:pt x="127035" y="73164"/>
                                </a:lnTo>
                                <a:lnTo>
                                  <a:pt x="127102" y="73164"/>
                                </a:lnTo>
                                <a:lnTo>
                                  <a:pt x="127169" y="73163"/>
                                </a:lnTo>
                                <a:lnTo>
                                  <a:pt x="127235" y="73163"/>
                                </a:lnTo>
                                <a:lnTo>
                                  <a:pt x="127302" y="73163"/>
                                </a:lnTo>
                                <a:lnTo>
                                  <a:pt x="127369" y="73162"/>
                                </a:lnTo>
                                <a:lnTo>
                                  <a:pt x="127436" y="73162"/>
                                </a:lnTo>
                                <a:lnTo>
                                  <a:pt x="127503" y="73162"/>
                                </a:lnTo>
                                <a:lnTo>
                                  <a:pt x="127569" y="73161"/>
                                </a:lnTo>
                                <a:lnTo>
                                  <a:pt x="127636" y="73161"/>
                                </a:lnTo>
                                <a:lnTo>
                                  <a:pt x="127703" y="73160"/>
                                </a:lnTo>
                                <a:lnTo>
                                  <a:pt x="127770" y="73160"/>
                                </a:lnTo>
                                <a:lnTo>
                                  <a:pt x="127837" y="73160"/>
                                </a:lnTo>
                                <a:lnTo>
                                  <a:pt x="127903" y="73159"/>
                                </a:lnTo>
                                <a:lnTo>
                                  <a:pt x="127970" y="73159"/>
                                </a:lnTo>
                                <a:lnTo>
                                  <a:pt x="128037" y="73159"/>
                                </a:lnTo>
                                <a:lnTo>
                                  <a:pt x="128104" y="73158"/>
                                </a:lnTo>
                                <a:lnTo>
                                  <a:pt x="128171" y="73158"/>
                                </a:lnTo>
                                <a:lnTo>
                                  <a:pt x="128237" y="73157"/>
                                </a:lnTo>
                                <a:lnTo>
                                  <a:pt x="128304" y="73157"/>
                                </a:lnTo>
                                <a:lnTo>
                                  <a:pt x="128371" y="73157"/>
                                </a:lnTo>
                                <a:lnTo>
                                  <a:pt x="128438" y="73156"/>
                                </a:lnTo>
                                <a:lnTo>
                                  <a:pt x="128504" y="73156"/>
                                </a:lnTo>
                                <a:lnTo>
                                  <a:pt x="128571" y="73155"/>
                                </a:lnTo>
                                <a:lnTo>
                                  <a:pt x="128638" y="73155"/>
                                </a:lnTo>
                                <a:lnTo>
                                  <a:pt x="128705" y="73155"/>
                                </a:lnTo>
                                <a:lnTo>
                                  <a:pt x="128772" y="73154"/>
                                </a:lnTo>
                                <a:lnTo>
                                  <a:pt x="128838" y="73154"/>
                                </a:lnTo>
                                <a:lnTo>
                                  <a:pt x="128905" y="73154"/>
                                </a:lnTo>
                                <a:lnTo>
                                  <a:pt x="128972" y="73153"/>
                                </a:lnTo>
                                <a:lnTo>
                                  <a:pt x="129039" y="73153"/>
                                </a:lnTo>
                                <a:lnTo>
                                  <a:pt x="129106" y="73152"/>
                                </a:lnTo>
                                <a:lnTo>
                                  <a:pt x="129172" y="73152"/>
                                </a:lnTo>
                                <a:lnTo>
                                  <a:pt x="129239" y="73152"/>
                                </a:lnTo>
                                <a:lnTo>
                                  <a:pt x="129306" y="73151"/>
                                </a:lnTo>
                                <a:lnTo>
                                  <a:pt x="129373" y="73151"/>
                                </a:lnTo>
                                <a:lnTo>
                                  <a:pt x="129440" y="73150"/>
                                </a:lnTo>
                                <a:lnTo>
                                  <a:pt x="129506" y="73150"/>
                                </a:lnTo>
                                <a:lnTo>
                                  <a:pt x="129573" y="73150"/>
                                </a:lnTo>
                                <a:lnTo>
                                  <a:pt x="129640" y="73149"/>
                                </a:lnTo>
                                <a:lnTo>
                                  <a:pt x="129707" y="73149"/>
                                </a:lnTo>
                                <a:lnTo>
                                  <a:pt x="129773" y="73149"/>
                                </a:lnTo>
                                <a:lnTo>
                                  <a:pt x="129840" y="73148"/>
                                </a:lnTo>
                                <a:lnTo>
                                  <a:pt x="129907" y="73148"/>
                                </a:lnTo>
                                <a:lnTo>
                                  <a:pt x="129974" y="73147"/>
                                </a:lnTo>
                                <a:lnTo>
                                  <a:pt x="130041" y="73147"/>
                                </a:lnTo>
                                <a:lnTo>
                                  <a:pt x="130107" y="73147"/>
                                </a:lnTo>
                                <a:lnTo>
                                  <a:pt x="130174" y="73146"/>
                                </a:lnTo>
                                <a:lnTo>
                                  <a:pt x="130241" y="73146"/>
                                </a:lnTo>
                                <a:lnTo>
                                  <a:pt x="130308" y="73145"/>
                                </a:lnTo>
                                <a:lnTo>
                                  <a:pt x="130375" y="73145"/>
                                </a:lnTo>
                                <a:lnTo>
                                  <a:pt x="130441" y="73145"/>
                                </a:lnTo>
                                <a:lnTo>
                                  <a:pt x="130508" y="73144"/>
                                </a:lnTo>
                                <a:lnTo>
                                  <a:pt x="130575" y="73144"/>
                                </a:lnTo>
                                <a:lnTo>
                                  <a:pt x="130642" y="73143"/>
                                </a:lnTo>
                                <a:lnTo>
                                  <a:pt x="130709" y="73143"/>
                                </a:lnTo>
                                <a:lnTo>
                                  <a:pt x="130775" y="73143"/>
                                </a:lnTo>
                                <a:lnTo>
                                  <a:pt x="130842" y="73142"/>
                                </a:lnTo>
                                <a:lnTo>
                                  <a:pt x="130909" y="73142"/>
                                </a:lnTo>
                                <a:lnTo>
                                  <a:pt x="130976" y="73141"/>
                                </a:lnTo>
                                <a:lnTo>
                                  <a:pt x="131043" y="73141"/>
                                </a:lnTo>
                                <a:lnTo>
                                  <a:pt x="131109" y="73141"/>
                                </a:lnTo>
                                <a:lnTo>
                                  <a:pt x="131176" y="73140"/>
                                </a:lnTo>
                                <a:lnTo>
                                  <a:pt x="131243" y="73140"/>
                                </a:lnTo>
                                <a:lnTo>
                                  <a:pt x="131310" y="73140"/>
                                </a:lnTo>
                                <a:lnTo>
                                  <a:pt x="131376" y="73139"/>
                                </a:lnTo>
                                <a:lnTo>
                                  <a:pt x="131443" y="73139"/>
                                </a:lnTo>
                                <a:lnTo>
                                  <a:pt x="131510" y="73138"/>
                                </a:lnTo>
                                <a:lnTo>
                                  <a:pt x="131577" y="73138"/>
                                </a:lnTo>
                                <a:lnTo>
                                  <a:pt x="131644" y="73138"/>
                                </a:lnTo>
                                <a:lnTo>
                                  <a:pt x="131710" y="73137"/>
                                </a:lnTo>
                                <a:lnTo>
                                  <a:pt x="131777" y="73137"/>
                                </a:lnTo>
                                <a:lnTo>
                                  <a:pt x="131844" y="73136"/>
                                </a:lnTo>
                                <a:lnTo>
                                  <a:pt x="131911" y="73136"/>
                                </a:lnTo>
                                <a:lnTo>
                                  <a:pt x="131978" y="73136"/>
                                </a:lnTo>
                                <a:lnTo>
                                  <a:pt x="132044" y="73135"/>
                                </a:lnTo>
                                <a:lnTo>
                                  <a:pt x="132111" y="73135"/>
                                </a:lnTo>
                                <a:lnTo>
                                  <a:pt x="132178" y="73134"/>
                                </a:lnTo>
                                <a:lnTo>
                                  <a:pt x="132245" y="73134"/>
                                </a:lnTo>
                                <a:lnTo>
                                  <a:pt x="132312" y="73134"/>
                                </a:lnTo>
                                <a:lnTo>
                                  <a:pt x="132378" y="73133"/>
                                </a:lnTo>
                                <a:lnTo>
                                  <a:pt x="132445" y="73133"/>
                                </a:lnTo>
                                <a:lnTo>
                                  <a:pt x="132512" y="73132"/>
                                </a:lnTo>
                                <a:lnTo>
                                  <a:pt x="132579" y="73132"/>
                                </a:lnTo>
                                <a:lnTo>
                                  <a:pt x="132645" y="73132"/>
                                </a:lnTo>
                                <a:lnTo>
                                  <a:pt x="132712" y="73131"/>
                                </a:lnTo>
                                <a:lnTo>
                                  <a:pt x="132779" y="73131"/>
                                </a:lnTo>
                                <a:lnTo>
                                  <a:pt x="132846" y="73130"/>
                                </a:lnTo>
                                <a:lnTo>
                                  <a:pt x="132913" y="73130"/>
                                </a:lnTo>
                                <a:lnTo>
                                  <a:pt x="132979" y="73130"/>
                                </a:lnTo>
                                <a:lnTo>
                                  <a:pt x="133046" y="73129"/>
                                </a:lnTo>
                                <a:lnTo>
                                  <a:pt x="133113" y="73129"/>
                                </a:lnTo>
                                <a:lnTo>
                                  <a:pt x="133180" y="73128"/>
                                </a:lnTo>
                                <a:lnTo>
                                  <a:pt x="133247" y="73128"/>
                                </a:lnTo>
                                <a:lnTo>
                                  <a:pt x="133313" y="73128"/>
                                </a:lnTo>
                                <a:lnTo>
                                  <a:pt x="133380" y="73127"/>
                                </a:lnTo>
                                <a:lnTo>
                                  <a:pt x="133447" y="73127"/>
                                </a:lnTo>
                                <a:lnTo>
                                  <a:pt x="133514" y="73126"/>
                                </a:lnTo>
                                <a:lnTo>
                                  <a:pt x="133581" y="73126"/>
                                </a:lnTo>
                                <a:lnTo>
                                  <a:pt x="133647" y="73126"/>
                                </a:lnTo>
                                <a:lnTo>
                                  <a:pt x="133714" y="73125"/>
                                </a:lnTo>
                                <a:lnTo>
                                  <a:pt x="133781" y="73125"/>
                                </a:lnTo>
                                <a:lnTo>
                                  <a:pt x="133848" y="73124"/>
                                </a:lnTo>
                                <a:lnTo>
                                  <a:pt x="133914" y="73124"/>
                                </a:lnTo>
                                <a:lnTo>
                                  <a:pt x="133981" y="73124"/>
                                </a:lnTo>
                                <a:lnTo>
                                  <a:pt x="134048" y="73123"/>
                                </a:lnTo>
                                <a:lnTo>
                                  <a:pt x="134115" y="73123"/>
                                </a:lnTo>
                                <a:lnTo>
                                  <a:pt x="134182" y="73122"/>
                                </a:lnTo>
                                <a:lnTo>
                                  <a:pt x="134248" y="73122"/>
                                </a:lnTo>
                                <a:lnTo>
                                  <a:pt x="134315" y="73122"/>
                                </a:lnTo>
                                <a:lnTo>
                                  <a:pt x="134382" y="73121"/>
                                </a:lnTo>
                                <a:lnTo>
                                  <a:pt x="134449" y="73121"/>
                                </a:lnTo>
                                <a:lnTo>
                                  <a:pt x="134516" y="73120"/>
                                </a:lnTo>
                                <a:lnTo>
                                  <a:pt x="134582" y="73120"/>
                                </a:lnTo>
                                <a:lnTo>
                                  <a:pt x="134649" y="73120"/>
                                </a:lnTo>
                                <a:lnTo>
                                  <a:pt x="134716" y="73119"/>
                                </a:lnTo>
                                <a:lnTo>
                                  <a:pt x="134783" y="73119"/>
                                </a:lnTo>
                                <a:lnTo>
                                  <a:pt x="134850" y="73118"/>
                                </a:lnTo>
                                <a:lnTo>
                                  <a:pt x="134916" y="73118"/>
                                </a:lnTo>
                                <a:lnTo>
                                  <a:pt x="134983" y="73117"/>
                                </a:lnTo>
                                <a:lnTo>
                                  <a:pt x="135050" y="73117"/>
                                </a:lnTo>
                                <a:lnTo>
                                  <a:pt x="135117" y="73117"/>
                                </a:lnTo>
                                <a:lnTo>
                                  <a:pt x="135184" y="73116"/>
                                </a:lnTo>
                                <a:lnTo>
                                  <a:pt x="135250" y="73116"/>
                                </a:lnTo>
                                <a:lnTo>
                                  <a:pt x="135317" y="73115"/>
                                </a:lnTo>
                                <a:lnTo>
                                  <a:pt x="135384" y="73115"/>
                                </a:lnTo>
                                <a:lnTo>
                                  <a:pt x="135451" y="73115"/>
                                </a:lnTo>
                                <a:lnTo>
                                  <a:pt x="135517" y="73114"/>
                                </a:lnTo>
                                <a:lnTo>
                                  <a:pt x="135584" y="73114"/>
                                </a:lnTo>
                                <a:lnTo>
                                  <a:pt x="135651" y="73113"/>
                                </a:lnTo>
                                <a:lnTo>
                                  <a:pt x="135718" y="73113"/>
                                </a:lnTo>
                                <a:lnTo>
                                  <a:pt x="135785" y="73113"/>
                                </a:lnTo>
                                <a:lnTo>
                                  <a:pt x="135851" y="73112"/>
                                </a:lnTo>
                                <a:lnTo>
                                  <a:pt x="135918" y="73112"/>
                                </a:lnTo>
                                <a:lnTo>
                                  <a:pt x="135985" y="73111"/>
                                </a:lnTo>
                                <a:lnTo>
                                  <a:pt x="136052" y="73111"/>
                                </a:lnTo>
                                <a:lnTo>
                                  <a:pt x="136119" y="73111"/>
                                </a:lnTo>
                                <a:lnTo>
                                  <a:pt x="136185" y="73110"/>
                                </a:lnTo>
                                <a:lnTo>
                                  <a:pt x="136252" y="73110"/>
                                </a:lnTo>
                                <a:lnTo>
                                  <a:pt x="136319" y="73109"/>
                                </a:lnTo>
                                <a:lnTo>
                                  <a:pt x="136386" y="73109"/>
                                </a:lnTo>
                                <a:lnTo>
                                  <a:pt x="136453" y="73108"/>
                                </a:lnTo>
                                <a:lnTo>
                                  <a:pt x="136519" y="73108"/>
                                </a:lnTo>
                                <a:lnTo>
                                  <a:pt x="136586" y="73108"/>
                                </a:lnTo>
                                <a:lnTo>
                                  <a:pt x="136653" y="73107"/>
                                </a:lnTo>
                                <a:lnTo>
                                  <a:pt x="136720" y="73107"/>
                                </a:lnTo>
                                <a:lnTo>
                                  <a:pt x="136786" y="73106"/>
                                </a:lnTo>
                                <a:lnTo>
                                  <a:pt x="136853" y="73106"/>
                                </a:lnTo>
                                <a:lnTo>
                                  <a:pt x="136920" y="73106"/>
                                </a:lnTo>
                                <a:lnTo>
                                  <a:pt x="136987" y="73105"/>
                                </a:lnTo>
                                <a:lnTo>
                                  <a:pt x="137054" y="73105"/>
                                </a:lnTo>
                                <a:lnTo>
                                  <a:pt x="137120" y="73104"/>
                                </a:lnTo>
                                <a:lnTo>
                                  <a:pt x="137187" y="73104"/>
                                </a:lnTo>
                                <a:lnTo>
                                  <a:pt x="137254" y="73103"/>
                                </a:lnTo>
                                <a:lnTo>
                                  <a:pt x="137321" y="73103"/>
                                </a:lnTo>
                                <a:lnTo>
                                  <a:pt x="137388" y="73103"/>
                                </a:lnTo>
                                <a:lnTo>
                                  <a:pt x="137454" y="73102"/>
                                </a:lnTo>
                                <a:lnTo>
                                  <a:pt x="137521" y="73102"/>
                                </a:lnTo>
                                <a:lnTo>
                                  <a:pt x="137588" y="73101"/>
                                </a:lnTo>
                                <a:lnTo>
                                  <a:pt x="137655" y="73101"/>
                                </a:lnTo>
                                <a:lnTo>
                                  <a:pt x="137722" y="73101"/>
                                </a:lnTo>
                                <a:lnTo>
                                  <a:pt x="137788" y="73100"/>
                                </a:lnTo>
                                <a:lnTo>
                                  <a:pt x="137855" y="73100"/>
                                </a:lnTo>
                                <a:lnTo>
                                  <a:pt x="137922" y="73099"/>
                                </a:lnTo>
                                <a:lnTo>
                                  <a:pt x="137989" y="73099"/>
                                </a:lnTo>
                                <a:lnTo>
                                  <a:pt x="138056" y="73098"/>
                                </a:lnTo>
                                <a:lnTo>
                                  <a:pt x="138122" y="73098"/>
                                </a:lnTo>
                                <a:lnTo>
                                  <a:pt x="138189" y="73098"/>
                                </a:lnTo>
                                <a:lnTo>
                                  <a:pt x="138256" y="73097"/>
                                </a:lnTo>
                                <a:lnTo>
                                  <a:pt x="138323" y="73097"/>
                                </a:lnTo>
                                <a:lnTo>
                                  <a:pt x="138389" y="73096"/>
                                </a:lnTo>
                                <a:lnTo>
                                  <a:pt x="138456" y="73096"/>
                                </a:lnTo>
                                <a:lnTo>
                                  <a:pt x="138523" y="73096"/>
                                </a:lnTo>
                                <a:lnTo>
                                  <a:pt x="138590" y="73095"/>
                                </a:lnTo>
                                <a:lnTo>
                                  <a:pt x="138657" y="73095"/>
                                </a:lnTo>
                                <a:lnTo>
                                  <a:pt x="138723" y="73094"/>
                                </a:lnTo>
                                <a:lnTo>
                                  <a:pt x="138790" y="73094"/>
                                </a:lnTo>
                                <a:lnTo>
                                  <a:pt x="138857" y="73093"/>
                                </a:lnTo>
                                <a:lnTo>
                                  <a:pt x="138924" y="73093"/>
                                </a:lnTo>
                                <a:lnTo>
                                  <a:pt x="138991" y="73093"/>
                                </a:lnTo>
                                <a:lnTo>
                                  <a:pt x="139057" y="73092"/>
                                </a:lnTo>
                                <a:lnTo>
                                  <a:pt x="139124" y="73092"/>
                                </a:lnTo>
                                <a:lnTo>
                                  <a:pt x="139191" y="73091"/>
                                </a:lnTo>
                                <a:lnTo>
                                  <a:pt x="139258" y="73091"/>
                                </a:lnTo>
                                <a:lnTo>
                                  <a:pt x="139325" y="73090"/>
                                </a:lnTo>
                                <a:lnTo>
                                  <a:pt x="139391" y="73090"/>
                                </a:lnTo>
                                <a:lnTo>
                                  <a:pt x="139458" y="73090"/>
                                </a:lnTo>
                                <a:lnTo>
                                  <a:pt x="139525" y="73089"/>
                                </a:lnTo>
                                <a:lnTo>
                                  <a:pt x="139592" y="73089"/>
                                </a:lnTo>
                                <a:lnTo>
                                  <a:pt x="139658" y="73088"/>
                                </a:lnTo>
                                <a:lnTo>
                                  <a:pt x="139725" y="73088"/>
                                </a:lnTo>
                                <a:lnTo>
                                  <a:pt x="139792" y="73087"/>
                                </a:lnTo>
                                <a:lnTo>
                                  <a:pt x="139859" y="73087"/>
                                </a:lnTo>
                                <a:lnTo>
                                  <a:pt x="139926" y="73087"/>
                                </a:lnTo>
                                <a:lnTo>
                                  <a:pt x="139992" y="73086"/>
                                </a:lnTo>
                                <a:lnTo>
                                  <a:pt x="140059" y="73086"/>
                                </a:lnTo>
                                <a:lnTo>
                                  <a:pt x="140126" y="73085"/>
                                </a:lnTo>
                                <a:lnTo>
                                  <a:pt x="140193" y="73085"/>
                                </a:lnTo>
                                <a:lnTo>
                                  <a:pt x="140260" y="73084"/>
                                </a:lnTo>
                                <a:lnTo>
                                  <a:pt x="140326" y="73084"/>
                                </a:lnTo>
                                <a:lnTo>
                                  <a:pt x="140393" y="73084"/>
                                </a:lnTo>
                                <a:lnTo>
                                  <a:pt x="140460" y="73083"/>
                                </a:lnTo>
                                <a:lnTo>
                                  <a:pt x="140527" y="73083"/>
                                </a:lnTo>
                                <a:lnTo>
                                  <a:pt x="140594" y="73082"/>
                                </a:lnTo>
                                <a:lnTo>
                                  <a:pt x="140660" y="73082"/>
                                </a:lnTo>
                                <a:lnTo>
                                  <a:pt x="140727" y="73081"/>
                                </a:lnTo>
                                <a:lnTo>
                                  <a:pt x="140794" y="73081"/>
                                </a:lnTo>
                                <a:lnTo>
                                  <a:pt x="140861" y="73081"/>
                                </a:lnTo>
                                <a:lnTo>
                                  <a:pt x="140927" y="73080"/>
                                </a:lnTo>
                                <a:lnTo>
                                  <a:pt x="140994" y="73080"/>
                                </a:lnTo>
                                <a:lnTo>
                                  <a:pt x="141061" y="73079"/>
                                </a:lnTo>
                                <a:lnTo>
                                  <a:pt x="141128" y="73079"/>
                                </a:lnTo>
                                <a:lnTo>
                                  <a:pt x="141195" y="73078"/>
                                </a:lnTo>
                                <a:lnTo>
                                  <a:pt x="141261" y="73078"/>
                                </a:lnTo>
                                <a:lnTo>
                                  <a:pt x="141328" y="73078"/>
                                </a:lnTo>
                                <a:lnTo>
                                  <a:pt x="141395" y="73077"/>
                                </a:lnTo>
                                <a:lnTo>
                                  <a:pt x="141462" y="73077"/>
                                </a:lnTo>
                                <a:lnTo>
                                  <a:pt x="141529" y="73076"/>
                                </a:lnTo>
                                <a:lnTo>
                                  <a:pt x="141595" y="73076"/>
                                </a:lnTo>
                                <a:lnTo>
                                  <a:pt x="141662" y="73075"/>
                                </a:lnTo>
                                <a:lnTo>
                                  <a:pt x="141729" y="73075"/>
                                </a:lnTo>
                                <a:lnTo>
                                  <a:pt x="141796" y="73075"/>
                                </a:lnTo>
                                <a:lnTo>
                                  <a:pt x="141863" y="73074"/>
                                </a:lnTo>
                                <a:lnTo>
                                  <a:pt x="141929" y="73074"/>
                                </a:lnTo>
                                <a:lnTo>
                                  <a:pt x="141996" y="73073"/>
                                </a:lnTo>
                                <a:lnTo>
                                  <a:pt x="142063" y="73073"/>
                                </a:lnTo>
                                <a:lnTo>
                                  <a:pt x="142130" y="73072"/>
                                </a:lnTo>
                                <a:lnTo>
                                  <a:pt x="142197" y="73072"/>
                                </a:lnTo>
                                <a:lnTo>
                                  <a:pt x="142263" y="73072"/>
                                </a:lnTo>
                                <a:lnTo>
                                  <a:pt x="142330" y="73071"/>
                                </a:lnTo>
                                <a:lnTo>
                                  <a:pt x="142397" y="73071"/>
                                </a:lnTo>
                                <a:lnTo>
                                  <a:pt x="142464" y="73070"/>
                                </a:lnTo>
                                <a:lnTo>
                                  <a:pt x="142530" y="73070"/>
                                </a:lnTo>
                                <a:lnTo>
                                  <a:pt x="142597" y="73069"/>
                                </a:lnTo>
                                <a:lnTo>
                                  <a:pt x="142664" y="73069"/>
                                </a:lnTo>
                                <a:lnTo>
                                  <a:pt x="142731" y="73068"/>
                                </a:lnTo>
                                <a:lnTo>
                                  <a:pt x="142798" y="73068"/>
                                </a:lnTo>
                                <a:lnTo>
                                  <a:pt x="142864" y="73068"/>
                                </a:lnTo>
                                <a:lnTo>
                                  <a:pt x="142931" y="73067"/>
                                </a:lnTo>
                                <a:lnTo>
                                  <a:pt x="142998" y="73067"/>
                                </a:lnTo>
                                <a:lnTo>
                                  <a:pt x="143065" y="73066"/>
                                </a:lnTo>
                                <a:lnTo>
                                  <a:pt x="143132" y="73066"/>
                                </a:lnTo>
                                <a:lnTo>
                                  <a:pt x="143198" y="73065"/>
                                </a:lnTo>
                                <a:lnTo>
                                  <a:pt x="143265" y="73065"/>
                                </a:lnTo>
                                <a:lnTo>
                                  <a:pt x="143332" y="73065"/>
                                </a:lnTo>
                                <a:lnTo>
                                  <a:pt x="143399" y="73064"/>
                                </a:lnTo>
                                <a:lnTo>
                                  <a:pt x="143466" y="73064"/>
                                </a:lnTo>
                                <a:lnTo>
                                  <a:pt x="143532" y="73063"/>
                                </a:lnTo>
                                <a:lnTo>
                                  <a:pt x="143599" y="73063"/>
                                </a:lnTo>
                                <a:lnTo>
                                  <a:pt x="143666" y="73062"/>
                                </a:lnTo>
                                <a:lnTo>
                                  <a:pt x="143733" y="73062"/>
                                </a:lnTo>
                                <a:lnTo>
                                  <a:pt x="143799" y="73061"/>
                                </a:lnTo>
                                <a:lnTo>
                                  <a:pt x="143866" y="73061"/>
                                </a:lnTo>
                                <a:lnTo>
                                  <a:pt x="143933" y="73061"/>
                                </a:lnTo>
                                <a:lnTo>
                                  <a:pt x="144000" y="73060"/>
                                </a:lnTo>
                                <a:lnTo>
                                  <a:pt x="144067" y="73060"/>
                                </a:lnTo>
                                <a:lnTo>
                                  <a:pt x="144133" y="73059"/>
                                </a:lnTo>
                                <a:lnTo>
                                  <a:pt x="144200" y="73059"/>
                                </a:lnTo>
                                <a:lnTo>
                                  <a:pt x="144267" y="73058"/>
                                </a:lnTo>
                                <a:lnTo>
                                  <a:pt x="144334" y="73058"/>
                                </a:lnTo>
                                <a:lnTo>
                                  <a:pt x="144401" y="73057"/>
                                </a:lnTo>
                                <a:lnTo>
                                  <a:pt x="144467" y="73057"/>
                                </a:lnTo>
                                <a:lnTo>
                                  <a:pt x="144534" y="73057"/>
                                </a:lnTo>
                                <a:lnTo>
                                  <a:pt x="144601" y="73056"/>
                                </a:lnTo>
                                <a:lnTo>
                                  <a:pt x="144668" y="73056"/>
                                </a:lnTo>
                                <a:lnTo>
                                  <a:pt x="144735" y="73055"/>
                                </a:lnTo>
                                <a:lnTo>
                                  <a:pt x="144801" y="73055"/>
                                </a:lnTo>
                                <a:lnTo>
                                  <a:pt x="144868" y="73054"/>
                                </a:lnTo>
                                <a:lnTo>
                                  <a:pt x="144935" y="73054"/>
                                </a:lnTo>
                                <a:lnTo>
                                  <a:pt x="145002" y="73053"/>
                                </a:lnTo>
                                <a:lnTo>
                                  <a:pt x="145069" y="73053"/>
                                </a:lnTo>
                                <a:lnTo>
                                  <a:pt x="145135" y="73053"/>
                                </a:lnTo>
                                <a:lnTo>
                                  <a:pt x="145202" y="73052"/>
                                </a:lnTo>
                                <a:lnTo>
                                  <a:pt x="145269" y="73052"/>
                                </a:lnTo>
                                <a:lnTo>
                                  <a:pt x="145336" y="73051"/>
                                </a:lnTo>
                                <a:lnTo>
                                  <a:pt x="145402" y="73051"/>
                                </a:lnTo>
                                <a:lnTo>
                                  <a:pt x="145469" y="73050"/>
                                </a:lnTo>
                                <a:lnTo>
                                  <a:pt x="145536" y="73050"/>
                                </a:lnTo>
                                <a:lnTo>
                                  <a:pt x="145603" y="73049"/>
                                </a:lnTo>
                                <a:lnTo>
                                  <a:pt x="145670" y="73049"/>
                                </a:lnTo>
                                <a:lnTo>
                                  <a:pt x="145736" y="73049"/>
                                </a:lnTo>
                                <a:lnTo>
                                  <a:pt x="145803" y="73048"/>
                                </a:lnTo>
                                <a:lnTo>
                                  <a:pt x="145870" y="73048"/>
                                </a:lnTo>
                                <a:lnTo>
                                  <a:pt x="145937" y="73047"/>
                                </a:lnTo>
                                <a:lnTo>
                                  <a:pt x="146004" y="73047"/>
                                </a:lnTo>
                                <a:lnTo>
                                  <a:pt x="146070" y="73046"/>
                                </a:lnTo>
                                <a:lnTo>
                                  <a:pt x="146137" y="73046"/>
                                </a:lnTo>
                                <a:lnTo>
                                  <a:pt x="146204" y="73045"/>
                                </a:lnTo>
                                <a:lnTo>
                                  <a:pt x="146271" y="73045"/>
                                </a:lnTo>
                                <a:lnTo>
                                  <a:pt x="146338" y="73044"/>
                                </a:lnTo>
                                <a:lnTo>
                                  <a:pt x="146404" y="73044"/>
                                </a:lnTo>
                                <a:lnTo>
                                  <a:pt x="146471" y="73044"/>
                                </a:lnTo>
                                <a:lnTo>
                                  <a:pt x="146538" y="73043"/>
                                </a:lnTo>
                                <a:lnTo>
                                  <a:pt x="146605" y="73043"/>
                                </a:lnTo>
                                <a:lnTo>
                                  <a:pt x="146671" y="73042"/>
                                </a:lnTo>
                                <a:lnTo>
                                  <a:pt x="146738" y="73042"/>
                                </a:lnTo>
                                <a:lnTo>
                                  <a:pt x="146805" y="73041"/>
                                </a:lnTo>
                                <a:lnTo>
                                  <a:pt x="146872" y="73041"/>
                                </a:lnTo>
                                <a:lnTo>
                                  <a:pt x="146939" y="73040"/>
                                </a:lnTo>
                                <a:lnTo>
                                  <a:pt x="147005" y="73040"/>
                                </a:lnTo>
                                <a:lnTo>
                                  <a:pt x="147072" y="73039"/>
                                </a:lnTo>
                                <a:lnTo>
                                  <a:pt x="147139" y="73039"/>
                                </a:lnTo>
                                <a:lnTo>
                                  <a:pt x="147206" y="73039"/>
                                </a:lnTo>
                                <a:lnTo>
                                  <a:pt x="147273" y="73038"/>
                                </a:lnTo>
                                <a:lnTo>
                                  <a:pt x="147339" y="73038"/>
                                </a:lnTo>
                                <a:lnTo>
                                  <a:pt x="147406" y="73037"/>
                                </a:lnTo>
                                <a:lnTo>
                                  <a:pt x="147473" y="73037"/>
                                </a:lnTo>
                                <a:lnTo>
                                  <a:pt x="147540" y="73036"/>
                                </a:lnTo>
                                <a:lnTo>
                                  <a:pt x="147607" y="73036"/>
                                </a:lnTo>
                                <a:lnTo>
                                  <a:pt x="147673" y="73035"/>
                                </a:lnTo>
                                <a:lnTo>
                                  <a:pt x="147740" y="73035"/>
                                </a:lnTo>
                                <a:lnTo>
                                  <a:pt x="147807" y="73034"/>
                                </a:lnTo>
                                <a:lnTo>
                                  <a:pt x="147874" y="73034"/>
                                </a:lnTo>
                                <a:lnTo>
                                  <a:pt x="147941" y="73034"/>
                                </a:lnTo>
                                <a:lnTo>
                                  <a:pt x="148007" y="73033"/>
                                </a:lnTo>
                                <a:lnTo>
                                  <a:pt x="148074" y="73033"/>
                                </a:lnTo>
                                <a:lnTo>
                                  <a:pt x="148141" y="73032"/>
                                </a:lnTo>
                                <a:lnTo>
                                  <a:pt x="148208" y="73032"/>
                                </a:lnTo>
                                <a:lnTo>
                                  <a:pt x="148274" y="73031"/>
                                </a:lnTo>
                                <a:lnTo>
                                  <a:pt x="148341" y="73031"/>
                                </a:lnTo>
                                <a:lnTo>
                                  <a:pt x="148408" y="73030"/>
                                </a:lnTo>
                                <a:lnTo>
                                  <a:pt x="148475" y="73030"/>
                                </a:lnTo>
                                <a:lnTo>
                                  <a:pt x="148542" y="73029"/>
                                </a:lnTo>
                                <a:lnTo>
                                  <a:pt x="148608" y="73029"/>
                                </a:lnTo>
                                <a:lnTo>
                                  <a:pt x="148675" y="73028"/>
                                </a:lnTo>
                                <a:lnTo>
                                  <a:pt x="148742" y="73028"/>
                                </a:lnTo>
                                <a:lnTo>
                                  <a:pt x="148809" y="73028"/>
                                </a:lnTo>
                                <a:lnTo>
                                  <a:pt x="148876" y="73027"/>
                                </a:lnTo>
                                <a:lnTo>
                                  <a:pt x="148942" y="73027"/>
                                </a:lnTo>
                                <a:lnTo>
                                  <a:pt x="149009" y="73026"/>
                                </a:lnTo>
                                <a:lnTo>
                                  <a:pt x="149076" y="73026"/>
                                </a:lnTo>
                                <a:lnTo>
                                  <a:pt x="149143" y="73025"/>
                                </a:lnTo>
                                <a:lnTo>
                                  <a:pt x="149210" y="73025"/>
                                </a:lnTo>
                                <a:lnTo>
                                  <a:pt x="149276" y="73024"/>
                                </a:lnTo>
                                <a:lnTo>
                                  <a:pt x="149343" y="73024"/>
                                </a:lnTo>
                                <a:lnTo>
                                  <a:pt x="149410" y="73023"/>
                                </a:lnTo>
                                <a:lnTo>
                                  <a:pt x="149477" y="73023"/>
                                </a:lnTo>
                                <a:lnTo>
                                  <a:pt x="149543" y="73022"/>
                                </a:lnTo>
                                <a:lnTo>
                                  <a:pt x="149610" y="73022"/>
                                </a:lnTo>
                                <a:lnTo>
                                  <a:pt x="149677" y="73021"/>
                                </a:lnTo>
                                <a:lnTo>
                                  <a:pt x="149744" y="73021"/>
                                </a:lnTo>
                                <a:lnTo>
                                  <a:pt x="149811" y="73021"/>
                                </a:lnTo>
                                <a:lnTo>
                                  <a:pt x="149877" y="73020"/>
                                </a:lnTo>
                                <a:lnTo>
                                  <a:pt x="149944" y="73020"/>
                                </a:lnTo>
                                <a:lnTo>
                                  <a:pt x="150011" y="73019"/>
                                </a:lnTo>
                                <a:lnTo>
                                  <a:pt x="150078" y="73019"/>
                                </a:lnTo>
                                <a:lnTo>
                                  <a:pt x="150145" y="73018"/>
                                </a:lnTo>
                                <a:lnTo>
                                  <a:pt x="150211" y="73018"/>
                                </a:lnTo>
                                <a:lnTo>
                                  <a:pt x="150278" y="73017"/>
                                </a:lnTo>
                                <a:lnTo>
                                  <a:pt x="150345" y="73017"/>
                                </a:lnTo>
                                <a:lnTo>
                                  <a:pt x="150412" y="73016"/>
                                </a:lnTo>
                                <a:lnTo>
                                  <a:pt x="150479" y="73016"/>
                                </a:lnTo>
                                <a:lnTo>
                                  <a:pt x="150545" y="73015"/>
                                </a:lnTo>
                                <a:lnTo>
                                  <a:pt x="150612" y="73015"/>
                                </a:lnTo>
                                <a:lnTo>
                                  <a:pt x="150679" y="73014"/>
                                </a:lnTo>
                                <a:lnTo>
                                  <a:pt x="150746" y="73014"/>
                                </a:lnTo>
                                <a:lnTo>
                                  <a:pt x="150812" y="73013"/>
                                </a:lnTo>
                                <a:lnTo>
                                  <a:pt x="150879" y="73013"/>
                                </a:lnTo>
                                <a:lnTo>
                                  <a:pt x="150946" y="73013"/>
                                </a:lnTo>
                                <a:lnTo>
                                  <a:pt x="151013" y="73012"/>
                                </a:lnTo>
                                <a:lnTo>
                                  <a:pt x="151080" y="73012"/>
                                </a:lnTo>
                                <a:lnTo>
                                  <a:pt x="151146" y="73011"/>
                                </a:lnTo>
                                <a:lnTo>
                                  <a:pt x="151213" y="73011"/>
                                </a:lnTo>
                                <a:lnTo>
                                  <a:pt x="151280" y="73010"/>
                                </a:lnTo>
                                <a:lnTo>
                                  <a:pt x="151347" y="73010"/>
                                </a:lnTo>
                                <a:lnTo>
                                  <a:pt x="151414" y="73009"/>
                                </a:lnTo>
                                <a:lnTo>
                                  <a:pt x="151480" y="73009"/>
                                </a:lnTo>
                                <a:lnTo>
                                  <a:pt x="151547" y="73008"/>
                                </a:lnTo>
                                <a:lnTo>
                                  <a:pt x="151614" y="73008"/>
                                </a:lnTo>
                                <a:lnTo>
                                  <a:pt x="151681" y="73007"/>
                                </a:lnTo>
                                <a:lnTo>
                                  <a:pt x="151748" y="73007"/>
                                </a:lnTo>
                                <a:lnTo>
                                  <a:pt x="151814" y="73006"/>
                                </a:lnTo>
                                <a:lnTo>
                                  <a:pt x="151881" y="73006"/>
                                </a:lnTo>
                                <a:lnTo>
                                  <a:pt x="151948" y="73005"/>
                                </a:lnTo>
                                <a:lnTo>
                                  <a:pt x="152015" y="73005"/>
                                </a:lnTo>
                                <a:lnTo>
                                  <a:pt x="152082" y="73004"/>
                                </a:lnTo>
                                <a:lnTo>
                                  <a:pt x="152148" y="73004"/>
                                </a:lnTo>
                                <a:lnTo>
                                  <a:pt x="152215" y="73004"/>
                                </a:lnTo>
                                <a:lnTo>
                                  <a:pt x="152282" y="73003"/>
                                </a:lnTo>
                                <a:lnTo>
                                  <a:pt x="152349" y="73003"/>
                                </a:lnTo>
                                <a:lnTo>
                                  <a:pt x="152415" y="73002"/>
                                </a:lnTo>
                                <a:lnTo>
                                  <a:pt x="152482" y="73002"/>
                                </a:lnTo>
                                <a:lnTo>
                                  <a:pt x="152549" y="73001"/>
                                </a:lnTo>
                                <a:lnTo>
                                  <a:pt x="152616" y="73001"/>
                                </a:lnTo>
                                <a:lnTo>
                                  <a:pt x="152683" y="73000"/>
                                </a:lnTo>
                                <a:lnTo>
                                  <a:pt x="152749" y="73000"/>
                                </a:lnTo>
                                <a:lnTo>
                                  <a:pt x="152816" y="72999"/>
                                </a:lnTo>
                                <a:lnTo>
                                  <a:pt x="152883" y="72999"/>
                                </a:lnTo>
                                <a:lnTo>
                                  <a:pt x="152950" y="72998"/>
                                </a:lnTo>
                                <a:lnTo>
                                  <a:pt x="153017" y="72998"/>
                                </a:lnTo>
                                <a:lnTo>
                                  <a:pt x="153083" y="72997"/>
                                </a:lnTo>
                                <a:lnTo>
                                  <a:pt x="153150" y="72997"/>
                                </a:lnTo>
                                <a:lnTo>
                                  <a:pt x="153217" y="72996"/>
                                </a:lnTo>
                                <a:lnTo>
                                  <a:pt x="153284" y="72996"/>
                                </a:lnTo>
                                <a:lnTo>
                                  <a:pt x="153351" y="72995"/>
                                </a:lnTo>
                                <a:lnTo>
                                  <a:pt x="153417" y="72995"/>
                                </a:lnTo>
                                <a:lnTo>
                                  <a:pt x="153484" y="72994"/>
                                </a:lnTo>
                                <a:lnTo>
                                  <a:pt x="153551" y="72994"/>
                                </a:lnTo>
                                <a:lnTo>
                                  <a:pt x="153618" y="72993"/>
                                </a:lnTo>
                                <a:lnTo>
                                  <a:pt x="153684" y="72993"/>
                                </a:lnTo>
                                <a:lnTo>
                                  <a:pt x="153751" y="72992"/>
                                </a:lnTo>
                                <a:lnTo>
                                  <a:pt x="153818" y="72992"/>
                                </a:lnTo>
                                <a:lnTo>
                                  <a:pt x="153885" y="72991"/>
                                </a:lnTo>
                                <a:lnTo>
                                  <a:pt x="153952" y="72991"/>
                                </a:lnTo>
                                <a:lnTo>
                                  <a:pt x="154018" y="72991"/>
                                </a:lnTo>
                                <a:lnTo>
                                  <a:pt x="154085" y="72990"/>
                                </a:lnTo>
                                <a:lnTo>
                                  <a:pt x="154152" y="72990"/>
                                </a:lnTo>
                                <a:lnTo>
                                  <a:pt x="154219" y="72989"/>
                                </a:lnTo>
                                <a:lnTo>
                                  <a:pt x="154286" y="72989"/>
                                </a:lnTo>
                                <a:lnTo>
                                  <a:pt x="154352" y="72988"/>
                                </a:lnTo>
                                <a:lnTo>
                                  <a:pt x="154419" y="72988"/>
                                </a:lnTo>
                                <a:lnTo>
                                  <a:pt x="154486" y="72987"/>
                                </a:lnTo>
                                <a:lnTo>
                                  <a:pt x="154553" y="72987"/>
                                </a:lnTo>
                                <a:lnTo>
                                  <a:pt x="154620" y="72986"/>
                                </a:lnTo>
                                <a:lnTo>
                                  <a:pt x="154686" y="72986"/>
                                </a:lnTo>
                                <a:lnTo>
                                  <a:pt x="154753" y="72985"/>
                                </a:lnTo>
                                <a:lnTo>
                                  <a:pt x="154820" y="72985"/>
                                </a:lnTo>
                                <a:lnTo>
                                  <a:pt x="154887" y="72984"/>
                                </a:lnTo>
                                <a:lnTo>
                                  <a:pt x="154954" y="72984"/>
                                </a:lnTo>
                                <a:lnTo>
                                  <a:pt x="155020" y="72983"/>
                                </a:lnTo>
                                <a:lnTo>
                                  <a:pt x="155087" y="72983"/>
                                </a:lnTo>
                                <a:lnTo>
                                  <a:pt x="155154" y="72982"/>
                                </a:lnTo>
                                <a:lnTo>
                                  <a:pt x="155221" y="72982"/>
                                </a:lnTo>
                                <a:lnTo>
                                  <a:pt x="155287" y="72981"/>
                                </a:lnTo>
                                <a:lnTo>
                                  <a:pt x="155354" y="72981"/>
                                </a:lnTo>
                                <a:lnTo>
                                  <a:pt x="155421" y="72980"/>
                                </a:lnTo>
                                <a:lnTo>
                                  <a:pt x="155488" y="72980"/>
                                </a:lnTo>
                                <a:lnTo>
                                  <a:pt x="155555" y="72979"/>
                                </a:lnTo>
                                <a:lnTo>
                                  <a:pt x="155621" y="72979"/>
                                </a:lnTo>
                                <a:lnTo>
                                  <a:pt x="155688" y="72978"/>
                                </a:lnTo>
                                <a:lnTo>
                                  <a:pt x="155755" y="72978"/>
                                </a:lnTo>
                                <a:lnTo>
                                  <a:pt x="155822" y="72977"/>
                                </a:lnTo>
                                <a:lnTo>
                                  <a:pt x="155889" y="72977"/>
                                </a:lnTo>
                                <a:lnTo>
                                  <a:pt x="155955" y="72976"/>
                                </a:lnTo>
                                <a:lnTo>
                                  <a:pt x="156022" y="72976"/>
                                </a:lnTo>
                                <a:lnTo>
                                  <a:pt x="156089" y="72975"/>
                                </a:lnTo>
                                <a:lnTo>
                                  <a:pt x="156156" y="72975"/>
                                </a:lnTo>
                                <a:lnTo>
                                  <a:pt x="156223" y="72974"/>
                                </a:lnTo>
                                <a:lnTo>
                                  <a:pt x="156289" y="72974"/>
                                </a:lnTo>
                                <a:lnTo>
                                  <a:pt x="156356" y="72973"/>
                                </a:lnTo>
                                <a:lnTo>
                                  <a:pt x="156423" y="72973"/>
                                </a:lnTo>
                                <a:lnTo>
                                  <a:pt x="156490" y="72972"/>
                                </a:lnTo>
                                <a:lnTo>
                                  <a:pt x="156556" y="72972"/>
                                </a:lnTo>
                                <a:lnTo>
                                  <a:pt x="156623" y="72971"/>
                                </a:lnTo>
                                <a:lnTo>
                                  <a:pt x="156690" y="72971"/>
                                </a:lnTo>
                                <a:lnTo>
                                  <a:pt x="156757" y="72970"/>
                                </a:lnTo>
                                <a:lnTo>
                                  <a:pt x="156824" y="72970"/>
                                </a:lnTo>
                                <a:lnTo>
                                  <a:pt x="156890" y="72969"/>
                                </a:lnTo>
                                <a:lnTo>
                                  <a:pt x="156957" y="72969"/>
                                </a:lnTo>
                                <a:lnTo>
                                  <a:pt x="157024" y="72968"/>
                                </a:lnTo>
                                <a:lnTo>
                                  <a:pt x="157091" y="72968"/>
                                </a:lnTo>
                                <a:lnTo>
                                  <a:pt x="157158" y="72967"/>
                                </a:lnTo>
                                <a:lnTo>
                                  <a:pt x="157224" y="72967"/>
                                </a:lnTo>
                                <a:lnTo>
                                  <a:pt x="157291" y="72966"/>
                                </a:lnTo>
                                <a:lnTo>
                                  <a:pt x="157358" y="72966"/>
                                </a:lnTo>
                                <a:lnTo>
                                  <a:pt x="157425" y="72965"/>
                                </a:lnTo>
                                <a:lnTo>
                                  <a:pt x="157492" y="72965"/>
                                </a:lnTo>
                                <a:lnTo>
                                  <a:pt x="157558" y="72964"/>
                                </a:lnTo>
                                <a:lnTo>
                                  <a:pt x="157625" y="72964"/>
                                </a:lnTo>
                                <a:lnTo>
                                  <a:pt x="157692" y="72963"/>
                                </a:lnTo>
                                <a:lnTo>
                                  <a:pt x="157759" y="72963"/>
                                </a:lnTo>
                                <a:lnTo>
                                  <a:pt x="157826" y="72962"/>
                                </a:lnTo>
                                <a:lnTo>
                                  <a:pt x="157892" y="72962"/>
                                </a:lnTo>
                                <a:lnTo>
                                  <a:pt x="157959" y="72961"/>
                                </a:lnTo>
                                <a:lnTo>
                                  <a:pt x="158026" y="72961"/>
                                </a:lnTo>
                                <a:lnTo>
                                  <a:pt x="158093" y="72960"/>
                                </a:lnTo>
                                <a:lnTo>
                                  <a:pt x="158159" y="72960"/>
                                </a:lnTo>
                                <a:lnTo>
                                  <a:pt x="158226" y="72959"/>
                                </a:lnTo>
                                <a:lnTo>
                                  <a:pt x="158293" y="72959"/>
                                </a:lnTo>
                                <a:lnTo>
                                  <a:pt x="158360" y="72958"/>
                                </a:lnTo>
                                <a:lnTo>
                                  <a:pt x="158427" y="72958"/>
                                </a:lnTo>
                                <a:lnTo>
                                  <a:pt x="158493" y="72957"/>
                                </a:lnTo>
                                <a:lnTo>
                                  <a:pt x="158560" y="72957"/>
                                </a:lnTo>
                                <a:lnTo>
                                  <a:pt x="158627" y="72956"/>
                                </a:lnTo>
                                <a:lnTo>
                                  <a:pt x="158694" y="72956"/>
                                </a:lnTo>
                                <a:lnTo>
                                  <a:pt x="158761" y="72955"/>
                                </a:lnTo>
                                <a:lnTo>
                                  <a:pt x="158827" y="72955"/>
                                </a:lnTo>
                                <a:lnTo>
                                  <a:pt x="158894" y="72954"/>
                                </a:lnTo>
                                <a:lnTo>
                                  <a:pt x="158961" y="72954"/>
                                </a:lnTo>
                                <a:lnTo>
                                  <a:pt x="159028" y="72953"/>
                                </a:lnTo>
                                <a:lnTo>
                                  <a:pt x="159095" y="72953"/>
                                </a:lnTo>
                                <a:lnTo>
                                  <a:pt x="159161" y="72952"/>
                                </a:lnTo>
                                <a:lnTo>
                                  <a:pt x="159228" y="72952"/>
                                </a:lnTo>
                                <a:lnTo>
                                  <a:pt x="159295" y="72951"/>
                                </a:lnTo>
                                <a:lnTo>
                                  <a:pt x="159362" y="72951"/>
                                </a:lnTo>
                                <a:lnTo>
                                  <a:pt x="159428" y="72950"/>
                                </a:lnTo>
                                <a:lnTo>
                                  <a:pt x="159495" y="72950"/>
                                </a:lnTo>
                                <a:lnTo>
                                  <a:pt x="159562" y="72949"/>
                                </a:lnTo>
                                <a:lnTo>
                                  <a:pt x="159629" y="72949"/>
                                </a:lnTo>
                                <a:lnTo>
                                  <a:pt x="159696" y="72948"/>
                                </a:lnTo>
                                <a:lnTo>
                                  <a:pt x="159762" y="72948"/>
                                </a:lnTo>
                                <a:lnTo>
                                  <a:pt x="159829" y="72947"/>
                                </a:lnTo>
                                <a:lnTo>
                                  <a:pt x="159896" y="72947"/>
                                </a:lnTo>
                                <a:lnTo>
                                  <a:pt x="159963" y="72946"/>
                                </a:lnTo>
                                <a:lnTo>
                                  <a:pt x="160030" y="72946"/>
                                </a:lnTo>
                                <a:lnTo>
                                  <a:pt x="160096" y="72945"/>
                                </a:lnTo>
                                <a:lnTo>
                                  <a:pt x="160163" y="72945"/>
                                </a:lnTo>
                                <a:lnTo>
                                  <a:pt x="160230" y="72944"/>
                                </a:lnTo>
                                <a:lnTo>
                                  <a:pt x="160297" y="72944"/>
                                </a:lnTo>
                                <a:lnTo>
                                  <a:pt x="160364" y="72943"/>
                                </a:lnTo>
                                <a:lnTo>
                                  <a:pt x="160430" y="72942"/>
                                </a:lnTo>
                                <a:lnTo>
                                  <a:pt x="160497" y="72942"/>
                                </a:lnTo>
                                <a:lnTo>
                                  <a:pt x="160564" y="72941"/>
                                </a:lnTo>
                                <a:lnTo>
                                  <a:pt x="160631" y="72941"/>
                                </a:lnTo>
                                <a:lnTo>
                                  <a:pt x="160697" y="72940"/>
                                </a:lnTo>
                                <a:lnTo>
                                  <a:pt x="160764" y="72940"/>
                                </a:lnTo>
                                <a:lnTo>
                                  <a:pt x="160831" y="72939"/>
                                </a:lnTo>
                                <a:lnTo>
                                  <a:pt x="160898" y="72939"/>
                                </a:lnTo>
                                <a:lnTo>
                                  <a:pt x="160965" y="72938"/>
                                </a:lnTo>
                                <a:lnTo>
                                  <a:pt x="161031" y="72938"/>
                                </a:lnTo>
                                <a:lnTo>
                                  <a:pt x="161098" y="72937"/>
                                </a:lnTo>
                                <a:lnTo>
                                  <a:pt x="161165" y="72937"/>
                                </a:lnTo>
                                <a:lnTo>
                                  <a:pt x="161232" y="72936"/>
                                </a:lnTo>
                                <a:lnTo>
                                  <a:pt x="161299" y="72936"/>
                                </a:lnTo>
                                <a:lnTo>
                                  <a:pt x="161365" y="72935"/>
                                </a:lnTo>
                                <a:lnTo>
                                  <a:pt x="161432" y="72935"/>
                                </a:lnTo>
                                <a:lnTo>
                                  <a:pt x="161499" y="72934"/>
                                </a:lnTo>
                                <a:lnTo>
                                  <a:pt x="161566" y="72934"/>
                                </a:lnTo>
                                <a:lnTo>
                                  <a:pt x="161633" y="72933"/>
                                </a:lnTo>
                                <a:lnTo>
                                  <a:pt x="161699" y="72933"/>
                                </a:lnTo>
                                <a:lnTo>
                                  <a:pt x="161766" y="72932"/>
                                </a:lnTo>
                                <a:lnTo>
                                  <a:pt x="161833" y="72932"/>
                                </a:lnTo>
                                <a:lnTo>
                                  <a:pt x="161900" y="72931"/>
                                </a:lnTo>
                                <a:lnTo>
                                  <a:pt x="161967" y="72931"/>
                                </a:lnTo>
                                <a:lnTo>
                                  <a:pt x="162033" y="72930"/>
                                </a:lnTo>
                                <a:lnTo>
                                  <a:pt x="162100" y="72930"/>
                                </a:lnTo>
                                <a:lnTo>
                                  <a:pt x="162167" y="72929"/>
                                </a:lnTo>
                                <a:lnTo>
                                  <a:pt x="162234" y="72928"/>
                                </a:lnTo>
                                <a:lnTo>
                                  <a:pt x="162300" y="72928"/>
                                </a:lnTo>
                                <a:lnTo>
                                  <a:pt x="162367" y="72927"/>
                                </a:lnTo>
                                <a:lnTo>
                                  <a:pt x="162434" y="72927"/>
                                </a:lnTo>
                                <a:lnTo>
                                  <a:pt x="162501" y="72926"/>
                                </a:lnTo>
                                <a:lnTo>
                                  <a:pt x="162568" y="72926"/>
                                </a:lnTo>
                                <a:lnTo>
                                  <a:pt x="162634" y="72925"/>
                                </a:lnTo>
                                <a:lnTo>
                                  <a:pt x="162701" y="72925"/>
                                </a:lnTo>
                                <a:lnTo>
                                  <a:pt x="162768" y="72924"/>
                                </a:lnTo>
                                <a:lnTo>
                                  <a:pt x="162835" y="72924"/>
                                </a:lnTo>
                                <a:lnTo>
                                  <a:pt x="162902" y="72923"/>
                                </a:lnTo>
                                <a:lnTo>
                                  <a:pt x="162968" y="72923"/>
                                </a:lnTo>
                                <a:lnTo>
                                  <a:pt x="163035" y="72922"/>
                                </a:lnTo>
                                <a:lnTo>
                                  <a:pt x="163102" y="72922"/>
                                </a:lnTo>
                                <a:lnTo>
                                  <a:pt x="163169" y="72921"/>
                                </a:lnTo>
                                <a:lnTo>
                                  <a:pt x="163236" y="72921"/>
                                </a:lnTo>
                                <a:lnTo>
                                  <a:pt x="163302" y="72920"/>
                                </a:lnTo>
                                <a:lnTo>
                                  <a:pt x="163369" y="72920"/>
                                </a:lnTo>
                                <a:lnTo>
                                  <a:pt x="163436" y="72919"/>
                                </a:lnTo>
                                <a:lnTo>
                                  <a:pt x="163503" y="72918"/>
                                </a:lnTo>
                                <a:lnTo>
                                  <a:pt x="163569" y="72918"/>
                                </a:lnTo>
                                <a:lnTo>
                                  <a:pt x="163636" y="72917"/>
                                </a:lnTo>
                                <a:lnTo>
                                  <a:pt x="163703" y="72917"/>
                                </a:lnTo>
                                <a:lnTo>
                                  <a:pt x="163770" y="72916"/>
                                </a:lnTo>
                                <a:lnTo>
                                  <a:pt x="163837" y="72916"/>
                                </a:lnTo>
                                <a:lnTo>
                                  <a:pt x="163903" y="72915"/>
                                </a:lnTo>
                                <a:lnTo>
                                  <a:pt x="163970" y="72915"/>
                                </a:lnTo>
                                <a:lnTo>
                                  <a:pt x="164037" y="72914"/>
                                </a:lnTo>
                                <a:lnTo>
                                  <a:pt x="164104" y="72914"/>
                                </a:lnTo>
                                <a:lnTo>
                                  <a:pt x="164171" y="72913"/>
                                </a:lnTo>
                                <a:lnTo>
                                  <a:pt x="164237" y="72913"/>
                                </a:lnTo>
                                <a:lnTo>
                                  <a:pt x="164304" y="72912"/>
                                </a:lnTo>
                                <a:lnTo>
                                  <a:pt x="164371" y="72912"/>
                                </a:lnTo>
                                <a:lnTo>
                                  <a:pt x="164438" y="72911"/>
                                </a:lnTo>
                                <a:lnTo>
                                  <a:pt x="164505" y="72910"/>
                                </a:lnTo>
                                <a:lnTo>
                                  <a:pt x="164571" y="72910"/>
                                </a:lnTo>
                                <a:lnTo>
                                  <a:pt x="164638" y="72909"/>
                                </a:lnTo>
                                <a:lnTo>
                                  <a:pt x="164705" y="72909"/>
                                </a:lnTo>
                                <a:lnTo>
                                  <a:pt x="164772" y="72908"/>
                                </a:lnTo>
                                <a:lnTo>
                                  <a:pt x="164839" y="72908"/>
                                </a:lnTo>
                                <a:lnTo>
                                  <a:pt x="164905" y="72907"/>
                                </a:lnTo>
                                <a:lnTo>
                                  <a:pt x="164972" y="72907"/>
                                </a:lnTo>
                                <a:lnTo>
                                  <a:pt x="165039" y="72906"/>
                                </a:lnTo>
                                <a:lnTo>
                                  <a:pt x="165106" y="72906"/>
                                </a:lnTo>
                                <a:lnTo>
                                  <a:pt x="165172" y="72905"/>
                                </a:lnTo>
                                <a:lnTo>
                                  <a:pt x="165239" y="72905"/>
                                </a:lnTo>
                                <a:lnTo>
                                  <a:pt x="165306" y="72904"/>
                                </a:lnTo>
                                <a:lnTo>
                                  <a:pt x="165373" y="72903"/>
                                </a:lnTo>
                                <a:lnTo>
                                  <a:pt x="165440" y="72903"/>
                                </a:lnTo>
                                <a:lnTo>
                                  <a:pt x="165506" y="72902"/>
                                </a:lnTo>
                                <a:lnTo>
                                  <a:pt x="165573" y="72902"/>
                                </a:lnTo>
                                <a:lnTo>
                                  <a:pt x="165640" y="72901"/>
                                </a:lnTo>
                                <a:lnTo>
                                  <a:pt x="165707" y="72901"/>
                                </a:lnTo>
                                <a:lnTo>
                                  <a:pt x="165774" y="72900"/>
                                </a:lnTo>
                                <a:lnTo>
                                  <a:pt x="165840" y="72900"/>
                                </a:lnTo>
                                <a:lnTo>
                                  <a:pt x="165907" y="72899"/>
                                </a:lnTo>
                                <a:lnTo>
                                  <a:pt x="165974" y="72899"/>
                                </a:lnTo>
                                <a:lnTo>
                                  <a:pt x="166041" y="72898"/>
                                </a:lnTo>
                                <a:lnTo>
                                  <a:pt x="166108" y="72898"/>
                                </a:lnTo>
                                <a:lnTo>
                                  <a:pt x="166174" y="72897"/>
                                </a:lnTo>
                                <a:lnTo>
                                  <a:pt x="166241" y="72896"/>
                                </a:lnTo>
                                <a:lnTo>
                                  <a:pt x="166308" y="72896"/>
                                </a:lnTo>
                                <a:lnTo>
                                  <a:pt x="166375" y="72895"/>
                                </a:lnTo>
                                <a:lnTo>
                                  <a:pt x="166441" y="72895"/>
                                </a:lnTo>
                                <a:lnTo>
                                  <a:pt x="166508" y="72894"/>
                                </a:lnTo>
                                <a:lnTo>
                                  <a:pt x="166575" y="72894"/>
                                </a:lnTo>
                                <a:lnTo>
                                  <a:pt x="166642" y="72893"/>
                                </a:lnTo>
                                <a:lnTo>
                                  <a:pt x="166709" y="72893"/>
                                </a:lnTo>
                                <a:lnTo>
                                  <a:pt x="166775" y="72892"/>
                                </a:lnTo>
                                <a:lnTo>
                                  <a:pt x="166842" y="72892"/>
                                </a:lnTo>
                                <a:lnTo>
                                  <a:pt x="166909" y="72891"/>
                                </a:lnTo>
                                <a:lnTo>
                                  <a:pt x="166976" y="72890"/>
                                </a:lnTo>
                                <a:lnTo>
                                  <a:pt x="167043" y="72890"/>
                                </a:lnTo>
                                <a:lnTo>
                                  <a:pt x="167109" y="72889"/>
                                </a:lnTo>
                                <a:lnTo>
                                  <a:pt x="167176" y="72889"/>
                                </a:lnTo>
                                <a:lnTo>
                                  <a:pt x="167243" y="72888"/>
                                </a:lnTo>
                                <a:lnTo>
                                  <a:pt x="167310" y="72888"/>
                                </a:lnTo>
                                <a:lnTo>
                                  <a:pt x="167377" y="72887"/>
                                </a:lnTo>
                                <a:lnTo>
                                  <a:pt x="167443" y="72887"/>
                                </a:lnTo>
                                <a:lnTo>
                                  <a:pt x="167510" y="72886"/>
                                </a:lnTo>
                                <a:lnTo>
                                  <a:pt x="167577" y="72885"/>
                                </a:lnTo>
                                <a:lnTo>
                                  <a:pt x="167644" y="72885"/>
                                </a:lnTo>
                                <a:lnTo>
                                  <a:pt x="167710" y="72884"/>
                                </a:lnTo>
                                <a:lnTo>
                                  <a:pt x="167777" y="72884"/>
                                </a:lnTo>
                                <a:lnTo>
                                  <a:pt x="167844" y="72883"/>
                                </a:lnTo>
                                <a:lnTo>
                                  <a:pt x="167911" y="72883"/>
                                </a:lnTo>
                                <a:lnTo>
                                  <a:pt x="167978" y="72882"/>
                                </a:lnTo>
                                <a:lnTo>
                                  <a:pt x="168044" y="72882"/>
                                </a:lnTo>
                                <a:lnTo>
                                  <a:pt x="168111" y="72881"/>
                                </a:lnTo>
                                <a:lnTo>
                                  <a:pt x="168178" y="72881"/>
                                </a:lnTo>
                                <a:lnTo>
                                  <a:pt x="168245" y="72880"/>
                                </a:lnTo>
                                <a:lnTo>
                                  <a:pt x="168312" y="72879"/>
                                </a:lnTo>
                                <a:lnTo>
                                  <a:pt x="168378" y="72879"/>
                                </a:lnTo>
                                <a:lnTo>
                                  <a:pt x="168445" y="72878"/>
                                </a:lnTo>
                                <a:lnTo>
                                  <a:pt x="168512" y="72878"/>
                                </a:lnTo>
                                <a:lnTo>
                                  <a:pt x="168579" y="72877"/>
                                </a:lnTo>
                                <a:lnTo>
                                  <a:pt x="168646" y="72877"/>
                                </a:lnTo>
                                <a:lnTo>
                                  <a:pt x="168712" y="72876"/>
                                </a:lnTo>
                                <a:lnTo>
                                  <a:pt x="168779" y="72876"/>
                                </a:lnTo>
                                <a:lnTo>
                                  <a:pt x="168846" y="72875"/>
                                </a:lnTo>
                                <a:lnTo>
                                  <a:pt x="168913" y="72874"/>
                                </a:lnTo>
                                <a:lnTo>
                                  <a:pt x="168980" y="72874"/>
                                </a:lnTo>
                                <a:lnTo>
                                  <a:pt x="169046" y="72873"/>
                                </a:lnTo>
                                <a:lnTo>
                                  <a:pt x="169113" y="72873"/>
                                </a:lnTo>
                                <a:lnTo>
                                  <a:pt x="169180" y="72872"/>
                                </a:lnTo>
                                <a:lnTo>
                                  <a:pt x="169247" y="72872"/>
                                </a:lnTo>
                                <a:lnTo>
                                  <a:pt x="169313" y="72871"/>
                                </a:lnTo>
                                <a:lnTo>
                                  <a:pt x="169380" y="72871"/>
                                </a:lnTo>
                                <a:lnTo>
                                  <a:pt x="169447" y="72870"/>
                                </a:lnTo>
                                <a:lnTo>
                                  <a:pt x="169514" y="72869"/>
                                </a:lnTo>
                                <a:lnTo>
                                  <a:pt x="169581" y="72869"/>
                                </a:lnTo>
                                <a:lnTo>
                                  <a:pt x="169647" y="72868"/>
                                </a:lnTo>
                                <a:lnTo>
                                  <a:pt x="169714" y="72868"/>
                                </a:lnTo>
                                <a:lnTo>
                                  <a:pt x="169781" y="72867"/>
                                </a:lnTo>
                                <a:lnTo>
                                  <a:pt x="169848" y="72867"/>
                                </a:lnTo>
                                <a:lnTo>
                                  <a:pt x="169915" y="72866"/>
                                </a:lnTo>
                                <a:lnTo>
                                  <a:pt x="169981" y="72865"/>
                                </a:lnTo>
                                <a:lnTo>
                                  <a:pt x="170048" y="72865"/>
                                </a:lnTo>
                                <a:lnTo>
                                  <a:pt x="170115" y="72864"/>
                                </a:lnTo>
                                <a:lnTo>
                                  <a:pt x="170182" y="72864"/>
                                </a:lnTo>
                                <a:lnTo>
                                  <a:pt x="170249" y="72863"/>
                                </a:lnTo>
                                <a:lnTo>
                                  <a:pt x="170315" y="72863"/>
                                </a:lnTo>
                                <a:lnTo>
                                  <a:pt x="170382" y="72862"/>
                                </a:lnTo>
                                <a:lnTo>
                                  <a:pt x="170449" y="72862"/>
                                </a:lnTo>
                                <a:lnTo>
                                  <a:pt x="170516" y="72861"/>
                                </a:lnTo>
                                <a:lnTo>
                                  <a:pt x="170582" y="72860"/>
                                </a:lnTo>
                                <a:lnTo>
                                  <a:pt x="170649" y="72860"/>
                                </a:lnTo>
                                <a:lnTo>
                                  <a:pt x="170716" y="72859"/>
                                </a:lnTo>
                                <a:lnTo>
                                  <a:pt x="170783" y="72859"/>
                                </a:lnTo>
                                <a:lnTo>
                                  <a:pt x="170850" y="72858"/>
                                </a:lnTo>
                                <a:lnTo>
                                  <a:pt x="170916" y="72858"/>
                                </a:lnTo>
                                <a:lnTo>
                                  <a:pt x="170983" y="72857"/>
                                </a:lnTo>
                                <a:lnTo>
                                  <a:pt x="171050" y="72856"/>
                                </a:lnTo>
                                <a:lnTo>
                                  <a:pt x="171117" y="72856"/>
                                </a:lnTo>
                                <a:lnTo>
                                  <a:pt x="171184" y="72855"/>
                                </a:lnTo>
                                <a:lnTo>
                                  <a:pt x="171250" y="72855"/>
                                </a:lnTo>
                                <a:lnTo>
                                  <a:pt x="171317" y="72854"/>
                                </a:lnTo>
                                <a:lnTo>
                                  <a:pt x="171384" y="72854"/>
                                </a:lnTo>
                                <a:lnTo>
                                  <a:pt x="171451" y="72853"/>
                                </a:lnTo>
                                <a:lnTo>
                                  <a:pt x="171518" y="72852"/>
                                </a:lnTo>
                                <a:lnTo>
                                  <a:pt x="171584" y="72852"/>
                                </a:lnTo>
                                <a:lnTo>
                                  <a:pt x="171651" y="72851"/>
                                </a:lnTo>
                                <a:lnTo>
                                  <a:pt x="171718" y="72851"/>
                                </a:lnTo>
                                <a:lnTo>
                                  <a:pt x="171785" y="72850"/>
                                </a:lnTo>
                                <a:lnTo>
                                  <a:pt x="171852" y="72850"/>
                                </a:lnTo>
                                <a:lnTo>
                                  <a:pt x="171918" y="72849"/>
                                </a:lnTo>
                                <a:lnTo>
                                  <a:pt x="171985" y="72848"/>
                                </a:lnTo>
                                <a:lnTo>
                                  <a:pt x="172052" y="72848"/>
                                </a:lnTo>
                                <a:lnTo>
                                  <a:pt x="172119" y="72847"/>
                                </a:lnTo>
                                <a:lnTo>
                                  <a:pt x="172185" y="72847"/>
                                </a:lnTo>
                                <a:lnTo>
                                  <a:pt x="172252" y="72846"/>
                                </a:lnTo>
                                <a:lnTo>
                                  <a:pt x="172319" y="72846"/>
                                </a:lnTo>
                                <a:lnTo>
                                  <a:pt x="172386" y="72845"/>
                                </a:lnTo>
                                <a:lnTo>
                                  <a:pt x="172453" y="72844"/>
                                </a:lnTo>
                                <a:lnTo>
                                  <a:pt x="172519" y="72844"/>
                                </a:lnTo>
                                <a:lnTo>
                                  <a:pt x="172586" y="72843"/>
                                </a:lnTo>
                                <a:lnTo>
                                  <a:pt x="172653" y="72843"/>
                                </a:lnTo>
                                <a:lnTo>
                                  <a:pt x="172720" y="72842"/>
                                </a:lnTo>
                                <a:lnTo>
                                  <a:pt x="172787" y="72842"/>
                                </a:lnTo>
                                <a:lnTo>
                                  <a:pt x="172853" y="72841"/>
                                </a:lnTo>
                                <a:lnTo>
                                  <a:pt x="172920" y="72840"/>
                                </a:lnTo>
                                <a:lnTo>
                                  <a:pt x="172987" y="72840"/>
                                </a:lnTo>
                                <a:lnTo>
                                  <a:pt x="173054" y="72839"/>
                                </a:lnTo>
                                <a:lnTo>
                                  <a:pt x="173121" y="72839"/>
                                </a:lnTo>
                                <a:lnTo>
                                  <a:pt x="173187" y="72838"/>
                                </a:lnTo>
                                <a:lnTo>
                                  <a:pt x="173254" y="72837"/>
                                </a:lnTo>
                                <a:lnTo>
                                  <a:pt x="173321" y="72837"/>
                                </a:lnTo>
                                <a:lnTo>
                                  <a:pt x="173388" y="72836"/>
                                </a:lnTo>
                                <a:lnTo>
                                  <a:pt x="173454" y="72836"/>
                                </a:lnTo>
                                <a:lnTo>
                                  <a:pt x="173521" y="72835"/>
                                </a:lnTo>
                                <a:lnTo>
                                  <a:pt x="173588" y="72835"/>
                                </a:lnTo>
                                <a:lnTo>
                                  <a:pt x="173655" y="72834"/>
                                </a:lnTo>
                                <a:lnTo>
                                  <a:pt x="173722" y="72833"/>
                                </a:lnTo>
                                <a:lnTo>
                                  <a:pt x="173788" y="72833"/>
                                </a:lnTo>
                                <a:lnTo>
                                  <a:pt x="173855" y="72832"/>
                                </a:lnTo>
                                <a:lnTo>
                                  <a:pt x="173922" y="72832"/>
                                </a:lnTo>
                                <a:lnTo>
                                  <a:pt x="173989" y="72831"/>
                                </a:lnTo>
                                <a:lnTo>
                                  <a:pt x="174056" y="72830"/>
                                </a:lnTo>
                                <a:lnTo>
                                  <a:pt x="174122" y="72830"/>
                                </a:lnTo>
                                <a:lnTo>
                                  <a:pt x="174189" y="72829"/>
                                </a:lnTo>
                                <a:lnTo>
                                  <a:pt x="174256" y="72829"/>
                                </a:lnTo>
                                <a:lnTo>
                                  <a:pt x="174323" y="72828"/>
                                </a:lnTo>
                                <a:lnTo>
                                  <a:pt x="174390" y="72828"/>
                                </a:lnTo>
                                <a:lnTo>
                                  <a:pt x="174456" y="72827"/>
                                </a:lnTo>
                                <a:lnTo>
                                  <a:pt x="174523" y="72826"/>
                                </a:lnTo>
                                <a:lnTo>
                                  <a:pt x="174590" y="72826"/>
                                </a:lnTo>
                                <a:lnTo>
                                  <a:pt x="174657" y="72825"/>
                                </a:lnTo>
                                <a:lnTo>
                                  <a:pt x="174724" y="72825"/>
                                </a:lnTo>
                                <a:lnTo>
                                  <a:pt x="174790" y="72824"/>
                                </a:lnTo>
                                <a:lnTo>
                                  <a:pt x="174857" y="72823"/>
                                </a:lnTo>
                                <a:lnTo>
                                  <a:pt x="174924" y="72823"/>
                                </a:lnTo>
                                <a:lnTo>
                                  <a:pt x="174991" y="72822"/>
                                </a:lnTo>
                                <a:lnTo>
                                  <a:pt x="175057" y="72822"/>
                                </a:lnTo>
                                <a:lnTo>
                                  <a:pt x="175124" y="72821"/>
                                </a:lnTo>
                                <a:lnTo>
                                  <a:pt x="175191" y="72820"/>
                                </a:lnTo>
                                <a:lnTo>
                                  <a:pt x="175258" y="72820"/>
                                </a:lnTo>
                                <a:lnTo>
                                  <a:pt x="175325" y="72819"/>
                                </a:lnTo>
                                <a:lnTo>
                                  <a:pt x="175391" y="72819"/>
                                </a:lnTo>
                                <a:lnTo>
                                  <a:pt x="175458" y="72818"/>
                                </a:lnTo>
                                <a:lnTo>
                                  <a:pt x="175525" y="72818"/>
                                </a:lnTo>
                                <a:lnTo>
                                  <a:pt x="175592" y="72817"/>
                                </a:lnTo>
                                <a:lnTo>
                                  <a:pt x="175659" y="72816"/>
                                </a:lnTo>
                                <a:lnTo>
                                  <a:pt x="175725" y="72816"/>
                                </a:lnTo>
                                <a:lnTo>
                                  <a:pt x="175792" y="72815"/>
                                </a:lnTo>
                                <a:lnTo>
                                  <a:pt x="175859" y="72815"/>
                                </a:lnTo>
                                <a:lnTo>
                                  <a:pt x="175926" y="72814"/>
                                </a:lnTo>
                                <a:lnTo>
                                  <a:pt x="175993" y="72813"/>
                                </a:lnTo>
                                <a:lnTo>
                                  <a:pt x="176059" y="72813"/>
                                </a:lnTo>
                                <a:lnTo>
                                  <a:pt x="176126" y="72812"/>
                                </a:lnTo>
                                <a:lnTo>
                                  <a:pt x="176193" y="72812"/>
                                </a:lnTo>
                                <a:lnTo>
                                  <a:pt x="176260" y="72811"/>
                                </a:lnTo>
                                <a:lnTo>
                                  <a:pt x="176326" y="72810"/>
                                </a:lnTo>
                                <a:lnTo>
                                  <a:pt x="176393" y="72810"/>
                                </a:lnTo>
                                <a:lnTo>
                                  <a:pt x="176460" y="72809"/>
                                </a:lnTo>
                                <a:lnTo>
                                  <a:pt x="176527" y="72809"/>
                                </a:lnTo>
                                <a:lnTo>
                                  <a:pt x="176594" y="72808"/>
                                </a:lnTo>
                                <a:lnTo>
                                  <a:pt x="176660" y="72807"/>
                                </a:lnTo>
                                <a:lnTo>
                                  <a:pt x="176727" y="72807"/>
                                </a:lnTo>
                                <a:lnTo>
                                  <a:pt x="176794" y="72806"/>
                                </a:lnTo>
                                <a:lnTo>
                                  <a:pt x="176861" y="72806"/>
                                </a:lnTo>
                                <a:lnTo>
                                  <a:pt x="176928" y="72805"/>
                                </a:lnTo>
                                <a:lnTo>
                                  <a:pt x="176994" y="72804"/>
                                </a:lnTo>
                                <a:lnTo>
                                  <a:pt x="177061" y="72804"/>
                                </a:lnTo>
                                <a:lnTo>
                                  <a:pt x="177128" y="72803"/>
                                </a:lnTo>
                                <a:lnTo>
                                  <a:pt x="177195" y="72803"/>
                                </a:lnTo>
                                <a:lnTo>
                                  <a:pt x="177262" y="72802"/>
                                </a:lnTo>
                                <a:lnTo>
                                  <a:pt x="177328" y="72801"/>
                                </a:lnTo>
                                <a:lnTo>
                                  <a:pt x="177395" y="72801"/>
                                </a:lnTo>
                                <a:lnTo>
                                  <a:pt x="177462" y="72800"/>
                                </a:lnTo>
                                <a:lnTo>
                                  <a:pt x="177529" y="72800"/>
                                </a:lnTo>
                                <a:lnTo>
                                  <a:pt x="177595" y="72799"/>
                                </a:lnTo>
                                <a:lnTo>
                                  <a:pt x="177662" y="72798"/>
                                </a:lnTo>
                                <a:lnTo>
                                  <a:pt x="177729" y="72798"/>
                                </a:lnTo>
                                <a:lnTo>
                                  <a:pt x="177796" y="72797"/>
                                </a:lnTo>
                                <a:lnTo>
                                  <a:pt x="177863" y="72797"/>
                                </a:lnTo>
                                <a:lnTo>
                                  <a:pt x="177929" y="72796"/>
                                </a:lnTo>
                                <a:lnTo>
                                  <a:pt x="177996" y="72795"/>
                                </a:lnTo>
                                <a:lnTo>
                                  <a:pt x="178063" y="72795"/>
                                </a:lnTo>
                                <a:lnTo>
                                  <a:pt x="178130" y="72794"/>
                                </a:lnTo>
                                <a:lnTo>
                                  <a:pt x="178197" y="72794"/>
                                </a:lnTo>
                                <a:lnTo>
                                  <a:pt x="178263" y="72793"/>
                                </a:lnTo>
                                <a:lnTo>
                                  <a:pt x="178330" y="72792"/>
                                </a:lnTo>
                                <a:lnTo>
                                  <a:pt x="178397" y="72792"/>
                                </a:lnTo>
                                <a:lnTo>
                                  <a:pt x="178464" y="72791"/>
                                </a:lnTo>
                                <a:lnTo>
                                  <a:pt x="178531" y="72791"/>
                                </a:lnTo>
                                <a:lnTo>
                                  <a:pt x="178597" y="72790"/>
                                </a:lnTo>
                                <a:lnTo>
                                  <a:pt x="178664" y="72789"/>
                                </a:lnTo>
                                <a:lnTo>
                                  <a:pt x="178731" y="72789"/>
                                </a:lnTo>
                                <a:lnTo>
                                  <a:pt x="178798" y="72788"/>
                                </a:lnTo>
                                <a:lnTo>
                                  <a:pt x="178865" y="72787"/>
                                </a:lnTo>
                                <a:lnTo>
                                  <a:pt x="178931" y="72787"/>
                                </a:lnTo>
                                <a:lnTo>
                                  <a:pt x="178998" y="72786"/>
                                </a:lnTo>
                                <a:lnTo>
                                  <a:pt x="179065" y="72786"/>
                                </a:lnTo>
                                <a:lnTo>
                                  <a:pt x="179132" y="72785"/>
                                </a:lnTo>
                                <a:lnTo>
                                  <a:pt x="179198" y="72784"/>
                                </a:lnTo>
                                <a:lnTo>
                                  <a:pt x="179265" y="72784"/>
                                </a:lnTo>
                                <a:lnTo>
                                  <a:pt x="179332" y="72783"/>
                                </a:lnTo>
                                <a:lnTo>
                                  <a:pt x="179399" y="72783"/>
                                </a:lnTo>
                                <a:lnTo>
                                  <a:pt x="179466" y="72782"/>
                                </a:lnTo>
                                <a:lnTo>
                                  <a:pt x="179532" y="72781"/>
                                </a:lnTo>
                                <a:lnTo>
                                  <a:pt x="179599" y="72781"/>
                                </a:lnTo>
                                <a:lnTo>
                                  <a:pt x="179666" y="72780"/>
                                </a:lnTo>
                                <a:lnTo>
                                  <a:pt x="179733" y="72780"/>
                                </a:lnTo>
                                <a:lnTo>
                                  <a:pt x="179800" y="72779"/>
                                </a:lnTo>
                                <a:lnTo>
                                  <a:pt x="179866" y="72778"/>
                                </a:lnTo>
                                <a:lnTo>
                                  <a:pt x="179933" y="72778"/>
                                </a:lnTo>
                                <a:lnTo>
                                  <a:pt x="180000" y="72777"/>
                                </a:lnTo>
                                <a:lnTo>
                                  <a:pt x="180067" y="72776"/>
                                </a:lnTo>
                                <a:lnTo>
                                  <a:pt x="180134" y="72776"/>
                                </a:lnTo>
                                <a:lnTo>
                                  <a:pt x="180200" y="72775"/>
                                </a:lnTo>
                                <a:lnTo>
                                  <a:pt x="180267" y="72775"/>
                                </a:lnTo>
                                <a:lnTo>
                                  <a:pt x="180334" y="72774"/>
                                </a:lnTo>
                                <a:lnTo>
                                  <a:pt x="180401" y="72773"/>
                                </a:lnTo>
                                <a:lnTo>
                                  <a:pt x="180467" y="72773"/>
                                </a:lnTo>
                                <a:lnTo>
                                  <a:pt x="180534" y="72772"/>
                                </a:lnTo>
                                <a:lnTo>
                                  <a:pt x="180601" y="72771"/>
                                </a:lnTo>
                                <a:lnTo>
                                  <a:pt x="180668" y="72771"/>
                                </a:lnTo>
                                <a:lnTo>
                                  <a:pt x="180735" y="72770"/>
                                </a:lnTo>
                                <a:lnTo>
                                  <a:pt x="180801" y="72770"/>
                                </a:lnTo>
                                <a:lnTo>
                                  <a:pt x="180868" y="72769"/>
                                </a:lnTo>
                                <a:lnTo>
                                  <a:pt x="180935" y="72768"/>
                                </a:lnTo>
                                <a:lnTo>
                                  <a:pt x="181002" y="72768"/>
                                </a:lnTo>
                                <a:lnTo>
                                  <a:pt x="181069" y="72767"/>
                                </a:lnTo>
                                <a:lnTo>
                                  <a:pt x="181135" y="72766"/>
                                </a:lnTo>
                                <a:lnTo>
                                  <a:pt x="181202" y="72766"/>
                                </a:lnTo>
                                <a:lnTo>
                                  <a:pt x="181269" y="72765"/>
                                </a:lnTo>
                                <a:lnTo>
                                  <a:pt x="181336" y="72765"/>
                                </a:lnTo>
                                <a:lnTo>
                                  <a:pt x="181403" y="72764"/>
                                </a:lnTo>
                                <a:lnTo>
                                  <a:pt x="181469" y="72763"/>
                                </a:lnTo>
                                <a:lnTo>
                                  <a:pt x="181536" y="72763"/>
                                </a:lnTo>
                                <a:lnTo>
                                  <a:pt x="181603" y="72762"/>
                                </a:lnTo>
                                <a:lnTo>
                                  <a:pt x="181670" y="72761"/>
                                </a:lnTo>
                                <a:lnTo>
                                  <a:pt x="181737" y="72761"/>
                                </a:lnTo>
                                <a:lnTo>
                                  <a:pt x="181803" y="72760"/>
                                </a:lnTo>
                                <a:lnTo>
                                  <a:pt x="181870" y="72760"/>
                                </a:lnTo>
                                <a:lnTo>
                                  <a:pt x="181937" y="72759"/>
                                </a:lnTo>
                                <a:lnTo>
                                  <a:pt x="182004" y="72758"/>
                                </a:lnTo>
                                <a:lnTo>
                                  <a:pt x="182070" y="72758"/>
                                </a:lnTo>
                                <a:lnTo>
                                  <a:pt x="182137" y="72757"/>
                                </a:lnTo>
                                <a:lnTo>
                                  <a:pt x="182204" y="72756"/>
                                </a:lnTo>
                                <a:lnTo>
                                  <a:pt x="182271" y="72756"/>
                                </a:lnTo>
                                <a:lnTo>
                                  <a:pt x="182338" y="72755"/>
                                </a:lnTo>
                                <a:lnTo>
                                  <a:pt x="182404" y="72755"/>
                                </a:lnTo>
                                <a:lnTo>
                                  <a:pt x="182471" y="72754"/>
                                </a:lnTo>
                                <a:lnTo>
                                  <a:pt x="182538" y="72753"/>
                                </a:lnTo>
                                <a:lnTo>
                                  <a:pt x="182605" y="72753"/>
                                </a:lnTo>
                                <a:lnTo>
                                  <a:pt x="182672" y="72752"/>
                                </a:lnTo>
                                <a:lnTo>
                                  <a:pt x="182738" y="72751"/>
                                </a:lnTo>
                                <a:lnTo>
                                  <a:pt x="182805" y="72751"/>
                                </a:lnTo>
                                <a:lnTo>
                                  <a:pt x="182872" y="72750"/>
                                </a:lnTo>
                                <a:lnTo>
                                  <a:pt x="182939" y="72750"/>
                                </a:lnTo>
                                <a:lnTo>
                                  <a:pt x="183006" y="72749"/>
                                </a:lnTo>
                                <a:lnTo>
                                  <a:pt x="183072" y="72748"/>
                                </a:lnTo>
                                <a:lnTo>
                                  <a:pt x="183139" y="72748"/>
                                </a:lnTo>
                                <a:lnTo>
                                  <a:pt x="183206" y="72747"/>
                                </a:lnTo>
                                <a:lnTo>
                                  <a:pt x="183273" y="72746"/>
                                </a:lnTo>
                                <a:lnTo>
                                  <a:pt x="183339" y="72746"/>
                                </a:lnTo>
                                <a:lnTo>
                                  <a:pt x="183406" y="72745"/>
                                </a:lnTo>
                                <a:lnTo>
                                  <a:pt x="183473" y="72744"/>
                                </a:lnTo>
                                <a:lnTo>
                                  <a:pt x="183540" y="72744"/>
                                </a:lnTo>
                                <a:lnTo>
                                  <a:pt x="183607" y="72743"/>
                                </a:lnTo>
                                <a:lnTo>
                                  <a:pt x="183673" y="72743"/>
                                </a:lnTo>
                                <a:lnTo>
                                  <a:pt x="183740" y="72742"/>
                                </a:lnTo>
                                <a:lnTo>
                                  <a:pt x="183807" y="72741"/>
                                </a:lnTo>
                                <a:lnTo>
                                  <a:pt x="183874" y="72741"/>
                                </a:lnTo>
                                <a:lnTo>
                                  <a:pt x="183941" y="72740"/>
                                </a:lnTo>
                                <a:lnTo>
                                  <a:pt x="184007" y="72739"/>
                                </a:lnTo>
                                <a:lnTo>
                                  <a:pt x="184074" y="72739"/>
                                </a:lnTo>
                                <a:lnTo>
                                  <a:pt x="184141" y="72738"/>
                                </a:lnTo>
                                <a:lnTo>
                                  <a:pt x="184208" y="72737"/>
                                </a:lnTo>
                                <a:lnTo>
                                  <a:pt x="184275" y="72737"/>
                                </a:lnTo>
                                <a:lnTo>
                                  <a:pt x="184341" y="72736"/>
                                </a:lnTo>
                                <a:lnTo>
                                  <a:pt x="184408" y="72735"/>
                                </a:lnTo>
                                <a:lnTo>
                                  <a:pt x="184475" y="72735"/>
                                </a:lnTo>
                                <a:lnTo>
                                  <a:pt x="184542" y="72734"/>
                                </a:lnTo>
                                <a:lnTo>
                                  <a:pt x="184608" y="72734"/>
                                </a:lnTo>
                                <a:lnTo>
                                  <a:pt x="184675" y="72733"/>
                                </a:lnTo>
                                <a:lnTo>
                                  <a:pt x="184742" y="72732"/>
                                </a:lnTo>
                                <a:lnTo>
                                  <a:pt x="184809" y="72732"/>
                                </a:lnTo>
                                <a:lnTo>
                                  <a:pt x="184876" y="72731"/>
                                </a:lnTo>
                                <a:lnTo>
                                  <a:pt x="184942" y="72730"/>
                                </a:lnTo>
                                <a:lnTo>
                                  <a:pt x="185009" y="72730"/>
                                </a:lnTo>
                                <a:lnTo>
                                  <a:pt x="185076" y="72729"/>
                                </a:lnTo>
                                <a:lnTo>
                                  <a:pt x="185143" y="72728"/>
                                </a:lnTo>
                                <a:lnTo>
                                  <a:pt x="185210" y="72728"/>
                                </a:lnTo>
                                <a:lnTo>
                                  <a:pt x="185276" y="72727"/>
                                </a:lnTo>
                                <a:lnTo>
                                  <a:pt x="185343" y="72726"/>
                                </a:lnTo>
                                <a:lnTo>
                                  <a:pt x="185410" y="72726"/>
                                </a:lnTo>
                                <a:lnTo>
                                  <a:pt x="185477" y="72725"/>
                                </a:lnTo>
                                <a:lnTo>
                                  <a:pt x="185544" y="72724"/>
                                </a:lnTo>
                                <a:lnTo>
                                  <a:pt x="185610" y="72724"/>
                                </a:lnTo>
                                <a:lnTo>
                                  <a:pt x="185677" y="72723"/>
                                </a:lnTo>
                                <a:lnTo>
                                  <a:pt x="185744" y="72723"/>
                                </a:lnTo>
                                <a:lnTo>
                                  <a:pt x="185811" y="72722"/>
                                </a:lnTo>
                                <a:lnTo>
                                  <a:pt x="185878" y="72721"/>
                                </a:lnTo>
                                <a:lnTo>
                                  <a:pt x="185944" y="72721"/>
                                </a:lnTo>
                                <a:lnTo>
                                  <a:pt x="186011" y="72720"/>
                                </a:lnTo>
                                <a:lnTo>
                                  <a:pt x="186078" y="72719"/>
                                </a:lnTo>
                                <a:lnTo>
                                  <a:pt x="186145" y="72719"/>
                                </a:lnTo>
                                <a:lnTo>
                                  <a:pt x="186211" y="72718"/>
                                </a:lnTo>
                                <a:lnTo>
                                  <a:pt x="186278" y="72717"/>
                                </a:lnTo>
                                <a:lnTo>
                                  <a:pt x="186345" y="72717"/>
                                </a:lnTo>
                                <a:lnTo>
                                  <a:pt x="186412" y="72716"/>
                                </a:lnTo>
                                <a:lnTo>
                                  <a:pt x="186479" y="72715"/>
                                </a:lnTo>
                                <a:lnTo>
                                  <a:pt x="186545" y="72715"/>
                                </a:lnTo>
                                <a:lnTo>
                                  <a:pt x="186612" y="72714"/>
                                </a:lnTo>
                                <a:lnTo>
                                  <a:pt x="186679" y="72713"/>
                                </a:lnTo>
                                <a:lnTo>
                                  <a:pt x="186746" y="72713"/>
                                </a:lnTo>
                                <a:lnTo>
                                  <a:pt x="186813" y="72712"/>
                                </a:lnTo>
                                <a:lnTo>
                                  <a:pt x="186879" y="72711"/>
                                </a:lnTo>
                                <a:lnTo>
                                  <a:pt x="186946" y="72711"/>
                                </a:lnTo>
                                <a:lnTo>
                                  <a:pt x="187013" y="72710"/>
                                </a:lnTo>
                                <a:lnTo>
                                  <a:pt x="187080" y="72709"/>
                                </a:lnTo>
                                <a:lnTo>
                                  <a:pt x="187147" y="72709"/>
                                </a:lnTo>
                                <a:lnTo>
                                  <a:pt x="187213" y="72708"/>
                                </a:lnTo>
                                <a:lnTo>
                                  <a:pt x="187280" y="72707"/>
                                </a:lnTo>
                                <a:lnTo>
                                  <a:pt x="187347" y="72707"/>
                                </a:lnTo>
                                <a:lnTo>
                                  <a:pt x="187414" y="72706"/>
                                </a:lnTo>
                                <a:lnTo>
                                  <a:pt x="187480" y="72705"/>
                                </a:lnTo>
                                <a:lnTo>
                                  <a:pt x="187547" y="72705"/>
                                </a:lnTo>
                                <a:lnTo>
                                  <a:pt x="187614" y="72704"/>
                                </a:lnTo>
                                <a:lnTo>
                                  <a:pt x="187681" y="72704"/>
                                </a:lnTo>
                                <a:lnTo>
                                  <a:pt x="187748" y="72703"/>
                                </a:lnTo>
                                <a:lnTo>
                                  <a:pt x="187814" y="72702"/>
                                </a:lnTo>
                                <a:lnTo>
                                  <a:pt x="187881" y="72702"/>
                                </a:lnTo>
                                <a:lnTo>
                                  <a:pt x="187948" y="72701"/>
                                </a:lnTo>
                                <a:lnTo>
                                  <a:pt x="188015" y="72700"/>
                                </a:lnTo>
                                <a:lnTo>
                                  <a:pt x="188082" y="72700"/>
                                </a:lnTo>
                                <a:lnTo>
                                  <a:pt x="188148" y="72699"/>
                                </a:lnTo>
                                <a:lnTo>
                                  <a:pt x="188215" y="72698"/>
                                </a:lnTo>
                                <a:lnTo>
                                  <a:pt x="188282" y="72698"/>
                                </a:lnTo>
                                <a:lnTo>
                                  <a:pt x="188349" y="72697"/>
                                </a:lnTo>
                                <a:lnTo>
                                  <a:pt x="188416" y="72696"/>
                                </a:lnTo>
                                <a:lnTo>
                                  <a:pt x="188482" y="72696"/>
                                </a:lnTo>
                                <a:lnTo>
                                  <a:pt x="188549" y="72695"/>
                                </a:lnTo>
                                <a:lnTo>
                                  <a:pt x="188616" y="72694"/>
                                </a:lnTo>
                                <a:lnTo>
                                  <a:pt x="188683" y="72694"/>
                                </a:lnTo>
                                <a:lnTo>
                                  <a:pt x="188750" y="72693"/>
                                </a:lnTo>
                                <a:lnTo>
                                  <a:pt x="188816" y="72692"/>
                                </a:lnTo>
                                <a:lnTo>
                                  <a:pt x="188883" y="72692"/>
                                </a:lnTo>
                                <a:lnTo>
                                  <a:pt x="188950" y="72691"/>
                                </a:lnTo>
                                <a:lnTo>
                                  <a:pt x="189017" y="72690"/>
                                </a:lnTo>
                                <a:lnTo>
                                  <a:pt x="189083" y="72690"/>
                                </a:lnTo>
                                <a:lnTo>
                                  <a:pt x="189150" y="72689"/>
                                </a:lnTo>
                                <a:lnTo>
                                  <a:pt x="189217" y="72688"/>
                                </a:lnTo>
                                <a:lnTo>
                                  <a:pt x="189284" y="72687"/>
                                </a:lnTo>
                                <a:lnTo>
                                  <a:pt x="189351" y="72687"/>
                                </a:lnTo>
                                <a:lnTo>
                                  <a:pt x="189417" y="72686"/>
                                </a:lnTo>
                                <a:lnTo>
                                  <a:pt x="189484" y="72685"/>
                                </a:lnTo>
                                <a:lnTo>
                                  <a:pt x="189551" y="72685"/>
                                </a:lnTo>
                                <a:lnTo>
                                  <a:pt x="189618" y="72684"/>
                                </a:lnTo>
                                <a:lnTo>
                                  <a:pt x="189685" y="72683"/>
                                </a:lnTo>
                                <a:lnTo>
                                  <a:pt x="189751" y="72683"/>
                                </a:lnTo>
                                <a:lnTo>
                                  <a:pt x="189818" y="72682"/>
                                </a:lnTo>
                                <a:lnTo>
                                  <a:pt x="189885" y="72681"/>
                                </a:lnTo>
                                <a:lnTo>
                                  <a:pt x="189952" y="72681"/>
                                </a:lnTo>
                                <a:lnTo>
                                  <a:pt x="190019" y="72680"/>
                                </a:lnTo>
                                <a:lnTo>
                                  <a:pt x="190085" y="72679"/>
                                </a:lnTo>
                                <a:lnTo>
                                  <a:pt x="190152" y="72679"/>
                                </a:lnTo>
                                <a:lnTo>
                                  <a:pt x="190219" y="72678"/>
                                </a:lnTo>
                                <a:lnTo>
                                  <a:pt x="190286" y="72677"/>
                                </a:lnTo>
                                <a:lnTo>
                                  <a:pt x="190352" y="72677"/>
                                </a:lnTo>
                                <a:lnTo>
                                  <a:pt x="190419" y="72676"/>
                                </a:lnTo>
                                <a:lnTo>
                                  <a:pt x="190486" y="72675"/>
                                </a:lnTo>
                                <a:lnTo>
                                  <a:pt x="190553" y="72675"/>
                                </a:lnTo>
                                <a:lnTo>
                                  <a:pt x="190620" y="72674"/>
                                </a:lnTo>
                                <a:lnTo>
                                  <a:pt x="190686" y="72673"/>
                                </a:lnTo>
                                <a:lnTo>
                                  <a:pt x="190753" y="72673"/>
                                </a:lnTo>
                                <a:lnTo>
                                  <a:pt x="190820" y="72672"/>
                                </a:lnTo>
                                <a:lnTo>
                                  <a:pt x="190887" y="72671"/>
                                </a:lnTo>
                                <a:lnTo>
                                  <a:pt x="190954" y="72671"/>
                                </a:lnTo>
                                <a:lnTo>
                                  <a:pt x="191020" y="72670"/>
                                </a:lnTo>
                                <a:lnTo>
                                  <a:pt x="191087" y="72669"/>
                                </a:lnTo>
                                <a:lnTo>
                                  <a:pt x="191154" y="72669"/>
                                </a:lnTo>
                                <a:lnTo>
                                  <a:pt x="191221" y="72668"/>
                                </a:lnTo>
                                <a:lnTo>
                                  <a:pt x="191288" y="72667"/>
                                </a:lnTo>
                                <a:lnTo>
                                  <a:pt x="191354" y="72666"/>
                                </a:lnTo>
                                <a:lnTo>
                                  <a:pt x="191421" y="72666"/>
                                </a:lnTo>
                                <a:lnTo>
                                  <a:pt x="191488" y="72665"/>
                                </a:lnTo>
                                <a:lnTo>
                                  <a:pt x="191555" y="72664"/>
                                </a:lnTo>
                                <a:lnTo>
                                  <a:pt x="191622" y="72664"/>
                                </a:lnTo>
                                <a:lnTo>
                                  <a:pt x="191688" y="72663"/>
                                </a:lnTo>
                                <a:lnTo>
                                  <a:pt x="191755" y="72662"/>
                                </a:lnTo>
                                <a:lnTo>
                                  <a:pt x="191822" y="72662"/>
                                </a:lnTo>
                                <a:lnTo>
                                  <a:pt x="191889" y="72661"/>
                                </a:lnTo>
                                <a:lnTo>
                                  <a:pt x="191955" y="72660"/>
                                </a:lnTo>
                                <a:lnTo>
                                  <a:pt x="192022" y="72660"/>
                                </a:lnTo>
                                <a:lnTo>
                                  <a:pt x="192089" y="72659"/>
                                </a:lnTo>
                                <a:lnTo>
                                  <a:pt x="192156" y="72658"/>
                                </a:lnTo>
                                <a:lnTo>
                                  <a:pt x="192223" y="72658"/>
                                </a:lnTo>
                                <a:lnTo>
                                  <a:pt x="192289" y="72657"/>
                                </a:lnTo>
                                <a:lnTo>
                                  <a:pt x="192356" y="72656"/>
                                </a:lnTo>
                                <a:lnTo>
                                  <a:pt x="192423" y="72655"/>
                                </a:lnTo>
                                <a:lnTo>
                                  <a:pt x="192490" y="72655"/>
                                </a:lnTo>
                                <a:lnTo>
                                  <a:pt x="192557" y="72654"/>
                                </a:lnTo>
                                <a:lnTo>
                                  <a:pt x="192623" y="72653"/>
                                </a:lnTo>
                                <a:lnTo>
                                  <a:pt x="192690" y="72653"/>
                                </a:lnTo>
                                <a:lnTo>
                                  <a:pt x="192757" y="72652"/>
                                </a:lnTo>
                                <a:lnTo>
                                  <a:pt x="192824" y="72651"/>
                                </a:lnTo>
                                <a:lnTo>
                                  <a:pt x="192891" y="72651"/>
                                </a:lnTo>
                                <a:lnTo>
                                  <a:pt x="192957" y="72650"/>
                                </a:lnTo>
                                <a:lnTo>
                                  <a:pt x="193024" y="72649"/>
                                </a:lnTo>
                                <a:lnTo>
                                  <a:pt x="193091" y="72649"/>
                                </a:lnTo>
                                <a:lnTo>
                                  <a:pt x="193158" y="72648"/>
                                </a:lnTo>
                                <a:lnTo>
                                  <a:pt x="193224" y="72647"/>
                                </a:lnTo>
                                <a:lnTo>
                                  <a:pt x="193291" y="72646"/>
                                </a:lnTo>
                                <a:lnTo>
                                  <a:pt x="193358" y="72646"/>
                                </a:lnTo>
                                <a:lnTo>
                                  <a:pt x="193425" y="72645"/>
                                </a:lnTo>
                                <a:lnTo>
                                  <a:pt x="193492" y="72644"/>
                                </a:lnTo>
                                <a:lnTo>
                                  <a:pt x="193558" y="72644"/>
                                </a:lnTo>
                                <a:lnTo>
                                  <a:pt x="193625" y="72643"/>
                                </a:lnTo>
                                <a:lnTo>
                                  <a:pt x="193692" y="72642"/>
                                </a:lnTo>
                                <a:lnTo>
                                  <a:pt x="193759" y="72642"/>
                                </a:lnTo>
                                <a:lnTo>
                                  <a:pt x="193826" y="72641"/>
                                </a:lnTo>
                                <a:lnTo>
                                  <a:pt x="193892" y="72640"/>
                                </a:lnTo>
                                <a:lnTo>
                                  <a:pt x="193959" y="72639"/>
                                </a:lnTo>
                                <a:lnTo>
                                  <a:pt x="194026" y="72639"/>
                                </a:lnTo>
                                <a:lnTo>
                                  <a:pt x="194093" y="72638"/>
                                </a:lnTo>
                                <a:lnTo>
                                  <a:pt x="194160" y="72637"/>
                                </a:lnTo>
                                <a:lnTo>
                                  <a:pt x="194226" y="72637"/>
                                </a:lnTo>
                                <a:lnTo>
                                  <a:pt x="194293" y="72636"/>
                                </a:lnTo>
                                <a:lnTo>
                                  <a:pt x="194360" y="72635"/>
                                </a:lnTo>
                                <a:lnTo>
                                  <a:pt x="194427" y="72635"/>
                                </a:lnTo>
                                <a:lnTo>
                                  <a:pt x="194493" y="72634"/>
                                </a:lnTo>
                                <a:lnTo>
                                  <a:pt x="194560" y="72633"/>
                                </a:lnTo>
                                <a:lnTo>
                                  <a:pt x="194627" y="72632"/>
                                </a:lnTo>
                                <a:lnTo>
                                  <a:pt x="194694" y="72632"/>
                                </a:lnTo>
                                <a:lnTo>
                                  <a:pt x="194761" y="72631"/>
                                </a:lnTo>
                                <a:lnTo>
                                  <a:pt x="194827" y="72630"/>
                                </a:lnTo>
                                <a:lnTo>
                                  <a:pt x="194894" y="72630"/>
                                </a:lnTo>
                                <a:lnTo>
                                  <a:pt x="194961" y="72629"/>
                                </a:lnTo>
                                <a:lnTo>
                                  <a:pt x="195028" y="72628"/>
                                </a:lnTo>
                                <a:lnTo>
                                  <a:pt x="195095" y="72627"/>
                                </a:lnTo>
                                <a:lnTo>
                                  <a:pt x="195161" y="72627"/>
                                </a:lnTo>
                                <a:lnTo>
                                  <a:pt x="195228" y="72626"/>
                                </a:lnTo>
                                <a:lnTo>
                                  <a:pt x="195295" y="72625"/>
                                </a:lnTo>
                                <a:lnTo>
                                  <a:pt x="195362" y="72625"/>
                                </a:lnTo>
                                <a:lnTo>
                                  <a:pt x="195429" y="72624"/>
                                </a:lnTo>
                                <a:lnTo>
                                  <a:pt x="195495" y="72623"/>
                                </a:lnTo>
                                <a:lnTo>
                                  <a:pt x="195562" y="72622"/>
                                </a:lnTo>
                                <a:lnTo>
                                  <a:pt x="195629" y="72622"/>
                                </a:lnTo>
                                <a:lnTo>
                                  <a:pt x="195696" y="72621"/>
                                </a:lnTo>
                                <a:lnTo>
                                  <a:pt x="195763" y="72620"/>
                                </a:lnTo>
                                <a:lnTo>
                                  <a:pt x="195829" y="72620"/>
                                </a:lnTo>
                                <a:lnTo>
                                  <a:pt x="195896" y="72619"/>
                                </a:lnTo>
                                <a:lnTo>
                                  <a:pt x="195963" y="72618"/>
                                </a:lnTo>
                                <a:lnTo>
                                  <a:pt x="196030" y="72617"/>
                                </a:lnTo>
                                <a:lnTo>
                                  <a:pt x="196096" y="72617"/>
                                </a:lnTo>
                                <a:lnTo>
                                  <a:pt x="196163" y="72616"/>
                                </a:lnTo>
                                <a:lnTo>
                                  <a:pt x="196230" y="72615"/>
                                </a:lnTo>
                                <a:lnTo>
                                  <a:pt x="196297" y="72615"/>
                                </a:lnTo>
                                <a:lnTo>
                                  <a:pt x="196364" y="72614"/>
                                </a:lnTo>
                                <a:lnTo>
                                  <a:pt x="196430" y="72613"/>
                                </a:lnTo>
                                <a:lnTo>
                                  <a:pt x="196497" y="72612"/>
                                </a:lnTo>
                                <a:lnTo>
                                  <a:pt x="196564" y="72612"/>
                                </a:lnTo>
                                <a:lnTo>
                                  <a:pt x="196631" y="72611"/>
                                </a:lnTo>
                                <a:lnTo>
                                  <a:pt x="196698" y="72610"/>
                                </a:lnTo>
                                <a:lnTo>
                                  <a:pt x="196764" y="72610"/>
                                </a:lnTo>
                                <a:lnTo>
                                  <a:pt x="196831" y="72609"/>
                                </a:lnTo>
                                <a:lnTo>
                                  <a:pt x="196898" y="72608"/>
                                </a:lnTo>
                                <a:lnTo>
                                  <a:pt x="196965" y="72607"/>
                                </a:lnTo>
                                <a:lnTo>
                                  <a:pt x="197032" y="72607"/>
                                </a:lnTo>
                                <a:lnTo>
                                  <a:pt x="197098" y="72606"/>
                                </a:lnTo>
                                <a:lnTo>
                                  <a:pt x="197165" y="72605"/>
                                </a:lnTo>
                                <a:lnTo>
                                  <a:pt x="197232" y="72605"/>
                                </a:lnTo>
                                <a:lnTo>
                                  <a:pt x="197299" y="72604"/>
                                </a:lnTo>
                                <a:lnTo>
                                  <a:pt x="197365" y="72603"/>
                                </a:lnTo>
                                <a:lnTo>
                                  <a:pt x="197432" y="72602"/>
                                </a:lnTo>
                                <a:lnTo>
                                  <a:pt x="197499" y="72602"/>
                                </a:lnTo>
                                <a:lnTo>
                                  <a:pt x="197566" y="72601"/>
                                </a:lnTo>
                                <a:lnTo>
                                  <a:pt x="197633" y="72600"/>
                                </a:lnTo>
                                <a:lnTo>
                                  <a:pt x="197699" y="72599"/>
                                </a:lnTo>
                                <a:lnTo>
                                  <a:pt x="197766" y="72599"/>
                                </a:lnTo>
                                <a:lnTo>
                                  <a:pt x="197833" y="72598"/>
                                </a:lnTo>
                                <a:lnTo>
                                  <a:pt x="197900" y="72597"/>
                                </a:lnTo>
                                <a:lnTo>
                                  <a:pt x="197967" y="72597"/>
                                </a:lnTo>
                                <a:lnTo>
                                  <a:pt x="198033" y="72596"/>
                                </a:lnTo>
                                <a:lnTo>
                                  <a:pt x="198100" y="72595"/>
                                </a:lnTo>
                                <a:lnTo>
                                  <a:pt x="198167" y="72594"/>
                                </a:lnTo>
                                <a:lnTo>
                                  <a:pt x="198234" y="72594"/>
                                </a:lnTo>
                                <a:lnTo>
                                  <a:pt x="198301" y="72593"/>
                                </a:lnTo>
                                <a:lnTo>
                                  <a:pt x="198367" y="72592"/>
                                </a:lnTo>
                                <a:lnTo>
                                  <a:pt x="198434" y="72591"/>
                                </a:lnTo>
                                <a:lnTo>
                                  <a:pt x="198501" y="72591"/>
                                </a:lnTo>
                                <a:lnTo>
                                  <a:pt x="198568" y="72590"/>
                                </a:lnTo>
                                <a:lnTo>
                                  <a:pt x="198635" y="72589"/>
                                </a:lnTo>
                                <a:lnTo>
                                  <a:pt x="198701" y="72589"/>
                                </a:lnTo>
                                <a:lnTo>
                                  <a:pt x="198768" y="72588"/>
                                </a:lnTo>
                                <a:lnTo>
                                  <a:pt x="198835" y="72587"/>
                                </a:lnTo>
                                <a:lnTo>
                                  <a:pt x="198902" y="72586"/>
                                </a:lnTo>
                                <a:lnTo>
                                  <a:pt x="198968" y="72586"/>
                                </a:lnTo>
                                <a:lnTo>
                                  <a:pt x="199035" y="72585"/>
                                </a:lnTo>
                                <a:lnTo>
                                  <a:pt x="199102" y="72584"/>
                                </a:lnTo>
                                <a:lnTo>
                                  <a:pt x="199169" y="72583"/>
                                </a:lnTo>
                                <a:lnTo>
                                  <a:pt x="199236" y="72583"/>
                                </a:lnTo>
                                <a:lnTo>
                                  <a:pt x="199302" y="72582"/>
                                </a:lnTo>
                                <a:lnTo>
                                  <a:pt x="199369" y="72581"/>
                                </a:lnTo>
                                <a:lnTo>
                                  <a:pt x="199436" y="72580"/>
                                </a:lnTo>
                                <a:lnTo>
                                  <a:pt x="199503" y="72580"/>
                                </a:lnTo>
                                <a:lnTo>
                                  <a:pt x="199570" y="72579"/>
                                </a:lnTo>
                                <a:lnTo>
                                  <a:pt x="199636" y="72578"/>
                                </a:lnTo>
                                <a:lnTo>
                                  <a:pt x="199703" y="72577"/>
                                </a:lnTo>
                                <a:lnTo>
                                  <a:pt x="199770" y="72577"/>
                                </a:lnTo>
                                <a:lnTo>
                                  <a:pt x="199837" y="72576"/>
                                </a:lnTo>
                                <a:lnTo>
                                  <a:pt x="199904" y="72575"/>
                                </a:lnTo>
                                <a:lnTo>
                                  <a:pt x="199970" y="72575"/>
                                </a:lnTo>
                                <a:lnTo>
                                  <a:pt x="200037" y="72574"/>
                                </a:lnTo>
                                <a:lnTo>
                                  <a:pt x="200104" y="72573"/>
                                </a:lnTo>
                                <a:lnTo>
                                  <a:pt x="200171" y="72572"/>
                                </a:lnTo>
                                <a:lnTo>
                                  <a:pt x="200237" y="72572"/>
                                </a:lnTo>
                                <a:lnTo>
                                  <a:pt x="200304" y="72571"/>
                                </a:lnTo>
                                <a:lnTo>
                                  <a:pt x="200371" y="72570"/>
                                </a:lnTo>
                                <a:lnTo>
                                  <a:pt x="200438" y="72569"/>
                                </a:lnTo>
                                <a:lnTo>
                                  <a:pt x="200505" y="72569"/>
                                </a:lnTo>
                                <a:lnTo>
                                  <a:pt x="200571" y="72568"/>
                                </a:lnTo>
                                <a:lnTo>
                                  <a:pt x="200638" y="72567"/>
                                </a:lnTo>
                                <a:lnTo>
                                  <a:pt x="200705" y="72566"/>
                                </a:lnTo>
                                <a:lnTo>
                                  <a:pt x="200772" y="72566"/>
                                </a:lnTo>
                                <a:lnTo>
                                  <a:pt x="200839" y="72565"/>
                                </a:lnTo>
                                <a:lnTo>
                                  <a:pt x="200905" y="72564"/>
                                </a:lnTo>
                                <a:lnTo>
                                  <a:pt x="200972" y="72563"/>
                                </a:lnTo>
                                <a:lnTo>
                                  <a:pt x="201039" y="72563"/>
                                </a:lnTo>
                                <a:lnTo>
                                  <a:pt x="201106" y="72562"/>
                                </a:lnTo>
                                <a:lnTo>
                                  <a:pt x="201173" y="72561"/>
                                </a:lnTo>
                                <a:lnTo>
                                  <a:pt x="201239" y="72560"/>
                                </a:lnTo>
                                <a:lnTo>
                                  <a:pt x="201306" y="72560"/>
                                </a:lnTo>
                                <a:lnTo>
                                  <a:pt x="201373" y="72559"/>
                                </a:lnTo>
                                <a:lnTo>
                                  <a:pt x="201440" y="72558"/>
                                </a:lnTo>
                                <a:lnTo>
                                  <a:pt x="201507" y="72557"/>
                                </a:lnTo>
                                <a:lnTo>
                                  <a:pt x="201573" y="72557"/>
                                </a:lnTo>
                                <a:lnTo>
                                  <a:pt x="201640" y="72556"/>
                                </a:lnTo>
                                <a:lnTo>
                                  <a:pt x="201707" y="72555"/>
                                </a:lnTo>
                                <a:lnTo>
                                  <a:pt x="201774" y="72554"/>
                                </a:lnTo>
                                <a:lnTo>
                                  <a:pt x="201840" y="72554"/>
                                </a:lnTo>
                                <a:lnTo>
                                  <a:pt x="201907" y="72553"/>
                                </a:lnTo>
                                <a:lnTo>
                                  <a:pt x="201974" y="72552"/>
                                </a:lnTo>
                                <a:lnTo>
                                  <a:pt x="202041" y="72551"/>
                                </a:lnTo>
                                <a:lnTo>
                                  <a:pt x="202108" y="72551"/>
                                </a:lnTo>
                                <a:lnTo>
                                  <a:pt x="202174" y="72550"/>
                                </a:lnTo>
                                <a:lnTo>
                                  <a:pt x="202241" y="72549"/>
                                </a:lnTo>
                                <a:lnTo>
                                  <a:pt x="202308" y="72548"/>
                                </a:lnTo>
                                <a:lnTo>
                                  <a:pt x="202375" y="72548"/>
                                </a:lnTo>
                                <a:lnTo>
                                  <a:pt x="202442" y="72547"/>
                                </a:lnTo>
                                <a:lnTo>
                                  <a:pt x="202508" y="72546"/>
                                </a:lnTo>
                                <a:lnTo>
                                  <a:pt x="202575" y="72545"/>
                                </a:lnTo>
                                <a:lnTo>
                                  <a:pt x="202642" y="72544"/>
                                </a:lnTo>
                                <a:lnTo>
                                  <a:pt x="202709" y="72544"/>
                                </a:lnTo>
                                <a:lnTo>
                                  <a:pt x="202776" y="72543"/>
                                </a:lnTo>
                                <a:lnTo>
                                  <a:pt x="202842" y="72542"/>
                                </a:lnTo>
                                <a:lnTo>
                                  <a:pt x="202909" y="72541"/>
                                </a:lnTo>
                                <a:lnTo>
                                  <a:pt x="202976" y="72541"/>
                                </a:lnTo>
                                <a:lnTo>
                                  <a:pt x="203043" y="72540"/>
                                </a:lnTo>
                                <a:lnTo>
                                  <a:pt x="203109" y="72539"/>
                                </a:lnTo>
                                <a:lnTo>
                                  <a:pt x="203176" y="72538"/>
                                </a:lnTo>
                                <a:lnTo>
                                  <a:pt x="203243" y="72538"/>
                                </a:lnTo>
                                <a:lnTo>
                                  <a:pt x="203310" y="72537"/>
                                </a:lnTo>
                                <a:lnTo>
                                  <a:pt x="203377" y="72536"/>
                                </a:lnTo>
                                <a:lnTo>
                                  <a:pt x="203443" y="72535"/>
                                </a:lnTo>
                                <a:lnTo>
                                  <a:pt x="203510" y="72535"/>
                                </a:lnTo>
                                <a:lnTo>
                                  <a:pt x="203577" y="72534"/>
                                </a:lnTo>
                                <a:lnTo>
                                  <a:pt x="203644" y="72533"/>
                                </a:lnTo>
                                <a:lnTo>
                                  <a:pt x="203711" y="72532"/>
                                </a:lnTo>
                                <a:lnTo>
                                  <a:pt x="203777" y="72531"/>
                                </a:lnTo>
                                <a:lnTo>
                                  <a:pt x="203844" y="72531"/>
                                </a:lnTo>
                                <a:lnTo>
                                  <a:pt x="203911" y="72530"/>
                                </a:lnTo>
                                <a:lnTo>
                                  <a:pt x="203978" y="72529"/>
                                </a:lnTo>
                                <a:lnTo>
                                  <a:pt x="204045" y="72528"/>
                                </a:lnTo>
                                <a:lnTo>
                                  <a:pt x="204111" y="72528"/>
                                </a:lnTo>
                                <a:lnTo>
                                  <a:pt x="204178" y="72527"/>
                                </a:lnTo>
                                <a:lnTo>
                                  <a:pt x="204245" y="72526"/>
                                </a:lnTo>
                                <a:lnTo>
                                  <a:pt x="204312" y="72525"/>
                                </a:lnTo>
                                <a:lnTo>
                                  <a:pt x="204378" y="72525"/>
                                </a:lnTo>
                                <a:lnTo>
                                  <a:pt x="204445" y="72524"/>
                                </a:lnTo>
                                <a:lnTo>
                                  <a:pt x="204512" y="72523"/>
                                </a:lnTo>
                                <a:lnTo>
                                  <a:pt x="204579" y="72522"/>
                                </a:lnTo>
                                <a:lnTo>
                                  <a:pt x="204646" y="72521"/>
                                </a:lnTo>
                                <a:lnTo>
                                  <a:pt x="204712" y="72521"/>
                                </a:lnTo>
                                <a:lnTo>
                                  <a:pt x="204779" y="72520"/>
                                </a:lnTo>
                                <a:lnTo>
                                  <a:pt x="204846" y="72519"/>
                                </a:lnTo>
                                <a:lnTo>
                                  <a:pt x="204913" y="72518"/>
                                </a:lnTo>
                                <a:lnTo>
                                  <a:pt x="204980" y="72518"/>
                                </a:lnTo>
                                <a:lnTo>
                                  <a:pt x="205046" y="72517"/>
                                </a:lnTo>
                                <a:lnTo>
                                  <a:pt x="205113" y="72516"/>
                                </a:lnTo>
                                <a:lnTo>
                                  <a:pt x="205180" y="72515"/>
                                </a:lnTo>
                                <a:lnTo>
                                  <a:pt x="205247" y="72514"/>
                                </a:lnTo>
                                <a:lnTo>
                                  <a:pt x="205314" y="72514"/>
                                </a:lnTo>
                                <a:lnTo>
                                  <a:pt x="205380" y="72513"/>
                                </a:lnTo>
                                <a:lnTo>
                                  <a:pt x="205447" y="72512"/>
                                </a:lnTo>
                                <a:lnTo>
                                  <a:pt x="205514" y="72511"/>
                                </a:lnTo>
                                <a:lnTo>
                                  <a:pt x="205581" y="72511"/>
                                </a:lnTo>
                                <a:lnTo>
                                  <a:pt x="205648" y="72510"/>
                                </a:lnTo>
                                <a:lnTo>
                                  <a:pt x="205714" y="72509"/>
                                </a:lnTo>
                                <a:lnTo>
                                  <a:pt x="205781" y="72508"/>
                                </a:lnTo>
                                <a:lnTo>
                                  <a:pt x="205848" y="72507"/>
                                </a:lnTo>
                                <a:lnTo>
                                  <a:pt x="205915" y="72507"/>
                                </a:lnTo>
                                <a:lnTo>
                                  <a:pt x="205981" y="72506"/>
                                </a:lnTo>
                                <a:lnTo>
                                  <a:pt x="206048" y="72505"/>
                                </a:lnTo>
                                <a:lnTo>
                                  <a:pt x="206115" y="72504"/>
                                </a:lnTo>
                                <a:lnTo>
                                  <a:pt x="206182" y="72504"/>
                                </a:lnTo>
                                <a:lnTo>
                                  <a:pt x="206249" y="72503"/>
                                </a:lnTo>
                                <a:lnTo>
                                  <a:pt x="206315" y="72502"/>
                                </a:lnTo>
                                <a:lnTo>
                                  <a:pt x="206382" y="72501"/>
                                </a:lnTo>
                                <a:lnTo>
                                  <a:pt x="206449" y="72500"/>
                                </a:lnTo>
                                <a:lnTo>
                                  <a:pt x="206516" y="72500"/>
                                </a:lnTo>
                                <a:lnTo>
                                  <a:pt x="206583" y="72499"/>
                                </a:lnTo>
                                <a:lnTo>
                                  <a:pt x="206649" y="72498"/>
                                </a:lnTo>
                                <a:lnTo>
                                  <a:pt x="206716" y="72497"/>
                                </a:lnTo>
                                <a:lnTo>
                                  <a:pt x="206783" y="72496"/>
                                </a:lnTo>
                                <a:lnTo>
                                  <a:pt x="206850" y="72496"/>
                                </a:lnTo>
                                <a:lnTo>
                                  <a:pt x="206917" y="72495"/>
                                </a:lnTo>
                                <a:lnTo>
                                  <a:pt x="206983" y="72494"/>
                                </a:lnTo>
                                <a:lnTo>
                                  <a:pt x="207050" y="72493"/>
                                </a:lnTo>
                                <a:lnTo>
                                  <a:pt x="207117" y="72493"/>
                                </a:lnTo>
                                <a:lnTo>
                                  <a:pt x="207184" y="72492"/>
                                </a:lnTo>
                                <a:lnTo>
                                  <a:pt x="207250" y="72491"/>
                                </a:lnTo>
                                <a:lnTo>
                                  <a:pt x="207317" y="72490"/>
                                </a:lnTo>
                                <a:lnTo>
                                  <a:pt x="207384" y="72489"/>
                                </a:lnTo>
                                <a:lnTo>
                                  <a:pt x="207451" y="72489"/>
                                </a:lnTo>
                                <a:lnTo>
                                  <a:pt x="207518" y="72488"/>
                                </a:lnTo>
                                <a:lnTo>
                                  <a:pt x="207584" y="72487"/>
                                </a:lnTo>
                                <a:lnTo>
                                  <a:pt x="207651" y="72486"/>
                                </a:lnTo>
                                <a:lnTo>
                                  <a:pt x="207718" y="72485"/>
                                </a:lnTo>
                                <a:lnTo>
                                  <a:pt x="207785" y="72485"/>
                                </a:lnTo>
                                <a:lnTo>
                                  <a:pt x="207852" y="72484"/>
                                </a:lnTo>
                                <a:lnTo>
                                  <a:pt x="207918" y="72483"/>
                                </a:lnTo>
                                <a:lnTo>
                                  <a:pt x="207985" y="72482"/>
                                </a:lnTo>
                                <a:lnTo>
                                  <a:pt x="208052" y="72481"/>
                                </a:lnTo>
                                <a:lnTo>
                                  <a:pt x="208119" y="72481"/>
                                </a:lnTo>
                                <a:lnTo>
                                  <a:pt x="208186" y="72480"/>
                                </a:lnTo>
                                <a:lnTo>
                                  <a:pt x="208252" y="72479"/>
                                </a:lnTo>
                                <a:lnTo>
                                  <a:pt x="208319" y="72478"/>
                                </a:lnTo>
                                <a:lnTo>
                                  <a:pt x="208386" y="72477"/>
                                </a:lnTo>
                                <a:lnTo>
                                  <a:pt x="208453" y="72477"/>
                                </a:lnTo>
                                <a:lnTo>
                                  <a:pt x="208520" y="72476"/>
                                </a:lnTo>
                                <a:lnTo>
                                  <a:pt x="208586" y="72475"/>
                                </a:lnTo>
                                <a:lnTo>
                                  <a:pt x="208653" y="72474"/>
                                </a:lnTo>
                                <a:lnTo>
                                  <a:pt x="208720" y="72473"/>
                                </a:lnTo>
                                <a:lnTo>
                                  <a:pt x="208787" y="72473"/>
                                </a:lnTo>
                                <a:lnTo>
                                  <a:pt x="208853" y="72472"/>
                                </a:lnTo>
                                <a:lnTo>
                                  <a:pt x="208920" y="72471"/>
                                </a:lnTo>
                                <a:lnTo>
                                  <a:pt x="208987" y="72470"/>
                                </a:lnTo>
                                <a:lnTo>
                                  <a:pt x="209054" y="72469"/>
                                </a:lnTo>
                                <a:lnTo>
                                  <a:pt x="209121" y="72469"/>
                                </a:lnTo>
                                <a:lnTo>
                                  <a:pt x="209187" y="72468"/>
                                </a:lnTo>
                                <a:lnTo>
                                  <a:pt x="209254" y="72467"/>
                                </a:lnTo>
                                <a:lnTo>
                                  <a:pt x="209321" y="72466"/>
                                </a:lnTo>
                                <a:lnTo>
                                  <a:pt x="209388" y="72465"/>
                                </a:lnTo>
                                <a:lnTo>
                                  <a:pt x="209455" y="72464"/>
                                </a:lnTo>
                                <a:lnTo>
                                  <a:pt x="209521" y="72464"/>
                                </a:lnTo>
                                <a:lnTo>
                                  <a:pt x="209588" y="72463"/>
                                </a:lnTo>
                                <a:lnTo>
                                  <a:pt x="209655" y="72462"/>
                                </a:lnTo>
                                <a:lnTo>
                                  <a:pt x="209722" y="72461"/>
                                </a:lnTo>
                                <a:lnTo>
                                  <a:pt x="209789" y="72460"/>
                                </a:lnTo>
                                <a:lnTo>
                                  <a:pt x="209855" y="72460"/>
                                </a:lnTo>
                                <a:lnTo>
                                  <a:pt x="209922" y="72459"/>
                                </a:lnTo>
                                <a:lnTo>
                                  <a:pt x="209989" y="72458"/>
                                </a:lnTo>
                                <a:lnTo>
                                  <a:pt x="210056" y="72457"/>
                                </a:lnTo>
                                <a:lnTo>
                                  <a:pt x="210122" y="72456"/>
                                </a:lnTo>
                                <a:lnTo>
                                  <a:pt x="210189" y="72456"/>
                                </a:lnTo>
                                <a:lnTo>
                                  <a:pt x="210256" y="72455"/>
                                </a:lnTo>
                                <a:lnTo>
                                  <a:pt x="210323" y="72454"/>
                                </a:lnTo>
                                <a:lnTo>
                                  <a:pt x="210390" y="72453"/>
                                </a:lnTo>
                                <a:lnTo>
                                  <a:pt x="210456" y="72452"/>
                                </a:lnTo>
                                <a:lnTo>
                                  <a:pt x="210523" y="72451"/>
                                </a:lnTo>
                                <a:lnTo>
                                  <a:pt x="210590" y="72451"/>
                                </a:lnTo>
                                <a:lnTo>
                                  <a:pt x="210657" y="72450"/>
                                </a:lnTo>
                                <a:lnTo>
                                  <a:pt x="210724" y="72449"/>
                                </a:lnTo>
                                <a:lnTo>
                                  <a:pt x="210790" y="72448"/>
                                </a:lnTo>
                                <a:lnTo>
                                  <a:pt x="210857" y="72447"/>
                                </a:lnTo>
                                <a:lnTo>
                                  <a:pt x="210924" y="72447"/>
                                </a:lnTo>
                                <a:lnTo>
                                  <a:pt x="210991" y="72446"/>
                                </a:lnTo>
                                <a:lnTo>
                                  <a:pt x="211058" y="72445"/>
                                </a:lnTo>
                                <a:lnTo>
                                  <a:pt x="211124" y="72444"/>
                                </a:lnTo>
                                <a:lnTo>
                                  <a:pt x="211191" y="72443"/>
                                </a:lnTo>
                                <a:lnTo>
                                  <a:pt x="211258" y="72442"/>
                                </a:lnTo>
                                <a:lnTo>
                                  <a:pt x="211325" y="72442"/>
                                </a:lnTo>
                                <a:lnTo>
                                  <a:pt x="211391" y="72441"/>
                                </a:lnTo>
                                <a:lnTo>
                                  <a:pt x="211458" y="72440"/>
                                </a:lnTo>
                                <a:lnTo>
                                  <a:pt x="211525" y="72439"/>
                                </a:lnTo>
                                <a:lnTo>
                                  <a:pt x="211592" y="72438"/>
                                </a:lnTo>
                                <a:lnTo>
                                  <a:pt x="211659" y="72438"/>
                                </a:lnTo>
                                <a:lnTo>
                                  <a:pt x="211725" y="72437"/>
                                </a:lnTo>
                                <a:lnTo>
                                  <a:pt x="211792" y="72436"/>
                                </a:lnTo>
                                <a:lnTo>
                                  <a:pt x="211859" y="72435"/>
                                </a:lnTo>
                                <a:lnTo>
                                  <a:pt x="211926" y="72434"/>
                                </a:lnTo>
                                <a:lnTo>
                                  <a:pt x="211993" y="72433"/>
                                </a:lnTo>
                                <a:lnTo>
                                  <a:pt x="212059" y="72433"/>
                                </a:lnTo>
                                <a:lnTo>
                                  <a:pt x="212126" y="72432"/>
                                </a:lnTo>
                                <a:lnTo>
                                  <a:pt x="212193" y="72431"/>
                                </a:lnTo>
                                <a:lnTo>
                                  <a:pt x="212260" y="72430"/>
                                </a:lnTo>
                                <a:lnTo>
                                  <a:pt x="212327" y="72429"/>
                                </a:lnTo>
                                <a:lnTo>
                                  <a:pt x="212393" y="72428"/>
                                </a:lnTo>
                                <a:lnTo>
                                  <a:pt x="212460" y="72428"/>
                                </a:lnTo>
                                <a:lnTo>
                                  <a:pt x="212527" y="72427"/>
                                </a:lnTo>
                                <a:lnTo>
                                  <a:pt x="212594" y="72426"/>
                                </a:lnTo>
                                <a:lnTo>
                                  <a:pt x="212661" y="72425"/>
                                </a:lnTo>
                                <a:lnTo>
                                  <a:pt x="212727" y="72424"/>
                                </a:lnTo>
                                <a:lnTo>
                                  <a:pt x="212794" y="72423"/>
                                </a:lnTo>
                                <a:lnTo>
                                  <a:pt x="212861" y="72423"/>
                                </a:lnTo>
                                <a:lnTo>
                                  <a:pt x="212928" y="72422"/>
                                </a:lnTo>
                                <a:lnTo>
                                  <a:pt x="212994" y="72421"/>
                                </a:lnTo>
                                <a:lnTo>
                                  <a:pt x="213061" y="72420"/>
                                </a:lnTo>
                                <a:lnTo>
                                  <a:pt x="213128" y="72419"/>
                                </a:lnTo>
                                <a:lnTo>
                                  <a:pt x="213195" y="72418"/>
                                </a:lnTo>
                                <a:lnTo>
                                  <a:pt x="213262" y="72418"/>
                                </a:lnTo>
                                <a:lnTo>
                                  <a:pt x="213328" y="72417"/>
                                </a:lnTo>
                                <a:lnTo>
                                  <a:pt x="213395" y="72416"/>
                                </a:lnTo>
                                <a:lnTo>
                                  <a:pt x="213462" y="72415"/>
                                </a:lnTo>
                                <a:lnTo>
                                  <a:pt x="213529" y="72414"/>
                                </a:lnTo>
                                <a:lnTo>
                                  <a:pt x="213596" y="72413"/>
                                </a:lnTo>
                                <a:lnTo>
                                  <a:pt x="213662" y="72413"/>
                                </a:lnTo>
                                <a:lnTo>
                                  <a:pt x="213729" y="72412"/>
                                </a:lnTo>
                                <a:lnTo>
                                  <a:pt x="213796" y="72411"/>
                                </a:lnTo>
                                <a:lnTo>
                                  <a:pt x="213863" y="72410"/>
                                </a:lnTo>
                                <a:lnTo>
                                  <a:pt x="213930" y="72409"/>
                                </a:lnTo>
                                <a:lnTo>
                                  <a:pt x="213996" y="72408"/>
                                </a:lnTo>
                                <a:lnTo>
                                  <a:pt x="214063" y="72407"/>
                                </a:lnTo>
                                <a:lnTo>
                                  <a:pt x="214130" y="72407"/>
                                </a:lnTo>
                                <a:lnTo>
                                  <a:pt x="214197" y="72406"/>
                                </a:lnTo>
                                <a:lnTo>
                                  <a:pt x="214263" y="72405"/>
                                </a:lnTo>
                                <a:lnTo>
                                  <a:pt x="214330" y="72404"/>
                                </a:lnTo>
                                <a:lnTo>
                                  <a:pt x="214397" y="72403"/>
                                </a:lnTo>
                                <a:lnTo>
                                  <a:pt x="214464" y="72402"/>
                                </a:lnTo>
                                <a:lnTo>
                                  <a:pt x="214531" y="72402"/>
                                </a:lnTo>
                                <a:lnTo>
                                  <a:pt x="214597" y="72401"/>
                                </a:lnTo>
                                <a:lnTo>
                                  <a:pt x="214664" y="72400"/>
                                </a:lnTo>
                                <a:lnTo>
                                  <a:pt x="214731" y="72399"/>
                                </a:lnTo>
                                <a:lnTo>
                                  <a:pt x="214798" y="72398"/>
                                </a:lnTo>
                                <a:lnTo>
                                  <a:pt x="214865" y="72397"/>
                                </a:lnTo>
                                <a:lnTo>
                                  <a:pt x="214931" y="72396"/>
                                </a:lnTo>
                                <a:lnTo>
                                  <a:pt x="214998" y="72396"/>
                                </a:lnTo>
                                <a:lnTo>
                                  <a:pt x="215065" y="72395"/>
                                </a:lnTo>
                                <a:lnTo>
                                  <a:pt x="215132" y="72394"/>
                                </a:lnTo>
                                <a:lnTo>
                                  <a:pt x="215199" y="72393"/>
                                </a:lnTo>
                                <a:lnTo>
                                  <a:pt x="215265" y="72392"/>
                                </a:lnTo>
                                <a:lnTo>
                                  <a:pt x="215332" y="72391"/>
                                </a:lnTo>
                                <a:lnTo>
                                  <a:pt x="215399" y="72391"/>
                                </a:lnTo>
                                <a:lnTo>
                                  <a:pt x="215466" y="72390"/>
                                </a:lnTo>
                                <a:lnTo>
                                  <a:pt x="215533" y="72389"/>
                                </a:lnTo>
                                <a:lnTo>
                                  <a:pt x="215599" y="72388"/>
                                </a:lnTo>
                                <a:lnTo>
                                  <a:pt x="215666" y="72387"/>
                                </a:lnTo>
                                <a:lnTo>
                                  <a:pt x="215733" y="72386"/>
                                </a:lnTo>
                                <a:lnTo>
                                  <a:pt x="215800" y="72385"/>
                                </a:lnTo>
                                <a:lnTo>
                                  <a:pt x="215866" y="72385"/>
                                </a:lnTo>
                                <a:lnTo>
                                  <a:pt x="215933" y="72384"/>
                                </a:lnTo>
                                <a:lnTo>
                                  <a:pt x="216000" y="72383"/>
                                </a:lnTo>
                                <a:lnTo>
                                  <a:pt x="216067" y="72382"/>
                                </a:lnTo>
                                <a:lnTo>
                                  <a:pt x="216134" y="72381"/>
                                </a:lnTo>
                                <a:lnTo>
                                  <a:pt x="216200" y="72380"/>
                                </a:lnTo>
                                <a:lnTo>
                                  <a:pt x="216267" y="72379"/>
                                </a:lnTo>
                                <a:lnTo>
                                  <a:pt x="216334" y="72378"/>
                                </a:lnTo>
                                <a:lnTo>
                                  <a:pt x="216401" y="72378"/>
                                </a:lnTo>
                                <a:lnTo>
                                  <a:pt x="216468" y="72377"/>
                                </a:lnTo>
                                <a:lnTo>
                                  <a:pt x="216534" y="72376"/>
                                </a:lnTo>
                                <a:lnTo>
                                  <a:pt x="216601" y="72375"/>
                                </a:lnTo>
                                <a:lnTo>
                                  <a:pt x="216668" y="72374"/>
                                </a:lnTo>
                                <a:lnTo>
                                  <a:pt x="216735" y="72373"/>
                                </a:lnTo>
                                <a:lnTo>
                                  <a:pt x="216802" y="72372"/>
                                </a:lnTo>
                                <a:lnTo>
                                  <a:pt x="216868" y="72372"/>
                                </a:lnTo>
                                <a:lnTo>
                                  <a:pt x="216935" y="72371"/>
                                </a:lnTo>
                                <a:lnTo>
                                  <a:pt x="217002" y="72370"/>
                                </a:lnTo>
                                <a:lnTo>
                                  <a:pt x="217069" y="72369"/>
                                </a:lnTo>
                                <a:lnTo>
                                  <a:pt x="217135" y="72368"/>
                                </a:lnTo>
                                <a:lnTo>
                                  <a:pt x="217202" y="72367"/>
                                </a:lnTo>
                                <a:lnTo>
                                  <a:pt x="217269" y="72366"/>
                                </a:lnTo>
                                <a:lnTo>
                                  <a:pt x="217336" y="72366"/>
                                </a:lnTo>
                                <a:lnTo>
                                  <a:pt x="217403" y="72365"/>
                                </a:lnTo>
                                <a:lnTo>
                                  <a:pt x="217469" y="72364"/>
                                </a:lnTo>
                                <a:lnTo>
                                  <a:pt x="217536" y="72363"/>
                                </a:lnTo>
                                <a:lnTo>
                                  <a:pt x="217603" y="72362"/>
                                </a:lnTo>
                                <a:lnTo>
                                  <a:pt x="217670" y="72361"/>
                                </a:lnTo>
                                <a:lnTo>
                                  <a:pt x="217737" y="72360"/>
                                </a:lnTo>
                                <a:lnTo>
                                  <a:pt x="217803" y="72359"/>
                                </a:lnTo>
                                <a:lnTo>
                                  <a:pt x="217870" y="72359"/>
                                </a:lnTo>
                                <a:lnTo>
                                  <a:pt x="217937" y="72358"/>
                                </a:lnTo>
                                <a:lnTo>
                                  <a:pt x="218004" y="72357"/>
                                </a:lnTo>
                                <a:lnTo>
                                  <a:pt x="218071" y="72356"/>
                                </a:lnTo>
                                <a:lnTo>
                                  <a:pt x="218137" y="72355"/>
                                </a:lnTo>
                                <a:lnTo>
                                  <a:pt x="218204" y="72354"/>
                                </a:lnTo>
                                <a:lnTo>
                                  <a:pt x="218271" y="72353"/>
                                </a:lnTo>
                                <a:lnTo>
                                  <a:pt x="218338" y="72352"/>
                                </a:lnTo>
                                <a:lnTo>
                                  <a:pt x="218405" y="72352"/>
                                </a:lnTo>
                                <a:lnTo>
                                  <a:pt x="218471" y="72351"/>
                                </a:lnTo>
                                <a:lnTo>
                                  <a:pt x="218538" y="72350"/>
                                </a:lnTo>
                                <a:lnTo>
                                  <a:pt x="218605" y="72349"/>
                                </a:lnTo>
                                <a:lnTo>
                                  <a:pt x="218672" y="72348"/>
                                </a:lnTo>
                                <a:lnTo>
                                  <a:pt x="218738" y="72347"/>
                                </a:lnTo>
                                <a:lnTo>
                                  <a:pt x="218805" y="72346"/>
                                </a:lnTo>
                                <a:lnTo>
                                  <a:pt x="218872" y="72345"/>
                                </a:lnTo>
                                <a:lnTo>
                                  <a:pt x="218939" y="72344"/>
                                </a:lnTo>
                                <a:lnTo>
                                  <a:pt x="219006" y="72344"/>
                                </a:lnTo>
                                <a:lnTo>
                                  <a:pt x="219072" y="72343"/>
                                </a:lnTo>
                                <a:lnTo>
                                  <a:pt x="219139" y="72342"/>
                                </a:lnTo>
                                <a:lnTo>
                                  <a:pt x="219206" y="72341"/>
                                </a:lnTo>
                                <a:lnTo>
                                  <a:pt x="219273" y="72340"/>
                                </a:lnTo>
                                <a:lnTo>
                                  <a:pt x="219340" y="72339"/>
                                </a:lnTo>
                                <a:lnTo>
                                  <a:pt x="219406" y="72338"/>
                                </a:lnTo>
                                <a:lnTo>
                                  <a:pt x="219473" y="72337"/>
                                </a:lnTo>
                                <a:lnTo>
                                  <a:pt x="219540" y="72337"/>
                                </a:lnTo>
                                <a:lnTo>
                                  <a:pt x="219607" y="72336"/>
                                </a:lnTo>
                                <a:lnTo>
                                  <a:pt x="219674" y="72335"/>
                                </a:lnTo>
                                <a:lnTo>
                                  <a:pt x="219740" y="72334"/>
                                </a:lnTo>
                                <a:lnTo>
                                  <a:pt x="219807" y="72333"/>
                                </a:lnTo>
                                <a:lnTo>
                                  <a:pt x="219874" y="72332"/>
                                </a:lnTo>
                                <a:lnTo>
                                  <a:pt x="219941" y="72331"/>
                                </a:lnTo>
                                <a:lnTo>
                                  <a:pt x="220007" y="72330"/>
                                </a:lnTo>
                                <a:lnTo>
                                  <a:pt x="220074" y="72329"/>
                                </a:lnTo>
                                <a:lnTo>
                                  <a:pt x="220141" y="72329"/>
                                </a:lnTo>
                                <a:lnTo>
                                  <a:pt x="220208" y="72328"/>
                                </a:lnTo>
                                <a:lnTo>
                                  <a:pt x="220275" y="72327"/>
                                </a:lnTo>
                                <a:lnTo>
                                  <a:pt x="220341" y="72326"/>
                                </a:lnTo>
                                <a:lnTo>
                                  <a:pt x="220408" y="72325"/>
                                </a:lnTo>
                                <a:lnTo>
                                  <a:pt x="220475" y="72324"/>
                                </a:lnTo>
                                <a:lnTo>
                                  <a:pt x="220542" y="72323"/>
                                </a:lnTo>
                                <a:lnTo>
                                  <a:pt x="220609" y="72322"/>
                                </a:lnTo>
                                <a:lnTo>
                                  <a:pt x="220675" y="72321"/>
                                </a:lnTo>
                                <a:lnTo>
                                  <a:pt x="220742" y="72320"/>
                                </a:lnTo>
                                <a:lnTo>
                                  <a:pt x="220809" y="72320"/>
                                </a:lnTo>
                                <a:lnTo>
                                  <a:pt x="220876" y="72319"/>
                                </a:lnTo>
                                <a:lnTo>
                                  <a:pt x="220943" y="72318"/>
                                </a:lnTo>
                                <a:lnTo>
                                  <a:pt x="221009" y="72317"/>
                                </a:lnTo>
                                <a:lnTo>
                                  <a:pt x="221076" y="72316"/>
                                </a:lnTo>
                                <a:lnTo>
                                  <a:pt x="221143" y="72315"/>
                                </a:lnTo>
                                <a:lnTo>
                                  <a:pt x="221210" y="72314"/>
                                </a:lnTo>
                                <a:lnTo>
                                  <a:pt x="221276" y="72313"/>
                                </a:lnTo>
                                <a:lnTo>
                                  <a:pt x="221343" y="72312"/>
                                </a:lnTo>
                                <a:lnTo>
                                  <a:pt x="221410" y="72311"/>
                                </a:lnTo>
                                <a:lnTo>
                                  <a:pt x="221477" y="72311"/>
                                </a:lnTo>
                                <a:lnTo>
                                  <a:pt x="221544" y="72310"/>
                                </a:lnTo>
                                <a:lnTo>
                                  <a:pt x="221610" y="72309"/>
                                </a:lnTo>
                                <a:lnTo>
                                  <a:pt x="221677" y="72308"/>
                                </a:lnTo>
                                <a:lnTo>
                                  <a:pt x="221744" y="72307"/>
                                </a:lnTo>
                                <a:lnTo>
                                  <a:pt x="221811" y="72306"/>
                                </a:lnTo>
                                <a:lnTo>
                                  <a:pt x="221878" y="72305"/>
                                </a:lnTo>
                                <a:lnTo>
                                  <a:pt x="221944" y="72304"/>
                                </a:lnTo>
                                <a:lnTo>
                                  <a:pt x="222011" y="72303"/>
                                </a:lnTo>
                                <a:lnTo>
                                  <a:pt x="222078" y="72302"/>
                                </a:lnTo>
                                <a:lnTo>
                                  <a:pt x="222145" y="72302"/>
                                </a:lnTo>
                                <a:lnTo>
                                  <a:pt x="222212" y="72301"/>
                                </a:lnTo>
                                <a:lnTo>
                                  <a:pt x="222278" y="72300"/>
                                </a:lnTo>
                                <a:lnTo>
                                  <a:pt x="222345" y="72299"/>
                                </a:lnTo>
                                <a:lnTo>
                                  <a:pt x="222412" y="72298"/>
                                </a:lnTo>
                                <a:lnTo>
                                  <a:pt x="222479" y="72297"/>
                                </a:lnTo>
                                <a:lnTo>
                                  <a:pt x="222546" y="72296"/>
                                </a:lnTo>
                                <a:lnTo>
                                  <a:pt x="222612" y="72295"/>
                                </a:lnTo>
                                <a:lnTo>
                                  <a:pt x="222679" y="72294"/>
                                </a:lnTo>
                                <a:lnTo>
                                  <a:pt x="222746" y="72293"/>
                                </a:lnTo>
                                <a:lnTo>
                                  <a:pt x="222813" y="72292"/>
                                </a:lnTo>
                                <a:lnTo>
                                  <a:pt x="222879" y="72291"/>
                                </a:lnTo>
                                <a:lnTo>
                                  <a:pt x="222946" y="72291"/>
                                </a:lnTo>
                                <a:lnTo>
                                  <a:pt x="223013" y="72290"/>
                                </a:lnTo>
                                <a:lnTo>
                                  <a:pt x="223080" y="72289"/>
                                </a:lnTo>
                                <a:lnTo>
                                  <a:pt x="223147" y="72288"/>
                                </a:lnTo>
                                <a:lnTo>
                                  <a:pt x="223213" y="72287"/>
                                </a:lnTo>
                                <a:lnTo>
                                  <a:pt x="223280" y="72286"/>
                                </a:lnTo>
                                <a:lnTo>
                                  <a:pt x="223347" y="72285"/>
                                </a:lnTo>
                                <a:lnTo>
                                  <a:pt x="223414" y="72284"/>
                                </a:lnTo>
                                <a:lnTo>
                                  <a:pt x="223481" y="72283"/>
                                </a:lnTo>
                                <a:lnTo>
                                  <a:pt x="223547" y="72282"/>
                                </a:lnTo>
                                <a:lnTo>
                                  <a:pt x="223614" y="72281"/>
                                </a:lnTo>
                                <a:lnTo>
                                  <a:pt x="223681" y="72280"/>
                                </a:lnTo>
                                <a:lnTo>
                                  <a:pt x="223748" y="72280"/>
                                </a:lnTo>
                                <a:lnTo>
                                  <a:pt x="223815" y="72279"/>
                                </a:lnTo>
                                <a:lnTo>
                                  <a:pt x="223881" y="72278"/>
                                </a:lnTo>
                                <a:lnTo>
                                  <a:pt x="223948" y="72277"/>
                                </a:lnTo>
                                <a:lnTo>
                                  <a:pt x="224015" y="72276"/>
                                </a:lnTo>
                                <a:lnTo>
                                  <a:pt x="224082" y="72275"/>
                                </a:lnTo>
                                <a:lnTo>
                                  <a:pt x="224148" y="72274"/>
                                </a:lnTo>
                                <a:lnTo>
                                  <a:pt x="224215" y="72273"/>
                                </a:lnTo>
                                <a:lnTo>
                                  <a:pt x="224282" y="72272"/>
                                </a:lnTo>
                                <a:lnTo>
                                  <a:pt x="224349" y="72271"/>
                                </a:lnTo>
                                <a:lnTo>
                                  <a:pt x="224416" y="72270"/>
                                </a:lnTo>
                                <a:lnTo>
                                  <a:pt x="224482" y="72269"/>
                                </a:lnTo>
                                <a:lnTo>
                                  <a:pt x="224549" y="72268"/>
                                </a:lnTo>
                                <a:lnTo>
                                  <a:pt x="224616" y="72267"/>
                                </a:lnTo>
                                <a:lnTo>
                                  <a:pt x="224683" y="72267"/>
                                </a:lnTo>
                                <a:lnTo>
                                  <a:pt x="224750" y="72266"/>
                                </a:lnTo>
                                <a:lnTo>
                                  <a:pt x="224816" y="72265"/>
                                </a:lnTo>
                                <a:lnTo>
                                  <a:pt x="224883" y="72264"/>
                                </a:lnTo>
                                <a:lnTo>
                                  <a:pt x="224950" y="72263"/>
                                </a:lnTo>
                                <a:lnTo>
                                  <a:pt x="225017" y="72262"/>
                                </a:lnTo>
                                <a:lnTo>
                                  <a:pt x="225084" y="72261"/>
                                </a:lnTo>
                                <a:lnTo>
                                  <a:pt x="225150" y="72260"/>
                                </a:lnTo>
                                <a:lnTo>
                                  <a:pt x="225217" y="72259"/>
                                </a:lnTo>
                                <a:lnTo>
                                  <a:pt x="225284" y="72258"/>
                                </a:lnTo>
                                <a:lnTo>
                                  <a:pt x="225351" y="72257"/>
                                </a:lnTo>
                                <a:lnTo>
                                  <a:pt x="225418" y="72256"/>
                                </a:lnTo>
                                <a:lnTo>
                                  <a:pt x="225484" y="72255"/>
                                </a:lnTo>
                                <a:lnTo>
                                  <a:pt x="225551" y="72254"/>
                                </a:lnTo>
                                <a:lnTo>
                                  <a:pt x="225618" y="72253"/>
                                </a:lnTo>
                                <a:lnTo>
                                  <a:pt x="225685" y="72253"/>
                                </a:lnTo>
                                <a:lnTo>
                                  <a:pt x="225751" y="72252"/>
                                </a:lnTo>
                                <a:lnTo>
                                  <a:pt x="225818" y="72251"/>
                                </a:lnTo>
                                <a:lnTo>
                                  <a:pt x="225885" y="72250"/>
                                </a:lnTo>
                                <a:lnTo>
                                  <a:pt x="225952" y="72249"/>
                                </a:lnTo>
                                <a:lnTo>
                                  <a:pt x="226019" y="72248"/>
                                </a:lnTo>
                                <a:lnTo>
                                  <a:pt x="226085" y="72247"/>
                                </a:lnTo>
                                <a:lnTo>
                                  <a:pt x="226152" y="72246"/>
                                </a:lnTo>
                                <a:lnTo>
                                  <a:pt x="226219" y="72245"/>
                                </a:lnTo>
                                <a:lnTo>
                                  <a:pt x="226286" y="72244"/>
                                </a:lnTo>
                                <a:lnTo>
                                  <a:pt x="226353" y="72243"/>
                                </a:lnTo>
                                <a:lnTo>
                                  <a:pt x="226419" y="72242"/>
                                </a:lnTo>
                                <a:lnTo>
                                  <a:pt x="226486" y="72241"/>
                                </a:lnTo>
                                <a:lnTo>
                                  <a:pt x="226553" y="72240"/>
                                </a:lnTo>
                                <a:lnTo>
                                  <a:pt x="226620" y="72239"/>
                                </a:lnTo>
                                <a:lnTo>
                                  <a:pt x="226687" y="72238"/>
                                </a:lnTo>
                                <a:lnTo>
                                  <a:pt x="226753" y="72237"/>
                                </a:lnTo>
                                <a:lnTo>
                                  <a:pt x="226820" y="72237"/>
                                </a:lnTo>
                                <a:lnTo>
                                  <a:pt x="226887" y="72236"/>
                                </a:lnTo>
                                <a:lnTo>
                                  <a:pt x="226954" y="72235"/>
                                </a:lnTo>
                                <a:lnTo>
                                  <a:pt x="227020" y="72234"/>
                                </a:lnTo>
                                <a:lnTo>
                                  <a:pt x="227087" y="72233"/>
                                </a:lnTo>
                                <a:lnTo>
                                  <a:pt x="227154" y="72232"/>
                                </a:lnTo>
                                <a:lnTo>
                                  <a:pt x="227221" y="72231"/>
                                </a:lnTo>
                                <a:lnTo>
                                  <a:pt x="227288" y="72230"/>
                                </a:lnTo>
                                <a:lnTo>
                                  <a:pt x="227354" y="72229"/>
                                </a:lnTo>
                                <a:lnTo>
                                  <a:pt x="227421" y="72228"/>
                                </a:lnTo>
                                <a:lnTo>
                                  <a:pt x="227488" y="72227"/>
                                </a:lnTo>
                                <a:lnTo>
                                  <a:pt x="227555" y="72226"/>
                                </a:lnTo>
                                <a:lnTo>
                                  <a:pt x="227622" y="72225"/>
                                </a:lnTo>
                                <a:lnTo>
                                  <a:pt x="227688" y="72224"/>
                                </a:lnTo>
                                <a:lnTo>
                                  <a:pt x="227755" y="72223"/>
                                </a:lnTo>
                                <a:lnTo>
                                  <a:pt x="227822" y="72222"/>
                                </a:lnTo>
                                <a:lnTo>
                                  <a:pt x="227889" y="72221"/>
                                </a:lnTo>
                                <a:lnTo>
                                  <a:pt x="227956" y="72220"/>
                                </a:lnTo>
                                <a:lnTo>
                                  <a:pt x="228022" y="72219"/>
                                </a:lnTo>
                                <a:lnTo>
                                  <a:pt x="228089" y="72218"/>
                                </a:lnTo>
                                <a:lnTo>
                                  <a:pt x="228156" y="72217"/>
                                </a:lnTo>
                                <a:lnTo>
                                  <a:pt x="228223" y="72216"/>
                                </a:lnTo>
                                <a:lnTo>
                                  <a:pt x="228289" y="72216"/>
                                </a:lnTo>
                                <a:lnTo>
                                  <a:pt x="228356" y="72215"/>
                                </a:lnTo>
                                <a:lnTo>
                                  <a:pt x="228423" y="72214"/>
                                </a:lnTo>
                                <a:lnTo>
                                  <a:pt x="228490" y="72213"/>
                                </a:lnTo>
                                <a:lnTo>
                                  <a:pt x="228557" y="72212"/>
                                </a:lnTo>
                                <a:lnTo>
                                  <a:pt x="228623" y="72211"/>
                                </a:lnTo>
                                <a:lnTo>
                                  <a:pt x="228690" y="72210"/>
                                </a:lnTo>
                                <a:lnTo>
                                  <a:pt x="228757" y="72209"/>
                                </a:lnTo>
                                <a:lnTo>
                                  <a:pt x="228824" y="72208"/>
                                </a:lnTo>
                                <a:lnTo>
                                  <a:pt x="228891" y="72207"/>
                                </a:lnTo>
                                <a:lnTo>
                                  <a:pt x="228957" y="72206"/>
                                </a:lnTo>
                                <a:lnTo>
                                  <a:pt x="229024" y="72205"/>
                                </a:lnTo>
                                <a:lnTo>
                                  <a:pt x="229091" y="72204"/>
                                </a:lnTo>
                                <a:lnTo>
                                  <a:pt x="229158" y="72203"/>
                                </a:lnTo>
                                <a:lnTo>
                                  <a:pt x="229225" y="72202"/>
                                </a:lnTo>
                                <a:lnTo>
                                  <a:pt x="229291" y="72201"/>
                                </a:lnTo>
                                <a:lnTo>
                                  <a:pt x="229358" y="72200"/>
                                </a:lnTo>
                                <a:lnTo>
                                  <a:pt x="229425" y="72199"/>
                                </a:lnTo>
                                <a:lnTo>
                                  <a:pt x="229492" y="72198"/>
                                </a:lnTo>
                                <a:lnTo>
                                  <a:pt x="229559" y="72197"/>
                                </a:lnTo>
                                <a:lnTo>
                                  <a:pt x="229625" y="72196"/>
                                </a:lnTo>
                                <a:lnTo>
                                  <a:pt x="229692" y="72195"/>
                                </a:lnTo>
                                <a:lnTo>
                                  <a:pt x="229759" y="72194"/>
                                </a:lnTo>
                                <a:lnTo>
                                  <a:pt x="229826" y="72193"/>
                                </a:lnTo>
                                <a:lnTo>
                                  <a:pt x="229892" y="72192"/>
                                </a:lnTo>
                                <a:lnTo>
                                  <a:pt x="229959" y="72191"/>
                                </a:lnTo>
                                <a:lnTo>
                                  <a:pt x="230026" y="72190"/>
                                </a:lnTo>
                                <a:lnTo>
                                  <a:pt x="230093" y="72189"/>
                                </a:lnTo>
                                <a:lnTo>
                                  <a:pt x="230160" y="72188"/>
                                </a:lnTo>
                                <a:lnTo>
                                  <a:pt x="230226" y="72187"/>
                                </a:lnTo>
                                <a:lnTo>
                                  <a:pt x="230293" y="72186"/>
                                </a:lnTo>
                                <a:lnTo>
                                  <a:pt x="230360" y="72185"/>
                                </a:lnTo>
                                <a:lnTo>
                                  <a:pt x="230427" y="72184"/>
                                </a:lnTo>
                                <a:lnTo>
                                  <a:pt x="230494" y="72183"/>
                                </a:lnTo>
                                <a:lnTo>
                                  <a:pt x="230560" y="72182"/>
                                </a:lnTo>
                                <a:lnTo>
                                  <a:pt x="230627" y="72181"/>
                                </a:lnTo>
                                <a:lnTo>
                                  <a:pt x="230694" y="72181"/>
                                </a:lnTo>
                                <a:lnTo>
                                  <a:pt x="230761" y="72180"/>
                                </a:lnTo>
                                <a:lnTo>
                                  <a:pt x="230828" y="72179"/>
                                </a:lnTo>
                                <a:lnTo>
                                  <a:pt x="230894" y="72178"/>
                                </a:lnTo>
                                <a:lnTo>
                                  <a:pt x="230961" y="72177"/>
                                </a:lnTo>
                                <a:lnTo>
                                  <a:pt x="231028" y="72176"/>
                                </a:lnTo>
                                <a:lnTo>
                                  <a:pt x="231095" y="72175"/>
                                </a:lnTo>
                                <a:lnTo>
                                  <a:pt x="231161" y="72174"/>
                                </a:lnTo>
                                <a:lnTo>
                                  <a:pt x="231228" y="72173"/>
                                </a:lnTo>
                                <a:lnTo>
                                  <a:pt x="231295" y="72172"/>
                                </a:lnTo>
                                <a:lnTo>
                                  <a:pt x="231362" y="72171"/>
                                </a:lnTo>
                                <a:lnTo>
                                  <a:pt x="231429" y="72170"/>
                                </a:lnTo>
                                <a:lnTo>
                                  <a:pt x="231495" y="72169"/>
                                </a:lnTo>
                                <a:lnTo>
                                  <a:pt x="231562" y="72168"/>
                                </a:lnTo>
                                <a:lnTo>
                                  <a:pt x="231629" y="72167"/>
                                </a:lnTo>
                                <a:lnTo>
                                  <a:pt x="231696" y="72166"/>
                                </a:lnTo>
                                <a:lnTo>
                                  <a:pt x="231763" y="72165"/>
                                </a:lnTo>
                                <a:lnTo>
                                  <a:pt x="231829" y="72164"/>
                                </a:lnTo>
                                <a:lnTo>
                                  <a:pt x="231896" y="72163"/>
                                </a:lnTo>
                                <a:lnTo>
                                  <a:pt x="231963" y="72162"/>
                                </a:lnTo>
                                <a:lnTo>
                                  <a:pt x="232030" y="72161"/>
                                </a:lnTo>
                                <a:lnTo>
                                  <a:pt x="232097" y="72160"/>
                                </a:lnTo>
                                <a:lnTo>
                                  <a:pt x="232163" y="72159"/>
                                </a:lnTo>
                                <a:lnTo>
                                  <a:pt x="232230" y="72158"/>
                                </a:lnTo>
                                <a:lnTo>
                                  <a:pt x="232297" y="72157"/>
                                </a:lnTo>
                                <a:lnTo>
                                  <a:pt x="232364" y="72156"/>
                                </a:lnTo>
                                <a:lnTo>
                                  <a:pt x="232431" y="72155"/>
                                </a:lnTo>
                                <a:lnTo>
                                  <a:pt x="232497" y="72154"/>
                                </a:lnTo>
                                <a:lnTo>
                                  <a:pt x="232564" y="72153"/>
                                </a:lnTo>
                                <a:lnTo>
                                  <a:pt x="232631" y="72152"/>
                                </a:lnTo>
                                <a:lnTo>
                                  <a:pt x="232698" y="72151"/>
                                </a:lnTo>
                                <a:lnTo>
                                  <a:pt x="232764" y="72150"/>
                                </a:lnTo>
                                <a:lnTo>
                                  <a:pt x="232831" y="72149"/>
                                </a:lnTo>
                                <a:lnTo>
                                  <a:pt x="232898" y="72148"/>
                                </a:lnTo>
                                <a:lnTo>
                                  <a:pt x="232965" y="72147"/>
                                </a:lnTo>
                                <a:lnTo>
                                  <a:pt x="233032" y="72146"/>
                                </a:lnTo>
                                <a:lnTo>
                                  <a:pt x="233098" y="72145"/>
                                </a:lnTo>
                                <a:lnTo>
                                  <a:pt x="233165" y="72144"/>
                                </a:lnTo>
                                <a:lnTo>
                                  <a:pt x="233232" y="72143"/>
                                </a:lnTo>
                                <a:lnTo>
                                  <a:pt x="233299" y="72142"/>
                                </a:lnTo>
                                <a:lnTo>
                                  <a:pt x="233366" y="72141"/>
                                </a:lnTo>
                                <a:lnTo>
                                  <a:pt x="233432" y="72140"/>
                                </a:lnTo>
                                <a:lnTo>
                                  <a:pt x="233499" y="72139"/>
                                </a:lnTo>
                                <a:lnTo>
                                  <a:pt x="233566" y="72138"/>
                                </a:lnTo>
                                <a:lnTo>
                                  <a:pt x="233633" y="72137"/>
                                </a:lnTo>
                                <a:lnTo>
                                  <a:pt x="233700" y="72136"/>
                                </a:lnTo>
                                <a:lnTo>
                                  <a:pt x="233766" y="72135"/>
                                </a:lnTo>
                                <a:lnTo>
                                  <a:pt x="233833" y="72134"/>
                                </a:lnTo>
                                <a:lnTo>
                                  <a:pt x="233900" y="72133"/>
                                </a:lnTo>
                                <a:lnTo>
                                  <a:pt x="233967" y="72132"/>
                                </a:lnTo>
                                <a:lnTo>
                                  <a:pt x="234033" y="72131"/>
                                </a:lnTo>
                                <a:lnTo>
                                  <a:pt x="234100" y="72130"/>
                                </a:lnTo>
                                <a:lnTo>
                                  <a:pt x="234167" y="72129"/>
                                </a:lnTo>
                                <a:lnTo>
                                  <a:pt x="234234" y="72128"/>
                                </a:lnTo>
                                <a:lnTo>
                                  <a:pt x="234301" y="72127"/>
                                </a:lnTo>
                                <a:lnTo>
                                  <a:pt x="234367" y="72126"/>
                                </a:lnTo>
                                <a:lnTo>
                                  <a:pt x="234434" y="72125"/>
                                </a:lnTo>
                                <a:lnTo>
                                  <a:pt x="234501" y="72124"/>
                                </a:lnTo>
                                <a:lnTo>
                                  <a:pt x="234568" y="72122"/>
                                </a:lnTo>
                                <a:lnTo>
                                  <a:pt x="234635" y="72121"/>
                                </a:lnTo>
                                <a:lnTo>
                                  <a:pt x="234701" y="72120"/>
                                </a:lnTo>
                                <a:lnTo>
                                  <a:pt x="234768" y="72119"/>
                                </a:lnTo>
                                <a:lnTo>
                                  <a:pt x="234835" y="72118"/>
                                </a:lnTo>
                                <a:lnTo>
                                  <a:pt x="234902" y="72117"/>
                                </a:lnTo>
                                <a:lnTo>
                                  <a:pt x="234969" y="72116"/>
                                </a:lnTo>
                                <a:lnTo>
                                  <a:pt x="235035" y="72115"/>
                                </a:lnTo>
                                <a:lnTo>
                                  <a:pt x="235102" y="72114"/>
                                </a:lnTo>
                                <a:lnTo>
                                  <a:pt x="235169" y="72113"/>
                                </a:lnTo>
                                <a:lnTo>
                                  <a:pt x="235236" y="72112"/>
                                </a:lnTo>
                                <a:lnTo>
                                  <a:pt x="235303" y="72111"/>
                                </a:lnTo>
                                <a:lnTo>
                                  <a:pt x="235369" y="72110"/>
                                </a:lnTo>
                                <a:lnTo>
                                  <a:pt x="235436" y="72109"/>
                                </a:lnTo>
                                <a:lnTo>
                                  <a:pt x="235503" y="72108"/>
                                </a:lnTo>
                                <a:lnTo>
                                  <a:pt x="235570" y="72107"/>
                                </a:lnTo>
                                <a:lnTo>
                                  <a:pt x="235636" y="72106"/>
                                </a:lnTo>
                                <a:lnTo>
                                  <a:pt x="235703" y="72105"/>
                                </a:lnTo>
                                <a:lnTo>
                                  <a:pt x="235770" y="72104"/>
                                </a:lnTo>
                                <a:lnTo>
                                  <a:pt x="235837" y="72103"/>
                                </a:lnTo>
                                <a:lnTo>
                                  <a:pt x="235904" y="72102"/>
                                </a:lnTo>
                                <a:lnTo>
                                  <a:pt x="235970" y="72101"/>
                                </a:lnTo>
                                <a:lnTo>
                                  <a:pt x="236037" y="72100"/>
                                </a:lnTo>
                                <a:lnTo>
                                  <a:pt x="236104" y="72099"/>
                                </a:lnTo>
                                <a:lnTo>
                                  <a:pt x="236171" y="72098"/>
                                </a:lnTo>
                                <a:lnTo>
                                  <a:pt x="236238" y="72097"/>
                                </a:lnTo>
                                <a:lnTo>
                                  <a:pt x="236304" y="72096"/>
                                </a:lnTo>
                                <a:lnTo>
                                  <a:pt x="236371" y="72095"/>
                                </a:lnTo>
                                <a:lnTo>
                                  <a:pt x="236438" y="72094"/>
                                </a:lnTo>
                                <a:lnTo>
                                  <a:pt x="236505" y="72093"/>
                                </a:lnTo>
                                <a:lnTo>
                                  <a:pt x="236572" y="72092"/>
                                </a:lnTo>
                                <a:lnTo>
                                  <a:pt x="236638" y="72091"/>
                                </a:lnTo>
                                <a:lnTo>
                                  <a:pt x="236705" y="72090"/>
                                </a:lnTo>
                                <a:lnTo>
                                  <a:pt x="236772" y="72089"/>
                                </a:lnTo>
                                <a:lnTo>
                                  <a:pt x="236839" y="72088"/>
                                </a:lnTo>
                                <a:lnTo>
                                  <a:pt x="236905" y="72086"/>
                                </a:lnTo>
                                <a:lnTo>
                                  <a:pt x="236972" y="72085"/>
                                </a:lnTo>
                                <a:lnTo>
                                  <a:pt x="237039" y="72084"/>
                                </a:lnTo>
                                <a:lnTo>
                                  <a:pt x="237106" y="72083"/>
                                </a:lnTo>
                                <a:lnTo>
                                  <a:pt x="237173" y="72082"/>
                                </a:lnTo>
                                <a:lnTo>
                                  <a:pt x="237239" y="72081"/>
                                </a:lnTo>
                                <a:lnTo>
                                  <a:pt x="237306" y="72080"/>
                                </a:lnTo>
                                <a:lnTo>
                                  <a:pt x="237373" y="72079"/>
                                </a:lnTo>
                                <a:lnTo>
                                  <a:pt x="237440" y="72078"/>
                                </a:lnTo>
                                <a:lnTo>
                                  <a:pt x="237507" y="72077"/>
                                </a:lnTo>
                                <a:lnTo>
                                  <a:pt x="237573" y="72076"/>
                                </a:lnTo>
                                <a:lnTo>
                                  <a:pt x="237640" y="72075"/>
                                </a:lnTo>
                                <a:lnTo>
                                  <a:pt x="237707" y="72074"/>
                                </a:lnTo>
                                <a:lnTo>
                                  <a:pt x="237774" y="72073"/>
                                </a:lnTo>
                                <a:lnTo>
                                  <a:pt x="237841" y="72072"/>
                                </a:lnTo>
                                <a:lnTo>
                                  <a:pt x="237907" y="72071"/>
                                </a:lnTo>
                                <a:lnTo>
                                  <a:pt x="237974" y="72070"/>
                                </a:lnTo>
                                <a:lnTo>
                                  <a:pt x="238041" y="72069"/>
                                </a:lnTo>
                                <a:lnTo>
                                  <a:pt x="238108" y="72068"/>
                                </a:lnTo>
                                <a:lnTo>
                                  <a:pt x="238174" y="72067"/>
                                </a:lnTo>
                                <a:lnTo>
                                  <a:pt x="238241" y="72066"/>
                                </a:lnTo>
                                <a:lnTo>
                                  <a:pt x="238308" y="72064"/>
                                </a:lnTo>
                                <a:lnTo>
                                  <a:pt x="238375" y="72063"/>
                                </a:lnTo>
                                <a:lnTo>
                                  <a:pt x="238442" y="72062"/>
                                </a:lnTo>
                                <a:lnTo>
                                  <a:pt x="238508" y="72061"/>
                                </a:lnTo>
                                <a:lnTo>
                                  <a:pt x="238575" y="72060"/>
                                </a:lnTo>
                                <a:lnTo>
                                  <a:pt x="238642" y="72059"/>
                                </a:lnTo>
                                <a:lnTo>
                                  <a:pt x="238709" y="72058"/>
                                </a:lnTo>
                                <a:lnTo>
                                  <a:pt x="238776" y="72057"/>
                                </a:lnTo>
                                <a:lnTo>
                                  <a:pt x="238842" y="72056"/>
                                </a:lnTo>
                                <a:lnTo>
                                  <a:pt x="238909" y="72055"/>
                                </a:lnTo>
                                <a:lnTo>
                                  <a:pt x="238976" y="72054"/>
                                </a:lnTo>
                                <a:lnTo>
                                  <a:pt x="239043" y="72053"/>
                                </a:lnTo>
                                <a:lnTo>
                                  <a:pt x="239110" y="72052"/>
                                </a:lnTo>
                                <a:lnTo>
                                  <a:pt x="239176" y="72051"/>
                                </a:lnTo>
                                <a:lnTo>
                                  <a:pt x="239243" y="72050"/>
                                </a:lnTo>
                                <a:lnTo>
                                  <a:pt x="239310" y="72049"/>
                                </a:lnTo>
                                <a:lnTo>
                                  <a:pt x="239377" y="72048"/>
                                </a:lnTo>
                                <a:lnTo>
                                  <a:pt x="239444" y="72046"/>
                                </a:lnTo>
                                <a:lnTo>
                                  <a:pt x="239510" y="72045"/>
                                </a:lnTo>
                                <a:lnTo>
                                  <a:pt x="239577" y="72044"/>
                                </a:lnTo>
                                <a:lnTo>
                                  <a:pt x="239644" y="72043"/>
                                </a:lnTo>
                                <a:lnTo>
                                  <a:pt x="239711" y="72042"/>
                                </a:lnTo>
                                <a:lnTo>
                                  <a:pt x="239777" y="72041"/>
                                </a:lnTo>
                                <a:lnTo>
                                  <a:pt x="239844" y="72040"/>
                                </a:lnTo>
                                <a:lnTo>
                                  <a:pt x="239911" y="72039"/>
                                </a:lnTo>
                                <a:lnTo>
                                  <a:pt x="239978" y="72038"/>
                                </a:lnTo>
                                <a:lnTo>
                                  <a:pt x="240045" y="72037"/>
                                </a:lnTo>
                                <a:lnTo>
                                  <a:pt x="240111" y="72036"/>
                                </a:lnTo>
                                <a:lnTo>
                                  <a:pt x="240178" y="72035"/>
                                </a:lnTo>
                                <a:lnTo>
                                  <a:pt x="240245" y="72034"/>
                                </a:lnTo>
                                <a:lnTo>
                                  <a:pt x="240312" y="72033"/>
                                </a:lnTo>
                                <a:lnTo>
                                  <a:pt x="240379" y="72032"/>
                                </a:lnTo>
                                <a:lnTo>
                                  <a:pt x="240445" y="72030"/>
                                </a:lnTo>
                                <a:lnTo>
                                  <a:pt x="240512" y="72029"/>
                                </a:lnTo>
                                <a:lnTo>
                                  <a:pt x="240579" y="72028"/>
                                </a:lnTo>
                                <a:lnTo>
                                  <a:pt x="240646" y="72027"/>
                                </a:lnTo>
                                <a:lnTo>
                                  <a:pt x="240713" y="72026"/>
                                </a:lnTo>
                                <a:lnTo>
                                  <a:pt x="240779" y="72025"/>
                                </a:lnTo>
                                <a:lnTo>
                                  <a:pt x="240846" y="72024"/>
                                </a:lnTo>
                                <a:lnTo>
                                  <a:pt x="240913" y="72023"/>
                                </a:lnTo>
                                <a:lnTo>
                                  <a:pt x="240980" y="72022"/>
                                </a:lnTo>
                                <a:lnTo>
                                  <a:pt x="241046" y="72021"/>
                                </a:lnTo>
                                <a:lnTo>
                                  <a:pt x="241113" y="72020"/>
                                </a:lnTo>
                                <a:lnTo>
                                  <a:pt x="241180" y="72019"/>
                                </a:lnTo>
                                <a:lnTo>
                                  <a:pt x="241247" y="72018"/>
                                </a:lnTo>
                                <a:lnTo>
                                  <a:pt x="241314" y="72016"/>
                                </a:lnTo>
                                <a:lnTo>
                                  <a:pt x="241380" y="72015"/>
                                </a:lnTo>
                                <a:lnTo>
                                  <a:pt x="241447" y="72014"/>
                                </a:lnTo>
                                <a:lnTo>
                                  <a:pt x="241514" y="72013"/>
                                </a:lnTo>
                                <a:lnTo>
                                  <a:pt x="241581" y="72012"/>
                                </a:lnTo>
                                <a:lnTo>
                                  <a:pt x="241648" y="72011"/>
                                </a:lnTo>
                                <a:lnTo>
                                  <a:pt x="241714" y="72010"/>
                                </a:lnTo>
                                <a:lnTo>
                                  <a:pt x="241781" y="72009"/>
                                </a:lnTo>
                                <a:lnTo>
                                  <a:pt x="241848" y="72008"/>
                                </a:lnTo>
                                <a:lnTo>
                                  <a:pt x="241915" y="72007"/>
                                </a:lnTo>
                                <a:lnTo>
                                  <a:pt x="241982" y="72006"/>
                                </a:lnTo>
                                <a:lnTo>
                                  <a:pt x="242048" y="72004"/>
                                </a:lnTo>
                                <a:lnTo>
                                  <a:pt x="242115" y="72003"/>
                                </a:lnTo>
                                <a:lnTo>
                                  <a:pt x="242182" y="72002"/>
                                </a:lnTo>
                                <a:lnTo>
                                  <a:pt x="242249" y="72001"/>
                                </a:lnTo>
                                <a:lnTo>
                                  <a:pt x="242316" y="72000"/>
                                </a:lnTo>
                                <a:lnTo>
                                  <a:pt x="242382" y="71999"/>
                                </a:lnTo>
                                <a:lnTo>
                                  <a:pt x="242449" y="71998"/>
                                </a:lnTo>
                                <a:lnTo>
                                  <a:pt x="242516" y="71997"/>
                                </a:lnTo>
                                <a:lnTo>
                                  <a:pt x="242583" y="71996"/>
                                </a:lnTo>
                                <a:lnTo>
                                  <a:pt x="242649" y="71995"/>
                                </a:lnTo>
                                <a:lnTo>
                                  <a:pt x="242716" y="71994"/>
                                </a:lnTo>
                                <a:lnTo>
                                  <a:pt x="242783" y="71992"/>
                                </a:lnTo>
                                <a:lnTo>
                                  <a:pt x="242850" y="71991"/>
                                </a:lnTo>
                                <a:lnTo>
                                  <a:pt x="242917" y="71990"/>
                                </a:lnTo>
                                <a:lnTo>
                                  <a:pt x="242983" y="71989"/>
                                </a:lnTo>
                                <a:lnTo>
                                  <a:pt x="243050" y="71988"/>
                                </a:lnTo>
                                <a:lnTo>
                                  <a:pt x="243117" y="71987"/>
                                </a:lnTo>
                                <a:lnTo>
                                  <a:pt x="243184" y="71986"/>
                                </a:lnTo>
                                <a:lnTo>
                                  <a:pt x="243251" y="71985"/>
                                </a:lnTo>
                                <a:lnTo>
                                  <a:pt x="243317" y="71984"/>
                                </a:lnTo>
                                <a:lnTo>
                                  <a:pt x="243384" y="71983"/>
                                </a:lnTo>
                                <a:lnTo>
                                  <a:pt x="243451" y="71981"/>
                                </a:lnTo>
                                <a:lnTo>
                                  <a:pt x="243518" y="71980"/>
                                </a:lnTo>
                                <a:lnTo>
                                  <a:pt x="243585" y="71979"/>
                                </a:lnTo>
                                <a:lnTo>
                                  <a:pt x="243651" y="71978"/>
                                </a:lnTo>
                                <a:lnTo>
                                  <a:pt x="243718" y="71977"/>
                                </a:lnTo>
                                <a:lnTo>
                                  <a:pt x="243785" y="71976"/>
                                </a:lnTo>
                                <a:lnTo>
                                  <a:pt x="243852" y="71975"/>
                                </a:lnTo>
                                <a:lnTo>
                                  <a:pt x="243918" y="71974"/>
                                </a:lnTo>
                                <a:lnTo>
                                  <a:pt x="243985" y="71973"/>
                                </a:lnTo>
                                <a:lnTo>
                                  <a:pt x="244052" y="71971"/>
                                </a:lnTo>
                                <a:lnTo>
                                  <a:pt x="244119" y="71970"/>
                                </a:lnTo>
                                <a:lnTo>
                                  <a:pt x="244186" y="71969"/>
                                </a:lnTo>
                                <a:lnTo>
                                  <a:pt x="244252" y="71968"/>
                                </a:lnTo>
                                <a:lnTo>
                                  <a:pt x="244319" y="71967"/>
                                </a:lnTo>
                                <a:lnTo>
                                  <a:pt x="244386" y="71966"/>
                                </a:lnTo>
                                <a:lnTo>
                                  <a:pt x="244453" y="71965"/>
                                </a:lnTo>
                                <a:lnTo>
                                  <a:pt x="244520" y="71964"/>
                                </a:lnTo>
                                <a:lnTo>
                                  <a:pt x="244586" y="71963"/>
                                </a:lnTo>
                                <a:lnTo>
                                  <a:pt x="244653" y="71961"/>
                                </a:lnTo>
                                <a:lnTo>
                                  <a:pt x="244720" y="71960"/>
                                </a:lnTo>
                                <a:lnTo>
                                  <a:pt x="244787" y="71959"/>
                                </a:lnTo>
                                <a:lnTo>
                                  <a:pt x="244854" y="71958"/>
                                </a:lnTo>
                                <a:lnTo>
                                  <a:pt x="244920" y="71957"/>
                                </a:lnTo>
                                <a:lnTo>
                                  <a:pt x="244987" y="71956"/>
                                </a:lnTo>
                                <a:lnTo>
                                  <a:pt x="245054" y="71955"/>
                                </a:lnTo>
                                <a:lnTo>
                                  <a:pt x="245121" y="71954"/>
                                </a:lnTo>
                                <a:lnTo>
                                  <a:pt x="245188" y="71952"/>
                                </a:lnTo>
                                <a:lnTo>
                                  <a:pt x="245254" y="71951"/>
                                </a:lnTo>
                                <a:lnTo>
                                  <a:pt x="245321" y="71950"/>
                                </a:lnTo>
                                <a:lnTo>
                                  <a:pt x="245388" y="71949"/>
                                </a:lnTo>
                                <a:lnTo>
                                  <a:pt x="245455" y="71948"/>
                                </a:lnTo>
                                <a:lnTo>
                                  <a:pt x="245521" y="71947"/>
                                </a:lnTo>
                                <a:lnTo>
                                  <a:pt x="245588" y="71946"/>
                                </a:lnTo>
                                <a:lnTo>
                                  <a:pt x="245655" y="71945"/>
                                </a:lnTo>
                                <a:lnTo>
                                  <a:pt x="245722" y="71943"/>
                                </a:lnTo>
                                <a:lnTo>
                                  <a:pt x="245789" y="71942"/>
                                </a:lnTo>
                                <a:lnTo>
                                  <a:pt x="245855" y="71941"/>
                                </a:lnTo>
                                <a:lnTo>
                                  <a:pt x="245922" y="71940"/>
                                </a:lnTo>
                                <a:lnTo>
                                  <a:pt x="245989" y="71939"/>
                                </a:lnTo>
                                <a:lnTo>
                                  <a:pt x="246056" y="71938"/>
                                </a:lnTo>
                                <a:lnTo>
                                  <a:pt x="246123" y="71937"/>
                                </a:lnTo>
                                <a:lnTo>
                                  <a:pt x="246189" y="71936"/>
                                </a:lnTo>
                                <a:lnTo>
                                  <a:pt x="246256" y="71934"/>
                                </a:lnTo>
                                <a:lnTo>
                                  <a:pt x="246323" y="71933"/>
                                </a:lnTo>
                                <a:lnTo>
                                  <a:pt x="246390" y="71932"/>
                                </a:lnTo>
                                <a:lnTo>
                                  <a:pt x="246457" y="71931"/>
                                </a:lnTo>
                                <a:lnTo>
                                  <a:pt x="246523" y="71930"/>
                                </a:lnTo>
                                <a:lnTo>
                                  <a:pt x="246590" y="71929"/>
                                </a:lnTo>
                                <a:lnTo>
                                  <a:pt x="246657" y="71928"/>
                                </a:lnTo>
                                <a:lnTo>
                                  <a:pt x="246724" y="71927"/>
                                </a:lnTo>
                                <a:lnTo>
                                  <a:pt x="246790" y="71925"/>
                                </a:lnTo>
                                <a:lnTo>
                                  <a:pt x="246857" y="71924"/>
                                </a:lnTo>
                                <a:lnTo>
                                  <a:pt x="246924" y="71923"/>
                                </a:lnTo>
                                <a:lnTo>
                                  <a:pt x="246991" y="71922"/>
                                </a:lnTo>
                                <a:lnTo>
                                  <a:pt x="247058" y="71921"/>
                                </a:lnTo>
                                <a:lnTo>
                                  <a:pt x="247124" y="71920"/>
                                </a:lnTo>
                                <a:lnTo>
                                  <a:pt x="247191" y="71919"/>
                                </a:lnTo>
                                <a:lnTo>
                                  <a:pt x="247258" y="71917"/>
                                </a:lnTo>
                                <a:lnTo>
                                  <a:pt x="247325" y="71916"/>
                                </a:lnTo>
                                <a:lnTo>
                                  <a:pt x="247392" y="71915"/>
                                </a:lnTo>
                                <a:lnTo>
                                  <a:pt x="247458" y="71914"/>
                                </a:lnTo>
                                <a:lnTo>
                                  <a:pt x="247525" y="71913"/>
                                </a:lnTo>
                                <a:lnTo>
                                  <a:pt x="247592" y="71912"/>
                                </a:lnTo>
                                <a:lnTo>
                                  <a:pt x="247659" y="71911"/>
                                </a:lnTo>
                                <a:lnTo>
                                  <a:pt x="247726" y="71909"/>
                                </a:lnTo>
                                <a:lnTo>
                                  <a:pt x="247792" y="71908"/>
                                </a:lnTo>
                                <a:lnTo>
                                  <a:pt x="247859" y="71907"/>
                                </a:lnTo>
                                <a:lnTo>
                                  <a:pt x="247926" y="71906"/>
                                </a:lnTo>
                                <a:lnTo>
                                  <a:pt x="247993" y="71905"/>
                                </a:lnTo>
                                <a:lnTo>
                                  <a:pt x="248059" y="71904"/>
                                </a:lnTo>
                                <a:lnTo>
                                  <a:pt x="248126" y="71902"/>
                                </a:lnTo>
                                <a:lnTo>
                                  <a:pt x="248193" y="71901"/>
                                </a:lnTo>
                                <a:lnTo>
                                  <a:pt x="248260" y="71900"/>
                                </a:lnTo>
                                <a:lnTo>
                                  <a:pt x="248327" y="71899"/>
                                </a:lnTo>
                                <a:lnTo>
                                  <a:pt x="248393" y="71898"/>
                                </a:lnTo>
                                <a:lnTo>
                                  <a:pt x="248460" y="71897"/>
                                </a:lnTo>
                                <a:lnTo>
                                  <a:pt x="248527" y="71896"/>
                                </a:lnTo>
                                <a:lnTo>
                                  <a:pt x="248594" y="71894"/>
                                </a:lnTo>
                                <a:lnTo>
                                  <a:pt x="248661" y="71893"/>
                                </a:lnTo>
                                <a:lnTo>
                                  <a:pt x="248727" y="71892"/>
                                </a:lnTo>
                                <a:lnTo>
                                  <a:pt x="248794" y="71891"/>
                                </a:lnTo>
                                <a:lnTo>
                                  <a:pt x="248861" y="71890"/>
                                </a:lnTo>
                                <a:lnTo>
                                  <a:pt x="248928" y="71889"/>
                                </a:lnTo>
                                <a:lnTo>
                                  <a:pt x="248995" y="71887"/>
                                </a:lnTo>
                                <a:lnTo>
                                  <a:pt x="249061" y="71886"/>
                                </a:lnTo>
                                <a:lnTo>
                                  <a:pt x="249128" y="71885"/>
                                </a:lnTo>
                                <a:lnTo>
                                  <a:pt x="249195" y="71884"/>
                                </a:lnTo>
                                <a:lnTo>
                                  <a:pt x="249262" y="71883"/>
                                </a:lnTo>
                                <a:lnTo>
                                  <a:pt x="249329" y="71882"/>
                                </a:lnTo>
                                <a:lnTo>
                                  <a:pt x="249395" y="71880"/>
                                </a:lnTo>
                                <a:lnTo>
                                  <a:pt x="249462" y="71879"/>
                                </a:lnTo>
                                <a:lnTo>
                                  <a:pt x="249529" y="71878"/>
                                </a:lnTo>
                                <a:lnTo>
                                  <a:pt x="249596" y="71877"/>
                                </a:lnTo>
                                <a:lnTo>
                                  <a:pt x="249662" y="71876"/>
                                </a:lnTo>
                                <a:lnTo>
                                  <a:pt x="249729" y="71875"/>
                                </a:lnTo>
                                <a:lnTo>
                                  <a:pt x="249796" y="71873"/>
                                </a:lnTo>
                                <a:lnTo>
                                  <a:pt x="249863" y="71872"/>
                                </a:lnTo>
                                <a:lnTo>
                                  <a:pt x="249930" y="71871"/>
                                </a:lnTo>
                                <a:lnTo>
                                  <a:pt x="249996" y="71870"/>
                                </a:lnTo>
                                <a:lnTo>
                                  <a:pt x="250063" y="71869"/>
                                </a:lnTo>
                                <a:lnTo>
                                  <a:pt x="250130" y="71868"/>
                                </a:lnTo>
                                <a:lnTo>
                                  <a:pt x="250197" y="71866"/>
                                </a:lnTo>
                                <a:lnTo>
                                  <a:pt x="250264" y="71865"/>
                                </a:lnTo>
                                <a:lnTo>
                                  <a:pt x="250330" y="71864"/>
                                </a:lnTo>
                                <a:lnTo>
                                  <a:pt x="250397" y="71863"/>
                                </a:lnTo>
                                <a:lnTo>
                                  <a:pt x="250464" y="71862"/>
                                </a:lnTo>
                                <a:lnTo>
                                  <a:pt x="250531" y="71861"/>
                                </a:lnTo>
                                <a:lnTo>
                                  <a:pt x="250598" y="71859"/>
                                </a:lnTo>
                                <a:lnTo>
                                  <a:pt x="250664" y="71858"/>
                                </a:lnTo>
                                <a:lnTo>
                                  <a:pt x="250731" y="71857"/>
                                </a:lnTo>
                                <a:lnTo>
                                  <a:pt x="250798" y="71856"/>
                                </a:lnTo>
                                <a:lnTo>
                                  <a:pt x="250865" y="71855"/>
                                </a:lnTo>
                                <a:lnTo>
                                  <a:pt x="250931" y="71853"/>
                                </a:lnTo>
                                <a:lnTo>
                                  <a:pt x="250998" y="71852"/>
                                </a:lnTo>
                                <a:lnTo>
                                  <a:pt x="251065" y="71851"/>
                                </a:lnTo>
                                <a:lnTo>
                                  <a:pt x="251132" y="71850"/>
                                </a:lnTo>
                                <a:lnTo>
                                  <a:pt x="251199" y="71849"/>
                                </a:lnTo>
                                <a:lnTo>
                                  <a:pt x="251265" y="71848"/>
                                </a:lnTo>
                                <a:lnTo>
                                  <a:pt x="251332" y="71846"/>
                                </a:lnTo>
                                <a:lnTo>
                                  <a:pt x="251399" y="71845"/>
                                </a:lnTo>
                                <a:lnTo>
                                  <a:pt x="251466" y="71844"/>
                                </a:lnTo>
                                <a:lnTo>
                                  <a:pt x="251533" y="71843"/>
                                </a:lnTo>
                                <a:lnTo>
                                  <a:pt x="251599" y="71842"/>
                                </a:lnTo>
                                <a:lnTo>
                                  <a:pt x="251666" y="71840"/>
                                </a:lnTo>
                                <a:lnTo>
                                  <a:pt x="251733" y="71839"/>
                                </a:lnTo>
                                <a:lnTo>
                                  <a:pt x="251800" y="71838"/>
                                </a:lnTo>
                                <a:lnTo>
                                  <a:pt x="251867" y="71837"/>
                                </a:lnTo>
                                <a:lnTo>
                                  <a:pt x="251933" y="71836"/>
                                </a:lnTo>
                                <a:lnTo>
                                  <a:pt x="252000" y="71834"/>
                                </a:lnTo>
                                <a:lnTo>
                                  <a:pt x="252067" y="71833"/>
                                </a:lnTo>
                                <a:lnTo>
                                  <a:pt x="252134" y="71832"/>
                                </a:lnTo>
                                <a:lnTo>
                                  <a:pt x="252201" y="71831"/>
                                </a:lnTo>
                                <a:lnTo>
                                  <a:pt x="252267" y="71830"/>
                                </a:lnTo>
                                <a:lnTo>
                                  <a:pt x="252334" y="71828"/>
                                </a:lnTo>
                                <a:lnTo>
                                  <a:pt x="252401" y="71827"/>
                                </a:lnTo>
                                <a:lnTo>
                                  <a:pt x="252468" y="71826"/>
                                </a:lnTo>
                                <a:lnTo>
                                  <a:pt x="252534" y="71825"/>
                                </a:lnTo>
                                <a:lnTo>
                                  <a:pt x="252601" y="71824"/>
                                </a:lnTo>
                                <a:lnTo>
                                  <a:pt x="252668" y="71822"/>
                                </a:lnTo>
                                <a:lnTo>
                                  <a:pt x="252735" y="71821"/>
                                </a:lnTo>
                                <a:lnTo>
                                  <a:pt x="252802" y="71820"/>
                                </a:lnTo>
                                <a:lnTo>
                                  <a:pt x="252868" y="71819"/>
                                </a:lnTo>
                                <a:lnTo>
                                  <a:pt x="252935" y="71818"/>
                                </a:lnTo>
                                <a:lnTo>
                                  <a:pt x="253002" y="71816"/>
                                </a:lnTo>
                                <a:lnTo>
                                  <a:pt x="253069" y="71815"/>
                                </a:lnTo>
                                <a:lnTo>
                                  <a:pt x="253136" y="71814"/>
                                </a:lnTo>
                                <a:lnTo>
                                  <a:pt x="253202" y="71813"/>
                                </a:lnTo>
                                <a:lnTo>
                                  <a:pt x="253269" y="71812"/>
                                </a:lnTo>
                                <a:lnTo>
                                  <a:pt x="253336" y="71810"/>
                                </a:lnTo>
                                <a:lnTo>
                                  <a:pt x="253403" y="71809"/>
                                </a:lnTo>
                                <a:lnTo>
                                  <a:pt x="253470" y="71808"/>
                                </a:lnTo>
                                <a:lnTo>
                                  <a:pt x="253536" y="71807"/>
                                </a:lnTo>
                                <a:lnTo>
                                  <a:pt x="253603" y="71806"/>
                                </a:lnTo>
                                <a:lnTo>
                                  <a:pt x="253670" y="71804"/>
                                </a:lnTo>
                                <a:lnTo>
                                  <a:pt x="253737" y="71803"/>
                                </a:lnTo>
                                <a:lnTo>
                                  <a:pt x="253803" y="71802"/>
                                </a:lnTo>
                                <a:lnTo>
                                  <a:pt x="253870" y="71801"/>
                                </a:lnTo>
                                <a:lnTo>
                                  <a:pt x="253937" y="71799"/>
                                </a:lnTo>
                                <a:lnTo>
                                  <a:pt x="254004" y="71798"/>
                                </a:lnTo>
                                <a:lnTo>
                                  <a:pt x="254071" y="71797"/>
                                </a:lnTo>
                                <a:lnTo>
                                  <a:pt x="254137" y="71796"/>
                                </a:lnTo>
                                <a:lnTo>
                                  <a:pt x="254204" y="71795"/>
                                </a:lnTo>
                                <a:lnTo>
                                  <a:pt x="254271" y="71793"/>
                                </a:lnTo>
                                <a:lnTo>
                                  <a:pt x="254338" y="71792"/>
                                </a:lnTo>
                                <a:lnTo>
                                  <a:pt x="254405" y="71791"/>
                                </a:lnTo>
                                <a:lnTo>
                                  <a:pt x="254471" y="71790"/>
                                </a:lnTo>
                                <a:lnTo>
                                  <a:pt x="254538" y="71789"/>
                                </a:lnTo>
                                <a:lnTo>
                                  <a:pt x="254605" y="71787"/>
                                </a:lnTo>
                                <a:lnTo>
                                  <a:pt x="254672" y="71786"/>
                                </a:lnTo>
                                <a:lnTo>
                                  <a:pt x="254739" y="71785"/>
                                </a:lnTo>
                                <a:lnTo>
                                  <a:pt x="254805" y="71784"/>
                                </a:lnTo>
                                <a:lnTo>
                                  <a:pt x="254872" y="71782"/>
                                </a:lnTo>
                                <a:lnTo>
                                  <a:pt x="254939" y="71781"/>
                                </a:lnTo>
                                <a:lnTo>
                                  <a:pt x="255006" y="71780"/>
                                </a:lnTo>
                                <a:lnTo>
                                  <a:pt x="255072" y="71779"/>
                                </a:lnTo>
                                <a:lnTo>
                                  <a:pt x="255139" y="71778"/>
                                </a:lnTo>
                                <a:lnTo>
                                  <a:pt x="255206" y="71776"/>
                                </a:lnTo>
                                <a:lnTo>
                                  <a:pt x="255273" y="71775"/>
                                </a:lnTo>
                                <a:lnTo>
                                  <a:pt x="255340" y="71774"/>
                                </a:lnTo>
                                <a:lnTo>
                                  <a:pt x="255406" y="71773"/>
                                </a:lnTo>
                                <a:lnTo>
                                  <a:pt x="255473" y="71771"/>
                                </a:lnTo>
                                <a:lnTo>
                                  <a:pt x="255540" y="71770"/>
                                </a:lnTo>
                                <a:lnTo>
                                  <a:pt x="255607" y="71769"/>
                                </a:lnTo>
                                <a:lnTo>
                                  <a:pt x="255674" y="71768"/>
                                </a:lnTo>
                                <a:lnTo>
                                  <a:pt x="255740" y="71766"/>
                                </a:lnTo>
                                <a:lnTo>
                                  <a:pt x="255807" y="71765"/>
                                </a:lnTo>
                                <a:lnTo>
                                  <a:pt x="255874" y="71764"/>
                                </a:lnTo>
                                <a:lnTo>
                                  <a:pt x="255941" y="71763"/>
                                </a:lnTo>
                                <a:lnTo>
                                  <a:pt x="256008" y="71761"/>
                                </a:lnTo>
                                <a:lnTo>
                                  <a:pt x="256074" y="71760"/>
                                </a:lnTo>
                                <a:lnTo>
                                  <a:pt x="256141" y="71759"/>
                                </a:lnTo>
                                <a:lnTo>
                                  <a:pt x="256208" y="71758"/>
                                </a:lnTo>
                                <a:lnTo>
                                  <a:pt x="256275" y="71757"/>
                                </a:lnTo>
                                <a:lnTo>
                                  <a:pt x="256342" y="71755"/>
                                </a:lnTo>
                                <a:lnTo>
                                  <a:pt x="256408" y="71754"/>
                                </a:lnTo>
                                <a:lnTo>
                                  <a:pt x="256475" y="71753"/>
                                </a:lnTo>
                                <a:lnTo>
                                  <a:pt x="256542" y="71752"/>
                                </a:lnTo>
                                <a:lnTo>
                                  <a:pt x="256609" y="71750"/>
                                </a:lnTo>
                                <a:lnTo>
                                  <a:pt x="256675" y="71749"/>
                                </a:lnTo>
                                <a:lnTo>
                                  <a:pt x="256742" y="71748"/>
                                </a:lnTo>
                                <a:lnTo>
                                  <a:pt x="256809" y="71747"/>
                                </a:lnTo>
                                <a:lnTo>
                                  <a:pt x="256876" y="71745"/>
                                </a:lnTo>
                                <a:lnTo>
                                  <a:pt x="256943" y="71744"/>
                                </a:lnTo>
                                <a:lnTo>
                                  <a:pt x="257009" y="71743"/>
                                </a:lnTo>
                                <a:lnTo>
                                  <a:pt x="257076" y="71742"/>
                                </a:lnTo>
                                <a:lnTo>
                                  <a:pt x="257143" y="71740"/>
                                </a:lnTo>
                                <a:lnTo>
                                  <a:pt x="257210" y="71739"/>
                                </a:lnTo>
                                <a:lnTo>
                                  <a:pt x="257277" y="71738"/>
                                </a:lnTo>
                                <a:lnTo>
                                  <a:pt x="257343" y="71737"/>
                                </a:lnTo>
                                <a:lnTo>
                                  <a:pt x="257410" y="71735"/>
                                </a:lnTo>
                                <a:lnTo>
                                  <a:pt x="257477" y="71734"/>
                                </a:lnTo>
                                <a:lnTo>
                                  <a:pt x="257544" y="71733"/>
                                </a:lnTo>
                                <a:lnTo>
                                  <a:pt x="257611" y="71732"/>
                                </a:lnTo>
                                <a:lnTo>
                                  <a:pt x="257677" y="71730"/>
                                </a:lnTo>
                                <a:lnTo>
                                  <a:pt x="257744" y="71729"/>
                                </a:lnTo>
                                <a:lnTo>
                                  <a:pt x="257811" y="71728"/>
                                </a:lnTo>
                                <a:lnTo>
                                  <a:pt x="257878" y="71726"/>
                                </a:lnTo>
                                <a:lnTo>
                                  <a:pt x="257944" y="71725"/>
                                </a:lnTo>
                                <a:lnTo>
                                  <a:pt x="258011" y="71724"/>
                                </a:lnTo>
                                <a:lnTo>
                                  <a:pt x="258078" y="71723"/>
                                </a:lnTo>
                                <a:lnTo>
                                  <a:pt x="258145" y="71721"/>
                                </a:lnTo>
                                <a:lnTo>
                                  <a:pt x="258212" y="71720"/>
                                </a:lnTo>
                                <a:lnTo>
                                  <a:pt x="258278" y="71719"/>
                                </a:lnTo>
                                <a:lnTo>
                                  <a:pt x="258345" y="71718"/>
                                </a:lnTo>
                                <a:lnTo>
                                  <a:pt x="258412" y="71716"/>
                                </a:lnTo>
                                <a:lnTo>
                                  <a:pt x="258479" y="71715"/>
                                </a:lnTo>
                                <a:lnTo>
                                  <a:pt x="258546" y="71714"/>
                                </a:lnTo>
                                <a:lnTo>
                                  <a:pt x="258612" y="71713"/>
                                </a:lnTo>
                                <a:lnTo>
                                  <a:pt x="258679" y="71711"/>
                                </a:lnTo>
                                <a:lnTo>
                                  <a:pt x="258746" y="71710"/>
                                </a:lnTo>
                                <a:lnTo>
                                  <a:pt x="258813" y="71709"/>
                                </a:lnTo>
                                <a:lnTo>
                                  <a:pt x="258880" y="71708"/>
                                </a:lnTo>
                                <a:lnTo>
                                  <a:pt x="258946" y="71706"/>
                                </a:lnTo>
                                <a:lnTo>
                                  <a:pt x="259013" y="71705"/>
                                </a:lnTo>
                                <a:lnTo>
                                  <a:pt x="259080" y="71704"/>
                                </a:lnTo>
                                <a:lnTo>
                                  <a:pt x="259147" y="71702"/>
                                </a:lnTo>
                                <a:lnTo>
                                  <a:pt x="259214" y="71701"/>
                                </a:lnTo>
                                <a:lnTo>
                                  <a:pt x="259280" y="71700"/>
                                </a:lnTo>
                                <a:lnTo>
                                  <a:pt x="259347" y="71699"/>
                                </a:lnTo>
                                <a:lnTo>
                                  <a:pt x="259414" y="71697"/>
                                </a:lnTo>
                                <a:lnTo>
                                  <a:pt x="259481" y="71696"/>
                                </a:lnTo>
                                <a:lnTo>
                                  <a:pt x="259547" y="71695"/>
                                </a:lnTo>
                                <a:lnTo>
                                  <a:pt x="259614" y="71693"/>
                                </a:lnTo>
                                <a:lnTo>
                                  <a:pt x="259681" y="71692"/>
                                </a:lnTo>
                                <a:lnTo>
                                  <a:pt x="259748" y="71691"/>
                                </a:lnTo>
                                <a:lnTo>
                                  <a:pt x="259815" y="71690"/>
                                </a:lnTo>
                                <a:lnTo>
                                  <a:pt x="259881" y="71688"/>
                                </a:lnTo>
                                <a:lnTo>
                                  <a:pt x="259948" y="71687"/>
                                </a:lnTo>
                                <a:lnTo>
                                  <a:pt x="260015" y="71686"/>
                                </a:lnTo>
                                <a:lnTo>
                                  <a:pt x="260082" y="71685"/>
                                </a:lnTo>
                                <a:lnTo>
                                  <a:pt x="260149" y="71683"/>
                                </a:lnTo>
                                <a:lnTo>
                                  <a:pt x="260215" y="71682"/>
                                </a:lnTo>
                                <a:lnTo>
                                  <a:pt x="260282" y="71681"/>
                                </a:lnTo>
                                <a:lnTo>
                                  <a:pt x="260349" y="71679"/>
                                </a:lnTo>
                                <a:lnTo>
                                  <a:pt x="260416" y="71678"/>
                                </a:lnTo>
                                <a:lnTo>
                                  <a:pt x="260483" y="71677"/>
                                </a:lnTo>
                                <a:lnTo>
                                  <a:pt x="260549" y="71675"/>
                                </a:lnTo>
                                <a:lnTo>
                                  <a:pt x="260616" y="71674"/>
                                </a:lnTo>
                                <a:lnTo>
                                  <a:pt x="260683" y="71673"/>
                                </a:lnTo>
                                <a:lnTo>
                                  <a:pt x="260750" y="71672"/>
                                </a:lnTo>
                                <a:lnTo>
                                  <a:pt x="260816" y="71670"/>
                                </a:lnTo>
                                <a:lnTo>
                                  <a:pt x="260883" y="71669"/>
                                </a:lnTo>
                                <a:lnTo>
                                  <a:pt x="260950" y="71668"/>
                                </a:lnTo>
                                <a:lnTo>
                                  <a:pt x="261017" y="71666"/>
                                </a:lnTo>
                                <a:lnTo>
                                  <a:pt x="261084" y="71665"/>
                                </a:lnTo>
                                <a:lnTo>
                                  <a:pt x="261150" y="71664"/>
                                </a:lnTo>
                                <a:lnTo>
                                  <a:pt x="261217" y="71663"/>
                                </a:lnTo>
                                <a:lnTo>
                                  <a:pt x="261284" y="71661"/>
                                </a:lnTo>
                                <a:lnTo>
                                  <a:pt x="261351" y="71660"/>
                                </a:lnTo>
                                <a:lnTo>
                                  <a:pt x="261418" y="71659"/>
                                </a:lnTo>
                                <a:lnTo>
                                  <a:pt x="261484" y="71657"/>
                                </a:lnTo>
                                <a:lnTo>
                                  <a:pt x="261551" y="71656"/>
                                </a:lnTo>
                                <a:lnTo>
                                  <a:pt x="261618" y="71655"/>
                                </a:lnTo>
                                <a:lnTo>
                                  <a:pt x="261685" y="71653"/>
                                </a:lnTo>
                                <a:lnTo>
                                  <a:pt x="261752" y="71652"/>
                                </a:lnTo>
                                <a:lnTo>
                                  <a:pt x="261818" y="71651"/>
                                </a:lnTo>
                                <a:lnTo>
                                  <a:pt x="261885" y="71650"/>
                                </a:lnTo>
                                <a:lnTo>
                                  <a:pt x="261952" y="71648"/>
                                </a:lnTo>
                                <a:lnTo>
                                  <a:pt x="262019" y="71647"/>
                                </a:lnTo>
                                <a:lnTo>
                                  <a:pt x="262086" y="71646"/>
                                </a:lnTo>
                                <a:lnTo>
                                  <a:pt x="262152" y="71644"/>
                                </a:lnTo>
                                <a:lnTo>
                                  <a:pt x="262219" y="71643"/>
                                </a:lnTo>
                                <a:lnTo>
                                  <a:pt x="262286" y="71642"/>
                                </a:lnTo>
                                <a:lnTo>
                                  <a:pt x="262353" y="71640"/>
                                </a:lnTo>
                                <a:lnTo>
                                  <a:pt x="262419" y="71639"/>
                                </a:lnTo>
                                <a:lnTo>
                                  <a:pt x="262486" y="71638"/>
                                </a:lnTo>
                                <a:lnTo>
                                  <a:pt x="262553" y="71636"/>
                                </a:lnTo>
                                <a:lnTo>
                                  <a:pt x="262620" y="71635"/>
                                </a:lnTo>
                                <a:lnTo>
                                  <a:pt x="262687" y="71634"/>
                                </a:lnTo>
                                <a:lnTo>
                                  <a:pt x="262753" y="71632"/>
                                </a:lnTo>
                                <a:lnTo>
                                  <a:pt x="262820" y="71631"/>
                                </a:lnTo>
                                <a:lnTo>
                                  <a:pt x="262887" y="71630"/>
                                </a:lnTo>
                                <a:lnTo>
                                  <a:pt x="262954" y="71629"/>
                                </a:lnTo>
                                <a:lnTo>
                                  <a:pt x="263021" y="71627"/>
                                </a:lnTo>
                                <a:lnTo>
                                  <a:pt x="263087" y="71626"/>
                                </a:lnTo>
                                <a:lnTo>
                                  <a:pt x="263154" y="71625"/>
                                </a:lnTo>
                                <a:lnTo>
                                  <a:pt x="263221" y="71623"/>
                                </a:lnTo>
                                <a:lnTo>
                                  <a:pt x="263288" y="71622"/>
                                </a:lnTo>
                                <a:lnTo>
                                  <a:pt x="263355" y="71621"/>
                                </a:lnTo>
                                <a:lnTo>
                                  <a:pt x="263421" y="71619"/>
                                </a:lnTo>
                                <a:lnTo>
                                  <a:pt x="263488" y="71618"/>
                                </a:lnTo>
                                <a:lnTo>
                                  <a:pt x="263555" y="71617"/>
                                </a:lnTo>
                                <a:lnTo>
                                  <a:pt x="263622" y="71615"/>
                                </a:lnTo>
                                <a:lnTo>
                                  <a:pt x="263688" y="71614"/>
                                </a:lnTo>
                                <a:lnTo>
                                  <a:pt x="263755" y="71613"/>
                                </a:lnTo>
                                <a:lnTo>
                                  <a:pt x="263822" y="71611"/>
                                </a:lnTo>
                                <a:lnTo>
                                  <a:pt x="263889" y="71610"/>
                                </a:lnTo>
                                <a:lnTo>
                                  <a:pt x="263956" y="71609"/>
                                </a:lnTo>
                                <a:lnTo>
                                  <a:pt x="264022" y="71607"/>
                                </a:lnTo>
                                <a:lnTo>
                                  <a:pt x="264089" y="71606"/>
                                </a:lnTo>
                                <a:lnTo>
                                  <a:pt x="264156" y="71605"/>
                                </a:lnTo>
                                <a:lnTo>
                                  <a:pt x="264223" y="71603"/>
                                </a:lnTo>
                                <a:lnTo>
                                  <a:pt x="264290" y="71602"/>
                                </a:lnTo>
                                <a:lnTo>
                                  <a:pt x="264356" y="71601"/>
                                </a:lnTo>
                                <a:lnTo>
                                  <a:pt x="264423" y="71599"/>
                                </a:lnTo>
                                <a:lnTo>
                                  <a:pt x="264490" y="71598"/>
                                </a:lnTo>
                                <a:lnTo>
                                  <a:pt x="264557" y="71597"/>
                                </a:lnTo>
                                <a:lnTo>
                                  <a:pt x="264624" y="71595"/>
                                </a:lnTo>
                                <a:lnTo>
                                  <a:pt x="264690" y="71594"/>
                                </a:lnTo>
                                <a:lnTo>
                                  <a:pt x="264757" y="71593"/>
                                </a:lnTo>
                                <a:lnTo>
                                  <a:pt x="264824" y="71591"/>
                                </a:lnTo>
                                <a:lnTo>
                                  <a:pt x="264891" y="71590"/>
                                </a:lnTo>
                                <a:lnTo>
                                  <a:pt x="264957" y="71589"/>
                                </a:lnTo>
                                <a:lnTo>
                                  <a:pt x="265024" y="71587"/>
                                </a:lnTo>
                                <a:lnTo>
                                  <a:pt x="265091" y="71586"/>
                                </a:lnTo>
                                <a:lnTo>
                                  <a:pt x="265158" y="71585"/>
                                </a:lnTo>
                                <a:lnTo>
                                  <a:pt x="265225" y="71583"/>
                                </a:lnTo>
                                <a:lnTo>
                                  <a:pt x="265291" y="71582"/>
                                </a:lnTo>
                                <a:lnTo>
                                  <a:pt x="265358" y="71581"/>
                                </a:lnTo>
                                <a:lnTo>
                                  <a:pt x="265425" y="71579"/>
                                </a:lnTo>
                                <a:lnTo>
                                  <a:pt x="265492" y="71578"/>
                                </a:lnTo>
                                <a:lnTo>
                                  <a:pt x="265559" y="71576"/>
                                </a:lnTo>
                                <a:lnTo>
                                  <a:pt x="265625" y="71575"/>
                                </a:lnTo>
                                <a:lnTo>
                                  <a:pt x="265692" y="71574"/>
                                </a:lnTo>
                                <a:lnTo>
                                  <a:pt x="265759" y="71572"/>
                                </a:lnTo>
                                <a:lnTo>
                                  <a:pt x="265826" y="71571"/>
                                </a:lnTo>
                                <a:lnTo>
                                  <a:pt x="265893" y="71570"/>
                                </a:lnTo>
                                <a:lnTo>
                                  <a:pt x="265959" y="71568"/>
                                </a:lnTo>
                                <a:lnTo>
                                  <a:pt x="266026" y="71567"/>
                                </a:lnTo>
                                <a:lnTo>
                                  <a:pt x="266093" y="71566"/>
                                </a:lnTo>
                                <a:lnTo>
                                  <a:pt x="266160" y="71564"/>
                                </a:lnTo>
                                <a:lnTo>
                                  <a:pt x="266227" y="71563"/>
                                </a:lnTo>
                                <a:lnTo>
                                  <a:pt x="266293" y="71562"/>
                                </a:lnTo>
                                <a:lnTo>
                                  <a:pt x="266360" y="71560"/>
                                </a:lnTo>
                                <a:lnTo>
                                  <a:pt x="266427" y="71559"/>
                                </a:lnTo>
                                <a:lnTo>
                                  <a:pt x="266494" y="71557"/>
                                </a:lnTo>
                                <a:lnTo>
                                  <a:pt x="266560" y="71556"/>
                                </a:lnTo>
                                <a:lnTo>
                                  <a:pt x="266627" y="71555"/>
                                </a:lnTo>
                                <a:lnTo>
                                  <a:pt x="266694" y="71553"/>
                                </a:lnTo>
                                <a:lnTo>
                                  <a:pt x="266761" y="71552"/>
                                </a:lnTo>
                                <a:lnTo>
                                  <a:pt x="266828" y="71551"/>
                                </a:lnTo>
                                <a:lnTo>
                                  <a:pt x="266894" y="71549"/>
                                </a:lnTo>
                                <a:lnTo>
                                  <a:pt x="266961" y="71548"/>
                                </a:lnTo>
                                <a:lnTo>
                                  <a:pt x="267028" y="71547"/>
                                </a:lnTo>
                                <a:lnTo>
                                  <a:pt x="267095" y="71545"/>
                                </a:lnTo>
                                <a:lnTo>
                                  <a:pt x="267162" y="71544"/>
                                </a:lnTo>
                                <a:lnTo>
                                  <a:pt x="267228" y="71542"/>
                                </a:lnTo>
                                <a:lnTo>
                                  <a:pt x="267295" y="71541"/>
                                </a:lnTo>
                                <a:lnTo>
                                  <a:pt x="267362" y="71540"/>
                                </a:lnTo>
                                <a:lnTo>
                                  <a:pt x="267429" y="71538"/>
                                </a:lnTo>
                                <a:lnTo>
                                  <a:pt x="267496" y="71537"/>
                                </a:lnTo>
                                <a:lnTo>
                                  <a:pt x="267562" y="71536"/>
                                </a:lnTo>
                                <a:lnTo>
                                  <a:pt x="267629" y="71534"/>
                                </a:lnTo>
                                <a:lnTo>
                                  <a:pt x="267696" y="71533"/>
                                </a:lnTo>
                                <a:lnTo>
                                  <a:pt x="267763" y="71531"/>
                                </a:lnTo>
                                <a:lnTo>
                                  <a:pt x="267829" y="71530"/>
                                </a:lnTo>
                                <a:lnTo>
                                  <a:pt x="267896" y="71529"/>
                                </a:lnTo>
                                <a:lnTo>
                                  <a:pt x="267963" y="71527"/>
                                </a:lnTo>
                                <a:lnTo>
                                  <a:pt x="268030" y="71526"/>
                                </a:lnTo>
                                <a:lnTo>
                                  <a:pt x="268097" y="71525"/>
                                </a:lnTo>
                                <a:lnTo>
                                  <a:pt x="268163" y="71523"/>
                                </a:lnTo>
                                <a:lnTo>
                                  <a:pt x="268230" y="71522"/>
                                </a:lnTo>
                                <a:lnTo>
                                  <a:pt x="268297" y="71520"/>
                                </a:lnTo>
                                <a:lnTo>
                                  <a:pt x="268364" y="71519"/>
                                </a:lnTo>
                                <a:lnTo>
                                  <a:pt x="268431" y="71518"/>
                                </a:lnTo>
                                <a:lnTo>
                                  <a:pt x="268497" y="71516"/>
                                </a:lnTo>
                                <a:lnTo>
                                  <a:pt x="268564" y="71515"/>
                                </a:lnTo>
                                <a:lnTo>
                                  <a:pt x="268631" y="71513"/>
                                </a:lnTo>
                                <a:lnTo>
                                  <a:pt x="268698" y="71512"/>
                                </a:lnTo>
                                <a:lnTo>
                                  <a:pt x="268765" y="71511"/>
                                </a:lnTo>
                                <a:lnTo>
                                  <a:pt x="268831" y="71509"/>
                                </a:lnTo>
                                <a:lnTo>
                                  <a:pt x="268898" y="71508"/>
                                </a:lnTo>
                                <a:lnTo>
                                  <a:pt x="268965" y="71506"/>
                                </a:lnTo>
                                <a:lnTo>
                                  <a:pt x="269032" y="71505"/>
                                </a:lnTo>
                                <a:lnTo>
                                  <a:pt x="269099" y="71504"/>
                                </a:lnTo>
                                <a:lnTo>
                                  <a:pt x="269165" y="71502"/>
                                </a:lnTo>
                                <a:lnTo>
                                  <a:pt x="269232" y="71501"/>
                                </a:lnTo>
                                <a:lnTo>
                                  <a:pt x="269299" y="71500"/>
                                </a:lnTo>
                                <a:lnTo>
                                  <a:pt x="269366" y="71498"/>
                                </a:lnTo>
                                <a:lnTo>
                                  <a:pt x="269432" y="71497"/>
                                </a:lnTo>
                                <a:lnTo>
                                  <a:pt x="269499" y="71495"/>
                                </a:lnTo>
                                <a:lnTo>
                                  <a:pt x="269566" y="71494"/>
                                </a:lnTo>
                                <a:lnTo>
                                  <a:pt x="269633" y="71493"/>
                                </a:lnTo>
                                <a:lnTo>
                                  <a:pt x="269700" y="71491"/>
                                </a:lnTo>
                                <a:lnTo>
                                  <a:pt x="269766" y="71490"/>
                                </a:lnTo>
                                <a:lnTo>
                                  <a:pt x="269833" y="71488"/>
                                </a:lnTo>
                                <a:lnTo>
                                  <a:pt x="269900" y="71487"/>
                                </a:lnTo>
                                <a:lnTo>
                                  <a:pt x="269967" y="71485"/>
                                </a:lnTo>
                                <a:lnTo>
                                  <a:pt x="270034" y="71484"/>
                                </a:lnTo>
                                <a:lnTo>
                                  <a:pt x="270100" y="71483"/>
                                </a:lnTo>
                                <a:lnTo>
                                  <a:pt x="270167" y="71481"/>
                                </a:lnTo>
                                <a:lnTo>
                                  <a:pt x="270234" y="71480"/>
                                </a:lnTo>
                                <a:lnTo>
                                  <a:pt x="270301" y="71478"/>
                                </a:lnTo>
                                <a:lnTo>
                                  <a:pt x="270368" y="71477"/>
                                </a:lnTo>
                                <a:lnTo>
                                  <a:pt x="270434" y="71476"/>
                                </a:lnTo>
                                <a:lnTo>
                                  <a:pt x="270501" y="71474"/>
                                </a:lnTo>
                                <a:lnTo>
                                  <a:pt x="270568" y="71473"/>
                                </a:lnTo>
                                <a:lnTo>
                                  <a:pt x="270635" y="71471"/>
                                </a:lnTo>
                                <a:lnTo>
                                  <a:pt x="270701" y="71470"/>
                                </a:lnTo>
                                <a:lnTo>
                                  <a:pt x="270768" y="71469"/>
                                </a:lnTo>
                                <a:lnTo>
                                  <a:pt x="270835" y="71467"/>
                                </a:lnTo>
                                <a:lnTo>
                                  <a:pt x="270902" y="71466"/>
                                </a:lnTo>
                                <a:lnTo>
                                  <a:pt x="270969" y="71464"/>
                                </a:lnTo>
                                <a:lnTo>
                                  <a:pt x="271035" y="71463"/>
                                </a:lnTo>
                                <a:lnTo>
                                  <a:pt x="271102" y="71461"/>
                                </a:lnTo>
                                <a:lnTo>
                                  <a:pt x="271169" y="71460"/>
                                </a:lnTo>
                                <a:lnTo>
                                  <a:pt x="271236" y="71459"/>
                                </a:lnTo>
                                <a:lnTo>
                                  <a:pt x="271303" y="71457"/>
                                </a:lnTo>
                                <a:lnTo>
                                  <a:pt x="271369" y="71456"/>
                                </a:lnTo>
                                <a:lnTo>
                                  <a:pt x="271436" y="71454"/>
                                </a:lnTo>
                                <a:lnTo>
                                  <a:pt x="271503" y="71453"/>
                                </a:lnTo>
                                <a:lnTo>
                                  <a:pt x="271570" y="71452"/>
                                </a:lnTo>
                                <a:lnTo>
                                  <a:pt x="271637" y="71450"/>
                                </a:lnTo>
                                <a:lnTo>
                                  <a:pt x="271703" y="71449"/>
                                </a:lnTo>
                                <a:lnTo>
                                  <a:pt x="271770" y="71447"/>
                                </a:lnTo>
                                <a:lnTo>
                                  <a:pt x="271837" y="71446"/>
                                </a:lnTo>
                                <a:lnTo>
                                  <a:pt x="271904" y="71444"/>
                                </a:lnTo>
                                <a:lnTo>
                                  <a:pt x="271971" y="71443"/>
                                </a:lnTo>
                                <a:lnTo>
                                  <a:pt x="272037" y="71441"/>
                                </a:lnTo>
                                <a:lnTo>
                                  <a:pt x="272104" y="71440"/>
                                </a:lnTo>
                                <a:lnTo>
                                  <a:pt x="272171" y="71439"/>
                                </a:lnTo>
                                <a:lnTo>
                                  <a:pt x="272238" y="71437"/>
                                </a:lnTo>
                                <a:lnTo>
                                  <a:pt x="272304" y="71436"/>
                                </a:lnTo>
                                <a:lnTo>
                                  <a:pt x="272371" y="71434"/>
                                </a:lnTo>
                                <a:lnTo>
                                  <a:pt x="272438" y="71433"/>
                                </a:lnTo>
                                <a:lnTo>
                                  <a:pt x="272505" y="71431"/>
                                </a:lnTo>
                                <a:lnTo>
                                  <a:pt x="272572" y="71430"/>
                                </a:lnTo>
                                <a:lnTo>
                                  <a:pt x="272638" y="71429"/>
                                </a:lnTo>
                                <a:lnTo>
                                  <a:pt x="272705" y="71427"/>
                                </a:lnTo>
                                <a:lnTo>
                                  <a:pt x="272772" y="71426"/>
                                </a:lnTo>
                                <a:lnTo>
                                  <a:pt x="272839" y="71424"/>
                                </a:lnTo>
                                <a:lnTo>
                                  <a:pt x="272906" y="71423"/>
                                </a:lnTo>
                                <a:lnTo>
                                  <a:pt x="272972" y="71421"/>
                                </a:lnTo>
                                <a:lnTo>
                                  <a:pt x="273039" y="71420"/>
                                </a:lnTo>
                                <a:lnTo>
                                  <a:pt x="273106" y="71418"/>
                                </a:lnTo>
                                <a:lnTo>
                                  <a:pt x="273173" y="71417"/>
                                </a:lnTo>
                                <a:lnTo>
                                  <a:pt x="273240" y="71416"/>
                                </a:lnTo>
                                <a:lnTo>
                                  <a:pt x="273306" y="71414"/>
                                </a:lnTo>
                                <a:lnTo>
                                  <a:pt x="273373" y="71413"/>
                                </a:lnTo>
                                <a:lnTo>
                                  <a:pt x="273440" y="71411"/>
                                </a:lnTo>
                                <a:lnTo>
                                  <a:pt x="273507" y="71410"/>
                                </a:lnTo>
                                <a:lnTo>
                                  <a:pt x="273573" y="71408"/>
                                </a:lnTo>
                                <a:lnTo>
                                  <a:pt x="273640" y="71407"/>
                                </a:lnTo>
                                <a:lnTo>
                                  <a:pt x="273707" y="71405"/>
                                </a:lnTo>
                                <a:lnTo>
                                  <a:pt x="273774" y="71404"/>
                                </a:lnTo>
                                <a:lnTo>
                                  <a:pt x="273841" y="71402"/>
                                </a:lnTo>
                                <a:lnTo>
                                  <a:pt x="273907" y="71401"/>
                                </a:lnTo>
                                <a:lnTo>
                                  <a:pt x="273974" y="71400"/>
                                </a:lnTo>
                                <a:lnTo>
                                  <a:pt x="274041" y="71398"/>
                                </a:lnTo>
                                <a:lnTo>
                                  <a:pt x="274108" y="71397"/>
                                </a:lnTo>
                                <a:lnTo>
                                  <a:pt x="274175" y="71395"/>
                                </a:lnTo>
                                <a:lnTo>
                                  <a:pt x="274241" y="71394"/>
                                </a:lnTo>
                                <a:lnTo>
                                  <a:pt x="274308" y="71392"/>
                                </a:lnTo>
                                <a:lnTo>
                                  <a:pt x="274375" y="71391"/>
                                </a:lnTo>
                                <a:lnTo>
                                  <a:pt x="274442" y="71389"/>
                                </a:lnTo>
                                <a:lnTo>
                                  <a:pt x="274509" y="71388"/>
                                </a:lnTo>
                                <a:lnTo>
                                  <a:pt x="274575" y="71386"/>
                                </a:lnTo>
                                <a:lnTo>
                                  <a:pt x="274642" y="71385"/>
                                </a:lnTo>
                                <a:lnTo>
                                  <a:pt x="274709" y="71383"/>
                                </a:lnTo>
                                <a:lnTo>
                                  <a:pt x="274776" y="71382"/>
                                </a:lnTo>
                                <a:lnTo>
                                  <a:pt x="274842" y="71381"/>
                                </a:lnTo>
                                <a:lnTo>
                                  <a:pt x="274909" y="71379"/>
                                </a:lnTo>
                                <a:lnTo>
                                  <a:pt x="274976" y="71378"/>
                                </a:lnTo>
                                <a:lnTo>
                                  <a:pt x="275043" y="71376"/>
                                </a:lnTo>
                                <a:lnTo>
                                  <a:pt x="275110" y="71375"/>
                                </a:lnTo>
                                <a:lnTo>
                                  <a:pt x="275176" y="71373"/>
                                </a:lnTo>
                                <a:lnTo>
                                  <a:pt x="275243" y="71372"/>
                                </a:lnTo>
                                <a:lnTo>
                                  <a:pt x="275310" y="71370"/>
                                </a:lnTo>
                                <a:lnTo>
                                  <a:pt x="275377" y="71369"/>
                                </a:lnTo>
                                <a:lnTo>
                                  <a:pt x="275444" y="71367"/>
                                </a:lnTo>
                                <a:lnTo>
                                  <a:pt x="275510" y="71366"/>
                                </a:lnTo>
                                <a:lnTo>
                                  <a:pt x="275577" y="71364"/>
                                </a:lnTo>
                                <a:lnTo>
                                  <a:pt x="275644" y="71363"/>
                                </a:lnTo>
                                <a:lnTo>
                                  <a:pt x="275711" y="71361"/>
                                </a:lnTo>
                                <a:lnTo>
                                  <a:pt x="275778" y="71360"/>
                                </a:lnTo>
                                <a:lnTo>
                                  <a:pt x="275844" y="71358"/>
                                </a:lnTo>
                                <a:lnTo>
                                  <a:pt x="275911" y="71357"/>
                                </a:lnTo>
                                <a:lnTo>
                                  <a:pt x="275978" y="71355"/>
                                </a:lnTo>
                                <a:lnTo>
                                  <a:pt x="276045" y="71354"/>
                                </a:lnTo>
                                <a:lnTo>
                                  <a:pt x="276112" y="71352"/>
                                </a:lnTo>
                                <a:lnTo>
                                  <a:pt x="276178" y="71351"/>
                                </a:lnTo>
                                <a:lnTo>
                                  <a:pt x="276245" y="71349"/>
                                </a:lnTo>
                                <a:lnTo>
                                  <a:pt x="276312" y="71348"/>
                                </a:lnTo>
                                <a:lnTo>
                                  <a:pt x="276379" y="71347"/>
                                </a:lnTo>
                                <a:lnTo>
                                  <a:pt x="276445" y="71345"/>
                                </a:lnTo>
                                <a:lnTo>
                                  <a:pt x="276512" y="71344"/>
                                </a:lnTo>
                                <a:lnTo>
                                  <a:pt x="276579" y="71342"/>
                                </a:lnTo>
                                <a:lnTo>
                                  <a:pt x="276646" y="71341"/>
                                </a:lnTo>
                                <a:lnTo>
                                  <a:pt x="276713" y="71339"/>
                                </a:lnTo>
                                <a:lnTo>
                                  <a:pt x="276779" y="71338"/>
                                </a:lnTo>
                                <a:lnTo>
                                  <a:pt x="276846" y="71336"/>
                                </a:lnTo>
                                <a:lnTo>
                                  <a:pt x="276913" y="71335"/>
                                </a:lnTo>
                                <a:lnTo>
                                  <a:pt x="276980" y="71333"/>
                                </a:lnTo>
                                <a:lnTo>
                                  <a:pt x="277047" y="71332"/>
                                </a:lnTo>
                                <a:lnTo>
                                  <a:pt x="277113" y="71330"/>
                                </a:lnTo>
                                <a:lnTo>
                                  <a:pt x="277180" y="71329"/>
                                </a:lnTo>
                                <a:lnTo>
                                  <a:pt x="277247" y="71327"/>
                                </a:lnTo>
                                <a:lnTo>
                                  <a:pt x="277314" y="71326"/>
                                </a:lnTo>
                                <a:lnTo>
                                  <a:pt x="277381" y="71324"/>
                                </a:lnTo>
                                <a:lnTo>
                                  <a:pt x="277447" y="71323"/>
                                </a:lnTo>
                                <a:lnTo>
                                  <a:pt x="277514" y="71321"/>
                                </a:lnTo>
                                <a:lnTo>
                                  <a:pt x="277581" y="71320"/>
                                </a:lnTo>
                                <a:lnTo>
                                  <a:pt x="277648" y="71318"/>
                                </a:lnTo>
                                <a:lnTo>
                                  <a:pt x="277714" y="71317"/>
                                </a:lnTo>
                                <a:lnTo>
                                  <a:pt x="277781" y="71315"/>
                                </a:lnTo>
                                <a:lnTo>
                                  <a:pt x="277848" y="71313"/>
                                </a:lnTo>
                                <a:lnTo>
                                  <a:pt x="277915" y="71312"/>
                                </a:lnTo>
                                <a:lnTo>
                                  <a:pt x="277982" y="71310"/>
                                </a:lnTo>
                                <a:lnTo>
                                  <a:pt x="278048" y="71309"/>
                                </a:lnTo>
                                <a:lnTo>
                                  <a:pt x="278115" y="71307"/>
                                </a:lnTo>
                                <a:lnTo>
                                  <a:pt x="278182" y="71306"/>
                                </a:lnTo>
                                <a:lnTo>
                                  <a:pt x="278249" y="71304"/>
                                </a:lnTo>
                                <a:lnTo>
                                  <a:pt x="278316" y="71303"/>
                                </a:lnTo>
                                <a:lnTo>
                                  <a:pt x="278382" y="71301"/>
                                </a:lnTo>
                                <a:lnTo>
                                  <a:pt x="278449" y="71300"/>
                                </a:lnTo>
                                <a:lnTo>
                                  <a:pt x="278516" y="71298"/>
                                </a:lnTo>
                                <a:lnTo>
                                  <a:pt x="278583" y="71297"/>
                                </a:lnTo>
                                <a:lnTo>
                                  <a:pt x="278650" y="71295"/>
                                </a:lnTo>
                                <a:lnTo>
                                  <a:pt x="278716" y="71294"/>
                                </a:lnTo>
                                <a:lnTo>
                                  <a:pt x="278783" y="71292"/>
                                </a:lnTo>
                                <a:lnTo>
                                  <a:pt x="278850" y="71291"/>
                                </a:lnTo>
                                <a:lnTo>
                                  <a:pt x="278917" y="71289"/>
                                </a:lnTo>
                                <a:lnTo>
                                  <a:pt x="278984" y="71288"/>
                                </a:lnTo>
                                <a:lnTo>
                                  <a:pt x="279050" y="71286"/>
                                </a:lnTo>
                                <a:lnTo>
                                  <a:pt x="279117" y="71285"/>
                                </a:lnTo>
                                <a:lnTo>
                                  <a:pt x="279184" y="71283"/>
                                </a:lnTo>
                                <a:lnTo>
                                  <a:pt x="279251" y="71282"/>
                                </a:lnTo>
                                <a:lnTo>
                                  <a:pt x="279317" y="71280"/>
                                </a:lnTo>
                                <a:lnTo>
                                  <a:pt x="279384" y="71279"/>
                                </a:lnTo>
                                <a:lnTo>
                                  <a:pt x="279451" y="71277"/>
                                </a:lnTo>
                                <a:lnTo>
                                  <a:pt x="279518" y="71275"/>
                                </a:lnTo>
                                <a:lnTo>
                                  <a:pt x="279585" y="71274"/>
                                </a:lnTo>
                                <a:lnTo>
                                  <a:pt x="279651" y="71272"/>
                                </a:lnTo>
                                <a:lnTo>
                                  <a:pt x="279718" y="71271"/>
                                </a:lnTo>
                                <a:lnTo>
                                  <a:pt x="279785" y="71269"/>
                                </a:lnTo>
                                <a:lnTo>
                                  <a:pt x="279852" y="71268"/>
                                </a:lnTo>
                                <a:lnTo>
                                  <a:pt x="279919" y="71266"/>
                                </a:lnTo>
                                <a:lnTo>
                                  <a:pt x="279985" y="71265"/>
                                </a:lnTo>
                                <a:lnTo>
                                  <a:pt x="280052" y="71263"/>
                                </a:lnTo>
                                <a:lnTo>
                                  <a:pt x="280119" y="71262"/>
                                </a:lnTo>
                                <a:lnTo>
                                  <a:pt x="280186" y="71260"/>
                                </a:lnTo>
                                <a:lnTo>
                                  <a:pt x="280253" y="71259"/>
                                </a:lnTo>
                                <a:lnTo>
                                  <a:pt x="280319" y="71257"/>
                                </a:lnTo>
                                <a:lnTo>
                                  <a:pt x="280386" y="71255"/>
                                </a:lnTo>
                                <a:lnTo>
                                  <a:pt x="280453" y="71254"/>
                                </a:lnTo>
                                <a:lnTo>
                                  <a:pt x="280520" y="71252"/>
                                </a:lnTo>
                                <a:lnTo>
                                  <a:pt x="280586" y="71251"/>
                                </a:lnTo>
                                <a:lnTo>
                                  <a:pt x="280653" y="71249"/>
                                </a:lnTo>
                                <a:lnTo>
                                  <a:pt x="280720" y="71248"/>
                                </a:lnTo>
                                <a:lnTo>
                                  <a:pt x="280787" y="71246"/>
                                </a:lnTo>
                                <a:lnTo>
                                  <a:pt x="280854" y="71245"/>
                                </a:lnTo>
                                <a:lnTo>
                                  <a:pt x="280920" y="71243"/>
                                </a:lnTo>
                                <a:lnTo>
                                  <a:pt x="280987" y="71241"/>
                                </a:lnTo>
                                <a:lnTo>
                                  <a:pt x="281054" y="71240"/>
                                </a:lnTo>
                                <a:lnTo>
                                  <a:pt x="281121" y="71238"/>
                                </a:lnTo>
                                <a:lnTo>
                                  <a:pt x="281188" y="71237"/>
                                </a:lnTo>
                                <a:lnTo>
                                  <a:pt x="281254" y="71235"/>
                                </a:lnTo>
                                <a:lnTo>
                                  <a:pt x="281321" y="71234"/>
                                </a:lnTo>
                                <a:lnTo>
                                  <a:pt x="281388" y="71232"/>
                                </a:lnTo>
                                <a:lnTo>
                                  <a:pt x="281455" y="71231"/>
                                </a:lnTo>
                                <a:lnTo>
                                  <a:pt x="281522" y="71229"/>
                                </a:lnTo>
                                <a:lnTo>
                                  <a:pt x="281588" y="71227"/>
                                </a:lnTo>
                                <a:lnTo>
                                  <a:pt x="281655" y="71226"/>
                                </a:lnTo>
                                <a:lnTo>
                                  <a:pt x="281722" y="71224"/>
                                </a:lnTo>
                                <a:lnTo>
                                  <a:pt x="281789" y="71223"/>
                                </a:lnTo>
                                <a:lnTo>
                                  <a:pt x="281855" y="71221"/>
                                </a:lnTo>
                                <a:lnTo>
                                  <a:pt x="281922" y="71220"/>
                                </a:lnTo>
                                <a:lnTo>
                                  <a:pt x="281989" y="71218"/>
                                </a:lnTo>
                                <a:lnTo>
                                  <a:pt x="282056" y="71216"/>
                                </a:lnTo>
                                <a:lnTo>
                                  <a:pt x="282123" y="71215"/>
                                </a:lnTo>
                                <a:lnTo>
                                  <a:pt x="282189" y="71213"/>
                                </a:lnTo>
                                <a:lnTo>
                                  <a:pt x="282256" y="71212"/>
                                </a:lnTo>
                                <a:lnTo>
                                  <a:pt x="282323" y="71210"/>
                                </a:lnTo>
                                <a:lnTo>
                                  <a:pt x="282390" y="71209"/>
                                </a:lnTo>
                                <a:lnTo>
                                  <a:pt x="282457" y="71207"/>
                                </a:lnTo>
                                <a:lnTo>
                                  <a:pt x="282523" y="71205"/>
                                </a:lnTo>
                                <a:lnTo>
                                  <a:pt x="282590" y="71204"/>
                                </a:lnTo>
                                <a:lnTo>
                                  <a:pt x="282657" y="71202"/>
                                </a:lnTo>
                                <a:lnTo>
                                  <a:pt x="282724" y="71201"/>
                                </a:lnTo>
                                <a:lnTo>
                                  <a:pt x="282791" y="71199"/>
                                </a:lnTo>
                                <a:lnTo>
                                  <a:pt x="282857" y="71198"/>
                                </a:lnTo>
                                <a:lnTo>
                                  <a:pt x="282924" y="71196"/>
                                </a:lnTo>
                                <a:lnTo>
                                  <a:pt x="282991" y="71194"/>
                                </a:lnTo>
                                <a:lnTo>
                                  <a:pt x="283058" y="71193"/>
                                </a:lnTo>
                                <a:lnTo>
                                  <a:pt x="283125" y="71191"/>
                                </a:lnTo>
                                <a:lnTo>
                                  <a:pt x="283191" y="71190"/>
                                </a:lnTo>
                                <a:lnTo>
                                  <a:pt x="283258" y="71188"/>
                                </a:lnTo>
                                <a:lnTo>
                                  <a:pt x="283325" y="71187"/>
                                </a:lnTo>
                                <a:lnTo>
                                  <a:pt x="283392" y="71185"/>
                                </a:lnTo>
                                <a:lnTo>
                                  <a:pt x="283458" y="71183"/>
                                </a:lnTo>
                                <a:lnTo>
                                  <a:pt x="283525" y="71182"/>
                                </a:lnTo>
                                <a:lnTo>
                                  <a:pt x="283592" y="71180"/>
                                </a:lnTo>
                                <a:lnTo>
                                  <a:pt x="283659" y="71179"/>
                                </a:lnTo>
                                <a:lnTo>
                                  <a:pt x="283726" y="71177"/>
                                </a:lnTo>
                                <a:lnTo>
                                  <a:pt x="283792" y="71175"/>
                                </a:lnTo>
                                <a:lnTo>
                                  <a:pt x="283859" y="71174"/>
                                </a:lnTo>
                                <a:lnTo>
                                  <a:pt x="283926" y="71172"/>
                                </a:lnTo>
                                <a:lnTo>
                                  <a:pt x="283993" y="71171"/>
                                </a:lnTo>
                                <a:lnTo>
                                  <a:pt x="284060" y="71169"/>
                                </a:lnTo>
                                <a:lnTo>
                                  <a:pt x="284126" y="71167"/>
                                </a:lnTo>
                                <a:lnTo>
                                  <a:pt x="284193" y="71166"/>
                                </a:lnTo>
                                <a:lnTo>
                                  <a:pt x="284260" y="71164"/>
                                </a:lnTo>
                                <a:lnTo>
                                  <a:pt x="284327" y="71163"/>
                                </a:lnTo>
                                <a:lnTo>
                                  <a:pt x="284394" y="71161"/>
                                </a:lnTo>
                                <a:lnTo>
                                  <a:pt x="284460" y="71159"/>
                                </a:lnTo>
                                <a:lnTo>
                                  <a:pt x="284527" y="71158"/>
                                </a:lnTo>
                                <a:lnTo>
                                  <a:pt x="284594" y="71156"/>
                                </a:lnTo>
                                <a:lnTo>
                                  <a:pt x="284661" y="71155"/>
                                </a:lnTo>
                                <a:lnTo>
                                  <a:pt x="284727" y="71153"/>
                                </a:lnTo>
                                <a:lnTo>
                                  <a:pt x="284794" y="71151"/>
                                </a:lnTo>
                                <a:lnTo>
                                  <a:pt x="284861" y="71150"/>
                                </a:lnTo>
                                <a:lnTo>
                                  <a:pt x="284928" y="71148"/>
                                </a:lnTo>
                                <a:lnTo>
                                  <a:pt x="284995" y="71147"/>
                                </a:lnTo>
                                <a:lnTo>
                                  <a:pt x="285061" y="71145"/>
                                </a:lnTo>
                                <a:lnTo>
                                  <a:pt x="285128" y="71143"/>
                                </a:lnTo>
                                <a:lnTo>
                                  <a:pt x="285195" y="71142"/>
                                </a:lnTo>
                                <a:lnTo>
                                  <a:pt x="285262" y="71140"/>
                                </a:lnTo>
                                <a:lnTo>
                                  <a:pt x="285329" y="71138"/>
                                </a:lnTo>
                                <a:lnTo>
                                  <a:pt x="285395" y="71137"/>
                                </a:lnTo>
                                <a:lnTo>
                                  <a:pt x="285462" y="71135"/>
                                </a:lnTo>
                                <a:lnTo>
                                  <a:pt x="285529" y="71134"/>
                                </a:lnTo>
                                <a:lnTo>
                                  <a:pt x="285596" y="71132"/>
                                </a:lnTo>
                                <a:lnTo>
                                  <a:pt x="285663" y="71130"/>
                                </a:lnTo>
                                <a:lnTo>
                                  <a:pt x="285729" y="71129"/>
                                </a:lnTo>
                                <a:lnTo>
                                  <a:pt x="285796" y="71127"/>
                                </a:lnTo>
                                <a:lnTo>
                                  <a:pt x="285863" y="71125"/>
                                </a:lnTo>
                                <a:lnTo>
                                  <a:pt x="285930" y="71124"/>
                                </a:lnTo>
                                <a:lnTo>
                                  <a:pt x="285997" y="71122"/>
                                </a:lnTo>
                                <a:lnTo>
                                  <a:pt x="286063" y="71121"/>
                                </a:lnTo>
                                <a:lnTo>
                                  <a:pt x="286130" y="71119"/>
                                </a:lnTo>
                                <a:lnTo>
                                  <a:pt x="286197" y="71117"/>
                                </a:lnTo>
                                <a:lnTo>
                                  <a:pt x="286264" y="71116"/>
                                </a:lnTo>
                                <a:lnTo>
                                  <a:pt x="286330" y="71114"/>
                                </a:lnTo>
                                <a:lnTo>
                                  <a:pt x="286397" y="71112"/>
                                </a:lnTo>
                                <a:lnTo>
                                  <a:pt x="286464" y="71111"/>
                                </a:lnTo>
                                <a:lnTo>
                                  <a:pt x="286531" y="71109"/>
                                </a:lnTo>
                                <a:lnTo>
                                  <a:pt x="286598" y="71108"/>
                                </a:lnTo>
                                <a:lnTo>
                                  <a:pt x="286664" y="71106"/>
                                </a:lnTo>
                                <a:lnTo>
                                  <a:pt x="286731" y="71104"/>
                                </a:lnTo>
                                <a:lnTo>
                                  <a:pt x="286798" y="71103"/>
                                </a:lnTo>
                                <a:lnTo>
                                  <a:pt x="286865" y="71101"/>
                                </a:lnTo>
                                <a:lnTo>
                                  <a:pt x="286932" y="71099"/>
                                </a:lnTo>
                                <a:lnTo>
                                  <a:pt x="286998" y="71098"/>
                                </a:lnTo>
                                <a:lnTo>
                                  <a:pt x="287065" y="71096"/>
                                </a:lnTo>
                                <a:lnTo>
                                  <a:pt x="287132" y="71094"/>
                                </a:lnTo>
                                <a:lnTo>
                                  <a:pt x="287199" y="71093"/>
                                </a:lnTo>
                                <a:lnTo>
                                  <a:pt x="287266" y="71091"/>
                                </a:lnTo>
                                <a:lnTo>
                                  <a:pt x="287332" y="71090"/>
                                </a:lnTo>
                                <a:lnTo>
                                  <a:pt x="287399" y="71088"/>
                                </a:lnTo>
                                <a:lnTo>
                                  <a:pt x="287466" y="71086"/>
                                </a:lnTo>
                                <a:lnTo>
                                  <a:pt x="287533" y="71085"/>
                                </a:lnTo>
                                <a:lnTo>
                                  <a:pt x="287599" y="71083"/>
                                </a:lnTo>
                                <a:lnTo>
                                  <a:pt x="287666" y="71081"/>
                                </a:lnTo>
                                <a:lnTo>
                                  <a:pt x="287733" y="71080"/>
                                </a:lnTo>
                                <a:lnTo>
                                  <a:pt x="287800" y="71078"/>
                                </a:lnTo>
                                <a:lnTo>
                                  <a:pt x="287867" y="71076"/>
                                </a:lnTo>
                                <a:lnTo>
                                  <a:pt x="287933" y="71075"/>
                                </a:lnTo>
                                <a:lnTo>
                                  <a:pt x="288000" y="71073"/>
                                </a:lnTo>
                                <a:lnTo>
                                  <a:pt x="288067" y="71071"/>
                                </a:lnTo>
                                <a:lnTo>
                                  <a:pt x="288134" y="71070"/>
                                </a:lnTo>
                                <a:lnTo>
                                  <a:pt x="288201" y="71068"/>
                                </a:lnTo>
                                <a:lnTo>
                                  <a:pt x="288267" y="71066"/>
                                </a:lnTo>
                                <a:lnTo>
                                  <a:pt x="288334" y="71065"/>
                                </a:lnTo>
                                <a:lnTo>
                                  <a:pt x="288401" y="71063"/>
                                </a:lnTo>
                                <a:lnTo>
                                  <a:pt x="288468" y="71061"/>
                                </a:lnTo>
                                <a:lnTo>
                                  <a:pt x="288535" y="71060"/>
                                </a:lnTo>
                                <a:lnTo>
                                  <a:pt x="288601" y="71058"/>
                                </a:lnTo>
                                <a:lnTo>
                                  <a:pt x="288668" y="71056"/>
                                </a:lnTo>
                                <a:lnTo>
                                  <a:pt x="288735" y="71055"/>
                                </a:lnTo>
                                <a:lnTo>
                                  <a:pt x="288802" y="71053"/>
                                </a:lnTo>
                                <a:lnTo>
                                  <a:pt x="288869" y="71051"/>
                                </a:lnTo>
                                <a:lnTo>
                                  <a:pt x="288935" y="71050"/>
                                </a:lnTo>
                                <a:lnTo>
                                  <a:pt x="289002" y="71048"/>
                                </a:lnTo>
                                <a:lnTo>
                                  <a:pt x="289069" y="71046"/>
                                </a:lnTo>
                                <a:lnTo>
                                  <a:pt x="289136" y="71045"/>
                                </a:lnTo>
                                <a:lnTo>
                                  <a:pt x="289202" y="71043"/>
                                </a:lnTo>
                                <a:lnTo>
                                  <a:pt x="289269" y="71041"/>
                                </a:lnTo>
                                <a:lnTo>
                                  <a:pt x="289336" y="71040"/>
                                </a:lnTo>
                                <a:lnTo>
                                  <a:pt x="289403" y="71038"/>
                                </a:lnTo>
                                <a:lnTo>
                                  <a:pt x="289470" y="71036"/>
                                </a:lnTo>
                                <a:lnTo>
                                  <a:pt x="289536" y="71035"/>
                                </a:lnTo>
                                <a:lnTo>
                                  <a:pt x="289603" y="71033"/>
                                </a:lnTo>
                                <a:lnTo>
                                  <a:pt x="289670" y="71031"/>
                                </a:lnTo>
                                <a:lnTo>
                                  <a:pt x="289737" y="71030"/>
                                </a:lnTo>
                                <a:lnTo>
                                  <a:pt x="289804" y="71028"/>
                                </a:lnTo>
                                <a:lnTo>
                                  <a:pt x="289870" y="71026"/>
                                </a:lnTo>
                                <a:lnTo>
                                  <a:pt x="289937" y="71025"/>
                                </a:lnTo>
                                <a:lnTo>
                                  <a:pt x="290004" y="71023"/>
                                </a:lnTo>
                                <a:lnTo>
                                  <a:pt x="290071" y="71021"/>
                                </a:lnTo>
                                <a:lnTo>
                                  <a:pt x="290138" y="71019"/>
                                </a:lnTo>
                                <a:lnTo>
                                  <a:pt x="290204" y="71018"/>
                                </a:lnTo>
                                <a:lnTo>
                                  <a:pt x="290271" y="71016"/>
                                </a:lnTo>
                                <a:lnTo>
                                  <a:pt x="290338" y="71014"/>
                                </a:lnTo>
                                <a:lnTo>
                                  <a:pt x="290405" y="71013"/>
                                </a:lnTo>
                                <a:lnTo>
                                  <a:pt x="290471" y="71011"/>
                                </a:lnTo>
                                <a:lnTo>
                                  <a:pt x="290538" y="71009"/>
                                </a:lnTo>
                                <a:lnTo>
                                  <a:pt x="290605" y="71008"/>
                                </a:lnTo>
                                <a:lnTo>
                                  <a:pt x="290672" y="71006"/>
                                </a:lnTo>
                                <a:lnTo>
                                  <a:pt x="290739" y="71004"/>
                                </a:lnTo>
                                <a:lnTo>
                                  <a:pt x="290805" y="71003"/>
                                </a:lnTo>
                                <a:lnTo>
                                  <a:pt x="290872" y="71001"/>
                                </a:lnTo>
                                <a:lnTo>
                                  <a:pt x="290939" y="70999"/>
                                </a:lnTo>
                                <a:lnTo>
                                  <a:pt x="291006" y="70997"/>
                                </a:lnTo>
                                <a:lnTo>
                                  <a:pt x="291073" y="70996"/>
                                </a:lnTo>
                                <a:lnTo>
                                  <a:pt x="291139" y="70994"/>
                                </a:lnTo>
                                <a:lnTo>
                                  <a:pt x="291206" y="70992"/>
                                </a:lnTo>
                                <a:lnTo>
                                  <a:pt x="291273" y="70991"/>
                                </a:lnTo>
                                <a:lnTo>
                                  <a:pt x="291340" y="70989"/>
                                </a:lnTo>
                                <a:lnTo>
                                  <a:pt x="291407" y="70987"/>
                                </a:lnTo>
                                <a:lnTo>
                                  <a:pt x="291473" y="70986"/>
                                </a:lnTo>
                                <a:lnTo>
                                  <a:pt x="291540" y="70984"/>
                                </a:lnTo>
                                <a:lnTo>
                                  <a:pt x="291607" y="70982"/>
                                </a:lnTo>
                                <a:lnTo>
                                  <a:pt x="291674" y="70980"/>
                                </a:lnTo>
                                <a:lnTo>
                                  <a:pt x="291740" y="70979"/>
                                </a:lnTo>
                                <a:lnTo>
                                  <a:pt x="291807" y="70977"/>
                                </a:lnTo>
                                <a:lnTo>
                                  <a:pt x="291874" y="70975"/>
                                </a:lnTo>
                                <a:lnTo>
                                  <a:pt x="291941" y="70974"/>
                                </a:lnTo>
                                <a:lnTo>
                                  <a:pt x="292008" y="70972"/>
                                </a:lnTo>
                                <a:lnTo>
                                  <a:pt x="292074" y="70970"/>
                                </a:lnTo>
                                <a:lnTo>
                                  <a:pt x="292141" y="70968"/>
                                </a:lnTo>
                                <a:lnTo>
                                  <a:pt x="292208" y="70967"/>
                                </a:lnTo>
                                <a:lnTo>
                                  <a:pt x="292275" y="70965"/>
                                </a:lnTo>
                                <a:lnTo>
                                  <a:pt x="292342" y="70963"/>
                                </a:lnTo>
                                <a:lnTo>
                                  <a:pt x="292408" y="70961"/>
                                </a:lnTo>
                                <a:lnTo>
                                  <a:pt x="292475" y="70960"/>
                                </a:lnTo>
                                <a:lnTo>
                                  <a:pt x="292542" y="70958"/>
                                </a:lnTo>
                                <a:lnTo>
                                  <a:pt x="292609" y="70956"/>
                                </a:lnTo>
                                <a:lnTo>
                                  <a:pt x="292676" y="70955"/>
                                </a:lnTo>
                                <a:lnTo>
                                  <a:pt x="292742" y="70953"/>
                                </a:lnTo>
                                <a:lnTo>
                                  <a:pt x="292809" y="70951"/>
                                </a:lnTo>
                                <a:lnTo>
                                  <a:pt x="292876" y="70949"/>
                                </a:lnTo>
                                <a:lnTo>
                                  <a:pt x="292943" y="70948"/>
                                </a:lnTo>
                                <a:lnTo>
                                  <a:pt x="293010" y="70946"/>
                                </a:lnTo>
                                <a:lnTo>
                                  <a:pt x="293076" y="70944"/>
                                </a:lnTo>
                                <a:lnTo>
                                  <a:pt x="293143" y="70942"/>
                                </a:lnTo>
                                <a:lnTo>
                                  <a:pt x="293210" y="70941"/>
                                </a:lnTo>
                                <a:lnTo>
                                  <a:pt x="293277" y="70939"/>
                                </a:lnTo>
                                <a:lnTo>
                                  <a:pt x="293343" y="70937"/>
                                </a:lnTo>
                                <a:lnTo>
                                  <a:pt x="293410" y="70936"/>
                                </a:lnTo>
                                <a:lnTo>
                                  <a:pt x="293477" y="70934"/>
                                </a:lnTo>
                                <a:lnTo>
                                  <a:pt x="293544" y="70932"/>
                                </a:lnTo>
                                <a:lnTo>
                                  <a:pt x="293611" y="70930"/>
                                </a:lnTo>
                                <a:lnTo>
                                  <a:pt x="293677" y="70929"/>
                                </a:lnTo>
                                <a:lnTo>
                                  <a:pt x="293744" y="70927"/>
                                </a:lnTo>
                                <a:lnTo>
                                  <a:pt x="293811" y="70925"/>
                                </a:lnTo>
                                <a:lnTo>
                                  <a:pt x="293878" y="70923"/>
                                </a:lnTo>
                                <a:lnTo>
                                  <a:pt x="293945" y="70922"/>
                                </a:lnTo>
                                <a:lnTo>
                                  <a:pt x="294011" y="70920"/>
                                </a:lnTo>
                                <a:lnTo>
                                  <a:pt x="294078" y="70918"/>
                                </a:lnTo>
                                <a:lnTo>
                                  <a:pt x="294145" y="70916"/>
                                </a:lnTo>
                                <a:lnTo>
                                  <a:pt x="294212" y="70915"/>
                                </a:lnTo>
                                <a:lnTo>
                                  <a:pt x="294279" y="70913"/>
                                </a:lnTo>
                                <a:lnTo>
                                  <a:pt x="294345" y="70911"/>
                                </a:lnTo>
                                <a:lnTo>
                                  <a:pt x="294412" y="70909"/>
                                </a:lnTo>
                                <a:lnTo>
                                  <a:pt x="294479" y="70908"/>
                                </a:lnTo>
                                <a:lnTo>
                                  <a:pt x="294546" y="70906"/>
                                </a:lnTo>
                                <a:lnTo>
                                  <a:pt x="294612" y="70904"/>
                                </a:lnTo>
                                <a:lnTo>
                                  <a:pt x="294679" y="70902"/>
                                </a:lnTo>
                                <a:lnTo>
                                  <a:pt x="294746" y="70901"/>
                                </a:lnTo>
                                <a:lnTo>
                                  <a:pt x="294813" y="70899"/>
                                </a:lnTo>
                                <a:lnTo>
                                  <a:pt x="294880" y="70897"/>
                                </a:lnTo>
                                <a:lnTo>
                                  <a:pt x="294946" y="70895"/>
                                </a:lnTo>
                                <a:lnTo>
                                  <a:pt x="295013" y="70893"/>
                                </a:lnTo>
                                <a:lnTo>
                                  <a:pt x="295080" y="70892"/>
                                </a:lnTo>
                                <a:lnTo>
                                  <a:pt x="295147" y="70890"/>
                                </a:lnTo>
                                <a:lnTo>
                                  <a:pt x="295214" y="70888"/>
                                </a:lnTo>
                                <a:lnTo>
                                  <a:pt x="295280" y="70886"/>
                                </a:lnTo>
                                <a:lnTo>
                                  <a:pt x="295347" y="70885"/>
                                </a:lnTo>
                                <a:lnTo>
                                  <a:pt x="295414" y="70883"/>
                                </a:lnTo>
                                <a:lnTo>
                                  <a:pt x="295481" y="70881"/>
                                </a:lnTo>
                                <a:lnTo>
                                  <a:pt x="295548" y="70879"/>
                                </a:lnTo>
                                <a:lnTo>
                                  <a:pt x="295614" y="70878"/>
                                </a:lnTo>
                                <a:lnTo>
                                  <a:pt x="295681" y="70876"/>
                                </a:lnTo>
                                <a:lnTo>
                                  <a:pt x="295748" y="70874"/>
                                </a:lnTo>
                                <a:lnTo>
                                  <a:pt x="295815" y="70872"/>
                                </a:lnTo>
                                <a:lnTo>
                                  <a:pt x="295882" y="70870"/>
                                </a:lnTo>
                                <a:lnTo>
                                  <a:pt x="295948" y="70869"/>
                                </a:lnTo>
                                <a:lnTo>
                                  <a:pt x="296015" y="70867"/>
                                </a:lnTo>
                                <a:lnTo>
                                  <a:pt x="296082" y="70865"/>
                                </a:lnTo>
                                <a:lnTo>
                                  <a:pt x="296149" y="70863"/>
                                </a:lnTo>
                                <a:lnTo>
                                  <a:pt x="296215" y="70862"/>
                                </a:lnTo>
                                <a:lnTo>
                                  <a:pt x="296282" y="70860"/>
                                </a:lnTo>
                                <a:lnTo>
                                  <a:pt x="296349" y="70858"/>
                                </a:lnTo>
                                <a:lnTo>
                                  <a:pt x="296416" y="70856"/>
                                </a:lnTo>
                                <a:lnTo>
                                  <a:pt x="296483" y="70854"/>
                                </a:lnTo>
                                <a:lnTo>
                                  <a:pt x="296549" y="70853"/>
                                </a:lnTo>
                                <a:lnTo>
                                  <a:pt x="296616" y="70851"/>
                                </a:lnTo>
                                <a:lnTo>
                                  <a:pt x="296683" y="70849"/>
                                </a:lnTo>
                                <a:lnTo>
                                  <a:pt x="296750" y="70847"/>
                                </a:lnTo>
                                <a:lnTo>
                                  <a:pt x="296817" y="70845"/>
                                </a:lnTo>
                                <a:lnTo>
                                  <a:pt x="296883" y="70844"/>
                                </a:lnTo>
                                <a:lnTo>
                                  <a:pt x="296950" y="70842"/>
                                </a:lnTo>
                                <a:lnTo>
                                  <a:pt x="297017" y="70840"/>
                                </a:lnTo>
                                <a:lnTo>
                                  <a:pt x="297084" y="70838"/>
                                </a:lnTo>
                                <a:lnTo>
                                  <a:pt x="297151" y="70836"/>
                                </a:lnTo>
                                <a:lnTo>
                                  <a:pt x="297217" y="70835"/>
                                </a:lnTo>
                                <a:lnTo>
                                  <a:pt x="297284" y="70833"/>
                                </a:lnTo>
                                <a:lnTo>
                                  <a:pt x="297351" y="70831"/>
                                </a:lnTo>
                                <a:lnTo>
                                  <a:pt x="297418" y="70829"/>
                                </a:lnTo>
                                <a:lnTo>
                                  <a:pt x="297484" y="70827"/>
                                </a:lnTo>
                                <a:lnTo>
                                  <a:pt x="297551" y="70826"/>
                                </a:lnTo>
                                <a:lnTo>
                                  <a:pt x="297618" y="70824"/>
                                </a:lnTo>
                                <a:lnTo>
                                  <a:pt x="297685" y="70822"/>
                                </a:lnTo>
                                <a:lnTo>
                                  <a:pt x="297752" y="70820"/>
                                </a:lnTo>
                                <a:lnTo>
                                  <a:pt x="297818" y="70818"/>
                                </a:lnTo>
                                <a:lnTo>
                                  <a:pt x="297885" y="70817"/>
                                </a:lnTo>
                                <a:lnTo>
                                  <a:pt x="297952" y="70815"/>
                                </a:lnTo>
                                <a:lnTo>
                                  <a:pt x="298019" y="70813"/>
                                </a:lnTo>
                                <a:lnTo>
                                  <a:pt x="298086" y="70811"/>
                                </a:lnTo>
                                <a:lnTo>
                                  <a:pt x="298152" y="70809"/>
                                </a:lnTo>
                                <a:lnTo>
                                  <a:pt x="298219" y="70808"/>
                                </a:lnTo>
                                <a:lnTo>
                                  <a:pt x="298286" y="70806"/>
                                </a:lnTo>
                                <a:lnTo>
                                  <a:pt x="298353" y="70804"/>
                                </a:lnTo>
                                <a:lnTo>
                                  <a:pt x="298420" y="70802"/>
                                </a:lnTo>
                                <a:lnTo>
                                  <a:pt x="298486" y="70800"/>
                                </a:lnTo>
                                <a:lnTo>
                                  <a:pt x="298553" y="70798"/>
                                </a:lnTo>
                                <a:lnTo>
                                  <a:pt x="298620" y="70797"/>
                                </a:lnTo>
                                <a:lnTo>
                                  <a:pt x="298687" y="70795"/>
                                </a:lnTo>
                                <a:lnTo>
                                  <a:pt x="298753" y="70793"/>
                                </a:lnTo>
                                <a:lnTo>
                                  <a:pt x="298820" y="70791"/>
                                </a:lnTo>
                                <a:lnTo>
                                  <a:pt x="298887" y="70789"/>
                                </a:lnTo>
                                <a:lnTo>
                                  <a:pt x="298954" y="70787"/>
                                </a:lnTo>
                                <a:lnTo>
                                  <a:pt x="299021" y="70786"/>
                                </a:lnTo>
                                <a:lnTo>
                                  <a:pt x="299087" y="70784"/>
                                </a:lnTo>
                                <a:lnTo>
                                  <a:pt x="299154" y="70782"/>
                                </a:lnTo>
                                <a:lnTo>
                                  <a:pt x="299221" y="70780"/>
                                </a:lnTo>
                                <a:lnTo>
                                  <a:pt x="299288" y="70778"/>
                                </a:lnTo>
                                <a:lnTo>
                                  <a:pt x="299355" y="70776"/>
                                </a:lnTo>
                                <a:lnTo>
                                  <a:pt x="299421" y="70775"/>
                                </a:lnTo>
                                <a:lnTo>
                                  <a:pt x="299488" y="70773"/>
                                </a:lnTo>
                                <a:lnTo>
                                  <a:pt x="299555" y="70771"/>
                                </a:lnTo>
                                <a:lnTo>
                                  <a:pt x="299622" y="70769"/>
                                </a:lnTo>
                                <a:lnTo>
                                  <a:pt x="299689" y="70767"/>
                                </a:lnTo>
                                <a:lnTo>
                                  <a:pt x="299755" y="70765"/>
                                </a:lnTo>
                                <a:lnTo>
                                  <a:pt x="299822" y="70764"/>
                                </a:lnTo>
                                <a:lnTo>
                                  <a:pt x="299889" y="70762"/>
                                </a:lnTo>
                                <a:lnTo>
                                  <a:pt x="299956" y="70760"/>
                                </a:lnTo>
                                <a:lnTo>
                                  <a:pt x="300023" y="70758"/>
                                </a:lnTo>
                                <a:lnTo>
                                  <a:pt x="300089" y="70756"/>
                                </a:lnTo>
                                <a:lnTo>
                                  <a:pt x="300156" y="70754"/>
                                </a:lnTo>
                                <a:lnTo>
                                  <a:pt x="300223" y="70753"/>
                                </a:lnTo>
                                <a:lnTo>
                                  <a:pt x="300290" y="70751"/>
                                </a:lnTo>
                                <a:lnTo>
                                  <a:pt x="300356" y="70749"/>
                                </a:lnTo>
                                <a:lnTo>
                                  <a:pt x="300423" y="70747"/>
                                </a:lnTo>
                                <a:lnTo>
                                  <a:pt x="300490" y="70745"/>
                                </a:lnTo>
                                <a:lnTo>
                                  <a:pt x="300557" y="70743"/>
                                </a:lnTo>
                                <a:lnTo>
                                  <a:pt x="300624" y="70741"/>
                                </a:lnTo>
                                <a:lnTo>
                                  <a:pt x="300690" y="70740"/>
                                </a:lnTo>
                                <a:lnTo>
                                  <a:pt x="300757" y="70738"/>
                                </a:lnTo>
                                <a:lnTo>
                                  <a:pt x="300824" y="70736"/>
                                </a:lnTo>
                                <a:lnTo>
                                  <a:pt x="300891" y="70734"/>
                                </a:lnTo>
                                <a:lnTo>
                                  <a:pt x="300958" y="70732"/>
                                </a:lnTo>
                                <a:lnTo>
                                  <a:pt x="301024" y="70730"/>
                                </a:lnTo>
                                <a:lnTo>
                                  <a:pt x="301091" y="70728"/>
                                </a:lnTo>
                                <a:lnTo>
                                  <a:pt x="301158" y="70727"/>
                                </a:lnTo>
                                <a:lnTo>
                                  <a:pt x="301225" y="70725"/>
                                </a:lnTo>
                                <a:lnTo>
                                  <a:pt x="301292" y="70723"/>
                                </a:lnTo>
                                <a:lnTo>
                                  <a:pt x="301358" y="70721"/>
                                </a:lnTo>
                                <a:lnTo>
                                  <a:pt x="301425" y="70719"/>
                                </a:lnTo>
                                <a:lnTo>
                                  <a:pt x="301492" y="70717"/>
                                </a:lnTo>
                                <a:lnTo>
                                  <a:pt x="301559" y="70715"/>
                                </a:lnTo>
                                <a:lnTo>
                                  <a:pt x="301625" y="70713"/>
                                </a:lnTo>
                                <a:lnTo>
                                  <a:pt x="301692" y="70712"/>
                                </a:lnTo>
                                <a:lnTo>
                                  <a:pt x="301759" y="70710"/>
                                </a:lnTo>
                                <a:lnTo>
                                  <a:pt x="301826" y="70708"/>
                                </a:lnTo>
                                <a:lnTo>
                                  <a:pt x="301893" y="70706"/>
                                </a:lnTo>
                                <a:lnTo>
                                  <a:pt x="301959" y="70704"/>
                                </a:lnTo>
                                <a:lnTo>
                                  <a:pt x="302026" y="70702"/>
                                </a:lnTo>
                                <a:lnTo>
                                  <a:pt x="302093" y="70700"/>
                                </a:lnTo>
                                <a:lnTo>
                                  <a:pt x="302160" y="70698"/>
                                </a:lnTo>
                                <a:lnTo>
                                  <a:pt x="302227" y="70697"/>
                                </a:lnTo>
                                <a:lnTo>
                                  <a:pt x="302293" y="70695"/>
                                </a:lnTo>
                                <a:lnTo>
                                  <a:pt x="302360" y="70693"/>
                                </a:lnTo>
                                <a:lnTo>
                                  <a:pt x="302427" y="70691"/>
                                </a:lnTo>
                                <a:lnTo>
                                  <a:pt x="302494" y="70689"/>
                                </a:lnTo>
                                <a:lnTo>
                                  <a:pt x="302561" y="70687"/>
                                </a:lnTo>
                                <a:lnTo>
                                  <a:pt x="302627" y="70685"/>
                                </a:lnTo>
                                <a:lnTo>
                                  <a:pt x="302694" y="70683"/>
                                </a:lnTo>
                                <a:lnTo>
                                  <a:pt x="302761" y="70681"/>
                                </a:lnTo>
                                <a:lnTo>
                                  <a:pt x="302828" y="70680"/>
                                </a:lnTo>
                                <a:lnTo>
                                  <a:pt x="302895" y="70678"/>
                                </a:lnTo>
                                <a:lnTo>
                                  <a:pt x="302961" y="70676"/>
                                </a:lnTo>
                                <a:lnTo>
                                  <a:pt x="303028" y="70674"/>
                                </a:lnTo>
                                <a:lnTo>
                                  <a:pt x="303095" y="70672"/>
                                </a:lnTo>
                                <a:lnTo>
                                  <a:pt x="303162" y="70670"/>
                                </a:lnTo>
                                <a:lnTo>
                                  <a:pt x="303228" y="70668"/>
                                </a:lnTo>
                                <a:lnTo>
                                  <a:pt x="303295" y="70666"/>
                                </a:lnTo>
                                <a:lnTo>
                                  <a:pt x="303362" y="70664"/>
                                </a:lnTo>
                                <a:lnTo>
                                  <a:pt x="303429" y="70662"/>
                                </a:lnTo>
                                <a:lnTo>
                                  <a:pt x="303496" y="70661"/>
                                </a:lnTo>
                                <a:lnTo>
                                  <a:pt x="303562" y="70659"/>
                                </a:lnTo>
                                <a:lnTo>
                                  <a:pt x="303629" y="70657"/>
                                </a:lnTo>
                                <a:lnTo>
                                  <a:pt x="303696" y="70655"/>
                                </a:lnTo>
                                <a:lnTo>
                                  <a:pt x="303763" y="70653"/>
                                </a:lnTo>
                                <a:lnTo>
                                  <a:pt x="303830" y="70651"/>
                                </a:lnTo>
                                <a:lnTo>
                                  <a:pt x="303896" y="70649"/>
                                </a:lnTo>
                                <a:lnTo>
                                  <a:pt x="303963" y="70647"/>
                                </a:lnTo>
                                <a:lnTo>
                                  <a:pt x="304030" y="70645"/>
                                </a:lnTo>
                                <a:lnTo>
                                  <a:pt x="304097" y="70643"/>
                                </a:lnTo>
                                <a:lnTo>
                                  <a:pt x="304164" y="70641"/>
                                </a:lnTo>
                                <a:lnTo>
                                  <a:pt x="304230" y="70640"/>
                                </a:lnTo>
                                <a:lnTo>
                                  <a:pt x="304297" y="70638"/>
                                </a:lnTo>
                                <a:lnTo>
                                  <a:pt x="304364" y="70636"/>
                                </a:lnTo>
                                <a:lnTo>
                                  <a:pt x="304431" y="70634"/>
                                </a:lnTo>
                                <a:lnTo>
                                  <a:pt x="304497" y="70632"/>
                                </a:lnTo>
                                <a:lnTo>
                                  <a:pt x="304564" y="70630"/>
                                </a:lnTo>
                                <a:lnTo>
                                  <a:pt x="304631" y="70628"/>
                                </a:lnTo>
                                <a:lnTo>
                                  <a:pt x="304698" y="70626"/>
                                </a:lnTo>
                                <a:lnTo>
                                  <a:pt x="304765" y="70624"/>
                                </a:lnTo>
                                <a:lnTo>
                                  <a:pt x="304831" y="70622"/>
                                </a:lnTo>
                                <a:lnTo>
                                  <a:pt x="304898" y="70620"/>
                                </a:lnTo>
                                <a:lnTo>
                                  <a:pt x="304965" y="70618"/>
                                </a:lnTo>
                                <a:lnTo>
                                  <a:pt x="305032" y="70616"/>
                                </a:lnTo>
                                <a:lnTo>
                                  <a:pt x="305099" y="70615"/>
                                </a:lnTo>
                                <a:lnTo>
                                  <a:pt x="305165" y="70613"/>
                                </a:lnTo>
                                <a:lnTo>
                                  <a:pt x="305232" y="70611"/>
                                </a:lnTo>
                                <a:lnTo>
                                  <a:pt x="305299" y="70609"/>
                                </a:lnTo>
                                <a:lnTo>
                                  <a:pt x="305366" y="70607"/>
                                </a:lnTo>
                                <a:lnTo>
                                  <a:pt x="305433" y="70605"/>
                                </a:lnTo>
                                <a:lnTo>
                                  <a:pt x="305499" y="70603"/>
                                </a:lnTo>
                                <a:lnTo>
                                  <a:pt x="305566" y="70601"/>
                                </a:lnTo>
                                <a:lnTo>
                                  <a:pt x="305633" y="70599"/>
                                </a:lnTo>
                                <a:lnTo>
                                  <a:pt x="305700" y="70597"/>
                                </a:lnTo>
                                <a:lnTo>
                                  <a:pt x="305767" y="70595"/>
                                </a:lnTo>
                                <a:lnTo>
                                  <a:pt x="305833" y="70593"/>
                                </a:lnTo>
                                <a:lnTo>
                                  <a:pt x="305900" y="70591"/>
                                </a:lnTo>
                                <a:lnTo>
                                  <a:pt x="305967" y="70589"/>
                                </a:lnTo>
                                <a:lnTo>
                                  <a:pt x="306034" y="70587"/>
                                </a:lnTo>
                                <a:lnTo>
                                  <a:pt x="306100" y="70585"/>
                                </a:lnTo>
                                <a:lnTo>
                                  <a:pt x="306167" y="70583"/>
                                </a:lnTo>
                                <a:lnTo>
                                  <a:pt x="306234" y="70581"/>
                                </a:lnTo>
                                <a:lnTo>
                                  <a:pt x="306301" y="70580"/>
                                </a:lnTo>
                                <a:lnTo>
                                  <a:pt x="306368" y="70578"/>
                                </a:lnTo>
                                <a:lnTo>
                                  <a:pt x="306434" y="70576"/>
                                </a:lnTo>
                                <a:lnTo>
                                  <a:pt x="306501" y="70574"/>
                                </a:lnTo>
                                <a:lnTo>
                                  <a:pt x="306568" y="70572"/>
                                </a:lnTo>
                                <a:lnTo>
                                  <a:pt x="306635" y="70570"/>
                                </a:lnTo>
                                <a:lnTo>
                                  <a:pt x="306702" y="70568"/>
                                </a:lnTo>
                                <a:lnTo>
                                  <a:pt x="306768" y="70566"/>
                                </a:lnTo>
                                <a:lnTo>
                                  <a:pt x="306835" y="70564"/>
                                </a:lnTo>
                                <a:lnTo>
                                  <a:pt x="306902" y="70562"/>
                                </a:lnTo>
                                <a:lnTo>
                                  <a:pt x="306969" y="70560"/>
                                </a:lnTo>
                                <a:lnTo>
                                  <a:pt x="307036" y="70558"/>
                                </a:lnTo>
                                <a:lnTo>
                                  <a:pt x="307102" y="70556"/>
                                </a:lnTo>
                                <a:lnTo>
                                  <a:pt x="307169" y="70554"/>
                                </a:lnTo>
                                <a:lnTo>
                                  <a:pt x="307236" y="70552"/>
                                </a:lnTo>
                                <a:lnTo>
                                  <a:pt x="307303" y="70550"/>
                                </a:lnTo>
                                <a:lnTo>
                                  <a:pt x="307369" y="70548"/>
                                </a:lnTo>
                                <a:lnTo>
                                  <a:pt x="307436" y="70546"/>
                                </a:lnTo>
                                <a:lnTo>
                                  <a:pt x="307503" y="70544"/>
                                </a:lnTo>
                                <a:lnTo>
                                  <a:pt x="307570" y="70542"/>
                                </a:lnTo>
                                <a:lnTo>
                                  <a:pt x="307637" y="70540"/>
                                </a:lnTo>
                                <a:lnTo>
                                  <a:pt x="307703" y="70538"/>
                                </a:lnTo>
                                <a:lnTo>
                                  <a:pt x="307770" y="70536"/>
                                </a:lnTo>
                                <a:lnTo>
                                  <a:pt x="307837" y="70534"/>
                                </a:lnTo>
                                <a:lnTo>
                                  <a:pt x="307904" y="70532"/>
                                </a:lnTo>
                                <a:lnTo>
                                  <a:pt x="307971" y="70530"/>
                                </a:lnTo>
                                <a:lnTo>
                                  <a:pt x="308037" y="70528"/>
                                </a:lnTo>
                                <a:lnTo>
                                  <a:pt x="308104" y="70526"/>
                                </a:lnTo>
                                <a:lnTo>
                                  <a:pt x="308171" y="70524"/>
                                </a:lnTo>
                                <a:lnTo>
                                  <a:pt x="308238" y="70522"/>
                                </a:lnTo>
                                <a:lnTo>
                                  <a:pt x="308305" y="70520"/>
                                </a:lnTo>
                                <a:lnTo>
                                  <a:pt x="308371" y="70518"/>
                                </a:lnTo>
                                <a:lnTo>
                                  <a:pt x="308438" y="70516"/>
                                </a:lnTo>
                                <a:lnTo>
                                  <a:pt x="308505" y="70514"/>
                                </a:lnTo>
                                <a:lnTo>
                                  <a:pt x="308572" y="70512"/>
                                </a:lnTo>
                                <a:lnTo>
                                  <a:pt x="308638" y="70510"/>
                                </a:lnTo>
                                <a:lnTo>
                                  <a:pt x="308705" y="70508"/>
                                </a:lnTo>
                                <a:lnTo>
                                  <a:pt x="308772" y="70506"/>
                                </a:lnTo>
                                <a:lnTo>
                                  <a:pt x="308839" y="70504"/>
                                </a:lnTo>
                                <a:lnTo>
                                  <a:pt x="308906" y="70502"/>
                                </a:lnTo>
                                <a:lnTo>
                                  <a:pt x="308972" y="70500"/>
                                </a:lnTo>
                                <a:lnTo>
                                  <a:pt x="309039" y="70498"/>
                                </a:lnTo>
                                <a:lnTo>
                                  <a:pt x="309106" y="70496"/>
                                </a:lnTo>
                                <a:lnTo>
                                  <a:pt x="309173" y="70494"/>
                                </a:lnTo>
                                <a:lnTo>
                                  <a:pt x="309240" y="70492"/>
                                </a:lnTo>
                                <a:lnTo>
                                  <a:pt x="309306" y="70490"/>
                                </a:lnTo>
                                <a:lnTo>
                                  <a:pt x="309373" y="70488"/>
                                </a:lnTo>
                                <a:lnTo>
                                  <a:pt x="309440" y="70486"/>
                                </a:lnTo>
                                <a:lnTo>
                                  <a:pt x="309507" y="70484"/>
                                </a:lnTo>
                                <a:lnTo>
                                  <a:pt x="309574" y="70482"/>
                                </a:lnTo>
                                <a:lnTo>
                                  <a:pt x="309640" y="70480"/>
                                </a:lnTo>
                                <a:lnTo>
                                  <a:pt x="309707" y="70478"/>
                                </a:lnTo>
                                <a:lnTo>
                                  <a:pt x="309774" y="70476"/>
                                </a:lnTo>
                                <a:lnTo>
                                  <a:pt x="309841" y="70474"/>
                                </a:lnTo>
                                <a:lnTo>
                                  <a:pt x="309908" y="70472"/>
                                </a:lnTo>
                                <a:lnTo>
                                  <a:pt x="309974" y="70470"/>
                                </a:lnTo>
                                <a:lnTo>
                                  <a:pt x="310041" y="70468"/>
                                </a:lnTo>
                                <a:lnTo>
                                  <a:pt x="310108" y="70466"/>
                                </a:lnTo>
                                <a:lnTo>
                                  <a:pt x="310175" y="70464"/>
                                </a:lnTo>
                                <a:lnTo>
                                  <a:pt x="310241" y="70462"/>
                                </a:lnTo>
                                <a:lnTo>
                                  <a:pt x="310308" y="70460"/>
                                </a:lnTo>
                                <a:lnTo>
                                  <a:pt x="310375" y="70458"/>
                                </a:lnTo>
                                <a:lnTo>
                                  <a:pt x="310442" y="70456"/>
                                </a:lnTo>
                                <a:lnTo>
                                  <a:pt x="310509" y="70454"/>
                                </a:lnTo>
                                <a:lnTo>
                                  <a:pt x="310575" y="70452"/>
                                </a:lnTo>
                                <a:lnTo>
                                  <a:pt x="310642" y="70450"/>
                                </a:lnTo>
                                <a:lnTo>
                                  <a:pt x="310709" y="70448"/>
                                </a:lnTo>
                                <a:lnTo>
                                  <a:pt x="310776" y="70446"/>
                                </a:lnTo>
                                <a:lnTo>
                                  <a:pt x="310843" y="70444"/>
                                </a:lnTo>
                                <a:lnTo>
                                  <a:pt x="310909" y="70442"/>
                                </a:lnTo>
                                <a:lnTo>
                                  <a:pt x="310976" y="70440"/>
                                </a:lnTo>
                                <a:lnTo>
                                  <a:pt x="311043" y="70438"/>
                                </a:lnTo>
                                <a:lnTo>
                                  <a:pt x="311110" y="70436"/>
                                </a:lnTo>
                                <a:lnTo>
                                  <a:pt x="311177" y="70434"/>
                                </a:lnTo>
                                <a:lnTo>
                                  <a:pt x="311243" y="70432"/>
                                </a:lnTo>
                                <a:lnTo>
                                  <a:pt x="311310" y="70430"/>
                                </a:lnTo>
                                <a:lnTo>
                                  <a:pt x="311377" y="70428"/>
                                </a:lnTo>
                                <a:lnTo>
                                  <a:pt x="311444" y="70426"/>
                                </a:lnTo>
                                <a:lnTo>
                                  <a:pt x="311510" y="70423"/>
                                </a:lnTo>
                                <a:lnTo>
                                  <a:pt x="311577" y="70421"/>
                                </a:lnTo>
                                <a:lnTo>
                                  <a:pt x="311644" y="70419"/>
                                </a:lnTo>
                                <a:lnTo>
                                  <a:pt x="311711" y="70417"/>
                                </a:lnTo>
                                <a:lnTo>
                                  <a:pt x="311778" y="70415"/>
                                </a:lnTo>
                                <a:lnTo>
                                  <a:pt x="311844" y="70413"/>
                                </a:lnTo>
                                <a:lnTo>
                                  <a:pt x="311911" y="70411"/>
                                </a:lnTo>
                                <a:lnTo>
                                  <a:pt x="311978" y="70409"/>
                                </a:lnTo>
                                <a:lnTo>
                                  <a:pt x="312045" y="70407"/>
                                </a:lnTo>
                                <a:lnTo>
                                  <a:pt x="312112" y="70405"/>
                                </a:lnTo>
                                <a:lnTo>
                                  <a:pt x="312178" y="70403"/>
                                </a:lnTo>
                                <a:lnTo>
                                  <a:pt x="312245" y="70401"/>
                                </a:lnTo>
                                <a:lnTo>
                                  <a:pt x="312312" y="70399"/>
                                </a:lnTo>
                                <a:lnTo>
                                  <a:pt x="312379" y="70397"/>
                                </a:lnTo>
                                <a:lnTo>
                                  <a:pt x="312446" y="70395"/>
                                </a:lnTo>
                                <a:lnTo>
                                  <a:pt x="312512" y="70393"/>
                                </a:lnTo>
                                <a:lnTo>
                                  <a:pt x="312579" y="70391"/>
                                </a:lnTo>
                                <a:lnTo>
                                  <a:pt x="312646" y="70388"/>
                                </a:lnTo>
                                <a:lnTo>
                                  <a:pt x="312713" y="70386"/>
                                </a:lnTo>
                                <a:lnTo>
                                  <a:pt x="312780" y="70384"/>
                                </a:lnTo>
                                <a:lnTo>
                                  <a:pt x="312846" y="70382"/>
                                </a:lnTo>
                                <a:lnTo>
                                  <a:pt x="312913" y="70380"/>
                                </a:lnTo>
                                <a:lnTo>
                                  <a:pt x="312980" y="70378"/>
                                </a:lnTo>
                                <a:lnTo>
                                  <a:pt x="313047" y="70376"/>
                                </a:lnTo>
                                <a:lnTo>
                                  <a:pt x="313113" y="70374"/>
                                </a:lnTo>
                                <a:lnTo>
                                  <a:pt x="313180" y="70372"/>
                                </a:lnTo>
                                <a:lnTo>
                                  <a:pt x="313247" y="70370"/>
                                </a:lnTo>
                                <a:lnTo>
                                  <a:pt x="313314" y="70368"/>
                                </a:lnTo>
                                <a:lnTo>
                                  <a:pt x="313381" y="70366"/>
                                </a:lnTo>
                                <a:lnTo>
                                  <a:pt x="313447" y="70364"/>
                                </a:lnTo>
                                <a:lnTo>
                                  <a:pt x="313514" y="70361"/>
                                </a:lnTo>
                                <a:lnTo>
                                  <a:pt x="313581" y="70359"/>
                                </a:lnTo>
                                <a:lnTo>
                                  <a:pt x="313648" y="70357"/>
                                </a:lnTo>
                                <a:lnTo>
                                  <a:pt x="313715" y="70355"/>
                                </a:lnTo>
                                <a:lnTo>
                                  <a:pt x="313781" y="70353"/>
                                </a:lnTo>
                                <a:lnTo>
                                  <a:pt x="313848" y="70351"/>
                                </a:lnTo>
                                <a:lnTo>
                                  <a:pt x="313915" y="70349"/>
                                </a:lnTo>
                                <a:lnTo>
                                  <a:pt x="313982" y="70347"/>
                                </a:lnTo>
                                <a:lnTo>
                                  <a:pt x="314049" y="70345"/>
                                </a:lnTo>
                                <a:lnTo>
                                  <a:pt x="314115" y="70343"/>
                                </a:lnTo>
                                <a:lnTo>
                                  <a:pt x="314182" y="70341"/>
                                </a:lnTo>
                                <a:lnTo>
                                  <a:pt x="314249" y="70338"/>
                                </a:lnTo>
                                <a:lnTo>
                                  <a:pt x="314316" y="70336"/>
                                </a:lnTo>
                                <a:lnTo>
                                  <a:pt x="314382" y="70334"/>
                                </a:lnTo>
                                <a:lnTo>
                                  <a:pt x="314449" y="70332"/>
                                </a:lnTo>
                                <a:lnTo>
                                  <a:pt x="314516" y="70330"/>
                                </a:lnTo>
                                <a:lnTo>
                                  <a:pt x="314583" y="70328"/>
                                </a:lnTo>
                                <a:lnTo>
                                  <a:pt x="314650" y="70326"/>
                                </a:lnTo>
                                <a:lnTo>
                                  <a:pt x="314716" y="70324"/>
                                </a:lnTo>
                                <a:lnTo>
                                  <a:pt x="314783" y="70322"/>
                                </a:lnTo>
                                <a:lnTo>
                                  <a:pt x="314850" y="70320"/>
                                </a:lnTo>
                                <a:lnTo>
                                  <a:pt x="314917" y="70317"/>
                                </a:lnTo>
                                <a:lnTo>
                                  <a:pt x="314984" y="70315"/>
                                </a:lnTo>
                                <a:lnTo>
                                  <a:pt x="315050" y="70313"/>
                                </a:lnTo>
                                <a:lnTo>
                                  <a:pt x="315117" y="70311"/>
                                </a:lnTo>
                                <a:lnTo>
                                  <a:pt x="315184" y="70309"/>
                                </a:lnTo>
                                <a:lnTo>
                                  <a:pt x="315251" y="70307"/>
                                </a:lnTo>
                                <a:lnTo>
                                  <a:pt x="315318" y="70305"/>
                                </a:lnTo>
                                <a:lnTo>
                                  <a:pt x="315384" y="70303"/>
                                </a:lnTo>
                                <a:lnTo>
                                  <a:pt x="315451" y="70300"/>
                                </a:lnTo>
                                <a:lnTo>
                                  <a:pt x="315518" y="70298"/>
                                </a:lnTo>
                                <a:lnTo>
                                  <a:pt x="315585" y="70296"/>
                                </a:lnTo>
                                <a:lnTo>
                                  <a:pt x="315652" y="70294"/>
                                </a:lnTo>
                                <a:lnTo>
                                  <a:pt x="315718" y="70292"/>
                                </a:lnTo>
                                <a:lnTo>
                                  <a:pt x="315785" y="70290"/>
                                </a:lnTo>
                                <a:lnTo>
                                  <a:pt x="315852" y="70288"/>
                                </a:lnTo>
                                <a:lnTo>
                                  <a:pt x="315919" y="70286"/>
                                </a:lnTo>
                                <a:lnTo>
                                  <a:pt x="315985" y="70283"/>
                                </a:lnTo>
                                <a:lnTo>
                                  <a:pt x="316052" y="70281"/>
                                </a:lnTo>
                                <a:lnTo>
                                  <a:pt x="316119" y="70279"/>
                                </a:lnTo>
                                <a:lnTo>
                                  <a:pt x="316186" y="70277"/>
                                </a:lnTo>
                                <a:lnTo>
                                  <a:pt x="316253" y="70275"/>
                                </a:lnTo>
                                <a:lnTo>
                                  <a:pt x="316319" y="70273"/>
                                </a:lnTo>
                                <a:lnTo>
                                  <a:pt x="316386" y="70271"/>
                                </a:lnTo>
                                <a:lnTo>
                                  <a:pt x="316453" y="70269"/>
                                </a:lnTo>
                                <a:lnTo>
                                  <a:pt x="316520" y="70266"/>
                                </a:lnTo>
                                <a:lnTo>
                                  <a:pt x="316587" y="70264"/>
                                </a:lnTo>
                                <a:lnTo>
                                  <a:pt x="316653" y="70262"/>
                                </a:lnTo>
                                <a:lnTo>
                                  <a:pt x="316720" y="70260"/>
                                </a:lnTo>
                                <a:lnTo>
                                  <a:pt x="316787" y="70258"/>
                                </a:lnTo>
                                <a:lnTo>
                                  <a:pt x="316854" y="70256"/>
                                </a:lnTo>
                                <a:lnTo>
                                  <a:pt x="316921" y="70253"/>
                                </a:lnTo>
                                <a:lnTo>
                                  <a:pt x="316987" y="70251"/>
                                </a:lnTo>
                                <a:lnTo>
                                  <a:pt x="317054" y="70249"/>
                                </a:lnTo>
                                <a:lnTo>
                                  <a:pt x="317121" y="70247"/>
                                </a:lnTo>
                                <a:lnTo>
                                  <a:pt x="317188" y="70245"/>
                                </a:lnTo>
                                <a:lnTo>
                                  <a:pt x="317254" y="70243"/>
                                </a:lnTo>
                                <a:lnTo>
                                  <a:pt x="317321" y="70241"/>
                                </a:lnTo>
                                <a:lnTo>
                                  <a:pt x="317388" y="70238"/>
                                </a:lnTo>
                                <a:lnTo>
                                  <a:pt x="317455" y="70236"/>
                                </a:lnTo>
                                <a:lnTo>
                                  <a:pt x="317522" y="70234"/>
                                </a:lnTo>
                                <a:lnTo>
                                  <a:pt x="317588" y="70232"/>
                                </a:lnTo>
                                <a:lnTo>
                                  <a:pt x="317655" y="70230"/>
                                </a:lnTo>
                                <a:lnTo>
                                  <a:pt x="317722" y="70228"/>
                                </a:lnTo>
                                <a:lnTo>
                                  <a:pt x="317789" y="70225"/>
                                </a:lnTo>
                                <a:lnTo>
                                  <a:pt x="317856" y="70223"/>
                                </a:lnTo>
                                <a:lnTo>
                                  <a:pt x="317922" y="70221"/>
                                </a:lnTo>
                                <a:lnTo>
                                  <a:pt x="317989" y="70219"/>
                                </a:lnTo>
                                <a:lnTo>
                                  <a:pt x="318056" y="70217"/>
                                </a:lnTo>
                                <a:lnTo>
                                  <a:pt x="318123" y="70215"/>
                                </a:lnTo>
                                <a:lnTo>
                                  <a:pt x="318190" y="70212"/>
                                </a:lnTo>
                                <a:lnTo>
                                  <a:pt x="318256" y="70210"/>
                                </a:lnTo>
                                <a:lnTo>
                                  <a:pt x="318323" y="70208"/>
                                </a:lnTo>
                                <a:lnTo>
                                  <a:pt x="318390" y="70206"/>
                                </a:lnTo>
                                <a:lnTo>
                                  <a:pt x="318457" y="70204"/>
                                </a:lnTo>
                                <a:lnTo>
                                  <a:pt x="318523" y="70202"/>
                                </a:lnTo>
                                <a:lnTo>
                                  <a:pt x="318590" y="70199"/>
                                </a:lnTo>
                                <a:lnTo>
                                  <a:pt x="318657" y="70197"/>
                                </a:lnTo>
                                <a:lnTo>
                                  <a:pt x="318724" y="70195"/>
                                </a:lnTo>
                                <a:lnTo>
                                  <a:pt x="318791" y="70193"/>
                                </a:lnTo>
                                <a:lnTo>
                                  <a:pt x="318857" y="70191"/>
                                </a:lnTo>
                                <a:lnTo>
                                  <a:pt x="318924" y="70188"/>
                                </a:lnTo>
                                <a:lnTo>
                                  <a:pt x="318991" y="70186"/>
                                </a:lnTo>
                                <a:lnTo>
                                  <a:pt x="319058" y="70184"/>
                                </a:lnTo>
                                <a:lnTo>
                                  <a:pt x="319125" y="70182"/>
                                </a:lnTo>
                                <a:lnTo>
                                  <a:pt x="319191" y="70180"/>
                                </a:lnTo>
                                <a:lnTo>
                                  <a:pt x="319258" y="70177"/>
                                </a:lnTo>
                                <a:lnTo>
                                  <a:pt x="319325" y="70175"/>
                                </a:lnTo>
                                <a:lnTo>
                                  <a:pt x="319392" y="70173"/>
                                </a:lnTo>
                                <a:lnTo>
                                  <a:pt x="319459" y="70171"/>
                                </a:lnTo>
                                <a:lnTo>
                                  <a:pt x="319525" y="70169"/>
                                </a:lnTo>
                                <a:lnTo>
                                  <a:pt x="319592" y="70166"/>
                                </a:lnTo>
                                <a:lnTo>
                                  <a:pt x="319659" y="70164"/>
                                </a:lnTo>
                                <a:lnTo>
                                  <a:pt x="319726" y="70162"/>
                                </a:lnTo>
                                <a:lnTo>
                                  <a:pt x="319793" y="70160"/>
                                </a:lnTo>
                                <a:lnTo>
                                  <a:pt x="319859" y="70158"/>
                                </a:lnTo>
                                <a:lnTo>
                                  <a:pt x="319926" y="70155"/>
                                </a:lnTo>
                                <a:lnTo>
                                  <a:pt x="319993" y="70153"/>
                                </a:lnTo>
                                <a:lnTo>
                                  <a:pt x="320060" y="70151"/>
                                </a:lnTo>
                                <a:lnTo>
                                  <a:pt x="320126" y="70149"/>
                                </a:lnTo>
                                <a:lnTo>
                                  <a:pt x="320193" y="70147"/>
                                </a:lnTo>
                                <a:lnTo>
                                  <a:pt x="320260" y="70144"/>
                                </a:lnTo>
                                <a:lnTo>
                                  <a:pt x="320327" y="70142"/>
                                </a:lnTo>
                                <a:lnTo>
                                  <a:pt x="320394" y="70140"/>
                                </a:lnTo>
                                <a:lnTo>
                                  <a:pt x="320460" y="70138"/>
                                </a:lnTo>
                                <a:lnTo>
                                  <a:pt x="320527" y="70135"/>
                                </a:lnTo>
                                <a:lnTo>
                                  <a:pt x="320594" y="70133"/>
                                </a:lnTo>
                                <a:lnTo>
                                  <a:pt x="320661" y="70131"/>
                                </a:lnTo>
                                <a:lnTo>
                                  <a:pt x="320728" y="70129"/>
                                </a:lnTo>
                                <a:lnTo>
                                  <a:pt x="320794" y="70127"/>
                                </a:lnTo>
                                <a:lnTo>
                                  <a:pt x="320861" y="70124"/>
                                </a:lnTo>
                                <a:lnTo>
                                  <a:pt x="320928" y="70122"/>
                                </a:lnTo>
                                <a:lnTo>
                                  <a:pt x="320995" y="70120"/>
                                </a:lnTo>
                                <a:lnTo>
                                  <a:pt x="321062" y="70118"/>
                                </a:lnTo>
                                <a:lnTo>
                                  <a:pt x="321128" y="70115"/>
                                </a:lnTo>
                                <a:lnTo>
                                  <a:pt x="321195" y="70113"/>
                                </a:lnTo>
                                <a:lnTo>
                                  <a:pt x="321262" y="70111"/>
                                </a:lnTo>
                                <a:lnTo>
                                  <a:pt x="321329" y="70109"/>
                                </a:lnTo>
                                <a:lnTo>
                                  <a:pt x="321395" y="70106"/>
                                </a:lnTo>
                                <a:lnTo>
                                  <a:pt x="321462" y="70104"/>
                                </a:lnTo>
                                <a:lnTo>
                                  <a:pt x="321529" y="70102"/>
                                </a:lnTo>
                                <a:lnTo>
                                  <a:pt x="321596" y="70100"/>
                                </a:lnTo>
                                <a:lnTo>
                                  <a:pt x="321663" y="70098"/>
                                </a:lnTo>
                                <a:lnTo>
                                  <a:pt x="321729" y="70095"/>
                                </a:lnTo>
                                <a:lnTo>
                                  <a:pt x="321796" y="70093"/>
                                </a:lnTo>
                                <a:lnTo>
                                  <a:pt x="321863" y="70091"/>
                                </a:lnTo>
                                <a:lnTo>
                                  <a:pt x="321930" y="70089"/>
                                </a:lnTo>
                                <a:lnTo>
                                  <a:pt x="321997" y="70086"/>
                                </a:lnTo>
                                <a:lnTo>
                                  <a:pt x="322063" y="70084"/>
                                </a:lnTo>
                                <a:lnTo>
                                  <a:pt x="322130" y="70082"/>
                                </a:lnTo>
                                <a:lnTo>
                                  <a:pt x="322197" y="70080"/>
                                </a:lnTo>
                                <a:lnTo>
                                  <a:pt x="322264" y="70077"/>
                                </a:lnTo>
                                <a:lnTo>
                                  <a:pt x="322331" y="70075"/>
                                </a:lnTo>
                                <a:lnTo>
                                  <a:pt x="322397" y="70073"/>
                                </a:lnTo>
                                <a:lnTo>
                                  <a:pt x="322464" y="70071"/>
                                </a:lnTo>
                                <a:lnTo>
                                  <a:pt x="322531" y="70068"/>
                                </a:lnTo>
                                <a:lnTo>
                                  <a:pt x="322598" y="70066"/>
                                </a:lnTo>
                                <a:lnTo>
                                  <a:pt x="322665" y="70064"/>
                                </a:lnTo>
                                <a:lnTo>
                                  <a:pt x="322731" y="70061"/>
                                </a:lnTo>
                                <a:lnTo>
                                  <a:pt x="322798" y="70059"/>
                                </a:lnTo>
                                <a:lnTo>
                                  <a:pt x="322865" y="70057"/>
                                </a:lnTo>
                                <a:lnTo>
                                  <a:pt x="322932" y="70055"/>
                                </a:lnTo>
                                <a:lnTo>
                                  <a:pt x="322998" y="70052"/>
                                </a:lnTo>
                                <a:lnTo>
                                  <a:pt x="323065" y="70050"/>
                                </a:lnTo>
                                <a:lnTo>
                                  <a:pt x="323132" y="70048"/>
                                </a:lnTo>
                                <a:lnTo>
                                  <a:pt x="323199" y="70046"/>
                                </a:lnTo>
                                <a:lnTo>
                                  <a:pt x="323266" y="70043"/>
                                </a:lnTo>
                                <a:lnTo>
                                  <a:pt x="323332" y="70041"/>
                                </a:lnTo>
                                <a:lnTo>
                                  <a:pt x="323399" y="70039"/>
                                </a:lnTo>
                                <a:lnTo>
                                  <a:pt x="323466" y="70036"/>
                                </a:lnTo>
                                <a:lnTo>
                                  <a:pt x="323533" y="70034"/>
                                </a:lnTo>
                                <a:lnTo>
                                  <a:pt x="323600" y="70032"/>
                                </a:lnTo>
                                <a:lnTo>
                                  <a:pt x="323666" y="70030"/>
                                </a:lnTo>
                                <a:lnTo>
                                  <a:pt x="323733" y="70027"/>
                                </a:lnTo>
                                <a:lnTo>
                                  <a:pt x="323800" y="70025"/>
                                </a:lnTo>
                                <a:lnTo>
                                  <a:pt x="323867" y="70023"/>
                                </a:lnTo>
                                <a:lnTo>
                                  <a:pt x="323934" y="70020"/>
                                </a:lnTo>
                                <a:lnTo>
                                  <a:pt x="324000" y="70018"/>
                                </a:lnTo>
                                <a:lnTo>
                                  <a:pt x="324067" y="70016"/>
                                </a:lnTo>
                                <a:lnTo>
                                  <a:pt x="324134" y="70014"/>
                                </a:lnTo>
                                <a:lnTo>
                                  <a:pt x="324201" y="70011"/>
                                </a:lnTo>
                                <a:lnTo>
                                  <a:pt x="324267" y="70009"/>
                                </a:lnTo>
                                <a:lnTo>
                                  <a:pt x="324334" y="70007"/>
                                </a:lnTo>
                                <a:lnTo>
                                  <a:pt x="324401" y="70004"/>
                                </a:lnTo>
                                <a:lnTo>
                                  <a:pt x="324468" y="70002"/>
                                </a:lnTo>
                                <a:lnTo>
                                  <a:pt x="324535" y="70000"/>
                                </a:lnTo>
                                <a:lnTo>
                                  <a:pt x="324601" y="69997"/>
                                </a:lnTo>
                                <a:lnTo>
                                  <a:pt x="324668" y="69995"/>
                                </a:lnTo>
                                <a:lnTo>
                                  <a:pt x="324735" y="69993"/>
                                </a:lnTo>
                                <a:lnTo>
                                  <a:pt x="324802" y="69991"/>
                                </a:lnTo>
                                <a:lnTo>
                                  <a:pt x="324869" y="69988"/>
                                </a:lnTo>
                                <a:lnTo>
                                  <a:pt x="324935" y="69986"/>
                                </a:lnTo>
                                <a:lnTo>
                                  <a:pt x="325002" y="69984"/>
                                </a:lnTo>
                                <a:lnTo>
                                  <a:pt x="325069" y="69981"/>
                                </a:lnTo>
                                <a:lnTo>
                                  <a:pt x="325136" y="69979"/>
                                </a:lnTo>
                                <a:lnTo>
                                  <a:pt x="325203" y="69977"/>
                                </a:lnTo>
                                <a:lnTo>
                                  <a:pt x="325269" y="69974"/>
                                </a:lnTo>
                                <a:lnTo>
                                  <a:pt x="325336" y="69972"/>
                                </a:lnTo>
                                <a:lnTo>
                                  <a:pt x="325403" y="69970"/>
                                </a:lnTo>
                                <a:lnTo>
                                  <a:pt x="325470" y="69967"/>
                                </a:lnTo>
                                <a:lnTo>
                                  <a:pt x="325536" y="69965"/>
                                </a:lnTo>
                                <a:lnTo>
                                  <a:pt x="325603" y="69963"/>
                                </a:lnTo>
                                <a:lnTo>
                                  <a:pt x="325670" y="69960"/>
                                </a:lnTo>
                                <a:lnTo>
                                  <a:pt x="325737" y="69958"/>
                                </a:lnTo>
                                <a:lnTo>
                                  <a:pt x="325804" y="69956"/>
                                </a:lnTo>
                                <a:lnTo>
                                  <a:pt x="325870" y="69953"/>
                                </a:lnTo>
                                <a:lnTo>
                                  <a:pt x="325937" y="69951"/>
                                </a:lnTo>
                                <a:lnTo>
                                  <a:pt x="326004" y="69949"/>
                                </a:lnTo>
                                <a:lnTo>
                                  <a:pt x="326071" y="69946"/>
                                </a:lnTo>
                                <a:lnTo>
                                  <a:pt x="326138" y="69944"/>
                                </a:lnTo>
                                <a:lnTo>
                                  <a:pt x="326204" y="69942"/>
                                </a:lnTo>
                                <a:lnTo>
                                  <a:pt x="326271" y="69939"/>
                                </a:lnTo>
                                <a:lnTo>
                                  <a:pt x="326338" y="69937"/>
                                </a:lnTo>
                                <a:lnTo>
                                  <a:pt x="326405" y="69935"/>
                                </a:lnTo>
                                <a:lnTo>
                                  <a:pt x="326472" y="69932"/>
                                </a:lnTo>
                                <a:lnTo>
                                  <a:pt x="326538" y="69930"/>
                                </a:lnTo>
                                <a:lnTo>
                                  <a:pt x="326605" y="69928"/>
                                </a:lnTo>
                                <a:lnTo>
                                  <a:pt x="326672" y="69925"/>
                                </a:lnTo>
                                <a:lnTo>
                                  <a:pt x="326739" y="69923"/>
                                </a:lnTo>
                                <a:lnTo>
                                  <a:pt x="326806" y="69921"/>
                                </a:lnTo>
                                <a:lnTo>
                                  <a:pt x="326872" y="69918"/>
                                </a:lnTo>
                                <a:lnTo>
                                  <a:pt x="326939" y="69916"/>
                                </a:lnTo>
                                <a:lnTo>
                                  <a:pt x="327006" y="69914"/>
                                </a:lnTo>
                                <a:lnTo>
                                  <a:pt x="327073" y="69911"/>
                                </a:lnTo>
                                <a:lnTo>
                                  <a:pt x="327139" y="69909"/>
                                </a:lnTo>
                                <a:lnTo>
                                  <a:pt x="327206" y="69907"/>
                                </a:lnTo>
                                <a:lnTo>
                                  <a:pt x="327273" y="69904"/>
                                </a:lnTo>
                                <a:lnTo>
                                  <a:pt x="327340" y="69902"/>
                                </a:lnTo>
                                <a:lnTo>
                                  <a:pt x="327407" y="69900"/>
                                </a:lnTo>
                                <a:lnTo>
                                  <a:pt x="327473" y="69897"/>
                                </a:lnTo>
                                <a:lnTo>
                                  <a:pt x="327540" y="69895"/>
                                </a:lnTo>
                                <a:lnTo>
                                  <a:pt x="327607" y="69892"/>
                                </a:lnTo>
                                <a:lnTo>
                                  <a:pt x="327674" y="69890"/>
                                </a:lnTo>
                                <a:lnTo>
                                  <a:pt x="327741" y="69888"/>
                                </a:lnTo>
                                <a:lnTo>
                                  <a:pt x="327807" y="69885"/>
                                </a:lnTo>
                                <a:lnTo>
                                  <a:pt x="327874" y="69883"/>
                                </a:lnTo>
                                <a:lnTo>
                                  <a:pt x="327941" y="69881"/>
                                </a:lnTo>
                                <a:lnTo>
                                  <a:pt x="328008" y="69878"/>
                                </a:lnTo>
                                <a:lnTo>
                                  <a:pt x="328075" y="69876"/>
                                </a:lnTo>
                                <a:lnTo>
                                  <a:pt x="328141" y="69873"/>
                                </a:lnTo>
                                <a:lnTo>
                                  <a:pt x="328208" y="69871"/>
                                </a:lnTo>
                                <a:lnTo>
                                  <a:pt x="328275" y="69869"/>
                                </a:lnTo>
                                <a:lnTo>
                                  <a:pt x="328342" y="69866"/>
                                </a:lnTo>
                                <a:lnTo>
                                  <a:pt x="328408" y="69864"/>
                                </a:lnTo>
                                <a:lnTo>
                                  <a:pt x="328475" y="69862"/>
                                </a:lnTo>
                                <a:lnTo>
                                  <a:pt x="328542" y="69859"/>
                                </a:lnTo>
                                <a:lnTo>
                                  <a:pt x="328609" y="69857"/>
                                </a:lnTo>
                                <a:lnTo>
                                  <a:pt x="328676" y="69854"/>
                                </a:lnTo>
                                <a:lnTo>
                                  <a:pt x="328742" y="69852"/>
                                </a:lnTo>
                                <a:lnTo>
                                  <a:pt x="328809" y="69850"/>
                                </a:lnTo>
                                <a:lnTo>
                                  <a:pt x="328876" y="69847"/>
                                </a:lnTo>
                                <a:lnTo>
                                  <a:pt x="328943" y="69845"/>
                                </a:lnTo>
                                <a:lnTo>
                                  <a:pt x="329010" y="69842"/>
                                </a:lnTo>
                                <a:lnTo>
                                  <a:pt x="329076" y="69840"/>
                                </a:lnTo>
                                <a:lnTo>
                                  <a:pt x="329143" y="69838"/>
                                </a:lnTo>
                                <a:lnTo>
                                  <a:pt x="329210" y="69835"/>
                                </a:lnTo>
                                <a:lnTo>
                                  <a:pt x="329277" y="69833"/>
                                </a:lnTo>
                                <a:lnTo>
                                  <a:pt x="329344" y="69830"/>
                                </a:lnTo>
                                <a:lnTo>
                                  <a:pt x="329410" y="69828"/>
                                </a:lnTo>
                                <a:lnTo>
                                  <a:pt x="329477" y="69826"/>
                                </a:lnTo>
                                <a:lnTo>
                                  <a:pt x="329544" y="69823"/>
                                </a:lnTo>
                                <a:lnTo>
                                  <a:pt x="329611" y="69821"/>
                                </a:lnTo>
                                <a:lnTo>
                                  <a:pt x="329678" y="69818"/>
                                </a:lnTo>
                                <a:lnTo>
                                  <a:pt x="329744" y="69816"/>
                                </a:lnTo>
                                <a:lnTo>
                                  <a:pt x="329811" y="69814"/>
                                </a:lnTo>
                                <a:lnTo>
                                  <a:pt x="329878" y="69811"/>
                                </a:lnTo>
                                <a:lnTo>
                                  <a:pt x="329945" y="69809"/>
                                </a:lnTo>
                                <a:lnTo>
                                  <a:pt x="330011" y="69806"/>
                                </a:lnTo>
                                <a:lnTo>
                                  <a:pt x="330078" y="69804"/>
                                </a:lnTo>
                                <a:lnTo>
                                  <a:pt x="330145" y="69801"/>
                                </a:lnTo>
                                <a:lnTo>
                                  <a:pt x="330212" y="69799"/>
                                </a:lnTo>
                                <a:lnTo>
                                  <a:pt x="330279" y="69797"/>
                                </a:lnTo>
                                <a:lnTo>
                                  <a:pt x="330345" y="69794"/>
                                </a:lnTo>
                                <a:lnTo>
                                  <a:pt x="330412" y="69792"/>
                                </a:lnTo>
                                <a:lnTo>
                                  <a:pt x="330479" y="69789"/>
                                </a:lnTo>
                                <a:lnTo>
                                  <a:pt x="330546" y="69787"/>
                                </a:lnTo>
                                <a:lnTo>
                                  <a:pt x="330613" y="69784"/>
                                </a:lnTo>
                                <a:lnTo>
                                  <a:pt x="330679" y="69782"/>
                                </a:lnTo>
                                <a:lnTo>
                                  <a:pt x="330746" y="69780"/>
                                </a:lnTo>
                                <a:lnTo>
                                  <a:pt x="330813" y="69777"/>
                                </a:lnTo>
                                <a:lnTo>
                                  <a:pt x="330880" y="69775"/>
                                </a:lnTo>
                                <a:lnTo>
                                  <a:pt x="330947" y="69772"/>
                                </a:lnTo>
                                <a:lnTo>
                                  <a:pt x="331013" y="69770"/>
                                </a:lnTo>
                                <a:lnTo>
                                  <a:pt x="331080" y="69767"/>
                                </a:lnTo>
                                <a:lnTo>
                                  <a:pt x="331147" y="69765"/>
                                </a:lnTo>
                                <a:lnTo>
                                  <a:pt x="331214" y="69763"/>
                                </a:lnTo>
                                <a:lnTo>
                                  <a:pt x="331280" y="69760"/>
                                </a:lnTo>
                                <a:lnTo>
                                  <a:pt x="331347" y="69758"/>
                                </a:lnTo>
                                <a:lnTo>
                                  <a:pt x="331414" y="69755"/>
                                </a:lnTo>
                                <a:lnTo>
                                  <a:pt x="331481" y="69753"/>
                                </a:lnTo>
                                <a:lnTo>
                                  <a:pt x="331548" y="69750"/>
                                </a:lnTo>
                                <a:lnTo>
                                  <a:pt x="331614" y="69748"/>
                                </a:lnTo>
                                <a:lnTo>
                                  <a:pt x="331681" y="69745"/>
                                </a:lnTo>
                                <a:lnTo>
                                  <a:pt x="331748" y="69743"/>
                                </a:lnTo>
                                <a:lnTo>
                                  <a:pt x="331815" y="69740"/>
                                </a:lnTo>
                                <a:lnTo>
                                  <a:pt x="331882" y="69738"/>
                                </a:lnTo>
                                <a:lnTo>
                                  <a:pt x="331948" y="69736"/>
                                </a:lnTo>
                                <a:lnTo>
                                  <a:pt x="332015" y="69733"/>
                                </a:lnTo>
                                <a:lnTo>
                                  <a:pt x="332082" y="69731"/>
                                </a:lnTo>
                                <a:lnTo>
                                  <a:pt x="332149" y="69728"/>
                                </a:lnTo>
                                <a:lnTo>
                                  <a:pt x="332216" y="69726"/>
                                </a:lnTo>
                                <a:lnTo>
                                  <a:pt x="332282" y="69723"/>
                                </a:lnTo>
                                <a:lnTo>
                                  <a:pt x="332349" y="69721"/>
                                </a:lnTo>
                                <a:lnTo>
                                  <a:pt x="332416" y="69718"/>
                                </a:lnTo>
                                <a:lnTo>
                                  <a:pt x="332483" y="69716"/>
                                </a:lnTo>
                                <a:lnTo>
                                  <a:pt x="332550" y="69713"/>
                                </a:lnTo>
                                <a:lnTo>
                                  <a:pt x="332616" y="69711"/>
                                </a:lnTo>
                                <a:lnTo>
                                  <a:pt x="332683" y="69708"/>
                                </a:lnTo>
                                <a:lnTo>
                                  <a:pt x="332750" y="69706"/>
                                </a:lnTo>
                                <a:lnTo>
                                  <a:pt x="332817" y="69703"/>
                                </a:lnTo>
                                <a:lnTo>
                                  <a:pt x="332883" y="69701"/>
                                </a:lnTo>
                                <a:lnTo>
                                  <a:pt x="332950" y="69698"/>
                                </a:lnTo>
                                <a:lnTo>
                                  <a:pt x="333017" y="69696"/>
                                </a:lnTo>
                                <a:lnTo>
                                  <a:pt x="333084" y="69693"/>
                                </a:lnTo>
                                <a:lnTo>
                                  <a:pt x="333151" y="69691"/>
                                </a:lnTo>
                                <a:lnTo>
                                  <a:pt x="333217" y="69689"/>
                                </a:lnTo>
                                <a:lnTo>
                                  <a:pt x="333284" y="69686"/>
                                </a:lnTo>
                                <a:lnTo>
                                  <a:pt x="333351" y="69684"/>
                                </a:lnTo>
                                <a:lnTo>
                                  <a:pt x="333418" y="69681"/>
                                </a:lnTo>
                                <a:lnTo>
                                  <a:pt x="333485" y="69679"/>
                                </a:lnTo>
                                <a:lnTo>
                                  <a:pt x="333551" y="69676"/>
                                </a:lnTo>
                                <a:lnTo>
                                  <a:pt x="333618" y="69674"/>
                                </a:lnTo>
                                <a:lnTo>
                                  <a:pt x="333685" y="69671"/>
                                </a:lnTo>
                                <a:lnTo>
                                  <a:pt x="333752" y="69669"/>
                                </a:lnTo>
                                <a:lnTo>
                                  <a:pt x="333819" y="69666"/>
                                </a:lnTo>
                                <a:lnTo>
                                  <a:pt x="333885" y="69664"/>
                                </a:lnTo>
                                <a:lnTo>
                                  <a:pt x="333952" y="69661"/>
                                </a:lnTo>
                                <a:lnTo>
                                  <a:pt x="334019" y="69659"/>
                                </a:lnTo>
                                <a:lnTo>
                                  <a:pt x="334086" y="69656"/>
                                </a:lnTo>
                                <a:lnTo>
                                  <a:pt x="334152" y="69654"/>
                                </a:lnTo>
                                <a:lnTo>
                                  <a:pt x="334219" y="69651"/>
                                </a:lnTo>
                                <a:lnTo>
                                  <a:pt x="334286" y="69649"/>
                                </a:lnTo>
                                <a:lnTo>
                                  <a:pt x="334353" y="69646"/>
                                </a:lnTo>
                                <a:lnTo>
                                  <a:pt x="334420" y="69643"/>
                                </a:lnTo>
                                <a:lnTo>
                                  <a:pt x="334486" y="69641"/>
                                </a:lnTo>
                                <a:lnTo>
                                  <a:pt x="334553" y="69638"/>
                                </a:lnTo>
                                <a:lnTo>
                                  <a:pt x="334620" y="69636"/>
                                </a:lnTo>
                                <a:lnTo>
                                  <a:pt x="334687" y="69633"/>
                                </a:lnTo>
                                <a:lnTo>
                                  <a:pt x="334754" y="69631"/>
                                </a:lnTo>
                                <a:lnTo>
                                  <a:pt x="334820" y="69628"/>
                                </a:lnTo>
                                <a:lnTo>
                                  <a:pt x="334887" y="69626"/>
                                </a:lnTo>
                                <a:lnTo>
                                  <a:pt x="334954" y="69623"/>
                                </a:lnTo>
                                <a:lnTo>
                                  <a:pt x="335021" y="69621"/>
                                </a:lnTo>
                                <a:lnTo>
                                  <a:pt x="335088" y="69618"/>
                                </a:lnTo>
                                <a:lnTo>
                                  <a:pt x="335154" y="69616"/>
                                </a:lnTo>
                                <a:lnTo>
                                  <a:pt x="335221" y="69613"/>
                                </a:lnTo>
                                <a:lnTo>
                                  <a:pt x="335288" y="69611"/>
                                </a:lnTo>
                                <a:lnTo>
                                  <a:pt x="335355" y="69608"/>
                                </a:lnTo>
                                <a:lnTo>
                                  <a:pt x="335421" y="69606"/>
                                </a:lnTo>
                                <a:lnTo>
                                  <a:pt x="335488" y="69603"/>
                                </a:lnTo>
                                <a:lnTo>
                                  <a:pt x="335555" y="69600"/>
                                </a:lnTo>
                                <a:lnTo>
                                  <a:pt x="335622" y="69598"/>
                                </a:lnTo>
                                <a:lnTo>
                                  <a:pt x="335689" y="69595"/>
                                </a:lnTo>
                                <a:lnTo>
                                  <a:pt x="335755" y="69593"/>
                                </a:lnTo>
                                <a:lnTo>
                                  <a:pt x="335822" y="69590"/>
                                </a:lnTo>
                                <a:lnTo>
                                  <a:pt x="335889" y="69588"/>
                                </a:lnTo>
                                <a:lnTo>
                                  <a:pt x="335956" y="69585"/>
                                </a:lnTo>
                                <a:lnTo>
                                  <a:pt x="336023" y="69583"/>
                                </a:lnTo>
                                <a:lnTo>
                                  <a:pt x="336089" y="69580"/>
                                </a:lnTo>
                                <a:lnTo>
                                  <a:pt x="336156" y="69578"/>
                                </a:lnTo>
                                <a:lnTo>
                                  <a:pt x="336223" y="69575"/>
                                </a:lnTo>
                                <a:lnTo>
                                  <a:pt x="336290" y="69572"/>
                                </a:lnTo>
                                <a:lnTo>
                                  <a:pt x="336357" y="69570"/>
                                </a:lnTo>
                                <a:lnTo>
                                  <a:pt x="336423" y="69567"/>
                                </a:lnTo>
                                <a:lnTo>
                                  <a:pt x="336490" y="69565"/>
                                </a:lnTo>
                                <a:lnTo>
                                  <a:pt x="336557" y="69562"/>
                                </a:lnTo>
                                <a:lnTo>
                                  <a:pt x="336624" y="69560"/>
                                </a:lnTo>
                                <a:lnTo>
                                  <a:pt x="336691" y="69557"/>
                                </a:lnTo>
                                <a:lnTo>
                                  <a:pt x="336757" y="69554"/>
                                </a:lnTo>
                                <a:lnTo>
                                  <a:pt x="336824" y="69552"/>
                                </a:lnTo>
                                <a:lnTo>
                                  <a:pt x="336891" y="69549"/>
                                </a:lnTo>
                                <a:lnTo>
                                  <a:pt x="336958" y="69547"/>
                                </a:lnTo>
                                <a:lnTo>
                                  <a:pt x="337024" y="69544"/>
                                </a:lnTo>
                                <a:lnTo>
                                  <a:pt x="337091" y="69542"/>
                                </a:lnTo>
                                <a:lnTo>
                                  <a:pt x="337158" y="69539"/>
                                </a:lnTo>
                                <a:lnTo>
                                  <a:pt x="337225" y="69536"/>
                                </a:lnTo>
                                <a:lnTo>
                                  <a:pt x="337292" y="69534"/>
                                </a:lnTo>
                                <a:lnTo>
                                  <a:pt x="337358" y="69531"/>
                                </a:lnTo>
                                <a:lnTo>
                                  <a:pt x="337425" y="69529"/>
                                </a:lnTo>
                                <a:lnTo>
                                  <a:pt x="337492" y="69526"/>
                                </a:lnTo>
                                <a:lnTo>
                                  <a:pt x="337559" y="69524"/>
                                </a:lnTo>
                                <a:lnTo>
                                  <a:pt x="337626" y="69521"/>
                                </a:lnTo>
                                <a:lnTo>
                                  <a:pt x="337692" y="69518"/>
                                </a:lnTo>
                                <a:lnTo>
                                  <a:pt x="337759" y="69516"/>
                                </a:lnTo>
                                <a:lnTo>
                                  <a:pt x="337826" y="69513"/>
                                </a:lnTo>
                                <a:lnTo>
                                  <a:pt x="337893" y="69511"/>
                                </a:lnTo>
                                <a:lnTo>
                                  <a:pt x="337960" y="69508"/>
                                </a:lnTo>
                                <a:lnTo>
                                  <a:pt x="338026" y="69505"/>
                                </a:lnTo>
                                <a:lnTo>
                                  <a:pt x="338093" y="69503"/>
                                </a:lnTo>
                                <a:lnTo>
                                  <a:pt x="338160" y="69500"/>
                                </a:lnTo>
                                <a:lnTo>
                                  <a:pt x="338227" y="69498"/>
                                </a:lnTo>
                                <a:lnTo>
                                  <a:pt x="338293" y="69495"/>
                                </a:lnTo>
                                <a:lnTo>
                                  <a:pt x="338360" y="69492"/>
                                </a:lnTo>
                                <a:lnTo>
                                  <a:pt x="338427" y="69490"/>
                                </a:lnTo>
                                <a:lnTo>
                                  <a:pt x="338494" y="69487"/>
                                </a:lnTo>
                                <a:lnTo>
                                  <a:pt x="338561" y="69485"/>
                                </a:lnTo>
                                <a:lnTo>
                                  <a:pt x="338627" y="69482"/>
                                </a:lnTo>
                                <a:lnTo>
                                  <a:pt x="338694" y="69479"/>
                                </a:lnTo>
                                <a:lnTo>
                                  <a:pt x="338761" y="69477"/>
                                </a:lnTo>
                                <a:lnTo>
                                  <a:pt x="338828" y="69474"/>
                                </a:lnTo>
                                <a:lnTo>
                                  <a:pt x="338895" y="69472"/>
                                </a:lnTo>
                                <a:lnTo>
                                  <a:pt x="338961" y="69469"/>
                                </a:lnTo>
                                <a:lnTo>
                                  <a:pt x="339028" y="69466"/>
                                </a:lnTo>
                                <a:lnTo>
                                  <a:pt x="339095" y="69464"/>
                                </a:lnTo>
                                <a:lnTo>
                                  <a:pt x="339162" y="69461"/>
                                </a:lnTo>
                                <a:lnTo>
                                  <a:pt x="339229" y="69458"/>
                                </a:lnTo>
                                <a:lnTo>
                                  <a:pt x="339295" y="69456"/>
                                </a:lnTo>
                                <a:lnTo>
                                  <a:pt x="339362" y="69453"/>
                                </a:lnTo>
                                <a:lnTo>
                                  <a:pt x="339429" y="69451"/>
                                </a:lnTo>
                                <a:lnTo>
                                  <a:pt x="339496" y="69448"/>
                                </a:lnTo>
                                <a:lnTo>
                                  <a:pt x="339563" y="69445"/>
                                </a:lnTo>
                                <a:lnTo>
                                  <a:pt x="339629" y="69443"/>
                                </a:lnTo>
                                <a:lnTo>
                                  <a:pt x="339696" y="69440"/>
                                </a:lnTo>
                                <a:lnTo>
                                  <a:pt x="339763" y="69437"/>
                                </a:lnTo>
                                <a:lnTo>
                                  <a:pt x="339830" y="69435"/>
                                </a:lnTo>
                                <a:lnTo>
                                  <a:pt x="339896" y="69432"/>
                                </a:lnTo>
                                <a:lnTo>
                                  <a:pt x="339963" y="69429"/>
                                </a:lnTo>
                                <a:lnTo>
                                  <a:pt x="340030" y="69427"/>
                                </a:lnTo>
                                <a:lnTo>
                                  <a:pt x="340097" y="69424"/>
                                </a:lnTo>
                                <a:lnTo>
                                  <a:pt x="340164" y="69421"/>
                                </a:lnTo>
                                <a:lnTo>
                                  <a:pt x="340230" y="69419"/>
                                </a:lnTo>
                                <a:lnTo>
                                  <a:pt x="340297" y="69416"/>
                                </a:lnTo>
                                <a:lnTo>
                                  <a:pt x="340364" y="69414"/>
                                </a:lnTo>
                                <a:lnTo>
                                  <a:pt x="340431" y="69411"/>
                                </a:lnTo>
                                <a:lnTo>
                                  <a:pt x="340498" y="69408"/>
                                </a:lnTo>
                                <a:lnTo>
                                  <a:pt x="340564" y="69406"/>
                                </a:lnTo>
                                <a:lnTo>
                                  <a:pt x="340631" y="69403"/>
                                </a:lnTo>
                                <a:lnTo>
                                  <a:pt x="340698" y="69400"/>
                                </a:lnTo>
                                <a:lnTo>
                                  <a:pt x="340765" y="69398"/>
                                </a:lnTo>
                                <a:lnTo>
                                  <a:pt x="340832" y="69395"/>
                                </a:lnTo>
                                <a:lnTo>
                                  <a:pt x="340898" y="69392"/>
                                </a:lnTo>
                                <a:lnTo>
                                  <a:pt x="340965" y="69390"/>
                                </a:lnTo>
                                <a:lnTo>
                                  <a:pt x="341032" y="69387"/>
                                </a:lnTo>
                                <a:lnTo>
                                  <a:pt x="341099" y="69384"/>
                                </a:lnTo>
                                <a:lnTo>
                                  <a:pt x="341165" y="69382"/>
                                </a:lnTo>
                                <a:lnTo>
                                  <a:pt x="341232" y="69379"/>
                                </a:lnTo>
                                <a:lnTo>
                                  <a:pt x="341299" y="69376"/>
                                </a:lnTo>
                                <a:lnTo>
                                  <a:pt x="341366" y="69374"/>
                                </a:lnTo>
                                <a:lnTo>
                                  <a:pt x="341433" y="69371"/>
                                </a:lnTo>
                                <a:lnTo>
                                  <a:pt x="341499" y="69368"/>
                                </a:lnTo>
                                <a:lnTo>
                                  <a:pt x="341566" y="69366"/>
                                </a:lnTo>
                                <a:lnTo>
                                  <a:pt x="341633" y="69363"/>
                                </a:lnTo>
                                <a:lnTo>
                                  <a:pt x="341700" y="69360"/>
                                </a:lnTo>
                                <a:lnTo>
                                  <a:pt x="341767" y="69357"/>
                                </a:lnTo>
                                <a:lnTo>
                                  <a:pt x="341833" y="69355"/>
                                </a:lnTo>
                                <a:lnTo>
                                  <a:pt x="341900" y="69352"/>
                                </a:lnTo>
                                <a:lnTo>
                                  <a:pt x="341967" y="69349"/>
                                </a:lnTo>
                                <a:lnTo>
                                  <a:pt x="342034" y="69347"/>
                                </a:lnTo>
                                <a:lnTo>
                                  <a:pt x="342101" y="69344"/>
                                </a:lnTo>
                                <a:lnTo>
                                  <a:pt x="342167" y="69341"/>
                                </a:lnTo>
                                <a:lnTo>
                                  <a:pt x="342234" y="69339"/>
                                </a:lnTo>
                                <a:lnTo>
                                  <a:pt x="342301" y="69336"/>
                                </a:lnTo>
                                <a:lnTo>
                                  <a:pt x="342368" y="69333"/>
                                </a:lnTo>
                                <a:lnTo>
                                  <a:pt x="342434" y="69331"/>
                                </a:lnTo>
                                <a:lnTo>
                                  <a:pt x="342501" y="69328"/>
                                </a:lnTo>
                                <a:lnTo>
                                  <a:pt x="342568" y="69325"/>
                                </a:lnTo>
                                <a:lnTo>
                                  <a:pt x="342635" y="69322"/>
                                </a:lnTo>
                                <a:lnTo>
                                  <a:pt x="342702" y="69320"/>
                                </a:lnTo>
                                <a:lnTo>
                                  <a:pt x="342768" y="69317"/>
                                </a:lnTo>
                                <a:lnTo>
                                  <a:pt x="342835" y="69314"/>
                                </a:lnTo>
                                <a:lnTo>
                                  <a:pt x="342902" y="69312"/>
                                </a:lnTo>
                                <a:lnTo>
                                  <a:pt x="342969" y="69309"/>
                                </a:lnTo>
                                <a:lnTo>
                                  <a:pt x="343036" y="69306"/>
                                </a:lnTo>
                                <a:lnTo>
                                  <a:pt x="343102" y="69303"/>
                                </a:lnTo>
                                <a:lnTo>
                                  <a:pt x="343169" y="69301"/>
                                </a:lnTo>
                                <a:lnTo>
                                  <a:pt x="343236" y="69298"/>
                                </a:lnTo>
                                <a:lnTo>
                                  <a:pt x="343303" y="69295"/>
                                </a:lnTo>
                                <a:lnTo>
                                  <a:pt x="343370" y="69293"/>
                                </a:lnTo>
                                <a:lnTo>
                                  <a:pt x="343436" y="69290"/>
                                </a:lnTo>
                                <a:lnTo>
                                  <a:pt x="343503" y="69287"/>
                                </a:lnTo>
                                <a:lnTo>
                                  <a:pt x="343570" y="69284"/>
                                </a:lnTo>
                                <a:lnTo>
                                  <a:pt x="343637" y="69282"/>
                                </a:lnTo>
                                <a:lnTo>
                                  <a:pt x="343704" y="69279"/>
                                </a:lnTo>
                                <a:lnTo>
                                  <a:pt x="343770" y="69276"/>
                                </a:lnTo>
                                <a:lnTo>
                                  <a:pt x="343837" y="69273"/>
                                </a:lnTo>
                                <a:lnTo>
                                  <a:pt x="343904" y="69271"/>
                                </a:lnTo>
                                <a:lnTo>
                                  <a:pt x="343971" y="69268"/>
                                </a:lnTo>
                                <a:lnTo>
                                  <a:pt x="344037" y="69265"/>
                                </a:lnTo>
                                <a:lnTo>
                                  <a:pt x="344104" y="69262"/>
                                </a:lnTo>
                                <a:lnTo>
                                  <a:pt x="344171" y="69260"/>
                                </a:lnTo>
                                <a:lnTo>
                                  <a:pt x="344238" y="69257"/>
                                </a:lnTo>
                                <a:lnTo>
                                  <a:pt x="344305" y="69254"/>
                                </a:lnTo>
                                <a:lnTo>
                                  <a:pt x="344371" y="69251"/>
                                </a:lnTo>
                                <a:lnTo>
                                  <a:pt x="344438" y="69249"/>
                                </a:lnTo>
                                <a:lnTo>
                                  <a:pt x="344505" y="69246"/>
                                </a:lnTo>
                                <a:lnTo>
                                  <a:pt x="344572" y="69243"/>
                                </a:lnTo>
                                <a:lnTo>
                                  <a:pt x="344639" y="69240"/>
                                </a:lnTo>
                                <a:lnTo>
                                  <a:pt x="344705" y="69238"/>
                                </a:lnTo>
                                <a:lnTo>
                                  <a:pt x="344772" y="69235"/>
                                </a:lnTo>
                                <a:lnTo>
                                  <a:pt x="344839" y="69232"/>
                                </a:lnTo>
                                <a:lnTo>
                                  <a:pt x="344906" y="69229"/>
                                </a:lnTo>
                                <a:lnTo>
                                  <a:pt x="344973" y="69227"/>
                                </a:lnTo>
                                <a:lnTo>
                                  <a:pt x="345039" y="69224"/>
                                </a:lnTo>
                                <a:lnTo>
                                  <a:pt x="345106" y="69221"/>
                                </a:lnTo>
                                <a:lnTo>
                                  <a:pt x="345173" y="69218"/>
                                </a:lnTo>
                                <a:lnTo>
                                  <a:pt x="345240" y="69216"/>
                                </a:lnTo>
                                <a:lnTo>
                                  <a:pt x="345306" y="69213"/>
                                </a:lnTo>
                                <a:lnTo>
                                  <a:pt x="345373" y="69210"/>
                                </a:lnTo>
                                <a:lnTo>
                                  <a:pt x="345440" y="69207"/>
                                </a:lnTo>
                                <a:lnTo>
                                  <a:pt x="345507" y="69204"/>
                                </a:lnTo>
                                <a:lnTo>
                                  <a:pt x="345574" y="69202"/>
                                </a:lnTo>
                                <a:lnTo>
                                  <a:pt x="345640" y="69199"/>
                                </a:lnTo>
                                <a:lnTo>
                                  <a:pt x="345707" y="69196"/>
                                </a:lnTo>
                                <a:lnTo>
                                  <a:pt x="345774" y="69193"/>
                                </a:lnTo>
                                <a:lnTo>
                                  <a:pt x="345841" y="69191"/>
                                </a:lnTo>
                                <a:lnTo>
                                  <a:pt x="345908" y="69188"/>
                                </a:lnTo>
                                <a:lnTo>
                                  <a:pt x="345974" y="69185"/>
                                </a:lnTo>
                                <a:lnTo>
                                  <a:pt x="346041" y="69182"/>
                                </a:lnTo>
                                <a:lnTo>
                                  <a:pt x="346108" y="69179"/>
                                </a:lnTo>
                                <a:lnTo>
                                  <a:pt x="346175" y="69177"/>
                                </a:lnTo>
                                <a:lnTo>
                                  <a:pt x="346242" y="69174"/>
                                </a:lnTo>
                                <a:lnTo>
                                  <a:pt x="346308" y="69171"/>
                                </a:lnTo>
                                <a:lnTo>
                                  <a:pt x="346375" y="69168"/>
                                </a:lnTo>
                                <a:lnTo>
                                  <a:pt x="346442" y="69165"/>
                                </a:lnTo>
                                <a:lnTo>
                                  <a:pt x="346509" y="69163"/>
                                </a:lnTo>
                                <a:lnTo>
                                  <a:pt x="346576" y="69160"/>
                                </a:lnTo>
                                <a:lnTo>
                                  <a:pt x="346642" y="69157"/>
                                </a:lnTo>
                                <a:lnTo>
                                  <a:pt x="346709" y="69154"/>
                                </a:lnTo>
                                <a:lnTo>
                                  <a:pt x="346776" y="69151"/>
                                </a:lnTo>
                                <a:lnTo>
                                  <a:pt x="346843" y="69149"/>
                                </a:lnTo>
                                <a:lnTo>
                                  <a:pt x="346909" y="69146"/>
                                </a:lnTo>
                                <a:lnTo>
                                  <a:pt x="346976" y="69143"/>
                                </a:lnTo>
                                <a:lnTo>
                                  <a:pt x="347043" y="69140"/>
                                </a:lnTo>
                                <a:lnTo>
                                  <a:pt x="347110" y="69137"/>
                                </a:lnTo>
                                <a:lnTo>
                                  <a:pt x="347177" y="69134"/>
                                </a:lnTo>
                                <a:lnTo>
                                  <a:pt x="347243" y="69132"/>
                                </a:lnTo>
                                <a:lnTo>
                                  <a:pt x="347310" y="69129"/>
                                </a:lnTo>
                                <a:lnTo>
                                  <a:pt x="347377" y="69126"/>
                                </a:lnTo>
                                <a:lnTo>
                                  <a:pt x="347444" y="69123"/>
                                </a:lnTo>
                                <a:lnTo>
                                  <a:pt x="347511" y="69120"/>
                                </a:lnTo>
                                <a:lnTo>
                                  <a:pt x="347577" y="69118"/>
                                </a:lnTo>
                                <a:lnTo>
                                  <a:pt x="347644" y="69115"/>
                                </a:lnTo>
                                <a:lnTo>
                                  <a:pt x="347711" y="69112"/>
                                </a:lnTo>
                                <a:lnTo>
                                  <a:pt x="347778" y="69109"/>
                                </a:lnTo>
                                <a:lnTo>
                                  <a:pt x="347845" y="69106"/>
                                </a:lnTo>
                                <a:lnTo>
                                  <a:pt x="347911" y="69103"/>
                                </a:lnTo>
                                <a:lnTo>
                                  <a:pt x="347978" y="69101"/>
                                </a:lnTo>
                                <a:lnTo>
                                  <a:pt x="348045" y="69098"/>
                                </a:lnTo>
                                <a:lnTo>
                                  <a:pt x="348112" y="69095"/>
                                </a:lnTo>
                                <a:lnTo>
                                  <a:pt x="348178" y="69092"/>
                                </a:lnTo>
                                <a:lnTo>
                                  <a:pt x="348245" y="69089"/>
                                </a:lnTo>
                                <a:lnTo>
                                  <a:pt x="348312" y="69086"/>
                                </a:lnTo>
                                <a:lnTo>
                                  <a:pt x="348379" y="69083"/>
                                </a:lnTo>
                                <a:lnTo>
                                  <a:pt x="348446" y="69081"/>
                                </a:lnTo>
                                <a:lnTo>
                                  <a:pt x="348512" y="69078"/>
                                </a:lnTo>
                                <a:lnTo>
                                  <a:pt x="348579" y="69075"/>
                                </a:lnTo>
                                <a:lnTo>
                                  <a:pt x="348646" y="69072"/>
                                </a:lnTo>
                                <a:lnTo>
                                  <a:pt x="348713" y="69069"/>
                                </a:lnTo>
                                <a:lnTo>
                                  <a:pt x="348780" y="69066"/>
                                </a:lnTo>
                                <a:lnTo>
                                  <a:pt x="348846" y="69063"/>
                                </a:lnTo>
                                <a:lnTo>
                                  <a:pt x="348913" y="69061"/>
                                </a:lnTo>
                                <a:lnTo>
                                  <a:pt x="348980" y="69058"/>
                                </a:lnTo>
                                <a:lnTo>
                                  <a:pt x="349047" y="69055"/>
                                </a:lnTo>
                                <a:lnTo>
                                  <a:pt x="349114" y="69052"/>
                                </a:lnTo>
                                <a:lnTo>
                                  <a:pt x="349180" y="69049"/>
                                </a:lnTo>
                                <a:lnTo>
                                  <a:pt x="349247" y="69046"/>
                                </a:lnTo>
                                <a:lnTo>
                                  <a:pt x="349314" y="69043"/>
                                </a:lnTo>
                                <a:lnTo>
                                  <a:pt x="349381" y="69041"/>
                                </a:lnTo>
                                <a:lnTo>
                                  <a:pt x="349448" y="69038"/>
                                </a:lnTo>
                                <a:lnTo>
                                  <a:pt x="349514" y="69035"/>
                                </a:lnTo>
                                <a:lnTo>
                                  <a:pt x="349581" y="69032"/>
                                </a:lnTo>
                                <a:lnTo>
                                  <a:pt x="349648" y="69029"/>
                                </a:lnTo>
                                <a:lnTo>
                                  <a:pt x="349715" y="69026"/>
                                </a:lnTo>
                                <a:lnTo>
                                  <a:pt x="349781" y="69023"/>
                                </a:lnTo>
                                <a:lnTo>
                                  <a:pt x="349848" y="69020"/>
                                </a:lnTo>
                                <a:lnTo>
                                  <a:pt x="349915" y="69017"/>
                                </a:lnTo>
                                <a:lnTo>
                                  <a:pt x="349982" y="69015"/>
                                </a:lnTo>
                                <a:lnTo>
                                  <a:pt x="350049" y="69012"/>
                                </a:lnTo>
                                <a:lnTo>
                                  <a:pt x="350115" y="69009"/>
                                </a:lnTo>
                                <a:lnTo>
                                  <a:pt x="350182" y="69006"/>
                                </a:lnTo>
                                <a:lnTo>
                                  <a:pt x="350249" y="69003"/>
                                </a:lnTo>
                                <a:lnTo>
                                  <a:pt x="350316" y="69000"/>
                                </a:lnTo>
                                <a:lnTo>
                                  <a:pt x="350383" y="68997"/>
                                </a:lnTo>
                                <a:lnTo>
                                  <a:pt x="350449" y="68994"/>
                                </a:lnTo>
                                <a:lnTo>
                                  <a:pt x="350516" y="68991"/>
                                </a:lnTo>
                                <a:lnTo>
                                  <a:pt x="350583" y="68988"/>
                                </a:lnTo>
                                <a:lnTo>
                                  <a:pt x="350650" y="68986"/>
                                </a:lnTo>
                                <a:lnTo>
                                  <a:pt x="350717" y="68983"/>
                                </a:lnTo>
                                <a:lnTo>
                                  <a:pt x="350783" y="68980"/>
                                </a:lnTo>
                                <a:lnTo>
                                  <a:pt x="350850" y="68977"/>
                                </a:lnTo>
                                <a:lnTo>
                                  <a:pt x="350917" y="68974"/>
                                </a:lnTo>
                                <a:lnTo>
                                  <a:pt x="350984" y="68971"/>
                                </a:lnTo>
                                <a:lnTo>
                                  <a:pt x="351050" y="68968"/>
                                </a:lnTo>
                                <a:lnTo>
                                  <a:pt x="351117" y="68965"/>
                                </a:lnTo>
                                <a:lnTo>
                                  <a:pt x="351184" y="68962"/>
                                </a:lnTo>
                                <a:lnTo>
                                  <a:pt x="351251" y="68959"/>
                                </a:lnTo>
                                <a:lnTo>
                                  <a:pt x="351318" y="68956"/>
                                </a:lnTo>
                                <a:lnTo>
                                  <a:pt x="351384" y="68953"/>
                                </a:lnTo>
                                <a:lnTo>
                                  <a:pt x="351451" y="68951"/>
                                </a:lnTo>
                                <a:lnTo>
                                  <a:pt x="351518" y="68948"/>
                                </a:lnTo>
                                <a:lnTo>
                                  <a:pt x="351585" y="68945"/>
                                </a:lnTo>
                                <a:lnTo>
                                  <a:pt x="351652" y="68942"/>
                                </a:lnTo>
                                <a:lnTo>
                                  <a:pt x="351718" y="68939"/>
                                </a:lnTo>
                                <a:lnTo>
                                  <a:pt x="351785" y="68936"/>
                                </a:lnTo>
                                <a:lnTo>
                                  <a:pt x="351852" y="68933"/>
                                </a:lnTo>
                                <a:lnTo>
                                  <a:pt x="351919" y="68930"/>
                                </a:lnTo>
                                <a:lnTo>
                                  <a:pt x="351986" y="68927"/>
                                </a:lnTo>
                                <a:lnTo>
                                  <a:pt x="352052" y="68924"/>
                                </a:lnTo>
                                <a:lnTo>
                                  <a:pt x="352119" y="68921"/>
                                </a:lnTo>
                                <a:lnTo>
                                  <a:pt x="352186" y="68918"/>
                                </a:lnTo>
                                <a:lnTo>
                                  <a:pt x="352253" y="68915"/>
                                </a:lnTo>
                                <a:lnTo>
                                  <a:pt x="352319" y="68912"/>
                                </a:lnTo>
                                <a:lnTo>
                                  <a:pt x="352386" y="68909"/>
                                </a:lnTo>
                                <a:lnTo>
                                  <a:pt x="352453" y="68906"/>
                                </a:lnTo>
                                <a:lnTo>
                                  <a:pt x="352520" y="68903"/>
                                </a:lnTo>
                                <a:lnTo>
                                  <a:pt x="352587" y="68901"/>
                                </a:lnTo>
                                <a:lnTo>
                                  <a:pt x="352653" y="68898"/>
                                </a:lnTo>
                                <a:lnTo>
                                  <a:pt x="352720" y="68895"/>
                                </a:lnTo>
                                <a:lnTo>
                                  <a:pt x="352787" y="68892"/>
                                </a:lnTo>
                                <a:lnTo>
                                  <a:pt x="352854" y="68889"/>
                                </a:lnTo>
                                <a:lnTo>
                                  <a:pt x="352921" y="68886"/>
                                </a:lnTo>
                                <a:lnTo>
                                  <a:pt x="352987" y="68883"/>
                                </a:lnTo>
                                <a:lnTo>
                                  <a:pt x="353054" y="68880"/>
                                </a:lnTo>
                                <a:lnTo>
                                  <a:pt x="353121" y="68877"/>
                                </a:lnTo>
                                <a:lnTo>
                                  <a:pt x="353188" y="68874"/>
                                </a:lnTo>
                                <a:lnTo>
                                  <a:pt x="353255" y="68871"/>
                                </a:lnTo>
                                <a:lnTo>
                                  <a:pt x="353321" y="68868"/>
                                </a:lnTo>
                                <a:lnTo>
                                  <a:pt x="353388" y="68865"/>
                                </a:lnTo>
                                <a:lnTo>
                                  <a:pt x="353455" y="68862"/>
                                </a:lnTo>
                                <a:lnTo>
                                  <a:pt x="353522" y="68859"/>
                                </a:lnTo>
                                <a:lnTo>
                                  <a:pt x="353589" y="68856"/>
                                </a:lnTo>
                                <a:lnTo>
                                  <a:pt x="353655" y="68853"/>
                                </a:lnTo>
                                <a:lnTo>
                                  <a:pt x="353722" y="68850"/>
                                </a:lnTo>
                                <a:lnTo>
                                  <a:pt x="353789" y="68847"/>
                                </a:lnTo>
                                <a:lnTo>
                                  <a:pt x="353856" y="68844"/>
                                </a:lnTo>
                                <a:lnTo>
                                  <a:pt x="353922" y="68841"/>
                                </a:lnTo>
                                <a:lnTo>
                                  <a:pt x="353989" y="68838"/>
                                </a:lnTo>
                                <a:lnTo>
                                  <a:pt x="354056" y="68835"/>
                                </a:lnTo>
                                <a:lnTo>
                                  <a:pt x="354123" y="68832"/>
                                </a:lnTo>
                                <a:lnTo>
                                  <a:pt x="354190" y="68829"/>
                                </a:lnTo>
                                <a:lnTo>
                                  <a:pt x="354256" y="68826"/>
                                </a:lnTo>
                                <a:lnTo>
                                  <a:pt x="354323" y="68823"/>
                                </a:lnTo>
                                <a:lnTo>
                                  <a:pt x="354390" y="68820"/>
                                </a:lnTo>
                                <a:lnTo>
                                  <a:pt x="354457" y="68817"/>
                                </a:lnTo>
                                <a:lnTo>
                                  <a:pt x="354524" y="68814"/>
                                </a:lnTo>
                                <a:lnTo>
                                  <a:pt x="354590" y="68811"/>
                                </a:lnTo>
                                <a:lnTo>
                                  <a:pt x="354657" y="68808"/>
                                </a:lnTo>
                                <a:lnTo>
                                  <a:pt x="354724" y="68805"/>
                                </a:lnTo>
                                <a:lnTo>
                                  <a:pt x="354791" y="68802"/>
                                </a:lnTo>
                                <a:lnTo>
                                  <a:pt x="354858" y="68799"/>
                                </a:lnTo>
                                <a:lnTo>
                                  <a:pt x="354924" y="68796"/>
                                </a:lnTo>
                                <a:lnTo>
                                  <a:pt x="354991" y="68793"/>
                                </a:lnTo>
                                <a:lnTo>
                                  <a:pt x="355058" y="68790"/>
                                </a:lnTo>
                                <a:lnTo>
                                  <a:pt x="355125" y="68787"/>
                                </a:lnTo>
                                <a:lnTo>
                                  <a:pt x="355191" y="68784"/>
                                </a:lnTo>
                                <a:lnTo>
                                  <a:pt x="355258" y="68781"/>
                                </a:lnTo>
                                <a:lnTo>
                                  <a:pt x="355325" y="68778"/>
                                </a:lnTo>
                                <a:lnTo>
                                  <a:pt x="355392" y="68775"/>
                                </a:lnTo>
                                <a:lnTo>
                                  <a:pt x="355459" y="68772"/>
                                </a:lnTo>
                                <a:lnTo>
                                  <a:pt x="355525" y="68769"/>
                                </a:lnTo>
                                <a:lnTo>
                                  <a:pt x="355592" y="68766"/>
                                </a:lnTo>
                                <a:lnTo>
                                  <a:pt x="355659" y="68763"/>
                                </a:lnTo>
                                <a:lnTo>
                                  <a:pt x="355726" y="68759"/>
                                </a:lnTo>
                                <a:lnTo>
                                  <a:pt x="355793" y="68756"/>
                                </a:lnTo>
                                <a:lnTo>
                                  <a:pt x="355859" y="68753"/>
                                </a:lnTo>
                                <a:lnTo>
                                  <a:pt x="355926" y="68750"/>
                                </a:lnTo>
                                <a:lnTo>
                                  <a:pt x="355993" y="68747"/>
                                </a:lnTo>
                                <a:lnTo>
                                  <a:pt x="356060" y="68744"/>
                                </a:lnTo>
                                <a:lnTo>
                                  <a:pt x="356127" y="68741"/>
                                </a:lnTo>
                                <a:lnTo>
                                  <a:pt x="356193" y="68738"/>
                                </a:lnTo>
                                <a:lnTo>
                                  <a:pt x="356260" y="68735"/>
                                </a:lnTo>
                                <a:lnTo>
                                  <a:pt x="356327" y="68732"/>
                                </a:lnTo>
                                <a:lnTo>
                                  <a:pt x="356394" y="68729"/>
                                </a:lnTo>
                                <a:lnTo>
                                  <a:pt x="356461" y="68726"/>
                                </a:lnTo>
                                <a:lnTo>
                                  <a:pt x="356527" y="68723"/>
                                </a:lnTo>
                                <a:lnTo>
                                  <a:pt x="356594" y="68720"/>
                                </a:lnTo>
                                <a:lnTo>
                                  <a:pt x="356661" y="68717"/>
                                </a:lnTo>
                                <a:lnTo>
                                  <a:pt x="356728" y="68714"/>
                                </a:lnTo>
                                <a:lnTo>
                                  <a:pt x="356794" y="68711"/>
                                </a:lnTo>
                                <a:lnTo>
                                  <a:pt x="356861" y="68708"/>
                                </a:lnTo>
                                <a:lnTo>
                                  <a:pt x="356928" y="68704"/>
                                </a:lnTo>
                                <a:lnTo>
                                  <a:pt x="356995" y="68701"/>
                                </a:lnTo>
                                <a:lnTo>
                                  <a:pt x="357062" y="68698"/>
                                </a:lnTo>
                                <a:lnTo>
                                  <a:pt x="357128" y="68695"/>
                                </a:lnTo>
                                <a:lnTo>
                                  <a:pt x="357195" y="68692"/>
                                </a:lnTo>
                                <a:lnTo>
                                  <a:pt x="357262" y="68689"/>
                                </a:lnTo>
                                <a:lnTo>
                                  <a:pt x="357329" y="68686"/>
                                </a:lnTo>
                                <a:lnTo>
                                  <a:pt x="357396" y="68683"/>
                                </a:lnTo>
                                <a:lnTo>
                                  <a:pt x="357462" y="68680"/>
                                </a:lnTo>
                                <a:lnTo>
                                  <a:pt x="357529" y="68677"/>
                                </a:lnTo>
                                <a:lnTo>
                                  <a:pt x="357596" y="68674"/>
                                </a:lnTo>
                                <a:lnTo>
                                  <a:pt x="357663" y="68670"/>
                                </a:lnTo>
                                <a:lnTo>
                                  <a:pt x="357730" y="68667"/>
                                </a:lnTo>
                                <a:lnTo>
                                  <a:pt x="357796" y="68664"/>
                                </a:lnTo>
                                <a:lnTo>
                                  <a:pt x="357863" y="68661"/>
                                </a:lnTo>
                                <a:lnTo>
                                  <a:pt x="357930" y="68658"/>
                                </a:lnTo>
                                <a:lnTo>
                                  <a:pt x="357997" y="68655"/>
                                </a:lnTo>
                                <a:lnTo>
                                  <a:pt x="358063" y="68652"/>
                                </a:lnTo>
                                <a:lnTo>
                                  <a:pt x="358130" y="68649"/>
                                </a:lnTo>
                                <a:lnTo>
                                  <a:pt x="358197" y="68646"/>
                                </a:lnTo>
                                <a:lnTo>
                                  <a:pt x="358264" y="68643"/>
                                </a:lnTo>
                                <a:lnTo>
                                  <a:pt x="358331" y="68639"/>
                                </a:lnTo>
                                <a:lnTo>
                                  <a:pt x="358397" y="68636"/>
                                </a:lnTo>
                                <a:lnTo>
                                  <a:pt x="358464" y="68633"/>
                                </a:lnTo>
                                <a:lnTo>
                                  <a:pt x="358531" y="68630"/>
                                </a:lnTo>
                                <a:lnTo>
                                  <a:pt x="358598" y="68627"/>
                                </a:lnTo>
                                <a:lnTo>
                                  <a:pt x="358665" y="68624"/>
                                </a:lnTo>
                                <a:lnTo>
                                  <a:pt x="358731" y="68621"/>
                                </a:lnTo>
                                <a:lnTo>
                                  <a:pt x="358798" y="68618"/>
                                </a:lnTo>
                                <a:lnTo>
                                  <a:pt x="358865" y="68614"/>
                                </a:lnTo>
                                <a:lnTo>
                                  <a:pt x="358932" y="68611"/>
                                </a:lnTo>
                                <a:lnTo>
                                  <a:pt x="358999" y="68608"/>
                                </a:lnTo>
                                <a:lnTo>
                                  <a:pt x="359065" y="68605"/>
                                </a:lnTo>
                                <a:lnTo>
                                  <a:pt x="359132" y="68602"/>
                                </a:lnTo>
                                <a:lnTo>
                                  <a:pt x="359199" y="68599"/>
                                </a:lnTo>
                                <a:lnTo>
                                  <a:pt x="359266" y="68596"/>
                                </a:lnTo>
                                <a:lnTo>
                                  <a:pt x="359333" y="68593"/>
                                </a:lnTo>
                                <a:lnTo>
                                  <a:pt x="359399" y="68589"/>
                                </a:lnTo>
                                <a:lnTo>
                                  <a:pt x="359466" y="68586"/>
                                </a:lnTo>
                                <a:lnTo>
                                  <a:pt x="359533" y="68583"/>
                                </a:lnTo>
                                <a:lnTo>
                                  <a:pt x="359600" y="68580"/>
                                </a:lnTo>
                                <a:lnTo>
                                  <a:pt x="359666" y="68577"/>
                                </a:lnTo>
                                <a:lnTo>
                                  <a:pt x="359733" y="68574"/>
                                </a:lnTo>
                                <a:lnTo>
                                  <a:pt x="359800" y="68570"/>
                                </a:lnTo>
                                <a:lnTo>
                                  <a:pt x="359867" y="68567"/>
                                </a:lnTo>
                                <a:lnTo>
                                  <a:pt x="359934" y="68564"/>
                                </a:lnTo>
                                <a:lnTo>
                                  <a:pt x="360000" y="68561"/>
                                </a:lnTo>
                                <a:lnTo>
                                  <a:pt x="360067" y="68558"/>
                                </a:lnTo>
                                <a:lnTo>
                                  <a:pt x="360134" y="68555"/>
                                </a:lnTo>
                                <a:lnTo>
                                  <a:pt x="360201" y="68552"/>
                                </a:lnTo>
                                <a:lnTo>
                                  <a:pt x="360268" y="68548"/>
                                </a:lnTo>
                                <a:lnTo>
                                  <a:pt x="360334" y="68545"/>
                                </a:lnTo>
                                <a:lnTo>
                                  <a:pt x="360401" y="68542"/>
                                </a:lnTo>
                                <a:lnTo>
                                  <a:pt x="360468" y="68539"/>
                                </a:lnTo>
                                <a:lnTo>
                                  <a:pt x="360535" y="68536"/>
                                </a:lnTo>
                                <a:lnTo>
                                  <a:pt x="360602" y="68532"/>
                                </a:lnTo>
                                <a:lnTo>
                                  <a:pt x="360668" y="68529"/>
                                </a:lnTo>
                                <a:lnTo>
                                  <a:pt x="360735" y="68526"/>
                                </a:lnTo>
                                <a:lnTo>
                                  <a:pt x="360802" y="68523"/>
                                </a:lnTo>
                                <a:lnTo>
                                  <a:pt x="360869" y="68520"/>
                                </a:lnTo>
                                <a:lnTo>
                                  <a:pt x="360935" y="68517"/>
                                </a:lnTo>
                                <a:lnTo>
                                  <a:pt x="361002" y="68513"/>
                                </a:lnTo>
                                <a:lnTo>
                                  <a:pt x="361069" y="68510"/>
                                </a:lnTo>
                                <a:lnTo>
                                  <a:pt x="361136" y="68507"/>
                                </a:lnTo>
                                <a:lnTo>
                                  <a:pt x="361203" y="68504"/>
                                </a:lnTo>
                                <a:lnTo>
                                  <a:pt x="361269" y="68501"/>
                                </a:lnTo>
                                <a:lnTo>
                                  <a:pt x="361336" y="68497"/>
                                </a:lnTo>
                                <a:lnTo>
                                  <a:pt x="361403" y="68494"/>
                                </a:lnTo>
                                <a:lnTo>
                                  <a:pt x="361470" y="68491"/>
                                </a:lnTo>
                                <a:lnTo>
                                  <a:pt x="361537" y="68488"/>
                                </a:lnTo>
                                <a:lnTo>
                                  <a:pt x="361603" y="68485"/>
                                </a:lnTo>
                                <a:lnTo>
                                  <a:pt x="361670" y="68481"/>
                                </a:lnTo>
                                <a:lnTo>
                                  <a:pt x="361737" y="68478"/>
                                </a:lnTo>
                                <a:lnTo>
                                  <a:pt x="361804" y="68475"/>
                                </a:lnTo>
                                <a:lnTo>
                                  <a:pt x="361871" y="68472"/>
                                </a:lnTo>
                                <a:lnTo>
                                  <a:pt x="361937" y="68469"/>
                                </a:lnTo>
                                <a:lnTo>
                                  <a:pt x="362004" y="68465"/>
                                </a:lnTo>
                                <a:lnTo>
                                  <a:pt x="362071" y="68462"/>
                                </a:lnTo>
                                <a:lnTo>
                                  <a:pt x="362138" y="68459"/>
                                </a:lnTo>
                                <a:lnTo>
                                  <a:pt x="362204" y="68456"/>
                                </a:lnTo>
                                <a:lnTo>
                                  <a:pt x="362271" y="68452"/>
                                </a:lnTo>
                                <a:lnTo>
                                  <a:pt x="362338" y="68449"/>
                                </a:lnTo>
                                <a:lnTo>
                                  <a:pt x="362405" y="68446"/>
                                </a:lnTo>
                                <a:lnTo>
                                  <a:pt x="362472" y="68443"/>
                                </a:lnTo>
                                <a:lnTo>
                                  <a:pt x="362538" y="68440"/>
                                </a:lnTo>
                                <a:lnTo>
                                  <a:pt x="362605" y="68436"/>
                                </a:lnTo>
                                <a:lnTo>
                                  <a:pt x="362672" y="68433"/>
                                </a:lnTo>
                                <a:lnTo>
                                  <a:pt x="362739" y="68430"/>
                                </a:lnTo>
                                <a:lnTo>
                                  <a:pt x="362806" y="68427"/>
                                </a:lnTo>
                                <a:lnTo>
                                  <a:pt x="362872" y="68423"/>
                                </a:lnTo>
                                <a:lnTo>
                                  <a:pt x="362939" y="68420"/>
                                </a:lnTo>
                                <a:lnTo>
                                  <a:pt x="363006" y="68417"/>
                                </a:lnTo>
                                <a:lnTo>
                                  <a:pt x="363073" y="68414"/>
                                </a:lnTo>
                                <a:lnTo>
                                  <a:pt x="363140" y="68410"/>
                                </a:lnTo>
                                <a:lnTo>
                                  <a:pt x="363206" y="68407"/>
                                </a:lnTo>
                                <a:lnTo>
                                  <a:pt x="363273" y="68404"/>
                                </a:lnTo>
                                <a:lnTo>
                                  <a:pt x="363340" y="68401"/>
                                </a:lnTo>
                                <a:lnTo>
                                  <a:pt x="363407" y="68397"/>
                                </a:lnTo>
                                <a:lnTo>
                                  <a:pt x="363474" y="68394"/>
                                </a:lnTo>
                                <a:lnTo>
                                  <a:pt x="363540" y="68391"/>
                                </a:lnTo>
                                <a:lnTo>
                                  <a:pt x="363607" y="68388"/>
                                </a:lnTo>
                                <a:lnTo>
                                  <a:pt x="363674" y="68384"/>
                                </a:lnTo>
                                <a:lnTo>
                                  <a:pt x="363741" y="68381"/>
                                </a:lnTo>
                                <a:lnTo>
                                  <a:pt x="363807" y="68378"/>
                                </a:lnTo>
                                <a:lnTo>
                                  <a:pt x="363874" y="68375"/>
                                </a:lnTo>
                                <a:lnTo>
                                  <a:pt x="363941" y="68371"/>
                                </a:lnTo>
                                <a:lnTo>
                                  <a:pt x="364008" y="68368"/>
                                </a:lnTo>
                                <a:lnTo>
                                  <a:pt x="364075" y="68365"/>
                                </a:lnTo>
                                <a:lnTo>
                                  <a:pt x="364141" y="68361"/>
                                </a:lnTo>
                                <a:lnTo>
                                  <a:pt x="364208" y="68358"/>
                                </a:lnTo>
                                <a:lnTo>
                                  <a:pt x="364275" y="68355"/>
                                </a:lnTo>
                                <a:lnTo>
                                  <a:pt x="364342" y="68352"/>
                                </a:lnTo>
                                <a:lnTo>
                                  <a:pt x="364409" y="68348"/>
                                </a:lnTo>
                                <a:lnTo>
                                  <a:pt x="364475" y="68345"/>
                                </a:lnTo>
                                <a:lnTo>
                                  <a:pt x="364542" y="68342"/>
                                </a:lnTo>
                                <a:lnTo>
                                  <a:pt x="364609" y="68338"/>
                                </a:lnTo>
                                <a:lnTo>
                                  <a:pt x="364676" y="68335"/>
                                </a:lnTo>
                                <a:lnTo>
                                  <a:pt x="364743" y="68332"/>
                                </a:lnTo>
                                <a:lnTo>
                                  <a:pt x="364809" y="68329"/>
                                </a:lnTo>
                                <a:lnTo>
                                  <a:pt x="364876" y="68325"/>
                                </a:lnTo>
                                <a:lnTo>
                                  <a:pt x="364943" y="68322"/>
                                </a:lnTo>
                                <a:lnTo>
                                  <a:pt x="365010" y="68319"/>
                                </a:lnTo>
                                <a:lnTo>
                                  <a:pt x="365076" y="68315"/>
                                </a:lnTo>
                                <a:lnTo>
                                  <a:pt x="365143" y="68312"/>
                                </a:lnTo>
                                <a:lnTo>
                                  <a:pt x="365210" y="68309"/>
                                </a:lnTo>
                                <a:lnTo>
                                  <a:pt x="365277" y="68305"/>
                                </a:lnTo>
                                <a:lnTo>
                                  <a:pt x="365344" y="68302"/>
                                </a:lnTo>
                                <a:lnTo>
                                  <a:pt x="365410" y="68299"/>
                                </a:lnTo>
                                <a:lnTo>
                                  <a:pt x="365477" y="68295"/>
                                </a:lnTo>
                                <a:lnTo>
                                  <a:pt x="365544" y="68292"/>
                                </a:lnTo>
                                <a:lnTo>
                                  <a:pt x="365611" y="68289"/>
                                </a:lnTo>
                                <a:lnTo>
                                  <a:pt x="365678" y="68285"/>
                                </a:lnTo>
                                <a:lnTo>
                                  <a:pt x="365744" y="68282"/>
                                </a:lnTo>
                                <a:lnTo>
                                  <a:pt x="365811" y="68279"/>
                                </a:lnTo>
                                <a:lnTo>
                                  <a:pt x="365878" y="68276"/>
                                </a:lnTo>
                                <a:lnTo>
                                  <a:pt x="365945" y="68272"/>
                                </a:lnTo>
                                <a:lnTo>
                                  <a:pt x="366012" y="68269"/>
                                </a:lnTo>
                                <a:lnTo>
                                  <a:pt x="366078" y="68266"/>
                                </a:lnTo>
                                <a:lnTo>
                                  <a:pt x="366145" y="68262"/>
                                </a:lnTo>
                                <a:lnTo>
                                  <a:pt x="366212" y="68259"/>
                                </a:lnTo>
                                <a:lnTo>
                                  <a:pt x="366279" y="68256"/>
                                </a:lnTo>
                                <a:lnTo>
                                  <a:pt x="366346" y="68252"/>
                                </a:lnTo>
                                <a:lnTo>
                                  <a:pt x="366412" y="68249"/>
                                </a:lnTo>
                                <a:lnTo>
                                  <a:pt x="366479" y="68245"/>
                                </a:lnTo>
                                <a:lnTo>
                                  <a:pt x="366546" y="68242"/>
                                </a:lnTo>
                                <a:lnTo>
                                  <a:pt x="366613" y="68239"/>
                                </a:lnTo>
                                <a:lnTo>
                                  <a:pt x="366679" y="68235"/>
                                </a:lnTo>
                                <a:lnTo>
                                  <a:pt x="366746" y="68232"/>
                                </a:lnTo>
                                <a:lnTo>
                                  <a:pt x="366813" y="68229"/>
                                </a:lnTo>
                                <a:lnTo>
                                  <a:pt x="366880" y="68225"/>
                                </a:lnTo>
                                <a:lnTo>
                                  <a:pt x="366947" y="68222"/>
                                </a:lnTo>
                                <a:lnTo>
                                  <a:pt x="367013" y="68219"/>
                                </a:lnTo>
                                <a:lnTo>
                                  <a:pt x="367080" y="68215"/>
                                </a:lnTo>
                                <a:lnTo>
                                  <a:pt x="367147" y="68212"/>
                                </a:lnTo>
                                <a:lnTo>
                                  <a:pt x="367214" y="68209"/>
                                </a:lnTo>
                                <a:lnTo>
                                  <a:pt x="367281" y="68205"/>
                                </a:lnTo>
                                <a:lnTo>
                                  <a:pt x="367347" y="68202"/>
                                </a:lnTo>
                                <a:lnTo>
                                  <a:pt x="367414" y="68198"/>
                                </a:lnTo>
                                <a:lnTo>
                                  <a:pt x="367481" y="68195"/>
                                </a:lnTo>
                                <a:lnTo>
                                  <a:pt x="367548" y="68192"/>
                                </a:lnTo>
                                <a:lnTo>
                                  <a:pt x="367615" y="68188"/>
                                </a:lnTo>
                                <a:lnTo>
                                  <a:pt x="367681" y="68185"/>
                                </a:lnTo>
                                <a:lnTo>
                                  <a:pt x="367748" y="68182"/>
                                </a:lnTo>
                                <a:lnTo>
                                  <a:pt x="367815" y="68178"/>
                                </a:lnTo>
                                <a:lnTo>
                                  <a:pt x="367882" y="68175"/>
                                </a:lnTo>
                                <a:lnTo>
                                  <a:pt x="367948" y="68171"/>
                                </a:lnTo>
                                <a:lnTo>
                                  <a:pt x="368015" y="68168"/>
                                </a:lnTo>
                                <a:lnTo>
                                  <a:pt x="368082" y="68165"/>
                                </a:lnTo>
                                <a:lnTo>
                                  <a:pt x="368149" y="68161"/>
                                </a:lnTo>
                                <a:lnTo>
                                  <a:pt x="368216" y="68158"/>
                                </a:lnTo>
                                <a:lnTo>
                                  <a:pt x="368282" y="68154"/>
                                </a:lnTo>
                                <a:lnTo>
                                  <a:pt x="368349" y="68151"/>
                                </a:lnTo>
                                <a:lnTo>
                                  <a:pt x="368416" y="68148"/>
                                </a:lnTo>
                                <a:lnTo>
                                  <a:pt x="368483" y="68144"/>
                                </a:lnTo>
                                <a:lnTo>
                                  <a:pt x="368550" y="68141"/>
                                </a:lnTo>
                                <a:lnTo>
                                  <a:pt x="368616" y="68137"/>
                                </a:lnTo>
                                <a:lnTo>
                                  <a:pt x="368683" y="68134"/>
                                </a:lnTo>
                                <a:lnTo>
                                  <a:pt x="368750" y="68131"/>
                                </a:lnTo>
                                <a:lnTo>
                                  <a:pt x="368817" y="68127"/>
                                </a:lnTo>
                                <a:lnTo>
                                  <a:pt x="368884" y="68124"/>
                                </a:lnTo>
                                <a:lnTo>
                                  <a:pt x="368950" y="68120"/>
                                </a:lnTo>
                                <a:lnTo>
                                  <a:pt x="369017" y="68117"/>
                                </a:lnTo>
                                <a:lnTo>
                                  <a:pt x="369084" y="68113"/>
                                </a:lnTo>
                                <a:lnTo>
                                  <a:pt x="369151" y="68110"/>
                                </a:lnTo>
                                <a:lnTo>
                                  <a:pt x="369217" y="68107"/>
                                </a:lnTo>
                                <a:lnTo>
                                  <a:pt x="369284" y="68103"/>
                                </a:lnTo>
                                <a:lnTo>
                                  <a:pt x="369351" y="68100"/>
                                </a:lnTo>
                                <a:lnTo>
                                  <a:pt x="369418" y="68096"/>
                                </a:lnTo>
                                <a:lnTo>
                                  <a:pt x="369485" y="68093"/>
                                </a:lnTo>
                                <a:lnTo>
                                  <a:pt x="369551" y="68089"/>
                                </a:lnTo>
                                <a:lnTo>
                                  <a:pt x="369618" y="68086"/>
                                </a:lnTo>
                                <a:lnTo>
                                  <a:pt x="369685" y="68082"/>
                                </a:lnTo>
                                <a:lnTo>
                                  <a:pt x="369752" y="68079"/>
                                </a:lnTo>
                                <a:lnTo>
                                  <a:pt x="369819" y="68076"/>
                                </a:lnTo>
                                <a:lnTo>
                                  <a:pt x="369885" y="68072"/>
                                </a:lnTo>
                                <a:lnTo>
                                  <a:pt x="369952" y="68069"/>
                                </a:lnTo>
                                <a:lnTo>
                                  <a:pt x="370019" y="68065"/>
                                </a:lnTo>
                                <a:lnTo>
                                  <a:pt x="370086" y="68062"/>
                                </a:lnTo>
                                <a:lnTo>
                                  <a:pt x="370153" y="68058"/>
                                </a:lnTo>
                                <a:lnTo>
                                  <a:pt x="370219" y="68055"/>
                                </a:lnTo>
                                <a:lnTo>
                                  <a:pt x="370286" y="68051"/>
                                </a:lnTo>
                                <a:lnTo>
                                  <a:pt x="370353" y="68048"/>
                                </a:lnTo>
                                <a:lnTo>
                                  <a:pt x="370420" y="68044"/>
                                </a:lnTo>
                                <a:lnTo>
                                  <a:pt x="370487" y="68041"/>
                                </a:lnTo>
                                <a:lnTo>
                                  <a:pt x="370553" y="68038"/>
                                </a:lnTo>
                                <a:lnTo>
                                  <a:pt x="370620" y="68034"/>
                                </a:lnTo>
                                <a:lnTo>
                                  <a:pt x="370687" y="68031"/>
                                </a:lnTo>
                                <a:lnTo>
                                  <a:pt x="370754" y="68027"/>
                                </a:lnTo>
                                <a:lnTo>
                                  <a:pt x="370820" y="68024"/>
                                </a:lnTo>
                                <a:lnTo>
                                  <a:pt x="370887" y="68020"/>
                                </a:lnTo>
                                <a:lnTo>
                                  <a:pt x="370954" y="68017"/>
                                </a:lnTo>
                                <a:lnTo>
                                  <a:pt x="371021" y="68013"/>
                                </a:lnTo>
                                <a:lnTo>
                                  <a:pt x="371088" y="68010"/>
                                </a:lnTo>
                                <a:lnTo>
                                  <a:pt x="371154" y="68006"/>
                                </a:lnTo>
                                <a:lnTo>
                                  <a:pt x="371221" y="68003"/>
                                </a:lnTo>
                                <a:lnTo>
                                  <a:pt x="371288" y="67999"/>
                                </a:lnTo>
                                <a:lnTo>
                                  <a:pt x="371355" y="67996"/>
                                </a:lnTo>
                                <a:lnTo>
                                  <a:pt x="371422" y="67992"/>
                                </a:lnTo>
                                <a:lnTo>
                                  <a:pt x="371488" y="67989"/>
                                </a:lnTo>
                                <a:lnTo>
                                  <a:pt x="371555" y="67985"/>
                                </a:lnTo>
                                <a:lnTo>
                                  <a:pt x="371622" y="67982"/>
                                </a:lnTo>
                                <a:lnTo>
                                  <a:pt x="371689" y="67978"/>
                                </a:lnTo>
                                <a:lnTo>
                                  <a:pt x="371756" y="67975"/>
                                </a:lnTo>
                                <a:lnTo>
                                  <a:pt x="371822" y="67971"/>
                                </a:lnTo>
                                <a:lnTo>
                                  <a:pt x="371889" y="67968"/>
                                </a:lnTo>
                                <a:lnTo>
                                  <a:pt x="371956" y="67964"/>
                                </a:lnTo>
                                <a:lnTo>
                                  <a:pt x="372023" y="67961"/>
                                </a:lnTo>
                                <a:lnTo>
                                  <a:pt x="372089" y="67957"/>
                                </a:lnTo>
                                <a:lnTo>
                                  <a:pt x="372156" y="67954"/>
                                </a:lnTo>
                                <a:lnTo>
                                  <a:pt x="372223" y="67950"/>
                                </a:lnTo>
                                <a:lnTo>
                                  <a:pt x="372290" y="67947"/>
                                </a:lnTo>
                                <a:lnTo>
                                  <a:pt x="372357" y="67943"/>
                                </a:lnTo>
                                <a:lnTo>
                                  <a:pt x="372423" y="67940"/>
                                </a:lnTo>
                                <a:lnTo>
                                  <a:pt x="372490" y="67936"/>
                                </a:lnTo>
                                <a:lnTo>
                                  <a:pt x="372557" y="67933"/>
                                </a:lnTo>
                                <a:lnTo>
                                  <a:pt x="372624" y="67929"/>
                                </a:lnTo>
                                <a:lnTo>
                                  <a:pt x="372691" y="67925"/>
                                </a:lnTo>
                                <a:lnTo>
                                  <a:pt x="372757" y="67922"/>
                                </a:lnTo>
                                <a:lnTo>
                                  <a:pt x="372824" y="67918"/>
                                </a:lnTo>
                                <a:lnTo>
                                  <a:pt x="372891" y="67915"/>
                                </a:lnTo>
                                <a:lnTo>
                                  <a:pt x="372958" y="67911"/>
                                </a:lnTo>
                                <a:lnTo>
                                  <a:pt x="373025" y="67908"/>
                                </a:lnTo>
                                <a:lnTo>
                                  <a:pt x="373091" y="67904"/>
                                </a:lnTo>
                                <a:lnTo>
                                  <a:pt x="373158" y="67901"/>
                                </a:lnTo>
                                <a:lnTo>
                                  <a:pt x="373225" y="67897"/>
                                </a:lnTo>
                                <a:lnTo>
                                  <a:pt x="373292" y="67894"/>
                                </a:lnTo>
                                <a:lnTo>
                                  <a:pt x="373359" y="67890"/>
                                </a:lnTo>
                                <a:lnTo>
                                  <a:pt x="373425" y="67886"/>
                                </a:lnTo>
                                <a:lnTo>
                                  <a:pt x="373492" y="67883"/>
                                </a:lnTo>
                                <a:lnTo>
                                  <a:pt x="373559" y="67879"/>
                                </a:lnTo>
                                <a:lnTo>
                                  <a:pt x="373626" y="67876"/>
                                </a:lnTo>
                                <a:lnTo>
                                  <a:pt x="373692" y="67872"/>
                                </a:lnTo>
                                <a:lnTo>
                                  <a:pt x="373759" y="67869"/>
                                </a:lnTo>
                                <a:lnTo>
                                  <a:pt x="373826" y="67865"/>
                                </a:lnTo>
                                <a:lnTo>
                                  <a:pt x="373893" y="67861"/>
                                </a:lnTo>
                                <a:lnTo>
                                  <a:pt x="373960" y="67858"/>
                                </a:lnTo>
                                <a:lnTo>
                                  <a:pt x="374026" y="67854"/>
                                </a:lnTo>
                                <a:lnTo>
                                  <a:pt x="374093" y="67851"/>
                                </a:lnTo>
                                <a:lnTo>
                                  <a:pt x="374160" y="67847"/>
                                </a:lnTo>
                                <a:lnTo>
                                  <a:pt x="374227" y="67844"/>
                                </a:lnTo>
                                <a:lnTo>
                                  <a:pt x="374294" y="67840"/>
                                </a:lnTo>
                                <a:lnTo>
                                  <a:pt x="374360" y="67836"/>
                                </a:lnTo>
                                <a:lnTo>
                                  <a:pt x="374427" y="67833"/>
                                </a:lnTo>
                                <a:lnTo>
                                  <a:pt x="374494" y="67829"/>
                                </a:lnTo>
                                <a:lnTo>
                                  <a:pt x="374561" y="67826"/>
                                </a:lnTo>
                                <a:lnTo>
                                  <a:pt x="374628" y="67822"/>
                                </a:lnTo>
                                <a:lnTo>
                                  <a:pt x="374694" y="67818"/>
                                </a:lnTo>
                                <a:lnTo>
                                  <a:pt x="374761" y="67815"/>
                                </a:lnTo>
                                <a:lnTo>
                                  <a:pt x="374828" y="67811"/>
                                </a:lnTo>
                                <a:lnTo>
                                  <a:pt x="374895" y="67808"/>
                                </a:lnTo>
                                <a:lnTo>
                                  <a:pt x="374961" y="67804"/>
                                </a:lnTo>
                                <a:lnTo>
                                  <a:pt x="375028" y="67800"/>
                                </a:lnTo>
                                <a:lnTo>
                                  <a:pt x="375095" y="67797"/>
                                </a:lnTo>
                                <a:lnTo>
                                  <a:pt x="375162" y="67793"/>
                                </a:lnTo>
                                <a:lnTo>
                                  <a:pt x="375229" y="67790"/>
                                </a:lnTo>
                                <a:lnTo>
                                  <a:pt x="375295" y="67786"/>
                                </a:lnTo>
                                <a:lnTo>
                                  <a:pt x="375362" y="67782"/>
                                </a:lnTo>
                                <a:lnTo>
                                  <a:pt x="375429" y="67779"/>
                                </a:lnTo>
                                <a:lnTo>
                                  <a:pt x="375496" y="67775"/>
                                </a:lnTo>
                                <a:lnTo>
                                  <a:pt x="375563" y="67771"/>
                                </a:lnTo>
                                <a:lnTo>
                                  <a:pt x="375629" y="67768"/>
                                </a:lnTo>
                                <a:lnTo>
                                  <a:pt x="375696" y="67764"/>
                                </a:lnTo>
                                <a:lnTo>
                                  <a:pt x="375763" y="67761"/>
                                </a:lnTo>
                                <a:lnTo>
                                  <a:pt x="375830" y="67757"/>
                                </a:lnTo>
                                <a:lnTo>
                                  <a:pt x="375897" y="67753"/>
                                </a:lnTo>
                                <a:lnTo>
                                  <a:pt x="375963" y="67750"/>
                                </a:lnTo>
                                <a:lnTo>
                                  <a:pt x="376030" y="67746"/>
                                </a:lnTo>
                                <a:lnTo>
                                  <a:pt x="376097" y="67742"/>
                                </a:lnTo>
                                <a:lnTo>
                                  <a:pt x="376164" y="67739"/>
                                </a:lnTo>
                                <a:lnTo>
                                  <a:pt x="376231" y="67735"/>
                                </a:lnTo>
                                <a:lnTo>
                                  <a:pt x="376297" y="67731"/>
                                </a:lnTo>
                                <a:lnTo>
                                  <a:pt x="376364" y="67728"/>
                                </a:lnTo>
                                <a:lnTo>
                                  <a:pt x="376431" y="67724"/>
                                </a:lnTo>
                                <a:lnTo>
                                  <a:pt x="376498" y="67720"/>
                                </a:lnTo>
                                <a:lnTo>
                                  <a:pt x="376564" y="67717"/>
                                </a:lnTo>
                                <a:lnTo>
                                  <a:pt x="376631" y="67713"/>
                                </a:lnTo>
                                <a:lnTo>
                                  <a:pt x="376698" y="67709"/>
                                </a:lnTo>
                                <a:lnTo>
                                  <a:pt x="376765" y="67706"/>
                                </a:lnTo>
                                <a:lnTo>
                                  <a:pt x="376832" y="67702"/>
                                </a:lnTo>
                                <a:lnTo>
                                  <a:pt x="376898" y="67698"/>
                                </a:lnTo>
                                <a:lnTo>
                                  <a:pt x="376965" y="67695"/>
                                </a:lnTo>
                                <a:lnTo>
                                  <a:pt x="377032" y="67691"/>
                                </a:lnTo>
                                <a:lnTo>
                                  <a:pt x="377099" y="67687"/>
                                </a:lnTo>
                                <a:lnTo>
                                  <a:pt x="377166" y="67684"/>
                                </a:lnTo>
                                <a:lnTo>
                                  <a:pt x="377232" y="67680"/>
                                </a:lnTo>
                                <a:lnTo>
                                  <a:pt x="377299" y="67676"/>
                                </a:lnTo>
                                <a:lnTo>
                                  <a:pt x="377366" y="67673"/>
                                </a:lnTo>
                                <a:lnTo>
                                  <a:pt x="377433" y="67669"/>
                                </a:lnTo>
                                <a:lnTo>
                                  <a:pt x="377500" y="67665"/>
                                </a:lnTo>
                                <a:lnTo>
                                  <a:pt x="377566" y="67662"/>
                                </a:lnTo>
                                <a:lnTo>
                                  <a:pt x="377633" y="67658"/>
                                </a:lnTo>
                                <a:lnTo>
                                  <a:pt x="377700" y="67654"/>
                                </a:lnTo>
                                <a:lnTo>
                                  <a:pt x="377767" y="67651"/>
                                </a:lnTo>
                                <a:lnTo>
                                  <a:pt x="377833" y="67647"/>
                                </a:lnTo>
                                <a:lnTo>
                                  <a:pt x="377900" y="67643"/>
                                </a:lnTo>
                                <a:lnTo>
                                  <a:pt x="377967" y="67639"/>
                                </a:lnTo>
                                <a:lnTo>
                                  <a:pt x="378034" y="67636"/>
                                </a:lnTo>
                                <a:lnTo>
                                  <a:pt x="378101" y="67632"/>
                                </a:lnTo>
                                <a:lnTo>
                                  <a:pt x="378167" y="67628"/>
                                </a:lnTo>
                                <a:lnTo>
                                  <a:pt x="378234" y="67625"/>
                                </a:lnTo>
                                <a:lnTo>
                                  <a:pt x="378301" y="67621"/>
                                </a:lnTo>
                                <a:lnTo>
                                  <a:pt x="378368" y="67617"/>
                                </a:lnTo>
                                <a:lnTo>
                                  <a:pt x="378435" y="67613"/>
                                </a:lnTo>
                                <a:lnTo>
                                  <a:pt x="378501" y="67610"/>
                                </a:lnTo>
                                <a:lnTo>
                                  <a:pt x="378568" y="67606"/>
                                </a:lnTo>
                                <a:lnTo>
                                  <a:pt x="378635" y="67602"/>
                                </a:lnTo>
                                <a:lnTo>
                                  <a:pt x="378702" y="67599"/>
                                </a:lnTo>
                                <a:lnTo>
                                  <a:pt x="378769" y="67595"/>
                                </a:lnTo>
                                <a:lnTo>
                                  <a:pt x="378835" y="67591"/>
                                </a:lnTo>
                                <a:lnTo>
                                  <a:pt x="378902" y="67587"/>
                                </a:lnTo>
                                <a:lnTo>
                                  <a:pt x="378969" y="67584"/>
                                </a:lnTo>
                                <a:lnTo>
                                  <a:pt x="379036" y="67580"/>
                                </a:lnTo>
                                <a:lnTo>
                                  <a:pt x="379102" y="67576"/>
                                </a:lnTo>
                                <a:lnTo>
                                  <a:pt x="379169" y="67572"/>
                                </a:lnTo>
                                <a:lnTo>
                                  <a:pt x="379236" y="67569"/>
                                </a:lnTo>
                                <a:lnTo>
                                  <a:pt x="379303" y="67565"/>
                                </a:lnTo>
                                <a:lnTo>
                                  <a:pt x="379370" y="67561"/>
                                </a:lnTo>
                                <a:lnTo>
                                  <a:pt x="379436" y="67557"/>
                                </a:lnTo>
                                <a:lnTo>
                                  <a:pt x="379503" y="67554"/>
                                </a:lnTo>
                                <a:lnTo>
                                  <a:pt x="379570" y="67550"/>
                                </a:lnTo>
                                <a:lnTo>
                                  <a:pt x="379637" y="67546"/>
                                </a:lnTo>
                                <a:lnTo>
                                  <a:pt x="379704" y="67542"/>
                                </a:lnTo>
                                <a:lnTo>
                                  <a:pt x="379770" y="67539"/>
                                </a:lnTo>
                                <a:lnTo>
                                  <a:pt x="379837" y="67535"/>
                                </a:lnTo>
                                <a:lnTo>
                                  <a:pt x="379904" y="67531"/>
                                </a:lnTo>
                                <a:lnTo>
                                  <a:pt x="379971" y="67527"/>
                                </a:lnTo>
                                <a:lnTo>
                                  <a:pt x="380038" y="67523"/>
                                </a:lnTo>
                                <a:lnTo>
                                  <a:pt x="380104" y="67520"/>
                                </a:lnTo>
                                <a:lnTo>
                                  <a:pt x="380171" y="67516"/>
                                </a:lnTo>
                                <a:lnTo>
                                  <a:pt x="380238" y="67512"/>
                                </a:lnTo>
                                <a:lnTo>
                                  <a:pt x="380305" y="67508"/>
                                </a:lnTo>
                                <a:lnTo>
                                  <a:pt x="380372" y="67505"/>
                                </a:lnTo>
                                <a:lnTo>
                                  <a:pt x="380438" y="67501"/>
                                </a:lnTo>
                                <a:lnTo>
                                  <a:pt x="380505" y="67497"/>
                                </a:lnTo>
                                <a:lnTo>
                                  <a:pt x="380572" y="67493"/>
                                </a:lnTo>
                                <a:lnTo>
                                  <a:pt x="380639" y="67489"/>
                                </a:lnTo>
                                <a:lnTo>
                                  <a:pt x="380705" y="67486"/>
                                </a:lnTo>
                                <a:lnTo>
                                  <a:pt x="380772" y="67482"/>
                                </a:lnTo>
                                <a:lnTo>
                                  <a:pt x="380839" y="67478"/>
                                </a:lnTo>
                                <a:lnTo>
                                  <a:pt x="380906" y="67474"/>
                                </a:lnTo>
                                <a:lnTo>
                                  <a:pt x="380973" y="67470"/>
                                </a:lnTo>
                                <a:lnTo>
                                  <a:pt x="381039" y="67467"/>
                                </a:lnTo>
                                <a:lnTo>
                                  <a:pt x="381106" y="67463"/>
                                </a:lnTo>
                                <a:lnTo>
                                  <a:pt x="381173" y="67459"/>
                                </a:lnTo>
                                <a:lnTo>
                                  <a:pt x="381240" y="67455"/>
                                </a:lnTo>
                                <a:lnTo>
                                  <a:pt x="381307" y="67451"/>
                                </a:lnTo>
                                <a:lnTo>
                                  <a:pt x="381373" y="67448"/>
                                </a:lnTo>
                                <a:lnTo>
                                  <a:pt x="381440" y="67444"/>
                                </a:lnTo>
                                <a:lnTo>
                                  <a:pt x="381507" y="67440"/>
                                </a:lnTo>
                                <a:lnTo>
                                  <a:pt x="381574" y="67436"/>
                                </a:lnTo>
                                <a:lnTo>
                                  <a:pt x="381641" y="67432"/>
                                </a:lnTo>
                                <a:lnTo>
                                  <a:pt x="381707" y="67428"/>
                                </a:lnTo>
                                <a:lnTo>
                                  <a:pt x="381774" y="67425"/>
                                </a:lnTo>
                                <a:lnTo>
                                  <a:pt x="381841" y="67421"/>
                                </a:lnTo>
                                <a:lnTo>
                                  <a:pt x="381908" y="67417"/>
                                </a:lnTo>
                                <a:lnTo>
                                  <a:pt x="381974" y="67413"/>
                                </a:lnTo>
                                <a:lnTo>
                                  <a:pt x="382041" y="67409"/>
                                </a:lnTo>
                                <a:lnTo>
                                  <a:pt x="382108" y="67405"/>
                                </a:lnTo>
                                <a:lnTo>
                                  <a:pt x="382175" y="67402"/>
                                </a:lnTo>
                                <a:lnTo>
                                  <a:pt x="382242" y="67398"/>
                                </a:lnTo>
                                <a:lnTo>
                                  <a:pt x="382308" y="67394"/>
                                </a:lnTo>
                                <a:lnTo>
                                  <a:pt x="382375" y="67390"/>
                                </a:lnTo>
                                <a:lnTo>
                                  <a:pt x="382442" y="67386"/>
                                </a:lnTo>
                                <a:lnTo>
                                  <a:pt x="382509" y="67382"/>
                                </a:lnTo>
                                <a:lnTo>
                                  <a:pt x="382576" y="67378"/>
                                </a:lnTo>
                                <a:lnTo>
                                  <a:pt x="382642" y="67375"/>
                                </a:lnTo>
                                <a:lnTo>
                                  <a:pt x="382709" y="67371"/>
                                </a:lnTo>
                                <a:lnTo>
                                  <a:pt x="382776" y="67367"/>
                                </a:lnTo>
                                <a:lnTo>
                                  <a:pt x="382843" y="67363"/>
                                </a:lnTo>
                                <a:lnTo>
                                  <a:pt x="382910" y="67359"/>
                                </a:lnTo>
                                <a:lnTo>
                                  <a:pt x="382976" y="67355"/>
                                </a:lnTo>
                                <a:lnTo>
                                  <a:pt x="383043" y="67351"/>
                                </a:lnTo>
                                <a:lnTo>
                                  <a:pt x="383110" y="67348"/>
                                </a:lnTo>
                                <a:lnTo>
                                  <a:pt x="383177" y="67344"/>
                                </a:lnTo>
                                <a:lnTo>
                                  <a:pt x="383244" y="67340"/>
                                </a:lnTo>
                                <a:lnTo>
                                  <a:pt x="383310" y="67336"/>
                                </a:lnTo>
                                <a:lnTo>
                                  <a:pt x="383377" y="67332"/>
                                </a:lnTo>
                                <a:lnTo>
                                  <a:pt x="383444" y="67328"/>
                                </a:lnTo>
                                <a:lnTo>
                                  <a:pt x="383511" y="67324"/>
                                </a:lnTo>
                                <a:lnTo>
                                  <a:pt x="383577" y="67320"/>
                                </a:lnTo>
                                <a:lnTo>
                                  <a:pt x="383644" y="67316"/>
                                </a:lnTo>
                                <a:lnTo>
                                  <a:pt x="383711" y="67313"/>
                                </a:lnTo>
                                <a:lnTo>
                                  <a:pt x="383778" y="67309"/>
                                </a:lnTo>
                                <a:lnTo>
                                  <a:pt x="383845" y="67305"/>
                                </a:lnTo>
                                <a:lnTo>
                                  <a:pt x="383911" y="67301"/>
                                </a:lnTo>
                                <a:lnTo>
                                  <a:pt x="383978" y="67297"/>
                                </a:lnTo>
                                <a:lnTo>
                                  <a:pt x="384045" y="67293"/>
                                </a:lnTo>
                                <a:lnTo>
                                  <a:pt x="384112" y="67289"/>
                                </a:lnTo>
                                <a:lnTo>
                                  <a:pt x="384179" y="67285"/>
                                </a:lnTo>
                                <a:lnTo>
                                  <a:pt x="384245" y="67281"/>
                                </a:lnTo>
                                <a:lnTo>
                                  <a:pt x="384312" y="67277"/>
                                </a:lnTo>
                                <a:lnTo>
                                  <a:pt x="384379" y="67273"/>
                                </a:lnTo>
                                <a:lnTo>
                                  <a:pt x="384446" y="67270"/>
                                </a:lnTo>
                                <a:lnTo>
                                  <a:pt x="384513" y="67266"/>
                                </a:lnTo>
                                <a:lnTo>
                                  <a:pt x="384579" y="67262"/>
                                </a:lnTo>
                                <a:lnTo>
                                  <a:pt x="384646" y="67258"/>
                                </a:lnTo>
                                <a:lnTo>
                                  <a:pt x="384713" y="67254"/>
                                </a:lnTo>
                                <a:lnTo>
                                  <a:pt x="384780" y="67250"/>
                                </a:lnTo>
                                <a:lnTo>
                                  <a:pt x="384846" y="67246"/>
                                </a:lnTo>
                                <a:lnTo>
                                  <a:pt x="384913" y="67242"/>
                                </a:lnTo>
                                <a:lnTo>
                                  <a:pt x="384980" y="67238"/>
                                </a:lnTo>
                                <a:lnTo>
                                  <a:pt x="385047" y="67234"/>
                                </a:lnTo>
                                <a:lnTo>
                                  <a:pt x="385114" y="67230"/>
                                </a:lnTo>
                                <a:lnTo>
                                  <a:pt x="385180" y="67226"/>
                                </a:lnTo>
                                <a:lnTo>
                                  <a:pt x="385247" y="67222"/>
                                </a:lnTo>
                                <a:lnTo>
                                  <a:pt x="385314" y="67218"/>
                                </a:lnTo>
                                <a:lnTo>
                                  <a:pt x="385381" y="67214"/>
                                </a:lnTo>
                                <a:lnTo>
                                  <a:pt x="385448" y="67210"/>
                                </a:lnTo>
                                <a:lnTo>
                                  <a:pt x="385514" y="67206"/>
                                </a:lnTo>
                                <a:lnTo>
                                  <a:pt x="385581" y="67202"/>
                                </a:lnTo>
                                <a:lnTo>
                                  <a:pt x="385648" y="67199"/>
                                </a:lnTo>
                                <a:lnTo>
                                  <a:pt x="385715" y="67195"/>
                                </a:lnTo>
                                <a:lnTo>
                                  <a:pt x="385782" y="67191"/>
                                </a:lnTo>
                                <a:lnTo>
                                  <a:pt x="385848" y="67187"/>
                                </a:lnTo>
                                <a:lnTo>
                                  <a:pt x="385915" y="67183"/>
                                </a:lnTo>
                                <a:lnTo>
                                  <a:pt x="385982" y="67179"/>
                                </a:lnTo>
                                <a:lnTo>
                                  <a:pt x="386049" y="67175"/>
                                </a:lnTo>
                                <a:lnTo>
                                  <a:pt x="386116" y="67171"/>
                                </a:lnTo>
                                <a:lnTo>
                                  <a:pt x="386182" y="67167"/>
                                </a:lnTo>
                                <a:lnTo>
                                  <a:pt x="386249" y="67163"/>
                                </a:lnTo>
                                <a:lnTo>
                                  <a:pt x="386316" y="67159"/>
                                </a:lnTo>
                                <a:lnTo>
                                  <a:pt x="386383" y="67155"/>
                                </a:lnTo>
                                <a:lnTo>
                                  <a:pt x="386449" y="67151"/>
                                </a:lnTo>
                                <a:lnTo>
                                  <a:pt x="386516" y="67147"/>
                                </a:lnTo>
                                <a:lnTo>
                                  <a:pt x="386583" y="67143"/>
                                </a:lnTo>
                                <a:lnTo>
                                  <a:pt x="386650" y="67139"/>
                                </a:lnTo>
                                <a:lnTo>
                                  <a:pt x="386717" y="67135"/>
                                </a:lnTo>
                                <a:lnTo>
                                  <a:pt x="386783" y="67131"/>
                                </a:lnTo>
                                <a:lnTo>
                                  <a:pt x="386850" y="67127"/>
                                </a:lnTo>
                                <a:lnTo>
                                  <a:pt x="386917" y="67123"/>
                                </a:lnTo>
                                <a:lnTo>
                                  <a:pt x="386984" y="67119"/>
                                </a:lnTo>
                                <a:lnTo>
                                  <a:pt x="387051" y="67115"/>
                                </a:lnTo>
                                <a:lnTo>
                                  <a:pt x="387117" y="67111"/>
                                </a:lnTo>
                                <a:lnTo>
                                  <a:pt x="387184" y="67107"/>
                                </a:lnTo>
                                <a:lnTo>
                                  <a:pt x="387251" y="67103"/>
                                </a:lnTo>
                                <a:lnTo>
                                  <a:pt x="387318" y="67099"/>
                                </a:lnTo>
                                <a:lnTo>
                                  <a:pt x="387385" y="67095"/>
                                </a:lnTo>
                                <a:lnTo>
                                  <a:pt x="387451" y="67091"/>
                                </a:lnTo>
                                <a:lnTo>
                                  <a:pt x="387518" y="67087"/>
                                </a:lnTo>
                                <a:lnTo>
                                  <a:pt x="387585" y="67083"/>
                                </a:lnTo>
                                <a:lnTo>
                                  <a:pt x="387652" y="67079"/>
                                </a:lnTo>
                                <a:lnTo>
                                  <a:pt x="387718" y="67074"/>
                                </a:lnTo>
                                <a:lnTo>
                                  <a:pt x="387785" y="67070"/>
                                </a:lnTo>
                                <a:lnTo>
                                  <a:pt x="387852" y="67066"/>
                                </a:lnTo>
                                <a:lnTo>
                                  <a:pt x="387919" y="67062"/>
                                </a:lnTo>
                                <a:lnTo>
                                  <a:pt x="387986" y="67058"/>
                                </a:lnTo>
                                <a:lnTo>
                                  <a:pt x="388052" y="67054"/>
                                </a:lnTo>
                                <a:lnTo>
                                  <a:pt x="388119" y="67050"/>
                                </a:lnTo>
                                <a:lnTo>
                                  <a:pt x="388186" y="67046"/>
                                </a:lnTo>
                                <a:lnTo>
                                  <a:pt x="388253" y="67042"/>
                                </a:lnTo>
                                <a:lnTo>
                                  <a:pt x="388320" y="67038"/>
                                </a:lnTo>
                                <a:lnTo>
                                  <a:pt x="388386" y="67034"/>
                                </a:lnTo>
                                <a:lnTo>
                                  <a:pt x="388453" y="67030"/>
                                </a:lnTo>
                                <a:lnTo>
                                  <a:pt x="388520" y="67026"/>
                                </a:lnTo>
                                <a:lnTo>
                                  <a:pt x="388587" y="67022"/>
                                </a:lnTo>
                                <a:lnTo>
                                  <a:pt x="388654" y="67018"/>
                                </a:lnTo>
                                <a:lnTo>
                                  <a:pt x="388720" y="67014"/>
                                </a:lnTo>
                                <a:lnTo>
                                  <a:pt x="388787" y="67010"/>
                                </a:lnTo>
                                <a:lnTo>
                                  <a:pt x="388854" y="67005"/>
                                </a:lnTo>
                                <a:lnTo>
                                  <a:pt x="388921" y="67001"/>
                                </a:lnTo>
                                <a:lnTo>
                                  <a:pt x="388987" y="66997"/>
                                </a:lnTo>
                                <a:lnTo>
                                  <a:pt x="389054" y="66993"/>
                                </a:lnTo>
                                <a:lnTo>
                                  <a:pt x="389121" y="66989"/>
                                </a:lnTo>
                                <a:lnTo>
                                  <a:pt x="389188" y="66985"/>
                                </a:lnTo>
                                <a:lnTo>
                                  <a:pt x="389255" y="66981"/>
                                </a:lnTo>
                                <a:lnTo>
                                  <a:pt x="389321" y="66977"/>
                                </a:lnTo>
                                <a:lnTo>
                                  <a:pt x="389388" y="66973"/>
                                </a:lnTo>
                                <a:lnTo>
                                  <a:pt x="389455" y="66969"/>
                                </a:lnTo>
                                <a:lnTo>
                                  <a:pt x="389522" y="66965"/>
                                </a:lnTo>
                                <a:lnTo>
                                  <a:pt x="389589" y="66960"/>
                                </a:lnTo>
                                <a:lnTo>
                                  <a:pt x="389655" y="66956"/>
                                </a:lnTo>
                                <a:lnTo>
                                  <a:pt x="389722" y="66952"/>
                                </a:lnTo>
                                <a:lnTo>
                                  <a:pt x="389789" y="66948"/>
                                </a:lnTo>
                                <a:lnTo>
                                  <a:pt x="389856" y="66944"/>
                                </a:lnTo>
                                <a:lnTo>
                                  <a:pt x="389923" y="66940"/>
                                </a:lnTo>
                                <a:lnTo>
                                  <a:pt x="389989" y="66936"/>
                                </a:lnTo>
                                <a:lnTo>
                                  <a:pt x="390056" y="66932"/>
                                </a:lnTo>
                                <a:lnTo>
                                  <a:pt x="390123" y="66928"/>
                                </a:lnTo>
                                <a:lnTo>
                                  <a:pt x="390190" y="66923"/>
                                </a:lnTo>
                                <a:lnTo>
                                  <a:pt x="390257" y="66919"/>
                                </a:lnTo>
                                <a:lnTo>
                                  <a:pt x="390323" y="66915"/>
                                </a:lnTo>
                                <a:lnTo>
                                  <a:pt x="390390" y="66911"/>
                                </a:lnTo>
                                <a:lnTo>
                                  <a:pt x="390457" y="66907"/>
                                </a:lnTo>
                                <a:lnTo>
                                  <a:pt x="390524" y="66903"/>
                                </a:lnTo>
                                <a:lnTo>
                                  <a:pt x="390590" y="66899"/>
                                </a:lnTo>
                                <a:lnTo>
                                  <a:pt x="390657" y="66895"/>
                                </a:lnTo>
                                <a:lnTo>
                                  <a:pt x="390724" y="66890"/>
                                </a:lnTo>
                                <a:lnTo>
                                  <a:pt x="390791" y="66886"/>
                                </a:lnTo>
                                <a:lnTo>
                                  <a:pt x="390858" y="66882"/>
                                </a:lnTo>
                                <a:lnTo>
                                  <a:pt x="390924" y="66878"/>
                                </a:lnTo>
                                <a:lnTo>
                                  <a:pt x="390991" y="66874"/>
                                </a:lnTo>
                                <a:lnTo>
                                  <a:pt x="391058" y="66870"/>
                                </a:lnTo>
                                <a:lnTo>
                                  <a:pt x="391125" y="66865"/>
                                </a:lnTo>
                                <a:lnTo>
                                  <a:pt x="391192" y="66861"/>
                                </a:lnTo>
                                <a:lnTo>
                                  <a:pt x="391258" y="66857"/>
                                </a:lnTo>
                                <a:lnTo>
                                  <a:pt x="391325" y="66853"/>
                                </a:lnTo>
                                <a:lnTo>
                                  <a:pt x="391392" y="66849"/>
                                </a:lnTo>
                                <a:lnTo>
                                  <a:pt x="391459" y="66845"/>
                                </a:lnTo>
                                <a:lnTo>
                                  <a:pt x="391526" y="66840"/>
                                </a:lnTo>
                                <a:lnTo>
                                  <a:pt x="391592" y="66836"/>
                                </a:lnTo>
                                <a:lnTo>
                                  <a:pt x="391659" y="66832"/>
                                </a:lnTo>
                                <a:lnTo>
                                  <a:pt x="391726" y="66828"/>
                                </a:lnTo>
                                <a:lnTo>
                                  <a:pt x="391793" y="66824"/>
                                </a:lnTo>
                                <a:lnTo>
                                  <a:pt x="391859" y="66820"/>
                                </a:lnTo>
                                <a:lnTo>
                                  <a:pt x="391926" y="66815"/>
                                </a:lnTo>
                                <a:lnTo>
                                  <a:pt x="391993" y="66811"/>
                                </a:lnTo>
                                <a:lnTo>
                                  <a:pt x="392060" y="66807"/>
                                </a:lnTo>
                                <a:lnTo>
                                  <a:pt x="392127" y="66803"/>
                                </a:lnTo>
                                <a:lnTo>
                                  <a:pt x="392193" y="66799"/>
                                </a:lnTo>
                                <a:lnTo>
                                  <a:pt x="392260" y="66794"/>
                                </a:lnTo>
                                <a:lnTo>
                                  <a:pt x="392327" y="66790"/>
                                </a:lnTo>
                                <a:lnTo>
                                  <a:pt x="392394" y="66786"/>
                                </a:lnTo>
                                <a:lnTo>
                                  <a:pt x="392461" y="66782"/>
                                </a:lnTo>
                                <a:lnTo>
                                  <a:pt x="392527" y="66778"/>
                                </a:lnTo>
                                <a:lnTo>
                                  <a:pt x="392594" y="66773"/>
                                </a:lnTo>
                                <a:lnTo>
                                  <a:pt x="392661" y="66769"/>
                                </a:lnTo>
                                <a:lnTo>
                                  <a:pt x="392728" y="66765"/>
                                </a:lnTo>
                                <a:lnTo>
                                  <a:pt x="392795" y="66761"/>
                                </a:lnTo>
                                <a:lnTo>
                                  <a:pt x="392861" y="66756"/>
                                </a:lnTo>
                                <a:lnTo>
                                  <a:pt x="392928" y="66752"/>
                                </a:lnTo>
                                <a:lnTo>
                                  <a:pt x="392995" y="66748"/>
                                </a:lnTo>
                                <a:lnTo>
                                  <a:pt x="393062" y="66744"/>
                                </a:lnTo>
                                <a:lnTo>
                                  <a:pt x="393129" y="66740"/>
                                </a:lnTo>
                                <a:lnTo>
                                  <a:pt x="393195" y="66735"/>
                                </a:lnTo>
                                <a:lnTo>
                                  <a:pt x="393262" y="66731"/>
                                </a:lnTo>
                                <a:lnTo>
                                  <a:pt x="393329" y="66727"/>
                                </a:lnTo>
                                <a:lnTo>
                                  <a:pt x="393396" y="66723"/>
                                </a:lnTo>
                                <a:lnTo>
                                  <a:pt x="393462" y="66718"/>
                                </a:lnTo>
                                <a:lnTo>
                                  <a:pt x="393529" y="66714"/>
                                </a:lnTo>
                                <a:lnTo>
                                  <a:pt x="393596" y="66710"/>
                                </a:lnTo>
                                <a:lnTo>
                                  <a:pt x="393663" y="66706"/>
                                </a:lnTo>
                                <a:lnTo>
                                  <a:pt x="393730" y="66701"/>
                                </a:lnTo>
                                <a:lnTo>
                                  <a:pt x="393796" y="66697"/>
                                </a:lnTo>
                                <a:lnTo>
                                  <a:pt x="393863" y="66693"/>
                                </a:lnTo>
                                <a:lnTo>
                                  <a:pt x="393930" y="66689"/>
                                </a:lnTo>
                                <a:lnTo>
                                  <a:pt x="393997" y="66684"/>
                                </a:lnTo>
                                <a:lnTo>
                                  <a:pt x="394064" y="66680"/>
                                </a:lnTo>
                                <a:lnTo>
                                  <a:pt x="394130" y="66676"/>
                                </a:lnTo>
                                <a:lnTo>
                                  <a:pt x="394197" y="66671"/>
                                </a:lnTo>
                                <a:lnTo>
                                  <a:pt x="394264" y="66667"/>
                                </a:lnTo>
                                <a:lnTo>
                                  <a:pt x="394331" y="66663"/>
                                </a:lnTo>
                                <a:lnTo>
                                  <a:pt x="394398" y="66659"/>
                                </a:lnTo>
                                <a:lnTo>
                                  <a:pt x="394464" y="66654"/>
                                </a:lnTo>
                                <a:lnTo>
                                  <a:pt x="394531" y="66650"/>
                                </a:lnTo>
                                <a:lnTo>
                                  <a:pt x="394598" y="66646"/>
                                </a:lnTo>
                                <a:lnTo>
                                  <a:pt x="394665" y="66641"/>
                                </a:lnTo>
                                <a:lnTo>
                                  <a:pt x="394731" y="66637"/>
                                </a:lnTo>
                                <a:lnTo>
                                  <a:pt x="394798" y="66633"/>
                                </a:lnTo>
                                <a:lnTo>
                                  <a:pt x="394865" y="66629"/>
                                </a:lnTo>
                                <a:lnTo>
                                  <a:pt x="394932" y="66624"/>
                                </a:lnTo>
                                <a:lnTo>
                                  <a:pt x="394999" y="66620"/>
                                </a:lnTo>
                                <a:lnTo>
                                  <a:pt x="395065" y="66616"/>
                                </a:lnTo>
                                <a:lnTo>
                                  <a:pt x="395132" y="66611"/>
                                </a:lnTo>
                                <a:lnTo>
                                  <a:pt x="395199" y="66607"/>
                                </a:lnTo>
                                <a:lnTo>
                                  <a:pt x="395266" y="66603"/>
                                </a:lnTo>
                                <a:lnTo>
                                  <a:pt x="395333" y="66598"/>
                                </a:lnTo>
                                <a:lnTo>
                                  <a:pt x="395399" y="66594"/>
                                </a:lnTo>
                                <a:lnTo>
                                  <a:pt x="395466" y="66590"/>
                                </a:lnTo>
                                <a:lnTo>
                                  <a:pt x="395533" y="66585"/>
                                </a:lnTo>
                                <a:lnTo>
                                  <a:pt x="395600" y="66581"/>
                                </a:lnTo>
                                <a:lnTo>
                                  <a:pt x="395667" y="66577"/>
                                </a:lnTo>
                                <a:lnTo>
                                  <a:pt x="395733" y="66572"/>
                                </a:lnTo>
                                <a:lnTo>
                                  <a:pt x="395800" y="66568"/>
                                </a:lnTo>
                                <a:lnTo>
                                  <a:pt x="395867" y="66564"/>
                                </a:lnTo>
                                <a:lnTo>
                                  <a:pt x="395934" y="66559"/>
                                </a:lnTo>
                                <a:lnTo>
                                  <a:pt x="396000" y="66555"/>
                                </a:lnTo>
                                <a:lnTo>
                                  <a:pt x="396067" y="66551"/>
                                </a:lnTo>
                                <a:lnTo>
                                  <a:pt x="396134" y="66546"/>
                                </a:lnTo>
                                <a:lnTo>
                                  <a:pt x="396201" y="66542"/>
                                </a:lnTo>
                                <a:lnTo>
                                  <a:pt x="396268" y="66538"/>
                                </a:lnTo>
                                <a:lnTo>
                                  <a:pt x="396334" y="66533"/>
                                </a:lnTo>
                                <a:lnTo>
                                  <a:pt x="396401" y="66529"/>
                                </a:lnTo>
                                <a:lnTo>
                                  <a:pt x="396468" y="66525"/>
                                </a:lnTo>
                                <a:lnTo>
                                  <a:pt x="396535" y="66520"/>
                                </a:lnTo>
                                <a:lnTo>
                                  <a:pt x="396602" y="66516"/>
                                </a:lnTo>
                                <a:lnTo>
                                  <a:pt x="396668" y="66512"/>
                                </a:lnTo>
                                <a:lnTo>
                                  <a:pt x="396735" y="66507"/>
                                </a:lnTo>
                                <a:lnTo>
                                  <a:pt x="396802" y="66503"/>
                                </a:lnTo>
                                <a:lnTo>
                                  <a:pt x="396869" y="66498"/>
                                </a:lnTo>
                                <a:lnTo>
                                  <a:pt x="396936" y="66494"/>
                                </a:lnTo>
                                <a:lnTo>
                                  <a:pt x="397002" y="66490"/>
                                </a:lnTo>
                                <a:lnTo>
                                  <a:pt x="397069" y="66485"/>
                                </a:lnTo>
                                <a:lnTo>
                                  <a:pt x="397136" y="66481"/>
                                </a:lnTo>
                                <a:lnTo>
                                  <a:pt x="397203" y="66477"/>
                                </a:lnTo>
                                <a:lnTo>
                                  <a:pt x="397270" y="66472"/>
                                </a:lnTo>
                                <a:lnTo>
                                  <a:pt x="397336" y="66468"/>
                                </a:lnTo>
                                <a:lnTo>
                                  <a:pt x="397403" y="66463"/>
                                </a:lnTo>
                                <a:lnTo>
                                  <a:pt x="397470" y="66459"/>
                                </a:lnTo>
                                <a:lnTo>
                                  <a:pt x="397537" y="66455"/>
                                </a:lnTo>
                                <a:lnTo>
                                  <a:pt x="397603" y="66450"/>
                                </a:lnTo>
                                <a:lnTo>
                                  <a:pt x="397670" y="66446"/>
                                </a:lnTo>
                                <a:lnTo>
                                  <a:pt x="397737" y="66441"/>
                                </a:lnTo>
                                <a:lnTo>
                                  <a:pt x="397804" y="66437"/>
                                </a:lnTo>
                                <a:lnTo>
                                  <a:pt x="397871" y="66433"/>
                                </a:lnTo>
                                <a:lnTo>
                                  <a:pt x="397937" y="66428"/>
                                </a:lnTo>
                                <a:lnTo>
                                  <a:pt x="398004" y="66424"/>
                                </a:lnTo>
                                <a:lnTo>
                                  <a:pt x="398071" y="66419"/>
                                </a:lnTo>
                                <a:lnTo>
                                  <a:pt x="398138" y="66415"/>
                                </a:lnTo>
                                <a:lnTo>
                                  <a:pt x="398205" y="66410"/>
                                </a:lnTo>
                                <a:lnTo>
                                  <a:pt x="398271" y="66406"/>
                                </a:lnTo>
                                <a:lnTo>
                                  <a:pt x="398338" y="66402"/>
                                </a:lnTo>
                                <a:lnTo>
                                  <a:pt x="398405" y="66397"/>
                                </a:lnTo>
                                <a:lnTo>
                                  <a:pt x="398472" y="66393"/>
                                </a:lnTo>
                                <a:lnTo>
                                  <a:pt x="398539" y="66388"/>
                                </a:lnTo>
                                <a:lnTo>
                                  <a:pt x="398605" y="66384"/>
                                </a:lnTo>
                                <a:lnTo>
                                  <a:pt x="398672" y="66379"/>
                                </a:lnTo>
                                <a:lnTo>
                                  <a:pt x="398739" y="66375"/>
                                </a:lnTo>
                                <a:lnTo>
                                  <a:pt x="398806" y="66370"/>
                                </a:lnTo>
                                <a:lnTo>
                                  <a:pt x="398872" y="66366"/>
                                </a:lnTo>
                                <a:lnTo>
                                  <a:pt x="398939" y="66362"/>
                                </a:lnTo>
                                <a:lnTo>
                                  <a:pt x="399006" y="66357"/>
                                </a:lnTo>
                                <a:lnTo>
                                  <a:pt x="399073" y="66353"/>
                                </a:lnTo>
                                <a:lnTo>
                                  <a:pt x="399140" y="66348"/>
                                </a:lnTo>
                                <a:lnTo>
                                  <a:pt x="399206" y="66344"/>
                                </a:lnTo>
                                <a:lnTo>
                                  <a:pt x="399273" y="66339"/>
                                </a:lnTo>
                                <a:lnTo>
                                  <a:pt x="399340" y="66335"/>
                                </a:lnTo>
                                <a:lnTo>
                                  <a:pt x="399407" y="66330"/>
                                </a:lnTo>
                                <a:lnTo>
                                  <a:pt x="399474" y="66326"/>
                                </a:lnTo>
                                <a:lnTo>
                                  <a:pt x="399540" y="66321"/>
                                </a:lnTo>
                                <a:lnTo>
                                  <a:pt x="399607" y="66317"/>
                                </a:lnTo>
                                <a:lnTo>
                                  <a:pt x="399674" y="66312"/>
                                </a:lnTo>
                                <a:lnTo>
                                  <a:pt x="399741" y="66308"/>
                                </a:lnTo>
                                <a:lnTo>
                                  <a:pt x="399808" y="66303"/>
                                </a:lnTo>
                                <a:lnTo>
                                  <a:pt x="399874" y="66299"/>
                                </a:lnTo>
                                <a:lnTo>
                                  <a:pt x="399941" y="66294"/>
                                </a:lnTo>
                                <a:lnTo>
                                  <a:pt x="400008" y="66290"/>
                                </a:lnTo>
                                <a:lnTo>
                                  <a:pt x="400075" y="66285"/>
                                </a:lnTo>
                                <a:lnTo>
                                  <a:pt x="400142" y="66281"/>
                                </a:lnTo>
                                <a:lnTo>
                                  <a:pt x="400208" y="66276"/>
                                </a:lnTo>
                                <a:lnTo>
                                  <a:pt x="400275" y="66272"/>
                                </a:lnTo>
                                <a:lnTo>
                                  <a:pt x="400342" y="66267"/>
                                </a:lnTo>
                                <a:lnTo>
                                  <a:pt x="400409" y="66263"/>
                                </a:lnTo>
                                <a:lnTo>
                                  <a:pt x="400475" y="66258"/>
                                </a:lnTo>
                                <a:lnTo>
                                  <a:pt x="400542" y="66254"/>
                                </a:lnTo>
                                <a:lnTo>
                                  <a:pt x="400609" y="66249"/>
                                </a:lnTo>
                                <a:lnTo>
                                  <a:pt x="400676" y="66245"/>
                                </a:lnTo>
                                <a:lnTo>
                                  <a:pt x="400743" y="66240"/>
                                </a:lnTo>
                                <a:lnTo>
                                  <a:pt x="400809" y="66236"/>
                                </a:lnTo>
                                <a:lnTo>
                                  <a:pt x="400876" y="66231"/>
                                </a:lnTo>
                                <a:lnTo>
                                  <a:pt x="400943" y="66227"/>
                                </a:lnTo>
                                <a:lnTo>
                                  <a:pt x="401010" y="66222"/>
                                </a:lnTo>
                                <a:lnTo>
                                  <a:pt x="401077" y="66218"/>
                                </a:lnTo>
                                <a:lnTo>
                                  <a:pt x="401143" y="66213"/>
                                </a:lnTo>
                                <a:lnTo>
                                  <a:pt x="401210" y="66209"/>
                                </a:lnTo>
                                <a:lnTo>
                                  <a:pt x="401277" y="66204"/>
                                </a:lnTo>
                                <a:lnTo>
                                  <a:pt x="401344" y="66199"/>
                                </a:lnTo>
                                <a:lnTo>
                                  <a:pt x="401411" y="66195"/>
                                </a:lnTo>
                                <a:lnTo>
                                  <a:pt x="401477" y="66190"/>
                                </a:lnTo>
                                <a:lnTo>
                                  <a:pt x="401544" y="66186"/>
                                </a:lnTo>
                                <a:lnTo>
                                  <a:pt x="401611" y="66181"/>
                                </a:lnTo>
                                <a:lnTo>
                                  <a:pt x="401678" y="66177"/>
                                </a:lnTo>
                                <a:lnTo>
                                  <a:pt x="401744" y="66172"/>
                                </a:lnTo>
                                <a:lnTo>
                                  <a:pt x="401811" y="66168"/>
                                </a:lnTo>
                                <a:lnTo>
                                  <a:pt x="401878" y="66163"/>
                                </a:lnTo>
                                <a:lnTo>
                                  <a:pt x="401945" y="66158"/>
                                </a:lnTo>
                                <a:lnTo>
                                  <a:pt x="402012" y="66154"/>
                                </a:lnTo>
                                <a:lnTo>
                                  <a:pt x="402078" y="66149"/>
                                </a:lnTo>
                                <a:lnTo>
                                  <a:pt x="402145" y="66145"/>
                                </a:lnTo>
                                <a:lnTo>
                                  <a:pt x="402212" y="66140"/>
                                </a:lnTo>
                                <a:lnTo>
                                  <a:pt x="402279" y="66135"/>
                                </a:lnTo>
                                <a:lnTo>
                                  <a:pt x="402346" y="66131"/>
                                </a:lnTo>
                                <a:lnTo>
                                  <a:pt x="402412" y="66126"/>
                                </a:lnTo>
                                <a:lnTo>
                                  <a:pt x="402479" y="66122"/>
                                </a:lnTo>
                                <a:lnTo>
                                  <a:pt x="402546" y="66117"/>
                                </a:lnTo>
                                <a:lnTo>
                                  <a:pt x="402613" y="66113"/>
                                </a:lnTo>
                                <a:lnTo>
                                  <a:pt x="402680" y="66108"/>
                                </a:lnTo>
                                <a:lnTo>
                                  <a:pt x="402746" y="66103"/>
                                </a:lnTo>
                                <a:lnTo>
                                  <a:pt x="402813" y="66099"/>
                                </a:lnTo>
                                <a:lnTo>
                                  <a:pt x="402880" y="66094"/>
                                </a:lnTo>
                                <a:lnTo>
                                  <a:pt x="402947" y="66089"/>
                                </a:lnTo>
                                <a:lnTo>
                                  <a:pt x="403014" y="66085"/>
                                </a:lnTo>
                                <a:lnTo>
                                  <a:pt x="403080" y="66080"/>
                                </a:lnTo>
                                <a:lnTo>
                                  <a:pt x="403147" y="66076"/>
                                </a:lnTo>
                                <a:lnTo>
                                  <a:pt x="403214" y="66071"/>
                                </a:lnTo>
                                <a:lnTo>
                                  <a:pt x="403281" y="66066"/>
                                </a:lnTo>
                                <a:lnTo>
                                  <a:pt x="403347" y="66062"/>
                                </a:lnTo>
                                <a:lnTo>
                                  <a:pt x="403414" y="66057"/>
                                </a:lnTo>
                                <a:lnTo>
                                  <a:pt x="403481" y="66052"/>
                                </a:lnTo>
                                <a:lnTo>
                                  <a:pt x="403548" y="66048"/>
                                </a:lnTo>
                                <a:lnTo>
                                  <a:pt x="403615" y="66043"/>
                                </a:lnTo>
                                <a:lnTo>
                                  <a:pt x="403681" y="66039"/>
                                </a:lnTo>
                                <a:lnTo>
                                  <a:pt x="403748" y="66034"/>
                                </a:lnTo>
                                <a:lnTo>
                                  <a:pt x="403815" y="66029"/>
                                </a:lnTo>
                                <a:lnTo>
                                  <a:pt x="403882" y="66025"/>
                                </a:lnTo>
                                <a:lnTo>
                                  <a:pt x="403949" y="66020"/>
                                </a:lnTo>
                                <a:lnTo>
                                  <a:pt x="404015" y="66015"/>
                                </a:lnTo>
                                <a:lnTo>
                                  <a:pt x="404082" y="66011"/>
                                </a:lnTo>
                                <a:lnTo>
                                  <a:pt x="404149" y="66006"/>
                                </a:lnTo>
                                <a:lnTo>
                                  <a:pt x="404216" y="66001"/>
                                </a:lnTo>
                                <a:lnTo>
                                  <a:pt x="404283" y="65997"/>
                                </a:lnTo>
                                <a:lnTo>
                                  <a:pt x="404349" y="65992"/>
                                </a:lnTo>
                                <a:lnTo>
                                  <a:pt x="404416" y="65987"/>
                                </a:lnTo>
                                <a:lnTo>
                                  <a:pt x="404483" y="65983"/>
                                </a:lnTo>
                                <a:lnTo>
                                  <a:pt x="404550" y="65978"/>
                                </a:lnTo>
                                <a:lnTo>
                                  <a:pt x="404616" y="65973"/>
                                </a:lnTo>
                                <a:lnTo>
                                  <a:pt x="404683" y="65969"/>
                                </a:lnTo>
                                <a:lnTo>
                                  <a:pt x="404750" y="65964"/>
                                </a:lnTo>
                                <a:lnTo>
                                  <a:pt x="404817" y="65959"/>
                                </a:lnTo>
                                <a:lnTo>
                                  <a:pt x="404884" y="65954"/>
                                </a:lnTo>
                                <a:lnTo>
                                  <a:pt x="404950" y="65950"/>
                                </a:lnTo>
                                <a:lnTo>
                                  <a:pt x="405017" y="65945"/>
                                </a:lnTo>
                                <a:lnTo>
                                  <a:pt x="405084" y="65940"/>
                                </a:lnTo>
                                <a:lnTo>
                                  <a:pt x="405151" y="65936"/>
                                </a:lnTo>
                                <a:lnTo>
                                  <a:pt x="405218" y="65931"/>
                                </a:lnTo>
                                <a:lnTo>
                                  <a:pt x="405284" y="65926"/>
                                </a:lnTo>
                                <a:lnTo>
                                  <a:pt x="405351" y="65922"/>
                                </a:lnTo>
                                <a:lnTo>
                                  <a:pt x="405418" y="65917"/>
                                </a:lnTo>
                                <a:lnTo>
                                  <a:pt x="405485" y="65912"/>
                                </a:lnTo>
                                <a:lnTo>
                                  <a:pt x="405552" y="65907"/>
                                </a:lnTo>
                                <a:lnTo>
                                  <a:pt x="405618" y="65903"/>
                                </a:lnTo>
                                <a:lnTo>
                                  <a:pt x="405685" y="65898"/>
                                </a:lnTo>
                                <a:lnTo>
                                  <a:pt x="405752" y="65893"/>
                                </a:lnTo>
                                <a:lnTo>
                                  <a:pt x="405819" y="65889"/>
                                </a:lnTo>
                                <a:lnTo>
                                  <a:pt x="405885" y="65884"/>
                                </a:lnTo>
                                <a:lnTo>
                                  <a:pt x="405952" y="65879"/>
                                </a:lnTo>
                                <a:lnTo>
                                  <a:pt x="406019" y="65874"/>
                                </a:lnTo>
                                <a:lnTo>
                                  <a:pt x="406086" y="65870"/>
                                </a:lnTo>
                                <a:lnTo>
                                  <a:pt x="406153" y="65865"/>
                                </a:lnTo>
                                <a:lnTo>
                                  <a:pt x="406219" y="65860"/>
                                </a:lnTo>
                                <a:lnTo>
                                  <a:pt x="406286" y="65855"/>
                                </a:lnTo>
                                <a:lnTo>
                                  <a:pt x="406353" y="65851"/>
                                </a:lnTo>
                                <a:lnTo>
                                  <a:pt x="406420" y="65846"/>
                                </a:lnTo>
                                <a:lnTo>
                                  <a:pt x="406487" y="65841"/>
                                </a:lnTo>
                                <a:lnTo>
                                  <a:pt x="406553" y="65836"/>
                                </a:lnTo>
                                <a:lnTo>
                                  <a:pt x="406620" y="65832"/>
                                </a:lnTo>
                                <a:lnTo>
                                  <a:pt x="406687" y="65827"/>
                                </a:lnTo>
                                <a:lnTo>
                                  <a:pt x="406754" y="65822"/>
                                </a:lnTo>
                                <a:lnTo>
                                  <a:pt x="406821" y="65817"/>
                                </a:lnTo>
                                <a:lnTo>
                                  <a:pt x="406887" y="65812"/>
                                </a:lnTo>
                                <a:lnTo>
                                  <a:pt x="406954" y="65808"/>
                                </a:lnTo>
                                <a:lnTo>
                                  <a:pt x="407021" y="65803"/>
                                </a:lnTo>
                                <a:lnTo>
                                  <a:pt x="407088" y="65798"/>
                                </a:lnTo>
                                <a:lnTo>
                                  <a:pt x="407155" y="65793"/>
                                </a:lnTo>
                                <a:lnTo>
                                  <a:pt x="407221" y="65789"/>
                                </a:lnTo>
                                <a:lnTo>
                                  <a:pt x="407288" y="65784"/>
                                </a:lnTo>
                                <a:lnTo>
                                  <a:pt x="407355" y="65779"/>
                                </a:lnTo>
                                <a:lnTo>
                                  <a:pt x="407422" y="65774"/>
                                </a:lnTo>
                                <a:lnTo>
                                  <a:pt x="407488" y="65769"/>
                                </a:lnTo>
                                <a:lnTo>
                                  <a:pt x="407555" y="65765"/>
                                </a:lnTo>
                                <a:lnTo>
                                  <a:pt x="407622" y="65760"/>
                                </a:lnTo>
                                <a:lnTo>
                                  <a:pt x="407689" y="65755"/>
                                </a:lnTo>
                                <a:lnTo>
                                  <a:pt x="407756" y="65750"/>
                                </a:lnTo>
                                <a:lnTo>
                                  <a:pt x="407822" y="65745"/>
                                </a:lnTo>
                                <a:lnTo>
                                  <a:pt x="407889" y="65740"/>
                                </a:lnTo>
                                <a:lnTo>
                                  <a:pt x="407956" y="65736"/>
                                </a:lnTo>
                                <a:lnTo>
                                  <a:pt x="408023" y="65731"/>
                                </a:lnTo>
                                <a:lnTo>
                                  <a:pt x="408090" y="65726"/>
                                </a:lnTo>
                                <a:lnTo>
                                  <a:pt x="408156" y="65721"/>
                                </a:lnTo>
                                <a:lnTo>
                                  <a:pt x="408223" y="65716"/>
                                </a:lnTo>
                                <a:lnTo>
                                  <a:pt x="408290" y="65712"/>
                                </a:lnTo>
                                <a:lnTo>
                                  <a:pt x="408357" y="65707"/>
                                </a:lnTo>
                                <a:lnTo>
                                  <a:pt x="408424" y="65702"/>
                                </a:lnTo>
                                <a:lnTo>
                                  <a:pt x="408490" y="65697"/>
                                </a:lnTo>
                                <a:lnTo>
                                  <a:pt x="408557" y="65692"/>
                                </a:lnTo>
                                <a:lnTo>
                                  <a:pt x="408624" y="65687"/>
                                </a:lnTo>
                                <a:lnTo>
                                  <a:pt x="408691" y="65682"/>
                                </a:lnTo>
                                <a:lnTo>
                                  <a:pt x="408757" y="65678"/>
                                </a:lnTo>
                                <a:lnTo>
                                  <a:pt x="408824" y="65673"/>
                                </a:lnTo>
                                <a:lnTo>
                                  <a:pt x="408891" y="65668"/>
                                </a:lnTo>
                                <a:lnTo>
                                  <a:pt x="408958" y="65663"/>
                                </a:lnTo>
                                <a:lnTo>
                                  <a:pt x="409025" y="65658"/>
                                </a:lnTo>
                                <a:lnTo>
                                  <a:pt x="409091" y="65653"/>
                                </a:lnTo>
                                <a:lnTo>
                                  <a:pt x="409158" y="65648"/>
                                </a:lnTo>
                                <a:lnTo>
                                  <a:pt x="409225" y="65644"/>
                                </a:lnTo>
                                <a:lnTo>
                                  <a:pt x="409292" y="65639"/>
                                </a:lnTo>
                                <a:lnTo>
                                  <a:pt x="409359" y="65634"/>
                                </a:lnTo>
                                <a:lnTo>
                                  <a:pt x="409425" y="65629"/>
                                </a:lnTo>
                                <a:lnTo>
                                  <a:pt x="409492" y="65624"/>
                                </a:lnTo>
                                <a:lnTo>
                                  <a:pt x="409559" y="65619"/>
                                </a:lnTo>
                                <a:lnTo>
                                  <a:pt x="409626" y="65614"/>
                                </a:lnTo>
                                <a:lnTo>
                                  <a:pt x="409693" y="65609"/>
                                </a:lnTo>
                                <a:lnTo>
                                  <a:pt x="409759" y="65604"/>
                                </a:lnTo>
                                <a:lnTo>
                                  <a:pt x="409826" y="65600"/>
                                </a:lnTo>
                                <a:lnTo>
                                  <a:pt x="409893" y="65595"/>
                                </a:lnTo>
                                <a:lnTo>
                                  <a:pt x="409960" y="65590"/>
                                </a:lnTo>
                                <a:lnTo>
                                  <a:pt x="410027" y="65585"/>
                                </a:lnTo>
                                <a:lnTo>
                                  <a:pt x="410093" y="65580"/>
                                </a:lnTo>
                                <a:lnTo>
                                  <a:pt x="410160" y="65575"/>
                                </a:lnTo>
                                <a:lnTo>
                                  <a:pt x="410227" y="65570"/>
                                </a:lnTo>
                                <a:lnTo>
                                  <a:pt x="410294" y="65565"/>
                                </a:lnTo>
                                <a:lnTo>
                                  <a:pt x="410360" y="65560"/>
                                </a:lnTo>
                                <a:lnTo>
                                  <a:pt x="410427" y="65555"/>
                                </a:lnTo>
                                <a:lnTo>
                                  <a:pt x="410494" y="65550"/>
                                </a:lnTo>
                                <a:lnTo>
                                  <a:pt x="410561" y="65545"/>
                                </a:lnTo>
                                <a:lnTo>
                                  <a:pt x="410628" y="65541"/>
                                </a:lnTo>
                                <a:lnTo>
                                  <a:pt x="410694" y="65536"/>
                                </a:lnTo>
                                <a:lnTo>
                                  <a:pt x="410761" y="65531"/>
                                </a:lnTo>
                                <a:lnTo>
                                  <a:pt x="410828" y="65526"/>
                                </a:lnTo>
                                <a:lnTo>
                                  <a:pt x="410895" y="65521"/>
                                </a:lnTo>
                                <a:lnTo>
                                  <a:pt x="410962" y="65516"/>
                                </a:lnTo>
                                <a:lnTo>
                                  <a:pt x="411028" y="65511"/>
                                </a:lnTo>
                                <a:lnTo>
                                  <a:pt x="411095" y="65506"/>
                                </a:lnTo>
                                <a:lnTo>
                                  <a:pt x="411162" y="65501"/>
                                </a:lnTo>
                                <a:lnTo>
                                  <a:pt x="411229" y="65496"/>
                                </a:lnTo>
                                <a:lnTo>
                                  <a:pt x="411296" y="65491"/>
                                </a:lnTo>
                                <a:lnTo>
                                  <a:pt x="411362" y="65486"/>
                                </a:lnTo>
                                <a:lnTo>
                                  <a:pt x="411429" y="65481"/>
                                </a:lnTo>
                                <a:lnTo>
                                  <a:pt x="411496" y="65476"/>
                                </a:lnTo>
                                <a:lnTo>
                                  <a:pt x="411563" y="65471"/>
                                </a:lnTo>
                                <a:lnTo>
                                  <a:pt x="411629" y="65466"/>
                                </a:lnTo>
                                <a:lnTo>
                                  <a:pt x="411696" y="65461"/>
                                </a:lnTo>
                                <a:lnTo>
                                  <a:pt x="411763" y="65456"/>
                                </a:lnTo>
                                <a:lnTo>
                                  <a:pt x="411830" y="65451"/>
                                </a:lnTo>
                                <a:lnTo>
                                  <a:pt x="411897" y="65446"/>
                                </a:lnTo>
                                <a:lnTo>
                                  <a:pt x="411963" y="65441"/>
                                </a:lnTo>
                                <a:lnTo>
                                  <a:pt x="412030" y="65436"/>
                                </a:lnTo>
                                <a:lnTo>
                                  <a:pt x="412097" y="65431"/>
                                </a:lnTo>
                                <a:lnTo>
                                  <a:pt x="412164" y="65426"/>
                                </a:lnTo>
                                <a:lnTo>
                                  <a:pt x="412231" y="65421"/>
                                </a:lnTo>
                                <a:lnTo>
                                  <a:pt x="412297" y="65416"/>
                                </a:lnTo>
                                <a:lnTo>
                                  <a:pt x="412364" y="65411"/>
                                </a:lnTo>
                                <a:lnTo>
                                  <a:pt x="412431" y="65406"/>
                                </a:lnTo>
                                <a:lnTo>
                                  <a:pt x="412498" y="65401"/>
                                </a:lnTo>
                                <a:lnTo>
                                  <a:pt x="412565" y="65396"/>
                                </a:lnTo>
                                <a:lnTo>
                                  <a:pt x="412631" y="65391"/>
                                </a:lnTo>
                                <a:lnTo>
                                  <a:pt x="412698" y="65386"/>
                                </a:lnTo>
                                <a:lnTo>
                                  <a:pt x="412765" y="65381"/>
                                </a:lnTo>
                                <a:lnTo>
                                  <a:pt x="412832" y="65376"/>
                                </a:lnTo>
                                <a:lnTo>
                                  <a:pt x="412898" y="65371"/>
                                </a:lnTo>
                                <a:lnTo>
                                  <a:pt x="412965" y="65366"/>
                                </a:lnTo>
                                <a:lnTo>
                                  <a:pt x="413032" y="65361"/>
                                </a:lnTo>
                                <a:lnTo>
                                  <a:pt x="413099" y="65356"/>
                                </a:lnTo>
                                <a:lnTo>
                                  <a:pt x="413166" y="65351"/>
                                </a:lnTo>
                                <a:lnTo>
                                  <a:pt x="413232" y="65346"/>
                                </a:lnTo>
                                <a:lnTo>
                                  <a:pt x="413299" y="65341"/>
                                </a:lnTo>
                                <a:lnTo>
                                  <a:pt x="413366" y="65336"/>
                                </a:lnTo>
                                <a:lnTo>
                                  <a:pt x="413433" y="65331"/>
                                </a:lnTo>
                                <a:lnTo>
                                  <a:pt x="413500" y="65326"/>
                                </a:lnTo>
                                <a:lnTo>
                                  <a:pt x="413566" y="65321"/>
                                </a:lnTo>
                                <a:lnTo>
                                  <a:pt x="413633" y="65316"/>
                                </a:lnTo>
                                <a:lnTo>
                                  <a:pt x="413700" y="65310"/>
                                </a:lnTo>
                                <a:lnTo>
                                  <a:pt x="413767" y="65305"/>
                                </a:lnTo>
                                <a:lnTo>
                                  <a:pt x="413834" y="65300"/>
                                </a:lnTo>
                                <a:lnTo>
                                  <a:pt x="413900" y="65295"/>
                                </a:lnTo>
                                <a:lnTo>
                                  <a:pt x="413967" y="65290"/>
                                </a:lnTo>
                                <a:lnTo>
                                  <a:pt x="414034" y="65285"/>
                                </a:lnTo>
                                <a:lnTo>
                                  <a:pt x="414101" y="65280"/>
                                </a:lnTo>
                                <a:lnTo>
                                  <a:pt x="414168" y="65275"/>
                                </a:lnTo>
                                <a:lnTo>
                                  <a:pt x="414234" y="65270"/>
                                </a:lnTo>
                                <a:lnTo>
                                  <a:pt x="414301" y="65265"/>
                                </a:lnTo>
                                <a:lnTo>
                                  <a:pt x="414368" y="65260"/>
                                </a:lnTo>
                                <a:lnTo>
                                  <a:pt x="414435" y="65255"/>
                                </a:lnTo>
                                <a:lnTo>
                                  <a:pt x="414501" y="65249"/>
                                </a:lnTo>
                                <a:lnTo>
                                  <a:pt x="414568" y="65244"/>
                                </a:lnTo>
                                <a:lnTo>
                                  <a:pt x="414635" y="65239"/>
                                </a:lnTo>
                                <a:lnTo>
                                  <a:pt x="414702" y="65234"/>
                                </a:lnTo>
                                <a:lnTo>
                                  <a:pt x="414769" y="65229"/>
                                </a:lnTo>
                                <a:lnTo>
                                  <a:pt x="414835" y="65224"/>
                                </a:lnTo>
                                <a:lnTo>
                                  <a:pt x="414902" y="65219"/>
                                </a:lnTo>
                                <a:lnTo>
                                  <a:pt x="414969" y="65214"/>
                                </a:lnTo>
                                <a:lnTo>
                                  <a:pt x="415036" y="65209"/>
                                </a:lnTo>
                                <a:lnTo>
                                  <a:pt x="415103" y="65203"/>
                                </a:lnTo>
                                <a:lnTo>
                                  <a:pt x="415169" y="65198"/>
                                </a:lnTo>
                                <a:lnTo>
                                  <a:pt x="415236" y="65193"/>
                                </a:lnTo>
                                <a:lnTo>
                                  <a:pt x="415303" y="65188"/>
                                </a:lnTo>
                                <a:lnTo>
                                  <a:pt x="415370" y="65183"/>
                                </a:lnTo>
                                <a:lnTo>
                                  <a:pt x="415437" y="65178"/>
                                </a:lnTo>
                                <a:lnTo>
                                  <a:pt x="415503" y="65173"/>
                                </a:lnTo>
                                <a:lnTo>
                                  <a:pt x="415570" y="65167"/>
                                </a:lnTo>
                                <a:lnTo>
                                  <a:pt x="415637" y="65162"/>
                                </a:lnTo>
                                <a:lnTo>
                                  <a:pt x="415704" y="65157"/>
                                </a:lnTo>
                                <a:lnTo>
                                  <a:pt x="415770" y="65152"/>
                                </a:lnTo>
                                <a:lnTo>
                                  <a:pt x="415837" y="65147"/>
                                </a:lnTo>
                                <a:lnTo>
                                  <a:pt x="415904" y="65142"/>
                                </a:lnTo>
                                <a:lnTo>
                                  <a:pt x="415971" y="65136"/>
                                </a:lnTo>
                                <a:lnTo>
                                  <a:pt x="416038" y="65131"/>
                                </a:lnTo>
                                <a:lnTo>
                                  <a:pt x="416104" y="65126"/>
                                </a:lnTo>
                                <a:lnTo>
                                  <a:pt x="416171" y="65121"/>
                                </a:lnTo>
                                <a:lnTo>
                                  <a:pt x="416238" y="65116"/>
                                </a:lnTo>
                                <a:lnTo>
                                  <a:pt x="416305" y="65111"/>
                                </a:lnTo>
                                <a:lnTo>
                                  <a:pt x="416372" y="65105"/>
                                </a:lnTo>
                                <a:lnTo>
                                  <a:pt x="416438" y="65100"/>
                                </a:lnTo>
                                <a:lnTo>
                                  <a:pt x="416505" y="65095"/>
                                </a:lnTo>
                                <a:lnTo>
                                  <a:pt x="416572" y="65090"/>
                                </a:lnTo>
                                <a:lnTo>
                                  <a:pt x="416639" y="65085"/>
                                </a:lnTo>
                                <a:lnTo>
                                  <a:pt x="416706" y="65079"/>
                                </a:lnTo>
                                <a:lnTo>
                                  <a:pt x="416772" y="65074"/>
                                </a:lnTo>
                                <a:lnTo>
                                  <a:pt x="416839" y="65069"/>
                                </a:lnTo>
                                <a:lnTo>
                                  <a:pt x="416906" y="65064"/>
                                </a:lnTo>
                                <a:lnTo>
                                  <a:pt x="416973" y="65059"/>
                                </a:lnTo>
                                <a:lnTo>
                                  <a:pt x="417040" y="65053"/>
                                </a:lnTo>
                                <a:lnTo>
                                  <a:pt x="417106" y="65048"/>
                                </a:lnTo>
                                <a:lnTo>
                                  <a:pt x="417173" y="65043"/>
                                </a:lnTo>
                                <a:lnTo>
                                  <a:pt x="417240" y="65038"/>
                                </a:lnTo>
                                <a:lnTo>
                                  <a:pt x="417307" y="65032"/>
                                </a:lnTo>
                                <a:lnTo>
                                  <a:pt x="417373" y="65027"/>
                                </a:lnTo>
                                <a:lnTo>
                                  <a:pt x="417440" y="65022"/>
                                </a:lnTo>
                                <a:lnTo>
                                  <a:pt x="417507" y="65017"/>
                                </a:lnTo>
                                <a:lnTo>
                                  <a:pt x="417574" y="65011"/>
                                </a:lnTo>
                                <a:lnTo>
                                  <a:pt x="417641" y="65006"/>
                                </a:lnTo>
                                <a:lnTo>
                                  <a:pt x="417707" y="65001"/>
                                </a:lnTo>
                                <a:lnTo>
                                  <a:pt x="417774" y="64996"/>
                                </a:lnTo>
                                <a:lnTo>
                                  <a:pt x="417841" y="64990"/>
                                </a:lnTo>
                                <a:lnTo>
                                  <a:pt x="417908" y="64985"/>
                                </a:lnTo>
                                <a:lnTo>
                                  <a:pt x="417975" y="64980"/>
                                </a:lnTo>
                                <a:lnTo>
                                  <a:pt x="418041" y="64975"/>
                                </a:lnTo>
                                <a:lnTo>
                                  <a:pt x="418108" y="64969"/>
                                </a:lnTo>
                                <a:lnTo>
                                  <a:pt x="418175" y="64964"/>
                                </a:lnTo>
                                <a:lnTo>
                                  <a:pt x="418242" y="64959"/>
                                </a:lnTo>
                                <a:lnTo>
                                  <a:pt x="418309" y="64954"/>
                                </a:lnTo>
                                <a:lnTo>
                                  <a:pt x="418375" y="64948"/>
                                </a:lnTo>
                                <a:lnTo>
                                  <a:pt x="418442" y="64943"/>
                                </a:lnTo>
                                <a:lnTo>
                                  <a:pt x="418509" y="64938"/>
                                </a:lnTo>
                                <a:lnTo>
                                  <a:pt x="418576" y="64933"/>
                                </a:lnTo>
                                <a:lnTo>
                                  <a:pt x="418642" y="64927"/>
                                </a:lnTo>
                                <a:lnTo>
                                  <a:pt x="418709" y="64922"/>
                                </a:lnTo>
                                <a:lnTo>
                                  <a:pt x="418776" y="64917"/>
                                </a:lnTo>
                                <a:lnTo>
                                  <a:pt x="418843" y="64911"/>
                                </a:lnTo>
                                <a:lnTo>
                                  <a:pt x="418910" y="64906"/>
                                </a:lnTo>
                                <a:lnTo>
                                  <a:pt x="418976" y="64901"/>
                                </a:lnTo>
                                <a:lnTo>
                                  <a:pt x="419043" y="64895"/>
                                </a:lnTo>
                                <a:lnTo>
                                  <a:pt x="419110" y="64890"/>
                                </a:lnTo>
                                <a:lnTo>
                                  <a:pt x="419177" y="64885"/>
                                </a:lnTo>
                                <a:lnTo>
                                  <a:pt x="419244" y="64879"/>
                                </a:lnTo>
                                <a:lnTo>
                                  <a:pt x="419310" y="64874"/>
                                </a:lnTo>
                                <a:lnTo>
                                  <a:pt x="419377" y="64869"/>
                                </a:lnTo>
                                <a:lnTo>
                                  <a:pt x="419444" y="64864"/>
                                </a:lnTo>
                                <a:lnTo>
                                  <a:pt x="419511" y="64858"/>
                                </a:lnTo>
                                <a:lnTo>
                                  <a:pt x="419578" y="64853"/>
                                </a:lnTo>
                                <a:lnTo>
                                  <a:pt x="419644" y="64848"/>
                                </a:lnTo>
                                <a:lnTo>
                                  <a:pt x="419711" y="64842"/>
                                </a:lnTo>
                                <a:lnTo>
                                  <a:pt x="419778" y="64837"/>
                                </a:lnTo>
                                <a:lnTo>
                                  <a:pt x="419845" y="64831"/>
                                </a:lnTo>
                                <a:lnTo>
                                  <a:pt x="419912" y="64826"/>
                                </a:lnTo>
                                <a:lnTo>
                                  <a:pt x="419978" y="64821"/>
                                </a:lnTo>
                                <a:lnTo>
                                  <a:pt x="420045" y="64815"/>
                                </a:lnTo>
                                <a:lnTo>
                                  <a:pt x="420112" y="64810"/>
                                </a:lnTo>
                                <a:lnTo>
                                  <a:pt x="420179" y="64805"/>
                                </a:lnTo>
                                <a:lnTo>
                                  <a:pt x="420245" y="64799"/>
                                </a:lnTo>
                                <a:lnTo>
                                  <a:pt x="420312" y="64794"/>
                                </a:lnTo>
                                <a:lnTo>
                                  <a:pt x="420379" y="64789"/>
                                </a:lnTo>
                                <a:lnTo>
                                  <a:pt x="420446" y="64783"/>
                                </a:lnTo>
                                <a:lnTo>
                                  <a:pt x="420513" y="64778"/>
                                </a:lnTo>
                                <a:lnTo>
                                  <a:pt x="420579" y="64772"/>
                                </a:lnTo>
                                <a:lnTo>
                                  <a:pt x="420646" y="64767"/>
                                </a:lnTo>
                                <a:lnTo>
                                  <a:pt x="420713" y="64762"/>
                                </a:lnTo>
                                <a:lnTo>
                                  <a:pt x="420780" y="64756"/>
                                </a:lnTo>
                                <a:lnTo>
                                  <a:pt x="420847" y="64751"/>
                                </a:lnTo>
                                <a:lnTo>
                                  <a:pt x="420913" y="64746"/>
                                </a:lnTo>
                                <a:lnTo>
                                  <a:pt x="420980" y="64740"/>
                                </a:lnTo>
                                <a:lnTo>
                                  <a:pt x="421047" y="64735"/>
                                </a:lnTo>
                                <a:lnTo>
                                  <a:pt x="421114" y="64729"/>
                                </a:lnTo>
                                <a:lnTo>
                                  <a:pt x="421181" y="64724"/>
                                </a:lnTo>
                                <a:lnTo>
                                  <a:pt x="421247" y="64719"/>
                                </a:lnTo>
                                <a:lnTo>
                                  <a:pt x="421314" y="64713"/>
                                </a:lnTo>
                                <a:lnTo>
                                  <a:pt x="421381" y="64708"/>
                                </a:lnTo>
                                <a:lnTo>
                                  <a:pt x="421448" y="64702"/>
                                </a:lnTo>
                                <a:lnTo>
                                  <a:pt x="421514" y="64697"/>
                                </a:lnTo>
                                <a:lnTo>
                                  <a:pt x="421581" y="64691"/>
                                </a:lnTo>
                                <a:lnTo>
                                  <a:pt x="421648" y="64686"/>
                                </a:lnTo>
                                <a:lnTo>
                                  <a:pt x="421715" y="64681"/>
                                </a:lnTo>
                                <a:lnTo>
                                  <a:pt x="421782" y="64675"/>
                                </a:lnTo>
                                <a:lnTo>
                                  <a:pt x="421848" y="64670"/>
                                </a:lnTo>
                                <a:lnTo>
                                  <a:pt x="421915" y="64664"/>
                                </a:lnTo>
                                <a:lnTo>
                                  <a:pt x="421982" y="64659"/>
                                </a:lnTo>
                                <a:lnTo>
                                  <a:pt x="422049" y="64653"/>
                                </a:lnTo>
                                <a:lnTo>
                                  <a:pt x="422116" y="64648"/>
                                </a:lnTo>
                                <a:lnTo>
                                  <a:pt x="422182" y="64642"/>
                                </a:lnTo>
                                <a:lnTo>
                                  <a:pt x="422249" y="64637"/>
                                </a:lnTo>
                                <a:lnTo>
                                  <a:pt x="422316" y="64632"/>
                                </a:lnTo>
                                <a:lnTo>
                                  <a:pt x="422383" y="64626"/>
                                </a:lnTo>
                                <a:lnTo>
                                  <a:pt x="422450" y="64621"/>
                                </a:lnTo>
                                <a:lnTo>
                                  <a:pt x="422516" y="64615"/>
                                </a:lnTo>
                                <a:lnTo>
                                  <a:pt x="422583" y="64610"/>
                                </a:lnTo>
                                <a:lnTo>
                                  <a:pt x="422650" y="64604"/>
                                </a:lnTo>
                                <a:lnTo>
                                  <a:pt x="422717" y="64599"/>
                                </a:lnTo>
                                <a:lnTo>
                                  <a:pt x="422783" y="64593"/>
                                </a:lnTo>
                                <a:lnTo>
                                  <a:pt x="422850" y="64588"/>
                                </a:lnTo>
                                <a:lnTo>
                                  <a:pt x="422917" y="64582"/>
                                </a:lnTo>
                                <a:lnTo>
                                  <a:pt x="422984" y="64577"/>
                                </a:lnTo>
                                <a:lnTo>
                                  <a:pt x="423051" y="64571"/>
                                </a:lnTo>
                                <a:lnTo>
                                  <a:pt x="423117" y="64566"/>
                                </a:lnTo>
                                <a:lnTo>
                                  <a:pt x="423184" y="64560"/>
                                </a:lnTo>
                                <a:lnTo>
                                  <a:pt x="423251" y="64555"/>
                                </a:lnTo>
                                <a:lnTo>
                                  <a:pt x="423318" y="64549"/>
                                </a:lnTo>
                                <a:lnTo>
                                  <a:pt x="423385" y="64544"/>
                                </a:lnTo>
                                <a:lnTo>
                                  <a:pt x="423451" y="64538"/>
                                </a:lnTo>
                                <a:lnTo>
                                  <a:pt x="423518" y="64533"/>
                                </a:lnTo>
                                <a:lnTo>
                                  <a:pt x="423585" y="64527"/>
                                </a:lnTo>
                                <a:lnTo>
                                  <a:pt x="423652" y="64522"/>
                                </a:lnTo>
                                <a:lnTo>
                                  <a:pt x="423719" y="64516"/>
                                </a:lnTo>
                                <a:lnTo>
                                  <a:pt x="423785" y="64511"/>
                                </a:lnTo>
                                <a:lnTo>
                                  <a:pt x="423852" y="64505"/>
                                </a:lnTo>
                                <a:lnTo>
                                  <a:pt x="423919" y="64499"/>
                                </a:lnTo>
                                <a:lnTo>
                                  <a:pt x="423986" y="64494"/>
                                </a:lnTo>
                                <a:lnTo>
                                  <a:pt x="424053" y="64488"/>
                                </a:lnTo>
                                <a:lnTo>
                                  <a:pt x="424119" y="64483"/>
                                </a:lnTo>
                                <a:lnTo>
                                  <a:pt x="424186" y="64477"/>
                                </a:lnTo>
                                <a:lnTo>
                                  <a:pt x="424253" y="64472"/>
                                </a:lnTo>
                                <a:lnTo>
                                  <a:pt x="424320" y="64466"/>
                                </a:lnTo>
                                <a:lnTo>
                                  <a:pt x="424386" y="64461"/>
                                </a:lnTo>
                                <a:lnTo>
                                  <a:pt x="424453" y="64455"/>
                                </a:lnTo>
                                <a:lnTo>
                                  <a:pt x="424520" y="64450"/>
                                </a:lnTo>
                                <a:lnTo>
                                  <a:pt x="424587" y="64444"/>
                                </a:lnTo>
                                <a:lnTo>
                                  <a:pt x="424654" y="64438"/>
                                </a:lnTo>
                                <a:lnTo>
                                  <a:pt x="424720" y="64433"/>
                                </a:lnTo>
                                <a:lnTo>
                                  <a:pt x="424787" y="64427"/>
                                </a:lnTo>
                                <a:lnTo>
                                  <a:pt x="424854" y="64422"/>
                                </a:lnTo>
                                <a:lnTo>
                                  <a:pt x="424921" y="64416"/>
                                </a:lnTo>
                                <a:lnTo>
                                  <a:pt x="424988" y="64410"/>
                                </a:lnTo>
                                <a:lnTo>
                                  <a:pt x="425054" y="64405"/>
                                </a:lnTo>
                                <a:lnTo>
                                  <a:pt x="425121" y="64399"/>
                                </a:lnTo>
                                <a:lnTo>
                                  <a:pt x="425188" y="64394"/>
                                </a:lnTo>
                                <a:lnTo>
                                  <a:pt x="425255" y="64388"/>
                                </a:lnTo>
                                <a:lnTo>
                                  <a:pt x="425322" y="64382"/>
                                </a:lnTo>
                                <a:lnTo>
                                  <a:pt x="425388" y="64377"/>
                                </a:lnTo>
                                <a:lnTo>
                                  <a:pt x="425455" y="64371"/>
                                </a:lnTo>
                                <a:lnTo>
                                  <a:pt x="425522" y="64366"/>
                                </a:lnTo>
                                <a:lnTo>
                                  <a:pt x="425589" y="64360"/>
                                </a:lnTo>
                                <a:lnTo>
                                  <a:pt x="425655" y="64354"/>
                                </a:lnTo>
                                <a:lnTo>
                                  <a:pt x="425722" y="64349"/>
                                </a:lnTo>
                                <a:lnTo>
                                  <a:pt x="425789" y="64343"/>
                                </a:lnTo>
                                <a:lnTo>
                                  <a:pt x="425856" y="64338"/>
                                </a:lnTo>
                                <a:lnTo>
                                  <a:pt x="425923" y="64332"/>
                                </a:lnTo>
                                <a:lnTo>
                                  <a:pt x="425989" y="64326"/>
                                </a:lnTo>
                                <a:lnTo>
                                  <a:pt x="426056" y="64321"/>
                                </a:lnTo>
                                <a:lnTo>
                                  <a:pt x="426123" y="64315"/>
                                </a:lnTo>
                                <a:lnTo>
                                  <a:pt x="426190" y="64309"/>
                                </a:lnTo>
                                <a:lnTo>
                                  <a:pt x="426257" y="64304"/>
                                </a:lnTo>
                                <a:lnTo>
                                  <a:pt x="426323" y="64298"/>
                                </a:lnTo>
                                <a:lnTo>
                                  <a:pt x="426390" y="64292"/>
                                </a:lnTo>
                                <a:lnTo>
                                  <a:pt x="426457" y="64287"/>
                                </a:lnTo>
                                <a:lnTo>
                                  <a:pt x="426524" y="64281"/>
                                </a:lnTo>
                                <a:lnTo>
                                  <a:pt x="426591" y="64275"/>
                                </a:lnTo>
                                <a:lnTo>
                                  <a:pt x="426657" y="64270"/>
                                </a:lnTo>
                                <a:lnTo>
                                  <a:pt x="426724" y="64264"/>
                                </a:lnTo>
                                <a:lnTo>
                                  <a:pt x="426791" y="64258"/>
                                </a:lnTo>
                                <a:lnTo>
                                  <a:pt x="426858" y="64253"/>
                                </a:lnTo>
                                <a:lnTo>
                                  <a:pt x="426925" y="64247"/>
                                </a:lnTo>
                                <a:lnTo>
                                  <a:pt x="426991" y="64241"/>
                                </a:lnTo>
                                <a:lnTo>
                                  <a:pt x="427058" y="64236"/>
                                </a:lnTo>
                                <a:lnTo>
                                  <a:pt x="427125" y="64230"/>
                                </a:lnTo>
                                <a:lnTo>
                                  <a:pt x="427192" y="64224"/>
                                </a:lnTo>
                                <a:lnTo>
                                  <a:pt x="427258" y="64218"/>
                                </a:lnTo>
                                <a:lnTo>
                                  <a:pt x="427325" y="64213"/>
                                </a:lnTo>
                                <a:lnTo>
                                  <a:pt x="427392" y="64207"/>
                                </a:lnTo>
                                <a:lnTo>
                                  <a:pt x="427459" y="64201"/>
                                </a:lnTo>
                                <a:lnTo>
                                  <a:pt x="427526" y="64196"/>
                                </a:lnTo>
                                <a:lnTo>
                                  <a:pt x="427592" y="64190"/>
                                </a:lnTo>
                                <a:lnTo>
                                  <a:pt x="427659" y="64184"/>
                                </a:lnTo>
                                <a:lnTo>
                                  <a:pt x="427726" y="64178"/>
                                </a:lnTo>
                                <a:lnTo>
                                  <a:pt x="427793" y="64173"/>
                                </a:lnTo>
                                <a:lnTo>
                                  <a:pt x="427860" y="64167"/>
                                </a:lnTo>
                                <a:lnTo>
                                  <a:pt x="427926" y="64161"/>
                                </a:lnTo>
                                <a:lnTo>
                                  <a:pt x="427993" y="64156"/>
                                </a:lnTo>
                                <a:lnTo>
                                  <a:pt x="428060" y="64150"/>
                                </a:lnTo>
                                <a:lnTo>
                                  <a:pt x="428127" y="64144"/>
                                </a:lnTo>
                                <a:lnTo>
                                  <a:pt x="428194" y="64138"/>
                                </a:lnTo>
                                <a:lnTo>
                                  <a:pt x="428260" y="64133"/>
                                </a:lnTo>
                                <a:lnTo>
                                  <a:pt x="428327" y="64127"/>
                                </a:lnTo>
                                <a:lnTo>
                                  <a:pt x="428394" y="64121"/>
                                </a:lnTo>
                                <a:lnTo>
                                  <a:pt x="428461" y="64115"/>
                                </a:lnTo>
                                <a:lnTo>
                                  <a:pt x="428527" y="64110"/>
                                </a:lnTo>
                                <a:lnTo>
                                  <a:pt x="428594" y="64104"/>
                                </a:lnTo>
                                <a:lnTo>
                                  <a:pt x="428661" y="64098"/>
                                </a:lnTo>
                                <a:lnTo>
                                  <a:pt x="428728" y="64092"/>
                                </a:lnTo>
                                <a:lnTo>
                                  <a:pt x="428795" y="64086"/>
                                </a:lnTo>
                                <a:lnTo>
                                  <a:pt x="428861" y="64081"/>
                                </a:lnTo>
                                <a:lnTo>
                                  <a:pt x="428928" y="64075"/>
                                </a:lnTo>
                                <a:lnTo>
                                  <a:pt x="428995" y="64069"/>
                                </a:lnTo>
                                <a:lnTo>
                                  <a:pt x="429062" y="64063"/>
                                </a:lnTo>
                                <a:lnTo>
                                  <a:pt x="429129" y="64058"/>
                                </a:lnTo>
                                <a:lnTo>
                                  <a:pt x="429195" y="64052"/>
                                </a:lnTo>
                                <a:lnTo>
                                  <a:pt x="429262" y="64046"/>
                                </a:lnTo>
                                <a:lnTo>
                                  <a:pt x="429329" y="64040"/>
                                </a:lnTo>
                                <a:lnTo>
                                  <a:pt x="429396" y="64034"/>
                                </a:lnTo>
                                <a:lnTo>
                                  <a:pt x="429463" y="64029"/>
                                </a:lnTo>
                                <a:lnTo>
                                  <a:pt x="429529" y="64023"/>
                                </a:lnTo>
                                <a:lnTo>
                                  <a:pt x="429596" y="64017"/>
                                </a:lnTo>
                                <a:lnTo>
                                  <a:pt x="429663" y="64011"/>
                                </a:lnTo>
                                <a:lnTo>
                                  <a:pt x="429730" y="64005"/>
                                </a:lnTo>
                                <a:lnTo>
                                  <a:pt x="429797" y="63999"/>
                                </a:lnTo>
                                <a:lnTo>
                                  <a:pt x="429863" y="63994"/>
                                </a:lnTo>
                                <a:lnTo>
                                  <a:pt x="429930" y="63988"/>
                                </a:lnTo>
                                <a:lnTo>
                                  <a:pt x="429997" y="63982"/>
                                </a:lnTo>
                                <a:lnTo>
                                  <a:pt x="430064" y="63976"/>
                                </a:lnTo>
                                <a:lnTo>
                                  <a:pt x="430130" y="63970"/>
                                </a:lnTo>
                                <a:lnTo>
                                  <a:pt x="430197" y="63964"/>
                                </a:lnTo>
                                <a:lnTo>
                                  <a:pt x="430264" y="63959"/>
                                </a:lnTo>
                                <a:lnTo>
                                  <a:pt x="430331" y="63953"/>
                                </a:lnTo>
                                <a:lnTo>
                                  <a:pt x="430398" y="63947"/>
                                </a:lnTo>
                                <a:lnTo>
                                  <a:pt x="430464" y="63941"/>
                                </a:lnTo>
                                <a:lnTo>
                                  <a:pt x="430531" y="63935"/>
                                </a:lnTo>
                                <a:lnTo>
                                  <a:pt x="430598" y="63929"/>
                                </a:lnTo>
                                <a:lnTo>
                                  <a:pt x="430665" y="63923"/>
                                </a:lnTo>
                                <a:lnTo>
                                  <a:pt x="430732" y="63918"/>
                                </a:lnTo>
                                <a:lnTo>
                                  <a:pt x="430798" y="63912"/>
                                </a:lnTo>
                                <a:lnTo>
                                  <a:pt x="430865" y="63906"/>
                                </a:lnTo>
                                <a:lnTo>
                                  <a:pt x="430932" y="63900"/>
                                </a:lnTo>
                                <a:lnTo>
                                  <a:pt x="430999" y="63894"/>
                                </a:lnTo>
                                <a:lnTo>
                                  <a:pt x="431066" y="63888"/>
                                </a:lnTo>
                                <a:lnTo>
                                  <a:pt x="431132" y="63882"/>
                                </a:lnTo>
                                <a:lnTo>
                                  <a:pt x="431199" y="63876"/>
                                </a:lnTo>
                                <a:lnTo>
                                  <a:pt x="431266" y="63870"/>
                                </a:lnTo>
                                <a:lnTo>
                                  <a:pt x="431333" y="63864"/>
                                </a:lnTo>
                                <a:lnTo>
                                  <a:pt x="431399" y="63859"/>
                                </a:lnTo>
                                <a:lnTo>
                                  <a:pt x="431466" y="63853"/>
                                </a:lnTo>
                                <a:lnTo>
                                  <a:pt x="431533" y="63847"/>
                                </a:lnTo>
                                <a:lnTo>
                                  <a:pt x="431600" y="63841"/>
                                </a:lnTo>
                                <a:lnTo>
                                  <a:pt x="431667" y="63835"/>
                                </a:lnTo>
                                <a:lnTo>
                                  <a:pt x="431733" y="63829"/>
                                </a:lnTo>
                                <a:lnTo>
                                  <a:pt x="431800" y="63823"/>
                                </a:lnTo>
                                <a:lnTo>
                                  <a:pt x="431867" y="63817"/>
                                </a:lnTo>
                                <a:lnTo>
                                  <a:pt x="431934" y="63811"/>
                                </a:lnTo>
                                <a:lnTo>
                                  <a:pt x="432001" y="63805"/>
                                </a:lnTo>
                                <a:lnTo>
                                  <a:pt x="432067" y="63799"/>
                                </a:lnTo>
                                <a:lnTo>
                                  <a:pt x="432134" y="63793"/>
                                </a:lnTo>
                                <a:lnTo>
                                  <a:pt x="432201" y="63787"/>
                                </a:lnTo>
                                <a:lnTo>
                                  <a:pt x="432268" y="63781"/>
                                </a:lnTo>
                                <a:lnTo>
                                  <a:pt x="432335" y="63776"/>
                                </a:lnTo>
                                <a:lnTo>
                                  <a:pt x="432401" y="63770"/>
                                </a:lnTo>
                                <a:lnTo>
                                  <a:pt x="432468" y="63764"/>
                                </a:lnTo>
                                <a:lnTo>
                                  <a:pt x="432535" y="63758"/>
                                </a:lnTo>
                                <a:lnTo>
                                  <a:pt x="432602" y="63752"/>
                                </a:lnTo>
                                <a:lnTo>
                                  <a:pt x="432668" y="63746"/>
                                </a:lnTo>
                                <a:lnTo>
                                  <a:pt x="432735" y="63740"/>
                                </a:lnTo>
                                <a:lnTo>
                                  <a:pt x="432802" y="63734"/>
                                </a:lnTo>
                                <a:lnTo>
                                  <a:pt x="432869" y="63728"/>
                                </a:lnTo>
                                <a:lnTo>
                                  <a:pt x="432936" y="63722"/>
                                </a:lnTo>
                                <a:lnTo>
                                  <a:pt x="433002" y="63716"/>
                                </a:lnTo>
                                <a:lnTo>
                                  <a:pt x="433069" y="63710"/>
                                </a:lnTo>
                                <a:lnTo>
                                  <a:pt x="433136" y="63704"/>
                                </a:lnTo>
                                <a:lnTo>
                                  <a:pt x="433203" y="63698"/>
                                </a:lnTo>
                                <a:lnTo>
                                  <a:pt x="433270" y="63692"/>
                                </a:lnTo>
                                <a:lnTo>
                                  <a:pt x="433336" y="63686"/>
                                </a:lnTo>
                                <a:lnTo>
                                  <a:pt x="433403" y="63680"/>
                                </a:lnTo>
                                <a:lnTo>
                                  <a:pt x="433470" y="63674"/>
                                </a:lnTo>
                                <a:lnTo>
                                  <a:pt x="433537" y="63668"/>
                                </a:lnTo>
                                <a:lnTo>
                                  <a:pt x="433604" y="63662"/>
                                </a:lnTo>
                                <a:lnTo>
                                  <a:pt x="433670" y="63656"/>
                                </a:lnTo>
                                <a:lnTo>
                                  <a:pt x="433737" y="63650"/>
                                </a:lnTo>
                                <a:lnTo>
                                  <a:pt x="433804" y="63644"/>
                                </a:lnTo>
                                <a:lnTo>
                                  <a:pt x="433871" y="63638"/>
                                </a:lnTo>
                                <a:lnTo>
                                  <a:pt x="433938" y="63632"/>
                                </a:lnTo>
                                <a:lnTo>
                                  <a:pt x="434004" y="63626"/>
                                </a:lnTo>
                                <a:lnTo>
                                  <a:pt x="434071" y="63619"/>
                                </a:lnTo>
                                <a:lnTo>
                                  <a:pt x="434138" y="63613"/>
                                </a:lnTo>
                                <a:lnTo>
                                  <a:pt x="434205" y="63607"/>
                                </a:lnTo>
                                <a:lnTo>
                                  <a:pt x="434271" y="63601"/>
                                </a:lnTo>
                                <a:lnTo>
                                  <a:pt x="434338" y="63595"/>
                                </a:lnTo>
                                <a:lnTo>
                                  <a:pt x="434405" y="63589"/>
                                </a:lnTo>
                                <a:lnTo>
                                  <a:pt x="434472" y="63583"/>
                                </a:lnTo>
                                <a:lnTo>
                                  <a:pt x="434539" y="63577"/>
                                </a:lnTo>
                                <a:lnTo>
                                  <a:pt x="434605" y="63571"/>
                                </a:lnTo>
                                <a:lnTo>
                                  <a:pt x="434672" y="63565"/>
                                </a:lnTo>
                                <a:lnTo>
                                  <a:pt x="434739" y="63559"/>
                                </a:lnTo>
                                <a:lnTo>
                                  <a:pt x="434806" y="63553"/>
                                </a:lnTo>
                                <a:lnTo>
                                  <a:pt x="434873" y="63547"/>
                                </a:lnTo>
                                <a:lnTo>
                                  <a:pt x="434939" y="63541"/>
                                </a:lnTo>
                                <a:lnTo>
                                  <a:pt x="435006" y="63534"/>
                                </a:lnTo>
                                <a:lnTo>
                                  <a:pt x="435073" y="63528"/>
                                </a:lnTo>
                                <a:lnTo>
                                  <a:pt x="435140" y="63522"/>
                                </a:lnTo>
                                <a:lnTo>
                                  <a:pt x="435207" y="63516"/>
                                </a:lnTo>
                                <a:lnTo>
                                  <a:pt x="435273" y="63510"/>
                                </a:lnTo>
                                <a:lnTo>
                                  <a:pt x="435340" y="63504"/>
                                </a:lnTo>
                                <a:lnTo>
                                  <a:pt x="435407" y="63498"/>
                                </a:lnTo>
                                <a:lnTo>
                                  <a:pt x="435474" y="63492"/>
                                </a:lnTo>
                                <a:lnTo>
                                  <a:pt x="435540" y="63486"/>
                                </a:lnTo>
                                <a:lnTo>
                                  <a:pt x="435607" y="63479"/>
                                </a:lnTo>
                                <a:lnTo>
                                  <a:pt x="435674" y="63473"/>
                                </a:lnTo>
                                <a:lnTo>
                                  <a:pt x="435741" y="63467"/>
                                </a:lnTo>
                                <a:lnTo>
                                  <a:pt x="435808" y="63461"/>
                                </a:lnTo>
                                <a:lnTo>
                                  <a:pt x="435874" y="63455"/>
                                </a:lnTo>
                                <a:lnTo>
                                  <a:pt x="435941" y="63449"/>
                                </a:lnTo>
                                <a:lnTo>
                                  <a:pt x="436008" y="63443"/>
                                </a:lnTo>
                                <a:lnTo>
                                  <a:pt x="436075" y="63436"/>
                                </a:lnTo>
                                <a:lnTo>
                                  <a:pt x="436142" y="63430"/>
                                </a:lnTo>
                                <a:lnTo>
                                  <a:pt x="436208" y="63424"/>
                                </a:lnTo>
                                <a:lnTo>
                                  <a:pt x="436275" y="63418"/>
                                </a:lnTo>
                                <a:lnTo>
                                  <a:pt x="436342" y="63412"/>
                                </a:lnTo>
                                <a:lnTo>
                                  <a:pt x="436409" y="63406"/>
                                </a:lnTo>
                                <a:lnTo>
                                  <a:pt x="436476" y="63400"/>
                                </a:lnTo>
                                <a:lnTo>
                                  <a:pt x="436542" y="63393"/>
                                </a:lnTo>
                                <a:lnTo>
                                  <a:pt x="436609" y="63387"/>
                                </a:lnTo>
                                <a:lnTo>
                                  <a:pt x="436676" y="63381"/>
                                </a:lnTo>
                                <a:lnTo>
                                  <a:pt x="436743" y="63375"/>
                                </a:lnTo>
                                <a:lnTo>
                                  <a:pt x="436810" y="63369"/>
                                </a:lnTo>
                                <a:lnTo>
                                  <a:pt x="436876" y="63362"/>
                                </a:lnTo>
                                <a:lnTo>
                                  <a:pt x="436943" y="63356"/>
                                </a:lnTo>
                                <a:lnTo>
                                  <a:pt x="437010" y="63350"/>
                                </a:lnTo>
                                <a:lnTo>
                                  <a:pt x="437077" y="63344"/>
                                </a:lnTo>
                                <a:lnTo>
                                  <a:pt x="437143" y="63338"/>
                                </a:lnTo>
                                <a:lnTo>
                                  <a:pt x="437210" y="63331"/>
                                </a:lnTo>
                                <a:lnTo>
                                  <a:pt x="437277" y="63325"/>
                                </a:lnTo>
                                <a:lnTo>
                                  <a:pt x="437344" y="63319"/>
                                </a:lnTo>
                                <a:lnTo>
                                  <a:pt x="437411" y="63313"/>
                                </a:lnTo>
                                <a:lnTo>
                                  <a:pt x="437477" y="63306"/>
                                </a:lnTo>
                                <a:lnTo>
                                  <a:pt x="437544" y="63300"/>
                                </a:lnTo>
                                <a:lnTo>
                                  <a:pt x="437611" y="63294"/>
                                </a:lnTo>
                                <a:lnTo>
                                  <a:pt x="437678" y="63288"/>
                                </a:lnTo>
                                <a:lnTo>
                                  <a:pt x="437745" y="63282"/>
                                </a:lnTo>
                                <a:lnTo>
                                  <a:pt x="437811" y="63275"/>
                                </a:lnTo>
                                <a:lnTo>
                                  <a:pt x="437878" y="63269"/>
                                </a:lnTo>
                                <a:lnTo>
                                  <a:pt x="437945" y="63263"/>
                                </a:lnTo>
                                <a:lnTo>
                                  <a:pt x="438012" y="63257"/>
                                </a:lnTo>
                                <a:lnTo>
                                  <a:pt x="438079" y="63250"/>
                                </a:lnTo>
                                <a:lnTo>
                                  <a:pt x="438145" y="63244"/>
                                </a:lnTo>
                                <a:lnTo>
                                  <a:pt x="438212" y="63238"/>
                                </a:lnTo>
                                <a:lnTo>
                                  <a:pt x="438279" y="63232"/>
                                </a:lnTo>
                                <a:lnTo>
                                  <a:pt x="438346" y="63225"/>
                                </a:lnTo>
                                <a:lnTo>
                                  <a:pt x="438412" y="63219"/>
                                </a:lnTo>
                                <a:lnTo>
                                  <a:pt x="438479" y="63213"/>
                                </a:lnTo>
                                <a:lnTo>
                                  <a:pt x="438546" y="63206"/>
                                </a:lnTo>
                                <a:lnTo>
                                  <a:pt x="438613" y="63200"/>
                                </a:lnTo>
                                <a:lnTo>
                                  <a:pt x="438680" y="63194"/>
                                </a:lnTo>
                                <a:lnTo>
                                  <a:pt x="438746" y="63188"/>
                                </a:lnTo>
                                <a:lnTo>
                                  <a:pt x="438813" y="63181"/>
                                </a:lnTo>
                                <a:lnTo>
                                  <a:pt x="438880" y="63175"/>
                                </a:lnTo>
                                <a:lnTo>
                                  <a:pt x="438947" y="63169"/>
                                </a:lnTo>
                                <a:lnTo>
                                  <a:pt x="439014" y="63162"/>
                                </a:lnTo>
                                <a:lnTo>
                                  <a:pt x="439080" y="63156"/>
                                </a:lnTo>
                                <a:lnTo>
                                  <a:pt x="439147" y="63150"/>
                                </a:lnTo>
                                <a:lnTo>
                                  <a:pt x="439214" y="63143"/>
                                </a:lnTo>
                                <a:lnTo>
                                  <a:pt x="439281" y="63137"/>
                                </a:lnTo>
                                <a:lnTo>
                                  <a:pt x="439348" y="63131"/>
                                </a:lnTo>
                                <a:lnTo>
                                  <a:pt x="439414" y="63124"/>
                                </a:lnTo>
                                <a:lnTo>
                                  <a:pt x="439481" y="63118"/>
                                </a:lnTo>
                                <a:lnTo>
                                  <a:pt x="439548" y="63112"/>
                                </a:lnTo>
                                <a:lnTo>
                                  <a:pt x="439615" y="63105"/>
                                </a:lnTo>
                                <a:lnTo>
                                  <a:pt x="439681" y="63099"/>
                                </a:lnTo>
                                <a:lnTo>
                                  <a:pt x="439748" y="63093"/>
                                </a:lnTo>
                                <a:lnTo>
                                  <a:pt x="439815" y="63086"/>
                                </a:lnTo>
                                <a:lnTo>
                                  <a:pt x="439882" y="63080"/>
                                </a:lnTo>
                                <a:lnTo>
                                  <a:pt x="439949" y="63074"/>
                                </a:lnTo>
                                <a:lnTo>
                                  <a:pt x="440015" y="63067"/>
                                </a:lnTo>
                                <a:lnTo>
                                  <a:pt x="440082" y="63061"/>
                                </a:lnTo>
                                <a:lnTo>
                                  <a:pt x="440149" y="63055"/>
                                </a:lnTo>
                                <a:lnTo>
                                  <a:pt x="440216" y="63048"/>
                                </a:lnTo>
                                <a:lnTo>
                                  <a:pt x="440283" y="63042"/>
                                </a:lnTo>
                                <a:lnTo>
                                  <a:pt x="440349" y="63035"/>
                                </a:lnTo>
                                <a:lnTo>
                                  <a:pt x="440416" y="63029"/>
                                </a:lnTo>
                                <a:lnTo>
                                  <a:pt x="440483" y="63023"/>
                                </a:lnTo>
                                <a:lnTo>
                                  <a:pt x="440550" y="63016"/>
                                </a:lnTo>
                                <a:lnTo>
                                  <a:pt x="440617" y="63010"/>
                                </a:lnTo>
                                <a:lnTo>
                                  <a:pt x="440683" y="63003"/>
                                </a:lnTo>
                                <a:lnTo>
                                  <a:pt x="440750" y="62997"/>
                                </a:lnTo>
                                <a:lnTo>
                                  <a:pt x="440817" y="62991"/>
                                </a:lnTo>
                                <a:lnTo>
                                  <a:pt x="440884" y="62984"/>
                                </a:lnTo>
                                <a:lnTo>
                                  <a:pt x="440951" y="62978"/>
                                </a:lnTo>
                                <a:lnTo>
                                  <a:pt x="441017" y="62971"/>
                                </a:lnTo>
                                <a:lnTo>
                                  <a:pt x="441084" y="62965"/>
                                </a:lnTo>
                                <a:lnTo>
                                  <a:pt x="441151" y="62959"/>
                                </a:lnTo>
                                <a:lnTo>
                                  <a:pt x="441218" y="62952"/>
                                </a:lnTo>
                                <a:lnTo>
                                  <a:pt x="441284" y="62946"/>
                                </a:lnTo>
                                <a:lnTo>
                                  <a:pt x="441351" y="62939"/>
                                </a:lnTo>
                                <a:lnTo>
                                  <a:pt x="441418" y="62933"/>
                                </a:lnTo>
                                <a:lnTo>
                                  <a:pt x="441485" y="62926"/>
                                </a:lnTo>
                                <a:lnTo>
                                  <a:pt x="441552" y="62920"/>
                                </a:lnTo>
                                <a:lnTo>
                                  <a:pt x="441618" y="62913"/>
                                </a:lnTo>
                                <a:lnTo>
                                  <a:pt x="441685" y="62907"/>
                                </a:lnTo>
                                <a:lnTo>
                                  <a:pt x="441752" y="62901"/>
                                </a:lnTo>
                                <a:lnTo>
                                  <a:pt x="441819" y="62894"/>
                                </a:lnTo>
                                <a:lnTo>
                                  <a:pt x="441886" y="62888"/>
                                </a:lnTo>
                                <a:lnTo>
                                  <a:pt x="441952" y="62881"/>
                                </a:lnTo>
                                <a:lnTo>
                                  <a:pt x="442019" y="62875"/>
                                </a:lnTo>
                                <a:lnTo>
                                  <a:pt x="442086" y="62868"/>
                                </a:lnTo>
                                <a:lnTo>
                                  <a:pt x="442153" y="62862"/>
                                </a:lnTo>
                                <a:lnTo>
                                  <a:pt x="442220" y="62855"/>
                                </a:lnTo>
                                <a:lnTo>
                                  <a:pt x="442286" y="62849"/>
                                </a:lnTo>
                                <a:lnTo>
                                  <a:pt x="442353" y="62842"/>
                                </a:lnTo>
                                <a:lnTo>
                                  <a:pt x="442420" y="62836"/>
                                </a:lnTo>
                                <a:lnTo>
                                  <a:pt x="442487" y="62829"/>
                                </a:lnTo>
                                <a:lnTo>
                                  <a:pt x="442553" y="62823"/>
                                </a:lnTo>
                                <a:lnTo>
                                  <a:pt x="442620" y="62816"/>
                                </a:lnTo>
                                <a:lnTo>
                                  <a:pt x="442687" y="62810"/>
                                </a:lnTo>
                                <a:lnTo>
                                  <a:pt x="442754" y="62803"/>
                                </a:lnTo>
                                <a:lnTo>
                                  <a:pt x="442821" y="62797"/>
                                </a:lnTo>
                                <a:lnTo>
                                  <a:pt x="442887" y="62790"/>
                                </a:lnTo>
                                <a:lnTo>
                                  <a:pt x="442954" y="62784"/>
                                </a:lnTo>
                                <a:lnTo>
                                  <a:pt x="443021" y="62777"/>
                                </a:lnTo>
                                <a:lnTo>
                                  <a:pt x="443088" y="62771"/>
                                </a:lnTo>
                                <a:lnTo>
                                  <a:pt x="443155" y="62764"/>
                                </a:lnTo>
                                <a:lnTo>
                                  <a:pt x="443221" y="62757"/>
                                </a:lnTo>
                                <a:lnTo>
                                  <a:pt x="443288" y="62751"/>
                                </a:lnTo>
                                <a:lnTo>
                                  <a:pt x="443355" y="62744"/>
                                </a:lnTo>
                                <a:lnTo>
                                  <a:pt x="443422" y="62738"/>
                                </a:lnTo>
                                <a:lnTo>
                                  <a:pt x="443489" y="62731"/>
                                </a:lnTo>
                                <a:lnTo>
                                  <a:pt x="443555" y="62725"/>
                                </a:lnTo>
                                <a:lnTo>
                                  <a:pt x="443622" y="62718"/>
                                </a:lnTo>
                                <a:lnTo>
                                  <a:pt x="443689" y="62712"/>
                                </a:lnTo>
                                <a:lnTo>
                                  <a:pt x="443756" y="62705"/>
                                </a:lnTo>
                                <a:lnTo>
                                  <a:pt x="443823" y="62698"/>
                                </a:lnTo>
                                <a:lnTo>
                                  <a:pt x="443889" y="62692"/>
                                </a:lnTo>
                                <a:lnTo>
                                  <a:pt x="443956" y="62685"/>
                                </a:lnTo>
                                <a:lnTo>
                                  <a:pt x="444023" y="62679"/>
                                </a:lnTo>
                                <a:lnTo>
                                  <a:pt x="444090" y="62672"/>
                                </a:lnTo>
                                <a:lnTo>
                                  <a:pt x="444156" y="62666"/>
                                </a:lnTo>
                                <a:lnTo>
                                  <a:pt x="444223" y="62659"/>
                                </a:lnTo>
                                <a:lnTo>
                                  <a:pt x="444290" y="62652"/>
                                </a:lnTo>
                                <a:lnTo>
                                  <a:pt x="444357" y="62646"/>
                                </a:lnTo>
                                <a:lnTo>
                                  <a:pt x="444424" y="62639"/>
                                </a:lnTo>
                                <a:lnTo>
                                  <a:pt x="444490" y="62633"/>
                                </a:lnTo>
                                <a:lnTo>
                                  <a:pt x="444557" y="62626"/>
                                </a:lnTo>
                                <a:lnTo>
                                  <a:pt x="444624" y="62619"/>
                                </a:lnTo>
                                <a:lnTo>
                                  <a:pt x="444691" y="62613"/>
                                </a:lnTo>
                                <a:lnTo>
                                  <a:pt x="444758" y="62606"/>
                                </a:lnTo>
                                <a:lnTo>
                                  <a:pt x="444824" y="62599"/>
                                </a:lnTo>
                                <a:lnTo>
                                  <a:pt x="444891" y="62593"/>
                                </a:lnTo>
                                <a:lnTo>
                                  <a:pt x="444958" y="62586"/>
                                </a:lnTo>
                                <a:lnTo>
                                  <a:pt x="445025" y="62579"/>
                                </a:lnTo>
                                <a:lnTo>
                                  <a:pt x="445092" y="62573"/>
                                </a:lnTo>
                                <a:lnTo>
                                  <a:pt x="445158" y="62566"/>
                                </a:lnTo>
                                <a:lnTo>
                                  <a:pt x="445225" y="62560"/>
                                </a:lnTo>
                                <a:lnTo>
                                  <a:pt x="445292" y="62553"/>
                                </a:lnTo>
                                <a:lnTo>
                                  <a:pt x="445359" y="62546"/>
                                </a:lnTo>
                                <a:lnTo>
                                  <a:pt x="445425" y="62540"/>
                                </a:lnTo>
                                <a:lnTo>
                                  <a:pt x="445492" y="62533"/>
                                </a:lnTo>
                                <a:lnTo>
                                  <a:pt x="445559" y="62526"/>
                                </a:lnTo>
                                <a:lnTo>
                                  <a:pt x="445626" y="62520"/>
                                </a:lnTo>
                                <a:lnTo>
                                  <a:pt x="445693" y="62513"/>
                                </a:lnTo>
                                <a:lnTo>
                                  <a:pt x="445759" y="62506"/>
                                </a:lnTo>
                                <a:lnTo>
                                  <a:pt x="445826" y="62499"/>
                                </a:lnTo>
                                <a:lnTo>
                                  <a:pt x="445893" y="62493"/>
                                </a:lnTo>
                                <a:lnTo>
                                  <a:pt x="445960" y="62486"/>
                                </a:lnTo>
                                <a:lnTo>
                                  <a:pt x="446027" y="62479"/>
                                </a:lnTo>
                                <a:lnTo>
                                  <a:pt x="446093" y="62473"/>
                                </a:lnTo>
                                <a:lnTo>
                                  <a:pt x="446160" y="62466"/>
                                </a:lnTo>
                                <a:lnTo>
                                  <a:pt x="446227" y="62459"/>
                                </a:lnTo>
                                <a:lnTo>
                                  <a:pt x="446294" y="62453"/>
                                </a:lnTo>
                                <a:lnTo>
                                  <a:pt x="446361" y="62446"/>
                                </a:lnTo>
                                <a:lnTo>
                                  <a:pt x="446427" y="62439"/>
                                </a:lnTo>
                                <a:lnTo>
                                  <a:pt x="446494" y="62432"/>
                                </a:lnTo>
                                <a:lnTo>
                                  <a:pt x="446561" y="62426"/>
                                </a:lnTo>
                                <a:lnTo>
                                  <a:pt x="446628" y="62419"/>
                                </a:lnTo>
                                <a:lnTo>
                                  <a:pt x="446695" y="62412"/>
                                </a:lnTo>
                                <a:lnTo>
                                  <a:pt x="446761" y="62405"/>
                                </a:lnTo>
                                <a:lnTo>
                                  <a:pt x="446828" y="62399"/>
                                </a:lnTo>
                                <a:lnTo>
                                  <a:pt x="446895" y="62392"/>
                                </a:lnTo>
                                <a:lnTo>
                                  <a:pt x="446962" y="62385"/>
                                </a:lnTo>
                                <a:lnTo>
                                  <a:pt x="447028" y="62378"/>
                                </a:lnTo>
                                <a:lnTo>
                                  <a:pt x="447095" y="62372"/>
                                </a:lnTo>
                                <a:lnTo>
                                  <a:pt x="447162" y="62365"/>
                                </a:lnTo>
                                <a:lnTo>
                                  <a:pt x="447229" y="62358"/>
                                </a:lnTo>
                                <a:lnTo>
                                  <a:pt x="447296" y="62351"/>
                                </a:lnTo>
                                <a:lnTo>
                                  <a:pt x="447362" y="62345"/>
                                </a:lnTo>
                                <a:lnTo>
                                  <a:pt x="447429" y="62338"/>
                                </a:lnTo>
                                <a:lnTo>
                                  <a:pt x="447496" y="62331"/>
                                </a:lnTo>
                                <a:lnTo>
                                  <a:pt x="447563" y="62324"/>
                                </a:lnTo>
                                <a:lnTo>
                                  <a:pt x="447630" y="62317"/>
                                </a:lnTo>
                                <a:lnTo>
                                  <a:pt x="447696" y="62311"/>
                                </a:lnTo>
                                <a:lnTo>
                                  <a:pt x="447763" y="62304"/>
                                </a:lnTo>
                                <a:lnTo>
                                  <a:pt x="447830" y="62297"/>
                                </a:lnTo>
                                <a:lnTo>
                                  <a:pt x="447897" y="62290"/>
                                </a:lnTo>
                                <a:lnTo>
                                  <a:pt x="447964" y="62283"/>
                                </a:lnTo>
                                <a:lnTo>
                                  <a:pt x="448030" y="62277"/>
                                </a:lnTo>
                                <a:lnTo>
                                  <a:pt x="448097" y="62270"/>
                                </a:lnTo>
                                <a:lnTo>
                                  <a:pt x="448164" y="62263"/>
                                </a:lnTo>
                                <a:lnTo>
                                  <a:pt x="448231" y="62256"/>
                                </a:lnTo>
                                <a:lnTo>
                                  <a:pt x="448297" y="62249"/>
                                </a:lnTo>
                                <a:lnTo>
                                  <a:pt x="448364" y="62242"/>
                                </a:lnTo>
                                <a:lnTo>
                                  <a:pt x="448431" y="62236"/>
                                </a:lnTo>
                                <a:lnTo>
                                  <a:pt x="448498" y="62229"/>
                                </a:lnTo>
                                <a:lnTo>
                                  <a:pt x="448565" y="62222"/>
                                </a:lnTo>
                                <a:lnTo>
                                  <a:pt x="448631" y="62215"/>
                                </a:lnTo>
                                <a:lnTo>
                                  <a:pt x="448698" y="62208"/>
                                </a:lnTo>
                                <a:lnTo>
                                  <a:pt x="448765" y="62201"/>
                                </a:lnTo>
                                <a:lnTo>
                                  <a:pt x="448832" y="62194"/>
                                </a:lnTo>
                                <a:lnTo>
                                  <a:pt x="448899" y="62188"/>
                                </a:lnTo>
                                <a:lnTo>
                                  <a:pt x="448965" y="62181"/>
                                </a:lnTo>
                                <a:lnTo>
                                  <a:pt x="449032" y="62174"/>
                                </a:lnTo>
                                <a:lnTo>
                                  <a:pt x="449099" y="62167"/>
                                </a:lnTo>
                                <a:lnTo>
                                  <a:pt x="449166" y="62160"/>
                                </a:lnTo>
                                <a:lnTo>
                                  <a:pt x="449233" y="62153"/>
                                </a:lnTo>
                                <a:lnTo>
                                  <a:pt x="449299" y="62146"/>
                                </a:lnTo>
                                <a:lnTo>
                                  <a:pt x="449366" y="62139"/>
                                </a:lnTo>
                                <a:lnTo>
                                  <a:pt x="449433" y="62133"/>
                                </a:lnTo>
                                <a:lnTo>
                                  <a:pt x="449500" y="62126"/>
                                </a:lnTo>
                                <a:lnTo>
                                  <a:pt x="449566" y="62119"/>
                                </a:lnTo>
                                <a:lnTo>
                                  <a:pt x="449633" y="62112"/>
                                </a:lnTo>
                                <a:lnTo>
                                  <a:pt x="449700" y="62105"/>
                                </a:lnTo>
                                <a:lnTo>
                                  <a:pt x="449767" y="62098"/>
                                </a:lnTo>
                                <a:lnTo>
                                  <a:pt x="449834" y="62091"/>
                                </a:lnTo>
                                <a:lnTo>
                                  <a:pt x="449900" y="62084"/>
                                </a:lnTo>
                                <a:lnTo>
                                  <a:pt x="449967" y="62077"/>
                                </a:lnTo>
                                <a:lnTo>
                                  <a:pt x="450034" y="62070"/>
                                </a:lnTo>
                                <a:lnTo>
                                  <a:pt x="450101" y="62063"/>
                                </a:lnTo>
                                <a:lnTo>
                                  <a:pt x="450168" y="62056"/>
                                </a:lnTo>
                                <a:lnTo>
                                  <a:pt x="450234" y="62049"/>
                                </a:lnTo>
                                <a:lnTo>
                                  <a:pt x="450301" y="62043"/>
                                </a:lnTo>
                                <a:lnTo>
                                  <a:pt x="450368" y="62036"/>
                                </a:lnTo>
                                <a:lnTo>
                                  <a:pt x="450435" y="62029"/>
                                </a:lnTo>
                                <a:lnTo>
                                  <a:pt x="450502" y="62022"/>
                                </a:lnTo>
                                <a:lnTo>
                                  <a:pt x="450568" y="62015"/>
                                </a:lnTo>
                                <a:lnTo>
                                  <a:pt x="450635" y="62008"/>
                                </a:lnTo>
                                <a:lnTo>
                                  <a:pt x="450702" y="62001"/>
                                </a:lnTo>
                                <a:lnTo>
                                  <a:pt x="450769" y="61994"/>
                                </a:lnTo>
                                <a:lnTo>
                                  <a:pt x="450836" y="61987"/>
                                </a:lnTo>
                                <a:lnTo>
                                  <a:pt x="450902" y="61980"/>
                                </a:lnTo>
                                <a:lnTo>
                                  <a:pt x="450969" y="61973"/>
                                </a:lnTo>
                                <a:lnTo>
                                  <a:pt x="451036" y="61966"/>
                                </a:lnTo>
                                <a:lnTo>
                                  <a:pt x="451103" y="61959"/>
                                </a:lnTo>
                                <a:lnTo>
                                  <a:pt x="451169" y="61952"/>
                                </a:lnTo>
                                <a:lnTo>
                                  <a:pt x="451236" y="61945"/>
                                </a:lnTo>
                                <a:lnTo>
                                  <a:pt x="451303" y="61938"/>
                                </a:lnTo>
                                <a:lnTo>
                                  <a:pt x="451370" y="61931"/>
                                </a:lnTo>
                                <a:lnTo>
                                  <a:pt x="451437" y="61924"/>
                                </a:lnTo>
                                <a:lnTo>
                                  <a:pt x="451503" y="61917"/>
                                </a:lnTo>
                                <a:lnTo>
                                  <a:pt x="451570" y="61910"/>
                                </a:lnTo>
                                <a:lnTo>
                                  <a:pt x="451637" y="61903"/>
                                </a:lnTo>
                                <a:lnTo>
                                  <a:pt x="451704" y="61896"/>
                                </a:lnTo>
                                <a:lnTo>
                                  <a:pt x="451771" y="61889"/>
                                </a:lnTo>
                                <a:lnTo>
                                  <a:pt x="451837" y="61882"/>
                                </a:lnTo>
                                <a:lnTo>
                                  <a:pt x="451904" y="61875"/>
                                </a:lnTo>
                                <a:lnTo>
                                  <a:pt x="451971" y="61867"/>
                                </a:lnTo>
                                <a:lnTo>
                                  <a:pt x="452038" y="61860"/>
                                </a:lnTo>
                                <a:lnTo>
                                  <a:pt x="452105" y="61853"/>
                                </a:lnTo>
                                <a:lnTo>
                                  <a:pt x="452171" y="61846"/>
                                </a:lnTo>
                                <a:lnTo>
                                  <a:pt x="452238" y="61839"/>
                                </a:lnTo>
                                <a:lnTo>
                                  <a:pt x="452305" y="61832"/>
                                </a:lnTo>
                                <a:lnTo>
                                  <a:pt x="452372" y="61825"/>
                                </a:lnTo>
                                <a:lnTo>
                                  <a:pt x="452438" y="61818"/>
                                </a:lnTo>
                                <a:lnTo>
                                  <a:pt x="452505" y="61811"/>
                                </a:lnTo>
                                <a:lnTo>
                                  <a:pt x="452572" y="61804"/>
                                </a:lnTo>
                                <a:lnTo>
                                  <a:pt x="452639" y="61797"/>
                                </a:lnTo>
                                <a:lnTo>
                                  <a:pt x="452706" y="61790"/>
                                </a:lnTo>
                                <a:lnTo>
                                  <a:pt x="452772" y="61783"/>
                                </a:lnTo>
                                <a:lnTo>
                                  <a:pt x="452839" y="61775"/>
                                </a:lnTo>
                                <a:lnTo>
                                  <a:pt x="452906" y="61768"/>
                                </a:lnTo>
                                <a:lnTo>
                                  <a:pt x="452973" y="61761"/>
                                </a:lnTo>
                                <a:lnTo>
                                  <a:pt x="453040" y="61754"/>
                                </a:lnTo>
                                <a:lnTo>
                                  <a:pt x="453106" y="61747"/>
                                </a:lnTo>
                                <a:lnTo>
                                  <a:pt x="453173" y="61740"/>
                                </a:lnTo>
                                <a:lnTo>
                                  <a:pt x="453240" y="61733"/>
                                </a:lnTo>
                                <a:lnTo>
                                  <a:pt x="453307" y="61726"/>
                                </a:lnTo>
                                <a:lnTo>
                                  <a:pt x="453374" y="61718"/>
                                </a:lnTo>
                                <a:lnTo>
                                  <a:pt x="453440" y="61711"/>
                                </a:lnTo>
                                <a:lnTo>
                                  <a:pt x="453507" y="61704"/>
                                </a:lnTo>
                                <a:lnTo>
                                  <a:pt x="453574" y="61697"/>
                                </a:lnTo>
                                <a:lnTo>
                                  <a:pt x="453641" y="61690"/>
                                </a:lnTo>
                                <a:lnTo>
                                  <a:pt x="453708" y="61683"/>
                                </a:lnTo>
                                <a:lnTo>
                                  <a:pt x="453774" y="61676"/>
                                </a:lnTo>
                                <a:lnTo>
                                  <a:pt x="453841" y="61668"/>
                                </a:lnTo>
                                <a:lnTo>
                                  <a:pt x="453908" y="61661"/>
                                </a:lnTo>
                                <a:lnTo>
                                  <a:pt x="453975" y="61654"/>
                                </a:lnTo>
                                <a:lnTo>
                                  <a:pt x="454041" y="61647"/>
                                </a:lnTo>
                                <a:lnTo>
                                  <a:pt x="454108" y="61640"/>
                                </a:lnTo>
                                <a:lnTo>
                                  <a:pt x="454175" y="61633"/>
                                </a:lnTo>
                                <a:lnTo>
                                  <a:pt x="454242" y="61625"/>
                                </a:lnTo>
                                <a:lnTo>
                                  <a:pt x="454309" y="61618"/>
                                </a:lnTo>
                                <a:lnTo>
                                  <a:pt x="454375" y="61611"/>
                                </a:lnTo>
                                <a:lnTo>
                                  <a:pt x="454442" y="61604"/>
                                </a:lnTo>
                                <a:lnTo>
                                  <a:pt x="454509" y="61597"/>
                                </a:lnTo>
                                <a:lnTo>
                                  <a:pt x="454576" y="61589"/>
                                </a:lnTo>
                                <a:lnTo>
                                  <a:pt x="454643" y="61582"/>
                                </a:lnTo>
                                <a:lnTo>
                                  <a:pt x="454709" y="61575"/>
                                </a:lnTo>
                                <a:lnTo>
                                  <a:pt x="454776" y="61568"/>
                                </a:lnTo>
                                <a:lnTo>
                                  <a:pt x="454843" y="61560"/>
                                </a:lnTo>
                                <a:lnTo>
                                  <a:pt x="454910" y="61553"/>
                                </a:lnTo>
                                <a:lnTo>
                                  <a:pt x="454977" y="61546"/>
                                </a:lnTo>
                                <a:lnTo>
                                  <a:pt x="455043" y="61539"/>
                                </a:lnTo>
                                <a:lnTo>
                                  <a:pt x="455110" y="61532"/>
                                </a:lnTo>
                                <a:lnTo>
                                  <a:pt x="455177" y="61524"/>
                                </a:lnTo>
                                <a:lnTo>
                                  <a:pt x="455244" y="61517"/>
                                </a:lnTo>
                                <a:lnTo>
                                  <a:pt x="455310" y="61510"/>
                                </a:lnTo>
                                <a:lnTo>
                                  <a:pt x="455377" y="61503"/>
                                </a:lnTo>
                                <a:lnTo>
                                  <a:pt x="455444" y="61495"/>
                                </a:lnTo>
                                <a:lnTo>
                                  <a:pt x="455511" y="61488"/>
                                </a:lnTo>
                                <a:lnTo>
                                  <a:pt x="455578" y="61481"/>
                                </a:lnTo>
                                <a:lnTo>
                                  <a:pt x="455644" y="61473"/>
                                </a:lnTo>
                                <a:lnTo>
                                  <a:pt x="455711" y="61466"/>
                                </a:lnTo>
                                <a:lnTo>
                                  <a:pt x="455778" y="61459"/>
                                </a:lnTo>
                                <a:lnTo>
                                  <a:pt x="455845" y="61452"/>
                                </a:lnTo>
                                <a:lnTo>
                                  <a:pt x="455912" y="61444"/>
                                </a:lnTo>
                                <a:lnTo>
                                  <a:pt x="455978" y="61437"/>
                                </a:lnTo>
                                <a:lnTo>
                                  <a:pt x="456045" y="61430"/>
                                </a:lnTo>
                                <a:lnTo>
                                  <a:pt x="456112" y="61422"/>
                                </a:lnTo>
                                <a:lnTo>
                                  <a:pt x="456179" y="61415"/>
                                </a:lnTo>
                                <a:lnTo>
                                  <a:pt x="456246" y="61408"/>
                                </a:lnTo>
                                <a:lnTo>
                                  <a:pt x="456312" y="61400"/>
                                </a:lnTo>
                                <a:lnTo>
                                  <a:pt x="456379" y="61393"/>
                                </a:lnTo>
                                <a:lnTo>
                                  <a:pt x="456446" y="61386"/>
                                </a:lnTo>
                                <a:lnTo>
                                  <a:pt x="456513" y="61379"/>
                                </a:lnTo>
                                <a:lnTo>
                                  <a:pt x="456579" y="61371"/>
                                </a:lnTo>
                                <a:lnTo>
                                  <a:pt x="456646" y="61364"/>
                                </a:lnTo>
                                <a:lnTo>
                                  <a:pt x="456713" y="61357"/>
                                </a:lnTo>
                                <a:lnTo>
                                  <a:pt x="456780" y="61349"/>
                                </a:lnTo>
                                <a:lnTo>
                                  <a:pt x="456847" y="61342"/>
                                </a:lnTo>
                                <a:lnTo>
                                  <a:pt x="456913" y="61334"/>
                                </a:lnTo>
                                <a:lnTo>
                                  <a:pt x="456980" y="61327"/>
                                </a:lnTo>
                                <a:lnTo>
                                  <a:pt x="457047" y="61320"/>
                                </a:lnTo>
                                <a:lnTo>
                                  <a:pt x="457114" y="61312"/>
                                </a:lnTo>
                                <a:lnTo>
                                  <a:pt x="457181" y="61305"/>
                                </a:lnTo>
                                <a:lnTo>
                                  <a:pt x="457247" y="61298"/>
                                </a:lnTo>
                                <a:lnTo>
                                  <a:pt x="457314" y="61290"/>
                                </a:lnTo>
                                <a:lnTo>
                                  <a:pt x="457381" y="61283"/>
                                </a:lnTo>
                                <a:lnTo>
                                  <a:pt x="457448" y="61275"/>
                                </a:lnTo>
                                <a:lnTo>
                                  <a:pt x="457515" y="61268"/>
                                </a:lnTo>
                                <a:lnTo>
                                  <a:pt x="457581" y="61261"/>
                                </a:lnTo>
                                <a:lnTo>
                                  <a:pt x="457648" y="61253"/>
                                </a:lnTo>
                                <a:lnTo>
                                  <a:pt x="457715" y="61246"/>
                                </a:lnTo>
                                <a:lnTo>
                                  <a:pt x="457782" y="61238"/>
                                </a:lnTo>
                                <a:lnTo>
                                  <a:pt x="457849" y="61231"/>
                                </a:lnTo>
                                <a:lnTo>
                                  <a:pt x="457915" y="61224"/>
                                </a:lnTo>
                                <a:lnTo>
                                  <a:pt x="457982" y="61216"/>
                                </a:lnTo>
                                <a:lnTo>
                                  <a:pt x="458049" y="61209"/>
                                </a:lnTo>
                                <a:lnTo>
                                  <a:pt x="458116" y="61201"/>
                                </a:lnTo>
                                <a:lnTo>
                                  <a:pt x="458182" y="61194"/>
                                </a:lnTo>
                                <a:lnTo>
                                  <a:pt x="458249" y="61187"/>
                                </a:lnTo>
                                <a:lnTo>
                                  <a:pt x="458316" y="61179"/>
                                </a:lnTo>
                                <a:lnTo>
                                  <a:pt x="458383" y="61172"/>
                                </a:lnTo>
                                <a:lnTo>
                                  <a:pt x="458450" y="61164"/>
                                </a:lnTo>
                                <a:lnTo>
                                  <a:pt x="458516" y="61157"/>
                                </a:lnTo>
                                <a:lnTo>
                                  <a:pt x="458583" y="61149"/>
                                </a:lnTo>
                                <a:lnTo>
                                  <a:pt x="458650" y="61142"/>
                                </a:lnTo>
                                <a:lnTo>
                                  <a:pt x="458717" y="61134"/>
                                </a:lnTo>
                                <a:lnTo>
                                  <a:pt x="458784" y="61127"/>
                                </a:lnTo>
                                <a:lnTo>
                                  <a:pt x="458850" y="61119"/>
                                </a:lnTo>
                                <a:lnTo>
                                  <a:pt x="458917" y="61112"/>
                                </a:lnTo>
                                <a:lnTo>
                                  <a:pt x="458984" y="61104"/>
                                </a:lnTo>
                                <a:lnTo>
                                  <a:pt x="459051" y="61097"/>
                                </a:lnTo>
                                <a:lnTo>
                                  <a:pt x="459118" y="61089"/>
                                </a:lnTo>
                                <a:lnTo>
                                  <a:pt x="459184" y="61082"/>
                                </a:lnTo>
                                <a:lnTo>
                                  <a:pt x="459251" y="61074"/>
                                </a:lnTo>
                                <a:lnTo>
                                  <a:pt x="459318" y="61067"/>
                                </a:lnTo>
                                <a:lnTo>
                                  <a:pt x="459385" y="61059"/>
                                </a:lnTo>
                                <a:lnTo>
                                  <a:pt x="459451" y="61052"/>
                                </a:lnTo>
                                <a:lnTo>
                                  <a:pt x="459518" y="61044"/>
                                </a:lnTo>
                                <a:lnTo>
                                  <a:pt x="459585" y="61037"/>
                                </a:lnTo>
                                <a:lnTo>
                                  <a:pt x="459652" y="61029"/>
                                </a:lnTo>
                                <a:lnTo>
                                  <a:pt x="459719" y="61022"/>
                                </a:lnTo>
                                <a:lnTo>
                                  <a:pt x="459785" y="61014"/>
                                </a:lnTo>
                                <a:lnTo>
                                  <a:pt x="459852" y="61007"/>
                                </a:lnTo>
                                <a:lnTo>
                                  <a:pt x="459919" y="60999"/>
                                </a:lnTo>
                                <a:lnTo>
                                  <a:pt x="459986" y="60992"/>
                                </a:lnTo>
                                <a:lnTo>
                                  <a:pt x="460053" y="60984"/>
                                </a:lnTo>
                                <a:lnTo>
                                  <a:pt x="460119" y="60977"/>
                                </a:lnTo>
                                <a:lnTo>
                                  <a:pt x="460186" y="60969"/>
                                </a:lnTo>
                                <a:lnTo>
                                  <a:pt x="460253" y="60961"/>
                                </a:lnTo>
                                <a:lnTo>
                                  <a:pt x="460320" y="60954"/>
                                </a:lnTo>
                                <a:lnTo>
                                  <a:pt x="460387" y="60946"/>
                                </a:lnTo>
                                <a:lnTo>
                                  <a:pt x="460453" y="60939"/>
                                </a:lnTo>
                                <a:lnTo>
                                  <a:pt x="460520" y="60931"/>
                                </a:lnTo>
                                <a:lnTo>
                                  <a:pt x="460587" y="60924"/>
                                </a:lnTo>
                                <a:lnTo>
                                  <a:pt x="460654" y="60916"/>
                                </a:lnTo>
                                <a:lnTo>
                                  <a:pt x="460721" y="60908"/>
                                </a:lnTo>
                                <a:lnTo>
                                  <a:pt x="460787" y="60901"/>
                                </a:lnTo>
                                <a:lnTo>
                                  <a:pt x="460854" y="60893"/>
                                </a:lnTo>
                                <a:lnTo>
                                  <a:pt x="460921" y="60886"/>
                                </a:lnTo>
                                <a:lnTo>
                                  <a:pt x="460988" y="60878"/>
                                </a:lnTo>
                                <a:lnTo>
                                  <a:pt x="461054" y="60870"/>
                                </a:lnTo>
                                <a:lnTo>
                                  <a:pt x="461121" y="60863"/>
                                </a:lnTo>
                                <a:lnTo>
                                  <a:pt x="461188" y="60855"/>
                                </a:lnTo>
                                <a:lnTo>
                                  <a:pt x="461255" y="60847"/>
                                </a:lnTo>
                                <a:lnTo>
                                  <a:pt x="461322" y="60840"/>
                                </a:lnTo>
                                <a:lnTo>
                                  <a:pt x="461388" y="60832"/>
                                </a:lnTo>
                                <a:lnTo>
                                  <a:pt x="461455" y="60824"/>
                                </a:lnTo>
                                <a:lnTo>
                                  <a:pt x="461522" y="60817"/>
                                </a:lnTo>
                                <a:lnTo>
                                  <a:pt x="461589" y="60809"/>
                                </a:lnTo>
                                <a:lnTo>
                                  <a:pt x="461656" y="60802"/>
                                </a:lnTo>
                                <a:lnTo>
                                  <a:pt x="461722" y="60794"/>
                                </a:lnTo>
                                <a:lnTo>
                                  <a:pt x="461789" y="60786"/>
                                </a:lnTo>
                                <a:lnTo>
                                  <a:pt x="461856" y="60779"/>
                                </a:lnTo>
                                <a:lnTo>
                                  <a:pt x="461923" y="60771"/>
                                </a:lnTo>
                                <a:lnTo>
                                  <a:pt x="461990" y="60763"/>
                                </a:lnTo>
                                <a:lnTo>
                                  <a:pt x="462056" y="60755"/>
                                </a:lnTo>
                                <a:lnTo>
                                  <a:pt x="462123" y="60748"/>
                                </a:lnTo>
                                <a:lnTo>
                                  <a:pt x="462190" y="60740"/>
                                </a:lnTo>
                                <a:lnTo>
                                  <a:pt x="462257" y="60732"/>
                                </a:lnTo>
                                <a:lnTo>
                                  <a:pt x="462323" y="60725"/>
                                </a:lnTo>
                                <a:lnTo>
                                  <a:pt x="462390" y="60717"/>
                                </a:lnTo>
                                <a:lnTo>
                                  <a:pt x="462457" y="60709"/>
                                </a:lnTo>
                                <a:lnTo>
                                  <a:pt x="462524" y="60702"/>
                                </a:lnTo>
                                <a:lnTo>
                                  <a:pt x="462591" y="60694"/>
                                </a:lnTo>
                                <a:lnTo>
                                  <a:pt x="462657" y="60686"/>
                                </a:lnTo>
                                <a:lnTo>
                                  <a:pt x="462724" y="60678"/>
                                </a:lnTo>
                                <a:lnTo>
                                  <a:pt x="462791" y="60671"/>
                                </a:lnTo>
                                <a:lnTo>
                                  <a:pt x="462858" y="60663"/>
                                </a:lnTo>
                                <a:lnTo>
                                  <a:pt x="462925" y="60655"/>
                                </a:lnTo>
                                <a:lnTo>
                                  <a:pt x="462991" y="60647"/>
                                </a:lnTo>
                                <a:lnTo>
                                  <a:pt x="463058" y="60640"/>
                                </a:lnTo>
                                <a:lnTo>
                                  <a:pt x="463125" y="60632"/>
                                </a:lnTo>
                                <a:lnTo>
                                  <a:pt x="463192" y="60624"/>
                                </a:lnTo>
                                <a:lnTo>
                                  <a:pt x="463259" y="60616"/>
                                </a:lnTo>
                                <a:lnTo>
                                  <a:pt x="463325" y="60609"/>
                                </a:lnTo>
                                <a:lnTo>
                                  <a:pt x="463392" y="60601"/>
                                </a:lnTo>
                                <a:lnTo>
                                  <a:pt x="463459" y="60593"/>
                                </a:lnTo>
                                <a:lnTo>
                                  <a:pt x="463526" y="60585"/>
                                </a:lnTo>
                                <a:lnTo>
                                  <a:pt x="463593" y="60578"/>
                                </a:lnTo>
                                <a:lnTo>
                                  <a:pt x="463659" y="60570"/>
                                </a:lnTo>
                                <a:lnTo>
                                  <a:pt x="463726" y="60562"/>
                                </a:lnTo>
                                <a:lnTo>
                                  <a:pt x="463793" y="60554"/>
                                </a:lnTo>
                                <a:lnTo>
                                  <a:pt x="463860" y="60546"/>
                                </a:lnTo>
                                <a:lnTo>
                                  <a:pt x="463926" y="60539"/>
                                </a:lnTo>
                                <a:lnTo>
                                  <a:pt x="463993" y="60531"/>
                                </a:lnTo>
                                <a:lnTo>
                                  <a:pt x="464060" y="60523"/>
                                </a:lnTo>
                                <a:lnTo>
                                  <a:pt x="464127" y="60515"/>
                                </a:lnTo>
                                <a:lnTo>
                                  <a:pt x="464194" y="60507"/>
                                </a:lnTo>
                                <a:lnTo>
                                  <a:pt x="464260" y="60500"/>
                                </a:lnTo>
                                <a:lnTo>
                                  <a:pt x="464327" y="60492"/>
                                </a:lnTo>
                                <a:lnTo>
                                  <a:pt x="464394" y="60484"/>
                                </a:lnTo>
                                <a:lnTo>
                                  <a:pt x="464461" y="60476"/>
                                </a:lnTo>
                                <a:lnTo>
                                  <a:pt x="464528" y="60468"/>
                                </a:lnTo>
                                <a:lnTo>
                                  <a:pt x="464594" y="60460"/>
                                </a:lnTo>
                                <a:lnTo>
                                  <a:pt x="464661" y="60452"/>
                                </a:lnTo>
                                <a:lnTo>
                                  <a:pt x="464728" y="60445"/>
                                </a:lnTo>
                                <a:lnTo>
                                  <a:pt x="464795" y="60437"/>
                                </a:lnTo>
                                <a:lnTo>
                                  <a:pt x="464862" y="60429"/>
                                </a:lnTo>
                                <a:lnTo>
                                  <a:pt x="464928" y="60421"/>
                                </a:lnTo>
                                <a:lnTo>
                                  <a:pt x="464995" y="60413"/>
                                </a:lnTo>
                                <a:lnTo>
                                  <a:pt x="465062" y="60405"/>
                                </a:lnTo>
                                <a:lnTo>
                                  <a:pt x="465129" y="60397"/>
                                </a:lnTo>
                                <a:lnTo>
                                  <a:pt x="465195" y="60389"/>
                                </a:lnTo>
                                <a:lnTo>
                                  <a:pt x="465262" y="60382"/>
                                </a:lnTo>
                                <a:lnTo>
                                  <a:pt x="465329" y="60374"/>
                                </a:lnTo>
                                <a:lnTo>
                                  <a:pt x="465396" y="60366"/>
                                </a:lnTo>
                                <a:lnTo>
                                  <a:pt x="465463" y="60358"/>
                                </a:lnTo>
                                <a:lnTo>
                                  <a:pt x="465529" y="60350"/>
                                </a:lnTo>
                                <a:lnTo>
                                  <a:pt x="465596" y="60342"/>
                                </a:lnTo>
                                <a:lnTo>
                                  <a:pt x="465663" y="60334"/>
                                </a:lnTo>
                                <a:lnTo>
                                  <a:pt x="465730" y="60326"/>
                                </a:lnTo>
                                <a:lnTo>
                                  <a:pt x="465797" y="60318"/>
                                </a:lnTo>
                                <a:lnTo>
                                  <a:pt x="465863" y="60310"/>
                                </a:lnTo>
                                <a:lnTo>
                                  <a:pt x="465930" y="60302"/>
                                </a:lnTo>
                                <a:lnTo>
                                  <a:pt x="465997" y="60294"/>
                                </a:lnTo>
                                <a:lnTo>
                                  <a:pt x="466064" y="60286"/>
                                </a:lnTo>
                                <a:lnTo>
                                  <a:pt x="466131" y="60279"/>
                                </a:lnTo>
                                <a:lnTo>
                                  <a:pt x="466197" y="60271"/>
                                </a:lnTo>
                                <a:lnTo>
                                  <a:pt x="466264" y="60263"/>
                                </a:lnTo>
                                <a:lnTo>
                                  <a:pt x="466331" y="60255"/>
                                </a:lnTo>
                                <a:lnTo>
                                  <a:pt x="466398" y="60247"/>
                                </a:lnTo>
                                <a:lnTo>
                                  <a:pt x="466464" y="60239"/>
                                </a:lnTo>
                                <a:lnTo>
                                  <a:pt x="466531" y="60231"/>
                                </a:lnTo>
                                <a:lnTo>
                                  <a:pt x="466598" y="60223"/>
                                </a:lnTo>
                                <a:lnTo>
                                  <a:pt x="466665" y="60215"/>
                                </a:lnTo>
                                <a:lnTo>
                                  <a:pt x="466732" y="60207"/>
                                </a:lnTo>
                                <a:lnTo>
                                  <a:pt x="466798" y="60199"/>
                                </a:lnTo>
                                <a:lnTo>
                                  <a:pt x="466865" y="60191"/>
                                </a:lnTo>
                                <a:lnTo>
                                  <a:pt x="466932" y="60183"/>
                                </a:lnTo>
                                <a:lnTo>
                                  <a:pt x="466999" y="60175"/>
                                </a:lnTo>
                                <a:lnTo>
                                  <a:pt x="467066" y="60167"/>
                                </a:lnTo>
                                <a:lnTo>
                                  <a:pt x="467132" y="60159"/>
                                </a:lnTo>
                                <a:lnTo>
                                  <a:pt x="467199" y="60151"/>
                                </a:lnTo>
                                <a:lnTo>
                                  <a:pt x="467266" y="60143"/>
                                </a:lnTo>
                                <a:lnTo>
                                  <a:pt x="467333" y="60135"/>
                                </a:lnTo>
                                <a:lnTo>
                                  <a:pt x="467400" y="60127"/>
                                </a:lnTo>
                                <a:lnTo>
                                  <a:pt x="467466" y="60118"/>
                                </a:lnTo>
                                <a:lnTo>
                                  <a:pt x="467533" y="60110"/>
                                </a:lnTo>
                                <a:lnTo>
                                  <a:pt x="467600" y="60102"/>
                                </a:lnTo>
                                <a:lnTo>
                                  <a:pt x="467667" y="60094"/>
                                </a:lnTo>
                                <a:lnTo>
                                  <a:pt x="467734" y="60086"/>
                                </a:lnTo>
                                <a:lnTo>
                                  <a:pt x="467800" y="60078"/>
                                </a:lnTo>
                                <a:lnTo>
                                  <a:pt x="467867" y="60070"/>
                                </a:lnTo>
                                <a:lnTo>
                                  <a:pt x="467934" y="60062"/>
                                </a:lnTo>
                                <a:lnTo>
                                  <a:pt x="468001" y="60054"/>
                                </a:lnTo>
                                <a:lnTo>
                                  <a:pt x="468067" y="60046"/>
                                </a:lnTo>
                                <a:lnTo>
                                  <a:pt x="468134" y="60038"/>
                                </a:lnTo>
                                <a:lnTo>
                                  <a:pt x="468201" y="60030"/>
                                </a:lnTo>
                                <a:lnTo>
                                  <a:pt x="468268" y="60022"/>
                                </a:lnTo>
                                <a:lnTo>
                                  <a:pt x="468335" y="60014"/>
                                </a:lnTo>
                                <a:lnTo>
                                  <a:pt x="468401" y="60005"/>
                                </a:lnTo>
                                <a:lnTo>
                                  <a:pt x="468468" y="59997"/>
                                </a:lnTo>
                                <a:lnTo>
                                  <a:pt x="468535" y="59989"/>
                                </a:lnTo>
                                <a:lnTo>
                                  <a:pt x="468602" y="59981"/>
                                </a:lnTo>
                                <a:lnTo>
                                  <a:pt x="468669" y="59973"/>
                                </a:lnTo>
                                <a:lnTo>
                                  <a:pt x="468735" y="59965"/>
                                </a:lnTo>
                                <a:lnTo>
                                  <a:pt x="468802" y="59957"/>
                                </a:lnTo>
                                <a:lnTo>
                                  <a:pt x="468869" y="59949"/>
                                </a:lnTo>
                                <a:lnTo>
                                  <a:pt x="468936" y="59940"/>
                                </a:lnTo>
                                <a:lnTo>
                                  <a:pt x="469003" y="59932"/>
                                </a:lnTo>
                                <a:lnTo>
                                  <a:pt x="469069" y="59924"/>
                                </a:lnTo>
                                <a:lnTo>
                                  <a:pt x="469136" y="59916"/>
                                </a:lnTo>
                                <a:lnTo>
                                  <a:pt x="469203" y="59908"/>
                                </a:lnTo>
                                <a:lnTo>
                                  <a:pt x="469270" y="59900"/>
                                </a:lnTo>
                                <a:lnTo>
                                  <a:pt x="469336" y="59891"/>
                                </a:lnTo>
                                <a:lnTo>
                                  <a:pt x="469403" y="59883"/>
                                </a:lnTo>
                                <a:lnTo>
                                  <a:pt x="469470" y="59875"/>
                                </a:lnTo>
                                <a:lnTo>
                                  <a:pt x="469537" y="59867"/>
                                </a:lnTo>
                                <a:lnTo>
                                  <a:pt x="469604" y="59859"/>
                                </a:lnTo>
                                <a:lnTo>
                                  <a:pt x="469670" y="59850"/>
                                </a:lnTo>
                                <a:lnTo>
                                  <a:pt x="469737" y="59842"/>
                                </a:lnTo>
                                <a:lnTo>
                                  <a:pt x="469804" y="59834"/>
                                </a:lnTo>
                                <a:lnTo>
                                  <a:pt x="469871" y="59826"/>
                                </a:lnTo>
                                <a:lnTo>
                                  <a:pt x="469938" y="59818"/>
                                </a:lnTo>
                                <a:lnTo>
                                  <a:pt x="470004" y="59809"/>
                                </a:lnTo>
                                <a:lnTo>
                                  <a:pt x="470071" y="59801"/>
                                </a:lnTo>
                                <a:lnTo>
                                  <a:pt x="470138" y="59793"/>
                                </a:lnTo>
                                <a:lnTo>
                                  <a:pt x="470205" y="59785"/>
                                </a:lnTo>
                                <a:lnTo>
                                  <a:pt x="470272" y="59777"/>
                                </a:lnTo>
                                <a:lnTo>
                                  <a:pt x="470338" y="59768"/>
                                </a:lnTo>
                                <a:lnTo>
                                  <a:pt x="470405" y="59760"/>
                                </a:lnTo>
                                <a:lnTo>
                                  <a:pt x="470472" y="59752"/>
                                </a:lnTo>
                                <a:lnTo>
                                  <a:pt x="470539" y="59744"/>
                                </a:lnTo>
                                <a:lnTo>
                                  <a:pt x="470606" y="59735"/>
                                </a:lnTo>
                                <a:lnTo>
                                  <a:pt x="470672" y="59727"/>
                                </a:lnTo>
                                <a:lnTo>
                                  <a:pt x="470739" y="59719"/>
                                </a:lnTo>
                                <a:lnTo>
                                  <a:pt x="470806" y="59710"/>
                                </a:lnTo>
                                <a:lnTo>
                                  <a:pt x="470873" y="59702"/>
                                </a:lnTo>
                                <a:lnTo>
                                  <a:pt x="470939" y="59694"/>
                                </a:lnTo>
                                <a:lnTo>
                                  <a:pt x="471006" y="59686"/>
                                </a:lnTo>
                                <a:lnTo>
                                  <a:pt x="471073" y="59677"/>
                                </a:lnTo>
                                <a:lnTo>
                                  <a:pt x="471140" y="59669"/>
                                </a:lnTo>
                                <a:lnTo>
                                  <a:pt x="471207" y="59661"/>
                                </a:lnTo>
                                <a:lnTo>
                                  <a:pt x="471273" y="59652"/>
                                </a:lnTo>
                                <a:lnTo>
                                  <a:pt x="471340" y="59644"/>
                                </a:lnTo>
                                <a:lnTo>
                                  <a:pt x="471407" y="59636"/>
                                </a:lnTo>
                                <a:lnTo>
                                  <a:pt x="471474" y="59627"/>
                                </a:lnTo>
                                <a:lnTo>
                                  <a:pt x="471541" y="59619"/>
                                </a:lnTo>
                                <a:lnTo>
                                  <a:pt x="471607" y="59611"/>
                                </a:lnTo>
                                <a:lnTo>
                                  <a:pt x="471674" y="59602"/>
                                </a:lnTo>
                                <a:lnTo>
                                  <a:pt x="471741" y="59594"/>
                                </a:lnTo>
                                <a:lnTo>
                                  <a:pt x="471808" y="59586"/>
                                </a:lnTo>
                                <a:lnTo>
                                  <a:pt x="471875" y="59577"/>
                                </a:lnTo>
                                <a:lnTo>
                                  <a:pt x="471941" y="59569"/>
                                </a:lnTo>
                                <a:lnTo>
                                  <a:pt x="472008" y="59561"/>
                                </a:lnTo>
                                <a:lnTo>
                                  <a:pt x="472075" y="59552"/>
                                </a:lnTo>
                                <a:lnTo>
                                  <a:pt x="472142" y="59544"/>
                                </a:lnTo>
                                <a:lnTo>
                                  <a:pt x="472208" y="59536"/>
                                </a:lnTo>
                                <a:lnTo>
                                  <a:pt x="472275" y="59527"/>
                                </a:lnTo>
                                <a:lnTo>
                                  <a:pt x="472342" y="59519"/>
                                </a:lnTo>
                                <a:lnTo>
                                  <a:pt x="472409" y="59510"/>
                                </a:lnTo>
                                <a:lnTo>
                                  <a:pt x="472476" y="59502"/>
                                </a:lnTo>
                                <a:lnTo>
                                  <a:pt x="472542" y="59494"/>
                                </a:lnTo>
                                <a:lnTo>
                                  <a:pt x="472609" y="59485"/>
                                </a:lnTo>
                                <a:lnTo>
                                  <a:pt x="472676" y="59477"/>
                                </a:lnTo>
                                <a:lnTo>
                                  <a:pt x="472743" y="59468"/>
                                </a:lnTo>
                                <a:lnTo>
                                  <a:pt x="472810" y="59460"/>
                                </a:lnTo>
                                <a:lnTo>
                                  <a:pt x="472876" y="59452"/>
                                </a:lnTo>
                                <a:lnTo>
                                  <a:pt x="472943" y="59443"/>
                                </a:lnTo>
                                <a:lnTo>
                                  <a:pt x="473010" y="59435"/>
                                </a:lnTo>
                                <a:lnTo>
                                  <a:pt x="473077" y="59426"/>
                                </a:lnTo>
                                <a:lnTo>
                                  <a:pt x="473144" y="59418"/>
                                </a:lnTo>
                                <a:lnTo>
                                  <a:pt x="473210" y="59409"/>
                                </a:lnTo>
                                <a:lnTo>
                                  <a:pt x="473277" y="59401"/>
                                </a:lnTo>
                                <a:lnTo>
                                  <a:pt x="473344" y="59393"/>
                                </a:lnTo>
                                <a:lnTo>
                                  <a:pt x="473411" y="59384"/>
                                </a:lnTo>
                                <a:lnTo>
                                  <a:pt x="473478" y="59376"/>
                                </a:lnTo>
                                <a:lnTo>
                                  <a:pt x="473544" y="59367"/>
                                </a:lnTo>
                                <a:lnTo>
                                  <a:pt x="473611" y="59359"/>
                                </a:lnTo>
                                <a:lnTo>
                                  <a:pt x="473678" y="59350"/>
                                </a:lnTo>
                                <a:lnTo>
                                  <a:pt x="473745" y="59342"/>
                                </a:lnTo>
                                <a:lnTo>
                                  <a:pt x="473811" y="59333"/>
                                </a:lnTo>
                                <a:lnTo>
                                  <a:pt x="473878" y="59325"/>
                                </a:lnTo>
                                <a:lnTo>
                                  <a:pt x="473945" y="59316"/>
                                </a:lnTo>
                                <a:lnTo>
                                  <a:pt x="474012" y="59308"/>
                                </a:lnTo>
                                <a:lnTo>
                                  <a:pt x="474079" y="59299"/>
                                </a:lnTo>
                                <a:lnTo>
                                  <a:pt x="474145" y="59291"/>
                                </a:lnTo>
                                <a:lnTo>
                                  <a:pt x="474212" y="59282"/>
                                </a:lnTo>
                                <a:lnTo>
                                  <a:pt x="474279" y="59274"/>
                                </a:lnTo>
                                <a:lnTo>
                                  <a:pt x="474346" y="59265"/>
                                </a:lnTo>
                                <a:lnTo>
                                  <a:pt x="474413" y="59257"/>
                                </a:lnTo>
                                <a:lnTo>
                                  <a:pt x="474479" y="59248"/>
                                </a:lnTo>
                                <a:lnTo>
                                  <a:pt x="474546" y="59240"/>
                                </a:lnTo>
                                <a:lnTo>
                                  <a:pt x="474613" y="59231"/>
                                </a:lnTo>
                                <a:lnTo>
                                  <a:pt x="474680" y="59222"/>
                                </a:lnTo>
                                <a:lnTo>
                                  <a:pt x="474747" y="59214"/>
                                </a:lnTo>
                                <a:lnTo>
                                  <a:pt x="474813" y="59205"/>
                                </a:lnTo>
                                <a:lnTo>
                                  <a:pt x="474880" y="59197"/>
                                </a:lnTo>
                                <a:lnTo>
                                  <a:pt x="474947" y="59188"/>
                                </a:lnTo>
                                <a:lnTo>
                                  <a:pt x="475014" y="59180"/>
                                </a:lnTo>
                                <a:lnTo>
                                  <a:pt x="475080" y="59171"/>
                                </a:lnTo>
                                <a:lnTo>
                                  <a:pt x="475147" y="59162"/>
                                </a:lnTo>
                                <a:lnTo>
                                  <a:pt x="475214" y="59154"/>
                                </a:lnTo>
                                <a:lnTo>
                                  <a:pt x="475281" y="59145"/>
                                </a:lnTo>
                                <a:lnTo>
                                  <a:pt x="475348" y="59137"/>
                                </a:lnTo>
                                <a:lnTo>
                                  <a:pt x="475414" y="59128"/>
                                </a:lnTo>
                                <a:lnTo>
                                  <a:pt x="475481" y="59119"/>
                                </a:lnTo>
                                <a:lnTo>
                                  <a:pt x="475548" y="59111"/>
                                </a:lnTo>
                                <a:lnTo>
                                  <a:pt x="475615" y="59102"/>
                                </a:lnTo>
                                <a:lnTo>
                                  <a:pt x="475682" y="59094"/>
                                </a:lnTo>
                                <a:lnTo>
                                  <a:pt x="475748" y="59085"/>
                                </a:lnTo>
                                <a:lnTo>
                                  <a:pt x="475815" y="59076"/>
                                </a:lnTo>
                                <a:lnTo>
                                  <a:pt x="475882" y="59068"/>
                                </a:lnTo>
                                <a:lnTo>
                                  <a:pt x="475949" y="59059"/>
                                </a:lnTo>
                                <a:lnTo>
                                  <a:pt x="476016" y="59050"/>
                                </a:lnTo>
                                <a:lnTo>
                                  <a:pt x="476082" y="59042"/>
                                </a:lnTo>
                                <a:lnTo>
                                  <a:pt x="476149" y="59033"/>
                                </a:lnTo>
                                <a:lnTo>
                                  <a:pt x="476216" y="59024"/>
                                </a:lnTo>
                                <a:lnTo>
                                  <a:pt x="476283" y="59016"/>
                                </a:lnTo>
                                <a:lnTo>
                                  <a:pt x="476349" y="59007"/>
                                </a:lnTo>
                                <a:lnTo>
                                  <a:pt x="476416" y="58998"/>
                                </a:lnTo>
                                <a:lnTo>
                                  <a:pt x="476483" y="58990"/>
                                </a:lnTo>
                                <a:lnTo>
                                  <a:pt x="476550" y="58981"/>
                                </a:lnTo>
                                <a:lnTo>
                                  <a:pt x="476617" y="58972"/>
                                </a:lnTo>
                                <a:lnTo>
                                  <a:pt x="476683" y="58964"/>
                                </a:lnTo>
                                <a:lnTo>
                                  <a:pt x="476750" y="58955"/>
                                </a:lnTo>
                                <a:lnTo>
                                  <a:pt x="476817" y="58946"/>
                                </a:lnTo>
                                <a:lnTo>
                                  <a:pt x="476884" y="58938"/>
                                </a:lnTo>
                                <a:lnTo>
                                  <a:pt x="476951" y="58929"/>
                                </a:lnTo>
                                <a:lnTo>
                                  <a:pt x="477017" y="58920"/>
                                </a:lnTo>
                                <a:lnTo>
                                  <a:pt x="477084" y="58911"/>
                                </a:lnTo>
                                <a:lnTo>
                                  <a:pt x="477151" y="58903"/>
                                </a:lnTo>
                                <a:lnTo>
                                  <a:pt x="477218" y="58894"/>
                                </a:lnTo>
                                <a:lnTo>
                                  <a:pt x="477285" y="58885"/>
                                </a:lnTo>
                                <a:lnTo>
                                  <a:pt x="477351" y="58876"/>
                                </a:lnTo>
                                <a:lnTo>
                                  <a:pt x="477418" y="58868"/>
                                </a:lnTo>
                                <a:lnTo>
                                  <a:pt x="477485" y="58859"/>
                                </a:lnTo>
                                <a:lnTo>
                                  <a:pt x="477552" y="58850"/>
                                </a:lnTo>
                                <a:lnTo>
                                  <a:pt x="477619" y="58841"/>
                                </a:lnTo>
                                <a:lnTo>
                                  <a:pt x="477685" y="58833"/>
                                </a:lnTo>
                                <a:lnTo>
                                  <a:pt x="477752" y="58824"/>
                                </a:lnTo>
                                <a:lnTo>
                                  <a:pt x="477819" y="58815"/>
                                </a:lnTo>
                                <a:lnTo>
                                  <a:pt x="477886" y="58806"/>
                                </a:lnTo>
                                <a:lnTo>
                                  <a:pt x="477952" y="58798"/>
                                </a:lnTo>
                                <a:lnTo>
                                  <a:pt x="478019" y="58789"/>
                                </a:lnTo>
                                <a:lnTo>
                                  <a:pt x="478086" y="58780"/>
                                </a:lnTo>
                                <a:lnTo>
                                  <a:pt x="478153" y="58771"/>
                                </a:lnTo>
                                <a:lnTo>
                                  <a:pt x="478220" y="58762"/>
                                </a:lnTo>
                                <a:lnTo>
                                  <a:pt x="478286" y="58754"/>
                                </a:lnTo>
                                <a:lnTo>
                                  <a:pt x="478353" y="58745"/>
                                </a:lnTo>
                                <a:lnTo>
                                  <a:pt x="478420" y="58736"/>
                                </a:lnTo>
                                <a:lnTo>
                                  <a:pt x="478487" y="58727"/>
                                </a:lnTo>
                                <a:lnTo>
                                  <a:pt x="478554" y="58718"/>
                                </a:lnTo>
                                <a:lnTo>
                                  <a:pt x="478620" y="58709"/>
                                </a:lnTo>
                                <a:lnTo>
                                  <a:pt x="478687" y="58701"/>
                                </a:lnTo>
                                <a:lnTo>
                                  <a:pt x="478754" y="58692"/>
                                </a:lnTo>
                                <a:lnTo>
                                  <a:pt x="478821" y="58683"/>
                                </a:lnTo>
                                <a:lnTo>
                                  <a:pt x="478888" y="58674"/>
                                </a:lnTo>
                                <a:lnTo>
                                  <a:pt x="478954" y="58665"/>
                                </a:lnTo>
                                <a:lnTo>
                                  <a:pt x="479021" y="58656"/>
                                </a:lnTo>
                                <a:lnTo>
                                  <a:pt x="479088" y="58647"/>
                                </a:lnTo>
                                <a:lnTo>
                                  <a:pt x="479155" y="58638"/>
                                </a:lnTo>
                                <a:lnTo>
                                  <a:pt x="479221" y="58630"/>
                                </a:lnTo>
                                <a:lnTo>
                                  <a:pt x="479288" y="58621"/>
                                </a:lnTo>
                                <a:lnTo>
                                  <a:pt x="479355" y="58612"/>
                                </a:lnTo>
                                <a:lnTo>
                                  <a:pt x="479422" y="58603"/>
                                </a:lnTo>
                                <a:lnTo>
                                  <a:pt x="479489" y="58594"/>
                                </a:lnTo>
                                <a:lnTo>
                                  <a:pt x="479555" y="58585"/>
                                </a:lnTo>
                                <a:lnTo>
                                  <a:pt x="479622" y="58576"/>
                                </a:lnTo>
                                <a:lnTo>
                                  <a:pt x="479689" y="58567"/>
                                </a:lnTo>
                                <a:lnTo>
                                  <a:pt x="479756" y="58558"/>
                                </a:lnTo>
                                <a:lnTo>
                                  <a:pt x="479823" y="58549"/>
                                </a:lnTo>
                                <a:lnTo>
                                  <a:pt x="479889" y="58540"/>
                                </a:lnTo>
                                <a:lnTo>
                                  <a:pt x="479956" y="58532"/>
                                </a:lnTo>
                                <a:lnTo>
                                  <a:pt x="480023" y="58523"/>
                                </a:lnTo>
                                <a:lnTo>
                                  <a:pt x="480090" y="58514"/>
                                </a:lnTo>
                                <a:lnTo>
                                  <a:pt x="480157" y="58505"/>
                                </a:lnTo>
                                <a:lnTo>
                                  <a:pt x="480223" y="58496"/>
                                </a:lnTo>
                                <a:lnTo>
                                  <a:pt x="480290" y="58487"/>
                                </a:lnTo>
                                <a:lnTo>
                                  <a:pt x="480357" y="58478"/>
                                </a:lnTo>
                                <a:lnTo>
                                  <a:pt x="480424" y="58469"/>
                                </a:lnTo>
                                <a:lnTo>
                                  <a:pt x="480491" y="58460"/>
                                </a:lnTo>
                                <a:lnTo>
                                  <a:pt x="480557" y="58451"/>
                                </a:lnTo>
                                <a:lnTo>
                                  <a:pt x="480624" y="58442"/>
                                </a:lnTo>
                                <a:lnTo>
                                  <a:pt x="480691" y="58433"/>
                                </a:lnTo>
                                <a:lnTo>
                                  <a:pt x="480758" y="58424"/>
                                </a:lnTo>
                                <a:lnTo>
                                  <a:pt x="480824" y="58415"/>
                                </a:lnTo>
                                <a:lnTo>
                                  <a:pt x="480891" y="58406"/>
                                </a:lnTo>
                                <a:lnTo>
                                  <a:pt x="480958" y="58397"/>
                                </a:lnTo>
                                <a:lnTo>
                                  <a:pt x="481025" y="58388"/>
                                </a:lnTo>
                                <a:lnTo>
                                  <a:pt x="481092" y="58379"/>
                                </a:lnTo>
                                <a:lnTo>
                                  <a:pt x="481158" y="58370"/>
                                </a:lnTo>
                                <a:lnTo>
                                  <a:pt x="481225" y="58361"/>
                                </a:lnTo>
                                <a:lnTo>
                                  <a:pt x="481292" y="58352"/>
                                </a:lnTo>
                                <a:lnTo>
                                  <a:pt x="481359" y="58343"/>
                                </a:lnTo>
                                <a:lnTo>
                                  <a:pt x="481426" y="58334"/>
                                </a:lnTo>
                                <a:lnTo>
                                  <a:pt x="481492" y="58325"/>
                                </a:lnTo>
                                <a:lnTo>
                                  <a:pt x="481559" y="58315"/>
                                </a:lnTo>
                                <a:lnTo>
                                  <a:pt x="481626" y="58306"/>
                                </a:lnTo>
                                <a:lnTo>
                                  <a:pt x="481693" y="58297"/>
                                </a:lnTo>
                                <a:lnTo>
                                  <a:pt x="481760" y="58288"/>
                                </a:lnTo>
                                <a:lnTo>
                                  <a:pt x="481826" y="58279"/>
                                </a:lnTo>
                                <a:lnTo>
                                  <a:pt x="481893" y="58270"/>
                                </a:lnTo>
                                <a:lnTo>
                                  <a:pt x="481960" y="58261"/>
                                </a:lnTo>
                                <a:lnTo>
                                  <a:pt x="482027" y="58252"/>
                                </a:lnTo>
                                <a:lnTo>
                                  <a:pt x="482093" y="58243"/>
                                </a:lnTo>
                                <a:lnTo>
                                  <a:pt x="482160" y="58234"/>
                                </a:lnTo>
                                <a:lnTo>
                                  <a:pt x="482227" y="58225"/>
                                </a:lnTo>
                                <a:lnTo>
                                  <a:pt x="482294" y="58215"/>
                                </a:lnTo>
                                <a:lnTo>
                                  <a:pt x="482361" y="58206"/>
                                </a:lnTo>
                                <a:lnTo>
                                  <a:pt x="482427" y="58197"/>
                                </a:lnTo>
                                <a:lnTo>
                                  <a:pt x="482494" y="58188"/>
                                </a:lnTo>
                                <a:lnTo>
                                  <a:pt x="482561" y="58179"/>
                                </a:lnTo>
                                <a:lnTo>
                                  <a:pt x="482628" y="58170"/>
                                </a:lnTo>
                                <a:lnTo>
                                  <a:pt x="482695" y="58161"/>
                                </a:lnTo>
                                <a:lnTo>
                                  <a:pt x="482761" y="58152"/>
                                </a:lnTo>
                                <a:lnTo>
                                  <a:pt x="482828" y="58142"/>
                                </a:lnTo>
                                <a:lnTo>
                                  <a:pt x="482895" y="58133"/>
                                </a:lnTo>
                                <a:lnTo>
                                  <a:pt x="482962" y="58124"/>
                                </a:lnTo>
                                <a:lnTo>
                                  <a:pt x="483029" y="58115"/>
                                </a:lnTo>
                                <a:lnTo>
                                  <a:pt x="483095" y="58106"/>
                                </a:lnTo>
                                <a:lnTo>
                                  <a:pt x="483162" y="58097"/>
                                </a:lnTo>
                                <a:lnTo>
                                  <a:pt x="483229" y="58087"/>
                                </a:lnTo>
                                <a:lnTo>
                                  <a:pt x="483296" y="58078"/>
                                </a:lnTo>
                                <a:lnTo>
                                  <a:pt x="483362" y="58069"/>
                                </a:lnTo>
                                <a:lnTo>
                                  <a:pt x="483429" y="58060"/>
                                </a:lnTo>
                                <a:lnTo>
                                  <a:pt x="483496" y="58051"/>
                                </a:lnTo>
                                <a:lnTo>
                                  <a:pt x="483563" y="58041"/>
                                </a:lnTo>
                                <a:lnTo>
                                  <a:pt x="483630" y="58032"/>
                                </a:lnTo>
                                <a:lnTo>
                                  <a:pt x="483696" y="58023"/>
                                </a:lnTo>
                                <a:lnTo>
                                  <a:pt x="483763" y="58014"/>
                                </a:lnTo>
                                <a:lnTo>
                                  <a:pt x="483830" y="58004"/>
                                </a:lnTo>
                                <a:lnTo>
                                  <a:pt x="483897" y="57995"/>
                                </a:lnTo>
                                <a:lnTo>
                                  <a:pt x="483964" y="57986"/>
                                </a:lnTo>
                                <a:lnTo>
                                  <a:pt x="484030" y="57977"/>
                                </a:lnTo>
                                <a:lnTo>
                                  <a:pt x="484097" y="57967"/>
                                </a:lnTo>
                                <a:lnTo>
                                  <a:pt x="484164" y="57958"/>
                                </a:lnTo>
                                <a:lnTo>
                                  <a:pt x="484231" y="57949"/>
                                </a:lnTo>
                                <a:lnTo>
                                  <a:pt x="484298" y="57940"/>
                                </a:lnTo>
                                <a:lnTo>
                                  <a:pt x="484364" y="57930"/>
                                </a:lnTo>
                                <a:lnTo>
                                  <a:pt x="484431" y="57921"/>
                                </a:lnTo>
                                <a:lnTo>
                                  <a:pt x="484498" y="57912"/>
                                </a:lnTo>
                                <a:lnTo>
                                  <a:pt x="484565" y="57902"/>
                                </a:lnTo>
                                <a:lnTo>
                                  <a:pt x="484632" y="57893"/>
                                </a:lnTo>
                                <a:lnTo>
                                  <a:pt x="484698" y="57884"/>
                                </a:lnTo>
                                <a:lnTo>
                                  <a:pt x="484765" y="57875"/>
                                </a:lnTo>
                                <a:lnTo>
                                  <a:pt x="484832" y="57865"/>
                                </a:lnTo>
                                <a:lnTo>
                                  <a:pt x="484899" y="57856"/>
                                </a:lnTo>
                                <a:lnTo>
                                  <a:pt x="484965" y="57847"/>
                                </a:lnTo>
                                <a:lnTo>
                                  <a:pt x="485032" y="57837"/>
                                </a:lnTo>
                                <a:lnTo>
                                  <a:pt x="485099" y="57828"/>
                                </a:lnTo>
                                <a:lnTo>
                                  <a:pt x="485166" y="57819"/>
                                </a:lnTo>
                                <a:lnTo>
                                  <a:pt x="485233" y="57809"/>
                                </a:lnTo>
                                <a:lnTo>
                                  <a:pt x="485299" y="57800"/>
                                </a:lnTo>
                                <a:lnTo>
                                  <a:pt x="485366" y="57791"/>
                                </a:lnTo>
                                <a:lnTo>
                                  <a:pt x="485433" y="57781"/>
                                </a:lnTo>
                                <a:lnTo>
                                  <a:pt x="485500" y="57772"/>
                                </a:lnTo>
                                <a:lnTo>
                                  <a:pt x="485567" y="57762"/>
                                </a:lnTo>
                                <a:lnTo>
                                  <a:pt x="485633" y="57753"/>
                                </a:lnTo>
                                <a:lnTo>
                                  <a:pt x="485700" y="57744"/>
                                </a:lnTo>
                                <a:lnTo>
                                  <a:pt x="485767" y="57734"/>
                                </a:lnTo>
                                <a:lnTo>
                                  <a:pt x="485834" y="57725"/>
                                </a:lnTo>
                                <a:lnTo>
                                  <a:pt x="485901" y="57716"/>
                                </a:lnTo>
                                <a:lnTo>
                                  <a:pt x="485967" y="57706"/>
                                </a:lnTo>
                                <a:lnTo>
                                  <a:pt x="486034" y="57697"/>
                                </a:lnTo>
                                <a:lnTo>
                                  <a:pt x="486101" y="57687"/>
                                </a:lnTo>
                                <a:lnTo>
                                  <a:pt x="486168" y="57678"/>
                                </a:lnTo>
                                <a:lnTo>
                                  <a:pt x="486234" y="57668"/>
                                </a:lnTo>
                                <a:lnTo>
                                  <a:pt x="486301" y="57659"/>
                                </a:lnTo>
                                <a:lnTo>
                                  <a:pt x="486368" y="57650"/>
                                </a:lnTo>
                                <a:lnTo>
                                  <a:pt x="486435" y="57640"/>
                                </a:lnTo>
                                <a:lnTo>
                                  <a:pt x="486502" y="57631"/>
                                </a:lnTo>
                                <a:lnTo>
                                  <a:pt x="486568" y="57621"/>
                                </a:lnTo>
                                <a:lnTo>
                                  <a:pt x="486635" y="57612"/>
                                </a:lnTo>
                                <a:lnTo>
                                  <a:pt x="486702" y="57602"/>
                                </a:lnTo>
                                <a:lnTo>
                                  <a:pt x="486769" y="57593"/>
                                </a:lnTo>
                                <a:lnTo>
                                  <a:pt x="486836" y="57583"/>
                                </a:lnTo>
                                <a:lnTo>
                                  <a:pt x="486902" y="57574"/>
                                </a:lnTo>
                                <a:lnTo>
                                  <a:pt x="486969" y="57564"/>
                                </a:lnTo>
                                <a:lnTo>
                                  <a:pt x="487036" y="57555"/>
                                </a:lnTo>
                                <a:lnTo>
                                  <a:pt x="487103" y="57545"/>
                                </a:lnTo>
                                <a:lnTo>
                                  <a:pt x="487170" y="57536"/>
                                </a:lnTo>
                                <a:lnTo>
                                  <a:pt x="487236" y="57526"/>
                                </a:lnTo>
                                <a:lnTo>
                                  <a:pt x="487303" y="57517"/>
                                </a:lnTo>
                                <a:lnTo>
                                  <a:pt x="487370" y="57507"/>
                                </a:lnTo>
                                <a:lnTo>
                                  <a:pt x="487437" y="57498"/>
                                </a:lnTo>
                                <a:lnTo>
                                  <a:pt x="487504" y="57488"/>
                                </a:lnTo>
                                <a:lnTo>
                                  <a:pt x="487570" y="57479"/>
                                </a:lnTo>
                                <a:lnTo>
                                  <a:pt x="487637" y="57469"/>
                                </a:lnTo>
                                <a:lnTo>
                                  <a:pt x="487704" y="57460"/>
                                </a:lnTo>
                                <a:lnTo>
                                  <a:pt x="487771" y="57450"/>
                                </a:lnTo>
                                <a:lnTo>
                                  <a:pt x="487837" y="57441"/>
                                </a:lnTo>
                                <a:lnTo>
                                  <a:pt x="487904" y="57431"/>
                                </a:lnTo>
                                <a:lnTo>
                                  <a:pt x="487971" y="57422"/>
                                </a:lnTo>
                                <a:lnTo>
                                  <a:pt x="488038" y="57412"/>
                                </a:lnTo>
                                <a:lnTo>
                                  <a:pt x="488105" y="57402"/>
                                </a:lnTo>
                                <a:lnTo>
                                  <a:pt x="488171" y="57393"/>
                                </a:lnTo>
                                <a:lnTo>
                                  <a:pt x="488238" y="57383"/>
                                </a:lnTo>
                                <a:lnTo>
                                  <a:pt x="488305" y="57374"/>
                                </a:lnTo>
                                <a:lnTo>
                                  <a:pt x="488372" y="57364"/>
                                </a:lnTo>
                                <a:lnTo>
                                  <a:pt x="488439" y="57355"/>
                                </a:lnTo>
                                <a:lnTo>
                                  <a:pt x="488505" y="57345"/>
                                </a:lnTo>
                                <a:lnTo>
                                  <a:pt x="488572" y="57335"/>
                                </a:lnTo>
                                <a:lnTo>
                                  <a:pt x="488639" y="57326"/>
                                </a:lnTo>
                                <a:lnTo>
                                  <a:pt x="488706" y="57316"/>
                                </a:lnTo>
                                <a:lnTo>
                                  <a:pt x="488773" y="57306"/>
                                </a:lnTo>
                                <a:lnTo>
                                  <a:pt x="488839" y="57297"/>
                                </a:lnTo>
                                <a:lnTo>
                                  <a:pt x="488906" y="57287"/>
                                </a:lnTo>
                                <a:lnTo>
                                  <a:pt x="488973" y="57278"/>
                                </a:lnTo>
                                <a:lnTo>
                                  <a:pt x="489040" y="57268"/>
                                </a:lnTo>
                                <a:lnTo>
                                  <a:pt x="489106" y="57258"/>
                                </a:lnTo>
                                <a:lnTo>
                                  <a:pt x="489173" y="57249"/>
                                </a:lnTo>
                                <a:lnTo>
                                  <a:pt x="489240" y="57239"/>
                                </a:lnTo>
                                <a:lnTo>
                                  <a:pt x="489307" y="57229"/>
                                </a:lnTo>
                                <a:lnTo>
                                  <a:pt x="489374" y="57220"/>
                                </a:lnTo>
                                <a:lnTo>
                                  <a:pt x="489440" y="57210"/>
                                </a:lnTo>
                                <a:lnTo>
                                  <a:pt x="489507" y="57200"/>
                                </a:lnTo>
                                <a:lnTo>
                                  <a:pt x="489574" y="57191"/>
                                </a:lnTo>
                                <a:lnTo>
                                  <a:pt x="489641" y="57181"/>
                                </a:lnTo>
                                <a:lnTo>
                                  <a:pt x="489708" y="57171"/>
                                </a:lnTo>
                                <a:lnTo>
                                  <a:pt x="489774" y="57161"/>
                                </a:lnTo>
                                <a:lnTo>
                                  <a:pt x="489841" y="57152"/>
                                </a:lnTo>
                                <a:lnTo>
                                  <a:pt x="489908" y="57142"/>
                                </a:lnTo>
                                <a:lnTo>
                                  <a:pt x="489975" y="57132"/>
                                </a:lnTo>
                                <a:lnTo>
                                  <a:pt x="490042" y="57123"/>
                                </a:lnTo>
                                <a:lnTo>
                                  <a:pt x="490108" y="57113"/>
                                </a:lnTo>
                                <a:lnTo>
                                  <a:pt x="490175" y="57103"/>
                                </a:lnTo>
                                <a:lnTo>
                                  <a:pt x="490242" y="57093"/>
                                </a:lnTo>
                                <a:lnTo>
                                  <a:pt x="490309" y="57084"/>
                                </a:lnTo>
                                <a:lnTo>
                                  <a:pt x="490376" y="57074"/>
                                </a:lnTo>
                                <a:lnTo>
                                  <a:pt x="490442" y="57064"/>
                                </a:lnTo>
                                <a:lnTo>
                                  <a:pt x="490509" y="57054"/>
                                </a:lnTo>
                                <a:lnTo>
                                  <a:pt x="490576" y="57045"/>
                                </a:lnTo>
                                <a:lnTo>
                                  <a:pt x="490643" y="57035"/>
                                </a:lnTo>
                                <a:lnTo>
                                  <a:pt x="490709" y="57025"/>
                                </a:lnTo>
                                <a:lnTo>
                                  <a:pt x="490776" y="57015"/>
                                </a:lnTo>
                                <a:lnTo>
                                  <a:pt x="490843" y="57005"/>
                                </a:lnTo>
                                <a:lnTo>
                                  <a:pt x="490910" y="56996"/>
                                </a:lnTo>
                                <a:lnTo>
                                  <a:pt x="490977" y="56986"/>
                                </a:lnTo>
                                <a:lnTo>
                                  <a:pt x="491043" y="56976"/>
                                </a:lnTo>
                                <a:lnTo>
                                  <a:pt x="491110" y="56966"/>
                                </a:lnTo>
                                <a:lnTo>
                                  <a:pt x="491177" y="56956"/>
                                </a:lnTo>
                                <a:lnTo>
                                  <a:pt x="491244" y="56946"/>
                                </a:lnTo>
                                <a:lnTo>
                                  <a:pt x="491311" y="56937"/>
                                </a:lnTo>
                                <a:lnTo>
                                  <a:pt x="491377" y="56927"/>
                                </a:lnTo>
                                <a:lnTo>
                                  <a:pt x="491444" y="56917"/>
                                </a:lnTo>
                                <a:lnTo>
                                  <a:pt x="491511" y="56907"/>
                                </a:lnTo>
                                <a:lnTo>
                                  <a:pt x="491578" y="56897"/>
                                </a:lnTo>
                                <a:lnTo>
                                  <a:pt x="491645" y="56887"/>
                                </a:lnTo>
                                <a:lnTo>
                                  <a:pt x="491711" y="56878"/>
                                </a:lnTo>
                                <a:lnTo>
                                  <a:pt x="491778" y="56868"/>
                                </a:lnTo>
                                <a:lnTo>
                                  <a:pt x="491845" y="56858"/>
                                </a:lnTo>
                                <a:lnTo>
                                  <a:pt x="491912" y="56848"/>
                                </a:lnTo>
                                <a:lnTo>
                                  <a:pt x="491978" y="56838"/>
                                </a:lnTo>
                                <a:lnTo>
                                  <a:pt x="492045" y="56828"/>
                                </a:lnTo>
                                <a:lnTo>
                                  <a:pt x="492112" y="56818"/>
                                </a:lnTo>
                                <a:lnTo>
                                  <a:pt x="492179" y="56808"/>
                                </a:lnTo>
                                <a:lnTo>
                                  <a:pt x="492246" y="56798"/>
                                </a:lnTo>
                                <a:lnTo>
                                  <a:pt x="492312" y="56789"/>
                                </a:lnTo>
                                <a:lnTo>
                                  <a:pt x="492379" y="56779"/>
                                </a:lnTo>
                                <a:lnTo>
                                  <a:pt x="492446" y="56769"/>
                                </a:lnTo>
                                <a:lnTo>
                                  <a:pt x="492513" y="56759"/>
                                </a:lnTo>
                                <a:lnTo>
                                  <a:pt x="492580" y="56749"/>
                                </a:lnTo>
                                <a:lnTo>
                                  <a:pt x="492646" y="56739"/>
                                </a:lnTo>
                                <a:lnTo>
                                  <a:pt x="492713" y="56729"/>
                                </a:lnTo>
                                <a:lnTo>
                                  <a:pt x="492780" y="56719"/>
                                </a:lnTo>
                                <a:lnTo>
                                  <a:pt x="492847" y="56709"/>
                                </a:lnTo>
                                <a:lnTo>
                                  <a:pt x="492914" y="56699"/>
                                </a:lnTo>
                                <a:lnTo>
                                  <a:pt x="492980" y="56689"/>
                                </a:lnTo>
                                <a:lnTo>
                                  <a:pt x="493047" y="56679"/>
                                </a:lnTo>
                                <a:lnTo>
                                  <a:pt x="493114" y="56669"/>
                                </a:lnTo>
                                <a:lnTo>
                                  <a:pt x="493181" y="56659"/>
                                </a:lnTo>
                                <a:lnTo>
                                  <a:pt x="493247" y="56649"/>
                                </a:lnTo>
                                <a:lnTo>
                                  <a:pt x="493314" y="56639"/>
                                </a:lnTo>
                                <a:lnTo>
                                  <a:pt x="493381" y="56629"/>
                                </a:lnTo>
                                <a:lnTo>
                                  <a:pt x="493448" y="56619"/>
                                </a:lnTo>
                                <a:lnTo>
                                  <a:pt x="493515" y="56609"/>
                                </a:lnTo>
                                <a:lnTo>
                                  <a:pt x="493581" y="56599"/>
                                </a:lnTo>
                                <a:lnTo>
                                  <a:pt x="493648" y="56589"/>
                                </a:lnTo>
                                <a:lnTo>
                                  <a:pt x="493715" y="56579"/>
                                </a:lnTo>
                                <a:lnTo>
                                  <a:pt x="493782" y="56569"/>
                                </a:lnTo>
                                <a:lnTo>
                                  <a:pt x="493849" y="56559"/>
                                </a:lnTo>
                                <a:lnTo>
                                  <a:pt x="493915" y="56549"/>
                                </a:lnTo>
                                <a:lnTo>
                                  <a:pt x="493982" y="56539"/>
                                </a:lnTo>
                                <a:lnTo>
                                  <a:pt x="494049" y="56529"/>
                                </a:lnTo>
                                <a:lnTo>
                                  <a:pt x="494116" y="56519"/>
                                </a:lnTo>
                                <a:lnTo>
                                  <a:pt x="494183" y="56509"/>
                                </a:lnTo>
                                <a:lnTo>
                                  <a:pt x="494249" y="56499"/>
                                </a:lnTo>
                                <a:lnTo>
                                  <a:pt x="494316" y="56488"/>
                                </a:lnTo>
                                <a:lnTo>
                                  <a:pt x="494383" y="56478"/>
                                </a:lnTo>
                                <a:lnTo>
                                  <a:pt x="494450" y="56468"/>
                                </a:lnTo>
                                <a:lnTo>
                                  <a:pt x="494517" y="56458"/>
                                </a:lnTo>
                                <a:lnTo>
                                  <a:pt x="494583" y="56448"/>
                                </a:lnTo>
                                <a:lnTo>
                                  <a:pt x="494650" y="56438"/>
                                </a:lnTo>
                                <a:lnTo>
                                  <a:pt x="494717" y="56428"/>
                                </a:lnTo>
                                <a:lnTo>
                                  <a:pt x="494784" y="56418"/>
                                </a:lnTo>
                                <a:lnTo>
                                  <a:pt x="494850" y="56408"/>
                                </a:lnTo>
                                <a:lnTo>
                                  <a:pt x="494917" y="56397"/>
                                </a:lnTo>
                                <a:lnTo>
                                  <a:pt x="494984" y="56387"/>
                                </a:lnTo>
                                <a:lnTo>
                                  <a:pt x="495051" y="56377"/>
                                </a:lnTo>
                                <a:lnTo>
                                  <a:pt x="495118" y="56367"/>
                                </a:lnTo>
                                <a:lnTo>
                                  <a:pt x="495184" y="56357"/>
                                </a:lnTo>
                                <a:lnTo>
                                  <a:pt x="495251" y="56347"/>
                                </a:lnTo>
                                <a:lnTo>
                                  <a:pt x="495318" y="56337"/>
                                </a:lnTo>
                                <a:lnTo>
                                  <a:pt x="495385" y="56326"/>
                                </a:lnTo>
                                <a:lnTo>
                                  <a:pt x="495452" y="56316"/>
                                </a:lnTo>
                                <a:lnTo>
                                  <a:pt x="495518" y="56306"/>
                                </a:lnTo>
                                <a:lnTo>
                                  <a:pt x="495585" y="56296"/>
                                </a:lnTo>
                                <a:lnTo>
                                  <a:pt x="495652" y="56286"/>
                                </a:lnTo>
                                <a:lnTo>
                                  <a:pt x="495719" y="56275"/>
                                </a:lnTo>
                                <a:lnTo>
                                  <a:pt x="495786" y="56265"/>
                                </a:lnTo>
                                <a:lnTo>
                                  <a:pt x="495852" y="56255"/>
                                </a:lnTo>
                                <a:lnTo>
                                  <a:pt x="495919" y="56245"/>
                                </a:lnTo>
                                <a:lnTo>
                                  <a:pt x="495986" y="56235"/>
                                </a:lnTo>
                                <a:lnTo>
                                  <a:pt x="496053" y="56224"/>
                                </a:lnTo>
                                <a:lnTo>
                                  <a:pt x="496119" y="56214"/>
                                </a:lnTo>
                                <a:lnTo>
                                  <a:pt x="496186" y="56204"/>
                                </a:lnTo>
                                <a:lnTo>
                                  <a:pt x="496253" y="56194"/>
                                </a:lnTo>
                                <a:lnTo>
                                  <a:pt x="496320" y="56183"/>
                                </a:lnTo>
                                <a:lnTo>
                                  <a:pt x="496387" y="56173"/>
                                </a:lnTo>
                                <a:lnTo>
                                  <a:pt x="496453" y="56163"/>
                                </a:lnTo>
                                <a:lnTo>
                                  <a:pt x="496520" y="56153"/>
                                </a:lnTo>
                                <a:lnTo>
                                  <a:pt x="496587" y="56142"/>
                                </a:lnTo>
                                <a:lnTo>
                                  <a:pt x="496654" y="56132"/>
                                </a:lnTo>
                                <a:lnTo>
                                  <a:pt x="496721" y="56122"/>
                                </a:lnTo>
                                <a:lnTo>
                                  <a:pt x="496787" y="56111"/>
                                </a:lnTo>
                                <a:lnTo>
                                  <a:pt x="496854" y="56101"/>
                                </a:lnTo>
                                <a:lnTo>
                                  <a:pt x="496921" y="56091"/>
                                </a:lnTo>
                                <a:lnTo>
                                  <a:pt x="496988" y="56081"/>
                                </a:lnTo>
                                <a:lnTo>
                                  <a:pt x="497055" y="56070"/>
                                </a:lnTo>
                                <a:lnTo>
                                  <a:pt x="497121" y="56060"/>
                                </a:lnTo>
                                <a:lnTo>
                                  <a:pt x="497188" y="56050"/>
                                </a:lnTo>
                                <a:lnTo>
                                  <a:pt x="497255" y="56039"/>
                                </a:lnTo>
                                <a:lnTo>
                                  <a:pt x="497322" y="56029"/>
                                </a:lnTo>
                                <a:lnTo>
                                  <a:pt x="497389" y="56019"/>
                                </a:lnTo>
                                <a:lnTo>
                                  <a:pt x="497455" y="56008"/>
                                </a:lnTo>
                                <a:lnTo>
                                  <a:pt x="497522" y="55998"/>
                                </a:lnTo>
                                <a:lnTo>
                                  <a:pt x="497589" y="55988"/>
                                </a:lnTo>
                                <a:lnTo>
                                  <a:pt x="497656" y="55977"/>
                                </a:lnTo>
                                <a:lnTo>
                                  <a:pt x="497722" y="55967"/>
                                </a:lnTo>
                                <a:lnTo>
                                  <a:pt x="497789" y="55956"/>
                                </a:lnTo>
                                <a:lnTo>
                                  <a:pt x="497856" y="55946"/>
                                </a:lnTo>
                                <a:lnTo>
                                  <a:pt x="497923" y="55936"/>
                                </a:lnTo>
                                <a:lnTo>
                                  <a:pt x="497990" y="55925"/>
                                </a:lnTo>
                                <a:lnTo>
                                  <a:pt x="498056" y="55915"/>
                                </a:lnTo>
                                <a:lnTo>
                                  <a:pt x="498123" y="55904"/>
                                </a:lnTo>
                                <a:lnTo>
                                  <a:pt x="498190" y="55894"/>
                                </a:lnTo>
                                <a:lnTo>
                                  <a:pt x="498257" y="55884"/>
                                </a:lnTo>
                                <a:lnTo>
                                  <a:pt x="498324" y="55873"/>
                                </a:lnTo>
                                <a:lnTo>
                                  <a:pt x="498390" y="55863"/>
                                </a:lnTo>
                                <a:lnTo>
                                  <a:pt x="498457" y="55852"/>
                                </a:lnTo>
                                <a:lnTo>
                                  <a:pt x="498524" y="55842"/>
                                </a:lnTo>
                                <a:lnTo>
                                  <a:pt x="498591" y="55831"/>
                                </a:lnTo>
                                <a:lnTo>
                                  <a:pt x="498658" y="55821"/>
                                </a:lnTo>
                                <a:lnTo>
                                  <a:pt x="498724" y="55810"/>
                                </a:lnTo>
                                <a:lnTo>
                                  <a:pt x="498791" y="55800"/>
                                </a:lnTo>
                                <a:lnTo>
                                  <a:pt x="498858" y="55790"/>
                                </a:lnTo>
                                <a:lnTo>
                                  <a:pt x="498925" y="55779"/>
                                </a:lnTo>
                                <a:lnTo>
                                  <a:pt x="498991" y="55769"/>
                                </a:lnTo>
                                <a:lnTo>
                                  <a:pt x="499058" y="55758"/>
                                </a:lnTo>
                                <a:lnTo>
                                  <a:pt x="499125" y="55748"/>
                                </a:lnTo>
                                <a:lnTo>
                                  <a:pt x="499192" y="55737"/>
                                </a:lnTo>
                                <a:lnTo>
                                  <a:pt x="499259" y="55727"/>
                                </a:lnTo>
                                <a:lnTo>
                                  <a:pt x="499325" y="55716"/>
                                </a:lnTo>
                                <a:lnTo>
                                  <a:pt x="499392" y="55706"/>
                                </a:lnTo>
                                <a:lnTo>
                                  <a:pt x="499459" y="55695"/>
                                </a:lnTo>
                                <a:lnTo>
                                  <a:pt x="499526" y="55685"/>
                                </a:lnTo>
                                <a:lnTo>
                                  <a:pt x="499593" y="55674"/>
                                </a:lnTo>
                                <a:lnTo>
                                  <a:pt x="499659" y="55663"/>
                                </a:lnTo>
                                <a:lnTo>
                                  <a:pt x="499726" y="55653"/>
                                </a:lnTo>
                                <a:lnTo>
                                  <a:pt x="499793" y="55642"/>
                                </a:lnTo>
                                <a:lnTo>
                                  <a:pt x="499860" y="55632"/>
                                </a:lnTo>
                                <a:lnTo>
                                  <a:pt x="499927" y="55621"/>
                                </a:lnTo>
                                <a:lnTo>
                                  <a:pt x="499993" y="55611"/>
                                </a:lnTo>
                                <a:lnTo>
                                  <a:pt x="500060" y="55600"/>
                                </a:lnTo>
                                <a:lnTo>
                                  <a:pt x="500127" y="55589"/>
                                </a:lnTo>
                                <a:lnTo>
                                  <a:pt x="500194" y="55579"/>
                                </a:lnTo>
                                <a:lnTo>
                                  <a:pt x="500261" y="55568"/>
                                </a:lnTo>
                                <a:lnTo>
                                  <a:pt x="500327" y="55558"/>
                                </a:lnTo>
                                <a:lnTo>
                                  <a:pt x="500394" y="55547"/>
                                </a:lnTo>
                                <a:lnTo>
                                  <a:pt x="500461" y="55536"/>
                                </a:lnTo>
                                <a:lnTo>
                                  <a:pt x="500528" y="55526"/>
                                </a:lnTo>
                                <a:lnTo>
                                  <a:pt x="500594" y="55515"/>
                                </a:lnTo>
                                <a:lnTo>
                                  <a:pt x="500661" y="55505"/>
                                </a:lnTo>
                                <a:lnTo>
                                  <a:pt x="500728" y="55494"/>
                                </a:lnTo>
                                <a:lnTo>
                                  <a:pt x="500795" y="55483"/>
                                </a:lnTo>
                                <a:lnTo>
                                  <a:pt x="500862" y="55473"/>
                                </a:lnTo>
                                <a:lnTo>
                                  <a:pt x="500928" y="55462"/>
                                </a:lnTo>
                                <a:lnTo>
                                  <a:pt x="500995" y="55451"/>
                                </a:lnTo>
                                <a:lnTo>
                                  <a:pt x="501062" y="55441"/>
                                </a:lnTo>
                                <a:lnTo>
                                  <a:pt x="501129" y="55430"/>
                                </a:lnTo>
                                <a:lnTo>
                                  <a:pt x="501196" y="55419"/>
                                </a:lnTo>
                                <a:lnTo>
                                  <a:pt x="501262" y="55409"/>
                                </a:lnTo>
                                <a:lnTo>
                                  <a:pt x="501329" y="55398"/>
                                </a:lnTo>
                                <a:lnTo>
                                  <a:pt x="501396" y="55387"/>
                                </a:lnTo>
                                <a:lnTo>
                                  <a:pt x="501463" y="55377"/>
                                </a:lnTo>
                                <a:lnTo>
                                  <a:pt x="501530" y="55366"/>
                                </a:lnTo>
                                <a:lnTo>
                                  <a:pt x="501596" y="55355"/>
                                </a:lnTo>
                                <a:lnTo>
                                  <a:pt x="501663" y="55344"/>
                                </a:lnTo>
                                <a:lnTo>
                                  <a:pt x="501730" y="55334"/>
                                </a:lnTo>
                                <a:lnTo>
                                  <a:pt x="501797" y="55323"/>
                                </a:lnTo>
                                <a:lnTo>
                                  <a:pt x="501863" y="55312"/>
                                </a:lnTo>
                                <a:lnTo>
                                  <a:pt x="501930" y="55302"/>
                                </a:lnTo>
                                <a:lnTo>
                                  <a:pt x="501997" y="55291"/>
                                </a:lnTo>
                                <a:lnTo>
                                  <a:pt x="502064" y="55280"/>
                                </a:lnTo>
                                <a:lnTo>
                                  <a:pt x="502131" y="55269"/>
                                </a:lnTo>
                                <a:lnTo>
                                  <a:pt x="502197" y="55259"/>
                                </a:lnTo>
                                <a:lnTo>
                                  <a:pt x="502264" y="55248"/>
                                </a:lnTo>
                                <a:lnTo>
                                  <a:pt x="502331" y="55237"/>
                                </a:lnTo>
                                <a:lnTo>
                                  <a:pt x="502398" y="55226"/>
                                </a:lnTo>
                                <a:lnTo>
                                  <a:pt x="502465" y="55215"/>
                                </a:lnTo>
                                <a:lnTo>
                                  <a:pt x="502531" y="55205"/>
                                </a:lnTo>
                                <a:lnTo>
                                  <a:pt x="502598" y="55194"/>
                                </a:lnTo>
                                <a:lnTo>
                                  <a:pt x="502665" y="55183"/>
                                </a:lnTo>
                                <a:lnTo>
                                  <a:pt x="502732" y="55172"/>
                                </a:lnTo>
                                <a:lnTo>
                                  <a:pt x="502799" y="55161"/>
                                </a:lnTo>
                                <a:lnTo>
                                  <a:pt x="502865" y="55151"/>
                                </a:lnTo>
                                <a:lnTo>
                                  <a:pt x="502932" y="55140"/>
                                </a:lnTo>
                                <a:lnTo>
                                  <a:pt x="502999" y="55129"/>
                                </a:lnTo>
                                <a:lnTo>
                                  <a:pt x="503066" y="55118"/>
                                </a:lnTo>
                                <a:lnTo>
                                  <a:pt x="503132" y="55107"/>
                                </a:lnTo>
                                <a:lnTo>
                                  <a:pt x="503199" y="55096"/>
                                </a:lnTo>
                                <a:lnTo>
                                  <a:pt x="503266" y="55085"/>
                                </a:lnTo>
                                <a:lnTo>
                                  <a:pt x="503333" y="55075"/>
                                </a:lnTo>
                                <a:lnTo>
                                  <a:pt x="503400" y="55064"/>
                                </a:lnTo>
                                <a:lnTo>
                                  <a:pt x="503466" y="55053"/>
                                </a:lnTo>
                                <a:lnTo>
                                  <a:pt x="503533" y="55042"/>
                                </a:lnTo>
                                <a:lnTo>
                                  <a:pt x="503600" y="55031"/>
                                </a:lnTo>
                                <a:lnTo>
                                  <a:pt x="503667" y="55020"/>
                                </a:lnTo>
                                <a:lnTo>
                                  <a:pt x="503734" y="55009"/>
                                </a:lnTo>
                                <a:lnTo>
                                  <a:pt x="503800" y="54998"/>
                                </a:lnTo>
                                <a:lnTo>
                                  <a:pt x="503867" y="54987"/>
                                </a:lnTo>
                                <a:lnTo>
                                  <a:pt x="503934" y="54976"/>
                                </a:lnTo>
                                <a:lnTo>
                                  <a:pt x="504001" y="54966"/>
                                </a:lnTo>
                                <a:lnTo>
                                  <a:pt x="504068" y="54955"/>
                                </a:lnTo>
                                <a:lnTo>
                                  <a:pt x="504134" y="54944"/>
                                </a:lnTo>
                                <a:lnTo>
                                  <a:pt x="504201" y="54933"/>
                                </a:lnTo>
                                <a:lnTo>
                                  <a:pt x="504268" y="54922"/>
                                </a:lnTo>
                                <a:lnTo>
                                  <a:pt x="504335" y="54911"/>
                                </a:lnTo>
                                <a:lnTo>
                                  <a:pt x="504402" y="54900"/>
                                </a:lnTo>
                                <a:lnTo>
                                  <a:pt x="504468" y="54889"/>
                                </a:lnTo>
                                <a:lnTo>
                                  <a:pt x="504535" y="54878"/>
                                </a:lnTo>
                                <a:lnTo>
                                  <a:pt x="504602" y="54867"/>
                                </a:lnTo>
                                <a:lnTo>
                                  <a:pt x="504669" y="54856"/>
                                </a:lnTo>
                                <a:lnTo>
                                  <a:pt x="504735" y="54845"/>
                                </a:lnTo>
                                <a:lnTo>
                                  <a:pt x="504802" y="54834"/>
                                </a:lnTo>
                                <a:lnTo>
                                  <a:pt x="504869" y="54823"/>
                                </a:lnTo>
                                <a:lnTo>
                                  <a:pt x="504936" y="54812"/>
                                </a:lnTo>
                                <a:lnTo>
                                  <a:pt x="505003" y="54801"/>
                                </a:lnTo>
                                <a:lnTo>
                                  <a:pt x="505069" y="54790"/>
                                </a:lnTo>
                                <a:lnTo>
                                  <a:pt x="505136" y="54779"/>
                                </a:lnTo>
                                <a:lnTo>
                                  <a:pt x="505203" y="54768"/>
                                </a:lnTo>
                                <a:lnTo>
                                  <a:pt x="505270" y="54757"/>
                                </a:lnTo>
                                <a:lnTo>
                                  <a:pt x="505337" y="54746"/>
                                </a:lnTo>
                                <a:lnTo>
                                  <a:pt x="505403" y="54735"/>
                                </a:lnTo>
                                <a:lnTo>
                                  <a:pt x="505470" y="54724"/>
                                </a:lnTo>
                                <a:lnTo>
                                  <a:pt x="505537" y="54713"/>
                                </a:lnTo>
                                <a:lnTo>
                                  <a:pt x="505604" y="54701"/>
                                </a:lnTo>
                                <a:lnTo>
                                  <a:pt x="505671" y="54690"/>
                                </a:lnTo>
                                <a:lnTo>
                                  <a:pt x="505737" y="54679"/>
                                </a:lnTo>
                                <a:lnTo>
                                  <a:pt x="505804" y="54668"/>
                                </a:lnTo>
                                <a:lnTo>
                                  <a:pt x="505871" y="54657"/>
                                </a:lnTo>
                                <a:lnTo>
                                  <a:pt x="505938" y="54646"/>
                                </a:lnTo>
                                <a:lnTo>
                                  <a:pt x="506004" y="54635"/>
                                </a:lnTo>
                                <a:lnTo>
                                  <a:pt x="506071" y="54624"/>
                                </a:lnTo>
                                <a:lnTo>
                                  <a:pt x="506138" y="54613"/>
                                </a:lnTo>
                                <a:lnTo>
                                  <a:pt x="506205" y="54602"/>
                                </a:lnTo>
                                <a:lnTo>
                                  <a:pt x="506272" y="54590"/>
                                </a:lnTo>
                                <a:lnTo>
                                  <a:pt x="506338" y="54579"/>
                                </a:lnTo>
                                <a:lnTo>
                                  <a:pt x="506405" y="54568"/>
                                </a:lnTo>
                                <a:lnTo>
                                  <a:pt x="506472" y="54557"/>
                                </a:lnTo>
                                <a:lnTo>
                                  <a:pt x="506539" y="54546"/>
                                </a:lnTo>
                                <a:lnTo>
                                  <a:pt x="506606" y="54535"/>
                                </a:lnTo>
                                <a:lnTo>
                                  <a:pt x="506672" y="54523"/>
                                </a:lnTo>
                                <a:lnTo>
                                  <a:pt x="506739" y="54512"/>
                                </a:lnTo>
                                <a:lnTo>
                                  <a:pt x="506806" y="54501"/>
                                </a:lnTo>
                                <a:lnTo>
                                  <a:pt x="506873" y="54490"/>
                                </a:lnTo>
                                <a:lnTo>
                                  <a:pt x="506940" y="54479"/>
                                </a:lnTo>
                                <a:lnTo>
                                  <a:pt x="507006" y="54467"/>
                                </a:lnTo>
                                <a:lnTo>
                                  <a:pt x="507073" y="54456"/>
                                </a:lnTo>
                                <a:lnTo>
                                  <a:pt x="507140" y="54445"/>
                                </a:lnTo>
                                <a:lnTo>
                                  <a:pt x="507207" y="54434"/>
                                </a:lnTo>
                                <a:lnTo>
                                  <a:pt x="507274" y="54423"/>
                                </a:lnTo>
                                <a:lnTo>
                                  <a:pt x="507340" y="54411"/>
                                </a:lnTo>
                                <a:lnTo>
                                  <a:pt x="507407" y="54400"/>
                                </a:lnTo>
                                <a:lnTo>
                                  <a:pt x="507474" y="54389"/>
                                </a:lnTo>
                                <a:lnTo>
                                  <a:pt x="507541" y="54378"/>
                                </a:lnTo>
                                <a:lnTo>
                                  <a:pt x="507607" y="54366"/>
                                </a:lnTo>
                                <a:lnTo>
                                  <a:pt x="507674" y="54355"/>
                                </a:lnTo>
                                <a:lnTo>
                                  <a:pt x="507741" y="54344"/>
                                </a:lnTo>
                                <a:lnTo>
                                  <a:pt x="507808" y="54333"/>
                                </a:lnTo>
                                <a:lnTo>
                                  <a:pt x="507875" y="54321"/>
                                </a:lnTo>
                                <a:lnTo>
                                  <a:pt x="507941" y="54310"/>
                                </a:lnTo>
                                <a:lnTo>
                                  <a:pt x="508008" y="54299"/>
                                </a:lnTo>
                                <a:lnTo>
                                  <a:pt x="508075" y="54287"/>
                                </a:lnTo>
                                <a:lnTo>
                                  <a:pt x="508142" y="54276"/>
                                </a:lnTo>
                                <a:lnTo>
                                  <a:pt x="508209" y="54265"/>
                                </a:lnTo>
                                <a:lnTo>
                                  <a:pt x="508275" y="54253"/>
                                </a:lnTo>
                                <a:lnTo>
                                  <a:pt x="508342" y="54242"/>
                                </a:lnTo>
                                <a:lnTo>
                                  <a:pt x="508409" y="54231"/>
                                </a:lnTo>
                                <a:lnTo>
                                  <a:pt x="508476" y="54219"/>
                                </a:lnTo>
                                <a:lnTo>
                                  <a:pt x="508543" y="54208"/>
                                </a:lnTo>
                                <a:lnTo>
                                  <a:pt x="508609" y="54197"/>
                                </a:lnTo>
                                <a:lnTo>
                                  <a:pt x="508676" y="54185"/>
                                </a:lnTo>
                                <a:lnTo>
                                  <a:pt x="508743" y="54174"/>
                                </a:lnTo>
                                <a:lnTo>
                                  <a:pt x="508810" y="54163"/>
                                </a:lnTo>
                                <a:lnTo>
                                  <a:pt x="508876" y="54151"/>
                                </a:lnTo>
                                <a:lnTo>
                                  <a:pt x="508943" y="54140"/>
                                </a:lnTo>
                                <a:lnTo>
                                  <a:pt x="509010" y="54128"/>
                                </a:lnTo>
                                <a:lnTo>
                                  <a:pt x="509077" y="54117"/>
                                </a:lnTo>
                                <a:lnTo>
                                  <a:pt x="509144" y="54106"/>
                                </a:lnTo>
                                <a:lnTo>
                                  <a:pt x="509210" y="54094"/>
                                </a:lnTo>
                                <a:lnTo>
                                  <a:pt x="509277" y="54083"/>
                                </a:lnTo>
                                <a:lnTo>
                                  <a:pt x="509344" y="54071"/>
                                </a:lnTo>
                                <a:lnTo>
                                  <a:pt x="509411" y="54060"/>
                                </a:lnTo>
                                <a:lnTo>
                                  <a:pt x="509478" y="54049"/>
                                </a:lnTo>
                                <a:lnTo>
                                  <a:pt x="509544" y="54037"/>
                                </a:lnTo>
                                <a:lnTo>
                                  <a:pt x="509611" y="54026"/>
                                </a:lnTo>
                                <a:lnTo>
                                  <a:pt x="509678" y="54014"/>
                                </a:lnTo>
                                <a:lnTo>
                                  <a:pt x="509745" y="54003"/>
                                </a:lnTo>
                                <a:lnTo>
                                  <a:pt x="509812" y="53991"/>
                                </a:lnTo>
                                <a:lnTo>
                                  <a:pt x="509878" y="53980"/>
                                </a:lnTo>
                                <a:lnTo>
                                  <a:pt x="509945" y="53968"/>
                                </a:lnTo>
                                <a:lnTo>
                                  <a:pt x="510012" y="53957"/>
                                </a:lnTo>
                                <a:lnTo>
                                  <a:pt x="510079" y="53945"/>
                                </a:lnTo>
                                <a:lnTo>
                                  <a:pt x="510145" y="53934"/>
                                </a:lnTo>
                                <a:lnTo>
                                  <a:pt x="510212" y="53922"/>
                                </a:lnTo>
                                <a:lnTo>
                                  <a:pt x="510279" y="53911"/>
                                </a:lnTo>
                                <a:lnTo>
                                  <a:pt x="510346" y="53899"/>
                                </a:lnTo>
                                <a:lnTo>
                                  <a:pt x="510413" y="53888"/>
                                </a:lnTo>
                                <a:lnTo>
                                  <a:pt x="510479" y="53876"/>
                                </a:lnTo>
                                <a:lnTo>
                                  <a:pt x="510546" y="53865"/>
                                </a:lnTo>
                                <a:lnTo>
                                  <a:pt x="510613" y="53853"/>
                                </a:lnTo>
                                <a:lnTo>
                                  <a:pt x="510680" y="53842"/>
                                </a:lnTo>
                                <a:lnTo>
                                  <a:pt x="510747" y="53830"/>
                                </a:lnTo>
                                <a:lnTo>
                                  <a:pt x="510813" y="53819"/>
                                </a:lnTo>
                                <a:lnTo>
                                  <a:pt x="510880" y="53807"/>
                                </a:lnTo>
                                <a:lnTo>
                                  <a:pt x="510947" y="53795"/>
                                </a:lnTo>
                                <a:lnTo>
                                  <a:pt x="511014" y="53784"/>
                                </a:lnTo>
                                <a:lnTo>
                                  <a:pt x="511081" y="53772"/>
                                </a:lnTo>
                                <a:lnTo>
                                  <a:pt x="511147" y="53761"/>
                                </a:lnTo>
                                <a:lnTo>
                                  <a:pt x="511214" y="53749"/>
                                </a:lnTo>
                                <a:lnTo>
                                  <a:pt x="511281" y="53737"/>
                                </a:lnTo>
                                <a:lnTo>
                                  <a:pt x="511348" y="53726"/>
                                </a:lnTo>
                                <a:lnTo>
                                  <a:pt x="511415" y="53714"/>
                                </a:lnTo>
                                <a:lnTo>
                                  <a:pt x="511481" y="53703"/>
                                </a:lnTo>
                                <a:lnTo>
                                  <a:pt x="511548" y="53691"/>
                                </a:lnTo>
                                <a:lnTo>
                                  <a:pt x="511615" y="53679"/>
                                </a:lnTo>
                                <a:lnTo>
                                  <a:pt x="511682" y="53668"/>
                                </a:lnTo>
                                <a:lnTo>
                                  <a:pt x="511748" y="53656"/>
                                </a:lnTo>
                                <a:lnTo>
                                  <a:pt x="511815" y="53644"/>
                                </a:lnTo>
                                <a:lnTo>
                                  <a:pt x="511882" y="53633"/>
                                </a:lnTo>
                                <a:lnTo>
                                  <a:pt x="511949" y="53621"/>
                                </a:lnTo>
                                <a:lnTo>
                                  <a:pt x="512016" y="53609"/>
                                </a:lnTo>
                                <a:lnTo>
                                  <a:pt x="512082" y="53598"/>
                                </a:lnTo>
                                <a:lnTo>
                                  <a:pt x="512149" y="53586"/>
                                </a:lnTo>
                                <a:lnTo>
                                  <a:pt x="512216" y="53574"/>
                                </a:lnTo>
                                <a:lnTo>
                                  <a:pt x="512283" y="53563"/>
                                </a:lnTo>
                                <a:lnTo>
                                  <a:pt x="512350" y="53551"/>
                                </a:lnTo>
                                <a:lnTo>
                                  <a:pt x="512416" y="53539"/>
                                </a:lnTo>
                                <a:lnTo>
                                  <a:pt x="512483" y="53527"/>
                                </a:lnTo>
                                <a:lnTo>
                                  <a:pt x="512550" y="53516"/>
                                </a:lnTo>
                                <a:lnTo>
                                  <a:pt x="512617" y="53504"/>
                                </a:lnTo>
                                <a:lnTo>
                                  <a:pt x="512684" y="53492"/>
                                </a:lnTo>
                                <a:lnTo>
                                  <a:pt x="512750" y="53480"/>
                                </a:lnTo>
                                <a:lnTo>
                                  <a:pt x="512817" y="53469"/>
                                </a:lnTo>
                                <a:lnTo>
                                  <a:pt x="512884" y="53457"/>
                                </a:lnTo>
                                <a:lnTo>
                                  <a:pt x="512951" y="53445"/>
                                </a:lnTo>
                                <a:lnTo>
                                  <a:pt x="513017" y="53433"/>
                                </a:lnTo>
                                <a:lnTo>
                                  <a:pt x="513084" y="53422"/>
                                </a:lnTo>
                                <a:lnTo>
                                  <a:pt x="513151" y="53410"/>
                                </a:lnTo>
                                <a:lnTo>
                                  <a:pt x="513218" y="53398"/>
                                </a:lnTo>
                                <a:lnTo>
                                  <a:pt x="513285" y="53386"/>
                                </a:lnTo>
                                <a:lnTo>
                                  <a:pt x="513351" y="53374"/>
                                </a:lnTo>
                                <a:lnTo>
                                  <a:pt x="513418" y="53363"/>
                                </a:lnTo>
                                <a:lnTo>
                                  <a:pt x="513485" y="53351"/>
                                </a:lnTo>
                                <a:lnTo>
                                  <a:pt x="513552" y="53339"/>
                                </a:lnTo>
                                <a:lnTo>
                                  <a:pt x="513619" y="53327"/>
                                </a:lnTo>
                                <a:lnTo>
                                  <a:pt x="513685" y="53315"/>
                                </a:lnTo>
                                <a:lnTo>
                                  <a:pt x="513752" y="53303"/>
                                </a:lnTo>
                                <a:lnTo>
                                  <a:pt x="513819" y="53292"/>
                                </a:lnTo>
                                <a:lnTo>
                                  <a:pt x="513886" y="53280"/>
                                </a:lnTo>
                                <a:lnTo>
                                  <a:pt x="513953" y="53268"/>
                                </a:lnTo>
                                <a:lnTo>
                                  <a:pt x="514019" y="53256"/>
                                </a:lnTo>
                                <a:lnTo>
                                  <a:pt x="514086" y="53244"/>
                                </a:lnTo>
                                <a:lnTo>
                                  <a:pt x="514153" y="53232"/>
                                </a:lnTo>
                                <a:lnTo>
                                  <a:pt x="514220" y="53220"/>
                                </a:lnTo>
                                <a:lnTo>
                                  <a:pt x="514287" y="53208"/>
                                </a:lnTo>
                                <a:lnTo>
                                  <a:pt x="514353" y="53197"/>
                                </a:lnTo>
                                <a:lnTo>
                                  <a:pt x="514420" y="53185"/>
                                </a:lnTo>
                                <a:lnTo>
                                  <a:pt x="514487" y="53173"/>
                                </a:lnTo>
                                <a:lnTo>
                                  <a:pt x="514554" y="53161"/>
                                </a:lnTo>
                                <a:lnTo>
                                  <a:pt x="514620" y="53149"/>
                                </a:lnTo>
                                <a:lnTo>
                                  <a:pt x="514687" y="53137"/>
                                </a:lnTo>
                                <a:lnTo>
                                  <a:pt x="514754" y="53125"/>
                                </a:lnTo>
                                <a:lnTo>
                                  <a:pt x="514821" y="53113"/>
                                </a:lnTo>
                                <a:lnTo>
                                  <a:pt x="514888" y="53101"/>
                                </a:lnTo>
                                <a:lnTo>
                                  <a:pt x="514954" y="53089"/>
                                </a:lnTo>
                                <a:lnTo>
                                  <a:pt x="515021" y="53077"/>
                                </a:lnTo>
                                <a:lnTo>
                                  <a:pt x="515088" y="53065"/>
                                </a:lnTo>
                                <a:lnTo>
                                  <a:pt x="515155" y="53053"/>
                                </a:lnTo>
                                <a:lnTo>
                                  <a:pt x="515222" y="53041"/>
                                </a:lnTo>
                                <a:lnTo>
                                  <a:pt x="515288" y="53029"/>
                                </a:lnTo>
                                <a:lnTo>
                                  <a:pt x="515355" y="53017"/>
                                </a:lnTo>
                                <a:lnTo>
                                  <a:pt x="515422" y="53005"/>
                                </a:lnTo>
                                <a:lnTo>
                                  <a:pt x="515489" y="52993"/>
                                </a:lnTo>
                                <a:lnTo>
                                  <a:pt x="515556" y="52981"/>
                                </a:lnTo>
                                <a:lnTo>
                                  <a:pt x="515622" y="52969"/>
                                </a:lnTo>
                                <a:lnTo>
                                  <a:pt x="515689" y="52957"/>
                                </a:lnTo>
                                <a:lnTo>
                                  <a:pt x="515756" y="52945"/>
                                </a:lnTo>
                                <a:lnTo>
                                  <a:pt x="515823" y="52933"/>
                                </a:lnTo>
                                <a:lnTo>
                                  <a:pt x="515889" y="52921"/>
                                </a:lnTo>
                                <a:lnTo>
                                  <a:pt x="515956" y="52909"/>
                                </a:lnTo>
                                <a:lnTo>
                                  <a:pt x="516023" y="52897"/>
                                </a:lnTo>
                                <a:lnTo>
                                  <a:pt x="516090" y="52885"/>
                                </a:lnTo>
                                <a:lnTo>
                                  <a:pt x="516157" y="52873"/>
                                </a:lnTo>
                                <a:lnTo>
                                  <a:pt x="516223" y="52861"/>
                                </a:lnTo>
                                <a:lnTo>
                                  <a:pt x="516290" y="52848"/>
                                </a:lnTo>
                                <a:lnTo>
                                  <a:pt x="516357" y="52836"/>
                                </a:lnTo>
                                <a:lnTo>
                                  <a:pt x="516424" y="52824"/>
                                </a:lnTo>
                                <a:lnTo>
                                  <a:pt x="516491" y="52812"/>
                                </a:lnTo>
                                <a:lnTo>
                                  <a:pt x="516557" y="52800"/>
                                </a:lnTo>
                                <a:lnTo>
                                  <a:pt x="516624" y="52788"/>
                                </a:lnTo>
                                <a:lnTo>
                                  <a:pt x="516691" y="52776"/>
                                </a:lnTo>
                                <a:lnTo>
                                  <a:pt x="516758" y="52764"/>
                                </a:lnTo>
                                <a:lnTo>
                                  <a:pt x="516825" y="52751"/>
                                </a:lnTo>
                                <a:lnTo>
                                  <a:pt x="516891" y="52739"/>
                                </a:lnTo>
                                <a:lnTo>
                                  <a:pt x="516958" y="52727"/>
                                </a:lnTo>
                                <a:lnTo>
                                  <a:pt x="517025" y="52715"/>
                                </a:lnTo>
                                <a:lnTo>
                                  <a:pt x="517092" y="52703"/>
                                </a:lnTo>
                                <a:lnTo>
                                  <a:pt x="517159" y="52691"/>
                                </a:lnTo>
                                <a:lnTo>
                                  <a:pt x="517225" y="52678"/>
                                </a:lnTo>
                                <a:lnTo>
                                  <a:pt x="517292" y="52666"/>
                                </a:lnTo>
                                <a:lnTo>
                                  <a:pt x="517359" y="52654"/>
                                </a:lnTo>
                                <a:lnTo>
                                  <a:pt x="517426" y="52642"/>
                                </a:lnTo>
                                <a:lnTo>
                                  <a:pt x="517492" y="52630"/>
                                </a:lnTo>
                                <a:lnTo>
                                  <a:pt x="517559" y="52617"/>
                                </a:lnTo>
                                <a:lnTo>
                                  <a:pt x="517626" y="52605"/>
                                </a:lnTo>
                                <a:lnTo>
                                  <a:pt x="517693" y="52593"/>
                                </a:lnTo>
                                <a:lnTo>
                                  <a:pt x="517760" y="52581"/>
                                </a:lnTo>
                                <a:lnTo>
                                  <a:pt x="517826" y="52568"/>
                                </a:lnTo>
                                <a:lnTo>
                                  <a:pt x="517893" y="52556"/>
                                </a:lnTo>
                                <a:lnTo>
                                  <a:pt x="517960" y="52544"/>
                                </a:lnTo>
                                <a:lnTo>
                                  <a:pt x="518027" y="52532"/>
                                </a:lnTo>
                                <a:lnTo>
                                  <a:pt x="518094" y="52519"/>
                                </a:lnTo>
                                <a:lnTo>
                                  <a:pt x="518160" y="52507"/>
                                </a:lnTo>
                                <a:lnTo>
                                  <a:pt x="518227" y="52495"/>
                                </a:lnTo>
                                <a:lnTo>
                                  <a:pt x="518294" y="52482"/>
                                </a:lnTo>
                                <a:lnTo>
                                  <a:pt x="518361" y="52470"/>
                                </a:lnTo>
                                <a:lnTo>
                                  <a:pt x="518428" y="52458"/>
                                </a:lnTo>
                                <a:lnTo>
                                  <a:pt x="518494" y="52446"/>
                                </a:lnTo>
                                <a:lnTo>
                                  <a:pt x="518561" y="52433"/>
                                </a:lnTo>
                                <a:lnTo>
                                  <a:pt x="518628" y="52421"/>
                                </a:lnTo>
                                <a:lnTo>
                                  <a:pt x="518695" y="52409"/>
                                </a:lnTo>
                                <a:lnTo>
                                  <a:pt x="518761" y="52396"/>
                                </a:lnTo>
                                <a:lnTo>
                                  <a:pt x="518828" y="52384"/>
                                </a:lnTo>
                                <a:lnTo>
                                  <a:pt x="518895" y="52371"/>
                                </a:lnTo>
                                <a:lnTo>
                                  <a:pt x="518962" y="52359"/>
                                </a:lnTo>
                                <a:lnTo>
                                  <a:pt x="519029" y="52347"/>
                                </a:lnTo>
                                <a:lnTo>
                                  <a:pt x="519095" y="52334"/>
                                </a:lnTo>
                                <a:lnTo>
                                  <a:pt x="519162" y="52322"/>
                                </a:lnTo>
                                <a:lnTo>
                                  <a:pt x="519229" y="52310"/>
                                </a:lnTo>
                                <a:lnTo>
                                  <a:pt x="519296" y="52297"/>
                                </a:lnTo>
                                <a:lnTo>
                                  <a:pt x="519363" y="52285"/>
                                </a:lnTo>
                                <a:lnTo>
                                  <a:pt x="519429" y="52272"/>
                                </a:lnTo>
                                <a:lnTo>
                                  <a:pt x="519496" y="52260"/>
                                </a:lnTo>
                                <a:lnTo>
                                  <a:pt x="519563" y="52248"/>
                                </a:lnTo>
                                <a:lnTo>
                                  <a:pt x="519630" y="52235"/>
                                </a:lnTo>
                                <a:lnTo>
                                  <a:pt x="519697" y="52223"/>
                                </a:lnTo>
                                <a:lnTo>
                                  <a:pt x="519763" y="52210"/>
                                </a:lnTo>
                                <a:lnTo>
                                  <a:pt x="519830" y="52198"/>
                                </a:lnTo>
                                <a:lnTo>
                                  <a:pt x="519897" y="52185"/>
                                </a:lnTo>
                                <a:lnTo>
                                  <a:pt x="519964" y="52173"/>
                                </a:lnTo>
                                <a:lnTo>
                                  <a:pt x="520030" y="52160"/>
                                </a:lnTo>
                                <a:lnTo>
                                  <a:pt x="520097" y="52148"/>
                                </a:lnTo>
                                <a:lnTo>
                                  <a:pt x="520164" y="52135"/>
                                </a:lnTo>
                                <a:lnTo>
                                  <a:pt x="520231" y="52123"/>
                                </a:lnTo>
                                <a:lnTo>
                                  <a:pt x="520298" y="52110"/>
                                </a:lnTo>
                                <a:lnTo>
                                  <a:pt x="520364" y="52098"/>
                                </a:lnTo>
                                <a:lnTo>
                                  <a:pt x="520431" y="52085"/>
                                </a:lnTo>
                                <a:lnTo>
                                  <a:pt x="520498" y="52073"/>
                                </a:lnTo>
                                <a:lnTo>
                                  <a:pt x="520565" y="52060"/>
                                </a:lnTo>
                                <a:lnTo>
                                  <a:pt x="520632" y="52048"/>
                                </a:lnTo>
                                <a:lnTo>
                                  <a:pt x="520698" y="52035"/>
                                </a:lnTo>
                                <a:lnTo>
                                  <a:pt x="520765" y="52023"/>
                                </a:lnTo>
                                <a:lnTo>
                                  <a:pt x="520832" y="52010"/>
                                </a:lnTo>
                                <a:lnTo>
                                  <a:pt x="520899" y="51998"/>
                                </a:lnTo>
                                <a:lnTo>
                                  <a:pt x="520966" y="51985"/>
                                </a:lnTo>
                                <a:lnTo>
                                  <a:pt x="521032" y="51972"/>
                                </a:lnTo>
                                <a:lnTo>
                                  <a:pt x="521099" y="51960"/>
                                </a:lnTo>
                                <a:lnTo>
                                  <a:pt x="521166" y="51947"/>
                                </a:lnTo>
                                <a:lnTo>
                                  <a:pt x="521233" y="51935"/>
                                </a:lnTo>
                                <a:lnTo>
                                  <a:pt x="521300" y="51922"/>
                                </a:lnTo>
                                <a:lnTo>
                                  <a:pt x="521366" y="51909"/>
                                </a:lnTo>
                                <a:lnTo>
                                  <a:pt x="521433" y="51897"/>
                                </a:lnTo>
                                <a:lnTo>
                                  <a:pt x="521500" y="51884"/>
                                </a:lnTo>
                                <a:lnTo>
                                  <a:pt x="521567" y="51872"/>
                                </a:lnTo>
                                <a:lnTo>
                                  <a:pt x="521633" y="51859"/>
                                </a:lnTo>
                                <a:lnTo>
                                  <a:pt x="521700" y="51846"/>
                                </a:lnTo>
                                <a:lnTo>
                                  <a:pt x="521767" y="51834"/>
                                </a:lnTo>
                                <a:lnTo>
                                  <a:pt x="521834" y="51821"/>
                                </a:lnTo>
                                <a:lnTo>
                                  <a:pt x="521901" y="51808"/>
                                </a:lnTo>
                                <a:lnTo>
                                  <a:pt x="521967" y="51796"/>
                                </a:lnTo>
                                <a:lnTo>
                                  <a:pt x="522034" y="51783"/>
                                </a:lnTo>
                                <a:lnTo>
                                  <a:pt x="522101" y="51770"/>
                                </a:lnTo>
                                <a:lnTo>
                                  <a:pt x="522168" y="51758"/>
                                </a:lnTo>
                                <a:lnTo>
                                  <a:pt x="522235" y="51745"/>
                                </a:lnTo>
                                <a:lnTo>
                                  <a:pt x="522301" y="51732"/>
                                </a:lnTo>
                                <a:lnTo>
                                  <a:pt x="522368" y="51719"/>
                                </a:lnTo>
                                <a:lnTo>
                                  <a:pt x="522435" y="51707"/>
                                </a:lnTo>
                                <a:lnTo>
                                  <a:pt x="522502" y="51694"/>
                                </a:lnTo>
                                <a:lnTo>
                                  <a:pt x="522569" y="51681"/>
                                </a:lnTo>
                                <a:lnTo>
                                  <a:pt x="522635" y="51669"/>
                                </a:lnTo>
                                <a:lnTo>
                                  <a:pt x="522702" y="51656"/>
                                </a:lnTo>
                                <a:lnTo>
                                  <a:pt x="522769" y="51643"/>
                                </a:lnTo>
                                <a:lnTo>
                                  <a:pt x="522836" y="51630"/>
                                </a:lnTo>
                                <a:lnTo>
                                  <a:pt x="522902" y="51618"/>
                                </a:lnTo>
                                <a:lnTo>
                                  <a:pt x="522969" y="51605"/>
                                </a:lnTo>
                                <a:lnTo>
                                  <a:pt x="523036" y="51592"/>
                                </a:lnTo>
                                <a:lnTo>
                                  <a:pt x="523103" y="51579"/>
                                </a:lnTo>
                                <a:lnTo>
                                  <a:pt x="523170" y="51566"/>
                                </a:lnTo>
                                <a:lnTo>
                                  <a:pt x="523236" y="51554"/>
                                </a:lnTo>
                                <a:lnTo>
                                  <a:pt x="523303" y="51541"/>
                                </a:lnTo>
                                <a:lnTo>
                                  <a:pt x="523370" y="51528"/>
                                </a:lnTo>
                                <a:lnTo>
                                  <a:pt x="523437" y="51515"/>
                                </a:lnTo>
                                <a:lnTo>
                                  <a:pt x="523504" y="51502"/>
                                </a:lnTo>
                                <a:lnTo>
                                  <a:pt x="523570" y="51489"/>
                                </a:lnTo>
                                <a:lnTo>
                                  <a:pt x="523637" y="51477"/>
                                </a:lnTo>
                                <a:lnTo>
                                  <a:pt x="523704" y="51464"/>
                                </a:lnTo>
                                <a:lnTo>
                                  <a:pt x="523771" y="51451"/>
                                </a:lnTo>
                                <a:lnTo>
                                  <a:pt x="523838" y="51438"/>
                                </a:lnTo>
                                <a:lnTo>
                                  <a:pt x="523904" y="51425"/>
                                </a:lnTo>
                                <a:lnTo>
                                  <a:pt x="523971" y="51412"/>
                                </a:lnTo>
                                <a:lnTo>
                                  <a:pt x="524038" y="51399"/>
                                </a:lnTo>
                                <a:lnTo>
                                  <a:pt x="524105" y="51386"/>
                                </a:lnTo>
                                <a:lnTo>
                                  <a:pt x="524172" y="51374"/>
                                </a:lnTo>
                                <a:lnTo>
                                  <a:pt x="524238" y="51361"/>
                                </a:lnTo>
                                <a:lnTo>
                                  <a:pt x="524305" y="51348"/>
                                </a:lnTo>
                                <a:lnTo>
                                  <a:pt x="524372" y="51335"/>
                                </a:lnTo>
                                <a:lnTo>
                                  <a:pt x="524439" y="51322"/>
                                </a:lnTo>
                                <a:lnTo>
                                  <a:pt x="524505" y="51309"/>
                                </a:lnTo>
                                <a:lnTo>
                                  <a:pt x="524572" y="51296"/>
                                </a:lnTo>
                                <a:lnTo>
                                  <a:pt x="524639" y="51283"/>
                                </a:lnTo>
                                <a:lnTo>
                                  <a:pt x="524706" y="51270"/>
                                </a:lnTo>
                                <a:lnTo>
                                  <a:pt x="524773" y="51257"/>
                                </a:lnTo>
                                <a:lnTo>
                                  <a:pt x="524839" y="51244"/>
                                </a:lnTo>
                                <a:lnTo>
                                  <a:pt x="524906" y="51231"/>
                                </a:lnTo>
                                <a:lnTo>
                                  <a:pt x="524973" y="51218"/>
                                </a:lnTo>
                                <a:lnTo>
                                  <a:pt x="525040" y="51205"/>
                                </a:lnTo>
                                <a:lnTo>
                                  <a:pt x="525107" y="51192"/>
                                </a:lnTo>
                                <a:lnTo>
                                  <a:pt x="525173" y="51179"/>
                                </a:lnTo>
                                <a:lnTo>
                                  <a:pt x="525240" y="51166"/>
                                </a:lnTo>
                                <a:lnTo>
                                  <a:pt x="525307" y="51153"/>
                                </a:lnTo>
                                <a:lnTo>
                                  <a:pt x="525374" y="51140"/>
                                </a:lnTo>
                                <a:lnTo>
                                  <a:pt x="525441" y="51127"/>
                                </a:lnTo>
                                <a:lnTo>
                                  <a:pt x="525507" y="51114"/>
                                </a:lnTo>
                                <a:lnTo>
                                  <a:pt x="525574" y="51101"/>
                                </a:lnTo>
                                <a:lnTo>
                                  <a:pt x="525641" y="51088"/>
                                </a:lnTo>
                                <a:lnTo>
                                  <a:pt x="525708" y="51075"/>
                                </a:lnTo>
                                <a:lnTo>
                                  <a:pt x="525774" y="51062"/>
                                </a:lnTo>
                                <a:lnTo>
                                  <a:pt x="525841" y="51049"/>
                                </a:lnTo>
                                <a:lnTo>
                                  <a:pt x="525908" y="51036"/>
                                </a:lnTo>
                                <a:lnTo>
                                  <a:pt x="525975" y="51022"/>
                                </a:lnTo>
                                <a:lnTo>
                                  <a:pt x="526042" y="51009"/>
                                </a:lnTo>
                                <a:lnTo>
                                  <a:pt x="526108" y="50996"/>
                                </a:lnTo>
                                <a:lnTo>
                                  <a:pt x="526175" y="50983"/>
                                </a:lnTo>
                                <a:lnTo>
                                  <a:pt x="526242" y="50970"/>
                                </a:lnTo>
                                <a:lnTo>
                                  <a:pt x="526309" y="50957"/>
                                </a:lnTo>
                                <a:lnTo>
                                  <a:pt x="526376" y="50944"/>
                                </a:lnTo>
                                <a:lnTo>
                                  <a:pt x="526442" y="50931"/>
                                </a:lnTo>
                                <a:lnTo>
                                  <a:pt x="526509" y="50917"/>
                                </a:lnTo>
                                <a:lnTo>
                                  <a:pt x="526576" y="50904"/>
                                </a:lnTo>
                                <a:lnTo>
                                  <a:pt x="526643" y="50891"/>
                                </a:lnTo>
                                <a:lnTo>
                                  <a:pt x="526710" y="50878"/>
                                </a:lnTo>
                                <a:lnTo>
                                  <a:pt x="526776" y="50865"/>
                                </a:lnTo>
                                <a:lnTo>
                                  <a:pt x="526843" y="50852"/>
                                </a:lnTo>
                                <a:lnTo>
                                  <a:pt x="526910" y="50838"/>
                                </a:lnTo>
                                <a:lnTo>
                                  <a:pt x="526977" y="50825"/>
                                </a:lnTo>
                                <a:lnTo>
                                  <a:pt x="527043" y="50812"/>
                                </a:lnTo>
                                <a:lnTo>
                                  <a:pt x="527110" y="50799"/>
                                </a:lnTo>
                                <a:lnTo>
                                  <a:pt x="527177" y="50786"/>
                                </a:lnTo>
                                <a:lnTo>
                                  <a:pt x="527244" y="50772"/>
                                </a:lnTo>
                                <a:lnTo>
                                  <a:pt x="527311" y="50759"/>
                                </a:lnTo>
                                <a:lnTo>
                                  <a:pt x="527377" y="50746"/>
                                </a:lnTo>
                                <a:lnTo>
                                  <a:pt x="527444" y="50733"/>
                                </a:lnTo>
                                <a:lnTo>
                                  <a:pt x="527511" y="50719"/>
                                </a:lnTo>
                                <a:lnTo>
                                  <a:pt x="527578" y="50706"/>
                                </a:lnTo>
                                <a:lnTo>
                                  <a:pt x="527645" y="50693"/>
                                </a:lnTo>
                                <a:lnTo>
                                  <a:pt x="527711" y="50679"/>
                                </a:lnTo>
                                <a:lnTo>
                                  <a:pt x="527778" y="50666"/>
                                </a:lnTo>
                                <a:lnTo>
                                  <a:pt x="527845" y="50653"/>
                                </a:lnTo>
                                <a:lnTo>
                                  <a:pt x="527912" y="50640"/>
                                </a:lnTo>
                                <a:lnTo>
                                  <a:pt x="527979" y="50626"/>
                                </a:lnTo>
                                <a:lnTo>
                                  <a:pt x="528045" y="50613"/>
                                </a:lnTo>
                                <a:lnTo>
                                  <a:pt x="528112" y="50600"/>
                                </a:lnTo>
                                <a:lnTo>
                                  <a:pt x="528179" y="50586"/>
                                </a:lnTo>
                                <a:lnTo>
                                  <a:pt x="528246" y="50573"/>
                                </a:lnTo>
                                <a:lnTo>
                                  <a:pt x="528313" y="50560"/>
                                </a:lnTo>
                                <a:lnTo>
                                  <a:pt x="528379" y="50546"/>
                                </a:lnTo>
                                <a:lnTo>
                                  <a:pt x="528446" y="50533"/>
                                </a:lnTo>
                                <a:lnTo>
                                  <a:pt x="528513" y="50520"/>
                                </a:lnTo>
                                <a:lnTo>
                                  <a:pt x="528580" y="50506"/>
                                </a:lnTo>
                                <a:lnTo>
                                  <a:pt x="528646" y="50493"/>
                                </a:lnTo>
                                <a:lnTo>
                                  <a:pt x="528713" y="50479"/>
                                </a:lnTo>
                                <a:lnTo>
                                  <a:pt x="528780" y="50466"/>
                                </a:lnTo>
                                <a:lnTo>
                                  <a:pt x="528847" y="50453"/>
                                </a:lnTo>
                                <a:lnTo>
                                  <a:pt x="528914" y="50439"/>
                                </a:lnTo>
                                <a:lnTo>
                                  <a:pt x="528980" y="50426"/>
                                </a:lnTo>
                                <a:lnTo>
                                  <a:pt x="529047" y="50412"/>
                                </a:lnTo>
                                <a:lnTo>
                                  <a:pt x="529114" y="50399"/>
                                </a:lnTo>
                                <a:lnTo>
                                  <a:pt x="529181" y="50385"/>
                                </a:lnTo>
                                <a:lnTo>
                                  <a:pt x="529248" y="50372"/>
                                </a:lnTo>
                                <a:lnTo>
                                  <a:pt x="529314" y="50359"/>
                                </a:lnTo>
                                <a:lnTo>
                                  <a:pt x="529381" y="50345"/>
                                </a:lnTo>
                                <a:lnTo>
                                  <a:pt x="529448" y="50332"/>
                                </a:lnTo>
                                <a:lnTo>
                                  <a:pt x="529515" y="50318"/>
                                </a:lnTo>
                                <a:lnTo>
                                  <a:pt x="529582" y="50305"/>
                                </a:lnTo>
                                <a:lnTo>
                                  <a:pt x="529648" y="50291"/>
                                </a:lnTo>
                                <a:lnTo>
                                  <a:pt x="529715" y="50278"/>
                                </a:lnTo>
                                <a:lnTo>
                                  <a:pt x="529782" y="50264"/>
                                </a:lnTo>
                                <a:lnTo>
                                  <a:pt x="529849" y="50251"/>
                                </a:lnTo>
                                <a:lnTo>
                                  <a:pt x="529915" y="50237"/>
                                </a:lnTo>
                                <a:lnTo>
                                  <a:pt x="529982" y="50224"/>
                                </a:lnTo>
                                <a:lnTo>
                                  <a:pt x="530049" y="50210"/>
                                </a:lnTo>
                                <a:lnTo>
                                  <a:pt x="530116" y="50196"/>
                                </a:lnTo>
                                <a:lnTo>
                                  <a:pt x="530183" y="50183"/>
                                </a:lnTo>
                                <a:lnTo>
                                  <a:pt x="530249" y="50169"/>
                                </a:lnTo>
                                <a:lnTo>
                                  <a:pt x="530316" y="50156"/>
                                </a:lnTo>
                                <a:lnTo>
                                  <a:pt x="530383" y="50142"/>
                                </a:lnTo>
                                <a:lnTo>
                                  <a:pt x="530450" y="50129"/>
                                </a:lnTo>
                                <a:lnTo>
                                  <a:pt x="530517" y="50115"/>
                                </a:lnTo>
                                <a:lnTo>
                                  <a:pt x="530583" y="50101"/>
                                </a:lnTo>
                                <a:lnTo>
                                  <a:pt x="530650" y="50088"/>
                                </a:lnTo>
                                <a:lnTo>
                                  <a:pt x="530717" y="50074"/>
                                </a:lnTo>
                                <a:lnTo>
                                  <a:pt x="530784" y="50061"/>
                                </a:lnTo>
                                <a:lnTo>
                                  <a:pt x="530851" y="50047"/>
                                </a:lnTo>
                                <a:lnTo>
                                  <a:pt x="530917" y="50033"/>
                                </a:lnTo>
                                <a:lnTo>
                                  <a:pt x="530984" y="50020"/>
                                </a:lnTo>
                                <a:lnTo>
                                  <a:pt x="531051" y="50006"/>
                                </a:lnTo>
                                <a:lnTo>
                                  <a:pt x="531118" y="49992"/>
                                </a:lnTo>
                                <a:lnTo>
                                  <a:pt x="531185" y="49979"/>
                                </a:lnTo>
                                <a:lnTo>
                                  <a:pt x="531251" y="49965"/>
                                </a:lnTo>
                                <a:lnTo>
                                  <a:pt x="531318" y="49951"/>
                                </a:lnTo>
                                <a:lnTo>
                                  <a:pt x="531385" y="49938"/>
                                </a:lnTo>
                                <a:lnTo>
                                  <a:pt x="531452" y="49924"/>
                                </a:lnTo>
                                <a:lnTo>
                                  <a:pt x="531518" y="49910"/>
                                </a:lnTo>
                                <a:lnTo>
                                  <a:pt x="531585" y="49897"/>
                                </a:lnTo>
                                <a:lnTo>
                                  <a:pt x="531652" y="49883"/>
                                </a:lnTo>
                                <a:lnTo>
                                  <a:pt x="531719" y="49869"/>
                                </a:lnTo>
                                <a:lnTo>
                                  <a:pt x="531786" y="49855"/>
                                </a:lnTo>
                                <a:lnTo>
                                  <a:pt x="531852" y="49842"/>
                                </a:lnTo>
                                <a:lnTo>
                                  <a:pt x="531919" y="49828"/>
                                </a:lnTo>
                                <a:lnTo>
                                  <a:pt x="531986" y="49814"/>
                                </a:lnTo>
                                <a:lnTo>
                                  <a:pt x="532053" y="49800"/>
                                </a:lnTo>
                                <a:lnTo>
                                  <a:pt x="532120" y="49787"/>
                                </a:lnTo>
                                <a:lnTo>
                                  <a:pt x="532186" y="49773"/>
                                </a:lnTo>
                                <a:lnTo>
                                  <a:pt x="532253" y="49759"/>
                                </a:lnTo>
                                <a:lnTo>
                                  <a:pt x="532320" y="49745"/>
                                </a:lnTo>
                                <a:lnTo>
                                  <a:pt x="532387" y="49731"/>
                                </a:lnTo>
                                <a:lnTo>
                                  <a:pt x="532454" y="49718"/>
                                </a:lnTo>
                                <a:lnTo>
                                  <a:pt x="532520" y="49704"/>
                                </a:lnTo>
                                <a:lnTo>
                                  <a:pt x="532587" y="49690"/>
                                </a:lnTo>
                                <a:lnTo>
                                  <a:pt x="532654" y="49676"/>
                                </a:lnTo>
                                <a:lnTo>
                                  <a:pt x="532721" y="49662"/>
                                </a:lnTo>
                                <a:lnTo>
                                  <a:pt x="532787" y="49649"/>
                                </a:lnTo>
                                <a:lnTo>
                                  <a:pt x="532854" y="49635"/>
                                </a:lnTo>
                                <a:lnTo>
                                  <a:pt x="532921" y="49621"/>
                                </a:lnTo>
                                <a:lnTo>
                                  <a:pt x="532988" y="49607"/>
                                </a:lnTo>
                                <a:lnTo>
                                  <a:pt x="533055" y="49593"/>
                                </a:lnTo>
                                <a:lnTo>
                                  <a:pt x="533121" y="49579"/>
                                </a:lnTo>
                                <a:lnTo>
                                  <a:pt x="533188" y="49565"/>
                                </a:lnTo>
                                <a:lnTo>
                                  <a:pt x="533255" y="49551"/>
                                </a:lnTo>
                                <a:lnTo>
                                  <a:pt x="533322" y="49538"/>
                                </a:lnTo>
                                <a:lnTo>
                                  <a:pt x="533389" y="49524"/>
                                </a:lnTo>
                                <a:lnTo>
                                  <a:pt x="533455" y="49510"/>
                                </a:lnTo>
                                <a:lnTo>
                                  <a:pt x="533522" y="49496"/>
                                </a:lnTo>
                                <a:lnTo>
                                  <a:pt x="533589" y="49482"/>
                                </a:lnTo>
                                <a:lnTo>
                                  <a:pt x="533656" y="49468"/>
                                </a:lnTo>
                                <a:lnTo>
                                  <a:pt x="533723" y="49454"/>
                                </a:lnTo>
                                <a:lnTo>
                                  <a:pt x="533789" y="49440"/>
                                </a:lnTo>
                                <a:lnTo>
                                  <a:pt x="533856" y="49426"/>
                                </a:lnTo>
                                <a:lnTo>
                                  <a:pt x="533923" y="49412"/>
                                </a:lnTo>
                                <a:lnTo>
                                  <a:pt x="533990" y="49398"/>
                                </a:lnTo>
                                <a:lnTo>
                                  <a:pt x="534057" y="49384"/>
                                </a:lnTo>
                                <a:lnTo>
                                  <a:pt x="534123" y="49370"/>
                                </a:lnTo>
                                <a:lnTo>
                                  <a:pt x="534190" y="49356"/>
                                </a:lnTo>
                                <a:lnTo>
                                  <a:pt x="534257" y="49342"/>
                                </a:lnTo>
                                <a:lnTo>
                                  <a:pt x="534324" y="49328"/>
                                </a:lnTo>
                                <a:lnTo>
                                  <a:pt x="534390" y="49314"/>
                                </a:lnTo>
                                <a:lnTo>
                                  <a:pt x="534457" y="49300"/>
                                </a:lnTo>
                                <a:lnTo>
                                  <a:pt x="534524" y="49286"/>
                                </a:lnTo>
                                <a:lnTo>
                                  <a:pt x="534591" y="49272"/>
                                </a:lnTo>
                                <a:lnTo>
                                  <a:pt x="534658" y="49258"/>
                                </a:lnTo>
                                <a:lnTo>
                                  <a:pt x="534724" y="49244"/>
                                </a:lnTo>
                                <a:lnTo>
                                  <a:pt x="534791" y="49230"/>
                                </a:lnTo>
                                <a:lnTo>
                                  <a:pt x="534858" y="49216"/>
                                </a:lnTo>
                                <a:lnTo>
                                  <a:pt x="534925" y="49202"/>
                                </a:lnTo>
                                <a:lnTo>
                                  <a:pt x="534992" y="49187"/>
                                </a:lnTo>
                                <a:lnTo>
                                  <a:pt x="535058" y="49173"/>
                                </a:lnTo>
                                <a:lnTo>
                                  <a:pt x="535125" y="49159"/>
                                </a:lnTo>
                                <a:lnTo>
                                  <a:pt x="535192" y="49145"/>
                                </a:lnTo>
                                <a:lnTo>
                                  <a:pt x="535259" y="49131"/>
                                </a:lnTo>
                                <a:lnTo>
                                  <a:pt x="535326" y="49117"/>
                                </a:lnTo>
                                <a:lnTo>
                                  <a:pt x="535392" y="49103"/>
                                </a:lnTo>
                                <a:lnTo>
                                  <a:pt x="535459" y="49089"/>
                                </a:lnTo>
                                <a:lnTo>
                                  <a:pt x="535526" y="49074"/>
                                </a:lnTo>
                                <a:lnTo>
                                  <a:pt x="535593" y="49060"/>
                                </a:lnTo>
                                <a:lnTo>
                                  <a:pt x="535659" y="49046"/>
                                </a:lnTo>
                                <a:lnTo>
                                  <a:pt x="535726" y="49032"/>
                                </a:lnTo>
                                <a:lnTo>
                                  <a:pt x="535793" y="49018"/>
                                </a:lnTo>
                                <a:lnTo>
                                  <a:pt x="535860" y="49004"/>
                                </a:lnTo>
                                <a:lnTo>
                                  <a:pt x="535927" y="48989"/>
                                </a:lnTo>
                                <a:lnTo>
                                  <a:pt x="535993" y="48975"/>
                                </a:lnTo>
                                <a:lnTo>
                                  <a:pt x="536060" y="48961"/>
                                </a:lnTo>
                                <a:lnTo>
                                  <a:pt x="536127" y="48947"/>
                                </a:lnTo>
                                <a:lnTo>
                                  <a:pt x="536194" y="48932"/>
                                </a:lnTo>
                                <a:lnTo>
                                  <a:pt x="536261" y="48918"/>
                                </a:lnTo>
                                <a:lnTo>
                                  <a:pt x="536327" y="48904"/>
                                </a:lnTo>
                                <a:lnTo>
                                  <a:pt x="536394" y="48890"/>
                                </a:lnTo>
                                <a:lnTo>
                                  <a:pt x="536461" y="48875"/>
                                </a:lnTo>
                                <a:lnTo>
                                  <a:pt x="536528" y="48861"/>
                                </a:lnTo>
                                <a:lnTo>
                                  <a:pt x="536595" y="48847"/>
                                </a:lnTo>
                                <a:lnTo>
                                  <a:pt x="536661" y="48833"/>
                                </a:lnTo>
                                <a:lnTo>
                                  <a:pt x="536728" y="48818"/>
                                </a:lnTo>
                                <a:lnTo>
                                  <a:pt x="536795" y="48804"/>
                                </a:lnTo>
                                <a:lnTo>
                                  <a:pt x="536862" y="48790"/>
                                </a:lnTo>
                                <a:lnTo>
                                  <a:pt x="536928" y="48775"/>
                                </a:lnTo>
                                <a:lnTo>
                                  <a:pt x="536995" y="48761"/>
                                </a:lnTo>
                                <a:lnTo>
                                  <a:pt x="537062" y="48747"/>
                                </a:lnTo>
                                <a:lnTo>
                                  <a:pt x="537129" y="48732"/>
                                </a:lnTo>
                                <a:lnTo>
                                  <a:pt x="537196" y="48718"/>
                                </a:lnTo>
                                <a:lnTo>
                                  <a:pt x="537262" y="48704"/>
                                </a:lnTo>
                                <a:lnTo>
                                  <a:pt x="537329" y="48689"/>
                                </a:lnTo>
                                <a:lnTo>
                                  <a:pt x="537396" y="48675"/>
                                </a:lnTo>
                                <a:lnTo>
                                  <a:pt x="537463" y="48661"/>
                                </a:lnTo>
                                <a:lnTo>
                                  <a:pt x="537530" y="48646"/>
                                </a:lnTo>
                                <a:lnTo>
                                  <a:pt x="537596" y="48632"/>
                                </a:lnTo>
                                <a:lnTo>
                                  <a:pt x="537663" y="48617"/>
                                </a:lnTo>
                                <a:lnTo>
                                  <a:pt x="537730" y="48603"/>
                                </a:lnTo>
                                <a:lnTo>
                                  <a:pt x="537797" y="48589"/>
                                </a:lnTo>
                                <a:lnTo>
                                  <a:pt x="537864" y="48574"/>
                                </a:lnTo>
                                <a:lnTo>
                                  <a:pt x="537930" y="48560"/>
                                </a:lnTo>
                                <a:lnTo>
                                  <a:pt x="537997" y="48545"/>
                                </a:lnTo>
                                <a:lnTo>
                                  <a:pt x="538064" y="48531"/>
                                </a:lnTo>
                                <a:lnTo>
                                  <a:pt x="538131" y="48516"/>
                                </a:lnTo>
                                <a:lnTo>
                                  <a:pt x="538198" y="48502"/>
                                </a:lnTo>
                                <a:lnTo>
                                  <a:pt x="538264" y="48487"/>
                                </a:lnTo>
                                <a:lnTo>
                                  <a:pt x="538331" y="48473"/>
                                </a:lnTo>
                                <a:lnTo>
                                  <a:pt x="538398" y="48458"/>
                                </a:lnTo>
                                <a:lnTo>
                                  <a:pt x="538465" y="48444"/>
                                </a:lnTo>
                                <a:lnTo>
                                  <a:pt x="538531" y="48430"/>
                                </a:lnTo>
                                <a:lnTo>
                                  <a:pt x="538598" y="48415"/>
                                </a:lnTo>
                                <a:lnTo>
                                  <a:pt x="538665" y="48400"/>
                                </a:lnTo>
                                <a:lnTo>
                                  <a:pt x="538732" y="48386"/>
                                </a:lnTo>
                                <a:lnTo>
                                  <a:pt x="538799" y="48371"/>
                                </a:lnTo>
                                <a:lnTo>
                                  <a:pt x="538865" y="48357"/>
                                </a:lnTo>
                                <a:lnTo>
                                  <a:pt x="538932" y="48342"/>
                                </a:lnTo>
                                <a:lnTo>
                                  <a:pt x="538999" y="48328"/>
                                </a:lnTo>
                                <a:lnTo>
                                  <a:pt x="539066" y="48313"/>
                                </a:lnTo>
                                <a:lnTo>
                                  <a:pt x="539133" y="48299"/>
                                </a:lnTo>
                                <a:lnTo>
                                  <a:pt x="539199" y="48284"/>
                                </a:lnTo>
                                <a:lnTo>
                                  <a:pt x="539266" y="48269"/>
                                </a:lnTo>
                                <a:lnTo>
                                  <a:pt x="539333" y="48255"/>
                                </a:lnTo>
                                <a:lnTo>
                                  <a:pt x="539400" y="48240"/>
                                </a:lnTo>
                                <a:lnTo>
                                  <a:pt x="539467" y="48226"/>
                                </a:lnTo>
                                <a:lnTo>
                                  <a:pt x="539533" y="48211"/>
                                </a:lnTo>
                                <a:lnTo>
                                  <a:pt x="539600" y="48196"/>
                                </a:lnTo>
                                <a:lnTo>
                                  <a:pt x="539667" y="48182"/>
                                </a:lnTo>
                                <a:lnTo>
                                  <a:pt x="539734" y="48167"/>
                                </a:lnTo>
                                <a:lnTo>
                                  <a:pt x="539800" y="48152"/>
                                </a:lnTo>
                                <a:lnTo>
                                  <a:pt x="539867" y="48138"/>
                                </a:lnTo>
                                <a:lnTo>
                                  <a:pt x="539934" y="48123"/>
                                </a:lnTo>
                                <a:lnTo>
                                  <a:pt x="540001" y="48108"/>
                                </a:lnTo>
                                <a:lnTo>
                                  <a:pt x="540068" y="48094"/>
                                </a:lnTo>
                                <a:lnTo>
                                  <a:pt x="540134" y="48079"/>
                                </a:lnTo>
                                <a:lnTo>
                                  <a:pt x="540201" y="48064"/>
                                </a:lnTo>
                                <a:lnTo>
                                  <a:pt x="540268" y="48050"/>
                                </a:lnTo>
                                <a:lnTo>
                                  <a:pt x="540335" y="48035"/>
                                </a:lnTo>
                                <a:lnTo>
                                  <a:pt x="540402" y="48020"/>
                                </a:lnTo>
                                <a:lnTo>
                                  <a:pt x="540468" y="48005"/>
                                </a:lnTo>
                                <a:lnTo>
                                  <a:pt x="540535" y="47991"/>
                                </a:lnTo>
                                <a:lnTo>
                                  <a:pt x="540602" y="47976"/>
                                </a:lnTo>
                                <a:lnTo>
                                  <a:pt x="540669" y="47961"/>
                                </a:lnTo>
                                <a:lnTo>
                                  <a:pt x="540736" y="47946"/>
                                </a:lnTo>
                                <a:lnTo>
                                  <a:pt x="540802" y="47932"/>
                                </a:lnTo>
                                <a:lnTo>
                                  <a:pt x="540869" y="47917"/>
                                </a:lnTo>
                                <a:lnTo>
                                  <a:pt x="540936" y="47902"/>
                                </a:lnTo>
                                <a:lnTo>
                                  <a:pt x="541003" y="47887"/>
                                </a:lnTo>
                                <a:lnTo>
                                  <a:pt x="541070" y="47873"/>
                                </a:lnTo>
                                <a:lnTo>
                                  <a:pt x="541136" y="47858"/>
                                </a:lnTo>
                                <a:lnTo>
                                  <a:pt x="541203" y="47843"/>
                                </a:lnTo>
                                <a:lnTo>
                                  <a:pt x="541270" y="47828"/>
                                </a:lnTo>
                                <a:lnTo>
                                  <a:pt x="541337" y="47813"/>
                                </a:lnTo>
                                <a:lnTo>
                                  <a:pt x="541403" y="47798"/>
                                </a:lnTo>
                                <a:lnTo>
                                  <a:pt x="541470" y="47784"/>
                                </a:lnTo>
                                <a:lnTo>
                                  <a:pt x="541537" y="47769"/>
                                </a:lnTo>
                                <a:lnTo>
                                  <a:pt x="541604" y="47754"/>
                                </a:lnTo>
                                <a:lnTo>
                                  <a:pt x="541671" y="47739"/>
                                </a:lnTo>
                                <a:lnTo>
                                  <a:pt x="541737" y="47724"/>
                                </a:lnTo>
                                <a:lnTo>
                                  <a:pt x="541804" y="47709"/>
                                </a:lnTo>
                                <a:lnTo>
                                  <a:pt x="541871" y="47694"/>
                                </a:lnTo>
                                <a:lnTo>
                                  <a:pt x="541938" y="47679"/>
                                </a:lnTo>
                                <a:lnTo>
                                  <a:pt x="542005" y="47664"/>
                                </a:lnTo>
                                <a:lnTo>
                                  <a:pt x="542071" y="47649"/>
                                </a:lnTo>
                                <a:lnTo>
                                  <a:pt x="542138" y="47635"/>
                                </a:lnTo>
                                <a:lnTo>
                                  <a:pt x="542205" y="47620"/>
                                </a:lnTo>
                                <a:lnTo>
                                  <a:pt x="542272" y="47605"/>
                                </a:lnTo>
                                <a:lnTo>
                                  <a:pt x="542339" y="47590"/>
                                </a:lnTo>
                                <a:lnTo>
                                  <a:pt x="542405" y="47575"/>
                                </a:lnTo>
                                <a:lnTo>
                                  <a:pt x="542472" y="47560"/>
                                </a:lnTo>
                                <a:lnTo>
                                  <a:pt x="542539" y="47545"/>
                                </a:lnTo>
                                <a:lnTo>
                                  <a:pt x="542606" y="47530"/>
                                </a:lnTo>
                                <a:lnTo>
                                  <a:pt x="542672" y="47515"/>
                                </a:lnTo>
                                <a:lnTo>
                                  <a:pt x="542739" y="47500"/>
                                </a:lnTo>
                                <a:lnTo>
                                  <a:pt x="542806" y="47485"/>
                                </a:lnTo>
                                <a:lnTo>
                                  <a:pt x="542873" y="47470"/>
                                </a:lnTo>
                                <a:lnTo>
                                  <a:pt x="542940" y="47455"/>
                                </a:lnTo>
                                <a:lnTo>
                                  <a:pt x="543006" y="47440"/>
                                </a:lnTo>
                                <a:lnTo>
                                  <a:pt x="543073" y="47425"/>
                                </a:lnTo>
                                <a:lnTo>
                                  <a:pt x="543140" y="47410"/>
                                </a:lnTo>
                                <a:lnTo>
                                  <a:pt x="543207" y="47395"/>
                                </a:lnTo>
                                <a:lnTo>
                                  <a:pt x="543274" y="47379"/>
                                </a:lnTo>
                                <a:lnTo>
                                  <a:pt x="543340" y="47364"/>
                                </a:lnTo>
                                <a:lnTo>
                                  <a:pt x="543407" y="47349"/>
                                </a:lnTo>
                                <a:lnTo>
                                  <a:pt x="543474" y="47334"/>
                                </a:lnTo>
                                <a:lnTo>
                                  <a:pt x="543541" y="47319"/>
                                </a:lnTo>
                                <a:lnTo>
                                  <a:pt x="543608" y="47304"/>
                                </a:lnTo>
                                <a:lnTo>
                                  <a:pt x="543674" y="47289"/>
                                </a:lnTo>
                                <a:lnTo>
                                  <a:pt x="543741" y="47274"/>
                                </a:lnTo>
                                <a:lnTo>
                                  <a:pt x="543808" y="47259"/>
                                </a:lnTo>
                                <a:lnTo>
                                  <a:pt x="543875" y="47243"/>
                                </a:lnTo>
                                <a:lnTo>
                                  <a:pt x="543942" y="47228"/>
                                </a:lnTo>
                                <a:lnTo>
                                  <a:pt x="544008" y="47213"/>
                                </a:lnTo>
                                <a:lnTo>
                                  <a:pt x="544075" y="47198"/>
                                </a:lnTo>
                                <a:lnTo>
                                  <a:pt x="544142" y="47183"/>
                                </a:lnTo>
                                <a:lnTo>
                                  <a:pt x="544209" y="47168"/>
                                </a:lnTo>
                                <a:lnTo>
                                  <a:pt x="544275" y="47152"/>
                                </a:lnTo>
                                <a:lnTo>
                                  <a:pt x="544342" y="47137"/>
                                </a:lnTo>
                                <a:lnTo>
                                  <a:pt x="544409" y="47122"/>
                                </a:lnTo>
                                <a:lnTo>
                                  <a:pt x="544476" y="47107"/>
                                </a:lnTo>
                                <a:lnTo>
                                  <a:pt x="544543" y="47092"/>
                                </a:lnTo>
                                <a:lnTo>
                                  <a:pt x="544609" y="47076"/>
                                </a:lnTo>
                                <a:lnTo>
                                  <a:pt x="544676" y="47061"/>
                                </a:lnTo>
                                <a:lnTo>
                                  <a:pt x="544743" y="47046"/>
                                </a:lnTo>
                                <a:lnTo>
                                  <a:pt x="544810" y="47031"/>
                                </a:lnTo>
                                <a:lnTo>
                                  <a:pt x="544877" y="47015"/>
                                </a:lnTo>
                                <a:lnTo>
                                  <a:pt x="544943" y="47000"/>
                                </a:lnTo>
                                <a:lnTo>
                                  <a:pt x="545010" y="46985"/>
                                </a:lnTo>
                                <a:lnTo>
                                  <a:pt x="545077" y="46969"/>
                                </a:lnTo>
                                <a:lnTo>
                                  <a:pt x="545144" y="46954"/>
                                </a:lnTo>
                                <a:lnTo>
                                  <a:pt x="545211" y="46939"/>
                                </a:lnTo>
                                <a:lnTo>
                                  <a:pt x="545277" y="46924"/>
                                </a:lnTo>
                                <a:lnTo>
                                  <a:pt x="545344" y="46908"/>
                                </a:lnTo>
                                <a:lnTo>
                                  <a:pt x="545411" y="46893"/>
                                </a:lnTo>
                                <a:lnTo>
                                  <a:pt x="545478" y="46878"/>
                                </a:lnTo>
                                <a:lnTo>
                                  <a:pt x="545544" y="46862"/>
                                </a:lnTo>
                                <a:lnTo>
                                  <a:pt x="545611" y="46847"/>
                                </a:lnTo>
                                <a:lnTo>
                                  <a:pt x="545678" y="46831"/>
                                </a:lnTo>
                                <a:lnTo>
                                  <a:pt x="545745" y="46816"/>
                                </a:lnTo>
                                <a:lnTo>
                                  <a:pt x="545812" y="46801"/>
                                </a:lnTo>
                                <a:lnTo>
                                  <a:pt x="545878" y="46785"/>
                                </a:lnTo>
                                <a:lnTo>
                                  <a:pt x="545945" y="46770"/>
                                </a:lnTo>
                                <a:lnTo>
                                  <a:pt x="546012" y="46755"/>
                                </a:lnTo>
                                <a:lnTo>
                                  <a:pt x="546079" y="46739"/>
                                </a:lnTo>
                                <a:lnTo>
                                  <a:pt x="546146" y="46724"/>
                                </a:lnTo>
                                <a:lnTo>
                                  <a:pt x="546212" y="46708"/>
                                </a:lnTo>
                                <a:lnTo>
                                  <a:pt x="546279" y="46693"/>
                                </a:lnTo>
                                <a:lnTo>
                                  <a:pt x="546346" y="46677"/>
                                </a:lnTo>
                                <a:lnTo>
                                  <a:pt x="546413" y="46662"/>
                                </a:lnTo>
                                <a:lnTo>
                                  <a:pt x="546480" y="46646"/>
                                </a:lnTo>
                                <a:lnTo>
                                  <a:pt x="546546" y="46631"/>
                                </a:lnTo>
                                <a:lnTo>
                                  <a:pt x="546613" y="46616"/>
                                </a:lnTo>
                                <a:lnTo>
                                  <a:pt x="546680" y="46600"/>
                                </a:lnTo>
                                <a:lnTo>
                                  <a:pt x="546747" y="46585"/>
                                </a:lnTo>
                                <a:lnTo>
                                  <a:pt x="546813" y="46569"/>
                                </a:lnTo>
                                <a:lnTo>
                                  <a:pt x="546880" y="46553"/>
                                </a:lnTo>
                                <a:lnTo>
                                  <a:pt x="546947" y="46538"/>
                                </a:lnTo>
                                <a:lnTo>
                                  <a:pt x="547014" y="46522"/>
                                </a:lnTo>
                                <a:lnTo>
                                  <a:pt x="547081" y="46507"/>
                                </a:lnTo>
                                <a:lnTo>
                                  <a:pt x="547147" y="46491"/>
                                </a:lnTo>
                                <a:lnTo>
                                  <a:pt x="547214" y="46476"/>
                                </a:lnTo>
                                <a:lnTo>
                                  <a:pt x="547281" y="46460"/>
                                </a:lnTo>
                                <a:lnTo>
                                  <a:pt x="547348" y="46445"/>
                                </a:lnTo>
                                <a:lnTo>
                                  <a:pt x="547415" y="46429"/>
                                </a:lnTo>
                                <a:lnTo>
                                  <a:pt x="547481" y="46413"/>
                                </a:lnTo>
                                <a:lnTo>
                                  <a:pt x="547548" y="46398"/>
                                </a:lnTo>
                                <a:lnTo>
                                  <a:pt x="547615" y="46382"/>
                                </a:lnTo>
                                <a:lnTo>
                                  <a:pt x="547682" y="46367"/>
                                </a:lnTo>
                                <a:lnTo>
                                  <a:pt x="547749" y="46351"/>
                                </a:lnTo>
                                <a:lnTo>
                                  <a:pt x="547815" y="46335"/>
                                </a:lnTo>
                                <a:lnTo>
                                  <a:pt x="547882" y="46320"/>
                                </a:lnTo>
                                <a:lnTo>
                                  <a:pt x="547949" y="46304"/>
                                </a:lnTo>
                                <a:lnTo>
                                  <a:pt x="548016" y="46288"/>
                                </a:lnTo>
                                <a:lnTo>
                                  <a:pt x="548083" y="46273"/>
                                </a:lnTo>
                                <a:lnTo>
                                  <a:pt x="548149" y="46257"/>
                                </a:lnTo>
                                <a:lnTo>
                                  <a:pt x="548216" y="46241"/>
                                </a:lnTo>
                                <a:lnTo>
                                  <a:pt x="548283" y="46226"/>
                                </a:lnTo>
                                <a:lnTo>
                                  <a:pt x="548350" y="46210"/>
                                </a:lnTo>
                                <a:lnTo>
                                  <a:pt x="548416" y="46194"/>
                                </a:lnTo>
                                <a:lnTo>
                                  <a:pt x="548483" y="46179"/>
                                </a:lnTo>
                                <a:lnTo>
                                  <a:pt x="548550" y="46163"/>
                                </a:lnTo>
                                <a:lnTo>
                                  <a:pt x="548617" y="46147"/>
                                </a:lnTo>
                                <a:lnTo>
                                  <a:pt x="548684" y="46131"/>
                                </a:lnTo>
                                <a:lnTo>
                                  <a:pt x="548750" y="46116"/>
                                </a:lnTo>
                                <a:lnTo>
                                  <a:pt x="548817" y="46100"/>
                                </a:lnTo>
                                <a:lnTo>
                                  <a:pt x="548884" y="46084"/>
                                </a:lnTo>
                                <a:lnTo>
                                  <a:pt x="548951" y="46068"/>
                                </a:lnTo>
                                <a:lnTo>
                                  <a:pt x="549018" y="46053"/>
                                </a:lnTo>
                                <a:lnTo>
                                  <a:pt x="549084" y="46037"/>
                                </a:lnTo>
                                <a:lnTo>
                                  <a:pt x="549151" y="46021"/>
                                </a:lnTo>
                                <a:lnTo>
                                  <a:pt x="549218" y="46005"/>
                                </a:lnTo>
                                <a:lnTo>
                                  <a:pt x="549285" y="45989"/>
                                </a:lnTo>
                                <a:lnTo>
                                  <a:pt x="549352" y="45974"/>
                                </a:lnTo>
                                <a:lnTo>
                                  <a:pt x="549418" y="45958"/>
                                </a:lnTo>
                                <a:lnTo>
                                  <a:pt x="549485" y="45942"/>
                                </a:lnTo>
                                <a:lnTo>
                                  <a:pt x="549552" y="45926"/>
                                </a:lnTo>
                                <a:lnTo>
                                  <a:pt x="549619" y="45910"/>
                                </a:lnTo>
                                <a:lnTo>
                                  <a:pt x="549685" y="45894"/>
                                </a:lnTo>
                                <a:lnTo>
                                  <a:pt x="549752" y="45878"/>
                                </a:lnTo>
                                <a:lnTo>
                                  <a:pt x="549819" y="45863"/>
                                </a:lnTo>
                                <a:lnTo>
                                  <a:pt x="549886" y="45847"/>
                                </a:lnTo>
                                <a:lnTo>
                                  <a:pt x="549953" y="45831"/>
                                </a:lnTo>
                                <a:lnTo>
                                  <a:pt x="550019" y="45815"/>
                                </a:lnTo>
                                <a:lnTo>
                                  <a:pt x="550086" y="45799"/>
                                </a:lnTo>
                                <a:lnTo>
                                  <a:pt x="550153" y="45783"/>
                                </a:lnTo>
                                <a:lnTo>
                                  <a:pt x="550220" y="45767"/>
                                </a:lnTo>
                                <a:lnTo>
                                  <a:pt x="550287" y="45751"/>
                                </a:lnTo>
                                <a:lnTo>
                                  <a:pt x="550353" y="45735"/>
                                </a:lnTo>
                                <a:lnTo>
                                  <a:pt x="550420" y="45719"/>
                                </a:lnTo>
                                <a:lnTo>
                                  <a:pt x="550487" y="45703"/>
                                </a:lnTo>
                                <a:lnTo>
                                  <a:pt x="550554" y="45687"/>
                                </a:lnTo>
                                <a:lnTo>
                                  <a:pt x="550621" y="45671"/>
                                </a:lnTo>
                                <a:lnTo>
                                  <a:pt x="550687" y="45655"/>
                                </a:lnTo>
                                <a:lnTo>
                                  <a:pt x="550754" y="45639"/>
                                </a:lnTo>
                                <a:lnTo>
                                  <a:pt x="550821" y="45623"/>
                                </a:lnTo>
                                <a:lnTo>
                                  <a:pt x="550888" y="45607"/>
                                </a:lnTo>
                                <a:lnTo>
                                  <a:pt x="550955" y="45591"/>
                                </a:lnTo>
                                <a:lnTo>
                                  <a:pt x="551021" y="45575"/>
                                </a:lnTo>
                                <a:lnTo>
                                  <a:pt x="551088" y="45559"/>
                                </a:lnTo>
                                <a:lnTo>
                                  <a:pt x="551155" y="45543"/>
                                </a:lnTo>
                                <a:lnTo>
                                  <a:pt x="551222" y="45527"/>
                                </a:lnTo>
                                <a:lnTo>
                                  <a:pt x="551288" y="45511"/>
                                </a:lnTo>
                                <a:lnTo>
                                  <a:pt x="551355" y="45495"/>
                                </a:lnTo>
                                <a:lnTo>
                                  <a:pt x="551422" y="45479"/>
                                </a:lnTo>
                                <a:lnTo>
                                  <a:pt x="551489" y="45463"/>
                                </a:lnTo>
                                <a:lnTo>
                                  <a:pt x="551556" y="45447"/>
                                </a:lnTo>
                                <a:lnTo>
                                  <a:pt x="551622" y="45430"/>
                                </a:lnTo>
                                <a:lnTo>
                                  <a:pt x="551689" y="45414"/>
                                </a:lnTo>
                                <a:lnTo>
                                  <a:pt x="551756" y="45398"/>
                                </a:lnTo>
                                <a:lnTo>
                                  <a:pt x="551823" y="45382"/>
                                </a:lnTo>
                                <a:lnTo>
                                  <a:pt x="551890" y="45366"/>
                                </a:lnTo>
                                <a:lnTo>
                                  <a:pt x="551956" y="45350"/>
                                </a:lnTo>
                                <a:lnTo>
                                  <a:pt x="552023" y="45334"/>
                                </a:lnTo>
                                <a:lnTo>
                                  <a:pt x="552090" y="45317"/>
                                </a:lnTo>
                                <a:lnTo>
                                  <a:pt x="552157" y="45301"/>
                                </a:lnTo>
                                <a:lnTo>
                                  <a:pt x="552224" y="45285"/>
                                </a:lnTo>
                                <a:lnTo>
                                  <a:pt x="552290" y="45269"/>
                                </a:lnTo>
                                <a:lnTo>
                                  <a:pt x="552357" y="45253"/>
                                </a:lnTo>
                                <a:lnTo>
                                  <a:pt x="552424" y="45236"/>
                                </a:lnTo>
                                <a:lnTo>
                                  <a:pt x="552491" y="45220"/>
                                </a:lnTo>
                                <a:lnTo>
                                  <a:pt x="552557" y="45204"/>
                                </a:lnTo>
                                <a:lnTo>
                                  <a:pt x="552624" y="45188"/>
                                </a:lnTo>
                                <a:lnTo>
                                  <a:pt x="552691" y="45171"/>
                                </a:lnTo>
                                <a:lnTo>
                                  <a:pt x="552758" y="45155"/>
                                </a:lnTo>
                                <a:lnTo>
                                  <a:pt x="552825" y="45139"/>
                                </a:lnTo>
                                <a:lnTo>
                                  <a:pt x="552891" y="45123"/>
                                </a:lnTo>
                                <a:lnTo>
                                  <a:pt x="552958" y="45106"/>
                                </a:lnTo>
                                <a:lnTo>
                                  <a:pt x="553025" y="45090"/>
                                </a:lnTo>
                                <a:lnTo>
                                  <a:pt x="553092" y="45074"/>
                                </a:lnTo>
                                <a:lnTo>
                                  <a:pt x="553159" y="45057"/>
                                </a:lnTo>
                                <a:lnTo>
                                  <a:pt x="553225" y="45041"/>
                                </a:lnTo>
                                <a:lnTo>
                                  <a:pt x="553292" y="45025"/>
                                </a:lnTo>
                                <a:lnTo>
                                  <a:pt x="553359" y="45008"/>
                                </a:lnTo>
                                <a:lnTo>
                                  <a:pt x="553426" y="44992"/>
                                </a:lnTo>
                                <a:lnTo>
                                  <a:pt x="553493" y="44976"/>
                                </a:lnTo>
                                <a:lnTo>
                                  <a:pt x="553559" y="44959"/>
                                </a:lnTo>
                                <a:lnTo>
                                  <a:pt x="553626" y="44943"/>
                                </a:lnTo>
                                <a:lnTo>
                                  <a:pt x="553693" y="44926"/>
                                </a:lnTo>
                                <a:lnTo>
                                  <a:pt x="553760" y="44910"/>
                                </a:lnTo>
                                <a:lnTo>
                                  <a:pt x="553826" y="44894"/>
                                </a:lnTo>
                                <a:lnTo>
                                  <a:pt x="553893" y="44877"/>
                                </a:lnTo>
                                <a:lnTo>
                                  <a:pt x="553960" y="44861"/>
                                </a:lnTo>
                                <a:lnTo>
                                  <a:pt x="554027" y="44844"/>
                                </a:lnTo>
                                <a:lnTo>
                                  <a:pt x="554094" y="44828"/>
                                </a:lnTo>
                                <a:lnTo>
                                  <a:pt x="554160" y="44812"/>
                                </a:lnTo>
                                <a:lnTo>
                                  <a:pt x="554227" y="44795"/>
                                </a:lnTo>
                                <a:lnTo>
                                  <a:pt x="554294" y="44779"/>
                                </a:lnTo>
                                <a:lnTo>
                                  <a:pt x="554361" y="44762"/>
                                </a:lnTo>
                                <a:lnTo>
                                  <a:pt x="554428" y="44746"/>
                                </a:lnTo>
                                <a:lnTo>
                                  <a:pt x="554494" y="44729"/>
                                </a:lnTo>
                                <a:lnTo>
                                  <a:pt x="554561" y="44713"/>
                                </a:lnTo>
                                <a:lnTo>
                                  <a:pt x="554628" y="44696"/>
                                </a:lnTo>
                                <a:lnTo>
                                  <a:pt x="554695" y="44680"/>
                                </a:lnTo>
                                <a:lnTo>
                                  <a:pt x="554762" y="44663"/>
                                </a:lnTo>
                                <a:lnTo>
                                  <a:pt x="554828" y="44647"/>
                                </a:lnTo>
                                <a:lnTo>
                                  <a:pt x="554895" y="44630"/>
                                </a:lnTo>
                                <a:lnTo>
                                  <a:pt x="554962" y="44613"/>
                                </a:lnTo>
                                <a:lnTo>
                                  <a:pt x="555029" y="44597"/>
                                </a:lnTo>
                                <a:lnTo>
                                  <a:pt x="555096" y="44580"/>
                                </a:lnTo>
                                <a:lnTo>
                                  <a:pt x="555162" y="44564"/>
                                </a:lnTo>
                                <a:lnTo>
                                  <a:pt x="555229" y="44547"/>
                                </a:lnTo>
                                <a:lnTo>
                                  <a:pt x="555296" y="44531"/>
                                </a:lnTo>
                                <a:lnTo>
                                  <a:pt x="555363" y="44514"/>
                                </a:lnTo>
                                <a:lnTo>
                                  <a:pt x="555429" y="44497"/>
                                </a:lnTo>
                                <a:lnTo>
                                  <a:pt x="555496" y="44481"/>
                                </a:lnTo>
                                <a:lnTo>
                                  <a:pt x="555563" y="44464"/>
                                </a:lnTo>
                                <a:lnTo>
                                  <a:pt x="555630" y="44447"/>
                                </a:lnTo>
                                <a:lnTo>
                                  <a:pt x="555697" y="44431"/>
                                </a:lnTo>
                                <a:lnTo>
                                  <a:pt x="555763" y="44414"/>
                                </a:lnTo>
                                <a:lnTo>
                                  <a:pt x="555830" y="44397"/>
                                </a:lnTo>
                                <a:lnTo>
                                  <a:pt x="555897" y="44381"/>
                                </a:lnTo>
                                <a:lnTo>
                                  <a:pt x="555964" y="44364"/>
                                </a:lnTo>
                                <a:lnTo>
                                  <a:pt x="556031" y="44347"/>
                                </a:lnTo>
                                <a:lnTo>
                                  <a:pt x="556097" y="44331"/>
                                </a:lnTo>
                                <a:lnTo>
                                  <a:pt x="556164" y="44314"/>
                                </a:lnTo>
                                <a:lnTo>
                                  <a:pt x="556231" y="44297"/>
                                </a:lnTo>
                                <a:lnTo>
                                  <a:pt x="556298" y="44281"/>
                                </a:lnTo>
                                <a:lnTo>
                                  <a:pt x="556365" y="44264"/>
                                </a:lnTo>
                                <a:lnTo>
                                  <a:pt x="556431" y="44247"/>
                                </a:lnTo>
                                <a:lnTo>
                                  <a:pt x="556498" y="44230"/>
                                </a:lnTo>
                                <a:lnTo>
                                  <a:pt x="556565" y="44214"/>
                                </a:lnTo>
                                <a:lnTo>
                                  <a:pt x="556632" y="44197"/>
                                </a:lnTo>
                                <a:lnTo>
                                  <a:pt x="556698" y="44180"/>
                                </a:lnTo>
                                <a:lnTo>
                                  <a:pt x="556765" y="44163"/>
                                </a:lnTo>
                                <a:lnTo>
                                  <a:pt x="556832" y="44146"/>
                                </a:lnTo>
                                <a:lnTo>
                                  <a:pt x="556899" y="44130"/>
                                </a:lnTo>
                                <a:lnTo>
                                  <a:pt x="556966" y="44113"/>
                                </a:lnTo>
                                <a:lnTo>
                                  <a:pt x="557032" y="44096"/>
                                </a:lnTo>
                                <a:lnTo>
                                  <a:pt x="557099" y="44079"/>
                                </a:lnTo>
                                <a:lnTo>
                                  <a:pt x="557166" y="44062"/>
                                </a:lnTo>
                                <a:lnTo>
                                  <a:pt x="557233" y="44045"/>
                                </a:lnTo>
                                <a:lnTo>
                                  <a:pt x="557300" y="44029"/>
                                </a:lnTo>
                                <a:lnTo>
                                  <a:pt x="557366" y="44012"/>
                                </a:lnTo>
                                <a:lnTo>
                                  <a:pt x="557433" y="43995"/>
                                </a:lnTo>
                                <a:lnTo>
                                  <a:pt x="557500" y="43978"/>
                                </a:lnTo>
                                <a:lnTo>
                                  <a:pt x="557567" y="43961"/>
                                </a:lnTo>
                                <a:lnTo>
                                  <a:pt x="557634" y="43944"/>
                                </a:lnTo>
                                <a:lnTo>
                                  <a:pt x="557700" y="43927"/>
                                </a:lnTo>
                                <a:lnTo>
                                  <a:pt x="557767" y="43910"/>
                                </a:lnTo>
                                <a:lnTo>
                                  <a:pt x="557834" y="43893"/>
                                </a:lnTo>
                                <a:lnTo>
                                  <a:pt x="557901" y="43876"/>
                                </a:lnTo>
                                <a:lnTo>
                                  <a:pt x="557968" y="43859"/>
                                </a:lnTo>
                                <a:lnTo>
                                  <a:pt x="558034" y="43842"/>
                                </a:lnTo>
                                <a:lnTo>
                                  <a:pt x="558101" y="43825"/>
                                </a:lnTo>
                                <a:lnTo>
                                  <a:pt x="558168" y="43808"/>
                                </a:lnTo>
                                <a:lnTo>
                                  <a:pt x="558235" y="43791"/>
                                </a:lnTo>
                                <a:lnTo>
                                  <a:pt x="558301" y="43774"/>
                                </a:lnTo>
                                <a:lnTo>
                                  <a:pt x="558368" y="43757"/>
                                </a:lnTo>
                                <a:lnTo>
                                  <a:pt x="558435" y="43740"/>
                                </a:lnTo>
                                <a:lnTo>
                                  <a:pt x="558502" y="43723"/>
                                </a:lnTo>
                                <a:lnTo>
                                  <a:pt x="558569" y="43706"/>
                                </a:lnTo>
                                <a:lnTo>
                                  <a:pt x="558635" y="43689"/>
                                </a:lnTo>
                                <a:lnTo>
                                  <a:pt x="558702" y="43672"/>
                                </a:lnTo>
                                <a:lnTo>
                                  <a:pt x="558769" y="43655"/>
                                </a:lnTo>
                                <a:lnTo>
                                  <a:pt x="558836" y="43638"/>
                                </a:lnTo>
                                <a:lnTo>
                                  <a:pt x="558903" y="43621"/>
                                </a:lnTo>
                                <a:lnTo>
                                  <a:pt x="558969" y="43604"/>
                                </a:lnTo>
                                <a:lnTo>
                                  <a:pt x="559036" y="43587"/>
                                </a:lnTo>
                                <a:lnTo>
                                  <a:pt x="559103" y="43570"/>
                                </a:lnTo>
                                <a:lnTo>
                                  <a:pt x="559170" y="43553"/>
                                </a:lnTo>
                                <a:lnTo>
                                  <a:pt x="559237" y="43535"/>
                                </a:lnTo>
                                <a:lnTo>
                                  <a:pt x="559303" y="43518"/>
                                </a:lnTo>
                                <a:lnTo>
                                  <a:pt x="559370" y="43501"/>
                                </a:lnTo>
                                <a:lnTo>
                                  <a:pt x="559437" y="43484"/>
                                </a:lnTo>
                                <a:lnTo>
                                  <a:pt x="559504" y="43467"/>
                                </a:lnTo>
                                <a:lnTo>
                                  <a:pt x="559570" y="43450"/>
                                </a:lnTo>
                                <a:lnTo>
                                  <a:pt x="559637" y="43433"/>
                                </a:lnTo>
                                <a:lnTo>
                                  <a:pt x="559704" y="43415"/>
                                </a:lnTo>
                                <a:lnTo>
                                  <a:pt x="559771" y="43398"/>
                                </a:lnTo>
                                <a:lnTo>
                                  <a:pt x="559838" y="43381"/>
                                </a:lnTo>
                                <a:lnTo>
                                  <a:pt x="559904" y="43364"/>
                                </a:lnTo>
                                <a:lnTo>
                                  <a:pt x="559971" y="43346"/>
                                </a:lnTo>
                                <a:lnTo>
                                  <a:pt x="560038" y="43329"/>
                                </a:lnTo>
                                <a:lnTo>
                                  <a:pt x="560105" y="43312"/>
                                </a:lnTo>
                                <a:lnTo>
                                  <a:pt x="560172" y="43295"/>
                                </a:lnTo>
                                <a:lnTo>
                                  <a:pt x="560238" y="43277"/>
                                </a:lnTo>
                                <a:lnTo>
                                  <a:pt x="560305" y="43260"/>
                                </a:lnTo>
                                <a:lnTo>
                                  <a:pt x="560372" y="43243"/>
                                </a:lnTo>
                                <a:lnTo>
                                  <a:pt x="560439" y="43226"/>
                                </a:lnTo>
                                <a:lnTo>
                                  <a:pt x="560506" y="43208"/>
                                </a:lnTo>
                                <a:lnTo>
                                  <a:pt x="560572" y="43191"/>
                                </a:lnTo>
                                <a:lnTo>
                                  <a:pt x="560639" y="43174"/>
                                </a:lnTo>
                                <a:lnTo>
                                  <a:pt x="560706" y="43156"/>
                                </a:lnTo>
                                <a:lnTo>
                                  <a:pt x="560773" y="43139"/>
                                </a:lnTo>
                                <a:lnTo>
                                  <a:pt x="560840" y="43122"/>
                                </a:lnTo>
                                <a:lnTo>
                                  <a:pt x="560906" y="43104"/>
                                </a:lnTo>
                                <a:lnTo>
                                  <a:pt x="560973" y="43087"/>
                                </a:lnTo>
                                <a:lnTo>
                                  <a:pt x="561040" y="43070"/>
                                </a:lnTo>
                                <a:lnTo>
                                  <a:pt x="561107" y="43052"/>
                                </a:lnTo>
                                <a:lnTo>
                                  <a:pt x="561173" y="43035"/>
                                </a:lnTo>
                                <a:lnTo>
                                  <a:pt x="561240" y="43017"/>
                                </a:lnTo>
                                <a:lnTo>
                                  <a:pt x="561307" y="43000"/>
                                </a:lnTo>
                                <a:lnTo>
                                  <a:pt x="561374" y="42983"/>
                                </a:lnTo>
                                <a:lnTo>
                                  <a:pt x="561441" y="42965"/>
                                </a:lnTo>
                                <a:lnTo>
                                  <a:pt x="561507" y="42948"/>
                                </a:lnTo>
                                <a:lnTo>
                                  <a:pt x="561574" y="42930"/>
                                </a:lnTo>
                                <a:lnTo>
                                  <a:pt x="561641" y="42913"/>
                                </a:lnTo>
                                <a:lnTo>
                                  <a:pt x="561708" y="42895"/>
                                </a:lnTo>
                                <a:lnTo>
                                  <a:pt x="561775" y="42878"/>
                                </a:lnTo>
                                <a:lnTo>
                                  <a:pt x="561841" y="42860"/>
                                </a:lnTo>
                                <a:lnTo>
                                  <a:pt x="561908" y="42843"/>
                                </a:lnTo>
                                <a:lnTo>
                                  <a:pt x="561975" y="42825"/>
                                </a:lnTo>
                                <a:lnTo>
                                  <a:pt x="562042" y="42808"/>
                                </a:lnTo>
                                <a:lnTo>
                                  <a:pt x="562109" y="42790"/>
                                </a:lnTo>
                                <a:lnTo>
                                  <a:pt x="562175" y="42773"/>
                                </a:lnTo>
                                <a:lnTo>
                                  <a:pt x="562242" y="42755"/>
                                </a:lnTo>
                                <a:lnTo>
                                  <a:pt x="562309" y="42738"/>
                                </a:lnTo>
                                <a:lnTo>
                                  <a:pt x="562376" y="42720"/>
                                </a:lnTo>
                                <a:lnTo>
                                  <a:pt x="562442" y="42703"/>
                                </a:lnTo>
                                <a:lnTo>
                                  <a:pt x="562509" y="42685"/>
                                </a:lnTo>
                                <a:lnTo>
                                  <a:pt x="562576" y="42667"/>
                                </a:lnTo>
                                <a:lnTo>
                                  <a:pt x="562643" y="42650"/>
                                </a:lnTo>
                                <a:lnTo>
                                  <a:pt x="562710" y="42632"/>
                                </a:lnTo>
                                <a:lnTo>
                                  <a:pt x="562776" y="42615"/>
                                </a:lnTo>
                                <a:lnTo>
                                  <a:pt x="562843" y="42597"/>
                                </a:lnTo>
                                <a:lnTo>
                                  <a:pt x="562910" y="42579"/>
                                </a:lnTo>
                                <a:lnTo>
                                  <a:pt x="562977" y="42562"/>
                                </a:lnTo>
                                <a:lnTo>
                                  <a:pt x="563044" y="42544"/>
                                </a:lnTo>
                                <a:lnTo>
                                  <a:pt x="563110" y="42526"/>
                                </a:lnTo>
                                <a:lnTo>
                                  <a:pt x="563177" y="42509"/>
                                </a:lnTo>
                                <a:lnTo>
                                  <a:pt x="563244" y="42491"/>
                                </a:lnTo>
                                <a:lnTo>
                                  <a:pt x="563311" y="42473"/>
                                </a:lnTo>
                                <a:lnTo>
                                  <a:pt x="563378" y="42456"/>
                                </a:lnTo>
                                <a:lnTo>
                                  <a:pt x="563444" y="42438"/>
                                </a:lnTo>
                                <a:lnTo>
                                  <a:pt x="563511" y="42420"/>
                                </a:lnTo>
                                <a:lnTo>
                                  <a:pt x="563578" y="42402"/>
                                </a:lnTo>
                                <a:lnTo>
                                  <a:pt x="563645" y="42385"/>
                                </a:lnTo>
                                <a:lnTo>
                                  <a:pt x="563711" y="42367"/>
                                </a:lnTo>
                                <a:lnTo>
                                  <a:pt x="563778" y="42349"/>
                                </a:lnTo>
                                <a:lnTo>
                                  <a:pt x="563845" y="42331"/>
                                </a:lnTo>
                                <a:lnTo>
                                  <a:pt x="563912" y="42314"/>
                                </a:lnTo>
                                <a:lnTo>
                                  <a:pt x="563979" y="42296"/>
                                </a:lnTo>
                                <a:lnTo>
                                  <a:pt x="564045" y="42278"/>
                                </a:lnTo>
                                <a:lnTo>
                                  <a:pt x="564112" y="42260"/>
                                </a:lnTo>
                                <a:lnTo>
                                  <a:pt x="564179" y="42242"/>
                                </a:lnTo>
                                <a:lnTo>
                                  <a:pt x="564246" y="42225"/>
                                </a:lnTo>
                                <a:lnTo>
                                  <a:pt x="564313" y="42207"/>
                                </a:lnTo>
                                <a:lnTo>
                                  <a:pt x="564379" y="42189"/>
                                </a:lnTo>
                                <a:lnTo>
                                  <a:pt x="564446" y="42171"/>
                                </a:lnTo>
                                <a:lnTo>
                                  <a:pt x="564513" y="42153"/>
                                </a:lnTo>
                                <a:lnTo>
                                  <a:pt x="564580" y="42135"/>
                                </a:lnTo>
                                <a:lnTo>
                                  <a:pt x="564647" y="42117"/>
                                </a:lnTo>
                                <a:lnTo>
                                  <a:pt x="564713" y="42100"/>
                                </a:lnTo>
                                <a:lnTo>
                                  <a:pt x="564780" y="42082"/>
                                </a:lnTo>
                                <a:lnTo>
                                  <a:pt x="564847" y="42064"/>
                                </a:lnTo>
                                <a:lnTo>
                                  <a:pt x="564914" y="42046"/>
                                </a:lnTo>
                                <a:lnTo>
                                  <a:pt x="564981" y="42028"/>
                                </a:lnTo>
                                <a:lnTo>
                                  <a:pt x="565047" y="42010"/>
                                </a:lnTo>
                                <a:lnTo>
                                  <a:pt x="565114" y="41992"/>
                                </a:lnTo>
                                <a:lnTo>
                                  <a:pt x="565181" y="41974"/>
                                </a:lnTo>
                                <a:lnTo>
                                  <a:pt x="565248" y="41956"/>
                                </a:lnTo>
                                <a:lnTo>
                                  <a:pt x="565314" y="41938"/>
                                </a:lnTo>
                                <a:lnTo>
                                  <a:pt x="565381" y="41920"/>
                                </a:lnTo>
                                <a:lnTo>
                                  <a:pt x="565448" y="41902"/>
                                </a:lnTo>
                                <a:lnTo>
                                  <a:pt x="565515" y="41884"/>
                                </a:lnTo>
                                <a:lnTo>
                                  <a:pt x="565582" y="41866"/>
                                </a:lnTo>
                                <a:lnTo>
                                  <a:pt x="565648" y="41848"/>
                                </a:lnTo>
                                <a:lnTo>
                                  <a:pt x="565715" y="41830"/>
                                </a:lnTo>
                                <a:lnTo>
                                  <a:pt x="565782" y="41812"/>
                                </a:lnTo>
                                <a:lnTo>
                                  <a:pt x="565849" y="41794"/>
                                </a:lnTo>
                                <a:lnTo>
                                  <a:pt x="565916" y="41776"/>
                                </a:lnTo>
                                <a:lnTo>
                                  <a:pt x="565982" y="41758"/>
                                </a:lnTo>
                                <a:lnTo>
                                  <a:pt x="566049" y="41740"/>
                                </a:lnTo>
                                <a:lnTo>
                                  <a:pt x="566116" y="41722"/>
                                </a:lnTo>
                                <a:lnTo>
                                  <a:pt x="566183" y="41704"/>
                                </a:lnTo>
                                <a:lnTo>
                                  <a:pt x="566250" y="41685"/>
                                </a:lnTo>
                                <a:lnTo>
                                  <a:pt x="566316" y="41667"/>
                                </a:lnTo>
                                <a:lnTo>
                                  <a:pt x="566383" y="41649"/>
                                </a:lnTo>
                                <a:lnTo>
                                  <a:pt x="566450" y="41631"/>
                                </a:lnTo>
                                <a:lnTo>
                                  <a:pt x="566517" y="41613"/>
                                </a:lnTo>
                                <a:lnTo>
                                  <a:pt x="566583" y="41595"/>
                                </a:lnTo>
                                <a:lnTo>
                                  <a:pt x="566650" y="41577"/>
                                </a:lnTo>
                                <a:lnTo>
                                  <a:pt x="566717" y="41558"/>
                                </a:lnTo>
                                <a:lnTo>
                                  <a:pt x="566784" y="41540"/>
                                </a:lnTo>
                                <a:lnTo>
                                  <a:pt x="566851" y="41522"/>
                                </a:lnTo>
                                <a:lnTo>
                                  <a:pt x="566917" y="41504"/>
                                </a:lnTo>
                                <a:lnTo>
                                  <a:pt x="566984" y="41486"/>
                                </a:lnTo>
                                <a:lnTo>
                                  <a:pt x="567051" y="41467"/>
                                </a:lnTo>
                                <a:lnTo>
                                  <a:pt x="567118" y="41449"/>
                                </a:lnTo>
                                <a:lnTo>
                                  <a:pt x="567185" y="41431"/>
                                </a:lnTo>
                                <a:lnTo>
                                  <a:pt x="567251" y="41413"/>
                                </a:lnTo>
                                <a:lnTo>
                                  <a:pt x="567318" y="41394"/>
                                </a:lnTo>
                                <a:lnTo>
                                  <a:pt x="567385" y="41376"/>
                                </a:lnTo>
                                <a:lnTo>
                                  <a:pt x="567452" y="41358"/>
                                </a:lnTo>
                                <a:lnTo>
                                  <a:pt x="567519" y="41340"/>
                                </a:lnTo>
                                <a:lnTo>
                                  <a:pt x="567585" y="41321"/>
                                </a:lnTo>
                                <a:lnTo>
                                  <a:pt x="567652" y="41303"/>
                                </a:lnTo>
                                <a:lnTo>
                                  <a:pt x="567719" y="41285"/>
                                </a:lnTo>
                                <a:lnTo>
                                  <a:pt x="567786" y="41266"/>
                                </a:lnTo>
                                <a:lnTo>
                                  <a:pt x="567853" y="41248"/>
                                </a:lnTo>
                                <a:lnTo>
                                  <a:pt x="567919" y="41230"/>
                                </a:lnTo>
                                <a:lnTo>
                                  <a:pt x="567986" y="41211"/>
                                </a:lnTo>
                                <a:lnTo>
                                  <a:pt x="568053" y="41193"/>
                                </a:lnTo>
                                <a:lnTo>
                                  <a:pt x="568120" y="41175"/>
                                </a:lnTo>
                                <a:lnTo>
                                  <a:pt x="568186" y="41156"/>
                                </a:lnTo>
                                <a:lnTo>
                                  <a:pt x="568253" y="41138"/>
                                </a:lnTo>
                                <a:lnTo>
                                  <a:pt x="568320" y="41119"/>
                                </a:lnTo>
                                <a:lnTo>
                                  <a:pt x="568387" y="41101"/>
                                </a:lnTo>
                                <a:lnTo>
                                  <a:pt x="568454" y="41082"/>
                                </a:lnTo>
                                <a:lnTo>
                                  <a:pt x="568520" y="41064"/>
                                </a:lnTo>
                                <a:lnTo>
                                  <a:pt x="568587" y="41046"/>
                                </a:lnTo>
                                <a:lnTo>
                                  <a:pt x="568654" y="41027"/>
                                </a:lnTo>
                                <a:lnTo>
                                  <a:pt x="568721" y="41009"/>
                                </a:lnTo>
                                <a:lnTo>
                                  <a:pt x="568788" y="40990"/>
                                </a:lnTo>
                                <a:lnTo>
                                  <a:pt x="568854" y="40972"/>
                                </a:lnTo>
                                <a:lnTo>
                                  <a:pt x="568921" y="40953"/>
                                </a:lnTo>
                                <a:lnTo>
                                  <a:pt x="568988" y="40935"/>
                                </a:lnTo>
                                <a:lnTo>
                                  <a:pt x="569055" y="40916"/>
                                </a:lnTo>
                                <a:lnTo>
                                  <a:pt x="569122" y="40898"/>
                                </a:lnTo>
                                <a:lnTo>
                                  <a:pt x="569188" y="40879"/>
                                </a:lnTo>
                                <a:lnTo>
                                  <a:pt x="569255" y="40861"/>
                                </a:lnTo>
                                <a:lnTo>
                                  <a:pt x="569322" y="40842"/>
                                </a:lnTo>
                                <a:lnTo>
                                  <a:pt x="569389" y="40823"/>
                                </a:lnTo>
                                <a:lnTo>
                                  <a:pt x="569455" y="40805"/>
                                </a:lnTo>
                                <a:lnTo>
                                  <a:pt x="569522" y="40786"/>
                                </a:lnTo>
                                <a:lnTo>
                                  <a:pt x="569589" y="40768"/>
                                </a:lnTo>
                                <a:lnTo>
                                  <a:pt x="569656" y="40749"/>
                                </a:lnTo>
                                <a:lnTo>
                                  <a:pt x="569723" y="40731"/>
                                </a:lnTo>
                                <a:lnTo>
                                  <a:pt x="569789" y="40712"/>
                                </a:lnTo>
                                <a:lnTo>
                                  <a:pt x="569856" y="40693"/>
                                </a:lnTo>
                                <a:lnTo>
                                  <a:pt x="569923" y="40675"/>
                                </a:lnTo>
                                <a:lnTo>
                                  <a:pt x="569990" y="40656"/>
                                </a:lnTo>
                                <a:lnTo>
                                  <a:pt x="570057" y="40637"/>
                                </a:lnTo>
                                <a:lnTo>
                                  <a:pt x="570123" y="40619"/>
                                </a:lnTo>
                                <a:lnTo>
                                  <a:pt x="570190" y="40600"/>
                                </a:lnTo>
                                <a:lnTo>
                                  <a:pt x="570257" y="40581"/>
                                </a:lnTo>
                                <a:lnTo>
                                  <a:pt x="570324" y="40563"/>
                                </a:lnTo>
                                <a:lnTo>
                                  <a:pt x="570391" y="40544"/>
                                </a:lnTo>
                                <a:lnTo>
                                  <a:pt x="570457" y="40525"/>
                                </a:lnTo>
                                <a:lnTo>
                                  <a:pt x="570524" y="40506"/>
                                </a:lnTo>
                                <a:lnTo>
                                  <a:pt x="570591" y="40488"/>
                                </a:lnTo>
                                <a:lnTo>
                                  <a:pt x="570658" y="40469"/>
                                </a:lnTo>
                                <a:lnTo>
                                  <a:pt x="570724" y="40450"/>
                                </a:lnTo>
                                <a:lnTo>
                                  <a:pt x="570791" y="40431"/>
                                </a:lnTo>
                                <a:lnTo>
                                  <a:pt x="570858" y="40413"/>
                                </a:lnTo>
                                <a:lnTo>
                                  <a:pt x="570925" y="40394"/>
                                </a:lnTo>
                                <a:lnTo>
                                  <a:pt x="570992" y="40375"/>
                                </a:lnTo>
                                <a:lnTo>
                                  <a:pt x="571058" y="40356"/>
                                </a:lnTo>
                                <a:lnTo>
                                  <a:pt x="571125" y="40337"/>
                                </a:lnTo>
                                <a:lnTo>
                                  <a:pt x="571192" y="40319"/>
                                </a:lnTo>
                                <a:lnTo>
                                  <a:pt x="571259" y="40300"/>
                                </a:lnTo>
                                <a:lnTo>
                                  <a:pt x="571326" y="40281"/>
                                </a:lnTo>
                                <a:lnTo>
                                  <a:pt x="571392" y="40262"/>
                                </a:lnTo>
                                <a:lnTo>
                                  <a:pt x="571459" y="40243"/>
                                </a:lnTo>
                                <a:lnTo>
                                  <a:pt x="571526" y="40224"/>
                                </a:lnTo>
                                <a:lnTo>
                                  <a:pt x="571593" y="40205"/>
                                </a:lnTo>
                                <a:lnTo>
                                  <a:pt x="571660" y="40186"/>
                                </a:lnTo>
                                <a:lnTo>
                                  <a:pt x="571726" y="40168"/>
                                </a:lnTo>
                                <a:lnTo>
                                  <a:pt x="571793" y="40149"/>
                                </a:lnTo>
                                <a:lnTo>
                                  <a:pt x="571860" y="40130"/>
                                </a:lnTo>
                                <a:lnTo>
                                  <a:pt x="571927" y="40111"/>
                                </a:lnTo>
                                <a:lnTo>
                                  <a:pt x="571994" y="40092"/>
                                </a:lnTo>
                                <a:lnTo>
                                  <a:pt x="572060" y="40073"/>
                                </a:lnTo>
                                <a:lnTo>
                                  <a:pt x="572127" y="40054"/>
                                </a:lnTo>
                                <a:lnTo>
                                  <a:pt x="572194" y="40035"/>
                                </a:lnTo>
                                <a:lnTo>
                                  <a:pt x="572261" y="40016"/>
                                </a:lnTo>
                                <a:lnTo>
                                  <a:pt x="572327" y="39997"/>
                                </a:lnTo>
                                <a:lnTo>
                                  <a:pt x="572394" y="39978"/>
                                </a:lnTo>
                                <a:lnTo>
                                  <a:pt x="572461" y="39959"/>
                                </a:lnTo>
                                <a:lnTo>
                                  <a:pt x="572528" y="39940"/>
                                </a:lnTo>
                                <a:lnTo>
                                  <a:pt x="572595" y="39921"/>
                                </a:lnTo>
                                <a:lnTo>
                                  <a:pt x="572661" y="39902"/>
                                </a:lnTo>
                                <a:lnTo>
                                  <a:pt x="572728" y="39883"/>
                                </a:lnTo>
                                <a:lnTo>
                                  <a:pt x="572795" y="39864"/>
                                </a:lnTo>
                                <a:lnTo>
                                  <a:pt x="572862" y="39845"/>
                                </a:lnTo>
                                <a:lnTo>
                                  <a:pt x="572929" y="39825"/>
                                </a:lnTo>
                                <a:lnTo>
                                  <a:pt x="572995" y="39806"/>
                                </a:lnTo>
                                <a:lnTo>
                                  <a:pt x="573062" y="39787"/>
                                </a:lnTo>
                                <a:lnTo>
                                  <a:pt x="573129" y="39768"/>
                                </a:lnTo>
                                <a:lnTo>
                                  <a:pt x="573196" y="39749"/>
                                </a:lnTo>
                                <a:lnTo>
                                  <a:pt x="573263" y="39730"/>
                                </a:lnTo>
                                <a:lnTo>
                                  <a:pt x="573329" y="39711"/>
                                </a:lnTo>
                                <a:lnTo>
                                  <a:pt x="573396" y="39692"/>
                                </a:lnTo>
                                <a:lnTo>
                                  <a:pt x="573463" y="39672"/>
                                </a:lnTo>
                                <a:lnTo>
                                  <a:pt x="573530" y="39653"/>
                                </a:lnTo>
                                <a:lnTo>
                                  <a:pt x="573596" y="39634"/>
                                </a:lnTo>
                                <a:lnTo>
                                  <a:pt x="573663" y="39615"/>
                                </a:lnTo>
                                <a:lnTo>
                                  <a:pt x="573730" y="39596"/>
                                </a:lnTo>
                                <a:lnTo>
                                  <a:pt x="573797" y="39576"/>
                                </a:lnTo>
                                <a:lnTo>
                                  <a:pt x="573864" y="39557"/>
                                </a:lnTo>
                                <a:lnTo>
                                  <a:pt x="573930" y="39538"/>
                                </a:lnTo>
                                <a:lnTo>
                                  <a:pt x="573997" y="39519"/>
                                </a:lnTo>
                                <a:lnTo>
                                  <a:pt x="574064" y="39499"/>
                                </a:lnTo>
                                <a:lnTo>
                                  <a:pt x="574131" y="39480"/>
                                </a:lnTo>
                                <a:lnTo>
                                  <a:pt x="574198" y="39461"/>
                                </a:lnTo>
                                <a:lnTo>
                                  <a:pt x="574264" y="39442"/>
                                </a:lnTo>
                                <a:lnTo>
                                  <a:pt x="574331" y="39422"/>
                                </a:lnTo>
                                <a:lnTo>
                                  <a:pt x="574398" y="39403"/>
                                </a:lnTo>
                                <a:lnTo>
                                  <a:pt x="574465" y="39384"/>
                                </a:lnTo>
                                <a:lnTo>
                                  <a:pt x="574532" y="39364"/>
                                </a:lnTo>
                                <a:lnTo>
                                  <a:pt x="574598" y="39345"/>
                                </a:lnTo>
                                <a:lnTo>
                                  <a:pt x="574665" y="39326"/>
                                </a:lnTo>
                                <a:lnTo>
                                  <a:pt x="574732" y="39306"/>
                                </a:lnTo>
                                <a:lnTo>
                                  <a:pt x="574799" y="39287"/>
                                </a:lnTo>
                                <a:lnTo>
                                  <a:pt x="574866" y="39267"/>
                                </a:lnTo>
                                <a:lnTo>
                                  <a:pt x="574932" y="39248"/>
                                </a:lnTo>
                                <a:lnTo>
                                  <a:pt x="574999" y="39229"/>
                                </a:lnTo>
                                <a:lnTo>
                                  <a:pt x="575066" y="39209"/>
                                </a:lnTo>
                                <a:lnTo>
                                  <a:pt x="575133" y="39190"/>
                                </a:lnTo>
                                <a:lnTo>
                                  <a:pt x="575199" y="39170"/>
                                </a:lnTo>
                                <a:lnTo>
                                  <a:pt x="575266" y="39151"/>
                                </a:lnTo>
                                <a:lnTo>
                                  <a:pt x="575333" y="39131"/>
                                </a:lnTo>
                                <a:lnTo>
                                  <a:pt x="575400" y="39112"/>
                                </a:lnTo>
                                <a:lnTo>
                                  <a:pt x="575467" y="39093"/>
                                </a:lnTo>
                                <a:lnTo>
                                  <a:pt x="575533" y="39073"/>
                                </a:lnTo>
                                <a:lnTo>
                                  <a:pt x="575600" y="39054"/>
                                </a:lnTo>
                                <a:lnTo>
                                  <a:pt x="575667" y="39034"/>
                                </a:lnTo>
                                <a:lnTo>
                                  <a:pt x="575734" y="39015"/>
                                </a:lnTo>
                                <a:lnTo>
                                  <a:pt x="575801" y="38995"/>
                                </a:lnTo>
                                <a:lnTo>
                                  <a:pt x="575867" y="38975"/>
                                </a:lnTo>
                                <a:lnTo>
                                  <a:pt x="575934" y="38956"/>
                                </a:lnTo>
                                <a:lnTo>
                                  <a:pt x="576001" y="38936"/>
                                </a:lnTo>
                                <a:lnTo>
                                  <a:pt x="576068" y="38917"/>
                                </a:lnTo>
                                <a:lnTo>
                                  <a:pt x="576135" y="38897"/>
                                </a:lnTo>
                                <a:lnTo>
                                  <a:pt x="576201" y="38878"/>
                                </a:lnTo>
                                <a:lnTo>
                                  <a:pt x="576268" y="38858"/>
                                </a:lnTo>
                                <a:lnTo>
                                  <a:pt x="576335" y="38838"/>
                                </a:lnTo>
                                <a:lnTo>
                                  <a:pt x="576402" y="38819"/>
                                </a:lnTo>
                                <a:lnTo>
                                  <a:pt x="576468" y="38799"/>
                                </a:lnTo>
                                <a:lnTo>
                                  <a:pt x="576535" y="38780"/>
                                </a:lnTo>
                                <a:lnTo>
                                  <a:pt x="576602" y="38760"/>
                                </a:lnTo>
                                <a:lnTo>
                                  <a:pt x="576669" y="38740"/>
                                </a:lnTo>
                                <a:lnTo>
                                  <a:pt x="576736" y="38721"/>
                                </a:lnTo>
                                <a:lnTo>
                                  <a:pt x="576802" y="38701"/>
                                </a:lnTo>
                                <a:lnTo>
                                  <a:pt x="576869" y="38681"/>
                                </a:lnTo>
                                <a:lnTo>
                                  <a:pt x="576936" y="38661"/>
                                </a:lnTo>
                                <a:lnTo>
                                  <a:pt x="577003" y="38642"/>
                                </a:lnTo>
                                <a:lnTo>
                                  <a:pt x="577070" y="38622"/>
                                </a:lnTo>
                                <a:lnTo>
                                  <a:pt x="577136" y="38602"/>
                                </a:lnTo>
                                <a:lnTo>
                                  <a:pt x="577203" y="38583"/>
                                </a:lnTo>
                                <a:lnTo>
                                  <a:pt x="577270" y="38563"/>
                                </a:lnTo>
                                <a:lnTo>
                                  <a:pt x="577337" y="38543"/>
                                </a:lnTo>
                                <a:lnTo>
                                  <a:pt x="577404" y="38523"/>
                                </a:lnTo>
                                <a:lnTo>
                                  <a:pt x="577470" y="38504"/>
                                </a:lnTo>
                                <a:lnTo>
                                  <a:pt x="577537" y="38484"/>
                                </a:lnTo>
                                <a:lnTo>
                                  <a:pt x="577604" y="38464"/>
                                </a:lnTo>
                                <a:lnTo>
                                  <a:pt x="577671" y="38444"/>
                                </a:lnTo>
                                <a:lnTo>
                                  <a:pt x="577738" y="38424"/>
                                </a:lnTo>
                                <a:lnTo>
                                  <a:pt x="577804" y="38404"/>
                                </a:lnTo>
                                <a:lnTo>
                                  <a:pt x="577871" y="38385"/>
                                </a:lnTo>
                                <a:lnTo>
                                  <a:pt x="577938" y="38365"/>
                                </a:lnTo>
                                <a:lnTo>
                                  <a:pt x="578005" y="38345"/>
                                </a:lnTo>
                                <a:lnTo>
                                  <a:pt x="578071" y="38325"/>
                                </a:lnTo>
                                <a:lnTo>
                                  <a:pt x="578138" y="38305"/>
                                </a:lnTo>
                                <a:lnTo>
                                  <a:pt x="578205" y="38285"/>
                                </a:lnTo>
                                <a:lnTo>
                                  <a:pt x="578272" y="38265"/>
                                </a:lnTo>
                                <a:lnTo>
                                  <a:pt x="578339" y="38245"/>
                                </a:lnTo>
                                <a:lnTo>
                                  <a:pt x="578405" y="38225"/>
                                </a:lnTo>
                                <a:lnTo>
                                  <a:pt x="578472" y="38206"/>
                                </a:lnTo>
                                <a:lnTo>
                                  <a:pt x="578539" y="38186"/>
                                </a:lnTo>
                                <a:lnTo>
                                  <a:pt x="578606" y="38166"/>
                                </a:lnTo>
                                <a:lnTo>
                                  <a:pt x="578673" y="38146"/>
                                </a:lnTo>
                                <a:lnTo>
                                  <a:pt x="578739" y="38126"/>
                                </a:lnTo>
                                <a:lnTo>
                                  <a:pt x="578806" y="38106"/>
                                </a:lnTo>
                                <a:lnTo>
                                  <a:pt x="578873" y="38086"/>
                                </a:lnTo>
                                <a:lnTo>
                                  <a:pt x="578940" y="38066"/>
                                </a:lnTo>
                                <a:lnTo>
                                  <a:pt x="579007" y="38046"/>
                                </a:lnTo>
                                <a:lnTo>
                                  <a:pt x="579073" y="38026"/>
                                </a:lnTo>
                                <a:lnTo>
                                  <a:pt x="579140" y="38006"/>
                                </a:lnTo>
                                <a:lnTo>
                                  <a:pt x="579207" y="37985"/>
                                </a:lnTo>
                                <a:lnTo>
                                  <a:pt x="579274" y="37965"/>
                                </a:lnTo>
                                <a:lnTo>
                                  <a:pt x="579340" y="37945"/>
                                </a:lnTo>
                                <a:lnTo>
                                  <a:pt x="579407" y="37925"/>
                                </a:lnTo>
                                <a:lnTo>
                                  <a:pt x="579474" y="37905"/>
                                </a:lnTo>
                                <a:lnTo>
                                  <a:pt x="579541" y="37885"/>
                                </a:lnTo>
                                <a:lnTo>
                                  <a:pt x="579608" y="37865"/>
                                </a:lnTo>
                                <a:lnTo>
                                  <a:pt x="579674" y="37845"/>
                                </a:lnTo>
                                <a:lnTo>
                                  <a:pt x="579741" y="37825"/>
                                </a:lnTo>
                                <a:lnTo>
                                  <a:pt x="579808" y="37805"/>
                                </a:lnTo>
                                <a:lnTo>
                                  <a:pt x="579875" y="37784"/>
                                </a:lnTo>
                                <a:lnTo>
                                  <a:pt x="579942" y="37764"/>
                                </a:lnTo>
                                <a:lnTo>
                                  <a:pt x="580008" y="37744"/>
                                </a:lnTo>
                                <a:lnTo>
                                  <a:pt x="580075" y="37724"/>
                                </a:lnTo>
                                <a:lnTo>
                                  <a:pt x="580142" y="37704"/>
                                </a:lnTo>
                                <a:lnTo>
                                  <a:pt x="580209" y="37683"/>
                                </a:lnTo>
                                <a:lnTo>
                                  <a:pt x="580276" y="37663"/>
                                </a:lnTo>
                                <a:lnTo>
                                  <a:pt x="580342" y="37643"/>
                                </a:lnTo>
                                <a:lnTo>
                                  <a:pt x="580409" y="37623"/>
                                </a:lnTo>
                                <a:lnTo>
                                  <a:pt x="580476" y="37602"/>
                                </a:lnTo>
                                <a:lnTo>
                                  <a:pt x="580543" y="37582"/>
                                </a:lnTo>
                                <a:lnTo>
                                  <a:pt x="580609" y="37562"/>
                                </a:lnTo>
                                <a:lnTo>
                                  <a:pt x="580676" y="37542"/>
                                </a:lnTo>
                                <a:lnTo>
                                  <a:pt x="580743" y="37521"/>
                                </a:lnTo>
                                <a:lnTo>
                                  <a:pt x="580810" y="37501"/>
                                </a:lnTo>
                                <a:lnTo>
                                  <a:pt x="580877" y="37481"/>
                                </a:lnTo>
                                <a:lnTo>
                                  <a:pt x="580943" y="37460"/>
                                </a:lnTo>
                                <a:lnTo>
                                  <a:pt x="581010" y="37440"/>
                                </a:lnTo>
                                <a:lnTo>
                                  <a:pt x="581077" y="37420"/>
                                </a:lnTo>
                                <a:lnTo>
                                  <a:pt x="581144" y="37399"/>
                                </a:lnTo>
                                <a:lnTo>
                                  <a:pt x="581211" y="37379"/>
                                </a:lnTo>
                                <a:lnTo>
                                  <a:pt x="581277" y="37359"/>
                                </a:lnTo>
                                <a:lnTo>
                                  <a:pt x="581344" y="37338"/>
                                </a:lnTo>
                                <a:lnTo>
                                  <a:pt x="581411" y="37318"/>
                                </a:lnTo>
                                <a:lnTo>
                                  <a:pt x="581478" y="37297"/>
                                </a:lnTo>
                                <a:lnTo>
                                  <a:pt x="581545" y="37277"/>
                                </a:lnTo>
                                <a:lnTo>
                                  <a:pt x="581611" y="37256"/>
                                </a:lnTo>
                                <a:lnTo>
                                  <a:pt x="581678" y="37236"/>
                                </a:lnTo>
                                <a:lnTo>
                                  <a:pt x="581745" y="37216"/>
                                </a:lnTo>
                                <a:lnTo>
                                  <a:pt x="581812" y="37195"/>
                                </a:lnTo>
                                <a:lnTo>
                                  <a:pt x="581879" y="37175"/>
                                </a:lnTo>
                                <a:lnTo>
                                  <a:pt x="581945" y="37154"/>
                                </a:lnTo>
                                <a:lnTo>
                                  <a:pt x="582012" y="37134"/>
                                </a:lnTo>
                                <a:lnTo>
                                  <a:pt x="582079" y="37113"/>
                                </a:lnTo>
                                <a:lnTo>
                                  <a:pt x="582146" y="37093"/>
                                </a:lnTo>
                                <a:lnTo>
                                  <a:pt x="582212" y="37072"/>
                                </a:lnTo>
                                <a:lnTo>
                                  <a:pt x="582279" y="37052"/>
                                </a:lnTo>
                                <a:lnTo>
                                  <a:pt x="582346" y="37031"/>
                                </a:lnTo>
                                <a:lnTo>
                                  <a:pt x="582413" y="37010"/>
                                </a:lnTo>
                                <a:lnTo>
                                  <a:pt x="582480" y="36990"/>
                                </a:lnTo>
                                <a:lnTo>
                                  <a:pt x="582546" y="36969"/>
                                </a:lnTo>
                                <a:lnTo>
                                  <a:pt x="582613" y="36949"/>
                                </a:lnTo>
                                <a:lnTo>
                                  <a:pt x="582680" y="36928"/>
                                </a:lnTo>
                                <a:lnTo>
                                  <a:pt x="582747" y="36907"/>
                                </a:lnTo>
                                <a:lnTo>
                                  <a:pt x="582814" y="36887"/>
                                </a:lnTo>
                                <a:lnTo>
                                  <a:pt x="582880" y="36866"/>
                                </a:lnTo>
                                <a:lnTo>
                                  <a:pt x="582947" y="36846"/>
                                </a:lnTo>
                                <a:lnTo>
                                  <a:pt x="583014" y="36825"/>
                                </a:lnTo>
                                <a:lnTo>
                                  <a:pt x="583081" y="36804"/>
                                </a:lnTo>
                                <a:lnTo>
                                  <a:pt x="583148" y="36784"/>
                                </a:lnTo>
                                <a:lnTo>
                                  <a:pt x="583214" y="36763"/>
                                </a:lnTo>
                                <a:lnTo>
                                  <a:pt x="583281" y="36742"/>
                                </a:lnTo>
                                <a:lnTo>
                                  <a:pt x="583348" y="36721"/>
                                </a:lnTo>
                                <a:lnTo>
                                  <a:pt x="583415" y="36701"/>
                                </a:lnTo>
                                <a:lnTo>
                                  <a:pt x="583481" y="36680"/>
                                </a:lnTo>
                                <a:lnTo>
                                  <a:pt x="583548" y="36659"/>
                                </a:lnTo>
                                <a:lnTo>
                                  <a:pt x="583615" y="36638"/>
                                </a:lnTo>
                                <a:lnTo>
                                  <a:pt x="583682" y="36618"/>
                                </a:lnTo>
                                <a:lnTo>
                                  <a:pt x="583749" y="36597"/>
                                </a:lnTo>
                                <a:lnTo>
                                  <a:pt x="583815" y="36576"/>
                                </a:lnTo>
                                <a:lnTo>
                                  <a:pt x="583882" y="36555"/>
                                </a:lnTo>
                                <a:lnTo>
                                  <a:pt x="583949" y="36534"/>
                                </a:lnTo>
                                <a:lnTo>
                                  <a:pt x="584016" y="36514"/>
                                </a:lnTo>
                                <a:lnTo>
                                  <a:pt x="584083" y="36493"/>
                                </a:lnTo>
                                <a:lnTo>
                                  <a:pt x="584149" y="36472"/>
                                </a:lnTo>
                                <a:lnTo>
                                  <a:pt x="584216" y="36451"/>
                                </a:lnTo>
                                <a:lnTo>
                                  <a:pt x="584283" y="36430"/>
                                </a:lnTo>
                                <a:lnTo>
                                  <a:pt x="584350" y="36409"/>
                                </a:lnTo>
                                <a:lnTo>
                                  <a:pt x="584417" y="36388"/>
                                </a:lnTo>
                                <a:lnTo>
                                  <a:pt x="584483" y="36368"/>
                                </a:lnTo>
                                <a:lnTo>
                                  <a:pt x="584550" y="36347"/>
                                </a:lnTo>
                                <a:lnTo>
                                  <a:pt x="584617" y="36326"/>
                                </a:lnTo>
                                <a:lnTo>
                                  <a:pt x="584684" y="36305"/>
                                </a:lnTo>
                                <a:lnTo>
                                  <a:pt x="584751" y="36284"/>
                                </a:lnTo>
                                <a:lnTo>
                                  <a:pt x="584817" y="36263"/>
                                </a:lnTo>
                                <a:lnTo>
                                  <a:pt x="584884" y="36242"/>
                                </a:lnTo>
                                <a:lnTo>
                                  <a:pt x="584951" y="36221"/>
                                </a:lnTo>
                                <a:lnTo>
                                  <a:pt x="585018" y="36200"/>
                                </a:lnTo>
                                <a:lnTo>
                                  <a:pt x="585084" y="36179"/>
                                </a:lnTo>
                                <a:lnTo>
                                  <a:pt x="585151" y="36158"/>
                                </a:lnTo>
                                <a:lnTo>
                                  <a:pt x="585218" y="36137"/>
                                </a:lnTo>
                                <a:lnTo>
                                  <a:pt x="585285" y="36116"/>
                                </a:lnTo>
                                <a:lnTo>
                                  <a:pt x="585352" y="36095"/>
                                </a:lnTo>
                                <a:lnTo>
                                  <a:pt x="585418" y="36074"/>
                                </a:lnTo>
                                <a:lnTo>
                                  <a:pt x="585485" y="36053"/>
                                </a:lnTo>
                                <a:lnTo>
                                  <a:pt x="585552" y="36032"/>
                                </a:lnTo>
                                <a:lnTo>
                                  <a:pt x="585619" y="36011"/>
                                </a:lnTo>
                                <a:lnTo>
                                  <a:pt x="585686" y="35990"/>
                                </a:lnTo>
                                <a:lnTo>
                                  <a:pt x="585752" y="35968"/>
                                </a:lnTo>
                                <a:lnTo>
                                  <a:pt x="585819" y="35947"/>
                                </a:lnTo>
                                <a:lnTo>
                                  <a:pt x="585886" y="35926"/>
                                </a:lnTo>
                                <a:lnTo>
                                  <a:pt x="585953" y="35905"/>
                                </a:lnTo>
                                <a:lnTo>
                                  <a:pt x="586020" y="35884"/>
                                </a:lnTo>
                                <a:lnTo>
                                  <a:pt x="586086" y="35863"/>
                                </a:lnTo>
                                <a:lnTo>
                                  <a:pt x="586153" y="35842"/>
                                </a:lnTo>
                                <a:lnTo>
                                  <a:pt x="586220" y="35820"/>
                                </a:lnTo>
                                <a:lnTo>
                                  <a:pt x="586287" y="35799"/>
                                </a:lnTo>
                                <a:lnTo>
                                  <a:pt x="586353" y="35778"/>
                                </a:lnTo>
                                <a:lnTo>
                                  <a:pt x="586420" y="35757"/>
                                </a:lnTo>
                                <a:lnTo>
                                  <a:pt x="586487" y="35736"/>
                                </a:lnTo>
                                <a:lnTo>
                                  <a:pt x="586554" y="35714"/>
                                </a:lnTo>
                                <a:lnTo>
                                  <a:pt x="586621" y="35693"/>
                                </a:lnTo>
                                <a:lnTo>
                                  <a:pt x="586687" y="35672"/>
                                </a:lnTo>
                                <a:lnTo>
                                  <a:pt x="586754" y="35651"/>
                                </a:lnTo>
                                <a:lnTo>
                                  <a:pt x="586821" y="35629"/>
                                </a:lnTo>
                                <a:lnTo>
                                  <a:pt x="586888" y="35608"/>
                                </a:lnTo>
                                <a:lnTo>
                                  <a:pt x="586955" y="35587"/>
                                </a:lnTo>
                                <a:lnTo>
                                  <a:pt x="587021" y="35565"/>
                                </a:lnTo>
                                <a:lnTo>
                                  <a:pt x="587088" y="35544"/>
                                </a:lnTo>
                                <a:lnTo>
                                  <a:pt x="587155" y="35523"/>
                                </a:lnTo>
                                <a:lnTo>
                                  <a:pt x="587222" y="35501"/>
                                </a:lnTo>
                                <a:lnTo>
                                  <a:pt x="587289" y="35480"/>
                                </a:lnTo>
                                <a:lnTo>
                                  <a:pt x="587355" y="35459"/>
                                </a:lnTo>
                                <a:lnTo>
                                  <a:pt x="587422" y="35437"/>
                                </a:lnTo>
                                <a:lnTo>
                                  <a:pt x="587489" y="35416"/>
                                </a:lnTo>
                                <a:lnTo>
                                  <a:pt x="587556" y="35394"/>
                                </a:lnTo>
                                <a:lnTo>
                                  <a:pt x="587623" y="35373"/>
                                </a:lnTo>
                                <a:lnTo>
                                  <a:pt x="587689" y="35352"/>
                                </a:lnTo>
                                <a:lnTo>
                                  <a:pt x="587756" y="35330"/>
                                </a:lnTo>
                                <a:lnTo>
                                  <a:pt x="587823" y="35309"/>
                                </a:lnTo>
                                <a:lnTo>
                                  <a:pt x="587890" y="35287"/>
                                </a:lnTo>
                                <a:lnTo>
                                  <a:pt x="587956" y="35266"/>
                                </a:lnTo>
                                <a:lnTo>
                                  <a:pt x="588023" y="35244"/>
                                </a:lnTo>
                                <a:lnTo>
                                  <a:pt x="588090" y="35223"/>
                                </a:lnTo>
                                <a:lnTo>
                                  <a:pt x="588157" y="35201"/>
                                </a:lnTo>
                                <a:lnTo>
                                  <a:pt x="588224" y="35180"/>
                                </a:lnTo>
                                <a:lnTo>
                                  <a:pt x="588290" y="35158"/>
                                </a:lnTo>
                                <a:lnTo>
                                  <a:pt x="588357" y="35137"/>
                                </a:lnTo>
                                <a:lnTo>
                                  <a:pt x="588424" y="35115"/>
                                </a:lnTo>
                                <a:lnTo>
                                  <a:pt x="588491" y="35094"/>
                                </a:lnTo>
                                <a:lnTo>
                                  <a:pt x="588558" y="35072"/>
                                </a:lnTo>
                                <a:lnTo>
                                  <a:pt x="588624" y="35050"/>
                                </a:lnTo>
                                <a:lnTo>
                                  <a:pt x="588691" y="35029"/>
                                </a:lnTo>
                                <a:lnTo>
                                  <a:pt x="588758" y="35007"/>
                                </a:lnTo>
                                <a:lnTo>
                                  <a:pt x="588825" y="34986"/>
                                </a:lnTo>
                                <a:lnTo>
                                  <a:pt x="588892" y="34964"/>
                                </a:lnTo>
                                <a:lnTo>
                                  <a:pt x="588958" y="34942"/>
                                </a:lnTo>
                                <a:lnTo>
                                  <a:pt x="589025" y="34921"/>
                                </a:lnTo>
                                <a:lnTo>
                                  <a:pt x="589092" y="34899"/>
                                </a:lnTo>
                                <a:lnTo>
                                  <a:pt x="589159" y="34877"/>
                                </a:lnTo>
                                <a:lnTo>
                                  <a:pt x="589225" y="34856"/>
                                </a:lnTo>
                                <a:lnTo>
                                  <a:pt x="589292" y="34834"/>
                                </a:lnTo>
                                <a:lnTo>
                                  <a:pt x="589359" y="34812"/>
                                </a:lnTo>
                                <a:lnTo>
                                  <a:pt x="589426" y="34791"/>
                                </a:lnTo>
                                <a:lnTo>
                                  <a:pt x="589493" y="34769"/>
                                </a:lnTo>
                                <a:lnTo>
                                  <a:pt x="589559" y="34747"/>
                                </a:lnTo>
                                <a:lnTo>
                                  <a:pt x="589626" y="34725"/>
                                </a:lnTo>
                                <a:lnTo>
                                  <a:pt x="589693" y="34704"/>
                                </a:lnTo>
                                <a:lnTo>
                                  <a:pt x="589760" y="34682"/>
                                </a:lnTo>
                                <a:lnTo>
                                  <a:pt x="589827" y="34660"/>
                                </a:lnTo>
                                <a:lnTo>
                                  <a:pt x="589893" y="34638"/>
                                </a:lnTo>
                                <a:lnTo>
                                  <a:pt x="589960" y="34616"/>
                                </a:lnTo>
                                <a:lnTo>
                                  <a:pt x="590027" y="34595"/>
                                </a:lnTo>
                                <a:lnTo>
                                  <a:pt x="590094" y="34573"/>
                                </a:lnTo>
                                <a:lnTo>
                                  <a:pt x="590161" y="34551"/>
                                </a:lnTo>
                                <a:lnTo>
                                  <a:pt x="590227" y="34529"/>
                                </a:lnTo>
                                <a:lnTo>
                                  <a:pt x="590294" y="34507"/>
                                </a:lnTo>
                                <a:lnTo>
                                  <a:pt x="590361" y="34485"/>
                                </a:lnTo>
                                <a:lnTo>
                                  <a:pt x="590428" y="34463"/>
                                </a:lnTo>
                                <a:lnTo>
                                  <a:pt x="590494" y="34442"/>
                                </a:lnTo>
                                <a:lnTo>
                                  <a:pt x="590561" y="34420"/>
                                </a:lnTo>
                                <a:lnTo>
                                  <a:pt x="590628" y="34398"/>
                                </a:lnTo>
                                <a:lnTo>
                                  <a:pt x="590695" y="34376"/>
                                </a:lnTo>
                                <a:lnTo>
                                  <a:pt x="590762" y="34354"/>
                                </a:lnTo>
                                <a:lnTo>
                                  <a:pt x="590828" y="34332"/>
                                </a:lnTo>
                                <a:lnTo>
                                  <a:pt x="590895" y="34310"/>
                                </a:lnTo>
                                <a:lnTo>
                                  <a:pt x="590962" y="34288"/>
                                </a:lnTo>
                                <a:lnTo>
                                  <a:pt x="591029" y="34266"/>
                                </a:lnTo>
                                <a:lnTo>
                                  <a:pt x="591096" y="34244"/>
                                </a:lnTo>
                                <a:lnTo>
                                  <a:pt x="591162" y="34222"/>
                                </a:lnTo>
                                <a:lnTo>
                                  <a:pt x="591229" y="34200"/>
                                </a:lnTo>
                                <a:lnTo>
                                  <a:pt x="591296" y="34178"/>
                                </a:lnTo>
                                <a:lnTo>
                                  <a:pt x="591363" y="34156"/>
                                </a:lnTo>
                                <a:lnTo>
                                  <a:pt x="591430" y="34134"/>
                                </a:lnTo>
                                <a:lnTo>
                                  <a:pt x="591496" y="34112"/>
                                </a:lnTo>
                                <a:lnTo>
                                  <a:pt x="591563" y="34090"/>
                                </a:lnTo>
                                <a:lnTo>
                                  <a:pt x="591630" y="34068"/>
                                </a:lnTo>
                                <a:lnTo>
                                  <a:pt x="591697" y="34045"/>
                                </a:lnTo>
                                <a:lnTo>
                                  <a:pt x="591764" y="34023"/>
                                </a:lnTo>
                                <a:lnTo>
                                  <a:pt x="591830" y="34001"/>
                                </a:lnTo>
                                <a:lnTo>
                                  <a:pt x="591897" y="33979"/>
                                </a:lnTo>
                                <a:lnTo>
                                  <a:pt x="591964" y="33957"/>
                                </a:lnTo>
                                <a:lnTo>
                                  <a:pt x="592031" y="33935"/>
                                </a:lnTo>
                                <a:lnTo>
                                  <a:pt x="592097" y="33913"/>
                                </a:lnTo>
                                <a:lnTo>
                                  <a:pt x="592164" y="33890"/>
                                </a:lnTo>
                                <a:lnTo>
                                  <a:pt x="592231" y="33868"/>
                                </a:lnTo>
                                <a:lnTo>
                                  <a:pt x="592298" y="33846"/>
                                </a:lnTo>
                                <a:lnTo>
                                  <a:pt x="592365" y="33824"/>
                                </a:lnTo>
                                <a:lnTo>
                                  <a:pt x="592431" y="33802"/>
                                </a:lnTo>
                                <a:lnTo>
                                  <a:pt x="592498" y="33779"/>
                                </a:lnTo>
                                <a:lnTo>
                                  <a:pt x="592565" y="33757"/>
                                </a:lnTo>
                                <a:lnTo>
                                  <a:pt x="592632" y="33735"/>
                                </a:lnTo>
                                <a:lnTo>
                                  <a:pt x="592699" y="33712"/>
                                </a:lnTo>
                                <a:lnTo>
                                  <a:pt x="592765" y="33690"/>
                                </a:lnTo>
                                <a:lnTo>
                                  <a:pt x="592832" y="33668"/>
                                </a:lnTo>
                                <a:lnTo>
                                  <a:pt x="592899" y="33646"/>
                                </a:lnTo>
                                <a:lnTo>
                                  <a:pt x="592966" y="33623"/>
                                </a:lnTo>
                                <a:lnTo>
                                  <a:pt x="593033" y="33601"/>
                                </a:lnTo>
                                <a:lnTo>
                                  <a:pt x="593099" y="33579"/>
                                </a:lnTo>
                                <a:lnTo>
                                  <a:pt x="593166" y="33556"/>
                                </a:lnTo>
                                <a:lnTo>
                                  <a:pt x="593233" y="33534"/>
                                </a:lnTo>
                                <a:lnTo>
                                  <a:pt x="593300" y="33511"/>
                                </a:lnTo>
                                <a:lnTo>
                                  <a:pt x="593366" y="33489"/>
                                </a:lnTo>
                                <a:lnTo>
                                  <a:pt x="593433" y="33467"/>
                                </a:lnTo>
                                <a:lnTo>
                                  <a:pt x="593500" y="33444"/>
                                </a:lnTo>
                                <a:lnTo>
                                  <a:pt x="593567" y="33422"/>
                                </a:lnTo>
                                <a:lnTo>
                                  <a:pt x="593634" y="33399"/>
                                </a:lnTo>
                                <a:lnTo>
                                  <a:pt x="593700" y="33377"/>
                                </a:lnTo>
                                <a:lnTo>
                                  <a:pt x="593767" y="33355"/>
                                </a:lnTo>
                                <a:lnTo>
                                  <a:pt x="593834" y="33332"/>
                                </a:lnTo>
                                <a:lnTo>
                                  <a:pt x="593901" y="33310"/>
                                </a:lnTo>
                                <a:lnTo>
                                  <a:pt x="593968" y="33287"/>
                                </a:lnTo>
                                <a:lnTo>
                                  <a:pt x="594034" y="33265"/>
                                </a:lnTo>
                                <a:lnTo>
                                  <a:pt x="594101" y="33242"/>
                                </a:lnTo>
                                <a:lnTo>
                                  <a:pt x="594168" y="33219"/>
                                </a:lnTo>
                                <a:lnTo>
                                  <a:pt x="594235" y="33197"/>
                                </a:lnTo>
                                <a:lnTo>
                                  <a:pt x="594302" y="33174"/>
                                </a:lnTo>
                                <a:lnTo>
                                  <a:pt x="594368" y="33152"/>
                                </a:lnTo>
                                <a:lnTo>
                                  <a:pt x="594435" y="33129"/>
                                </a:lnTo>
                                <a:lnTo>
                                  <a:pt x="594502" y="33107"/>
                                </a:lnTo>
                                <a:lnTo>
                                  <a:pt x="594569" y="33084"/>
                                </a:lnTo>
                                <a:lnTo>
                                  <a:pt x="594636" y="33061"/>
                                </a:lnTo>
                                <a:lnTo>
                                  <a:pt x="594702" y="33039"/>
                                </a:lnTo>
                                <a:lnTo>
                                  <a:pt x="594769" y="33016"/>
                                </a:lnTo>
                                <a:lnTo>
                                  <a:pt x="594836" y="32994"/>
                                </a:lnTo>
                                <a:lnTo>
                                  <a:pt x="594903" y="32971"/>
                                </a:lnTo>
                                <a:lnTo>
                                  <a:pt x="594969" y="32948"/>
                                </a:lnTo>
                                <a:lnTo>
                                  <a:pt x="595036" y="32926"/>
                                </a:lnTo>
                                <a:lnTo>
                                  <a:pt x="595103" y="32903"/>
                                </a:lnTo>
                                <a:lnTo>
                                  <a:pt x="595170" y="32880"/>
                                </a:lnTo>
                                <a:lnTo>
                                  <a:pt x="595237" y="32857"/>
                                </a:lnTo>
                                <a:lnTo>
                                  <a:pt x="595303" y="32835"/>
                                </a:lnTo>
                                <a:lnTo>
                                  <a:pt x="595370" y="32812"/>
                                </a:lnTo>
                                <a:lnTo>
                                  <a:pt x="595437" y="32789"/>
                                </a:lnTo>
                                <a:lnTo>
                                  <a:pt x="595504" y="32766"/>
                                </a:lnTo>
                                <a:lnTo>
                                  <a:pt x="595571" y="32744"/>
                                </a:lnTo>
                                <a:lnTo>
                                  <a:pt x="595637" y="32721"/>
                                </a:lnTo>
                                <a:lnTo>
                                  <a:pt x="595704" y="32698"/>
                                </a:lnTo>
                                <a:lnTo>
                                  <a:pt x="595771" y="32675"/>
                                </a:lnTo>
                                <a:lnTo>
                                  <a:pt x="595838" y="32652"/>
                                </a:lnTo>
                                <a:lnTo>
                                  <a:pt x="595905" y="32630"/>
                                </a:lnTo>
                                <a:lnTo>
                                  <a:pt x="595971" y="32607"/>
                                </a:lnTo>
                                <a:lnTo>
                                  <a:pt x="596038" y="32584"/>
                                </a:lnTo>
                                <a:lnTo>
                                  <a:pt x="596105" y="32561"/>
                                </a:lnTo>
                                <a:lnTo>
                                  <a:pt x="596172" y="32538"/>
                                </a:lnTo>
                                <a:lnTo>
                                  <a:pt x="596238" y="32515"/>
                                </a:lnTo>
                                <a:lnTo>
                                  <a:pt x="596305" y="32492"/>
                                </a:lnTo>
                                <a:lnTo>
                                  <a:pt x="596372" y="32469"/>
                                </a:lnTo>
                                <a:lnTo>
                                  <a:pt x="596439" y="32447"/>
                                </a:lnTo>
                                <a:lnTo>
                                  <a:pt x="596506" y="32424"/>
                                </a:lnTo>
                                <a:lnTo>
                                  <a:pt x="596572" y="32401"/>
                                </a:lnTo>
                                <a:lnTo>
                                  <a:pt x="596639" y="32378"/>
                                </a:lnTo>
                                <a:lnTo>
                                  <a:pt x="596706" y="32355"/>
                                </a:lnTo>
                                <a:lnTo>
                                  <a:pt x="596773" y="32332"/>
                                </a:lnTo>
                                <a:lnTo>
                                  <a:pt x="596840" y="32309"/>
                                </a:lnTo>
                                <a:lnTo>
                                  <a:pt x="596906" y="32286"/>
                                </a:lnTo>
                                <a:lnTo>
                                  <a:pt x="596973" y="32263"/>
                                </a:lnTo>
                                <a:lnTo>
                                  <a:pt x="597040" y="32240"/>
                                </a:lnTo>
                                <a:lnTo>
                                  <a:pt x="597107" y="32217"/>
                                </a:lnTo>
                                <a:lnTo>
                                  <a:pt x="597174" y="32194"/>
                                </a:lnTo>
                                <a:lnTo>
                                  <a:pt x="597240" y="32170"/>
                                </a:lnTo>
                                <a:lnTo>
                                  <a:pt x="597307" y="32147"/>
                                </a:lnTo>
                                <a:lnTo>
                                  <a:pt x="597374" y="32124"/>
                                </a:lnTo>
                                <a:lnTo>
                                  <a:pt x="597441" y="32101"/>
                                </a:lnTo>
                                <a:lnTo>
                                  <a:pt x="597507" y="32078"/>
                                </a:lnTo>
                                <a:lnTo>
                                  <a:pt x="597574" y="32055"/>
                                </a:lnTo>
                                <a:lnTo>
                                  <a:pt x="597641" y="32032"/>
                                </a:lnTo>
                                <a:lnTo>
                                  <a:pt x="597708" y="32009"/>
                                </a:lnTo>
                                <a:lnTo>
                                  <a:pt x="597775" y="31985"/>
                                </a:lnTo>
                                <a:lnTo>
                                  <a:pt x="597841" y="31962"/>
                                </a:lnTo>
                                <a:lnTo>
                                  <a:pt x="597908" y="31939"/>
                                </a:lnTo>
                                <a:lnTo>
                                  <a:pt x="597975" y="31916"/>
                                </a:lnTo>
                                <a:lnTo>
                                  <a:pt x="598042" y="31893"/>
                                </a:lnTo>
                                <a:lnTo>
                                  <a:pt x="598109" y="31869"/>
                                </a:lnTo>
                                <a:lnTo>
                                  <a:pt x="598175" y="31846"/>
                                </a:lnTo>
                                <a:lnTo>
                                  <a:pt x="598242" y="31823"/>
                                </a:lnTo>
                                <a:lnTo>
                                  <a:pt x="598309" y="31800"/>
                                </a:lnTo>
                                <a:lnTo>
                                  <a:pt x="598376" y="31776"/>
                                </a:lnTo>
                                <a:lnTo>
                                  <a:pt x="598443" y="31753"/>
                                </a:lnTo>
                                <a:lnTo>
                                  <a:pt x="598509" y="31730"/>
                                </a:lnTo>
                                <a:lnTo>
                                  <a:pt x="598576" y="31707"/>
                                </a:lnTo>
                                <a:lnTo>
                                  <a:pt x="598643" y="31683"/>
                                </a:lnTo>
                                <a:lnTo>
                                  <a:pt x="598710" y="31660"/>
                                </a:lnTo>
                                <a:lnTo>
                                  <a:pt x="598777" y="31637"/>
                                </a:lnTo>
                                <a:lnTo>
                                  <a:pt x="598843" y="31613"/>
                                </a:lnTo>
                                <a:lnTo>
                                  <a:pt x="598910" y="31590"/>
                                </a:lnTo>
                                <a:lnTo>
                                  <a:pt x="598977" y="31566"/>
                                </a:lnTo>
                                <a:lnTo>
                                  <a:pt x="599044" y="31543"/>
                                </a:lnTo>
                                <a:lnTo>
                                  <a:pt x="599110" y="31520"/>
                                </a:lnTo>
                                <a:lnTo>
                                  <a:pt x="599177" y="31496"/>
                                </a:lnTo>
                                <a:lnTo>
                                  <a:pt x="599244" y="31473"/>
                                </a:lnTo>
                                <a:lnTo>
                                  <a:pt x="599311" y="31449"/>
                                </a:lnTo>
                                <a:lnTo>
                                  <a:pt x="599378" y="31426"/>
                                </a:lnTo>
                                <a:lnTo>
                                  <a:pt x="599444" y="31402"/>
                                </a:lnTo>
                                <a:lnTo>
                                  <a:pt x="599511" y="31379"/>
                                </a:lnTo>
                                <a:lnTo>
                                  <a:pt x="599578" y="31355"/>
                                </a:lnTo>
                                <a:lnTo>
                                  <a:pt x="599645" y="31332"/>
                                </a:lnTo>
                                <a:lnTo>
                                  <a:pt x="599712" y="31308"/>
                                </a:lnTo>
                                <a:lnTo>
                                  <a:pt x="599778" y="31285"/>
                                </a:lnTo>
                                <a:lnTo>
                                  <a:pt x="599845" y="31261"/>
                                </a:lnTo>
                                <a:lnTo>
                                  <a:pt x="599912" y="31238"/>
                                </a:lnTo>
                                <a:lnTo>
                                  <a:pt x="599979" y="31214"/>
                                </a:lnTo>
                                <a:lnTo>
                                  <a:pt x="600046" y="31191"/>
                                </a:lnTo>
                                <a:lnTo>
                                  <a:pt x="600112" y="31167"/>
                                </a:lnTo>
                                <a:lnTo>
                                  <a:pt x="600179" y="31144"/>
                                </a:lnTo>
                                <a:lnTo>
                                  <a:pt x="600246" y="31120"/>
                                </a:lnTo>
                                <a:lnTo>
                                  <a:pt x="600313" y="31096"/>
                                </a:lnTo>
                                <a:lnTo>
                                  <a:pt x="600379" y="31073"/>
                                </a:lnTo>
                                <a:lnTo>
                                  <a:pt x="600446" y="31049"/>
                                </a:lnTo>
                                <a:lnTo>
                                  <a:pt x="600513" y="31025"/>
                                </a:lnTo>
                                <a:lnTo>
                                  <a:pt x="600580" y="31002"/>
                                </a:lnTo>
                                <a:lnTo>
                                  <a:pt x="600647" y="30978"/>
                                </a:lnTo>
                                <a:lnTo>
                                  <a:pt x="600713" y="30954"/>
                                </a:lnTo>
                                <a:lnTo>
                                  <a:pt x="600780" y="30931"/>
                                </a:lnTo>
                                <a:lnTo>
                                  <a:pt x="600847" y="30907"/>
                                </a:lnTo>
                                <a:lnTo>
                                  <a:pt x="600914" y="30883"/>
                                </a:lnTo>
                                <a:lnTo>
                                  <a:pt x="600981" y="30859"/>
                                </a:lnTo>
                                <a:lnTo>
                                  <a:pt x="601047" y="30836"/>
                                </a:lnTo>
                                <a:lnTo>
                                  <a:pt x="601114" y="30812"/>
                                </a:lnTo>
                                <a:lnTo>
                                  <a:pt x="601181" y="30788"/>
                                </a:lnTo>
                                <a:lnTo>
                                  <a:pt x="601248" y="30764"/>
                                </a:lnTo>
                                <a:lnTo>
                                  <a:pt x="601315" y="30741"/>
                                </a:lnTo>
                                <a:lnTo>
                                  <a:pt x="601381" y="30717"/>
                                </a:lnTo>
                                <a:lnTo>
                                  <a:pt x="601448" y="30693"/>
                                </a:lnTo>
                                <a:lnTo>
                                  <a:pt x="601515" y="30669"/>
                                </a:lnTo>
                                <a:lnTo>
                                  <a:pt x="601582" y="30645"/>
                                </a:lnTo>
                                <a:lnTo>
                                  <a:pt x="601649" y="30621"/>
                                </a:lnTo>
                                <a:lnTo>
                                  <a:pt x="601715" y="30597"/>
                                </a:lnTo>
                                <a:lnTo>
                                  <a:pt x="601782" y="30574"/>
                                </a:lnTo>
                                <a:lnTo>
                                  <a:pt x="601849" y="30550"/>
                                </a:lnTo>
                                <a:lnTo>
                                  <a:pt x="601916" y="30526"/>
                                </a:lnTo>
                                <a:lnTo>
                                  <a:pt x="601982" y="30502"/>
                                </a:lnTo>
                                <a:lnTo>
                                  <a:pt x="602049" y="30478"/>
                                </a:lnTo>
                                <a:lnTo>
                                  <a:pt x="602116" y="30454"/>
                                </a:lnTo>
                                <a:lnTo>
                                  <a:pt x="602183" y="30430"/>
                                </a:lnTo>
                                <a:lnTo>
                                  <a:pt x="602250" y="30406"/>
                                </a:lnTo>
                                <a:lnTo>
                                  <a:pt x="602316" y="30382"/>
                                </a:lnTo>
                                <a:lnTo>
                                  <a:pt x="602383" y="30358"/>
                                </a:lnTo>
                                <a:lnTo>
                                  <a:pt x="602450" y="30334"/>
                                </a:lnTo>
                                <a:lnTo>
                                  <a:pt x="602517" y="30310"/>
                                </a:lnTo>
                                <a:lnTo>
                                  <a:pt x="602584" y="30286"/>
                                </a:lnTo>
                                <a:lnTo>
                                  <a:pt x="602650" y="30262"/>
                                </a:lnTo>
                                <a:lnTo>
                                  <a:pt x="602717" y="30238"/>
                                </a:lnTo>
                                <a:lnTo>
                                  <a:pt x="602784" y="30214"/>
                                </a:lnTo>
                                <a:lnTo>
                                  <a:pt x="602851" y="30190"/>
                                </a:lnTo>
                                <a:lnTo>
                                  <a:pt x="602918" y="30166"/>
                                </a:lnTo>
                                <a:lnTo>
                                  <a:pt x="602984" y="30141"/>
                                </a:lnTo>
                                <a:lnTo>
                                  <a:pt x="603051" y="30117"/>
                                </a:lnTo>
                                <a:lnTo>
                                  <a:pt x="603118" y="30093"/>
                                </a:lnTo>
                                <a:lnTo>
                                  <a:pt x="603185" y="30069"/>
                                </a:lnTo>
                                <a:lnTo>
                                  <a:pt x="603251" y="30045"/>
                                </a:lnTo>
                                <a:lnTo>
                                  <a:pt x="603318" y="30021"/>
                                </a:lnTo>
                                <a:lnTo>
                                  <a:pt x="603385" y="29997"/>
                                </a:lnTo>
                                <a:lnTo>
                                  <a:pt x="603452" y="29972"/>
                                </a:lnTo>
                                <a:lnTo>
                                  <a:pt x="603519" y="29948"/>
                                </a:lnTo>
                                <a:lnTo>
                                  <a:pt x="603585" y="29924"/>
                                </a:lnTo>
                                <a:lnTo>
                                  <a:pt x="603652" y="29900"/>
                                </a:lnTo>
                                <a:lnTo>
                                  <a:pt x="603719" y="29875"/>
                                </a:lnTo>
                                <a:lnTo>
                                  <a:pt x="603786" y="29851"/>
                                </a:lnTo>
                                <a:lnTo>
                                  <a:pt x="603853" y="29827"/>
                                </a:lnTo>
                                <a:lnTo>
                                  <a:pt x="603919" y="29803"/>
                                </a:lnTo>
                                <a:lnTo>
                                  <a:pt x="603986" y="29778"/>
                                </a:lnTo>
                                <a:lnTo>
                                  <a:pt x="604053" y="29754"/>
                                </a:lnTo>
                                <a:lnTo>
                                  <a:pt x="604120" y="29730"/>
                                </a:lnTo>
                                <a:lnTo>
                                  <a:pt x="604187" y="29705"/>
                                </a:lnTo>
                                <a:lnTo>
                                  <a:pt x="604253" y="29681"/>
                                </a:lnTo>
                                <a:lnTo>
                                  <a:pt x="604320" y="29657"/>
                                </a:lnTo>
                                <a:lnTo>
                                  <a:pt x="604387" y="29632"/>
                                </a:lnTo>
                                <a:lnTo>
                                  <a:pt x="604454" y="29608"/>
                                </a:lnTo>
                                <a:lnTo>
                                  <a:pt x="604521" y="29583"/>
                                </a:lnTo>
                                <a:lnTo>
                                  <a:pt x="604587" y="29559"/>
                                </a:lnTo>
                                <a:lnTo>
                                  <a:pt x="604654" y="29535"/>
                                </a:lnTo>
                                <a:lnTo>
                                  <a:pt x="604721" y="29510"/>
                                </a:lnTo>
                                <a:lnTo>
                                  <a:pt x="604788" y="29486"/>
                                </a:lnTo>
                                <a:lnTo>
                                  <a:pt x="604854" y="29461"/>
                                </a:lnTo>
                                <a:lnTo>
                                  <a:pt x="604921" y="29437"/>
                                </a:lnTo>
                                <a:lnTo>
                                  <a:pt x="604988" y="29412"/>
                                </a:lnTo>
                                <a:lnTo>
                                  <a:pt x="605055" y="29388"/>
                                </a:lnTo>
                                <a:lnTo>
                                  <a:pt x="605122" y="29363"/>
                                </a:lnTo>
                                <a:lnTo>
                                  <a:pt x="605188" y="29339"/>
                                </a:lnTo>
                                <a:lnTo>
                                  <a:pt x="605255" y="29314"/>
                                </a:lnTo>
                                <a:lnTo>
                                  <a:pt x="605322" y="29290"/>
                                </a:lnTo>
                                <a:lnTo>
                                  <a:pt x="605389" y="29265"/>
                                </a:lnTo>
                                <a:lnTo>
                                  <a:pt x="605456" y="29241"/>
                                </a:lnTo>
                                <a:lnTo>
                                  <a:pt x="605522" y="29216"/>
                                </a:lnTo>
                                <a:lnTo>
                                  <a:pt x="605589" y="29191"/>
                                </a:lnTo>
                                <a:lnTo>
                                  <a:pt x="605656" y="29167"/>
                                </a:lnTo>
                                <a:lnTo>
                                  <a:pt x="605723" y="29142"/>
                                </a:lnTo>
                                <a:lnTo>
                                  <a:pt x="605790" y="29118"/>
                                </a:lnTo>
                                <a:lnTo>
                                  <a:pt x="605856" y="29093"/>
                                </a:lnTo>
                                <a:lnTo>
                                  <a:pt x="605923" y="29068"/>
                                </a:lnTo>
                                <a:lnTo>
                                  <a:pt x="605990" y="29044"/>
                                </a:lnTo>
                                <a:lnTo>
                                  <a:pt x="606057" y="29019"/>
                                </a:lnTo>
                                <a:lnTo>
                                  <a:pt x="606123" y="28994"/>
                                </a:lnTo>
                                <a:lnTo>
                                  <a:pt x="606190" y="28969"/>
                                </a:lnTo>
                                <a:lnTo>
                                  <a:pt x="606257" y="28945"/>
                                </a:lnTo>
                                <a:lnTo>
                                  <a:pt x="606324" y="28920"/>
                                </a:lnTo>
                                <a:lnTo>
                                  <a:pt x="606391" y="28895"/>
                                </a:lnTo>
                                <a:lnTo>
                                  <a:pt x="606457" y="28871"/>
                                </a:lnTo>
                                <a:lnTo>
                                  <a:pt x="606524" y="28846"/>
                                </a:lnTo>
                                <a:lnTo>
                                  <a:pt x="606591" y="28821"/>
                                </a:lnTo>
                                <a:lnTo>
                                  <a:pt x="606658" y="28796"/>
                                </a:lnTo>
                                <a:lnTo>
                                  <a:pt x="606725" y="28771"/>
                                </a:lnTo>
                                <a:lnTo>
                                  <a:pt x="606791" y="28747"/>
                                </a:lnTo>
                                <a:lnTo>
                                  <a:pt x="606858" y="28722"/>
                                </a:lnTo>
                                <a:lnTo>
                                  <a:pt x="606925" y="28697"/>
                                </a:lnTo>
                                <a:lnTo>
                                  <a:pt x="606992" y="28672"/>
                                </a:lnTo>
                                <a:lnTo>
                                  <a:pt x="607059" y="28647"/>
                                </a:lnTo>
                                <a:lnTo>
                                  <a:pt x="607125" y="28622"/>
                                </a:lnTo>
                                <a:lnTo>
                                  <a:pt x="607192" y="28597"/>
                                </a:lnTo>
                                <a:lnTo>
                                  <a:pt x="607259" y="28572"/>
                                </a:lnTo>
                                <a:lnTo>
                                  <a:pt x="607326" y="28547"/>
                                </a:lnTo>
                                <a:lnTo>
                                  <a:pt x="607392" y="28523"/>
                                </a:lnTo>
                                <a:lnTo>
                                  <a:pt x="607459" y="28498"/>
                                </a:lnTo>
                                <a:lnTo>
                                  <a:pt x="607526" y="28473"/>
                                </a:lnTo>
                                <a:lnTo>
                                  <a:pt x="607593" y="28448"/>
                                </a:lnTo>
                                <a:lnTo>
                                  <a:pt x="607660" y="28423"/>
                                </a:lnTo>
                                <a:lnTo>
                                  <a:pt x="607726" y="28398"/>
                                </a:lnTo>
                                <a:lnTo>
                                  <a:pt x="607793" y="28373"/>
                                </a:lnTo>
                                <a:lnTo>
                                  <a:pt x="607860" y="28348"/>
                                </a:lnTo>
                                <a:lnTo>
                                  <a:pt x="607927" y="28323"/>
                                </a:lnTo>
                                <a:lnTo>
                                  <a:pt x="607994" y="28298"/>
                                </a:lnTo>
                                <a:lnTo>
                                  <a:pt x="608060" y="28272"/>
                                </a:lnTo>
                                <a:lnTo>
                                  <a:pt x="608127" y="28247"/>
                                </a:lnTo>
                                <a:lnTo>
                                  <a:pt x="608194" y="28222"/>
                                </a:lnTo>
                                <a:lnTo>
                                  <a:pt x="608261" y="28197"/>
                                </a:lnTo>
                                <a:lnTo>
                                  <a:pt x="608328" y="28172"/>
                                </a:lnTo>
                                <a:lnTo>
                                  <a:pt x="608394" y="28147"/>
                                </a:lnTo>
                                <a:lnTo>
                                  <a:pt x="608461" y="28122"/>
                                </a:lnTo>
                                <a:lnTo>
                                  <a:pt x="608528" y="28097"/>
                                </a:lnTo>
                                <a:lnTo>
                                  <a:pt x="608595" y="28072"/>
                                </a:lnTo>
                                <a:lnTo>
                                  <a:pt x="608662" y="28046"/>
                                </a:lnTo>
                                <a:lnTo>
                                  <a:pt x="608728" y="28021"/>
                                </a:lnTo>
                                <a:lnTo>
                                  <a:pt x="608795" y="27996"/>
                                </a:lnTo>
                                <a:lnTo>
                                  <a:pt x="608862" y="27971"/>
                                </a:lnTo>
                                <a:lnTo>
                                  <a:pt x="608929" y="27945"/>
                                </a:lnTo>
                                <a:lnTo>
                                  <a:pt x="608995" y="27920"/>
                                </a:lnTo>
                                <a:lnTo>
                                  <a:pt x="609062" y="27895"/>
                                </a:lnTo>
                                <a:lnTo>
                                  <a:pt x="609129" y="27870"/>
                                </a:lnTo>
                                <a:lnTo>
                                  <a:pt x="609196" y="27844"/>
                                </a:lnTo>
                                <a:lnTo>
                                  <a:pt x="609263" y="27819"/>
                                </a:lnTo>
                                <a:lnTo>
                                  <a:pt x="609329" y="27794"/>
                                </a:lnTo>
                                <a:lnTo>
                                  <a:pt x="609396" y="27769"/>
                                </a:lnTo>
                                <a:lnTo>
                                  <a:pt x="609463" y="27743"/>
                                </a:lnTo>
                                <a:lnTo>
                                  <a:pt x="609530" y="27718"/>
                                </a:lnTo>
                                <a:lnTo>
                                  <a:pt x="609597" y="27692"/>
                                </a:lnTo>
                                <a:lnTo>
                                  <a:pt x="609663" y="27667"/>
                                </a:lnTo>
                                <a:lnTo>
                                  <a:pt x="609730" y="27642"/>
                                </a:lnTo>
                                <a:lnTo>
                                  <a:pt x="609797" y="27616"/>
                                </a:lnTo>
                                <a:lnTo>
                                  <a:pt x="609864" y="27591"/>
                                </a:lnTo>
                                <a:lnTo>
                                  <a:pt x="609931" y="27565"/>
                                </a:lnTo>
                                <a:lnTo>
                                  <a:pt x="609997" y="27540"/>
                                </a:lnTo>
                                <a:lnTo>
                                  <a:pt x="610064" y="27515"/>
                                </a:lnTo>
                                <a:lnTo>
                                  <a:pt x="610131" y="27489"/>
                                </a:lnTo>
                                <a:lnTo>
                                  <a:pt x="610198" y="27464"/>
                                </a:lnTo>
                                <a:lnTo>
                                  <a:pt x="610264" y="27438"/>
                                </a:lnTo>
                                <a:lnTo>
                                  <a:pt x="610331" y="27413"/>
                                </a:lnTo>
                                <a:lnTo>
                                  <a:pt x="610398" y="27387"/>
                                </a:lnTo>
                                <a:lnTo>
                                  <a:pt x="610465" y="27362"/>
                                </a:lnTo>
                                <a:lnTo>
                                  <a:pt x="610532" y="27336"/>
                                </a:lnTo>
                                <a:lnTo>
                                  <a:pt x="610598" y="27311"/>
                                </a:lnTo>
                                <a:lnTo>
                                  <a:pt x="610665" y="27285"/>
                                </a:lnTo>
                                <a:lnTo>
                                  <a:pt x="610732" y="27259"/>
                                </a:lnTo>
                                <a:lnTo>
                                  <a:pt x="610799" y="27234"/>
                                </a:lnTo>
                                <a:lnTo>
                                  <a:pt x="610866" y="27208"/>
                                </a:lnTo>
                                <a:lnTo>
                                  <a:pt x="610932" y="27183"/>
                                </a:lnTo>
                                <a:lnTo>
                                  <a:pt x="610999" y="27157"/>
                                </a:lnTo>
                                <a:lnTo>
                                  <a:pt x="611066" y="27131"/>
                                </a:lnTo>
                                <a:lnTo>
                                  <a:pt x="611133" y="27106"/>
                                </a:lnTo>
                                <a:lnTo>
                                  <a:pt x="611200" y="27080"/>
                                </a:lnTo>
                                <a:lnTo>
                                  <a:pt x="611266" y="27054"/>
                                </a:lnTo>
                                <a:lnTo>
                                  <a:pt x="611333" y="27029"/>
                                </a:lnTo>
                                <a:lnTo>
                                  <a:pt x="611400" y="27003"/>
                                </a:lnTo>
                                <a:lnTo>
                                  <a:pt x="611467" y="26977"/>
                                </a:lnTo>
                                <a:lnTo>
                                  <a:pt x="611534" y="26951"/>
                                </a:lnTo>
                                <a:lnTo>
                                  <a:pt x="611600" y="26926"/>
                                </a:lnTo>
                                <a:lnTo>
                                  <a:pt x="611667" y="26900"/>
                                </a:lnTo>
                                <a:lnTo>
                                  <a:pt x="611734" y="26874"/>
                                </a:lnTo>
                                <a:lnTo>
                                  <a:pt x="611801" y="26848"/>
                                </a:lnTo>
                                <a:lnTo>
                                  <a:pt x="611867" y="26823"/>
                                </a:lnTo>
                                <a:lnTo>
                                  <a:pt x="611934" y="26797"/>
                                </a:lnTo>
                                <a:lnTo>
                                  <a:pt x="612001" y="26771"/>
                                </a:lnTo>
                                <a:lnTo>
                                  <a:pt x="612068" y="26745"/>
                                </a:lnTo>
                                <a:lnTo>
                                  <a:pt x="612135" y="26719"/>
                                </a:lnTo>
                                <a:lnTo>
                                  <a:pt x="612201" y="26693"/>
                                </a:lnTo>
                                <a:lnTo>
                                  <a:pt x="612268" y="26667"/>
                                </a:lnTo>
                                <a:lnTo>
                                  <a:pt x="612335" y="26642"/>
                                </a:lnTo>
                                <a:lnTo>
                                  <a:pt x="612402" y="26616"/>
                                </a:lnTo>
                                <a:lnTo>
                                  <a:pt x="612469" y="26590"/>
                                </a:lnTo>
                                <a:lnTo>
                                  <a:pt x="612535" y="26564"/>
                                </a:lnTo>
                                <a:lnTo>
                                  <a:pt x="612602" y="26538"/>
                                </a:lnTo>
                                <a:lnTo>
                                  <a:pt x="612669" y="26512"/>
                                </a:lnTo>
                                <a:lnTo>
                                  <a:pt x="612736" y="26486"/>
                                </a:lnTo>
                                <a:lnTo>
                                  <a:pt x="612803" y="26460"/>
                                </a:lnTo>
                                <a:lnTo>
                                  <a:pt x="612869" y="26434"/>
                                </a:lnTo>
                                <a:lnTo>
                                  <a:pt x="612936" y="26408"/>
                                </a:lnTo>
                                <a:lnTo>
                                  <a:pt x="613003" y="26382"/>
                                </a:lnTo>
                                <a:lnTo>
                                  <a:pt x="613070" y="26356"/>
                                </a:lnTo>
                                <a:lnTo>
                                  <a:pt x="613136" y="26330"/>
                                </a:lnTo>
                                <a:lnTo>
                                  <a:pt x="613203" y="26304"/>
                                </a:lnTo>
                                <a:lnTo>
                                  <a:pt x="613270" y="26278"/>
                                </a:lnTo>
                                <a:lnTo>
                                  <a:pt x="613337" y="26252"/>
                                </a:lnTo>
                                <a:lnTo>
                                  <a:pt x="613404" y="26225"/>
                                </a:lnTo>
                                <a:lnTo>
                                  <a:pt x="613470" y="26199"/>
                                </a:lnTo>
                                <a:lnTo>
                                  <a:pt x="613537" y="26173"/>
                                </a:lnTo>
                                <a:lnTo>
                                  <a:pt x="613604" y="26147"/>
                                </a:lnTo>
                                <a:lnTo>
                                  <a:pt x="613671" y="26121"/>
                                </a:lnTo>
                                <a:lnTo>
                                  <a:pt x="613738" y="26095"/>
                                </a:lnTo>
                                <a:lnTo>
                                  <a:pt x="613804" y="26069"/>
                                </a:lnTo>
                                <a:lnTo>
                                  <a:pt x="613871" y="26042"/>
                                </a:lnTo>
                                <a:lnTo>
                                  <a:pt x="613938" y="26016"/>
                                </a:lnTo>
                                <a:lnTo>
                                  <a:pt x="614005" y="25990"/>
                                </a:lnTo>
                                <a:lnTo>
                                  <a:pt x="614072" y="25964"/>
                                </a:lnTo>
                                <a:lnTo>
                                  <a:pt x="614138" y="25937"/>
                                </a:lnTo>
                                <a:lnTo>
                                  <a:pt x="614205" y="25911"/>
                                </a:lnTo>
                                <a:lnTo>
                                  <a:pt x="614272" y="25885"/>
                                </a:lnTo>
                                <a:lnTo>
                                  <a:pt x="614339" y="25859"/>
                                </a:lnTo>
                                <a:lnTo>
                                  <a:pt x="614406" y="25832"/>
                                </a:lnTo>
                                <a:lnTo>
                                  <a:pt x="614472" y="25806"/>
                                </a:lnTo>
                                <a:lnTo>
                                  <a:pt x="614539" y="25780"/>
                                </a:lnTo>
                                <a:lnTo>
                                  <a:pt x="614606" y="25753"/>
                                </a:lnTo>
                                <a:lnTo>
                                  <a:pt x="614673" y="25727"/>
                                </a:lnTo>
                                <a:lnTo>
                                  <a:pt x="614739" y="25701"/>
                                </a:lnTo>
                                <a:lnTo>
                                  <a:pt x="614806" y="25674"/>
                                </a:lnTo>
                                <a:lnTo>
                                  <a:pt x="614873" y="25648"/>
                                </a:lnTo>
                                <a:lnTo>
                                  <a:pt x="614940" y="25621"/>
                                </a:lnTo>
                                <a:lnTo>
                                  <a:pt x="615007" y="25595"/>
                                </a:lnTo>
                                <a:lnTo>
                                  <a:pt x="615073" y="25569"/>
                                </a:lnTo>
                                <a:lnTo>
                                  <a:pt x="615140" y="25542"/>
                                </a:lnTo>
                                <a:lnTo>
                                  <a:pt x="615207" y="25516"/>
                                </a:lnTo>
                                <a:lnTo>
                                  <a:pt x="615274" y="25489"/>
                                </a:lnTo>
                                <a:lnTo>
                                  <a:pt x="615341" y="25463"/>
                                </a:lnTo>
                                <a:lnTo>
                                  <a:pt x="615407" y="25436"/>
                                </a:lnTo>
                                <a:lnTo>
                                  <a:pt x="615474" y="25410"/>
                                </a:lnTo>
                                <a:lnTo>
                                  <a:pt x="615541" y="25383"/>
                                </a:lnTo>
                                <a:lnTo>
                                  <a:pt x="615608" y="25357"/>
                                </a:lnTo>
                                <a:lnTo>
                                  <a:pt x="615675" y="25330"/>
                                </a:lnTo>
                                <a:lnTo>
                                  <a:pt x="615741" y="25303"/>
                                </a:lnTo>
                                <a:lnTo>
                                  <a:pt x="615808" y="25277"/>
                                </a:lnTo>
                                <a:lnTo>
                                  <a:pt x="615875" y="25250"/>
                                </a:lnTo>
                                <a:lnTo>
                                  <a:pt x="615942" y="25224"/>
                                </a:lnTo>
                                <a:lnTo>
                                  <a:pt x="616008" y="25197"/>
                                </a:lnTo>
                                <a:lnTo>
                                  <a:pt x="616075" y="25170"/>
                                </a:lnTo>
                                <a:lnTo>
                                  <a:pt x="616142" y="25144"/>
                                </a:lnTo>
                                <a:lnTo>
                                  <a:pt x="616209" y="25117"/>
                                </a:lnTo>
                                <a:lnTo>
                                  <a:pt x="616276" y="25090"/>
                                </a:lnTo>
                                <a:lnTo>
                                  <a:pt x="616342" y="25064"/>
                                </a:lnTo>
                                <a:lnTo>
                                  <a:pt x="616409" y="25037"/>
                                </a:lnTo>
                                <a:lnTo>
                                  <a:pt x="616476" y="25010"/>
                                </a:lnTo>
                                <a:lnTo>
                                  <a:pt x="616543" y="24984"/>
                                </a:lnTo>
                                <a:lnTo>
                                  <a:pt x="616610" y="24957"/>
                                </a:lnTo>
                                <a:lnTo>
                                  <a:pt x="616676" y="24930"/>
                                </a:lnTo>
                                <a:lnTo>
                                  <a:pt x="616743" y="24903"/>
                                </a:lnTo>
                                <a:lnTo>
                                  <a:pt x="616810" y="24877"/>
                                </a:lnTo>
                                <a:lnTo>
                                  <a:pt x="616877" y="24850"/>
                                </a:lnTo>
                                <a:lnTo>
                                  <a:pt x="616944" y="24823"/>
                                </a:lnTo>
                                <a:lnTo>
                                  <a:pt x="617010" y="24796"/>
                                </a:lnTo>
                                <a:lnTo>
                                  <a:pt x="617077" y="24769"/>
                                </a:lnTo>
                                <a:lnTo>
                                  <a:pt x="617144" y="24742"/>
                                </a:lnTo>
                                <a:lnTo>
                                  <a:pt x="617211" y="24716"/>
                                </a:lnTo>
                                <a:lnTo>
                                  <a:pt x="617277" y="24689"/>
                                </a:lnTo>
                                <a:lnTo>
                                  <a:pt x="617344" y="24662"/>
                                </a:lnTo>
                                <a:lnTo>
                                  <a:pt x="617411" y="24635"/>
                                </a:lnTo>
                                <a:lnTo>
                                  <a:pt x="617478" y="24608"/>
                                </a:lnTo>
                                <a:lnTo>
                                  <a:pt x="617545" y="24581"/>
                                </a:lnTo>
                                <a:lnTo>
                                  <a:pt x="617611" y="24554"/>
                                </a:lnTo>
                                <a:lnTo>
                                  <a:pt x="617678" y="24527"/>
                                </a:lnTo>
                                <a:lnTo>
                                  <a:pt x="617745" y="24500"/>
                                </a:lnTo>
                                <a:lnTo>
                                  <a:pt x="617812" y="24473"/>
                                </a:lnTo>
                                <a:lnTo>
                                  <a:pt x="617879" y="24446"/>
                                </a:lnTo>
                                <a:lnTo>
                                  <a:pt x="617945" y="24419"/>
                                </a:lnTo>
                                <a:lnTo>
                                  <a:pt x="618012" y="24392"/>
                                </a:lnTo>
                                <a:lnTo>
                                  <a:pt x="618079" y="24365"/>
                                </a:lnTo>
                                <a:lnTo>
                                  <a:pt x="618146" y="24338"/>
                                </a:lnTo>
                                <a:lnTo>
                                  <a:pt x="618213" y="24311"/>
                                </a:lnTo>
                                <a:lnTo>
                                  <a:pt x="618279" y="24284"/>
                                </a:lnTo>
                                <a:lnTo>
                                  <a:pt x="618346" y="24257"/>
                                </a:lnTo>
                                <a:lnTo>
                                  <a:pt x="618413" y="24230"/>
                                </a:lnTo>
                                <a:lnTo>
                                  <a:pt x="618480" y="24203"/>
                                </a:lnTo>
                                <a:lnTo>
                                  <a:pt x="618547" y="24175"/>
                                </a:lnTo>
                                <a:lnTo>
                                  <a:pt x="618613" y="24148"/>
                                </a:lnTo>
                                <a:lnTo>
                                  <a:pt x="618680" y="24121"/>
                                </a:lnTo>
                                <a:lnTo>
                                  <a:pt x="618747" y="24094"/>
                                </a:lnTo>
                                <a:lnTo>
                                  <a:pt x="618814" y="24067"/>
                                </a:lnTo>
                                <a:lnTo>
                                  <a:pt x="618880" y="24039"/>
                                </a:lnTo>
                                <a:lnTo>
                                  <a:pt x="618947" y="24012"/>
                                </a:lnTo>
                                <a:lnTo>
                                  <a:pt x="619014" y="23985"/>
                                </a:lnTo>
                                <a:lnTo>
                                  <a:pt x="619081" y="23958"/>
                                </a:lnTo>
                                <a:lnTo>
                                  <a:pt x="619148" y="23931"/>
                                </a:lnTo>
                                <a:lnTo>
                                  <a:pt x="619214" y="23903"/>
                                </a:lnTo>
                                <a:lnTo>
                                  <a:pt x="619281" y="23876"/>
                                </a:lnTo>
                                <a:lnTo>
                                  <a:pt x="619348" y="23849"/>
                                </a:lnTo>
                                <a:lnTo>
                                  <a:pt x="619415" y="23821"/>
                                </a:lnTo>
                                <a:lnTo>
                                  <a:pt x="619482" y="23794"/>
                                </a:lnTo>
                                <a:lnTo>
                                  <a:pt x="619548" y="23767"/>
                                </a:lnTo>
                                <a:lnTo>
                                  <a:pt x="619615" y="23739"/>
                                </a:lnTo>
                                <a:lnTo>
                                  <a:pt x="619682" y="23712"/>
                                </a:lnTo>
                                <a:lnTo>
                                  <a:pt x="619749" y="23685"/>
                                </a:lnTo>
                                <a:lnTo>
                                  <a:pt x="619816" y="23657"/>
                                </a:lnTo>
                                <a:lnTo>
                                  <a:pt x="619882" y="23630"/>
                                </a:lnTo>
                                <a:lnTo>
                                  <a:pt x="619949" y="23602"/>
                                </a:lnTo>
                                <a:lnTo>
                                  <a:pt x="620016" y="23575"/>
                                </a:lnTo>
                                <a:lnTo>
                                  <a:pt x="620083" y="23547"/>
                                </a:lnTo>
                                <a:lnTo>
                                  <a:pt x="620149" y="23520"/>
                                </a:lnTo>
                                <a:lnTo>
                                  <a:pt x="620216" y="23492"/>
                                </a:lnTo>
                                <a:lnTo>
                                  <a:pt x="620283" y="23465"/>
                                </a:lnTo>
                                <a:lnTo>
                                  <a:pt x="620350" y="23437"/>
                                </a:lnTo>
                                <a:lnTo>
                                  <a:pt x="620417" y="23410"/>
                                </a:lnTo>
                                <a:lnTo>
                                  <a:pt x="620483" y="23382"/>
                                </a:lnTo>
                                <a:lnTo>
                                  <a:pt x="620550" y="23355"/>
                                </a:lnTo>
                                <a:lnTo>
                                  <a:pt x="620617" y="23327"/>
                                </a:lnTo>
                                <a:lnTo>
                                  <a:pt x="620684" y="23300"/>
                                </a:lnTo>
                                <a:lnTo>
                                  <a:pt x="620751" y="23272"/>
                                </a:lnTo>
                                <a:lnTo>
                                  <a:pt x="620817" y="23244"/>
                                </a:lnTo>
                                <a:lnTo>
                                  <a:pt x="620884" y="23217"/>
                                </a:lnTo>
                                <a:lnTo>
                                  <a:pt x="620951" y="23189"/>
                                </a:lnTo>
                                <a:lnTo>
                                  <a:pt x="621018" y="23162"/>
                                </a:lnTo>
                                <a:lnTo>
                                  <a:pt x="621085" y="23134"/>
                                </a:lnTo>
                                <a:lnTo>
                                  <a:pt x="621151" y="23106"/>
                                </a:lnTo>
                                <a:lnTo>
                                  <a:pt x="621218" y="23079"/>
                                </a:lnTo>
                                <a:lnTo>
                                  <a:pt x="621285" y="23051"/>
                                </a:lnTo>
                                <a:lnTo>
                                  <a:pt x="621352" y="23023"/>
                                </a:lnTo>
                                <a:lnTo>
                                  <a:pt x="621419" y="22995"/>
                                </a:lnTo>
                                <a:lnTo>
                                  <a:pt x="621485" y="22968"/>
                                </a:lnTo>
                                <a:lnTo>
                                  <a:pt x="621552" y="22940"/>
                                </a:lnTo>
                                <a:lnTo>
                                  <a:pt x="621619" y="22912"/>
                                </a:lnTo>
                                <a:lnTo>
                                  <a:pt x="621686" y="22884"/>
                                </a:lnTo>
                                <a:lnTo>
                                  <a:pt x="621752" y="22857"/>
                                </a:lnTo>
                                <a:lnTo>
                                  <a:pt x="621819" y="22829"/>
                                </a:lnTo>
                                <a:lnTo>
                                  <a:pt x="621886" y="22801"/>
                                </a:lnTo>
                                <a:lnTo>
                                  <a:pt x="621953" y="22773"/>
                                </a:lnTo>
                                <a:lnTo>
                                  <a:pt x="622020" y="22745"/>
                                </a:lnTo>
                                <a:lnTo>
                                  <a:pt x="622086" y="22717"/>
                                </a:lnTo>
                                <a:lnTo>
                                  <a:pt x="622153" y="22689"/>
                                </a:lnTo>
                                <a:lnTo>
                                  <a:pt x="622220" y="22662"/>
                                </a:lnTo>
                                <a:lnTo>
                                  <a:pt x="622287" y="22634"/>
                                </a:lnTo>
                                <a:lnTo>
                                  <a:pt x="622354" y="22606"/>
                                </a:lnTo>
                                <a:lnTo>
                                  <a:pt x="622420" y="22578"/>
                                </a:lnTo>
                                <a:lnTo>
                                  <a:pt x="622487" y="22550"/>
                                </a:lnTo>
                                <a:lnTo>
                                  <a:pt x="622554" y="22522"/>
                                </a:lnTo>
                                <a:lnTo>
                                  <a:pt x="622621" y="22494"/>
                                </a:lnTo>
                                <a:lnTo>
                                  <a:pt x="622688" y="22466"/>
                                </a:lnTo>
                                <a:lnTo>
                                  <a:pt x="622754" y="22438"/>
                                </a:lnTo>
                                <a:lnTo>
                                  <a:pt x="622821" y="22410"/>
                                </a:lnTo>
                                <a:lnTo>
                                  <a:pt x="622888" y="22382"/>
                                </a:lnTo>
                                <a:lnTo>
                                  <a:pt x="622955" y="22354"/>
                                </a:lnTo>
                                <a:lnTo>
                                  <a:pt x="623021" y="22326"/>
                                </a:lnTo>
                                <a:lnTo>
                                  <a:pt x="623088" y="22298"/>
                                </a:lnTo>
                                <a:lnTo>
                                  <a:pt x="623155" y="22269"/>
                                </a:lnTo>
                                <a:lnTo>
                                  <a:pt x="623222" y="22241"/>
                                </a:lnTo>
                                <a:lnTo>
                                  <a:pt x="623289" y="22213"/>
                                </a:lnTo>
                                <a:lnTo>
                                  <a:pt x="623355" y="22185"/>
                                </a:lnTo>
                                <a:lnTo>
                                  <a:pt x="623422" y="22157"/>
                                </a:lnTo>
                                <a:lnTo>
                                  <a:pt x="623489" y="22129"/>
                                </a:lnTo>
                                <a:lnTo>
                                  <a:pt x="623556" y="22101"/>
                                </a:lnTo>
                                <a:lnTo>
                                  <a:pt x="623623" y="22072"/>
                                </a:lnTo>
                                <a:lnTo>
                                  <a:pt x="623689" y="22044"/>
                                </a:lnTo>
                                <a:lnTo>
                                  <a:pt x="623756" y="22016"/>
                                </a:lnTo>
                                <a:lnTo>
                                  <a:pt x="623823" y="21988"/>
                                </a:lnTo>
                                <a:lnTo>
                                  <a:pt x="623890" y="21959"/>
                                </a:lnTo>
                                <a:lnTo>
                                  <a:pt x="623957" y="21931"/>
                                </a:lnTo>
                                <a:lnTo>
                                  <a:pt x="624023" y="21903"/>
                                </a:lnTo>
                                <a:lnTo>
                                  <a:pt x="624090" y="21875"/>
                                </a:lnTo>
                                <a:lnTo>
                                  <a:pt x="624157" y="21846"/>
                                </a:lnTo>
                                <a:lnTo>
                                  <a:pt x="624224" y="21818"/>
                                </a:lnTo>
                                <a:lnTo>
                                  <a:pt x="624290" y="21790"/>
                                </a:lnTo>
                                <a:lnTo>
                                  <a:pt x="624357" y="21761"/>
                                </a:lnTo>
                                <a:lnTo>
                                  <a:pt x="624424" y="21733"/>
                                </a:lnTo>
                                <a:lnTo>
                                  <a:pt x="624491" y="21705"/>
                                </a:lnTo>
                                <a:lnTo>
                                  <a:pt x="624558" y="21676"/>
                                </a:lnTo>
                                <a:lnTo>
                                  <a:pt x="624624" y="21648"/>
                                </a:lnTo>
                                <a:lnTo>
                                  <a:pt x="624691" y="21619"/>
                                </a:lnTo>
                                <a:lnTo>
                                  <a:pt x="624758" y="21591"/>
                                </a:lnTo>
                                <a:lnTo>
                                  <a:pt x="624825" y="21562"/>
                                </a:lnTo>
                                <a:lnTo>
                                  <a:pt x="624892" y="21534"/>
                                </a:lnTo>
                                <a:lnTo>
                                  <a:pt x="624958" y="21506"/>
                                </a:lnTo>
                                <a:lnTo>
                                  <a:pt x="625025" y="21477"/>
                                </a:lnTo>
                                <a:lnTo>
                                  <a:pt x="625092" y="21449"/>
                                </a:lnTo>
                                <a:lnTo>
                                  <a:pt x="625159" y="21420"/>
                                </a:lnTo>
                                <a:lnTo>
                                  <a:pt x="625226" y="21391"/>
                                </a:lnTo>
                                <a:lnTo>
                                  <a:pt x="625292" y="21363"/>
                                </a:lnTo>
                                <a:lnTo>
                                  <a:pt x="625359" y="21334"/>
                                </a:lnTo>
                                <a:lnTo>
                                  <a:pt x="625426" y="21306"/>
                                </a:lnTo>
                                <a:lnTo>
                                  <a:pt x="625493" y="21277"/>
                                </a:lnTo>
                                <a:lnTo>
                                  <a:pt x="625560" y="21249"/>
                                </a:lnTo>
                                <a:lnTo>
                                  <a:pt x="625626" y="21220"/>
                                </a:lnTo>
                                <a:lnTo>
                                  <a:pt x="625693" y="21191"/>
                                </a:lnTo>
                                <a:lnTo>
                                  <a:pt x="625760" y="21163"/>
                                </a:lnTo>
                                <a:lnTo>
                                  <a:pt x="625827" y="21134"/>
                                </a:lnTo>
                                <a:lnTo>
                                  <a:pt x="625893" y="21105"/>
                                </a:lnTo>
                                <a:lnTo>
                                  <a:pt x="625960" y="21077"/>
                                </a:lnTo>
                                <a:lnTo>
                                  <a:pt x="626027" y="21048"/>
                                </a:lnTo>
                                <a:lnTo>
                                  <a:pt x="626094" y="21019"/>
                                </a:lnTo>
                                <a:lnTo>
                                  <a:pt x="626161" y="20990"/>
                                </a:lnTo>
                                <a:lnTo>
                                  <a:pt x="626227" y="20962"/>
                                </a:lnTo>
                                <a:lnTo>
                                  <a:pt x="626294" y="20933"/>
                                </a:lnTo>
                                <a:lnTo>
                                  <a:pt x="626361" y="20904"/>
                                </a:lnTo>
                                <a:lnTo>
                                  <a:pt x="626428" y="20875"/>
                                </a:lnTo>
                                <a:lnTo>
                                  <a:pt x="626495" y="20847"/>
                                </a:lnTo>
                                <a:lnTo>
                                  <a:pt x="626561" y="20818"/>
                                </a:lnTo>
                                <a:lnTo>
                                  <a:pt x="626628" y="20789"/>
                                </a:lnTo>
                                <a:lnTo>
                                  <a:pt x="626695" y="20760"/>
                                </a:lnTo>
                                <a:lnTo>
                                  <a:pt x="626762" y="20731"/>
                                </a:lnTo>
                                <a:lnTo>
                                  <a:pt x="626829" y="20702"/>
                                </a:lnTo>
                                <a:lnTo>
                                  <a:pt x="626895" y="20673"/>
                                </a:lnTo>
                                <a:lnTo>
                                  <a:pt x="626962" y="20645"/>
                                </a:lnTo>
                                <a:lnTo>
                                  <a:pt x="627029" y="20616"/>
                                </a:lnTo>
                                <a:lnTo>
                                  <a:pt x="627096" y="20587"/>
                                </a:lnTo>
                                <a:lnTo>
                                  <a:pt x="627162" y="20558"/>
                                </a:lnTo>
                                <a:lnTo>
                                  <a:pt x="627229" y="20529"/>
                                </a:lnTo>
                                <a:lnTo>
                                  <a:pt x="627296" y="20500"/>
                                </a:lnTo>
                                <a:lnTo>
                                  <a:pt x="627363" y="20471"/>
                                </a:lnTo>
                                <a:lnTo>
                                  <a:pt x="627430" y="20442"/>
                                </a:lnTo>
                                <a:lnTo>
                                  <a:pt x="627496" y="20413"/>
                                </a:lnTo>
                                <a:lnTo>
                                  <a:pt x="627563" y="20384"/>
                                </a:lnTo>
                                <a:lnTo>
                                  <a:pt x="627630" y="20355"/>
                                </a:lnTo>
                                <a:lnTo>
                                  <a:pt x="627697" y="20326"/>
                                </a:lnTo>
                                <a:lnTo>
                                  <a:pt x="627764" y="20297"/>
                                </a:lnTo>
                                <a:lnTo>
                                  <a:pt x="627830" y="20267"/>
                                </a:lnTo>
                                <a:lnTo>
                                  <a:pt x="627897" y="20238"/>
                                </a:lnTo>
                                <a:lnTo>
                                  <a:pt x="627964" y="20209"/>
                                </a:lnTo>
                                <a:lnTo>
                                  <a:pt x="628031" y="20180"/>
                                </a:lnTo>
                                <a:lnTo>
                                  <a:pt x="628098" y="20151"/>
                                </a:lnTo>
                                <a:lnTo>
                                  <a:pt x="628164" y="20122"/>
                                </a:lnTo>
                                <a:lnTo>
                                  <a:pt x="628231" y="20093"/>
                                </a:lnTo>
                                <a:lnTo>
                                  <a:pt x="628298" y="20063"/>
                                </a:lnTo>
                                <a:lnTo>
                                  <a:pt x="628365" y="20034"/>
                                </a:lnTo>
                                <a:lnTo>
                                  <a:pt x="628432" y="20005"/>
                                </a:lnTo>
                                <a:lnTo>
                                  <a:pt x="628498" y="19976"/>
                                </a:lnTo>
                                <a:lnTo>
                                  <a:pt x="628565" y="19946"/>
                                </a:lnTo>
                                <a:lnTo>
                                  <a:pt x="628632" y="19917"/>
                                </a:lnTo>
                                <a:lnTo>
                                  <a:pt x="628699" y="19888"/>
                                </a:lnTo>
                                <a:lnTo>
                                  <a:pt x="628765" y="19859"/>
                                </a:lnTo>
                                <a:lnTo>
                                  <a:pt x="628832" y="19829"/>
                                </a:lnTo>
                                <a:lnTo>
                                  <a:pt x="628899" y="19800"/>
                                </a:lnTo>
                                <a:lnTo>
                                  <a:pt x="628966" y="19771"/>
                                </a:lnTo>
                                <a:lnTo>
                                  <a:pt x="629033" y="19741"/>
                                </a:lnTo>
                                <a:lnTo>
                                  <a:pt x="629099" y="19712"/>
                                </a:lnTo>
                                <a:lnTo>
                                  <a:pt x="629166" y="19682"/>
                                </a:lnTo>
                                <a:lnTo>
                                  <a:pt x="629233" y="19653"/>
                                </a:lnTo>
                                <a:lnTo>
                                  <a:pt x="629300" y="19624"/>
                                </a:lnTo>
                                <a:lnTo>
                                  <a:pt x="629367" y="19594"/>
                                </a:lnTo>
                                <a:lnTo>
                                  <a:pt x="629433" y="19565"/>
                                </a:lnTo>
                                <a:lnTo>
                                  <a:pt x="629500" y="19535"/>
                                </a:lnTo>
                                <a:lnTo>
                                  <a:pt x="629567" y="19506"/>
                                </a:lnTo>
                                <a:lnTo>
                                  <a:pt x="629634" y="19476"/>
                                </a:lnTo>
                                <a:lnTo>
                                  <a:pt x="629701" y="19447"/>
                                </a:lnTo>
                                <a:lnTo>
                                  <a:pt x="629767" y="19417"/>
                                </a:lnTo>
                                <a:lnTo>
                                  <a:pt x="629834" y="19388"/>
                                </a:lnTo>
                                <a:lnTo>
                                  <a:pt x="629901" y="19358"/>
                                </a:lnTo>
                                <a:lnTo>
                                  <a:pt x="629968" y="19329"/>
                                </a:lnTo>
                                <a:lnTo>
                                  <a:pt x="630034" y="19299"/>
                                </a:lnTo>
                                <a:lnTo>
                                  <a:pt x="630101" y="19269"/>
                                </a:lnTo>
                                <a:lnTo>
                                  <a:pt x="630168" y="19240"/>
                                </a:lnTo>
                                <a:lnTo>
                                  <a:pt x="630235" y="19210"/>
                                </a:lnTo>
                                <a:lnTo>
                                  <a:pt x="630302" y="19181"/>
                                </a:lnTo>
                                <a:lnTo>
                                  <a:pt x="630368" y="19151"/>
                                </a:lnTo>
                                <a:lnTo>
                                  <a:pt x="630435" y="19121"/>
                                </a:lnTo>
                                <a:lnTo>
                                  <a:pt x="630502" y="19092"/>
                                </a:lnTo>
                                <a:lnTo>
                                  <a:pt x="630569" y="19062"/>
                                </a:lnTo>
                                <a:lnTo>
                                  <a:pt x="630636" y="19032"/>
                                </a:lnTo>
                                <a:lnTo>
                                  <a:pt x="630702" y="19002"/>
                                </a:lnTo>
                                <a:lnTo>
                                  <a:pt x="630769" y="18973"/>
                                </a:lnTo>
                                <a:lnTo>
                                  <a:pt x="630836" y="18943"/>
                                </a:lnTo>
                                <a:lnTo>
                                  <a:pt x="630903" y="18913"/>
                                </a:lnTo>
                                <a:lnTo>
                                  <a:pt x="630970" y="18883"/>
                                </a:lnTo>
                                <a:lnTo>
                                  <a:pt x="631036" y="18854"/>
                                </a:lnTo>
                                <a:lnTo>
                                  <a:pt x="631103" y="18824"/>
                                </a:lnTo>
                                <a:lnTo>
                                  <a:pt x="631170" y="18794"/>
                                </a:lnTo>
                                <a:lnTo>
                                  <a:pt x="631237" y="18764"/>
                                </a:lnTo>
                                <a:lnTo>
                                  <a:pt x="631304" y="18734"/>
                                </a:lnTo>
                                <a:lnTo>
                                  <a:pt x="631370" y="18704"/>
                                </a:lnTo>
                                <a:lnTo>
                                  <a:pt x="631437" y="18674"/>
                                </a:lnTo>
                                <a:lnTo>
                                  <a:pt x="631504" y="18645"/>
                                </a:lnTo>
                                <a:lnTo>
                                  <a:pt x="631571" y="18615"/>
                                </a:lnTo>
                                <a:lnTo>
                                  <a:pt x="631637" y="18585"/>
                                </a:lnTo>
                                <a:lnTo>
                                  <a:pt x="631704" y="18555"/>
                                </a:lnTo>
                                <a:lnTo>
                                  <a:pt x="631771" y="18525"/>
                                </a:lnTo>
                                <a:lnTo>
                                  <a:pt x="631838" y="18495"/>
                                </a:lnTo>
                                <a:lnTo>
                                  <a:pt x="631905" y="18465"/>
                                </a:lnTo>
                                <a:lnTo>
                                  <a:pt x="631971" y="18435"/>
                                </a:lnTo>
                                <a:lnTo>
                                  <a:pt x="632038" y="18405"/>
                                </a:lnTo>
                                <a:lnTo>
                                  <a:pt x="632105" y="18375"/>
                                </a:lnTo>
                                <a:lnTo>
                                  <a:pt x="632172" y="18345"/>
                                </a:lnTo>
                                <a:lnTo>
                                  <a:pt x="632239" y="18315"/>
                                </a:lnTo>
                                <a:lnTo>
                                  <a:pt x="632305" y="18285"/>
                                </a:lnTo>
                                <a:lnTo>
                                  <a:pt x="632372" y="18254"/>
                                </a:lnTo>
                                <a:lnTo>
                                  <a:pt x="632439" y="18224"/>
                                </a:lnTo>
                                <a:lnTo>
                                  <a:pt x="632506" y="18194"/>
                                </a:lnTo>
                                <a:lnTo>
                                  <a:pt x="632573" y="18164"/>
                                </a:lnTo>
                                <a:lnTo>
                                  <a:pt x="632639" y="18134"/>
                                </a:lnTo>
                                <a:lnTo>
                                  <a:pt x="632706" y="18104"/>
                                </a:lnTo>
                                <a:lnTo>
                                  <a:pt x="632773" y="18074"/>
                                </a:lnTo>
                                <a:lnTo>
                                  <a:pt x="632840" y="18043"/>
                                </a:lnTo>
                                <a:lnTo>
                                  <a:pt x="632906" y="18013"/>
                                </a:lnTo>
                                <a:lnTo>
                                  <a:pt x="632973" y="17983"/>
                                </a:lnTo>
                                <a:lnTo>
                                  <a:pt x="633040" y="17953"/>
                                </a:lnTo>
                                <a:lnTo>
                                  <a:pt x="633107" y="17922"/>
                                </a:lnTo>
                                <a:lnTo>
                                  <a:pt x="633174" y="17892"/>
                                </a:lnTo>
                                <a:lnTo>
                                  <a:pt x="633240" y="17862"/>
                                </a:lnTo>
                                <a:lnTo>
                                  <a:pt x="633307" y="17832"/>
                                </a:lnTo>
                                <a:lnTo>
                                  <a:pt x="633374" y="17801"/>
                                </a:lnTo>
                                <a:lnTo>
                                  <a:pt x="633441" y="17771"/>
                                </a:lnTo>
                                <a:lnTo>
                                  <a:pt x="633508" y="17741"/>
                                </a:lnTo>
                                <a:lnTo>
                                  <a:pt x="633574" y="17710"/>
                                </a:lnTo>
                                <a:lnTo>
                                  <a:pt x="633641" y="17680"/>
                                </a:lnTo>
                                <a:lnTo>
                                  <a:pt x="633708" y="17649"/>
                                </a:lnTo>
                                <a:lnTo>
                                  <a:pt x="633775" y="17619"/>
                                </a:lnTo>
                                <a:lnTo>
                                  <a:pt x="633842" y="17589"/>
                                </a:lnTo>
                                <a:lnTo>
                                  <a:pt x="633908" y="17558"/>
                                </a:lnTo>
                                <a:lnTo>
                                  <a:pt x="633975" y="17528"/>
                                </a:lnTo>
                                <a:lnTo>
                                  <a:pt x="634042" y="17497"/>
                                </a:lnTo>
                                <a:lnTo>
                                  <a:pt x="634109" y="17467"/>
                                </a:lnTo>
                                <a:lnTo>
                                  <a:pt x="634175" y="17436"/>
                                </a:lnTo>
                                <a:lnTo>
                                  <a:pt x="634242" y="17406"/>
                                </a:lnTo>
                                <a:lnTo>
                                  <a:pt x="634309" y="17375"/>
                                </a:lnTo>
                                <a:lnTo>
                                  <a:pt x="634376" y="17345"/>
                                </a:lnTo>
                                <a:lnTo>
                                  <a:pt x="634443" y="17314"/>
                                </a:lnTo>
                                <a:lnTo>
                                  <a:pt x="634509" y="17283"/>
                                </a:lnTo>
                                <a:lnTo>
                                  <a:pt x="634576" y="17253"/>
                                </a:lnTo>
                                <a:lnTo>
                                  <a:pt x="634643" y="17222"/>
                                </a:lnTo>
                                <a:lnTo>
                                  <a:pt x="634710" y="17192"/>
                                </a:lnTo>
                                <a:lnTo>
                                  <a:pt x="634777" y="17161"/>
                                </a:lnTo>
                                <a:lnTo>
                                  <a:pt x="634843" y="17130"/>
                                </a:lnTo>
                                <a:lnTo>
                                  <a:pt x="634910" y="17100"/>
                                </a:lnTo>
                                <a:lnTo>
                                  <a:pt x="634977" y="17069"/>
                                </a:lnTo>
                                <a:lnTo>
                                  <a:pt x="635044" y="17038"/>
                                </a:lnTo>
                                <a:lnTo>
                                  <a:pt x="635111" y="17008"/>
                                </a:lnTo>
                                <a:lnTo>
                                  <a:pt x="635177" y="16977"/>
                                </a:lnTo>
                                <a:lnTo>
                                  <a:pt x="635244" y="16946"/>
                                </a:lnTo>
                                <a:lnTo>
                                  <a:pt x="635311" y="16915"/>
                                </a:lnTo>
                                <a:lnTo>
                                  <a:pt x="635378" y="16885"/>
                                </a:lnTo>
                                <a:lnTo>
                                  <a:pt x="635445" y="16854"/>
                                </a:lnTo>
                                <a:lnTo>
                                  <a:pt x="635511" y="16823"/>
                                </a:lnTo>
                                <a:lnTo>
                                  <a:pt x="635578" y="16792"/>
                                </a:lnTo>
                                <a:lnTo>
                                  <a:pt x="635645" y="16761"/>
                                </a:lnTo>
                                <a:lnTo>
                                  <a:pt x="635712" y="16730"/>
                                </a:lnTo>
                                <a:lnTo>
                                  <a:pt x="635778" y="16700"/>
                                </a:lnTo>
                                <a:lnTo>
                                  <a:pt x="635845" y="16669"/>
                                </a:lnTo>
                                <a:lnTo>
                                  <a:pt x="635912" y="16638"/>
                                </a:lnTo>
                                <a:lnTo>
                                  <a:pt x="635979" y="16607"/>
                                </a:lnTo>
                                <a:lnTo>
                                  <a:pt x="636046" y="16576"/>
                                </a:lnTo>
                                <a:lnTo>
                                  <a:pt x="636112" y="16545"/>
                                </a:lnTo>
                                <a:lnTo>
                                  <a:pt x="636179" y="16514"/>
                                </a:lnTo>
                                <a:lnTo>
                                  <a:pt x="636246" y="16483"/>
                                </a:lnTo>
                                <a:lnTo>
                                  <a:pt x="636313" y="16452"/>
                                </a:lnTo>
                                <a:lnTo>
                                  <a:pt x="636380" y="16421"/>
                                </a:lnTo>
                                <a:lnTo>
                                  <a:pt x="636446" y="16390"/>
                                </a:lnTo>
                                <a:lnTo>
                                  <a:pt x="636513" y="16359"/>
                                </a:lnTo>
                                <a:lnTo>
                                  <a:pt x="636580" y="16328"/>
                                </a:lnTo>
                                <a:lnTo>
                                  <a:pt x="636647" y="16297"/>
                                </a:lnTo>
                                <a:lnTo>
                                  <a:pt x="636714" y="16266"/>
                                </a:lnTo>
                                <a:lnTo>
                                  <a:pt x="636780" y="16235"/>
                                </a:lnTo>
                                <a:lnTo>
                                  <a:pt x="636847" y="16204"/>
                                </a:lnTo>
                                <a:lnTo>
                                  <a:pt x="636914" y="16172"/>
                                </a:lnTo>
                                <a:lnTo>
                                  <a:pt x="636981" y="16141"/>
                                </a:lnTo>
                                <a:lnTo>
                                  <a:pt x="637047" y="16110"/>
                                </a:lnTo>
                                <a:lnTo>
                                  <a:pt x="637114" y="16079"/>
                                </a:lnTo>
                                <a:lnTo>
                                  <a:pt x="637181" y="16048"/>
                                </a:lnTo>
                                <a:lnTo>
                                  <a:pt x="637248" y="16017"/>
                                </a:lnTo>
                                <a:lnTo>
                                  <a:pt x="637315" y="15985"/>
                                </a:lnTo>
                                <a:lnTo>
                                  <a:pt x="637381" y="15954"/>
                                </a:lnTo>
                                <a:lnTo>
                                  <a:pt x="637448" y="15923"/>
                                </a:lnTo>
                                <a:lnTo>
                                  <a:pt x="637515" y="15892"/>
                                </a:lnTo>
                                <a:lnTo>
                                  <a:pt x="637582" y="15860"/>
                                </a:lnTo>
                                <a:lnTo>
                                  <a:pt x="637649" y="15829"/>
                                </a:lnTo>
                                <a:lnTo>
                                  <a:pt x="637715" y="15798"/>
                                </a:lnTo>
                                <a:lnTo>
                                  <a:pt x="637782" y="15766"/>
                                </a:lnTo>
                                <a:lnTo>
                                  <a:pt x="637849" y="15735"/>
                                </a:lnTo>
                                <a:lnTo>
                                  <a:pt x="637916" y="15704"/>
                                </a:lnTo>
                                <a:lnTo>
                                  <a:pt x="637983" y="15672"/>
                                </a:lnTo>
                                <a:lnTo>
                                  <a:pt x="638049" y="15641"/>
                                </a:lnTo>
                                <a:lnTo>
                                  <a:pt x="638116" y="15610"/>
                                </a:lnTo>
                                <a:lnTo>
                                  <a:pt x="638183" y="15578"/>
                                </a:lnTo>
                                <a:lnTo>
                                  <a:pt x="638250" y="15547"/>
                                </a:lnTo>
                                <a:lnTo>
                                  <a:pt x="638317" y="15515"/>
                                </a:lnTo>
                                <a:lnTo>
                                  <a:pt x="638383" y="15484"/>
                                </a:lnTo>
                                <a:lnTo>
                                  <a:pt x="638450" y="15452"/>
                                </a:lnTo>
                                <a:lnTo>
                                  <a:pt x="638517" y="15421"/>
                                </a:lnTo>
                                <a:lnTo>
                                  <a:pt x="638584" y="15389"/>
                                </a:lnTo>
                                <a:lnTo>
                                  <a:pt x="638650" y="15358"/>
                                </a:lnTo>
                                <a:lnTo>
                                  <a:pt x="638717" y="15326"/>
                                </a:lnTo>
                                <a:lnTo>
                                  <a:pt x="638784" y="15295"/>
                                </a:lnTo>
                                <a:lnTo>
                                  <a:pt x="638851" y="15263"/>
                                </a:lnTo>
                                <a:lnTo>
                                  <a:pt x="638918" y="15231"/>
                                </a:lnTo>
                                <a:lnTo>
                                  <a:pt x="638984" y="15200"/>
                                </a:lnTo>
                                <a:lnTo>
                                  <a:pt x="639051" y="15168"/>
                                </a:lnTo>
                                <a:lnTo>
                                  <a:pt x="639118" y="15137"/>
                                </a:lnTo>
                                <a:lnTo>
                                  <a:pt x="639185" y="15105"/>
                                </a:lnTo>
                                <a:lnTo>
                                  <a:pt x="639252" y="15073"/>
                                </a:lnTo>
                                <a:lnTo>
                                  <a:pt x="639318" y="15042"/>
                                </a:lnTo>
                                <a:lnTo>
                                  <a:pt x="639385" y="15010"/>
                                </a:lnTo>
                                <a:lnTo>
                                  <a:pt x="639452" y="14978"/>
                                </a:lnTo>
                                <a:lnTo>
                                  <a:pt x="639519" y="14946"/>
                                </a:lnTo>
                                <a:lnTo>
                                  <a:pt x="639586" y="14915"/>
                                </a:lnTo>
                                <a:lnTo>
                                  <a:pt x="639652" y="14883"/>
                                </a:lnTo>
                                <a:lnTo>
                                  <a:pt x="639719" y="14851"/>
                                </a:lnTo>
                                <a:lnTo>
                                  <a:pt x="639786" y="14819"/>
                                </a:lnTo>
                                <a:lnTo>
                                  <a:pt x="639853" y="14788"/>
                                </a:lnTo>
                                <a:lnTo>
                                  <a:pt x="639919" y="14756"/>
                                </a:lnTo>
                                <a:lnTo>
                                  <a:pt x="639986" y="14724"/>
                                </a:lnTo>
                                <a:lnTo>
                                  <a:pt x="640053" y="14692"/>
                                </a:lnTo>
                                <a:lnTo>
                                  <a:pt x="640120" y="14660"/>
                                </a:lnTo>
                                <a:lnTo>
                                  <a:pt x="640187" y="14628"/>
                                </a:lnTo>
                                <a:lnTo>
                                  <a:pt x="640253" y="14596"/>
                                </a:lnTo>
                                <a:lnTo>
                                  <a:pt x="640320" y="14564"/>
                                </a:lnTo>
                                <a:lnTo>
                                  <a:pt x="640387" y="14533"/>
                                </a:lnTo>
                                <a:lnTo>
                                  <a:pt x="640454" y="14501"/>
                                </a:lnTo>
                                <a:lnTo>
                                  <a:pt x="640521" y="14469"/>
                                </a:lnTo>
                                <a:lnTo>
                                  <a:pt x="640587" y="14437"/>
                                </a:lnTo>
                                <a:lnTo>
                                  <a:pt x="640654" y="14405"/>
                                </a:lnTo>
                                <a:lnTo>
                                  <a:pt x="640721" y="14373"/>
                                </a:lnTo>
                                <a:lnTo>
                                  <a:pt x="640788" y="14341"/>
                                </a:lnTo>
                                <a:lnTo>
                                  <a:pt x="640855" y="14309"/>
                                </a:lnTo>
                                <a:lnTo>
                                  <a:pt x="640921" y="14276"/>
                                </a:lnTo>
                                <a:lnTo>
                                  <a:pt x="640988" y="14244"/>
                                </a:lnTo>
                                <a:lnTo>
                                  <a:pt x="641055" y="14212"/>
                                </a:lnTo>
                                <a:lnTo>
                                  <a:pt x="641122" y="14180"/>
                                </a:lnTo>
                                <a:lnTo>
                                  <a:pt x="641188" y="14148"/>
                                </a:lnTo>
                                <a:lnTo>
                                  <a:pt x="641255" y="14116"/>
                                </a:lnTo>
                                <a:lnTo>
                                  <a:pt x="641322" y="14084"/>
                                </a:lnTo>
                                <a:lnTo>
                                  <a:pt x="641389" y="14052"/>
                                </a:lnTo>
                                <a:lnTo>
                                  <a:pt x="641456" y="14019"/>
                                </a:lnTo>
                                <a:lnTo>
                                  <a:pt x="641522" y="13987"/>
                                </a:lnTo>
                                <a:lnTo>
                                  <a:pt x="641589" y="13955"/>
                                </a:lnTo>
                                <a:lnTo>
                                  <a:pt x="641656" y="13923"/>
                                </a:lnTo>
                                <a:lnTo>
                                  <a:pt x="641723" y="13890"/>
                                </a:lnTo>
                                <a:lnTo>
                                  <a:pt x="641790" y="13858"/>
                                </a:lnTo>
                                <a:lnTo>
                                  <a:pt x="641856" y="13826"/>
                                </a:lnTo>
                                <a:lnTo>
                                  <a:pt x="641923" y="13794"/>
                                </a:lnTo>
                                <a:lnTo>
                                  <a:pt x="641990" y="13761"/>
                                </a:lnTo>
                                <a:lnTo>
                                  <a:pt x="642057" y="13729"/>
                                </a:lnTo>
                                <a:lnTo>
                                  <a:pt x="642124" y="13697"/>
                                </a:lnTo>
                                <a:lnTo>
                                  <a:pt x="642190" y="13664"/>
                                </a:lnTo>
                                <a:lnTo>
                                  <a:pt x="642257" y="13632"/>
                                </a:lnTo>
                                <a:lnTo>
                                  <a:pt x="642324" y="13600"/>
                                </a:lnTo>
                                <a:lnTo>
                                  <a:pt x="642391" y="13567"/>
                                </a:lnTo>
                                <a:lnTo>
                                  <a:pt x="642458" y="13535"/>
                                </a:lnTo>
                                <a:lnTo>
                                  <a:pt x="642524" y="13502"/>
                                </a:lnTo>
                                <a:lnTo>
                                  <a:pt x="642591" y="13470"/>
                                </a:lnTo>
                                <a:lnTo>
                                  <a:pt x="642658" y="13437"/>
                                </a:lnTo>
                                <a:lnTo>
                                  <a:pt x="642725" y="13405"/>
                                </a:lnTo>
                                <a:lnTo>
                                  <a:pt x="642791" y="13372"/>
                                </a:lnTo>
                                <a:lnTo>
                                  <a:pt x="642858" y="13340"/>
                                </a:lnTo>
                                <a:lnTo>
                                  <a:pt x="642925" y="13307"/>
                                </a:lnTo>
                                <a:lnTo>
                                  <a:pt x="642992" y="13275"/>
                                </a:lnTo>
                                <a:lnTo>
                                  <a:pt x="643059" y="13242"/>
                                </a:lnTo>
                                <a:lnTo>
                                  <a:pt x="643125" y="13210"/>
                                </a:lnTo>
                                <a:lnTo>
                                  <a:pt x="643192" y="13177"/>
                                </a:lnTo>
                                <a:lnTo>
                                  <a:pt x="643259" y="13144"/>
                                </a:lnTo>
                                <a:lnTo>
                                  <a:pt x="643326" y="13112"/>
                                </a:lnTo>
                                <a:lnTo>
                                  <a:pt x="643393" y="13079"/>
                                </a:lnTo>
                                <a:lnTo>
                                  <a:pt x="643459" y="13046"/>
                                </a:lnTo>
                                <a:lnTo>
                                  <a:pt x="643526" y="13014"/>
                                </a:lnTo>
                                <a:lnTo>
                                  <a:pt x="643593" y="12981"/>
                                </a:lnTo>
                                <a:lnTo>
                                  <a:pt x="643660" y="12948"/>
                                </a:lnTo>
                                <a:lnTo>
                                  <a:pt x="643727" y="12916"/>
                                </a:lnTo>
                                <a:lnTo>
                                  <a:pt x="643793" y="12883"/>
                                </a:lnTo>
                                <a:lnTo>
                                  <a:pt x="643860" y="12850"/>
                                </a:lnTo>
                                <a:lnTo>
                                  <a:pt x="643927" y="12817"/>
                                </a:lnTo>
                                <a:lnTo>
                                  <a:pt x="643994" y="12785"/>
                                </a:lnTo>
                                <a:lnTo>
                                  <a:pt x="644060" y="12752"/>
                                </a:lnTo>
                                <a:lnTo>
                                  <a:pt x="644127" y="12719"/>
                                </a:lnTo>
                                <a:lnTo>
                                  <a:pt x="644194" y="12686"/>
                                </a:lnTo>
                                <a:lnTo>
                                  <a:pt x="644261" y="12653"/>
                                </a:lnTo>
                                <a:lnTo>
                                  <a:pt x="644328" y="12620"/>
                                </a:lnTo>
                                <a:lnTo>
                                  <a:pt x="644394" y="12587"/>
                                </a:lnTo>
                                <a:lnTo>
                                  <a:pt x="644461" y="12554"/>
                                </a:lnTo>
                                <a:lnTo>
                                  <a:pt x="644528" y="12522"/>
                                </a:lnTo>
                                <a:lnTo>
                                  <a:pt x="644595" y="12489"/>
                                </a:lnTo>
                                <a:lnTo>
                                  <a:pt x="644662" y="12456"/>
                                </a:lnTo>
                                <a:lnTo>
                                  <a:pt x="644728" y="12423"/>
                                </a:lnTo>
                                <a:lnTo>
                                  <a:pt x="644795" y="12390"/>
                                </a:lnTo>
                                <a:lnTo>
                                  <a:pt x="644862" y="12357"/>
                                </a:lnTo>
                                <a:lnTo>
                                  <a:pt x="644929" y="12324"/>
                                </a:lnTo>
                                <a:lnTo>
                                  <a:pt x="644996" y="12291"/>
                                </a:lnTo>
                                <a:lnTo>
                                  <a:pt x="645062" y="12258"/>
                                </a:lnTo>
                                <a:lnTo>
                                  <a:pt x="645129" y="12225"/>
                                </a:lnTo>
                                <a:lnTo>
                                  <a:pt x="645196" y="12191"/>
                                </a:lnTo>
                                <a:lnTo>
                                  <a:pt x="645263" y="12158"/>
                                </a:lnTo>
                                <a:lnTo>
                                  <a:pt x="645330" y="12125"/>
                                </a:lnTo>
                                <a:lnTo>
                                  <a:pt x="645396" y="12092"/>
                                </a:lnTo>
                                <a:lnTo>
                                  <a:pt x="645463" y="12059"/>
                                </a:lnTo>
                                <a:lnTo>
                                  <a:pt x="645530" y="12026"/>
                                </a:lnTo>
                                <a:lnTo>
                                  <a:pt x="645597" y="11993"/>
                                </a:lnTo>
                                <a:lnTo>
                                  <a:pt x="645663" y="11959"/>
                                </a:lnTo>
                                <a:lnTo>
                                  <a:pt x="645730" y="11926"/>
                                </a:lnTo>
                                <a:lnTo>
                                  <a:pt x="645797" y="11893"/>
                                </a:lnTo>
                                <a:lnTo>
                                  <a:pt x="645864" y="11860"/>
                                </a:lnTo>
                                <a:lnTo>
                                  <a:pt x="645931" y="11826"/>
                                </a:lnTo>
                                <a:lnTo>
                                  <a:pt x="645997" y="11793"/>
                                </a:lnTo>
                                <a:lnTo>
                                  <a:pt x="646064" y="11760"/>
                                </a:lnTo>
                                <a:lnTo>
                                  <a:pt x="646131" y="11727"/>
                                </a:lnTo>
                                <a:lnTo>
                                  <a:pt x="646198" y="11693"/>
                                </a:lnTo>
                                <a:lnTo>
                                  <a:pt x="646265" y="11660"/>
                                </a:lnTo>
                                <a:lnTo>
                                  <a:pt x="646331" y="11627"/>
                                </a:lnTo>
                                <a:lnTo>
                                  <a:pt x="646398" y="11593"/>
                                </a:lnTo>
                                <a:lnTo>
                                  <a:pt x="646465" y="11560"/>
                                </a:lnTo>
                                <a:lnTo>
                                  <a:pt x="646532" y="11526"/>
                                </a:lnTo>
                                <a:lnTo>
                                  <a:pt x="646599" y="11493"/>
                                </a:lnTo>
                                <a:lnTo>
                                  <a:pt x="646665" y="11460"/>
                                </a:lnTo>
                                <a:lnTo>
                                  <a:pt x="646732" y="11426"/>
                                </a:lnTo>
                                <a:lnTo>
                                  <a:pt x="646799" y="11393"/>
                                </a:lnTo>
                                <a:lnTo>
                                  <a:pt x="646866" y="11359"/>
                                </a:lnTo>
                                <a:lnTo>
                                  <a:pt x="646932" y="11326"/>
                                </a:lnTo>
                                <a:lnTo>
                                  <a:pt x="646999" y="11292"/>
                                </a:lnTo>
                                <a:lnTo>
                                  <a:pt x="647066" y="11259"/>
                                </a:lnTo>
                                <a:lnTo>
                                  <a:pt x="647133" y="11225"/>
                                </a:lnTo>
                                <a:lnTo>
                                  <a:pt x="647200" y="11191"/>
                                </a:lnTo>
                                <a:lnTo>
                                  <a:pt x="647266" y="11158"/>
                                </a:lnTo>
                                <a:lnTo>
                                  <a:pt x="647333" y="11124"/>
                                </a:lnTo>
                                <a:lnTo>
                                  <a:pt x="647400" y="11091"/>
                                </a:lnTo>
                                <a:lnTo>
                                  <a:pt x="647467" y="11057"/>
                                </a:lnTo>
                                <a:lnTo>
                                  <a:pt x="647534" y="11023"/>
                                </a:lnTo>
                                <a:lnTo>
                                  <a:pt x="647600" y="10990"/>
                                </a:lnTo>
                                <a:lnTo>
                                  <a:pt x="647667" y="10956"/>
                                </a:lnTo>
                                <a:lnTo>
                                  <a:pt x="647734" y="10922"/>
                                </a:lnTo>
                                <a:lnTo>
                                  <a:pt x="647801" y="10889"/>
                                </a:lnTo>
                                <a:lnTo>
                                  <a:pt x="647868" y="10855"/>
                                </a:lnTo>
                                <a:lnTo>
                                  <a:pt x="647934" y="10821"/>
                                </a:lnTo>
                                <a:lnTo>
                                  <a:pt x="648001" y="10787"/>
                                </a:lnTo>
                                <a:lnTo>
                                  <a:pt x="648068" y="10753"/>
                                </a:lnTo>
                                <a:lnTo>
                                  <a:pt x="648135" y="10720"/>
                                </a:lnTo>
                                <a:lnTo>
                                  <a:pt x="648202" y="10686"/>
                                </a:lnTo>
                                <a:lnTo>
                                  <a:pt x="648268" y="10652"/>
                                </a:lnTo>
                                <a:lnTo>
                                  <a:pt x="648335" y="10618"/>
                                </a:lnTo>
                                <a:lnTo>
                                  <a:pt x="648402" y="10584"/>
                                </a:lnTo>
                                <a:lnTo>
                                  <a:pt x="648469" y="10550"/>
                                </a:lnTo>
                                <a:lnTo>
                                  <a:pt x="648535" y="10517"/>
                                </a:lnTo>
                                <a:lnTo>
                                  <a:pt x="648602" y="10483"/>
                                </a:lnTo>
                                <a:lnTo>
                                  <a:pt x="648669" y="10449"/>
                                </a:lnTo>
                                <a:lnTo>
                                  <a:pt x="648736" y="10415"/>
                                </a:lnTo>
                                <a:lnTo>
                                  <a:pt x="648803" y="10381"/>
                                </a:lnTo>
                                <a:lnTo>
                                  <a:pt x="648869" y="10347"/>
                                </a:lnTo>
                                <a:lnTo>
                                  <a:pt x="648936" y="10313"/>
                                </a:lnTo>
                                <a:lnTo>
                                  <a:pt x="649003" y="10279"/>
                                </a:lnTo>
                                <a:lnTo>
                                  <a:pt x="649070" y="10245"/>
                                </a:lnTo>
                                <a:lnTo>
                                  <a:pt x="649137" y="10211"/>
                                </a:lnTo>
                                <a:lnTo>
                                  <a:pt x="649203" y="10177"/>
                                </a:lnTo>
                                <a:lnTo>
                                  <a:pt x="649270" y="10143"/>
                                </a:lnTo>
                                <a:lnTo>
                                  <a:pt x="649337" y="10108"/>
                                </a:lnTo>
                                <a:lnTo>
                                  <a:pt x="649404" y="10074"/>
                                </a:lnTo>
                                <a:lnTo>
                                  <a:pt x="649471" y="10040"/>
                                </a:lnTo>
                                <a:lnTo>
                                  <a:pt x="649537" y="10006"/>
                                </a:lnTo>
                                <a:lnTo>
                                  <a:pt x="649604" y="9972"/>
                                </a:lnTo>
                                <a:lnTo>
                                  <a:pt x="649671" y="9938"/>
                                </a:lnTo>
                                <a:lnTo>
                                  <a:pt x="649738" y="9903"/>
                                </a:lnTo>
                                <a:lnTo>
                                  <a:pt x="649804" y="9869"/>
                                </a:lnTo>
                                <a:lnTo>
                                  <a:pt x="649871" y="9835"/>
                                </a:lnTo>
                                <a:lnTo>
                                  <a:pt x="649938" y="9801"/>
                                </a:lnTo>
                                <a:lnTo>
                                  <a:pt x="650005" y="9767"/>
                                </a:lnTo>
                                <a:lnTo>
                                  <a:pt x="650072" y="9732"/>
                                </a:lnTo>
                                <a:lnTo>
                                  <a:pt x="650138" y="9698"/>
                                </a:lnTo>
                                <a:lnTo>
                                  <a:pt x="650205" y="9664"/>
                                </a:lnTo>
                                <a:lnTo>
                                  <a:pt x="650272" y="9629"/>
                                </a:lnTo>
                                <a:lnTo>
                                  <a:pt x="650339" y="9595"/>
                                </a:lnTo>
                                <a:lnTo>
                                  <a:pt x="650406" y="9561"/>
                                </a:lnTo>
                                <a:lnTo>
                                  <a:pt x="650472" y="9526"/>
                                </a:lnTo>
                                <a:lnTo>
                                  <a:pt x="650539" y="9492"/>
                                </a:lnTo>
                                <a:lnTo>
                                  <a:pt x="650606" y="9457"/>
                                </a:lnTo>
                                <a:lnTo>
                                  <a:pt x="650673" y="9423"/>
                                </a:lnTo>
                                <a:lnTo>
                                  <a:pt x="650740" y="9389"/>
                                </a:lnTo>
                                <a:lnTo>
                                  <a:pt x="650806" y="9354"/>
                                </a:lnTo>
                                <a:lnTo>
                                  <a:pt x="650873" y="9320"/>
                                </a:lnTo>
                                <a:lnTo>
                                  <a:pt x="650940" y="9285"/>
                                </a:lnTo>
                                <a:lnTo>
                                  <a:pt x="651007" y="9251"/>
                                </a:lnTo>
                                <a:lnTo>
                                  <a:pt x="651073" y="9216"/>
                                </a:lnTo>
                                <a:lnTo>
                                  <a:pt x="651140" y="9181"/>
                                </a:lnTo>
                                <a:lnTo>
                                  <a:pt x="651207" y="9147"/>
                                </a:lnTo>
                                <a:lnTo>
                                  <a:pt x="651274" y="9112"/>
                                </a:lnTo>
                                <a:lnTo>
                                  <a:pt x="651341" y="9078"/>
                                </a:lnTo>
                                <a:lnTo>
                                  <a:pt x="651407" y="9043"/>
                                </a:lnTo>
                                <a:lnTo>
                                  <a:pt x="651474" y="9008"/>
                                </a:lnTo>
                                <a:lnTo>
                                  <a:pt x="651541" y="8974"/>
                                </a:lnTo>
                                <a:lnTo>
                                  <a:pt x="651608" y="8939"/>
                                </a:lnTo>
                                <a:lnTo>
                                  <a:pt x="651675" y="8904"/>
                                </a:lnTo>
                                <a:lnTo>
                                  <a:pt x="651741" y="8870"/>
                                </a:lnTo>
                                <a:lnTo>
                                  <a:pt x="651808" y="8835"/>
                                </a:lnTo>
                                <a:lnTo>
                                  <a:pt x="651875" y="8800"/>
                                </a:lnTo>
                                <a:lnTo>
                                  <a:pt x="651942" y="8766"/>
                                </a:lnTo>
                                <a:lnTo>
                                  <a:pt x="652009" y="8731"/>
                                </a:lnTo>
                                <a:lnTo>
                                  <a:pt x="652075" y="8696"/>
                                </a:lnTo>
                                <a:lnTo>
                                  <a:pt x="652142" y="8661"/>
                                </a:lnTo>
                                <a:lnTo>
                                  <a:pt x="652209" y="8626"/>
                                </a:lnTo>
                                <a:lnTo>
                                  <a:pt x="652276" y="8592"/>
                                </a:lnTo>
                                <a:lnTo>
                                  <a:pt x="652343" y="8557"/>
                                </a:lnTo>
                                <a:lnTo>
                                  <a:pt x="652409" y="8522"/>
                                </a:lnTo>
                                <a:lnTo>
                                  <a:pt x="652476" y="8487"/>
                                </a:lnTo>
                                <a:lnTo>
                                  <a:pt x="652543" y="8452"/>
                                </a:lnTo>
                                <a:lnTo>
                                  <a:pt x="652610" y="8417"/>
                                </a:lnTo>
                                <a:lnTo>
                                  <a:pt x="652676" y="8382"/>
                                </a:lnTo>
                                <a:lnTo>
                                  <a:pt x="652743" y="8347"/>
                                </a:lnTo>
                                <a:lnTo>
                                  <a:pt x="652810" y="8312"/>
                                </a:lnTo>
                                <a:lnTo>
                                  <a:pt x="652877" y="8277"/>
                                </a:lnTo>
                                <a:lnTo>
                                  <a:pt x="652944" y="8242"/>
                                </a:lnTo>
                                <a:lnTo>
                                  <a:pt x="653010" y="8207"/>
                                </a:lnTo>
                                <a:lnTo>
                                  <a:pt x="653077" y="8172"/>
                                </a:lnTo>
                                <a:lnTo>
                                  <a:pt x="653144" y="8137"/>
                                </a:lnTo>
                                <a:lnTo>
                                  <a:pt x="653211" y="8102"/>
                                </a:lnTo>
                                <a:lnTo>
                                  <a:pt x="653278" y="8067"/>
                                </a:lnTo>
                                <a:lnTo>
                                  <a:pt x="653344" y="8032"/>
                                </a:lnTo>
                                <a:lnTo>
                                  <a:pt x="653411" y="7997"/>
                                </a:lnTo>
                                <a:lnTo>
                                  <a:pt x="653478" y="7962"/>
                                </a:lnTo>
                                <a:lnTo>
                                  <a:pt x="653545" y="7926"/>
                                </a:lnTo>
                                <a:lnTo>
                                  <a:pt x="653612" y="7891"/>
                                </a:lnTo>
                                <a:lnTo>
                                  <a:pt x="653678" y="7856"/>
                                </a:lnTo>
                                <a:lnTo>
                                  <a:pt x="653745" y="7821"/>
                                </a:lnTo>
                                <a:lnTo>
                                  <a:pt x="653812" y="7786"/>
                                </a:lnTo>
                                <a:lnTo>
                                  <a:pt x="653879" y="7750"/>
                                </a:lnTo>
                                <a:lnTo>
                                  <a:pt x="653945" y="7715"/>
                                </a:lnTo>
                                <a:lnTo>
                                  <a:pt x="654012" y="7680"/>
                                </a:lnTo>
                                <a:lnTo>
                                  <a:pt x="654079" y="7645"/>
                                </a:lnTo>
                                <a:lnTo>
                                  <a:pt x="654146" y="7609"/>
                                </a:lnTo>
                                <a:lnTo>
                                  <a:pt x="654213" y="7574"/>
                                </a:lnTo>
                                <a:lnTo>
                                  <a:pt x="654279" y="7539"/>
                                </a:lnTo>
                                <a:lnTo>
                                  <a:pt x="654346" y="7503"/>
                                </a:lnTo>
                                <a:lnTo>
                                  <a:pt x="654413" y="7468"/>
                                </a:lnTo>
                                <a:lnTo>
                                  <a:pt x="654480" y="7432"/>
                                </a:lnTo>
                                <a:lnTo>
                                  <a:pt x="654547" y="7397"/>
                                </a:lnTo>
                                <a:lnTo>
                                  <a:pt x="654613" y="7362"/>
                                </a:lnTo>
                                <a:lnTo>
                                  <a:pt x="654680" y="7326"/>
                                </a:lnTo>
                                <a:lnTo>
                                  <a:pt x="654747" y="7291"/>
                                </a:lnTo>
                                <a:lnTo>
                                  <a:pt x="654814" y="7255"/>
                                </a:lnTo>
                                <a:lnTo>
                                  <a:pt x="654881" y="7220"/>
                                </a:lnTo>
                                <a:lnTo>
                                  <a:pt x="654947" y="7184"/>
                                </a:lnTo>
                                <a:lnTo>
                                  <a:pt x="655014" y="7149"/>
                                </a:lnTo>
                                <a:lnTo>
                                  <a:pt x="655081" y="7113"/>
                                </a:lnTo>
                                <a:lnTo>
                                  <a:pt x="655148" y="7078"/>
                                </a:lnTo>
                                <a:lnTo>
                                  <a:pt x="655215" y="7042"/>
                                </a:lnTo>
                                <a:lnTo>
                                  <a:pt x="655281" y="7006"/>
                                </a:lnTo>
                                <a:lnTo>
                                  <a:pt x="655348" y="6971"/>
                                </a:lnTo>
                                <a:lnTo>
                                  <a:pt x="655415" y="6935"/>
                                </a:lnTo>
                                <a:lnTo>
                                  <a:pt x="655482" y="6899"/>
                                </a:lnTo>
                                <a:lnTo>
                                  <a:pt x="655548" y="6864"/>
                                </a:lnTo>
                                <a:lnTo>
                                  <a:pt x="655615" y="6828"/>
                                </a:lnTo>
                                <a:lnTo>
                                  <a:pt x="655682" y="6792"/>
                                </a:lnTo>
                                <a:lnTo>
                                  <a:pt x="655749" y="6757"/>
                                </a:lnTo>
                                <a:lnTo>
                                  <a:pt x="655816" y="6721"/>
                                </a:lnTo>
                                <a:lnTo>
                                  <a:pt x="655882" y="6685"/>
                                </a:lnTo>
                                <a:lnTo>
                                  <a:pt x="655949" y="6649"/>
                                </a:lnTo>
                                <a:lnTo>
                                  <a:pt x="656016" y="6614"/>
                                </a:lnTo>
                                <a:lnTo>
                                  <a:pt x="656083" y="6578"/>
                                </a:lnTo>
                                <a:lnTo>
                                  <a:pt x="656150" y="6542"/>
                                </a:lnTo>
                                <a:lnTo>
                                  <a:pt x="656216" y="6506"/>
                                </a:lnTo>
                                <a:lnTo>
                                  <a:pt x="656283" y="6470"/>
                                </a:lnTo>
                                <a:lnTo>
                                  <a:pt x="656350" y="6434"/>
                                </a:lnTo>
                                <a:lnTo>
                                  <a:pt x="656417" y="6398"/>
                                </a:lnTo>
                                <a:lnTo>
                                  <a:pt x="656484" y="6363"/>
                                </a:lnTo>
                                <a:lnTo>
                                  <a:pt x="656550" y="6327"/>
                                </a:lnTo>
                                <a:lnTo>
                                  <a:pt x="656617" y="6291"/>
                                </a:lnTo>
                                <a:lnTo>
                                  <a:pt x="656684" y="6255"/>
                                </a:lnTo>
                                <a:lnTo>
                                  <a:pt x="656751" y="6219"/>
                                </a:lnTo>
                                <a:lnTo>
                                  <a:pt x="656817" y="6183"/>
                                </a:lnTo>
                                <a:lnTo>
                                  <a:pt x="656884" y="6147"/>
                                </a:lnTo>
                                <a:lnTo>
                                  <a:pt x="656951" y="6111"/>
                                </a:lnTo>
                                <a:lnTo>
                                  <a:pt x="657018" y="6075"/>
                                </a:lnTo>
                                <a:lnTo>
                                  <a:pt x="657085" y="6039"/>
                                </a:lnTo>
                                <a:lnTo>
                                  <a:pt x="657151" y="6002"/>
                                </a:lnTo>
                                <a:lnTo>
                                  <a:pt x="657218" y="5966"/>
                                </a:lnTo>
                                <a:lnTo>
                                  <a:pt x="657285" y="5930"/>
                                </a:lnTo>
                                <a:lnTo>
                                  <a:pt x="657352" y="5894"/>
                                </a:lnTo>
                                <a:lnTo>
                                  <a:pt x="657419" y="5858"/>
                                </a:lnTo>
                                <a:lnTo>
                                  <a:pt x="657485" y="5822"/>
                                </a:lnTo>
                                <a:lnTo>
                                  <a:pt x="657552" y="5786"/>
                                </a:lnTo>
                                <a:lnTo>
                                  <a:pt x="657619" y="5749"/>
                                </a:lnTo>
                                <a:lnTo>
                                  <a:pt x="657686" y="5713"/>
                                </a:lnTo>
                                <a:lnTo>
                                  <a:pt x="657753" y="5677"/>
                                </a:lnTo>
                                <a:lnTo>
                                  <a:pt x="657819" y="5641"/>
                                </a:lnTo>
                                <a:lnTo>
                                  <a:pt x="657886" y="5604"/>
                                </a:lnTo>
                                <a:lnTo>
                                  <a:pt x="657953" y="5568"/>
                                </a:lnTo>
                                <a:lnTo>
                                  <a:pt x="658020" y="5532"/>
                                </a:lnTo>
                                <a:lnTo>
                                  <a:pt x="658087" y="5495"/>
                                </a:lnTo>
                                <a:lnTo>
                                  <a:pt x="658153" y="5459"/>
                                </a:lnTo>
                                <a:lnTo>
                                  <a:pt x="658220" y="5423"/>
                                </a:lnTo>
                                <a:lnTo>
                                  <a:pt x="658287" y="5386"/>
                                </a:lnTo>
                                <a:lnTo>
                                  <a:pt x="658354" y="5350"/>
                                </a:lnTo>
                                <a:lnTo>
                                  <a:pt x="658420" y="5313"/>
                                </a:lnTo>
                                <a:lnTo>
                                  <a:pt x="658487" y="5277"/>
                                </a:lnTo>
                                <a:lnTo>
                                  <a:pt x="658554" y="5241"/>
                                </a:lnTo>
                                <a:lnTo>
                                  <a:pt x="658621" y="5204"/>
                                </a:lnTo>
                                <a:lnTo>
                                  <a:pt x="658688" y="5168"/>
                                </a:lnTo>
                                <a:lnTo>
                                  <a:pt x="658754" y="5131"/>
                                </a:lnTo>
                                <a:lnTo>
                                  <a:pt x="658821" y="5095"/>
                                </a:lnTo>
                                <a:lnTo>
                                  <a:pt x="658888" y="5058"/>
                                </a:lnTo>
                                <a:lnTo>
                                  <a:pt x="658955" y="5021"/>
                                </a:lnTo>
                                <a:lnTo>
                                  <a:pt x="659022" y="4985"/>
                                </a:lnTo>
                                <a:lnTo>
                                  <a:pt x="659088" y="4948"/>
                                </a:lnTo>
                                <a:lnTo>
                                  <a:pt x="659155" y="4912"/>
                                </a:lnTo>
                                <a:lnTo>
                                  <a:pt x="659222" y="4875"/>
                                </a:lnTo>
                                <a:lnTo>
                                  <a:pt x="659289" y="4838"/>
                                </a:lnTo>
                                <a:lnTo>
                                  <a:pt x="659356" y="4802"/>
                                </a:lnTo>
                                <a:lnTo>
                                  <a:pt x="659422" y="4765"/>
                                </a:lnTo>
                                <a:lnTo>
                                  <a:pt x="659489" y="4728"/>
                                </a:lnTo>
                                <a:lnTo>
                                  <a:pt x="659556" y="4692"/>
                                </a:lnTo>
                                <a:lnTo>
                                  <a:pt x="659623" y="4655"/>
                                </a:lnTo>
                                <a:lnTo>
                                  <a:pt x="659689" y="4618"/>
                                </a:lnTo>
                                <a:lnTo>
                                  <a:pt x="659756" y="4581"/>
                                </a:lnTo>
                                <a:lnTo>
                                  <a:pt x="659823" y="4545"/>
                                </a:lnTo>
                                <a:lnTo>
                                  <a:pt x="659890" y="4508"/>
                                </a:lnTo>
                                <a:lnTo>
                                  <a:pt x="659957" y="4471"/>
                                </a:lnTo>
                                <a:lnTo>
                                  <a:pt x="660023" y="4434"/>
                                </a:lnTo>
                                <a:lnTo>
                                  <a:pt x="660090" y="4397"/>
                                </a:lnTo>
                                <a:lnTo>
                                  <a:pt x="660157" y="4360"/>
                                </a:lnTo>
                                <a:lnTo>
                                  <a:pt x="660224" y="4323"/>
                                </a:lnTo>
                                <a:lnTo>
                                  <a:pt x="660291" y="4287"/>
                                </a:lnTo>
                                <a:lnTo>
                                  <a:pt x="660357" y="4250"/>
                                </a:lnTo>
                                <a:lnTo>
                                  <a:pt x="660424" y="4213"/>
                                </a:lnTo>
                                <a:lnTo>
                                  <a:pt x="660491" y="4176"/>
                                </a:lnTo>
                                <a:lnTo>
                                  <a:pt x="660558" y="4139"/>
                                </a:lnTo>
                                <a:lnTo>
                                  <a:pt x="660625" y="4102"/>
                                </a:lnTo>
                                <a:lnTo>
                                  <a:pt x="660691" y="4065"/>
                                </a:lnTo>
                                <a:lnTo>
                                  <a:pt x="660758" y="4028"/>
                                </a:lnTo>
                                <a:lnTo>
                                  <a:pt x="660825" y="3991"/>
                                </a:lnTo>
                                <a:lnTo>
                                  <a:pt x="660892" y="3954"/>
                                </a:lnTo>
                                <a:lnTo>
                                  <a:pt x="660958" y="3916"/>
                                </a:lnTo>
                                <a:lnTo>
                                  <a:pt x="661025" y="3879"/>
                                </a:lnTo>
                                <a:lnTo>
                                  <a:pt x="661092" y="3842"/>
                                </a:lnTo>
                                <a:lnTo>
                                  <a:pt x="661159" y="3805"/>
                                </a:lnTo>
                                <a:lnTo>
                                  <a:pt x="661226" y="3768"/>
                                </a:lnTo>
                                <a:lnTo>
                                  <a:pt x="661292" y="3731"/>
                                </a:lnTo>
                                <a:lnTo>
                                  <a:pt x="661359" y="3694"/>
                                </a:lnTo>
                                <a:lnTo>
                                  <a:pt x="661426" y="3656"/>
                                </a:lnTo>
                                <a:lnTo>
                                  <a:pt x="661493" y="3619"/>
                                </a:lnTo>
                                <a:lnTo>
                                  <a:pt x="661560" y="3582"/>
                                </a:lnTo>
                                <a:lnTo>
                                  <a:pt x="661626" y="3545"/>
                                </a:lnTo>
                                <a:lnTo>
                                  <a:pt x="661693" y="3507"/>
                                </a:lnTo>
                                <a:lnTo>
                                  <a:pt x="661760" y="3470"/>
                                </a:lnTo>
                                <a:lnTo>
                                  <a:pt x="661827" y="3433"/>
                                </a:lnTo>
                                <a:lnTo>
                                  <a:pt x="661894" y="3395"/>
                                </a:lnTo>
                                <a:lnTo>
                                  <a:pt x="661960" y="3358"/>
                                </a:lnTo>
                                <a:lnTo>
                                  <a:pt x="662027" y="3321"/>
                                </a:lnTo>
                                <a:lnTo>
                                  <a:pt x="662094" y="3283"/>
                                </a:lnTo>
                                <a:lnTo>
                                  <a:pt x="662161" y="3246"/>
                                </a:lnTo>
                                <a:lnTo>
                                  <a:pt x="662228" y="3208"/>
                                </a:lnTo>
                                <a:lnTo>
                                  <a:pt x="662294" y="3171"/>
                                </a:lnTo>
                                <a:lnTo>
                                  <a:pt x="662361" y="3133"/>
                                </a:lnTo>
                                <a:lnTo>
                                  <a:pt x="662428" y="3096"/>
                                </a:lnTo>
                                <a:lnTo>
                                  <a:pt x="662495" y="3058"/>
                                </a:lnTo>
                                <a:lnTo>
                                  <a:pt x="662561" y="3021"/>
                                </a:lnTo>
                                <a:lnTo>
                                  <a:pt x="662628" y="2983"/>
                                </a:lnTo>
                                <a:lnTo>
                                  <a:pt x="662695" y="2946"/>
                                </a:lnTo>
                                <a:lnTo>
                                  <a:pt x="662762" y="2908"/>
                                </a:lnTo>
                                <a:lnTo>
                                  <a:pt x="662829" y="2871"/>
                                </a:lnTo>
                                <a:lnTo>
                                  <a:pt x="662895" y="2833"/>
                                </a:lnTo>
                                <a:lnTo>
                                  <a:pt x="662962" y="2795"/>
                                </a:lnTo>
                                <a:lnTo>
                                  <a:pt x="663029" y="2758"/>
                                </a:lnTo>
                                <a:lnTo>
                                  <a:pt x="663096" y="2720"/>
                                </a:lnTo>
                                <a:lnTo>
                                  <a:pt x="663163" y="2682"/>
                                </a:lnTo>
                                <a:lnTo>
                                  <a:pt x="663229" y="2645"/>
                                </a:lnTo>
                                <a:lnTo>
                                  <a:pt x="663296" y="2607"/>
                                </a:lnTo>
                                <a:lnTo>
                                  <a:pt x="663363" y="2569"/>
                                </a:lnTo>
                                <a:lnTo>
                                  <a:pt x="663430" y="2532"/>
                                </a:lnTo>
                                <a:lnTo>
                                  <a:pt x="663497" y="2494"/>
                                </a:lnTo>
                                <a:lnTo>
                                  <a:pt x="663563" y="2456"/>
                                </a:lnTo>
                                <a:lnTo>
                                  <a:pt x="663630" y="2418"/>
                                </a:lnTo>
                                <a:lnTo>
                                  <a:pt x="663697" y="2380"/>
                                </a:lnTo>
                                <a:lnTo>
                                  <a:pt x="663764" y="2342"/>
                                </a:lnTo>
                                <a:lnTo>
                                  <a:pt x="663830" y="2305"/>
                                </a:lnTo>
                                <a:lnTo>
                                  <a:pt x="663897" y="2267"/>
                                </a:lnTo>
                                <a:lnTo>
                                  <a:pt x="663964" y="2229"/>
                                </a:lnTo>
                                <a:lnTo>
                                  <a:pt x="664031" y="2191"/>
                                </a:lnTo>
                                <a:lnTo>
                                  <a:pt x="664098" y="2153"/>
                                </a:lnTo>
                                <a:lnTo>
                                  <a:pt x="664164" y="2115"/>
                                </a:lnTo>
                                <a:lnTo>
                                  <a:pt x="664231" y="2077"/>
                                </a:lnTo>
                                <a:lnTo>
                                  <a:pt x="664298" y="2039"/>
                                </a:lnTo>
                                <a:lnTo>
                                  <a:pt x="664365" y="2001"/>
                                </a:lnTo>
                                <a:lnTo>
                                  <a:pt x="664432" y="1963"/>
                                </a:lnTo>
                                <a:lnTo>
                                  <a:pt x="664498" y="1925"/>
                                </a:lnTo>
                                <a:lnTo>
                                  <a:pt x="664565" y="1887"/>
                                </a:lnTo>
                                <a:lnTo>
                                  <a:pt x="664632" y="1849"/>
                                </a:lnTo>
                                <a:lnTo>
                                  <a:pt x="664699" y="1811"/>
                                </a:lnTo>
                                <a:lnTo>
                                  <a:pt x="664766" y="1773"/>
                                </a:lnTo>
                                <a:lnTo>
                                  <a:pt x="664832" y="1735"/>
                                </a:lnTo>
                                <a:lnTo>
                                  <a:pt x="664899" y="1696"/>
                                </a:lnTo>
                                <a:lnTo>
                                  <a:pt x="664966" y="1658"/>
                                </a:lnTo>
                                <a:lnTo>
                                  <a:pt x="665033" y="1620"/>
                                </a:lnTo>
                                <a:lnTo>
                                  <a:pt x="665100" y="1582"/>
                                </a:lnTo>
                                <a:lnTo>
                                  <a:pt x="665166" y="1544"/>
                                </a:lnTo>
                                <a:lnTo>
                                  <a:pt x="665233" y="1505"/>
                                </a:lnTo>
                                <a:lnTo>
                                  <a:pt x="665300" y="1467"/>
                                </a:lnTo>
                                <a:lnTo>
                                  <a:pt x="665367" y="1429"/>
                                </a:lnTo>
                                <a:lnTo>
                                  <a:pt x="665433" y="1390"/>
                                </a:lnTo>
                                <a:lnTo>
                                  <a:pt x="665500" y="1352"/>
                                </a:lnTo>
                                <a:lnTo>
                                  <a:pt x="665567" y="1314"/>
                                </a:lnTo>
                                <a:lnTo>
                                  <a:pt x="665634" y="1275"/>
                                </a:lnTo>
                                <a:lnTo>
                                  <a:pt x="665701" y="1237"/>
                                </a:lnTo>
                                <a:lnTo>
                                  <a:pt x="665767" y="1199"/>
                                </a:lnTo>
                                <a:lnTo>
                                  <a:pt x="665834" y="1160"/>
                                </a:lnTo>
                                <a:lnTo>
                                  <a:pt x="665901" y="1122"/>
                                </a:lnTo>
                                <a:lnTo>
                                  <a:pt x="665968" y="1083"/>
                                </a:lnTo>
                                <a:lnTo>
                                  <a:pt x="666035" y="1045"/>
                                </a:lnTo>
                                <a:lnTo>
                                  <a:pt x="666101" y="1006"/>
                                </a:lnTo>
                                <a:lnTo>
                                  <a:pt x="666168" y="968"/>
                                </a:lnTo>
                                <a:lnTo>
                                  <a:pt x="666235" y="929"/>
                                </a:lnTo>
                                <a:lnTo>
                                  <a:pt x="666302" y="891"/>
                                </a:lnTo>
                                <a:lnTo>
                                  <a:pt x="666369" y="852"/>
                                </a:lnTo>
                                <a:lnTo>
                                  <a:pt x="666435" y="814"/>
                                </a:lnTo>
                                <a:lnTo>
                                  <a:pt x="666502" y="775"/>
                                </a:lnTo>
                                <a:lnTo>
                                  <a:pt x="666569" y="737"/>
                                </a:lnTo>
                                <a:lnTo>
                                  <a:pt x="666636" y="698"/>
                                </a:lnTo>
                                <a:lnTo>
                                  <a:pt x="666702" y="659"/>
                                </a:lnTo>
                                <a:lnTo>
                                  <a:pt x="666769" y="621"/>
                                </a:lnTo>
                                <a:lnTo>
                                  <a:pt x="666836" y="582"/>
                                </a:lnTo>
                                <a:lnTo>
                                  <a:pt x="666903" y="543"/>
                                </a:lnTo>
                                <a:lnTo>
                                  <a:pt x="666970" y="505"/>
                                </a:lnTo>
                                <a:lnTo>
                                  <a:pt x="667036" y="466"/>
                                </a:lnTo>
                                <a:lnTo>
                                  <a:pt x="667103" y="427"/>
                                </a:lnTo>
                                <a:lnTo>
                                  <a:pt x="667170" y="388"/>
                                </a:lnTo>
                                <a:lnTo>
                                  <a:pt x="667237" y="349"/>
                                </a:lnTo>
                                <a:lnTo>
                                  <a:pt x="667304" y="311"/>
                                </a:lnTo>
                                <a:lnTo>
                                  <a:pt x="667370" y="272"/>
                                </a:lnTo>
                                <a:lnTo>
                                  <a:pt x="667437" y="233"/>
                                </a:lnTo>
                                <a:lnTo>
                                  <a:pt x="667504" y="194"/>
                                </a:lnTo>
                                <a:lnTo>
                                  <a:pt x="667571" y="155"/>
                                </a:lnTo>
                                <a:lnTo>
                                  <a:pt x="667638" y="116"/>
                                </a:lnTo>
                                <a:lnTo>
                                  <a:pt x="667704" y="77"/>
                                </a:lnTo>
                                <a:lnTo>
                                  <a:pt x="667771" y="38"/>
                                </a:lnTo>
                                <a:lnTo>
                                  <a:pt x="667838" y="0"/>
                                </a:lnTo>
                                <a:lnTo>
                                  <a:pt x="667838" y="73588"/>
                                </a:lnTo>
                                <a:lnTo>
                                  <a:pt x="0" y="73588"/>
                                </a:lnTo>
                              </a:path>
                            </a:pathLst>
                          </a:custGeom>
                        </wps:spPr>
                        <wps:bodyPr/>
                      </wps:wsp>
                      <wps:wsp>
                        <wps:cNvPr id="8942" name="pl371"/>
                        <wps:cNvSpPr/>
                        <wps:spPr>
                          <a:xfrm>
                            <a:off x="2556268" y="3785510"/>
                            <a:ext cx="1032" cy="103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32" h="1032">
                                <a:moveTo>
                                  <a:pt x="0" y="1032"/>
                                </a:moveTo>
                                <a:lnTo>
                                  <a:pt x="103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43" name="pl372"/>
                        <wps:cNvSpPr/>
                        <wps:spPr>
                          <a:xfrm>
                            <a:off x="2556268" y="3789953"/>
                            <a:ext cx="3055" cy="305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055" h="3055">
                                <a:moveTo>
                                  <a:pt x="0" y="3055"/>
                                </a:moveTo>
                                <a:lnTo>
                                  <a:pt x="305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44" name="pl373"/>
                        <wps:cNvSpPr/>
                        <wps:spPr>
                          <a:xfrm>
                            <a:off x="2556268" y="3794385"/>
                            <a:ext cx="5089" cy="508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089" h="5089">
                                <a:moveTo>
                                  <a:pt x="0" y="5089"/>
                                </a:moveTo>
                                <a:lnTo>
                                  <a:pt x="508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45" name="pl374"/>
                        <wps:cNvSpPr/>
                        <wps:spPr>
                          <a:xfrm>
                            <a:off x="2556268" y="3798806"/>
                            <a:ext cx="7134" cy="713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134" h="7134">
                                <a:moveTo>
                                  <a:pt x="0" y="7134"/>
                                </a:moveTo>
                                <a:lnTo>
                                  <a:pt x="713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46" name="pl375"/>
                        <wps:cNvSpPr/>
                        <wps:spPr>
                          <a:xfrm>
                            <a:off x="2556268" y="3803215"/>
                            <a:ext cx="9190" cy="919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190" h="9190">
                                <a:moveTo>
                                  <a:pt x="0" y="9190"/>
                                </a:moveTo>
                                <a:lnTo>
                                  <a:pt x="919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47" name="pl376"/>
                        <wps:cNvSpPr/>
                        <wps:spPr>
                          <a:xfrm>
                            <a:off x="2556268" y="3807613"/>
                            <a:ext cx="11258" cy="1125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258" h="11258">
                                <a:moveTo>
                                  <a:pt x="0" y="11258"/>
                                </a:moveTo>
                                <a:lnTo>
                                  <a:pt x="1125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48" name="pl377"/>
                        <wps:cNvSpPr/>
                        <wps:spPr>
                          <a:xfrm>
                            <a:off x="2556268" y="3812000"/>
                            <a:ext cx="13337" cy="1333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337" h="13337">
                                <a:moveTo>
                                  <a:pt x="0" y="13337"/>
                                </a:moveTo>
                                <a:lnTo>
                                  <a:pt x="1333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49" name="pl378"/>
                        <wps:cNvSpPr/>
                        <wps:spPr>
                          <a:xfrm>
                            <a:off x="2556268" y="3816374"/>
                            <a:ext cx="15428" cy="1542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428" h="15428">
                                <a:moveTo>
                                  <a:pt x="0" y="15428"/>
                                </a:moveTo>
                                <a:lnTo>
                                  <a:pt x="1542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50" name="pl379"/>
                        <wps:cNvSpPr/>
                        <wps:spPr>
                          <a:xfrm>
                            <a:off x="2556268" y="3820737"/>
                            <a:ext cx="17532" cy="1753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532" h="17532">
                                <a:moveTo>
                                  <a:pt x="0" y="17532"/>
                                </a:moveTo>
                                <a:lnTo>
                                  <a:pt x="1753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51" name="pl380"/>
                        <wps:cNvSpPr/>
                        <wps:spPr>
                          <a:xfrm>
                            <a:off x="2556268" y="3825087"/>
                            <a:ext cx="19647" cy="1964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9647" h="19647">
                                <a:moveTo>
                                  <a:pt x="0" y="19647"/>
                                </a:moveTo>
                                <a:lnTo>
                                  <a:pt x="1964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52" name="pl381"/>
                        <wps:cNvSpPr/>
                        <wps:spPr>
                          <a:xfrm>
                            <a:off x="2556268" y="3829426"/>
                            <a:ext cx="21775" cy="2177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1775" h="21775">
                                <a:moveTo>
                                  <a:pt x="0" y="21775"/>
                                </a:moveTo>
                                <a:lnTo>
                                  <a:pt x="2177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53" name="pl382"/>
                        <wps:cNvSpPr/>
                        <wps:spPr>
                          <a:xfrm>
                            <a:off x="2556268" y="3833751"/>
                            <a:ext cx="23915" cy="2391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3915" h="23915">
                                <a:moveTo>
                                  <a:pt x="0" y="23915"/>
                                </a:moveTo>
                                <a:lnTo>
                                  <a:pt x="2391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54" name="pl383"/>
                        <wps:cNvSpPr/>
                        <wps:spPr>
                          <a:xfrm>
                            <a:off x="2556268" y="3838064"/>
                            <a:ext cx="26068" cy="2606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6068" h="26068">
                                <a:moveTo>
                                  <a:pt x="0" y="26068"/>
                                </a:moveTo>
                                <a:lnTo>
                                  <a:pt x="2606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55" name="pl384"/>
                        <wps:cNvSpPr/>
                        <wps:spPr>
                          <a:xfrm>
                            <a:off x="2556268" y="3842363"/>
                            <a:ext cx="28234" cy="2823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8234" h="28234">
                                <a:moveTo>
                                  <a:pt x="0" y="28234"/>
                                </a:moveTo>
                                <a:lnTo>
                                  <a:pt x="2823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56" name="pl385"/>
                        <wps:cNvSpPr/>
                        <wps:spPr>
                          <a:xfrm>
                            <a:off x="2556268" y="3846650"/>
                            <a:ext cx="30414" cy="3041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0414" h="30414">
                                <a:moveTo>
                                  <a:pt x="0" y="30414"/>
                                </a:moveTo>
                                <a:lnTo>
                                  <a:pt x="3041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57" name="pl386"/>
                        <wps:cNvSpPr/>
                        <wps:spPr>
                          <a:xfrm>
                            <a:off x="2556268" y="3850923"/>
                            <a:ext cx="32607" cy="3260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2607" h="32607">
                                <a:moveTo>
                                  <a:pt x="0" y="32607"/>
                                </a:moveTo>
                                <a:lnTo>
                                  <a:pt x="3260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58" name="pl387"/>
                        <wps:cNvSpPr/>
                        <wps:spPr>
                          <a:xfrm>
                            <a:off x="2556268" y="3855182"/>
                            <a:ext cx="34813" cy="3481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813" h="34813">
                                <a:moveTo>
                                  <a:pt x="0" y="34813"/>
                                </a:moveTo>
                                <a:lnTo>
                                  <a:pt x="3481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59" name="pl388"/>
                        <wps:cNvSpPr/>
                        <wps:spPr>
                          <a:xfrm>
                            <a:off x="2556268" y="3859427"/>
                            <a:ext cx="37033" cy="3703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7033" h="37033">
                                <a:moveTo>
                                  <a:pt x="0" y="37033"/>
                                </a:moveTo>
                                <a:lnTo>
                                  <a:pt x="3703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60" name="pl389"/>
                        <wps:cNvSpPr/>
                        <wps:spPr>
                          <a:xfrm>
                            <a:off x="2556268" y="3863659"/>
                            <a:ext cx="39268" cy="3926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9268" h="39268">
                                <a:moveTo>
                                  <a:pt x="0" y="39268"/>
                                </a:moveTo>
                                <a:lnTo>
                                  <a:pt x="3926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61" name="pl390"/>
                        <wps:cNvSpPr/>
                        <wps:spPr>
                          <a:xfrm>
                            <a:off x="2556268" y="3867876"/>
                            <a:ext cx="41516" cy="4151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1516" h="41516">
                                <a:moveTo>
                                  <a:pt x="0" y="41516"/>
                                </a:moveTo>
                                <a:lnTo>
                                  <a:pt x="4151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62" name="pl391"/>
                        <wps:cNvSpPr/>
                        <wps:spPr>
                          <a:xfrm>
                            <a:off x="2556268" y="3872078"/>
                            <a:ext cx="43780" cy="4378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3780" h="43780">
                                <a:moveTo>
                                  <a:pt x="0" y="43780"/>
                                </a:moveTo>
                                <a:lnTo>
                                  <a:pt x="4378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63" name="pl392"/>
                        <wps:cNvSpPr/>
                        <wps:spPr>
                          <a:xfrm>
                            <a:off x="2556268" y="3876266"/>
                            <a:ext cx="46058" cy="4605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6058" h="46058">
                                <a:moveTo>
                                  <a:pt x="0" y="46058"/>
                                </a:moveTo>
                                <a:lnTo>
                                  <a:pt x="4605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64" name="pl393"/>
                        <wps:cNvSpPr/>
                        <wps:spPr>
                          <a:xfrm>
                            <a:off x="2556268" y="3880439"/>
                            <a:ext cx="48351" cy="4835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8351" h="48351">
                                <a:moveTo>
                                  <a:pt x="0" y="48351"/>
                                </a:moveTo>
                                <a:lnTo>
                                  <a:pt x="4835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65" name="pl394"/>
                        <wps:cNvSpPr/>
                        <wps:spPr>
                          <a:xfrm>
                            <a:off x="2556268" y="3884596"/>
                            <a:ext cx="50659" cy="5065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0659" h="50659">
                                <a:moveTo>
                                  <a:pt x="0" y="50659"/>
                                </a:moveTo>
                                <a:lnTo>
                                  <a:pt x="5065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66" name="pl395"/>
                        <wps:cNvSpPr/>
                        <wps:spPr>
                          <a:xfrm>
                            <a:off x="2556268" y="3888738"/>
                            <a:ext cx="52983" cy="5298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2983" h="52983">
                                <a:moveTo>
                                  <a:pt x="0" y="52983"/>
                                </a:moveTo>
                                <a:lnTo>
                                  <a:pt x="5298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67" name="pl396"/>
                        <wps:cNvSpPr/>
                        <wps:spPr>
                          <a:xfrm>
                            <a:off x="2556268" y="3892865"/>
                            <a:ext cx="55322" cy="5532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5322" h="55322">
                                <a:moveTo>
                                  <a:pt x="0" y="55322"/>
                                </a:moveTo>
                                <a:lnTo>
                                  <a:pt x="5532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68" name="pl397"/>
                        <wps:cNvSpPr/>
                        <wps:spPr>
                          <a:xfrm>
                            <a:off x="2556268" y="3896975"/>
                            <a:ext cx="57678" cy="5767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7678" h="57678">
                                <a:moveTo>
                                  <a:pt x="0" y="57678"/>
                                </a:moveTo>
                                <a:lnTo>
                                  <a:pt x="5767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69" name="pl398"/>
                        <wps:cNvSpPr/>
                        <wps:spPr>
                          <a:xfrm>
                            <a:off x="2556268" y="3901069"/>
                            <a:ext cx="60050" cy="6005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0050" h="60050">
                                <a:moveTo>
                                  <a:pt x="0" y="60050"/>
                                </a:moveTo>
                                <a:lnTo>
                                  <a:pt x="6005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70" name="pl399"/>
                        <wps:cNvSpPr/>
                        <wps:spPr>
                          <a:xfrm>
                            <a:off x="2556268" y="3905146"/>
                            <a:ext cx="62438" cy="6243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2438" h="62438">
                                <a:moveTo>
                                  <a:pt x="0" y="62438"/>
                                </a:moveTo>
                                <a:lnTo>
                                  <a:pt x="6243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71" name="pl400"/>
                        <wps:cNvSpPr/>
                        <wps:spPr>
                          <a:xfrm>
                            <a:off x="2556268" y="3909207"/>
                            <a:ext cx="64844" cy="6484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4844" h="64844">
                                <a:moveTo>
                                  <a:pt x="0" y="64844"/>
                                </a:moveTo>
                                <a:lnTo>
                                  <a:pt x="6484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72" name="pl401"/>
                        <wps:cNvSpPr/>
                        <wps:spPr>
                          <a:xfrm>
                            <a:off x="2556268" y="3913250"/>
                            <a:ext cx="67266" cy="6726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7266" h="67266">
                                <a:moveTo>
                                  <a:pt x="0" y="67266"/>
                                </a:moveTo>
                                <a:lnTo>
                                  <a:pt x="6726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73" name="pl402"/>
                        <wps:cNvSpPr/>
                        <wps:spPr>
                          <a:xfrm>
                            <a:off x="2556268" y="3917276"/>
                            <a:ext cx="69706" cy="6970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9706" h="69706">
                                <a:moveTo>
                                  <a:pt x="0" y="69706"/>
                                </a:moveTo>
                                <a:lnTo>
                                  <a:pt x="6970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74" name="pl403"/>
                        <wps:cNvSpPr/>
                        <wps:spPr>
                          <a:xfrm>
                            <a:off x="2556268" y="3921284"/>
                            <a:ext cx="72163" cy="7216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2163" h="72163">
                                <a:moveTo>
                                  <a:pt x="0" y="72163"/>
                                </a:moveTo>
                                <a:lnTo>
                                  <a:pt x="7216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75" name="pl404"/>
                        <wps:cNvSpPr/>
                        <wps:spPr>
                          <a:xfrm>
                            <a:off x="2556268" y="3925275"/>
                            <a:ext cx="74638" cy="7463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4638" h="74638">
                                <a:moveTo>
                                  <a:pt x="0" y="74638"/>
                                </a:moveTo>
                                <a:lnTo>
                                  <a:pt x="7463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76" name="pl405"/>
                        <wps:cNvSpPr/>
                        <wps:spPr>
                          <a:xfrm>
                            <a:off x="2556268" y="3929247"/>
                            <a:ext cx="77132" cy="7713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7132" h="77132">
                                <a:moveTo>
                                  <a:pt x="0" y="77132"/>
                                </a:moveTo>
                                <a:lnTo>
                                  <a:pt x="7713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77" name="pl406"/>
                        <wps:cNvSpPr/>
                        <wps:spPr>
                          <a:xfrm>
                            <a:off x="2556268" y="3933201"/>
                            <a:ext cx="79644" cy="7964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9644" h="79644">
                                <a:moveTo>
                                  <a:pt x="0" y="79644"/>
                                </a:moveTo>
                                <a:lnTo>
                                  <a:pt x="7964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78" name="pl407"/>
                        <wps:cNvSpPr/>
                        <wps:spPr>
                          <a:xfrm>
                            <a:off x="2556268" y="3937136"/>
                            <a:ext cx="82175" cy="8217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2175" h="82175">
                                <a:moveTo>
                                  <a:pt x="0" y="82175"/>
                                </a:moveTo>
                                <a:lnTo>
                                  <a:pt x="8217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79" name="pl408"/>
                        <wps:cNvSpPr/>
                        <wps:spPr>
                          <a:xfrm>
                            <a:off x="2556268" y="3941051"/>
                            <a:ext cx="84725" cy="8472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4725" h="84725">
                                <a:moveTo>
                                  <a:pt x="0" y="84725"/>
                                </a:moveTo>
                                <a:lnTo>
                                  <a:pt x="8472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80" name="pl409"/>
                        <wps:cNvSpPr/>
                        <wps:spPr>
                          <a:xfrm>
                            <a:off x="2556268" y="3944947"/>
                            <a:ext cx="87295" cy="8729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7295" h="87295">
                                <a:moveTo>
                                  <a:pt x="0" y="87295"/>
                                </a:moveTo>
                                <a:lnTo>
                                  <a:pt x="8729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81" name="pl410"/>
                        <wps:cNvSpPr/>
                        <wps:spPr>
                          <a:xfrm>
                            <a:off x="2556268" y="3948824"/>
                            <a:ext cx="89884" cy="8988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9884" h="89884">
                                <a:moveTo>
                                  <a:pt x="0" y="89884"/>
                                </a:moveTo>
                                <a:lnTo>
                                  <a:pt x="8988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82" name="pl411"/>
                        <wps:cNvSpPr/>
                        <wps:spPr>
                          <a:xfrm>
                            <a:off x="2556268" y="3952680"/>
                            <a:ext cx="92494" cy="9249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2494" h="92494">
                                <a:moveTo>
                                  <a:pt x="0" y="92494"/>
                                </a:moveTo>
                                <a:lnTo>
                                  <a:pt x="9249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83" name="pl412"/>
                        <wps:cNvSpPr/>
                        <wps:spPr>
                          <a:xfrm>
                            <a:off x="2556268" y="3956516"/>
                            <a:ext cx="95123" cy="9512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5123" h="95123">
                                <a:moveTo>
                                  <a:pt x="0" y="95123"/>
                                </a:moveTo>
                                <a:lnTo>
                                  <a:pt x="9512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84" name="pl413"/>
                        <wps:cNvSpPr/>
                        <wps:spPr>
                          <a:xfrm>
                            <a:off x="2556268" y="3960331"/>
                            <a:ext cx="97774" cy="9777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7774" h="97774">
                                <a:moveTo>
                                  <a:pt x="0" y="97774"/>
                                </a:moveTo>
                                <a:lnTo>
                                  <a:pt x="9777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85" name="pl414"/>
                        <wps:cNvSpPr/>
                        <wps:spPr>
                          <a:xfrm>
                            <a:off x="2556268" y="3964125"/>
                            <a:ext cx="100446" cy="10044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0446" h="100446">
                                <a:moveTo>
                                  <a:pt x="0" y="100446"/>
                                </a:moveTo>
                                <a:lnTo>
                                  <a:pt x="10044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86" name="pl415"/>
                        <wps:cNvSpPr/>
                        <wps:spPr>
                          <a:xfrm>
                            <a:off x="2556268" y="3967898"/>
                            <a:ext cx="103139" cy="10313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3139" h="103139">
                                <a:moveTo>
                                  <a:pt x="0" y="103139"/>
                                </a:moveTo>
                                <a:lnTo>
                                  <a:pt x="10313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87" name="pl416"/>
                        <wps:cNvSpPr/>
                        <wps:spPr>
                          <a:xfrm>
                            <a:off x="2556268" y="3971649"/>
                            <a:ext cx="105854" cy="10585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5854" h="105854">
                                <a:moveTo>
                                  <a:pt x="0" y="105854"/>
                                </a:moveTo>
                                <a:lnTo>
                                  <a:pt x="10585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88" name="pl417"/>
                        <wps:cNvSpPr/>
                        <wps:spPr>
                          <a:xfrm>
                            <a:off x="2556268" y="3975378"/>
                            <a:ext cx="108591" cy="10859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8591" h="108591">
                                <a:moveTo>
                                  <a:pt x="0" y="108591"/>
                                </a:moveTo>
                                <a:lnTo>
                                  <a:pt x="10859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89" name="pl418"/>
                        <wps:cNvSpPr/>
                        <wps:spPr>
                          <a:xfrm>
                            <a:off x="2556268" y="3979084"/>
                            <a:ext cx="111350" cy="11135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1350" h="111350">
                                <a:moveTo>
                                  <a:pt x="0" y="111350"/>
                                </a:moveTo>
                                <a:lnTo>
                                  <a:pt x="11135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90" name="pl419"/>
                        <wps:cNvSpPr/>
                        <wps:spPr>
                          <a:xfrm>
                            <a:off x="2556268" y="3982767"/>
                            <a:ext cx="114133" cy="11413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4133" h="114133">
                                <a:moveTo>
                                  <a:pt x="0" y="114133"/>
                                </a:moveTo>
                                <a:lnTo>
                                  <a:pt x="11413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91" name="pl420"/>
                        <wps:cNvSpPr/>
                        <wps:spPr>
                          <a:xfrm>
                            <a:off x="2556268" y="3986427"/>
                            <a:ext cx="116938" cy="11693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6938" h="116938">
                                <a:moveTo>
                                  <a:pt x="0" y="116938"/>
                                </a:moveTo>
                                <a:lnTo>
                                  <a:pt x="11693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92" name="pl421"/>
                        <wps:cNvSpPr/>
                        <wps:spPr>
                          <a:xfrm>
                            <a:off x="2556268" y="3990064"/>
                            <a:ext cx="119768" cy="11976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9768" h="119768">
                                <a:moveTo>
                                  <a:pt x="0" y="119768"/>
                                </a:moveTo>
                                <a:lnTo>
                                  <a:pt x="11976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93" name="pl422"/>
                        <wps:cNvSpPr/>
                        <wps:spPr>
                          <a:xfrm>
                            <a:off x="2556268" y="3993677"/>
                            <a:ext cx="122621" cy="12262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2621" h="122621">
                                <a:moveTo>
                                  <a:pt x="0" y="122621"/>
                                </a:moveTo>
                                <a:lnTo>
                                  <a:pt x="12262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94" name="pl423"/>
                        <wps:cNvSpPr/>
                        <wps:spPr>
                          <a:xfrm>
                            <a:off x="2556268" y="3997265"/>
                            <a:ext cx="125498" cy="12549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5498" h="125498">
                                <a:moveTo>
                                  <a:pt x="0" y="125498"/>
                                </a:moveTo>
                                <a:lnTo>
                                  <a:pt x="12549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95" name="pl424"/>
                        <wps:cNvSpPr/>
                        <wps:spPr>
                          <a:xfrm>
                            <a:off x="2556268" y="4000828"/>
                            <a:ext cx="128401" cy="12840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8401" h="128401">
                                <a:moveTo>
                                  <a:pt x="0" y="128401"/>
                                </a:moveTo>
                                <a:lnTo>
                                  <a:pt x="12840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96" name="pl425"/>
                        <wps:cNvSpPr/>
                        <wps:spPr>
                          <a:xfrm>
                            <a:off x="2556268" y="4004367"/>
                            <a:ext cx="131328" cy="13132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1328" h="131328">
                                <a:moveTo>
                                  <a:pt x="0" y="131328"/>
                                </a:moveTo>
                                <a:lnTo>
                                  <a:pt x="13132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97" name="pl426"/>
                        <wps:cNvSpPr/>
                        <wps:spPr>
                          <a:xfrm>
                            <a:off x="2556268" y="4007880"/>
                            <a:ext cx="134281" cy="13428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4281" h="134281">
                                <a:moveTo>
                                  <a:pt x="0" y="134281"/>
                                </a:moveTo>
                                <a:lnTo>
                                  <a:pt x="13428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98" name="pl427"/>
                        <wps:cNvSpPr/>
                        <wps:spPr>
                          <a:xfrm>
                            <a:off x="2556268" y="4011367"/>
                            <a:ext cx="137260" cy="13726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7260" h="137260">
                                <a:moveTo>
                                  <a:pt x="0" y="137260"/>
                                </a:moveTo>
                                <a:lnTo>
                                  <a:pt x="13726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999" name="pl428"/>
                        <wps:cNvSpPr/>
                        <wps:spPr>
                          <a:xfrm>
                            <a:off x="2556268" y="4014827"/>
                            <a:ext cx="140265" cy="14026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0265" h="140265">
                                <a:moveTo>
                                  <a:pt x="0" y="140265"/>
                                </a:moveTo>
                                <a:lnTo>
                                  <a:pt x="14026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00" name="pl429"/>
                        <wps:cNvSpPr/>
                        <wps:spPr>
                          <a:xfrm>
                            <a:off x="2556268" y="4018261"/>
                            <a:ext cx="143297" cy="14329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3297" h="143297">
                                <a:moveTo>
                                  <a:pt x="0" y="143297"/>
                                </a:moveTo>
                                <a:lnTo>
                                  <a:pt x="14329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01" name="pl430"/>
                        <wps:cNvSpPr/>
                        <wps:spPr>
                          <a:xfrm>
                            <a:off x="2556268" y="4021668"/>
                            <a:ext cx="146356" cy="14635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6356" h="146356">
                                <a:moveTo>
                                  <a:pt x="0" y="146356"/>
                                </a:moveTo>
                                <a:lnTo>
                                  <a:pt x="14635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02" name="pl431"/>
                        <wps:cNvSpPr/>
                        <wps:spPr>
                          <a:xfrm>
                            <a:off x="2556268" y="4025047"/>
                            <a:ext cx="149443" cy="14944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9443" h="149443">
                                <a:moveTo>
                                  <a:pt x="0" y="149443"/>
                                </a:moveTo>
                                <a:lnTo>
                                  <a:pt x="14944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03" name="pl432"/>
                        <wps:cNvSpPr/>
                        <wps:spPr>
                          <a:xfrm>
                            <a:off x="2556268" y="4028398"/>
                            <a:ext cx="152557" cy="15255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2557" h="152557">
                                <a:moveTo>
                                  <a:pt x="0" y="152557"/>
                                </a:moveTo>
                                <a:lnTo>
                                  <a:pt x="15255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04" name="pl433"/>
                        <wps:cNvSpPr/>
                        <wps:spPr>
                          <a:xfrm>
                            <a:off x="2556268" y="4031721"/>
                            <a:ext cx="155700" cy="15570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5700" h="155700">
                                <a:moveTo>
                                  <a:pt x="0" y="155700"/>
                                </a:moveTo>
                                <a:lnTo>
                                  <a:pt x="15570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05" name="pl434"/>
                        <wps:cNvSpPr/>
                        <wps:spPr>
                          <a:xfrm>
                            <a:off x="2562347" y="4035015"/>
                            <a:ext cx="152793" cy="15279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2793" h="152793">
                                <a:moveTo>
                                  <a:pt x="0" y="152793"/>
                                </a:moveTo>
                                <a:lnTo>
                                  <a:pt x="15279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06" name="pl435"/>
                        <wps:cNvSpPr/>
                        <wps:spPr>
                          <a:xfrm>
                            <a:off x="2568812" y="4038280"/>
                            <a:ext cx="149528" cy="14952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9528" h="149528">
                                <a:moveTo>
                                  <a:pt x="0" y="149528"/>
                                </a:moveTo>
                                <a:lnTo>
                                  <a:pt x="14952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07" name="pl436"/>
                        <wps:cNvSpPr/>
                        <wps:spPr>
                          <a:xfrm>
                            <a:off x="2575278" y="4041515"/>
                            <a:ext cx="146293" cy="14629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6293" h="146293">
                                <a:moveTo>
                                  <a:pt x="0" y="146293"/>
                                </a:moveTo>
                                <a:lnTo>
                                  <a:pt x="14629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08" name="pl437"/>
                        <wps:cNvSpPr/>
                        <wps:spPr>
                          <a:xfrm>
                            <a:off x="2581744" y="4044720"/>
                            <a:ext cx="143088" cy="14308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3088" h="143088">
                                <a:moveTo>
                                  <a:pt x="0" y="143088"/>
                                </a:moveTo>
                                <a:lnTo>
                                  <a:pt x="14308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09" name="pl438"/>
                        <wps:cNvSpPr/>
                        <wps:spPr>
                          <a:xfrm>
                            <a:off x="2588210" y="4047894"/>
                            <a:ext cx="139914" cy="13991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9914" h="139914">
                                <a:moveTo>
                                  <a:pt x="0" y="139914"/>
                                </a:moveTo>
                                <a:lnTo>
                                  <a:pt x="13991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10" name="pl439"/>
                        <wps:cNvSpPr/>
                        <wps:spPr>
                          <a:xfrm>
                            <a:off x="2594676" y="4051037"/>
                            <a:ext cx="136771" cy="13677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6771" h="136771">
                                <a:moveTo>
                                  <a:pt x="0" y="136771"/>
                                </a:moveTo>
                                <a:lnTo>
                                  <a:pt x="13677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11" name="pl440"/>
                        <wps:cNvSpPr/>
                        <wps:spPr>
                          <a:xfrm>
                            <a:off x="2601141" y="4054149"/>
                            <a:ext cx="133659" cy="13365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3659" h="133659">
                                <a:moveTo>
                                  <a:pt x="0" y="133659"/>
                                </a:moveTo>
                                <a:lnTo>
                                  <a:pt x="13365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12" name="pl441"/>
                        <wps:cNvSpPr/>
                        <wps:spPr>
                          <a:xfrm>
                            <a:off x="2607607" y="4057230"/>
                            <a:ext cx="130578" cy="13057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0578" h="130578">
                                <a:moveTo>
                                  <a:pt x="0" y="130578"/>
                                </a:moveTo>
                                <a:lnTo>
                                  <a:pt x="13057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13" name="pl442"/>
                        <wps:cNvSpPr/>
                        <wps:spPr>
                          <a:xfrm>
                            <a:off x="2614073" y="4060277"/>
                            <a:ext cx="127531" cy="12753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7531" h="127531">
                                <a:moveTo>
                                  <a:pt x="0" y="127531"/>
                                </a:moveTo>
                                <a:lnTo>
                                  <a:pt x="12753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14" name="pl443"/>
                        <wps:cNvSpPr/>
                        <wps:spPr>
                          <a:xfrm>
                            <a:off x="2620539" y="4063293"/>
                            <a:ext cx="124515" cy="12451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4515" h="124515">
                                <a:moveTo>
                                  <a:pt x="0" y="124515"/>
                                </a:moveTo>
                                <a:lnTo>
                                  <a:pt x="12451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15" name="pl444"/>
                        <wps:cNvSpPr/>
                        <wps:spPr>
                          <a:xfrm>
                            <a:off x="2627004" y="4066275"/>
                            <a:ext cx="121533" cy="12153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1533" h="121533">
                                <a:moveTo>
                                  <a:pt x="0" y="121533"/>
                                </a:moveTo>
                                <a:lnTo>
                                  <a:pt x="12153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16" name="pl445"/>
                        <wps:cNvSpPr/>
                        <wps:spPr>
                          <a:xfrm>
                            <a:off x="2633470" y="4069223"/>
                            <a:ext cx="118585" cy="11858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8585" h="118585">
                                <a:moveTo>
                                  <a:pt x="0" y="118585"/>
                                </a:moveTo>
                                <a:lnTo>
                                  <a:pt x="11858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17" name="pl446"/>
                        <wps:cNvSpPr/>
                        <wps:spPr>
                          <a:xfrm>
                            <a:off x="2639936" y="4072137"/>
                            <a:ext cx="115671" cy="11567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5671" h="115671">
                                <a:moveTo>
                                  <a:pt x="0" y="115671"/>
                                </a:moveTo>
                                <a:lnTo>
                                  <a:pt x="11567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18" name="pl447"/>
                        <wps:cNvSpPr/>
                        <wps:spPr>
                          <a:xfrm>
                            <a:off x="2646402" y="4075017"/>
                            <a:ext cx="112791" cy="11279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2791" h="112791">
                                <a:moveTo>
                                  <a:pt x="0" y="112791"/>
                                </a:moveTo>
                                <a:lnTo>
                                  <a:pt x="11279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19" name="pl448"/>
                        <wps:cNvSpPr/>
                        <wps:spPr>
                          <a:xfrm>
                            <a:off x="2652868" y="4077863"/>
                            <a:ext cx="109945" cy="10994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9945" h="109945">
                                <a:moveTo>
                                  <a:pt x="0" y="109945"/>
                                </a:moveTo>
                                <a:lnTo>
                                  <a:pt x="10994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20" name="pl449"/>
                        <wps:cNvSpPr/>
                        <wps:spPr>
                          <a:xfrm>
                            <a:off x="2659333" y="4080672"/>
                            <a:ext cx="107135" cy="10713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7135" h="107135">
                                <a:moveTo>
                                  <a:pt x="0" y="107135"/>
                                </a:moveTo>
                                <a:lnTo>
                                  <a:pt x="10713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21" name="pl450"/>
                        <wps:cNvSpPr/>
                        <wps:spPr>
                          <a:xfrm>
                            <a:off x="2665799" y="4083447"/>
                            <a:ext cx="104361" cy="10436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4361" h="104361">
                                <a:moveTo>
                                  <a:pt x="0" y="104361"/>
                                </a:moveTo>
                                <a:lnTo>
                                  <a:pt x="10436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22" name="pl451"/>
                        <wps:cNvSpPr/>
                        <wps:spPr>
                          <a:xfrm>
                            <a:off x="2672265" y="4086185"/>
                            <a:ext cx="101623" cy="10162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1623" h="101623">
                                <a:moveTo>
                                  <a:pt x="0" y="101623"/>
                                </a:moveTo>
                                <a:lnTo>
                                  <a:pt x="10162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23" name="pl452"/>
                        <wps:cNvSpPr/>
                        <wps:spPr>
                          <a:xfrm>
                            <a:off x="2678731" y="4088886"/>
                            <a:ext cx="98922" cy="9892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8922" h="98922">
                                <a:moveTo>
                                  <a:pt x="0" y="98922"/>
                                </a:moveTo>
                                <a:lnTo>
                                  <a:pt x="9892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24" name="pl453"/>
                        <wps:cNvSpPr/>
                        <wps:spPr>
                          <a:xfrm>
                            <a:off x="2685197" y="4091551"/>
                            <a:ext cx="96257" cy="9625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6257" h="96257">
                                <a:moveTo>
                                  <a:pt x="0" y="96257"/>
                                </a:moveTo>
                                <a:lnTo>
                                  <a:pt x="9625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25" name="pl454"/>
                        <wps:cNvSpPr/>
                        <wps:spPr>
                          <a:xfrm>
                            <a:off x="2691662" y="4094179"/>
                            <a:ext cx="93629" cy="9362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3629" h="93629">
                                <a:moveTo>
                                  <a:pt x="0" y="93629"/>
                                </a:moveTo>
                                <a:lnTo>
                                  <a:pt x="9362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26" name="pl455"/>
                        <wps:cNvSpPr/>
                        <wps:spPr>
                          <a:xfrm>
                            <a:off x="2698128" y="4096769"/>
                            <a:ext cx="91039" cy="9103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1039" h="91039">
                                <a:moveTo>
                                  <a:pt x="0" y="91039"/>
                                </a:moveTo>
                                <a:lnTo>
                                  <a:pt x="9103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27" name="pl456"/>
                        <wps:cNvSpPr/>
                        <wps:spPr>
                          <a:xfrm>
                            <a:off x="2704594" y="4099321"/>
                            <a:ext cx="88487" cy="8848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8487" h="88487">
                                <a:moveTo>
                                  <a:pt x="0" y="88487"/>
                                </a:moveTo>
                                <a:lnTo>
                                  <a:pt x="8848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28" name="pl457"/>
                        <wps:cNvSpPr/>
                        <wps:spPr>
                          <a:xfrm>
                            <a:off x="2711060" y="4101834"/>
                            <a:ext cx="85974" cy="8597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5974" h="85974">
                                <a:moveTo>
                                  <a:pt x="0" y="85974"/>
                                </a:moveTo>
                                <a:lnTo>
                                  <a:pt x="8597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29" name="pl458"/>
                        <wps:cNvSpPr/>
                        <wps:spPr>
                          <a:xfrm>
                            <a:off x="2717525" y="4104309"/>
                            <a:ext cx="83499" cy="8349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3499" h="83499">
                                <a:moveTo>
                                  <a:pt x="0" y="83499"/>
                                </a:moveTo>
                                <a:lnTo>
                                  <a:pt x="8349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30" name="pl459"/>
                        <wps:cNvSpPr/>
                        <wps:spPr>
                          <a:xfrm>
                            <a:off x="2723991" y="4106745"/>
                            <a:ext cx="81063" cy="8106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1063" h="81063">
                                <a:moveTo>
                                  <a:pt x="0" y="81063"/>
                                </a:moveTo>
                                <a:lnTo>
                                  <a:pt x="8106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31" name="pl460"/>
                        <wps:cNvSpPr/>
                        <wps:spPr>
                          <a:xfrm>
                            <a:off x="2730457" y="4109142"/>
                            <a:ext cx="78666" cy="7866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666" h="78666">
                                <a:moveTo>
                                  <a:pt x="0" y="78666"/>
                                </a:moveTo>
                                <a:lnTo>
                                  <a:pt x="7866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32" name="pl461"/>
                        <wps:cNvSpPr/>
                        <wps:spPr>
                          <a:xfrm>
                            <a:off x="2736923" y="4111499"/>
                            <a:ext cx="76309" cy="7630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6309" h="76309">
                                <a:moveTo>
                                  <a:pt x="0" y="76309"/>
                                </a:moveTo>
                                <a:lnTo>
                                  <a:pt x="7630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33" name="pl462"/>
                        <wps:cNvSpPr/>
                        <wps:spPr>
                          <a:xfrm>
                            <a:off x="2743389" y="4113816"/>
                            <a:ext cx="73992" cy="7399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3992" h="73992">
                                <a:moveTo>
                                  <a:pt x="0" y="73992"/>
                                </a:moveTo>
                                <a:lnTo>
                                  <a:pt x="7399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34" name="pl463"/>
                        <wps:cNvSpPr/>
                        <wps:spPr>
                          <a:xfrm>
                            <a:off x="2749854" y="4116093"/>
                            <a:ext cx="71715" cy="7171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1715" h="71715">
                                <a:moveTo>
                                  <a:pt x="0" y="71715"/>
                                </a:moveTo>
                                <a:lnTo>
                                  <a:pt x="7171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35" name="pl464"/>
                        <wps:cNvSpPr/>
                        <wps:spPr>
                          <a:xfrm>
                            <a:off x="2756320" y="4118330"/>
                            <a:ext cx="69478" cy="6947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9478" h="69478">
                                <a:moveTo>
                                  <a:pt x="0" y="69478"/>
                                </a:moveTo>
                                <a:lnTo>
                                  <a:pt x="6947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36" name="pl465"/>
                        <wps:cNvSpPr/>
                        <wps:spPr>
                          <a:xfrm>
                            <a:off x="2762786" y="4120526"/>
                            <a:ext cx="67282" cy="6728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7282" h="67282">
                                <a:moveTo>
                                  <a:pt x="0" y="67282"/>
                                </a:moveTo>
                                <a:lnTo>
                                  <a:pt x="6728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37" name="pl466"/>
                        <wps:cNvSpPr/>
                        <wps:spPr>
                          <a:xfrm>
                            <a:off x="2769252" y="4122682"/>
                            <a:ext cx="65126" cy="6512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5126" h="65126">
                                <a:moveTo>
                                  <a:pt x="0" y="65126"/>
                                </a:moveTo>
                                <a:lnTo>
                                  <a:pt x="6512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38" name="pl467"/>
                        <wps:cNvSpPr/>
                        <wps:spPr>
                          <a:xfrm>
                            <a:off x="2775718" y="4124796"/>
                            <a:ext cx="63012" cy="6301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3012" h="63012">
                                <a:moveTo>
                                  <a:pt x="0" y="63012"/>
                                </a:moveTo>
                                <a:lnTo>
                                  <a:pt x="6301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39" name="pl468"/>
                        <wps:cNvSpPr/>
                        <wps:spPr>
                          <a:xfrm>
                            <a:off x="2782183" y="4126870"/>
                            <a:ext cx="60938" cy="6093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0938" h="60938">
                                <a:moveTo>
                                  <a:pt x="0" y="60938"/>
                                </a:moveTo>
                                <a:lnTo>
                                  <a:pt x="6093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40" name="pl469"/>
                        <wps:cNvSpPr/>
                        <wps:spPr>
                          <a:xfrm>
                            <a:off x="2788649" y="4128902"/>
                            <a:ext cx="58906" cy="5890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8906" h="58906">
                                <a:moveTo>
                                  <a:pt x="0" y="58906"/>
                                </a:moveTo>
                                <a:lnTo>
                                  <a:pt x="5890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41" name="pl470"/>
                        <wps:cNvSpPr/>
                        <wps:spPr>
                          <a:xfrm>
                            <a:off x="2795115" y="4130893"/>
                            <a:ext cx="56915" cy="5691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6915" h="56915">
                                <a:moveTo>
                                  <a:pt x="0" y="56915"/>
                                </a:moveTo>
                                <a:lnTo>
                                  <a:pt x="5691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42" name="pl471"/>
                        <wps:cNvSpPr/>
                        <wps:spPr>
                          <a:xfrm>
                            <a:off x="2801581" y="4132842"/>
                            <a:ext cx="54966" cy="5496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4966" h="54966">
                                <a:moveTo>
                                  <a:pt x="0" y="54966"/>
                                </a:moveTo>
                                <a:lnTo>
                                  <a:pt x="5496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43" name="pl472"/>
                        <wps:cNvSpPr/>
                        <wps:spPr>
                          <a:xfrm>
                            <a:off x="2808046" y="4134750"/>
                            <a:ext cx="53058" cy="5305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3058" h="53058">
                                <a:moveTo>
                                  <a:pt x="0" y="53058"/>
                                </a:moveTo>
                                <a:lnTo>
                                  <a:pt x="5305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44" name="pl473"/>
                        <wps:cNvSpPr/>
                        <wps:spPr>
                          <a:xfrm>
                            <a:off x="2814512" y="4136617"/>
                            <a:ext cx="51191" cy="5119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1191" h="51191">
                                <a:moveTo>
                                  <a:pt x="0" y="51191"/>
                                </a:moveTo>
                                <a:lnTo>
                                  <a:pt x="5119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45" name="pl474"/>
                        <wps:cNvSpPr/>
                        <wps:spPr>
                          <a:xfrm>
                            <a:off x="2820978" y="4138442"/>
                            <a:ext cx="49366" cy="4936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9366" h="49366">
                                <a:moveTo>
                                  <a:pt x="0" y="49366"/>
                                </a:moveTo>
                                <a:lnTo>
                                  <a:pt x="4936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46" name="pl475"/>
                        <wps:cNvSpPr/>
                        <wps:spPr>
                          <a:xfrm>
                            <a:off x="2827444" y="4140226"/>
                            <a:ext cx="47582" cy="4758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7582" h="47582">
                                <a:moveTo>
                                  <a:pt x="0" y="47582"/>
                                </a:moveTo>
                                <a:lnTo>
                                  <a:pt x="4758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47" name="pl476"/>
                        <wps:cNvSpPr/>
                        <wps:spPr>
                          <a:xfrm>
                            <a:off x="2833910" y="4141968"/>
                            <a:ext cx="45840" cy="4584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5840" h="45840">
                                <a:moveTo>
                                  <a:pt x="0" y="45840"/>
                                </a:moveTo>
                                <a:lnTo>
                                  <a:pt x="4584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48" name="pl477"/>
                        <wps:cNvSpPr/>
                        <wps:spPr>
                          <a:xfrm>
                            <a:off x="2840375" y="4143669"/>
                            <a:ext cx="44139" cy="4413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4139" h="44139">
                                <a:moveTo>
                                  <a:pt x="0" y="44139"/>
                                </a:moveTo>
                                <a:lnTo>
                                  <a:pt x="4413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49" name="pl478"/>
                        <wps:cNvSpPr/>
                        <wps:spPr>
                          <a:xfrm>
                            <a:off x="2846841" y="4145329"/>
                            <a:ext cx="42479" cy="4247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2479" h="42479">
                                <a:moveTo>
                                  <a:pt x="0" y="42479"/>
                                </a:moveTo>
                                <a:lnTo>
                                  <a:pt x="4247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50" name="pl479"/>
                        <wps:cNvSpPr/>
                        <wps:spPr>
                          <a:xfrm>
                            <a:off x="2853307" y="4146948"/>
                            <a:ext cx="40860" cy="4086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0860" h="40860">
                                <a:moveTo>
                                  <a:pt x="0" y="40860"/>
                                </a:moveTo>
                                <a:lnTo>
                                  <a:pt x="4086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51" name="pl480"/>
                        <wps:cNvSpPr/>
                        <wps:spPr>
                          <a:xfrm>
                            <a:off x="2859773" y="4148526"/>
                            <a:ext cx="39282" cy="3928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9282" h="39282">
                                <a:moveTo>
                                  <a:pt x="0" y="39282"/>
                                </a:moveTo>
                                <a:lnTo>
                                  <a:pt x="3928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52" name="pl481"/>
                        <wps:cNvSpPr/>
                        <wps:spPr>
                          <a:xfrm>
                            <a:off x="2866239" y="4150064"/>
                            <a:ext cx="37744" cy="3774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7744" h="37744">
                                <a:moveTo>
                                  <a:pt x="0" y="37744"/>
                                </a:moveTo>
                                <a:lnTo>
                                  <a:pt x="3774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53" name="pl482"/>
                        <wps:cNvSpPr/>
                        <wps:spPr>
                          <a:xfrm>
                            <a:off x="2872704" y="4151561"/>
                            <a:ext cx="36246" cy="3624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6246" h="36246">
                                <a:moveTo>
                                  <a:pt x="0" y="36246"/>
                                </a:moveTo>
                                <a:lnTo>
                                  <a:pt x="3624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54" name="pl483"/>
                        <wps:cNvSpPr/>
                        <wps:spPr>
                          <a:xfrm>
                            <a:off x="2879170" y="4153019"/>
                            <a:ext cx="34789" cy="3478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789" h="34789">
                                <a:moveTo>
                                  <a:pt x="0" y="34789"/>
                                </a:moveTo>
                                <a:lnTo>
                                  <a:pt x="3478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55" name="pl484"/>
                        <wps:cNvSpPr/>
                        <wps:spPr>
                          <a:xfrm>
                            <a:off x="2885636" y="4154436"/>
                            <a:ext cx="33371" cy="3337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3371" h="33371">
                                <a:moveTo>
                                  <a:pt x="0" y="33371"/>
                                </a:moveTo>
                                <a:lnTo>
                                  <a:pt x="3337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56" name="pl485"/>
                        <wps:cNvSpPr/>
                        <wps:spPr>
                          <a:xfrm>
                            <a:off x="2892102" y="4155815"/>
                            <a:ext cx="31993" cy="3199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1993" h="31993">
                                <a:moveTo>
                                  <a:pt x="0" y="31993"/>
                                </a:moveTo>
                                <a:lnTo>
                                  <a:pt x="3199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57" name="pl486"/>
                        <wps:cNvSpPr/>
                        <wps:spPr>
                          <a:xfrm>
                            <a:off x="2898567" y="4157154"/>
                            <a:ext cx="30654" cy="3065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0654" h="30654">
                                <a:moveTo>
                                  <a:pt x="0" y="30654"/>
                                </a:moveTo>
                                <a:lnTo>
                                  <a:pt x="3065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58" name="pl487"/>
                        <wps:cNvSpPr/>
                        <wps:spPr>
                          <a:xfrm>
                            <a:off x="2905033" y="4158455"/>
                            <a:ext cx="29353" cy="2935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9353" h="29353">
                                <a:moveTo>
                                  <a:pt x="0" y="29353"/>
                                </a:moveTo>
                                <a:lnTo>
                                  <a:pt x="2935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59" name="pl488"/>
                        <wps:cNvSpPr/>
                        <wps:spPr>
                          <a:xfrm>
                            <a:off x="2911499" y="4159717"/>
                            <a:ext cx="28090" cy="2809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8090" h="28090">
                                <a:moveTo>
                                  <a:pt x="0" y="28090"/>
                                </a:moveTo>
                                <a:lnTo>
                                  <a:pt x="2809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60" name="pl489"/>
                        <wps:cNvSpPr/>
                        <wps:spPr>
                          <a:xfrm>
                            <a:off x="2917965" y="4160942"/>
                            <a:ext cx="26866" cy="2686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6866" h="26866">
                                <a:moveTo>
                                  <a:pt x="0" y="26866"/>
                                </a:moveTo>
                                <a:lnTo>
                                  <a:pt x="2686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61" name="pl490"/>
                        <wps:cNvSpPr/>
                        <wps:spPr>
                          <a:xfrm>
                            <a:off x="2924431" y="4162130"/>
                            <a:ext cx="25678" cy="2567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5678" h="25678">
                                <a:moveTo>
                                  <a:pt x="0" y="25678"/>
                                </a:moveTo>
                                <a:lnTo>
                                  <a:pt x="2567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62" name="pl491"/>
                        <wps:cNvSpPr/>
                        <wps:spPr>
                          <a:xfrm>
                            <a:off x="2930896" y="4163281"/>
                            <a:ext cx="24527" cy="2452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4527" h="24527">
                                <a:moveTo>
                                  <a:pt x="0" y="24527"/>
                                </a:moveTo>
                                <a:lnTo>
                                  <a:pt x="2452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63" name="pl492"/>
                        <wps:cNvSpPr/>
                        <wps:spPr>
                          <a:xfrm>
                            <a:off x="2937362" y="4164396"/>
                            <a:ext cx="23412" cy="2341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3412" h="23412">
                                <a:moveTo>
                                  <a:pt x="0" y="23412"/>
                                </a:moveTo>
                                <a:lnTo>
                                  <a:pt x="2341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64" name="pl493"/>
                        <wps:cNvSpPr/>
                        <wps:spPr>
                          <a:xfrm>
                            <a:off x="2943828" y="4165475"/>
                            <a:ext cx="22333" cy="2233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2333" h="22333">
                                <a:moveTo>
                                  <a:pt x="0" y="22333"/>
                                </a:moveTo>
                                <a:lnTo>
                                  <a:pt x="2233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65" name="pl494"/>
                        <wps:cNvSpPr/>
                        <wps:spPr>
                          <a:xfrm>
                            <a:off x="2950294" y="4166519"/>
                            <a:ext cx="21289" cy="2128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1289" h="21289">
                                <a:moveTo>
                                  <a:pt x="0" y="21289"/>
                                </a:moveTo>
                                <a:lnTo>
                                  <a:pt x="2128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66" name="pl495"/>
                        <wps:cNvSpPr/>
                        <wps:spPr>
                          <a:xfrm>
                            <a:off x="2956759" y="4167529"/>
                            <a:ext cx="20279" cy="2027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0279" h="20279">
                                <a:moveTo>
                                  <a:pt x="0" y="20279"/>
                                </a:moveTo>
                                <a:lnTo>
                                  <a:pt x="2027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67" name="pl496"/>
                        <wps:cNvSpPr/>
                        <wps:spPr>
                          <a:xfrm>
                            <a:off x="2963225" y="4168505"/>
                            <a:ext cx="19303" cy="1930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9303" h="19303">
                                <a:moveTo>
                                  <a:pt x="0" y="19303"/>
                                </a:moveTo>
                                <a:lnTo>
                                  <a:pt x="1930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68" name="pl497"/>
                        <wps:cNvSpPr/>
                        <wps:spPr>
                          <a:xfrm>
                            <a:off x="2969691" y="4169448"/>
                            <a:ext cx="18360" cy="1836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8360" h="18360">
                                <a:moveTo>
                                  <a:pt x="0" y="18360"/>
                                </a:moveTo>
                                <a:lnTo>
                                  <a:pt x="1836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69" name="pl498"/>
                        <wps:cNvSpPr/>
                        <wps:spPr>
                          <a:xfrm>
                            <a:off x="2976157" y="4170358"/>
                            <a:ext cx="17450" cy="1745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450" h="17450">
                                <a:moveTo>
                                  <a:pt x="0" y="17450"/>
                                </a:moveTo>
                                <a:lnTo>
                                  <a:pt x="1745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70" name="pl499"/>
                        <wps:cNvSpPr/>
                        <wps:spPr>
                          <a:xfrm>
                            <a:off x="2982623" y="4171237"/>
                            <a:ext cx="16571" cy="1657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6571" h="16571">
                                <a:moveTo>
                                  <a:pt x="0" y="16571"/>
                                </a:moveTo>
                                <a:lnTo>
                                  <a:pt x="1657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71" name="pl500"/>
                        <wps:cNvSpPr/>
                        <wps:spPr>
                          <a:xfrm>
                            <a:off x="2989088" y="4172084"/>
                            <a:ext cx="15723" cy="1572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723" h="15723">
                                <a:moveTo>
                                  <a:pt x="0" y="15723"/>
                                </a:moveTo>
                                <a:lnTo>
                                  <a:pt x="1572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72" name="pl501"/>
                        <wps:cNvSpPr/>
                        <wps:spPr>
                          <a:xfrm>
                            <a:off x="2995554" y="4172901"/>
                            <a:ext cx="14906" cy="1490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906" h="14906">
                                <a:moveTo>
                                  <a:pt x="0" y="14906"/>
                                </a:moveTo>
                                <a:lnTo>
                                  <a:pt x="1490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73" name="pl502"/>
                        <wps:cNvSpPr/>
                        <wps:spPr>
                          <a:xfrm>
                            <a:off x="3002020" y="4173689"/>
                            <a:ext cx="14119" cy="1411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4119" h="14119">
                                <a:moveTo>
                                  <a:pt x="0" y="14119"/>
                                </a:moveTo>
                                <a:lnTo>
                                  <a:pt x="1411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74" name="pl503"/>
                        <wps:cNvSpPr/>
                        <wps:spPr>
                          <a:xfrm>
                            <a:off x="3008486" y="4174447"/>
                            <a:ext cx="13361" cy="1336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3361" h="13361">
                                <a:moveTo>
                                  <a:pt x="0" y="13361"/>
                                </a:moveTo>
                                <a:lnTo>
                                  <a:pt x="1336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75" name="pl504"/>
                        <wps:cNvSpPr/>
                        <wps:spPr>
                          <a:xfrm>
                            <a:off x="3014952" y="4175177"/>
                            <a:ext cx="12631" cy="1263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631" h="12631">
                                <a:moveTo>
                                  <a:pt x="0" y="12631"/>
                                </a:moveTo>
                                <a:lnTo>
                                  <a:pt x="1263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76" name="pl505"/>
                        <wps:cNvSpPr/>
                        <wps:spPr>
                          <a:xfrm>
                            <a:off x="3021417" y="4175880"/>
                            <a:ext cx="11928" cy="1192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928" h="11928">
                                <a:moveTo>
                                  <a:pt x="0" y="11928"/>
                                </a:moveTo>
                                <a:lnTo>
                                  <a:pt x="1192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77" name="pl506"/>
                        <wps:cNvSpPr/>
                        <wps:spPr>
                          <a:xfrm>
                            <a:off x="3027883" y="4176555"/>
                            <a:ext cx="11253" cy="1125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253" h="11253">
                                <a:moveTo>
                                  <a:pt x="0" y="11253"/>
                                </a:moveTo>
                                <a:lnTo>
                                  <a:pt x="1125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78" name="pl507"/>
                        <wps:cNvSpPr/>
                        <wps:spPr>
                          <a:xfrm>
                            <a:off x="3034349" y="4177205"/>
                            <a:ext cx="10603" cy="1060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603" h="10603">
                                <a:moveTo>
                                  <a:pt x="0" y="10603"/>
                                </a:moveTo>
                                <a:lnTo>
                                  <a:pt x="1060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79" name="pl508"/>
                        <wps:cNvSpPr/>
                        <wps:spPr>
                          <a:xfrm>
                            <a:off x="3040815" y="4177829"/>
                            <a:ext cx="9979" cy="997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979" h="9979">
                                <a:moveTo>
                                  <a:pt x="0" y="9979"/>
                                </a:moveTo>
                                <a:lnTo>
                                  <a:pt x="997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80" name="pl509"/>
                        <wps:cNvSpPr/>
                        <wps:spPr>
                          <a:xfrm>
                            <a:off x="3047280" y="4178428"/>
                            <a:ext cx="9380" cy="938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9380" h="9380">
                                <a:moveTo>
                                  <a:pt x="0" y="9380"/>
                                </a:moveTo>
                                <a:lnTo>
                                  <a:pt x="938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81" name="pl510"/>
                        <wps:cNvSpPr/>
                        <wps:spPr>
                          <a:xfrm>
                            <a:off x="3053746" y="4179004"/>
                            <a:ext cx="8804" cy="880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804" h="8804">
                                <a:moveTo>
                                  <a:pt x="0" y="8804"/>
                                </a:moveTo>
                                <a:lnTo>
                                  <a:pt x="880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82" name="pl511"/>
                        <wps:cNvSpPr/>
                        <wps:spPr>
                          <a:xfrm>
                            <a:off x="3060212" y="4179556"/>
                            <a:ext cx="8252" cy="825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252" h="8252">
                                <a:moveTo>
                                  <a:pt x="0" y="8252"/>
                                </a:moveTo>
                                <a:lnTo>
                                  <a:pt x="825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83" name="pl512"/>
                        <wps:cNvSpPr/>
                        <wps:spPr>
                          <a:xfrm>
                            <a:off x="3066678" y="4180086"/>
                            <a:ext cx="7722" cy="772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722" h="7722">
                                <a:moveTo>
                                  <a:pt x="0" y="7722"/>
                                </a:moveTo>
                                <a:lnTo>
                                  <a:pt x="7722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84" name="pl513"/>
                        <wps:cNvSpPr/>
                        <wps:spPr>
                          <a:xfrm>
                            <a:off x="3073144" y="4180594"/>
                            <a:ext cx="7214" cy="721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214" h="7214">
                                <a:moveTo>
                                  <a:pt x="0" y="7214"/>
                                </a:moveTo>
                                <a:lnTo>
                                  <a:pt x="721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85" name="pl514"/>
                        <wps:cNvSpPr/>
                        <wps:spPr>
                          <a:xfrm>
                            <a:off x="3079609" y="4181082"/>
                            <a:ext cx="6726" cy="672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726" h="6726">
                                <a:moveTo>
                                  <a:pt x="0" y="6726"/>
                                </a:moveTo>
                                <a:lnTo>
                                  <a:pt x="672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86" name="pl515"/>
                        <wps:cNvSpPr/>
                        <wps:spPr>
                          <a:xfrm>
                            <a:off x="3086075" y="4181548"/>
                            <a:ext cx="6260" cy="626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260" h="6260">
                                <a:moveTo>
                                  <a:pt x="0" y="6260"/>
                                </a:moveTo>
                                <a:lnTo>
                                  <a:pt x="626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87" name="pl516"/>
                        <wps:cNvSpPr/>
                        <wps:spPr>
                          <a:xfrm>
                            <a:off x="3092541" y="4181995"/>
                            <a:ext cx="5813" cy="581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813" h="5813">
                                <a:moveTo>
                                  <a:pt x="0" y="5813"/>
                                </a:moveTo>
                                <a:lnTo>
                                  <a:pt x="581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88" name="pl517"/>
                        <wps:cNvSpPr/>
                        <wps:spPr>
                          <a:xfrm>
                            <a:off x="3099007" y="4182423"/>
                            <a:ext cx="5384" cy="538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384" h="5384">
                                <a:moveTo>
                                  <a:pt x="0" y="5384"/>
                                </a:moveTo>
                                <a:lnTo>
                                  <a:pt x="538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89" name="pl518"/>
                        <wps:cNvSpPr/>
                        <wps:spPr>
                          <a:xfrm>
                            <a:off x="3105473" y="4182833"/>
                            <a:ext cx="4975" cy="497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975" h="4975">
                                <a:moveTo>
                                  <a:pt x="0" y="4975"/>
                                </a:moveTo>
                                <a:lnTo>
                                  <a:pt x="4975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90" name="pl519"/>
                        <wps:cNvSpPr/>
                        <wps:spPr>
                          <a:xfrm>
                            <a:off x="3111938" y="4183225"/>
                            <a:ext cx="4583" cy="458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583" h="4583">
                                <a:moveTo>
                                  <a:pt x="0" y="4583"/>
                                </a:moveTo>
                                <a:lnTo>
                                  <a:pt x="458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91" name="pl520"/>
                        <wps:cNvSpPr/>
                        <wps:spPr>
                          <a:xfrm>
                            <a:off x="3118404" y="4183600"/>
                            <a:ext cx="4208" cy="420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208" h="4208">
                                <a:moveTo>
                                  <a:pt x="0" y="4208"/>
                                </a:moveTo>
                                <a:lnTo>
                                  <a:pt x="420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92" name="pl521"/>
                        <wps:cNvSpPr/>
                        <wps:spPr>
                          <a:xfrm>
                            <a:off x="3124870" y="4183959"/>
                            <a:ext cx="3849" cy="384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849" h="3849">
                                <a:moveTo>
                                  <a:pt x="0" y="3849"/>
                                </a:moveTo>
                                <a:lnTo>
                                  <a:pt x="384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93" name="pl522"/>
                        <wps:cNvSpPr/>
                        <wps:spPr>
                          <a:xfrm>
                            <a:off x="3131336" y="4184302"/>
                            <a:ext cx="3506" cy="350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506" h="3506">
                                <a:moveTo>
                                  <a:pt x="0" y="3506"/>
                                </a:moveTo>
                                <a:lnTo>
                                  <a:pt x="350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94" name="pl523"/>
                        <wps:cNvSpPr/>
                        <wps:spPr>
                          <a:xfrm>
                            <a:off x="3137801" y="4184629"/>
                            <a:ext cx="3179" cy="317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179" h="3179">
                                <a:moveTo>
                                  <a:pt x="0" y="3179"/>
                                </a:moveTo>
                                <a:lnTo>
                                  <a:pt x="317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95" name="pl524"/>
                        <wps:cNvSpPr/>
                        <wps:spPr>
                          <a:xfrm>
                            <a:off x="3144267" y="4184942"/>
                            <a:ext cx="2866" cy="286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866" h="2866">
                                <a:moveTo>
                                  <a:pt x="0" y="2866"/>
                                </a:moveTo>
                                <a:lnTo>
                                  <a:pt x="2866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96" name="pl525"/>
                        <wps:cNvSpPr/>
                        <wps:spPr>
                          <a:xfrm>
                            <a:off x="3150733" y="4185241"/>
                            <a:ext cx="2567" cy="256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567" h="2567">
                                <a:moveTo>
                                  <a:pt x="0" y="2567"/>
                                </a:moveTo>
                                <a:lnTo>
                                  <a:pt x="256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97" name="pl526"/>
                        <wps:cNvSpPr/>
                        <wps:spPr>
                          <a:xfrm>
                            <a:off x="3157199" y="4185526"/>
                            <a:ext cx="2281" cy="228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281" h="2281">
                                <a:moveTo>
                                  <a:pt x="0" y="2281"/>
                                </a:moveTo>
                                <a:lnTo>
                                  <a:pt x="228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98" name="pl527"/>
                        <wps:cNvSpPr/>
                        <wps:spPr>
                          <a:xfrm>
                            <a:off x="3163665" y="4185799"/>
                            <a:ext cx="2009" cy="200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009" h="2009">
                                <a:moveTo>
                                  <a:pt x="0" y="2009"/>
                                </a:moveTo>
                                <a:lnTo>
                                  <a:pt x="200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099" name="pl528"/>
                        <wps:cNvSpPr/>
                        <wps:spPr>
                          <a:xfrm>
                            <a:off x="3170130" y="4186059"/>
                            <a:ext cx="1749" cy="174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49" h="1749">
                                <a:moveTo>
                                  <a:pt x="0" y="1749"/>
                                </a:moveTo>
                                <a:lnTo>
                                  <a:pt x="174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00" name="pl529"/>
                        <wps:cNvSpPr/>
                        <wps:spPr>
                          <a:xfrm>
                            <a:off x="3176596" y="4186307"/>
                            <a:ext cx="1501" cy="150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01" h="1501">
                                <a:moveTo>
                                  <a:pt x="0" y="1501"/>
                                </a:moveTo>
                                <a:lnTo>
                                  <a:pt x="1501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01" name="pl530"/>
                        <wps:cNvSpPr/>
                        <wps:spPr>
                          <a:xfrm>
                            <a:off x="3183062" y="4186544"/>
                            <a:ext cx="1264" cy="126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64" h="1264">
                                <a:moveTo>
                                  <a:pt x="0" y="1264"/>
                                </a:moveTo>
                                <a:lnTo>
                                  <a:pt x="126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02" name="pl531"/>
                        <wps:cNvSpPr/>
                        <wps:spPr>
                          <a:xfrm>
                            <a:off x="3189528" y="4186769"/>
                            <a:ext cx="1039" cy="103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039" h="1039">
                                <a:moveTo>
                                  <a:pt x="0" y="1039"/>
                                </a:moveTo>
                                <a:lnTo>
                                  <a:pt x="103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03" name="pl532"/>
                        <wps:cNvSpPr/>
                        <wps:spPr>
                          <a:xfrm>
                            <a:off x="3195994" y="4186984"/>
                            <a:ext cx="823" cy="82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823" h="823">
                                <a:moveTo>
                                  <a:pt x="0" y="823"/>
                                </a:moveTo>
                                <a:lnTo>
                                  <a:pt x="82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04" name="pl533"/>
                        <wps:cNvSpPr/>
                        <wps:spPr>
                          <a:xfrm>
                            <a:off x="3202459" y="4187190"/>
                            <a:ext cx="618" cy="61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18" h="618">
                                <a:moveTo>
                                  <a:pt x="0" y="618"/>
                                </a:moveTo>
                                <a:lnTo>
                                  <a:pt x="61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05" name="pl534"/>
                        <wps:cNvSpPr/>
                        <wps:spPr>
                          <a:xfrm>
                            <a:off x="3208925" y="4187385"/>
                            <a:ext cx="423" cy="42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23" h="423">
                                <a:moveTo>
                                  <a:pt x="0" y="423"/>
                                </a:moveTo>
                                <a:lnTo>
                                  <a:pt x="423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06" name="pl535"/>
                        <wps:cNvSpPr/>
                        <wps:spPr>
                          <a:xfrm>
                            <a:off x="3215391" y="4187571"/>
                            <a:ext cx="237" cy="23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37" h="237">
                                <a:moveTo>
                                  <a:pt x="0" y="237"/>
                                </a:moveTo>
                                <a:lnTo>
                                  <a:pt x="23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07" name="pl536"/>
                        <wps:cNvSpPr/>
                        <wps:spPr>
                          <a:xfrm>
                            <a:off x="3221857" y="4187749"/>
                            <a:ext cx="59" cy="5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9" h="59">
                                <a:moveTo>
                                  <a:pt x="0" y="59"/>
                                </a:moveTo>
                                <a:lnTo>
                                  <a:pt x="59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08" name="pl537"/>
                        <wps:cNvSpPr/>
                        <wps:spPr>
                          <a:xfrm>
                            <a:off x="2556268" y="3783230"/>
                            <a:ext cx="667838" cy="40457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67838" h="404578">
                                <a:moveTo>
                                  <a:pt x="667838" y="404578"/>
                                </a:moveTo>
                                <a:lnTo>
                                  <a:pt x="667838" y="404578"/>
                                </a:lnTo>
                                <a:lnTo>
                                  <a:pt x="667771" y="404576"/>
                                </a:lnTo>
                                <a:lnTo>
                                  <a:pt x="667704" y="404574"/>
                                </a:lnTo>
                                <a:lnTo>
                                  <a:pt x="667638" y="404573"/>
                                </a:lnTo>
                                <a:lnTo>
                                  <a:pt x="667571" y="404571"/>
                                </a:lnTo>
                                <a:lnTo>
                                  <a:pt x="667504" y="404569"/>
                                </a:lnTo>
                                <a:lnTo>
                                  <a:pt x="667437" y="404567"/>
                                </a:lnTo>
                                <a:lnTo>
                                  <a:pt x="667370" y="404565"/>
                                </a:lnTo>
                                <a:lnTo>
                                  <a:pt x="667304" y="404564"/>
                                </a:lnTo>
                                <a:lnTo>
                                  <a:pt x="667237" y="404562"/>
                                </a:lnTo>
                                <a:lnTo>
                                  <a:pt x="667170" y="404560"/>
                                </a:lnTo>
                                <a:lnTo>
                                  <a:pt x="667103" y="404558"/>
                                </a:lnTo>
                                <a:lnTo>
                                  <a:pt x="667036" y="404556"/>
                                </a:lnTo>
                                <a:lnTo>
                                  <a:pt x="666970" y="404555"/>
                                </a:lnTo>
                                <a:lnTo>
                                  <a:pt x="666903" y="404553"/>
                                </a:lnTo>
                                <a:lnTo>
                                  <a:pt x="666836" y="404551"/>
                                </a:lnTo>
                                <a:lnTo>
                                  <a:pt x="666769" y="404549"/>
                                </a:lnTo>
                                <a:lnTo>
                                  <a:pt x="666702" y="404547"/>
                                </a:lnTo>
                                <a:lnTo>
                                  <a:pt x="666636" y="404545"/>
                                </a:lnTo>
                                <a:lnTo>
                                  <a:pt x="666569" y="404544"/>
                                </a:lnTo>
                                <a:lnTo>
                                  <a:pt x="666502" y="404542"/>
                                </a:lnTo>
                                <a:lnTo>
                                  <a:pt x="666435" y="404540"/>
                                </a:lnTo>
                                <a:lnTo>
                                  <a:pt x="666369" y="404538"/>
                                </a:lnTo>
                                <a:lnTo>
                                  <a:pt x="666302" y="404536"/>
                                </a:lnTo>
                                <a:lnTo>
                                  <a:pt x="666235" y="404534"/>
                                </a:lnTo>
                                <a:lnTo>
                                  <a:pt x="666168" y="404533"/>
                                </a:lnTo>
                                <a:lnTo>
                                  <a:pt x="666101" y="404531"/>
                                </a:lnTo>
                                <a:lnTo>
                                  <a:pt x="666035" y="404529"/>
                                </a:lnTo>
                                <a:lnTo>
                                  <a:pt x="665968" y="404527"/>
                                </a:lnTo>
                                <a:lnTo>
                                  <a:pt x="665901" y="404525"/>
                                </a:lnTo>
                                <a:lnTo>
                                  <a:pt x="665834" y="404523"/>
                                </a:lnTo>
                                <a:lnTo>
                                  <a:pt x="665767" y="404522"/>
                                </a:lnTo>
                                <a:lnTo>
                                  <a:pt x="665701" y="404520"/>
                                </a:lnTo>
                                <a:lnTo>
                                  <a:pt x="665634" y="404518"/>
                                </a:lnTo>
                                <a:lnTo>
                                  <a:pt x="665567" y="404516"/>
                                </a:lnTo>
                                <a:lnTo>
                                  <a:pt x="665500" y="404514"/>
                                </a:lnTo>
                                <a:lnTo>
                                  <a:pt x="665433" y="404512"/>
                                </a:lnTo>
                                <a:lnTo>
                                  <a:pt x="665367" y="404511"/>
                                </a:lnTo>
                                <a:lnTo>
                                  <a:pt x="665300" y="404509"/>
                                </a:lnTo>
                                <a:lnTo>
                                  <a:pt x="665233" y="404507"/>
                                </a:lnTo>
                                <a:lnTo>
                                  <a:pt x="665166" y="404505"/>
                                </a:lnTo>
                                <a:lnTo>
                                  <a:pt x="665100" y="404503"/>
                                </a:lnTo>
                                <a:lnTo>
                                  <a:pt x="665033" y="404501"/>
                                </a:lnTo>
                                <a:lnTo>
                                  <a:pt x="664966" y="404500"/>
                                </a:lnTo>
                                <a:lnTo>
                                  <a:pt x="664899" y="404498"/>
                                </a:lnTo>
                                <a:lnTo>
                                  <a:pt x="664832" y="404496"/>
                                </a:lnTo>
                                <a:lnTo>
                                  <a:pt x="664766" y="404494"/>
                                </a:lnTo>
                                <a:lnTo>
                                  <a:pt x="664699" y="404492"/>
                                </a:lnTo>
                                <a:lnTo>
                                  <a:pt x="664632" y="404490"/>
                                </a:lnTo>
                                <a:lnTo>
                                  <a:pt x="664565" y="404488"/>
                                </a:lnTo>
                                <a:lnTo>
                                  <a:pt x="664498" y="404487"/>
                                </a:lnTo>
                                <a:lnTo>
                                  <a:pt x="664432" y="404485"/>
                                </a:lnTo>
                                <a:lnTo>
                                  <a:pt x="664365" y="404483"/>
                                </a:lnTo>
                                <a:lnTo>
                                  <a:pt x="664298" y="404481"/>
                                </a:lnTo>
                                <a:lnTo>
                                  <a:pt x="664231" y="404479"/>
                                </a:lnTo>
                                <a:lnTo>
                                  <a:pt x="664164" y="404477"/>
                                </a:lnTo>
                                <a:lnTo>
                                  <a:pt x="664098" y="404475"/>
                                </a:lnTo>
                                <a:lnTo>
                                  <a:pt x="664031" y="404474"/>
                                </a:lnTo>
                                <a:lnTo>
                                  <a:pt x="663964" y="404472"/>
                                </a:lnTo>
                                <a:lnTo>
                                  <a:pt x="663897" y="404470"/>
                                </a:lnTo>
                                <a:lnTo>
                                  <a:pt x="663830" y="404468"/>
                                </a:lnTo>
                                <a:lnTo>
                                  <a:pt x="663764" y="404466"/>
                                </a:lnTo>
                                <a:lnTo>
                                  <a:pt x="663697" y="404464"/>
                                </a:lnTo>
                                <a:lnTo>
                                  <a:pt x="663630" y="404462"/>
                                </a:lnTo>
                                <a:lnTo>
                                  <a:pt x="663563" y="404461"/>
                                </a:lnTo>
                                <a:lnTo>
                                  <a:pt x="663497" y="404459"/>
                                </a:lnTo>
                                <a:lnTo>
                                  <a:pt x="663430" y="404457"/>
                                </a:lnTo>
                                <a:lnTo>
                                  <a:pt x="663363" y="404455"/>
                                </a:lnTo>
                                <a:lnTo>
                                  <a:pt x="663296" y="404453"/>
                                </a:lnTo>
                                <a:lnTo>
                                  <a:pt x="663229" y="404451"/>
                                </a:lnTo>
                                <a:lnTo>
                                  <a:pt x="663163" y="404449"/>
                                </a:lnTo>
                                <a:lnTo>
                                  <a:pt x="663096" y="404447"/>
                                </a:lnTo>
                                <a:lnTo>
                                  <a:pt x="663029" y="404446"/>
                                </a:lnTo>
                                <a:lnTo>
                                  <a:pt x="662962" y="404444"/>
                                </a:lnTo>
                                <a:lnTo>
                                  <a:pt x="662895" y="404442"/>
                                </a:lnTo>
                                <a:lnTo>
                                  <a:pt x="662829" y="404440"/>
                                </a:lnTo>
                                <a:lnTo>
                                  <a:pt x="662762" y="404438"/>
                                </a:lnTo>
                                <a:lnTo>
                                  <a:pt x="662695" y="404436"/>
                                </a:lnTo>
                                <a:lnTo>
                                  <a:pt x="662628" y="404434"/>
                                </a:lnTo>
                                <a:lnTo>
                                  <a:pt x="662561" y="404432"/>
                                </a:lnTo>
                                <a:lnTo>
                                  <a:pt x="662495" y="404430"/>
                                </a:lnTo>
                                <a:lnTo>
                                  <a:pt x="662428" y="404429"/>
                                </a:lnTo>
                                <a:lnTo>
                                  <a:pt x="662361" y="404427"/>
                                </a:lnTo>
                                <a:lnTo>
                                  <a:pt x="662294" y="404425"/>
                                </a:lnTo>
                                <a:lnTo>
                                  <a:pt x="662228" y="404423"/>
                                </a:lnTo>
                                <a:lnTo>
                                  <a:pt x="662161" y="404421"/>
                                </a:lnTo>
                                <a:lnTo>
                                  <a:pt x="662094" y="404419"/>
                                </a:lnTo>
                                <a:lnTo>
                                  <a:pt x="662027" y="404417"/>
                                </a:lnTo>
                                <a:lnTo>
                                  <a:pt x="661960" y="404415"/>
                                </a:lnTo>
                                <a:lnTo>
                                  <a:pt x="661894" y="404413"/>
                                </a:lnTo>
                                <a:lnTo>
                                  <a:pt x="661827" y="404412"/>
                                </a:lnTo>
                                <a:lnTo>
                                  <a:pt x="661760" y="404410"/>
                                </a:lnTo>
                                <a:lnTo>
                                  <a:pt x="661693" y="404408"/>
                                </a:lnTo>
                                <a:lnTo>
                                  <a:pt x="661626" y="404406"/>
                                </a:lnTo>
                                <a:lnTo>
                                  <a:pt x="661560" y="404404"/>
                                </a:lnTo>
                                <a:lnTo>
                                  <a:pt x="661493" y="404402"/>
                                </a:lnTo>
                                <a:lnTo>
                                  <a:pt x="661426" y="404400"/>
                                </a:lnTo>
                                <a:lnTo>
                                  <a:pt x="661359" y="404398"/>
                                </a:lnTo>
                                <a:lnTo>
                                  <a:pt x="661292" y="404396"/>
                                </a:lnTo>
                                <a:lnTo>
                                  <a:pt x="661226" y="404395"/>
                                </a:lnTo>
                                <a:lnTo>
                                  <a:pt x="661159" y="404393"/>
                                </a:lnTo>
                                <a:lnTo>
                                  <a:pt x="661092" y="404391"/>
                                </a:lnTo>
                                <a:lnTo>
                                  <a:pt x="661025" y="404389"/>
                                </a:lnTo>
                                <a:lnTo>
                                  <a:pt x="660958" y="404387"/>
                                </a:lnTo>
                                <a:lnTo>
                                  <a:pt x="660892" y="404385"/>
                                </a:lnTo>
                                <a:lnTo>
                                  <a:pt x="660825" y="404383"/>
                                </a:lnTo>
                                <a:lnTo>
                                  <a:pt x="660758" y="404381"/>
                                </a:lnTo>
                                <a:lnTo>
                                  <a:pt x="660691" y="404379"/>
                                </a:lnTo>
                                <a:lnTo>
                                  <a:pt x="660625" y="404377"/>
                                </a:lnTo>
                                <a:lnTo>
                                  <a:pt x="660558" y="404375"/>
                                </a:lnTo>
                                <a:lnTo>
                                  <a:pt x="660491" y="404374"/>
                                </a:lnTo>
                                <a:lnTo>
                                  <a:pt x="660424" y="404372"/>
                                </a:lnTo>
                                <a:lnTo>
                                  <a:pt x="660357" y="404370"/>
                                </a:lnTo>
                                <a:lnTo>
                                  <a:pt x="660291" y="404368"/>
                                </a:lnTo>
                                <a:lnTo>
                                  <a:pt x="660224" y="404366"/>
                                </a:lnTo>
                                <a:lnTo>
                                  <a:pt x="660157" y="404364"/>
                                </a:lnTo>
                                <a:lnTo>
                                  <a:pt x="660090" y="404362"/>
                                </a:lnTo>
                                <a:lnTo>
                                  <a:pt x="660023" y="404360"/>
                                </a:lnTo>
                                <a:lnTo>
                                  <a:pt x="659957" y="404358"/>
                                </a:lnTo>
                                <a:lnTo>
                                  <a:pt x="659890" y="404356"/>
                                </a:lnTo>
                                <a:lnTo>
                                  <a:pt x="659823" y="404354"/>
                                </a:lnTo>
                                <a:lnTo>
                                  <a:pt x="659756" y="404352"/>
                                </a:lnTo>
                                <a:lnTo>
                                  <a:pt x="659689" y="404350"/>
                                </a:lnTo>
                                <a:lnTo>
                                  <a:pt x="659623" y="404349"/>
                                </a:lnTo>
                                <a:lnTo>
                                  <a:pt x="659556" y="404347"/>
                                </a:lnTo>
                                <a:lnTo>
                                  <a:pt x="659489" y="404345"/>
                                </a:lnTo>
                                <a:lnTo>
                                  <a:pt x="659422" y="404343"/>
                                </a:lnTo>
                                <a:lnTo>
                                  <a:pt x="659356" y="404341"/>
                                </a:lnTo>
                                <a:lnTo>
                                  <a:pt x="659289" y="404339"/>
                                </a:lnTo>
                                <a:lnTo>
                                  <a:pt x="659222" y="404337"/>
                                </a:lnTo>
                                <a:lnTo>
                                  <a:pt x="659155" y="404335"/>
                                </a:lnTo>
                                <a:lnTo>
                                  <a:pt x="659088" y="404333"/>
                                </a:lnTo>
                                <a:lnTo>
                                  <a:pt x="659022" y="404331"/>
                                </a:lnTo>
                                <a:lnTo>
                                  <a:pt x="658955" y="404329"/>
                                </a:lnTo>
                                <a:lnTo>
                                  <a:pt x="658888" y="404327"/>
                                </a:lnTo>
                                <a:lnTo>
                                  <a:pt x="658821" y="404325"/>
                                </a:lnTo>
                                <a:lnTo>
                                  <a:pt x="658754" y="404323"/>
                                </a:lnTo>
                                <a:lnTo>
                                  <a:pt x="658688" y="404321"/>
                                </a:lnTo>
                                <a:lnTo>
                                  <a:pt x="658621" y="404319"/>
                                </a:lnTo>
                                <a:lnTo>
                                  <a:pt x="658554" y="404318"/>
                                </a:lnTo>
                                <a:lnTo>
                                  <a:pt x="658487" y="404316"/>
                                </a:lnTo>
                                <a:lnTo>
                                  <a:pt x="658420" y="404314"/>
                                </a:lnTo>
                                <a:lnTo>
                                  <a:pt x="658354" y="404312"/>
                                </a:lnTo>
                                <a:lnTo>
                                  <a:pt x="658287" y="404310"/>
                                </a:lnTo>
                                <a:lnTo>
                                  <a:pt x="658220" y="404308"/>
                                </a:lnTo>
                                <a:lnTo>
                                  <a:pt x="658153" y="404306"/>
                                </a:lnTo>
                                <a:lnTo>
                                  <a:pt x="658087" y="404304"/>
                                </a:lnTo>
                                <a:lnTo>
                                  <a:pt x="658020" y="404302"/>
                                </a:lnTo>
                                <a:lnTo>
                                  <a:pt x="657953" y="404300"/>
                                </a:lnTo>
                                <a:lnTo>
                                  <a:pt x="657886" y="404298"/>
                                </a:lnTo>
                                <a:lnTo>
                                  <a:pt x="657819" y="404296"/>
                                </a:lnTo>
                                <a:lnTo>
                                  <a:pt x="657753" y="404294"/>
                                </a:lnTo>
                                <a:lnTo>
                                  <a:pt x="657686" y="404292"/>
                                </a:lnTo>
                                <a:lnTo>
                                  <a:pt x="657619" y="404290"/>
                                </a:lnTo>
                                <a:lnTo>
                                  <a:pt x="657552" y="404288"/>
                                </a:lnTo>
                                <a:lnTo>
                                  <a:pt x="657485" y="404286"/>
                                </a:lnTo>
                                <a:lnTo>
                                  <a:pt x="657419" y="404284"/>
                                </a:lnTo>
                                <a:lnTo>
                                  <a:pt x="657352" y="404282"/>
                                </a:lnTo>
                                <a:lnTo>
                                  <a:pt x="657285" y="404280"/>
                                </a:lnTo>
                                <a:lnTo>
                                  <a:pt x="657218" y="404278"/>
                                </a:lnTo>
                                <a:lnTo>
                                  <a:pt x="657151" y="404276"/>
                                </a:lnTo>
                                <a:lnTo>
                                  <a:pt x="657085" y="404275"/>
                                </a:lnTo>
                                <a:lnTo>
                                  <a:pt x="657018" y="404273"/>
                                </a:lnTo>
                                <a:lnTo>
                                  <a:pt x="656951" y="404271"/>
                                </a:lnTo>
                                <a:lnTo>
                                  <a:pt x="656884" y="404269"/>
                                </a:lnTo>
                                <a:lnTo>
                                  <a:pt x="656817" y="404267"/>
                                </a:lnTo>
                                <a:lnTo>
                                  <a:pt x="656751" y="404265"/>
                                </a:lnTo>
                                <a:lnTo>
                                  <a:pt x="656684" y="404263"/>
                                </a:lnTo>
                                <a:lnTo>
                                  <a:pt x="656617" y="404261"/>
                                </a:lnTo>
                                <a:lnTo>
                                  <a:pt x="656550" y="404259"/>
                                </a:lnTo>
                                <a:lnTo>
                                  <a:pt x="656484" y="404257"/>
                                </a:lnTo>
                                <a:lnTo>
                                  <a:pt x="656417" y="404255"/>
                                </a:lnTo>
                                <a:lnTo>
                                  <a:pt x="656350" y="404253"/>
                                </a:lnTo>
                                <a:lnTo>
                                  <a:pt x="656283" y="404251"/>
                                </a:lnTo>
                                <a:lnTo>
                                  <a:pt x="656216" y="404249"/>
                                </a:lnTo>
                                <a:lnTo>
                                  <a:pt x="656150" y="404247"/>
                                </a:lnTo>
                                <a:lnTo>
                                  <a:pt x="656083" y="404245"/>
                                </a:lnTo>
                                <a:lnTo>
                                  <a:pt x="656016" y="404243"/>
                                </a:lnTo>
                                <a:lnTo>
                                  <a:pt x="655949" y="404241"/>
                                </a:lnTo>
                                <a:lnTo>
                                  <a:pt x="655882" y="404239"/>
                                </a:lnTo>
                                <a:lnTo>
                                  <a:pt x="655816" y="404237"/>
                                </a:lnTo>
                                <a:lnTo>
                                  <a:pt x="655749" y="404235"/>
                                </a:lnTo>
                                <a:lnTo>
                                  <a:pt x="655682" y="404233"/>
                                </a:lnTo>
                                <a:lnTo>
                                  <a:pt x="655615" y="404231"/>
                                </a:lnTo>
                                <a:lnTo>
                                  <a:pt x="655548" y="404229"/>
                                </a:lnTo>
                                <a:lnTo>
                                  <a:pt x="655482" y="404227"/>
                                </a:lnTo>
                                <a:lnTo>
                                  <a:pt x="655415" y="404225"/>
                                </a:lnTo>
                                <a:lnTo>
                                  <a:pt x="655348" y="404223"/>
                                </a:lnTo>
                                <a:lnTo>
                                  <a:pt x="655281" y="404221"/>
                                </a:lnTo>
                                <a:lnTo>
                                  <a:pt x="655215" y="404219"/>
                                </a:lnTo>
                                <a:lnTo>
                                  <a:pt x="655148" y="404217"/>
                                </a:lnTo>
                                <a:lnTo>
                                  <a:pt x="655081" y="404215"/>
                                </a:lnTo>
                                <a:lnTo>
                                  <a:pt x="655014" y="404213"/>
                                </a:lnTo>
                                <a:lnTo>
                                  <a:pt x="654947" y="404211"/>
                                </a:lnTo>
                                <a:lnTo>
                                  <a:pt x="654881" y="404209"/>
                                </a:lnTo>
                                <a:lnTo>
                                  <a:pt x="654814" y="404207"/>
                                </a:lnTo>
                                <a:lnTo>
                                  <a:pt x="654747" y="404205"/>
                                </a:lnTo>
                                <a:lnTo>
                                  <a:pt x="654680" y="404203"/>
                                </a:lnTo>
                                <a:lnTo>
                                  <a:pt x="654613" y="404201"/>
                                </a:lnTo>
                                <a:lnTo>
                                  <a:pt x="654547" y="404199"/>
                                </a:lnTo>
                                <a:lnTo>
                                  <a:pt x="654480" y="404197"/>
                                </a:lnTo>
                                <a:lnTo>
                                  <a:pt x="654413" y="404195"/>
                                </a:lnTo>
                                <a:lnTo>
                                  <a:pt x="654346" y="404193"/>
                                </a:lnTo>
                                <a:lnTo>
                                  <a:pt x="654279" y="404191"/>
                                </a:lnTo>
                                <a:lnTo>
                                  <a:pt x="654213" y="404189"/>
                                </a:lnTo>
                                <a:lnTo>
                                  <a:pt x="654146" y="404187"/>
                                </a:lnTo>
                                <a:lnTo>
                                  <a:pt x="654079" y="404185"/>
                                </a:lnTo>
                                <a:lnTo>
                                  <a:pt x="654012" y="404183"/>
                                </a:lnTo>
                                <a:lnTo>
                                  <a:pt x="653945" y="404181"/>
                                </a:lnTo>
                                <a:lnTo>
                                  <a:pt x="653879" y="404179"/>
                                </a:lnTo>
                                <a:lnTo>
                                  <a:pt x="653812" y="404177"/>
                                </a:lnTo>
                                <a:lnTo>
                                  <a:pt x="653745" y="404175"/>
                                </a:lnTo>
                                <a:lnTo>
                                  <a:pt x="653678" y="404173"/>
                                </a:lnTo>
                                <a:lnTo>
                                  <a:pt x="653612" y="404171"/>
                                </a:lnTo>
                                <a:lnTo>
                                  <a:pt x="653545" y="404169"/>
                                </a:lnTo>
                                <a:lnTo>
                                  <a:pt x="653478" y="404167"/>
                                </a:lnTo>
                                <a:lnTo>
                                  <a:pt x="653411" y="404165"/>
                                </a:lnTo>
                                <a:lnTo>
                                  <a:pt x="653344" y="404163"/>
                                </a:lnTo>
                                <a:lnTo>
                                  <a:pt x="653278" y="404161"/>
                                </a:lnTo>
                                <a:lnTo>
                                  <a:pt x="653211" y="404159"/>
                                </a:lnTo>
                                <a:lnTo>
                                  <a:pt x="653144" y="404157"/>
                                </a:lnTo>
                                <a:lnTo>
                                  <a:pt x="653077" y="404155"/>
                                </a:lnTo>
                                <a:lnTo>
                                  <a:pt x="653010" y="404153"/>
                                </a:lnTo>
                                <a:lnTo>
                                  <a:pt x="652944" y="404151"/>
                                </a:lnTo>
                                <a:lnTo>
                                  <a:pt x="652877" y="404148"/>
                                </a:lnTo>
                                <a:lnTo>
                                  <a:pt x="652810" y="404146"/>
                                </a:lnTo>
                                <a:lnTo>
                                  <a:pt x="652743" y="404144"/>
                                </a:lnTo>
                                <a:lnTo>
                                  <a:pt x="652676" y="404142"/>
                                </a:lnTo>
                                <a:lnTo>
                                  <a:pt x="652610" y="404140"/>
                                </a:lnTo>
                                <a:lnTo>
                                  <a:pt x="652543" y="404138"/>
                                </a:lnTo>
                                <a:lnTo>
                                  <a:pt x="652476" y="404136"/>
                                </a:lnTo>
                                <a:lnTo>
                                  <a:pt x="652409" y="404134"/>
                                </a:lnTo>
                                <a:lnTo>
                                  <a:pt x="652343" y="404132"/>
                                </a:lnTo>
                                <a:lnTo>
                                  <a:pt x="652276" y="404130"/>
                                </a:lnTo>
                                <a:lnTo>
                                  <a:pt x="652209" y="404128"/>
                                </a:lnTo>
                                <a:lnTo>
                                  <a:pt x="652142" y="404126"/>
                                </a:lnTo>
                                <a:lnTo>
                                  <a:pt x="652075" y="404124"/>
                                </a:lnTo>
                                <a:lnTo>
                                  <a:pt x="652009" y="404122"/>
                                </a:lnTo>
                                <a:lnTo>
                                  <a:pt x="651942" y="404120"/>
                                </a:lnTo>
                                <a:lnTo>
                                  <a:pt x="651875" y="404118"/>
                                </a:lnTo>
                                <a:lnTo>
                                  <a:pt x="651808" y="404116"/>
                                </a:lnTo>
                                <a:lnTo>
                                  <a:pt x="651741" y="404114"/>
                                </a:lnTo>
                                <a:lnTo>
                                  <a:pt x="651675" y="404112"/>
                                </a:lnTo>
                                <a:lnTo>
                                  <a:pt x="651608" y="404110"/>
                                </a:lnTo>
                                <a:lnTo>
                                  <a:pt x="651541" y="404108"/>
                                </a:lnTo>
                                <a:lnTo>
                                  <a:pt x="651474" y="404106"/>
                                </a:lnTo>
                                <a:lnTo>
                                  <a:pt x="651407" y="404103"/>
                                </a:lnTo>
                                <a:lnTo>
                                  <a:pt x="651341" y="404101"/>
                                </a:lnTo>
                                <a:lnTo>
                                  <a:pt x="651274" y="404099"/>
                                </a:lnTo>
                                <a:lnTo>
                                  <a:pt x="651207" y="404097"/>
                                </a:lnTo>
                                <a:lnTo>
                                  <a:pt x="651140" y="404095"/>
                                </a:lnTo>
                                <a:lnTo>
                                  <a:pt x="651073" y="404093"/>
                                </a:lnTo>
                                <a:lnTo>
                                  <a:pt x="651007" y="404091"/>
                                </a:lnTo>
                                <a:lnTo>
                                  <a:pt x="650940" y="404089"/>
                                </a:lnTo>
                                <a:lnTo>
                                  <a:pt x="650873" y="404087"/>
                                </a:lnTo>
                                <a:lnTo>
                                  <a:pt x="650806" y="404085"/>
                                </a:lnTo>
                                <a:lnTo>
                                  <a:pt x="650740" y="404083"/>
                                </a:lnTo>
                                <a:lnTo>
                                  <a:pt x="650673" y="404081"/>
                                </a:lnTo>
                                <a:lnTo>
                                  <a:pt x="650606" y="404079"/>
                                </a:lnTo>
                                <a:lnTo>
                                  <a:pt x="650539" y="404077"/>
                                </a:lnTo>
                                <a:lnTo>
                                  <a:pt x="650472" y="404075"/>
                                </a:lnTo>
                                <a:lnTo>
                                  <a:pt x="650406" y="404072"/>
                                </a:lnTo>
                                <a:lnTo>
                                  <a:pt x="650339" y="404070"/>
                                </a:lnTo>
                                <a:lnTo>
                                  <a:pt x="650272" y="404068"/>
                                </a:lnTo>
                                <a:lnTo>
                                  <a:pt x="650205" y="404066"/>
                                </a:lnTo>
                                <a:lnTo>
                                  <a:pt x="650138" y="404064"/>
                                </a:lnTo>
                                <a:lnTo>
                                  <a:pt x="650072" y="404062"/>
                                </a:lnTo>
                                <a:lnTo>
                                  <a:pt x="650005" y="404060"/>
                                </a:lnTo>
                                <a:lnTo>
                                  <a:pt x="649938" y="404058"/>
                                </a:lnTo>
                                <a:lnTo>
                                  <a:pt x="649871" y="404056"/>
                                </a:lnTo>
                                <a:lnTo>
                                  <a:pt x="649804" y="404054"/>
                                </a:lnTo>
                                <a:lnTo>
                                  <a:pt x="649738" y="404052"/>
                                </a:lnTo>
                                <a:lnTo>
                                  <a:pt x="649671" y="404050"/>
                                </a:lnTo>
                                <a:lnTo>
                                  <a:pt x="649604" y="404048"/>
                                </a:lnTo>
                                <a:lnTo>
                                  <a:pt x="649537" y="404045"/>
                                </a:lnTo>
                                <a:lnTo>
                                  <a:pt x="649471" y="404043"/>
                                </a:lnTo>
                                <a:lnTo>
                                  <a:pt x="649404" y="404041"/>
                                </a:lnTo>
                                <a:lnTo>
                                  <a:pt x="649337" y="404039"/>
                                </a:lnTo>
                                <a:lnTo>
                                  <a:pt x="649270" y="404037"/>
                                </a:lnTo>
                                <a:lnTo>
                                  <a:pt x="649203" y="404035"/>
                                </a:lnTo>
                                <a:lnTo>
                                  <a:pt x="649137" y="404033"/>
                                </a:lnTo>
                                <a:lnTo>
                                  <a:pt x="649070" y="404031"/>
                                </a:lnTo>
                                <a:lnTo>
                                  <a:pt x="649003" y="404029"/>
                                </a:lnTo>
                                <a:lnTo>
                                  <a:pt x="648936" y="404027"/>
                                </a:lnTo>
                                <a:lnTo>
                                  <a:pt x="648869" y="404024"/>
                                </a:lnTo>
                                <a:lnTo>
                                  <a:pt x="648803" y="404022"/>
                                </a:lnTo>
                                <a:lnTo>
                                  <a:pt x="648736" y="404020"/>
                                </a:lnTo>
                                <a:lnTo>
                                  <a:pt x="648669" y="404018"/>
                                </a:lnTo>
                                <a:lnTo>
                                  <a:pt x="648602" y="404016"/>
                                </a:lnTo>
                                <a:lnTo>
                                  <a:pt x="648535" y="404014"/>
                                </a:lnTo>
                                <a:lnTo>
                                  <a:pt x="648469" y="404012"/>
                                </a:lnTo>
                                <a:lnTo>
                                  <a:pt x="648402" y="404010"/>
                                </a:lnTo>
                                <a:lnTo>
                                  <a:pt x="648335" y="404008"/>
                                </a:lnTo>
                                <a:lnTo>
                                  <a:pt x="648268" y="404006"/>
                                </a:lnTo>
                                <a:lnTo>
                                  <a:pt x="648202" y="404003"/>
                                </a:lnTo>
                                <a:lnTo>
                                  <a:pt x="648135" y="404001"/>
                                </a:lnTo>
                                <a:lnTo>
                                  <a:pt x="648068" y="403999"/>
                                </a:lnTo>
                                <a:lnTo>
                                  <a:pt x="648001" y="403997"/>
                                </a:lnTo>
                                <a:lnTo>
                                  <a:pt x="647934" y="403995"/>
                                </a:lnTo>
                                <a:lnTo>
                                  <a:pt x="647868" y="403993"/>
                                </a:lnTo>
                                <a:lnTo>
                                  <a:pt x="647801" y="403991"/>
                                </a:lnTo>
                                <a:lnTo>
                                  <a:pt x="647734" y="403989"/>
                                </a:lnTo>
                                <a:lnTo>
                                  <a:pt x="647667" y="403987"/>
                                </a:lnTo>
                                <a:lnTo>
                                  <a:pt x="647600" y="403984"/>
                                </a:lnTo>
                                <a:lnTo>
                                  <a:pt x="647534" y="403982"/>
                                </a:lnTo>
                                <a:lnTo>
                                  <a:pt x="647467" y="403980"/>
                                </a:lnTo>
                                <a:lnTo>
                                  <a:pt x="647400" y="403978"/>
                                </a:lnTo>
                                <a:lnTo>
                                  <a:pt x="647333" y="403976"/>
                                </a:lnTo>
                                <a:lnTo>
                                  <a:pt x="647266" y="403974"/>
                                </a:lnTo>
                                <a:lnTo>
                                  <a:pt x="647200" y="403972"/>
                                </a:lnTo>
                                <a:lnTo>
                                  <a:pt x="647133" y="403970"/>
                                </a:lnTo>
                                <a:lnTo>
                                  <a:pt x="647066" y="403967"/>
                                </a:lnTo>
                                <a:lnTo>
                                  <a:pt x="646999" y="403965"/>
                                </a:lnTo>
                                <a:lnTo>
                                  <a:pt x="646932" y="403963"/>
                                </a:lnTo>
                                <a:lnTo>
                                  <a:pt x="646866" y="403961"/>
                                </a:lnTo>
                                <a:lnTo>
                                  <a:pt x="646799" y="403959"/>
                                </a:lnTo>
                                <a:lnTo>
                                  <a:pt x="646732" y="403957"/>
                                </a:lnTo>
                                <a:lnTo>
                                  <a:pt x="646665" y="403955"/>
                                </a:lnTo>
                                <a:lnTo>
                                  <a:pt x="646599" y="403952"/>
                                </a:lnTo>
                                <a:lnTo>
                                  <a:pt x="646532" y="403950"/>
                                </a:lnTo>
                                <a:lnTo>
                                  <a:pt x="646465" y="403948"/>
                                </a:lnTo>
                                <a:lnTo>
                                  <a:pt x="646398" y="403946"/>
                                </a:lnTo>
                                <a:lnTo>
                                  <a:pt x="646331" y="403944"/>
                                </a:lnTo>
                                <a:lnTo>
                                  <a:pt x="646265" y="403942"/>
                                </a:lnTo>
                                <a:lnTo>
                                  <a:pt x="646198" y="403940"/>
                                </a:lnTo>
                                <a:lnTo>
                                  <a:pt x="646131" y="403937"/>
                                </a:lnTo>
                                <a:lnTo>
                                  <a:pt x="646064" y="403935"/>
                                </a:lnTo>
                                <a:lnTo>
                                  <a:pt x="645997" y="403933"/>
                                </a:lnTo>
                                <a:lnTo>
                                  <a:pt x="645931" y="403931"/>
                                </a:lnTo>
                                <a:lnTo>
                                  <a:pt x="645864" y="403929"/>
                                </a:lnTo>
                                <a:lnTo>
                                  <a:pt x="645797" y="403927"/>
                                </a:lnTo>
                                <a:lnTo>
                                  <a:pt x="645730" y="403925"/>
                                </a:lnTo>
                                <a:lnTo>
                                  <a:pt x="645663" y="403922"/>
                                </a:lnTo>
                                <a:lnTo>
                                  <a:pt x="645597" y="403920"/>
                                </a:lnTo>
                                <a:lnTo>
                                  <a:pt x="645530" y="403918"/>
                                </a:lnTo>
                                <a:lnTo>
                                  <a:pt x="645463" y="403916"/>
                                </a:lnTo>
                                <a:lnTo>
                                  <a:pt x="645396" y="403914"/>
                                </a:lnTo>
                                <a:lnTo>
                                  <a:pt x="645330" y="403912"/>
                                </a:lnTo>
                                <a:lnTo>
                                  <a:pt x="645263" y="403909"/>
                                </a:lnTo>
                                <a:lnTo>
                                  <a:pt x="645196" y="403907"/>
                                </a:lnTo>
                                <a:lnTo>
                                  <a:pt x="645129" y="403905"/>
                                </a:lnTo>
                                <a:lnTo>
                                  <a:pt x="645062" y="403903"/>
                                </a:lnTo>
                                <a:lnTo>
                                  <a:pt x="644996" y="403901"/>
                                </a:lnTo>
                                <a:lnTo>
                                  <a:pt x="644929" y="403899"/>
                                </a:lnTo>
                                <a:lnTo>
                                  <a:pt x="644862" y="403896"/>
                                </a:lnTo>
                                <a:lnTo>
                                  <a:pt x="644795" y="403894"/>
                                </a:lnTo>
                                <a:lnTo>
                                  <a:pt x="644728" y="403892"/>
                                </a:lnTo>
                                <a:lnTo>
                                  <a:pt x="644662" y="403890"/>
                                </a:lnTo>
                                <a:lnTo>
                                  <a:pt x="644595" y="403888"/>
                                </a:lnTo>
                                <a:lnTo>
                                  <a:pt x="644528" y="403886"/>
                                </a:lnTo>
                                <a:lnTo>
                                  <a:pt x="644461" y="403883"/>
                                </a:lnTo>
                                <a:lnTo>
                                  <a:pt x="644394" y="403881"/>
                                </a:lnTo>
                                <a:lnTo>
                                  <a:pt x="644328" y="403879"/>
                                </a:lnTo>
                                <a:lnTo>
                                  <a:pt x="644261" y="403877"/>
                                </a:lnTo>
                                <a:lnTo>
                                  <a:pt x="644194" y="403875"/>
                                </a:lnTo>
                                <a:lnTo>
                                  <a:pt x="644127" y="403873"/>
                                </a:lnTo>
                                <a:lnTo>
                                  <a:pt x="644060" y="403870"/>
                                </a:lnTo>
                                <a:lnTo>
                                  <a:pt x="643994" y="403868"/>
                                </a:lnTo>
                                <a:lnTo>
                                  <a:pt x="643927" y="403866"/>
                                </a:lnTo>
                                <a:lnTo>
                                  <a:pt x="643860" y="403864"/>
                                </a:lnTo>
                                <a:lnTo>
                                  <a:pt x="643793" y="403862"/>
                                </a:lnTo>
                                <a:lnTo>
                                  <a:pt x="643727" y="403859"/>
                                </a:lnTo>
                                <a:lnTo>
                                  <a:pt x="643660" y="403857"/>
                                </a:lnTo>
                                <a:lnTo>
                                  <a:pt x="643593" y="403855"/>
                                </a:lnTo>
                                <a:lnTo>
                                  <a:pt x="643526" y="403853"/>
                                </a:lnTo>
                                <a:lnTo>
                                  <a:pt x="643459" y="403851"/>
                                </a:lnTo>
                                <a:lnTo>
                                  <a:pt x="643393" y="403849"/>
                                </a:lnTo>
                                <a:lnTo>
                                  <a:pt x="643326" y="403846"/>
                                </a:lnTo>
                                <a:lnTo>
                                  <a:pt x="643259" y="403844"/>
                                </a:lnTo>
                                <a:lnTo>
                                  <a:pt x="643192" y="403842"/>
                                </a:lnTo>
                                <a:lnTo>
                                  <a:pt x="643125" y="403840"/>
                                </a:lnTo>
                                <a:lnTo>
                                  <a:pt x="643059" y="403838"/>
                                </a:lnTo>
                                <a:lnTo>
                                  <a:pt x="642992" y="403835"/>
                                </a:lnTo>
                                <a:lnTo>
                                  <a:pt x="642925" y="403833"/>
                                </a:lnTo>
                                <a:lnTo>
                                  <a:pt x="642858" y="403831"/>
                                </a:lnTo>
                                <a:lnTo>
                                  <a:pt x="642791" y="403829"/>
                                </a:lnTo>
                                <a:lnTo>
                                  <a:pt x="642725" y="403827"/>
                                </a:lnTo>
                                <a:lnTo>
                                  <a:pt x="642658" y="403824"/>
                                </a:lnTo>
                                <a:lnTo>
                                  <a:pt x="642591" y="403822"/>
                                </a:lnTo>
                                <a:lnTo>
                                  <a:pt x="642524" y="403820"/>
                                </a:lnTo>
                                <a:lnTo>
                                  <a:pt x="642458" y="403818"/>
                                </a:lnTo>
                                <a:lnTo>
                                  <a:pt x="642391" y="403815"/>
                                </a:lnTo>
                                <a:lnTo>
                                  <a:pt x="642324" y="403813"/>
                                </a:lnTo>
                                <a:lnTo>
                                  <a:pt x="642257" y="403811"/>
                                </a:lnTo>
                                <a:lnTo>
                                  <a:pt x="642190" y="403809"/>
                                </a:lnTo>
                                <a:lnTo>
                                  <a:pt x="642124" y="403807"/>
                                </a:lnTo>
                                <a:lnTo>
                                  <a:pt x="642057" y="403804"/>
                                </a:lnTo>
                                <a:lnTo>
                                  <a:pt x="641990" y="403802"/>
                                </a:lnTo>
                                <a:lnTo>
                                  <a:pt x="641923" y="403800"/>
                                </a:lnTo>
                                <a:lnTo>
                                  <a:pt x="641856" y="403798"/>
                                </a:lnTo>
                                <a:lnTo>
                                  <a:pt x="641790" y="403796"/>
                                </a:lnTo>
                                <a:lnTo>
                                  <a:pt x="641723" y="403793"/>
                                </a:lnTo>
                                <a:lnTo>
                                  <a:pt x="641656" y="403791"/>
                                </a:lnTo>
                                <a:lnTo>
                                  <a:pt x="641589" y="403789"/>
                                </a:lnTo>
                                <a:lnTo>
                                  <a:pt x="641522" y="403787"/>
                                </a:lnTo>
                                <a:lnTo>
                                  <a:pt x="641456" y="403784"/>
                                </a:lnTo>
                                <a:lnTo>
                                  <a:pt x="641389" y="403782"/>
                                </a:lnTo>
                                <a:lnTo>
                                  <a:pt x="641322" y="403780"/>
                                </a:lnTo>
                                <a:lnTo>
                                  <a:pt x="641255" y="403778"/>
                                </a:lnTo>
                                <a:lnTo>
                                  <a:pt x="641188" y="403776"/>
                                </a:lnTo>
                                <a:lnTo>
                                  <a:pt x="641122" y="403773"/>
                                </a:lnTo>
                                <a:lnTo>
                                  <a:pt x="641055" y="403771"/>
                                </a:lnTo>
                                <a:lnTo>
                                  <a:pt x="640988" y="403769"/>
                                </a:lnTo>
                                <a:lnTo>
                                  <a:pt x="640921" y="403767"/>
                                </a:lnTo>
                                <a:lnTo>
                                  <a:pt x="640855" y="403764"/>
                                </a:lnTo>
                                <a:lnTo>
                                  <a:pt x="640788" y="403762"/>
                                </a:lnTo>
                                <a:lnTo>
                                  <a:pt x="640721" y="403760"/>
                                </a:lnTo>
                                <a:lnTo>
                                  <a:pt x="640654" y="403758"/>
                                </a:lnTo>
                                <a:lnTo>
                                  <a:pt x="640587" y="403755"/>
                                </a:lnTo>
                                <a:lnTo>
                                  <a:pt x="640521" y="403753"/>
                                </a:lnTo>
                                <a:lnTo>
                                  <a:pt x="640454" y="403751"/>
                                </a:lnTo>
                                <a:lnTo>
                                  <a:pt x="640387" y="403749"/>
                                </a:lnTo>
                                <a:lnTo>
                                  <a:pt x="640320" y="403746"/>
                                </a:lnTo>
                                <a:lnTo>
                                  <a:pt x="640253" y="403744"/>
                                </a:lnTo>
                                <a:lnTo>
                                  <a:pt x="640187" y="403742"/>
                                </a:lnTo>
                                <a:lnTo>
                                  <a:pt x="640120" y="403740"/>
                                </a:lnTo>
                                <a:lnTo>
                                  <a:pt x="640053" y="403737"/>
                                </a:lnTo>
                                <a:lnTo>
                                  <a:pt x="639986" y="403735"/>
                                </a:lnTo>
                                <a:lnTo>
                                  <a:pt x="639919" y="403733"/>
                                </a:lnTo>
                                <a:lnTo>
                                  <a:pt x="639853" y="403731"/>
                                </a:lnTo>
                                <a:lnTo>
                                  <a:pt x="639786" y="403728"/>
                                </a:lnTo>
                                <a:lnTo>
                                  <a:pt x="639719" y="403726"/>
                                </a:lnTo>
                                <a:lnTo>
                                  <a:pt x="639652" y="403724"/>
                                </a:lnTo>
                                <a:lnTo>
                                  <a:pt x="639586" y="403722"/>
                                </a:lnTo>
                                <a:lnTo>
                                  <a:pt x="639519" y="403719"/>
                                </a:lnTo>
                                <a:lnTo>
                                  <a:pt x="639452" y="403717"/>
                                </a:lnTo>
                                <a:lnTo>
                                  <a:pt x="639385" y="403715"/>
                                </a:lnTo>
                                <a:lnTo>
                                  <a:pt x="639318" y="403713"/>
                                </a:lnTo>
                                <a:lnTo>
                                  <a:pt x="639252" y="403710"/>
                                </a:lnTo>
                                <a:lnTo>
                                  <a:pt x="639185" y="403708"/>
                                </a:lnTo>
                                <a:lnTo>
                                  <a:pt x="639118" y="403706"/>
                                </a:lnTo>
                                <a:lnTo>
                                  <a:pt x="639051" y="403704"/>
                                </a:lnTo>
                                <a:lnTo>
                                  <a:pt x="638984" y="403701"/>
                                </a:lnTo>
                                <a:lnTo>
                                  <a:pt x="638918" y="403699"/>
                                </a:lnTo>
                                <a:lnTo>
                                  <a:pt x="638851" y="403697"/>
                                </a:lnTo>
                                <a:lnTo>
                                  <a:pt x="638784" y="403694"/>
                                </a:lnTo>
                                <a:lnTo>
                                  <a:pt x="638717" y="403692"/>
                                </a:lnTo>
                                <a:lnTo>
                                  <a:pt x="638650" y="403690"/>
                                </a:lnTo>
                                <a:lnTo>
                                  <a:pt x="638584" y="403688"/>
                                </a:lnTo>
                                <a:lnTo>
                                  <a:pt x="638517" y="403685"/>
                                </a:lnTo>
                                <a:lnTo>
                                  <a:pt x="638450" y="403683"/>
                                </a:lnTo>
                                <a:lnTo>
                                  <a:pt x="638383" y="403681"/>
                                </a:lnTo>
                                <a:lnTo>
                                  <a:pt x="638317" y="403678"/>
                                </a:lnTo>
                                <a:lnTo>
                                  <a:pt x="638250" y="403676"/>
                                </a:lnTo>
                                <a:lnTo>
                                  <a:pt x="638183" y="403674"/>
                                </a:lnTo>
                                <a:lnTo>
                                  <a:pt x="638116" y="403672"/>
                                </a:lnTo>
                                <a:lnTo>
                                  <a:pt x="638049" y="403669"/>
                                </a:lnTo>
                                <a:lnTo>
                                  <a:pt x="637983" y="403667"/>
                                </a:lnTo>
                                <a:lnTo>
                                  <a:pt x="637916" y="403665"/>
                                </a:lnTo>
                                <a:lnTo>
                                  <a:pt x="637849" y="403662"/>
                                </a:lnTo>
                                <a:lnTo>
                                  <a:pt x="637782" y="403660"/>
                                </a:lnTo>
                                <a:lnTo>
                                  <a:pt x="637715" y="403658"/>
                                </a:lnTo>
                                <a:lnTo>
                                  <a:pt x="637649" y="403656"/>
                                </a:lnTo>
                                <a:lnTo>
                                  <a:pt x="637582" y="403653"/>
                                </a:lnTo>
                                <a:lnTo>
                                  <a:pt x="637515" y="403651"/>
                                </a:lnTo>
                                <a:lnTo>
                                  <a:pt x="637448" y="403649"/>
                                </a:lnTo>
                                <a:lnTo>
                                  <a:pt x="637381" y="403646"/>
                                </a:lnTo>
                                <a:lnTo>
                                  <a:pt x="637315" y="403644"/>
                                </a:lnTo>
                                <a:lnTo>
                                  <a:pt x="637248" y="403642"/>
                                </a:lnTo>
                                <a:lnTo>
                                  <a:pt x="637181" y="403640"/>
                                </a:lnTo>
                                <a:lnTo>
                                  <a:pt x="637114" y="403637"/>
                                </a:lnTo>
                                <a:lnTo>
                                  <a:pt x="637047" y="403635"/>
                                </a:lnTo>
                                <a:lnTo>
                                  <a:pt x="636981" y="403633"/>
                                </a:lnTo>
                                <a:lnTo>
                                  <a:pt x="636914" y="403630"/>
                                </a:lnTo>
                                <a:lnTo>
                                  <a:pt x="636847" y="403628"/>
                                </a:lnTo>
                                <a:lnTo>
                                  <a:pt x="636780" y="403626"/>
                                </a:lnTo>
                                <a:lnTo>
                                  <a:pt x="636714" y="403623"/>
                                </a:lnTo>
                                <a:lnTo>
                                  <a:pt x="636647" y="403621"/>
                                </a:lnTo>
                                <a:lnTo>
                                  <a:pt x="636580" y="403619"/>
                                </a:lnTo>
                                <a:lnTo>
                                  <a:pt x="636513" y="403616"/>
                                </a:lnTo>
                                <a:lnTo>
                                  <a:pt x="636446" y="403614"/>
                                </a:lnTo>
                                <a:lnTo>
                                  <a:pt x="636380" y="403612"/>
                                </a:lnTo>
                                <a:lnTo>
                                  <a:pt x="636313" y="403609"/>
                                </a:lnTo>
                                <a:lnTo>
                                  <a:pt x="636246" y="403607"/>
                                </a:lnTo>
                                <a:lnTo>
                                  <a:pt x="636179" y="403605"/>
                                </a:lnTo>
                                <a:lnTo>
                                  <a:pt x="636112" y="403602"/>
                                </a:lnTo>
                                <a:lnTo>
                                  <a:pt x="636046" y="403600"/>
                                </a:lnTo>
                                <a:lnTo>
                                  <a:pt x="635979" y="403598"/>
                                </a:lnTo>
                                <a:lnTo>
                                  <a:pt x="635912" y="403596"/>
                                </a:lnTo>
                                <a:lnTo>
                                  <a:pt x="635845" y="403593"/>
                                </a:lnTo>
                                <a:lnTo>
                                  <a:pt x="635778" y="403591"/>
                                </a:lnTo>
                                <a:lnTo>
                                  <a:pt x="635712" y="403589"/>
                                </a:lnTo>
                                <a:lnTo>
                                  <a:pt x="635645" y="403586"/>
                                </a:lnTo>
                                <a:lnTo>
                                  <a:pt x="635578" y="403584"/>
                                </a:lnTo>
                                <a:lnTo>
                                  <a:pt x="635511" y="403582"/>
                                </a:lnTo>
                                <a:lnTo>
                                  <a:pt x="635445" y="403579"/>
                                </a:lnTo>
                                <a:lnTo>
                                  <a:pt x="635378" y="403577"/>
                                </a:lnTo>
                                <a:lnTo>
                                  <a:pt x="635311" y="403575"/>
                                </a:lnTo>
                                <a:lnTo>
                                  <a:pt x="635244" y="403572"/>
                                </a:lnTo>
                                <a:lnTo>
                                  <a:pt x="635177" y="403570"/>
                                </a:lnTo>
                                <a:lnTo>
                                  <a:pt x="635111" y="403568"/>
                                </a:lnTo>
                                <a:lnTo>
                                  <a:pt x="635044" y="403565"/>
                                </a:lnTo>
                                <a:lnTo>
                                  <a:pt x="634977" y="403563"/>
                                </a:lnTo>
                                <a:lnTo>
                                  <a:pt x="634910" y="403560"/>
                                </a:lnTo>
                                <a:lnTo>
                                  <a:pt x="634843" y="403558"/>
                                </a:lnTo>
                                <a:lnTo>
                                  <a:pt x="634777" y="403556"/>
                                </a:lnTo>
                                <a:lnTo>
                                  <a:pt x="634710" y="403553"/>
                                </a:lnTo>
                                <a:lnTo>
                                  <a:pt x="634643" y="403551"/>
                                </a:lnTo>
                                <a:lnTo>
                                  <a:pt x="634576" y="403549"/>
                                </a:lnTo>
                                <a:lnTo>
                                  <a:pt x="634509" y="403546"/>
                                </a:lnTo>
                                <a:lnTo>
                                  <a:pt x="634443" y="403544"/>
                                </a:lnTo>
                                <a:lnTo>
                                  <a:pt x="634376" y="403542"/>
                                </a:lnTo>
                                <a:lnTo>
                                  <a:pt x="634309" y="403539"/>
                                </a:lnTo>
                                <a:lnTo>
                                  <a:pt x="634242" y="403537"/>
                                </a:lnTo>
                                <a:lnTo>
                                  <a:pt x="634175" y="403535"/>
                                </a:lnTo>
                                <a:lnTo>
                                  <a:pt x="634109" y="403532"/>
                                </a:lnTo>
                                <a:lnTo>
                                  <a:pt x="634042" y="403530"/>
                                </a:lnTo>
                                <a:lnTo>
                                  <a:pt x="633975" y="403528"/>
                                </a:lnTo>
                                <a:lnTo>
                                  <a:pt x="633908" y="403525"/>
                                </a:lnTo>
                                <a:lnTo>
                                  <a:pt x="633842" y="403523"/>
                                </a:lnTo>
                                <a:lnTo>
                                  <a:pt x="633775" y="403520"/>
                                </a:lnTo>
                                <a:lnTo>
                                  <a:pt x="633708" y="403518"/>
                                </a:lnTo>
                                <a:lnTo>
                                  <a:pt x="633641" y="403516"/>
                                </a:lnTo>
                                <a:lnTo>
                                  <a:pt x="633574" y="403513"/>
                                </a:lnTo>
                                <a:lnTo>
                                  <a:pt x="633508" y="403511"/>
                                </a:lnTo>
                                <a:lnTo>
                                  <a:pt x="633441" y="403509"/>
                                </a:lnTo>
                                <a:lnTo>
                                  <a:pt x="633374" y="403506"/>
                                </a:lnTo>
                                <a:lnTo>
                                  <a:pt x="633307" y="403504"/>
                                </a:lnTo>
                                <a:lnTo>
                                  <a:pt x="633240" y="403501"/>
                                </a:lnTo>
                                <a:lnTo>
                                  <a:pt x="633174" y="403499"/>
                                </a:lnTo>
                                <a:lnTo>
                                  <a:pt x="633107" y="403497"/>
                                </a:lnTo>
                                <a:lnTo>
                                  <a:pt x="633040" y="403494"/>
                                </a:lnTo>
                                <a:lnTo>
                                  <a:pt x="632973" y="403492"/>
                                </a:lnTo>
                                <a:lnTo>
                                  <a:pt x="632906" y="403490"/>
                                </a:lnTo>
                                <a:lnTo>
                                  <a:pt x="632840" y="403487"/>
                                </a:lnTo>
                                <a:lnTo>
                                  <a:pt x="632773" y="403485"/>
                                </a:lnTo>
                                <a:lnTo>
                                  <a:pt x="632706" y="403482"/>
                                </a:lnTo>
                                <a:lnTo>
                                  <a:pt x="632639" y="403480"/>
                                </a:lnTo>
                                <a:lnTo>
                                  <a:pt x="632573" y="403478"/>
                                </a:lnTo>
                                <a:lnTo>
                                  <a:pt x="632506" y="403475"/>
                                </a:lnTo>
                                <a:lnTo>
                                  <a:pt x="632439" y="403473"/>
                                </a:lnTo>
                                <a:lnTo>
                                  <a:pt x="632372" y="403470"/>
                                </a:lnTo>
                                <a:lnTo>
                                  <a:pt x="632305" y="403468"/>
                                </a:lnTo>
                                <a:lnTo>
                                  <a:pt x="632239" y="403466"/>
                                </a:lnTo>
                                <a:lnTo>
                                  <a:pt x="632172" y="403463"/>
                                </a:lnTo>
                                <a:lnTo>
                                  <a:pt x="632105" y="403461"/>
                                </a:lnTo>
                                <a:lnTo>
                                  <a:pt x="632038" y="403459"/>
                                </a:lnTo>
                                <a:lnTo>
                                  <a:pt x="631971" y="403456"/>
                                </a:lnTo>
                                <a:lnTo>
                                  <a:pt x="631905" y="403454"/>
                                </a:lnTo>
                                <a:lnTo>
                                  <a:pt x="631838" y="403451"/>
                                </a:lnTo>
                                <a:lnTo>
                                  <a:pt x="631771" y="403449"/>
                                </a:lnTo>
                                <a:lnTo>
                                  <a:pt x="631704" y="403446"/>
                                </a:lnTo>
                                <a:lnTo>
                                  <a:pt x="631637" y="403444"/>
                                </a:lnTo>
                                <a:lnTo>
                                  <a:pt x="631571" y="403442"/>
                                </a:lnTo>
                                <a:lnTo>
                                  <a:pt x="631504" y="403439"/>
                                </a:lnTo>
                                <a:lnTo>
                                  <a:pt x="631437" y="403437"/>
                                </a:lnTo>
                                <a:lnTo>
                                  <a:pt x="631370" y="403434"/>
                                </a:lnTo>
                                <a:lnTo>
                                  <a:pt x="631304" y="403432"/>
                                </a:lnTo>
                                <a:lnTo>
                                  <a:pt x="631237" y="403430"/>
                                </a:lnTo>
                                <a:lnTo>
                                  <a:pt x="631170" y="403427"/>
                                </a:lnTo>
                                <a:lnTo>
                                  <a:pt x="631103" y="403425"/>
                                </a:lnTo>
                                <a:lnTo>
                                  <a:pt x="631036" y="403422"/>
                                </a:lnTo>
                                <a:lnTo>
                                  <a:pt x="630970" y="403420"/>
                                </a:lnTo>
                                <a:lnTo>
                                  <a:pt x="630903" y="403418"/>
                                </a:lnTo>
                                <a:lnTo>
                                  <a:pt x="630836" y="403415"/>
                                </a:lnTo>
                                <a:lnTo>
                                  <a:pt x="630769" y="403413"/>
                                </a:lnTo>
                                <a:lnTo>
                                  <a:pt x="630702" y="403410"/>
                                </a:lnTo>
                                <a:lnTo>
                                  <a:pt x="630636" y="403408"/>
                                </a:lnTo>
                                <a:lnTo>
                                  <a:pt x="630569" y="403405"/>
                                </a:lnTo>
                                <a:lnTo>
                                  <a:pt x="630502" y="403403"/>
                                </a:lnTo>
                                <a:lnTo>
                                  <a:pt x="630435" y="403401"/>
                                </a:lnTo>
                                <a:lnTo>
                                  <a:pt x="630368" y="403398"/>
                                </a:lnTo>
                                <a:lnTo>
                                  <a:pt x="630302" y="403396"/>
                                </a:lnTo>
                                <a:lnTo>
                                  <a:pt x="630235" y="403393"/>
                                </a:lnTo>
                                <a:lnTo>
                                  <a:pt x="630168" y="403391"/>
                                </a:lnTo>
                                <a:lnTo>
                                  <a:pt x="630101" y="403388"/>
                                </a:lnTo>
                                <a:lnTo>
                                  <a:pt x="630034" y="403386"/>
                                </a:lnTo>
                                <a:lnTo>
                                  <a:pt x="629968" y="403384"/>
                                </a:lnTo>
                                <a:lnTo>
                                  <a:pt x="629901" y="403381"/>
                                </a:lnTo>
                                <a:lnTo>
                                  <a:pt x="629834" y="403379"/>
                                </a:lnTo>
                                <a:lnTo>
                                  <a:pt x="629767" y="403376"/>
                                </a:lnTo>
                                <a:lnTo>
                                  <a:pt x="629701" y="403374"/>
                                </a:lnTo>
                                <a:lnTo>
                                  <a:pt x="629634" y="403371"/>
                                </a:lnTo>
                                <a:lnTo>
                                  <a:pt x="629567" y="403369"/>
                                </a:lnTo>
                                <a:lnTo>
                                  <a:pt x="629500" y="403366"/>
                                </a:lnTo>
                                <a:lnTo>
                                  <a:pt x="629433" y="403364"/>
                                </a:lnTo>
                                <a:lnTo>
                                  <a:pt x="629367" y="403362"/>
                                </a:lnTo>
                                <a:lnTo>
                                  <a:pt x="629300" y="403359"/>
                                </a:lnTo>
                                <a:lnTo>
                                  <a:pt x="629233" y="403357"/>
                                </a:lnTo>
                                <a:lnTo>
                                  <a:pt x="629166" y="403354"/>
                                </a:lnTo>
                                <a:lnTo>
                                  <a:pt x="629099" y="403352"/>
                                </a:lnTo>
                                <a:lnTo>
                                  <a:pt x="629033" y="403349"/>
                                </a:lnTo>
                                <a:lnTo>
                                  <a:pt x="628966" y="403347"/>
                                </a:lnTo>
                                <a:lnTo>
                                  <a:pt x="628899" y="403344"/>
                                </a:lnTo>
                                <a:lnTo>
                                  <a:pt x="628832" y="403342"/>
                                </a:lnTo>
                                <a:lnTo>
                                  <a:pt x="628765" y="403339"/>
                                </a:lnTo>
                                <a:lnTo>
                                  <a:pt x="628699" y="403337"/>
                                </a:lnTo>
                                <a:lnTo>
                                  <a:pt x="628632" y="403335"/>
                                </a:lnTo>
                                <a:lnTo>
                                  <a:pt x="628565" y="403332"/>
                                </a:lnTo>
                                <a:lnTo>
                                  <a:pt x="628498" y="403330"/>
                                </a:lnTo>
                                <a:lnTo>
                                  <a:pt x="628432" y="403327"/>
                                </a:lnTo>
                                <a:lnTo>
                                  <a:pt x="628365" y="403325"/>
                                </a:lnTo>
                                <a:lnTo>
                                  <a:pt x="628298" y="403322"/>
                                </a:lnTo>
                                <a:lnTo>
                                  <a:pt x="628231" y="403320"/>
                                </a:lnTo>
                                <a:lnTo>
                                  <a:pt x="628164" y="403317"/>
                                </a:lnTo>
                                <a:lnTo>
                                  <a:pt x="628098" y="403315"/>
                                </a:lnTo>
                                <a:lnTo>
                                  <a:pt x="628031" y="403312"/>
                                </a:lnTo>
                                <a:lnTo>
                                  <a:pt x="627964" y="403310"/>
                                </a:lnTo>
                                <a:lnTo>
                                  <a:pt x="627897" y="403307"/>
                                </a:lnTo>
                                <a:lnTo>
                                  <a:pt x="627830" y="403305"/>
                                </a:lnTo>
                                <a:lnTo>
                                  <a:pt x="627764" y="403302"/>
                                </a:lnTo>
                                <a:lnTo>
                                  <a:pt x="627697" y="403300"/>
                                </a:lnTo>
                                <a:lnTo>
                                  <a:pt x="627630" y="403297"/>
                                </a:lnTo>
                                <a:lnTo>
                                  <a:pt x="627563" y="403295"/>
                                </a:lnTo>
                                <a:lnTo>
                                  <a:pt x="627496" y="403292"/>
                                </a:lnTo>
                                <a:lnTo>
                                  <a:pt x="627430" y="403290"/>
                                </a:lnTo>
                                <a:lnTo>
                                  <a:pt x="627363" y="403287"/>
                                </a:lnTo>
                                <a:lnTo>
                                  <a:pt x="627296" y="403285"/>
                                </a:lnTo>
                                <a:lnTo>
                                  <a:pt x="627229" y="403282"/>
                                </a:lnTo>
                                <a:lnTo>
                                  <a:pt x="627162" y="403280"/>
                                </a:lnTo>
                                <a:lnTo>
                                  <a:pt x="627096" y="403277"/>
                                </a:lnTo>
                                <a:lnTo>
                                  <a:pt x="627029" y="403275"/>
                                </a:lnTo>
                                <a:lnTo>
                                  <a:pt x="626962" y="403272"/>
                                </a:lnTo>
                                <a:lnTo>
                                  <a:pt x="626895" y="403270"/>
                                </a:lnTo>
                                <a:lnTo>
                                  <a:pt x="626829" y="403268"/>
                                </a:lnTo>
                                <a:lnTo>
                                  <a:pt x="626762" y="403265"/>
                                </a:lnTo>
                                <a:lnTo>
                                  <a:pt x="626695" y="403262"/>
                                </a:lnTo>
                                <a:lnTo>
                                  <a:pt x="626628" y="403260"/>
                                </a:lnTo>
                                <a:lnTo>
                                  <a:pt x="626561" y="403257"/>
                                </a:lnTo>
                                <a:lnTo>
                                  <a:pt x="626495" y="403255"/>
                                </a:lnTo>
                                <a:lnTo>
                                  <a:pt x="626428" y="403252"/>
                                </a:lnTo>
                                <a:lnTo>
                                  <a:pt x="626361" y="403250"/>
                                </a:lnTo>
                                <a:lnTo>
                                  <a:pt x="626294" y="403247"/>
                                </a:lnTo>
                                <a:lnTo>
                                  <a:pt x="626227" y="403245"/>
                                </a:lnTo>
                                <a:lnTo>
                                  <a:pt x="626161" y="403242"/>
                                </a:lnTo>
                                <a:lnTo>
                                  <a:pt x="626094" y="403240"/>
                                </a:lnTo>
                                <a:lnTo>
                                  <a:pt x="626027" y="403237"/>
                                </a:lnTo>
                                <a:lnTo>
                                  <a:pt x="625960" y="403235"/>
                                </a:lnTo>
                                <a:lnTo>
                                  <a:pt x="625893" y="403232"/>
                                </a:lnTo>
                                <a:lnTo>
                                  <a:pt x="625827" y="403230"/>
                                </a:lnTo>
                                <a:lnTo>
                                  <a:pt x="625760" y="403227"/>
                                </a:lnTo>
                                <a:lnTo>
                                  <a:pt x="625693" y="403225"/>
                                </a:lnTo>
                                <a:lnTo>
                                  <a:pt x="625626" y="403222"/>
                                </a:lnTo>
                                <a:lnTo>
                                  <a:pt x="625560" y="403220"/>
                                </a:lnTo>
                                <a:lnTo>
                                  <a:pt x="625493" y="403217"/>
                                </a:lnTo>
                                <a:lnTo>
                                  <a:pt x="625426" y="403215"/>
                                </a:lnTo>
                                <a:lnTo>
                                  <a:pt x="625359" y="403212"/>
                                </a:lnTo>
                                <a:lnTo>
                                  <a:pt x="625292" y="403210"/>
                                </a:lnTo>
                                <a:lnTo>
                                  <a:pt x="625226" y="403207"/>
                                </a:lnTo>
                                <a:lnTo>
                                  <a:pt x="625159" y="403205"/>
                                </a:lnTo>
                                <a:lnTo>
                                  <a:pt x="625092" y="403202"/>
                                </a:lnTo>
                                <a:lnTo>
                                  <a:pt x="625025" y="403200"/>
                                </a:lnTo>
                                <a:lnTo>
                                  <a:pt x="624958" y="403197"/>
                                </a:lnTo>
                                <a:lnTo>
                                  <a:pt x="624892" y="403194"/>
                                </a:lnTo>
                                <a:lnTo>
                                  <a:pt x="624825" y="403192"/>
                                </a:lnTo>
                                <a:lnTo>
                                  <a:pt x="624758" y="403189"/>
                                </a:lnTo>
                                <a:lnTo>
                                  <a:pt x="624691" y="403187"/>
                                </a:lnTo>
                                <a:lnTo>
                                  <a:pt x="624624" y="403184"/>
                                </a:lnTo>
                                <a:lnTo>
                                  <a:pt x="624558" y="403182"/>
                                </a:lnTo>
                                <a:lnTo>
                                  <a:pt x="624491" y="403179"/>
                                </a:lnTo>
                                <a:lnTo>
                                  <a:pt x="624424" y="403177"/>
                                </a:lnTo>
                                <a:lnTo>
                                  <a:pt x="624357" y="403174"/>
                                </a:lnTo>
                                <a:lnTo>
                                  <a:pt x="624290" y="403172"/>
                                </a:lnTo>
                                <a:lnTo>
                                  <a:pt x="624224" y="403169"/>
                                </a:lnTo>
                                <a:lnTo>
                                  <a:pt x="624157" y="403166"/>
                                </a:lnTo>
                                <a:lnTo>
                                  <a:pt x="624090" y="403164"/>
                                </a:lnTo>
                                <a:lnTo>
                                  <a:pt x="624023" y="403161"/>
                                </a:lnTo>
                                <a:lnTo>
                                  <a:pt x="623957" y="403159"/>
                                </a:lnTo>
                                <a:lnTo>
                                  <a:pt x="623890" y="403156"/>
                                </a:lnTo>
                                <a:lnTo>
                                  <a:pt x="623823" y="403154"/>
                                </a:lnTo>
                                <a:lnTo>
                                  <a:pt x="623756" y="403151"/>
                                </a:lnTo>
                                <a:lnTo>
                                  <a:pt x="623689" y="403149"/>
                                </a:lnTo>
                                <a:lnTo>
                                  <a:pt x="623623" y="403146"/>
                                </a:lnTo>
                                <a:lnTo>
                                  <a:pt x="623556" y="403143"/>
                                </a:lnTo>
                                <a:lnTo>
                                  <a:pt x="623489" y="403141"/>
                                </a:lnTo>
                                <a:lnTo>
                                  <a:pt x="623422" y="403138"/>
                                </a:lnTo>
                                <a:lnTo>
                                  <a:pt x="623355" y="403136"/>
                                </a:lnTo>
                                <a:lnTo>
                                  <a:pt x="623289" y="403133"/>
                                </a:lnTo>
                                <a:lnTo>
                                  <a:pt x="623222" y="403131"/>
                                </a:lnTo>
                                <a:lnTo>
                                  <a:pt x="623155" y="403128"/>
                                </a:lnTo>
                                <a:lnTo>
                                  <a:pt x="623088" y="403125"/>
                                </a:lnTo>
                                <a:lnTo>
                                  <a:pt x="623021" y="403123"/>
                                </a:lnTo>
                                <a:lnTo>
                                  <a:pt x="622955" y="403120"/>
                                </a:lnTo>
                                <a:lnTo>
                                  <a:pt x="622888" y="403118"/>
                                </a:lnTo>
                                <a:lnTo>
                                  <a:pt x="622821" y="403115"/>
                                </a:lnTo>
                                <a:lnTo>
                                  <a:pt x="622754" y="403113"/>
                                </a:lnTo>
                                <a:lnTo>
                                  <a:pt x="622688" y="403110"/>
                                </a:lnTo>
                                <a:lnTo>
                                  <a:pt x="622621" y="403107"/>
                                </a:lnTo>
                                <a:lnTo>
                                  <a:pt x="622554" y="403105"/>
                                </a:lnTo>
                                <a:lnTo>
                                  <a:pt x="622487" y="403102"/>
                                </a:lnTo>
                                <a:lnTo>
                                  <a:pt x="622420" y="403100"/>
                                </a:lnTo>
                                <a:lnTo>
                                  <a:pt x="622354" y="403097"/>
                                </a:lnTo>
                                <a:lnTo>
                                  <a:pt x="622287" y="403094"/>
                                </a:lnTo>
                                <a:lnTo>
                                  <a:pt x="622220" y="403092"/>
                                </a:lnTo>
                                <a:lnTo>
                                  <a:pt x="622153" y="403089"/>
                                </a:lnTo>
                                <a:lnTo>
                                  <a:pt x="622086" y="403087"/>
                                </a:lnTo>
                                <a:lnTo>
                                  <a:pt x="622020" y="403084"/>
                                </a:lnTo>
                                <a:lnTo>
                                  <a:pt x="621953" y="403081"/>
                                </a:lnTo>
                                <a:lnTo>
                                  <a:pt x="621886" y="403079"/>
                                </a:lnTo>
                                <a:lnTo>
                                  <a:pt x="621819" y="403076"/>
                                </a:lnTo>
                                <a:lnTo>
                                  <a:pt x="621752" y="403074"/>
                                </a:lnTo>
                                <a:lnTo>
                                  <a:pt x="621686" y="403071"/>
                                </a:lnTo>
                                <a:lnTo>
                                  <a:pt x="621619" y="403068"/>
                                </a:lnTo>
                                <a:lnTo>
                                  <a:pt x="621552" y="403066"/>
                                </a:lnTo>
                                <a:lnTo>
                                  <a:pt x="621485" y="403063"/>
                                </a:lnTo>
                                <a:lnTo>
                                  <a:pt x="621419" y="403061"/>
                                </a:lnTo>
                                <a:lnTo>
                                  <a:pt x="621352" y="403058"/>
                                </a:lnTo>
                                <a:lnTo>
                                  <a:pt x="621285" y="403055"/>
                                </a:lnTo>
                                <a:lnTo>
                                  <a:pt x="621218" y="403053"/>
                                </a:lnTo>
                                <a:lnTo>
                                  <a:pt x="621151" y="403050"/>
                                </a:lnTo>
                                <a:lnTo>
                                  <a:pt x="621085" y="403048"/>
                                </a:lnTo>
                                <a:lnTo>
                                  <a:pt x="621018" y="403045"/>
                                </a:lnTo>
                                <a:lnTo>
                                  <a:pt x="620951" y="403042"/>
                                </a:lnTo>
                                <a:lnTo>
                                  <a:pt x="620884" y="403040"/>
                                </a:lnTo>
                                <a:lnTo>
                                  <a:pt x="620817" y="403037"/>
                                </a:lnTo>
                                <a:lnTo>
                                  <a:pt x="620751" y="403035"/>
                                </a:lnTo>
                                <a:lnTo>
                                  <a:pt x="620684" y="403032"/>
                                </a:lnTo>
                                <a:lnTo>
                                  <a:pt x="620617" y="403029"/>
                                </a:lnTo>
                                <a:lnTo>
                                  <a:pt x="620550" y="403027"/>
                                </a:lnTo>
                                <a:lnTo>
                                  <a:pt x="620483" y="403024"/>
                                </a:lnTo>
                                <a:lnTo>
                                  <a:pt x="620417" y="403021"/>
                                </a:lnTo>
                                <a:lnTo>
                                  <a:pt x="620350" y="403019"/>
                                </a:lnTo>
                                <a:lnTo>
                                  <a:pt x="620283" y="403016"/>
                                </a:lnTo>
                                <a:lnTo>
                                  <a:pt x="620216" y="403013"/>
                                </a:lnTo>
                                <a:lnTo>
                                  <a:pt x="620149" y="403011"/>
                                </a:lnTo>
                                <a:lnTo>
                                  <a:pt x="620083" y="403008"/>
                                </a:lnTo>
                                <a:lnTo>
                                  <a:pt x="620016" y="403006"/>
                                </a:lnTo>
                                <a:lnTo>
                                  <a:pt x="619949" y="403003"/>
                                </a:lnTo>
                                <a:lnTo>
                                  <a:pt x="619882" y="403000"/>
                                </a:lnTo>
                                <a:lnTo>
                                  <a:pt x="619816" y="402998"/>
                                </a:lnTo>
                                <a:lnTo>
                                  <a:pt x="619749" y="402995"/>
                                </a:lnTo>
                                <a:lnTo>
                                  <a:pt x="619682" y="402992"/>
                                </a:lnTo>
                                <a:lnTo>
                                  <a:pt x="619615" y="402990"/>
                                </a:lnTo>
                                <a:lnTo>
                                  <a:pt x="619548" y="402987"/>
                                </a:lnTo>
                                <a:lnTo>
                                  <a:pt x="619482" y="402984"/>
                                </a:lnTo>
                                <a:lnTo>
                                  <a:pt x="619415" y="402982"/>
                                </a:lnTo>
                                <a:lnTo>
                                  <a:pt x="619348" y="402979"/>
                                </a:lnTo>
                                <a:lnTo>
                                  <a:pt x="619281" y="402976"/>
                                </a:lnTo>
                                <a:lnTo>
                                  <a:pt x="619214" y="402974"/>
                                </a:lnTo>
                                <a:lnTo>
                                  <a:pt x="619148" y="402971"/>
                                </a:lnTo>
                                <a:lnTo>
                                  <a:pt x="619081" y="402969"/>
                                </a:lnTo>
                                <a:lnTo>
                                  <a:pt x="619014" y="402966"/>
                                </a:lnTo>
                                <a:lnTo>
                                  <a:pt x="618947" y="402963"/>
                                </a:lnTo>
                                <a:lnTo>
                                  <a:pt x="618880" y="402961"/>
                                </a:lnTo>
                                <a:lnTo>
                                  <a:pt x="618814" y="402958"/>
                                </a:lnTo>
                                <a:lnTo>
                                  <a:pt x="618747" y="402955"/>
                                </a:lnTo>
                                <a:lnTo>
                                  <a:pt x="618680" y="402953"/>
                                </a:lnTo>
                                <a:lnTo>
                                  <a:pt x="618613" y="402950"/>
                                </a:lnTo>
                                <a:lnTo>
                                  <a:pt x="618547" y="402947"/>
                                </a:lnTo>
                                <a:lnTo>
                                  <a:pt x="618480" y="402945"/>
                                </a:lnTo>
                                <a:lnTo>
                                  <a:pt x="618413" y="402942"/>
                                </a:lnTo>
                                <a:lnTo>
                                  <a:pt x="618346" y="402939"/>
                                </a:lnTo>
                                <a:lnTo>
                                  <a:pt x="618279" y="402937"/>
                                </a:lnTo>
                                <a:lnTo>
                                  <a:pt x="618213" y="402934"/>
                                </a:lnTo>
                                <a:lnTo>
                                  <a:pt x="618146" y="402931"/>
                                </a:lnTo>
                                <a:lnTo>
                                  <a:pt x="618079" y="402929"/>
                                </a:lnTo>
                                <a:lnTo>
                                  <a:pt x="618012" y="402926"/>
                                </a:lnTo>
                                <a:lnTo>
                                  <a:pt x="617945" y="402923"/>
                                </a:lnTo>
                                <a:lnTo>
                                  <a:pt x="617879" y="402920"/>
                                </a:lnTo>
                                <a:lnTo>
                                  <a:pt x="617812" y="402918"/>
                                </a:lnTo>
                                <a:lnTo>
                                  <a:pt x="617745" y="402915"/>
                                </a:lnTo>
                                <a:lnTo>
                                  <a:pt x="617678" y="402912"/>
                                </a:lnTo>
                                <a:lnTo>
                                  <a:pt x="617611" y="402910"/>
                                </a:lnTo>
                                <a:lnTo>
                                  <a:pt x="617545" y="402907"/>
                                </a:lnTo>
                                <a:lnTo>
                                  <a:pt x="617478" y="402904"/>
                                </a:lnTo>
                                <a:lnTo>
                                  <a:pt x="617411" y="402902"/>
                                </a:lnTo>
                                <a:lnTo>
                                  <a:pt x="617344" y="402899"/>
                                </a:lnTo>
                                <a:lnTo>
                                  <a:pt x="617277" y="402896"/>
                                </a:lnTo>
                                <a:lnTo>
                                  <a:pt x="617211" y="402894"/>
                                </a:lnTo>
                                <a:lnTo>
                                  <a:pt x="617144" y="402891"/>
                                </a:lnTo>
                                <a:lnTo>
                                  <a:pt x="617077" y="402888"/>
                                </a:lnTo>
                                <a:lnTo>
                                  <a:pt x="617010" y="402885"/>
                                </a:lnTo>
                                <a:lnTo>
                                  <a:pt x="616944" y="402883"/>
                                </a:lnTo>
                                <a:lnTo>
                                  <a:pt x="616877" y="402880"/>
                                </a:lnTo>
                                <a:lnTo>
                                  <a:pt x="616810" y="402877"/>
                                </a:lnTo>
                                <a:lnTo>
                                  <a:pt x="616743" y="402875"/>
                                </a:lnTo>
                                <a:lnTo>
                                  <a:pt x="616676" y="402872"/>
                                </a:lnTo>
                                <a:lnTo>
                                  <a:pt x="616610" y="402869"/>
                                </a:lnTo>
                                <a:lnTo>
                                  <a:pt x="616543" y="402867"/>
                                </a:lnTo>
                                <a:lnTo>
                                  <a:pt x="616476" y="402864"/>
                                </a:lnTo>
                                <a:lnTo>
                                  <a:pt x="616409" y="402861"/>
                                </a:lnTo>
                                <a:lnTo>
                                  <a:pt x="616342" y="402858"/>
                                </a:lnTo>
                                <a:lnTo>
                                  <a:pt x="616276" y="402856"/>
                                </a:lnTo>
                                <a:lnTo>
                                  <a:pt x="616209" y="402853"/>
                                </a:lnTo>
                                <a:lnTo>
                                  <a:pt x="616142" y="402850"/>
                                </a:lnTo>
                                <a:lnTo>
                                  <a:pt x="616075" y="402848"/>
                                </a:lnTo>
                                <a:lnTo>
                                  <a:pt x="616008" y="402845"/>
                                </a:lnTo>
                                <a:lnTo>
                                  <a:pt x="615942" y="402842"/>
                                </a:lnTo>
                                <a:lnTo>
                                  <a:pt x="615875" y="402839"/>
                                </a:lnTo>
                                <a:lnTo>
                                  <a:pt x="615808" y="402837"/>
                                </a:lnTo>
                                <a:lnTo>
                                  <a:pt x="615741" y="402834"/>
                                </a:lnTo>
                                <a:lnTo>
                                  <a:pt x="615675" y="402831"/>
                                </a:lnTo>
                                <a:lnTo>
                                  <a:pt x="615608" y="402828"/>
                                </a:lnTo>
                                <a:lnTo>
                                  <a:pt x="615541" y="402826"/>
                                </a:lnTo>
                                <a:lnTo>
                                  <a:pt x="615474" y="402823"/>
                                </a:lnTo>
                                <a:lnTo>
                                  <a:pt x="615407" y="402820"/>
                                </a:lnTo>
                                <a:lnTo>
                                  <a:pt x="615341" y="402818"/>
                                </a:lnTo>
                                <a:lnTo>
                                  <a:pt x="615274" y="402815"/>
                                </a:lnTo>
                                <a:lnTo>
                                  <a:pt x="615207" y="402812"/>
                                </a:lnTo>
                                <a:lnTo>
                                  <a:pt x="615140" y="402809"/>
                                </a:lnTo>
                                <a:lnTo>
                                  <a:pt x="615073" y="402807"/>
                                </a:lnTo>
                                <a:lnTo>
                                  <a:pt x="615007" y="402804"/>
                                </a:lnTo>
                                <a:lnTo>
                                  <a:pt x="614940" y="402801"/>
                                </a:lnTo>
                                <a:lnTo>
                                  <a:pt x="614873" y="402798"/>
                                </a:lnTo>
                                <a:lnTo>
                                  <a:pt x="614806" y="402796"/>
                                </a:lnTo>
                                <a:lnTo>
                                  <a:pt x="614739" y="402793"/>
                                </a:lnTo>
                                <a:lnTo>
                                  <a:pt x="614673" y="402790"/>
                                </a:lnTo>
                                <a:lnTo>
                                  <a:pt x="614606" y="402787"/>
                                </a:lnTo>
                                <a:lnTo>
                                  <a:pt x="614539" y="402785"/>
                                </a:lnTo>
                                <a:lnTo>
                                  <a:pt x="614472" y="402782"/>
                                </a:lnTo>
                                <a:lnTo>
                                  <a:pt x="614406" y="402779"/>
                                </a:lnTo>
                                <a:lnTo>
                                  <a:pt x="614339" y="402776"/>
                                </a:lnTo>
                                <a:lnTo>
                                  <a:pt x="614272" y="402774"/>
                                </a:lnTo>
                                <a:lnTo>
                                  <a:pt x="614205" y="402771"/>
                                </a:lnTo>
                                <a:lnTo>
                                  <a:pt x="614138" y="402768"/>
                                </a:lnTo>
                                <a:lnTo>
                                  <a:pt x="614072" y="402765"/>
                                </a:lnTo>
                                <a:lnTo>
                                  <a:pt x="614005" y="402763"/>
                                </a:lnTo>
                                <a:lnTo>
                                  <a:pt x="613938" y="402760"/>
                                </a:lnTo>
                                <a:lnTo>
                                  <a:pt x="613871" y="402757"/>
                                </a:lnTo>
                                <a:lnTo>
                                  <a:pt x="613804" y="402754"/>
                                </a:lnTo>
                                <a:lnTo>
                                  <a:pt x="613738" y="402751"/>
                                </a:lnTo>
                                <a:lnTo>
                                  <a:pt x="613671" y="402749"/>
                                </a:lnTo>
                                <a:lnTo>
                                  <a:pt x="613604" y="402746"/>
                                </a:lnTo>
                                <a:lnTo>
                                  <a:pt x="613537" y="402743"/>
                                </a:lnTo>
                                <a:lnTo>
                                  <a:pt x="613470" y="402740"/>
                                </a:lnTo>
                                <a:lnTo>
                                  <a:pt x="613404" y="402738"/>
                                </a:lnTo>
                                <a:lnTo>
                                  <a:pt x="613337" y="402735"/>
                                </a:lnTo>
                                <a:lnTo>
                                  <a:pt x="613270" y="402732"/>
                                </a:lnTo>
                                <a:lnTo>
                                  <a:pt x="613203" y="402729"/>
                                </a:lnTo>
                                <a:lnTo>
                                  <a:pt x="613136" y="402726"/>
                                </a:lnTo>
                                <a:lnTo>
                                  <a:pt x="613070" y="402724"/>
                                </a:lnTo>
                                <a:lnTo>
                                  <a:pt x="613003" y="402721"/>
                                </a:lnTo>
                                <a:lnTo>
                                  <a:pt x="612936" y="402718"/>
                                </a:lnTo>
                                <a:lnTo>
                                  <a:pt x="612869" y="402715"/>
                                </a:lnTo>
                                <a:lnTo>
                                  <a:pt x="612803" y="402712"/>
                                </a:lnTo>
                                <a:lnTo>
                                  <a:pt x="612736" y="402710"/>
                                </a:lnTo>
                                <a:lnTo>
                                  <a:pt x="612669" y="402707"/>
                                </a:lnTo>
                                <a:lnTo>
                                  <a:pt x="612602" y="402704"/>
                                </a:lnTo>
                                <a:lnTo>
                                  <a:pt x="612535" y="402701"/>
                                </a:lnTo>
                                <a:lnTo>
                                  <a:pt x="612469" y="402699"/>
                                </a:lnTo>
                                <a:lnTo>
                                  <a:pt x="612402" y="402696"/>
                                </a:lnTo>
                                <a:lnTo>
                                  <a:pt x="612335" y="402693"/>
                                </a:lnTo>
                                <a:lnTo>
                                  <a:pt x="612268" y="402690"/>
                                </a:lnTo>
                                <a:lnTo>
                                  <a:pt x="612201" y="402687"/>
                                </a:lnTo>
                                <a:lnTo>
                                  <a:pt x="612135" y="402685"/>
                                </a:lnTo>
                                <a:lnTo>
                                  <a:pt x="612068" y="402682"/>
                                </a:lnTo>
                                <a:lnTo>
                                  <a:pt x="612001" y="402679"/>
                                </a:lnTo>
                                <a:lnTo>
                                  <a:pt x="611934" y="402676"/>
                                </a:lnTo>
                                <a:lnTo>
                                  <a:pt x="611867" y="402673"/>
                                </a:lnTo>
                                <a:lnTo>
                                  <a:pt x="611801" y="402670"/>
                                </a:lnTo>
                                <a:lnTo>
                                  <a:pt x="611734" y="402668"/>
                                </a:lnTo>
                                <a:lnTo>
                                  <a:pt x="611667" y="402665"/>
                                </a:lnTo>
                                <a:lnTo>
                                  <a:pt x="611600" y="402662"/>
                                </a:lnTo>
                                <a:lnTo>
                                  <a:pt x="611534" y="402659"/>
                                </a:lnTo>
                                <a:lnTo>
                                  <a:pt x="611467" y="402656"/>
                                </a:lnTo>
                                <a:lnTo>
                                  <a:pt x="611400" y="402654"/>
                                </a:lnTo>
                                <a:lnTo>
                                  <a:pt x="611333" y="402651"/>
                                </a:lnTo>
                                <a:lnTo>
                                  <a:pt x="611266" y="402648"/>
                                </a:lnTo>
                                <a:lnTo>
                                  <a:pt x="611200" y="402645"/>
                                </a:lnTo>
                                <a:lnTo>
                                  <a:pt x="611133" y="402642"/>
                                </a:lnTo>
                                <a:lnTo>
                                  <a:pt x="611066" y="402639"/>
                                </a:lnTo>
                                <a:lnTo>
                                  <a:pt x="610999" y="402637"/>
                                </a:lnTo>
                                <a:lnTo>
                                  <a:pt x="610932" y="402634"/>
                                </a:lnTo>
                                <a:lnTo>
                                  <a:pt x="610866" y="402631"/>
                                </a:lnTo>
                                <a:lnTo>
                                  <a:pt x="610799" y="402628"/>
                                </a:lnTo>
                                <a:lnTo>
                                  <a:pt x="610732" y="402625"/>
                                </a:lnTo>
                                <a:lnTo>
                                  <a:pt x="610665" y="402622"/>
                                </a:lnTo>
                                <a:lnTo>
                                  <a:pt x="610598" y="402620"/>
                                </a:lnTo>
                                <a:lnTo>
                                  <a:pt x="610532" y="402617"/>
                                </a:lnTo>
                                <a:lnTo>
                                  <a:pt x="610465" y="402614"/>
                                </a:lnTo>
                                <a:lnTo>
                                  <a:pt x="610398" y="402611"/>
                                </a:lnTo>
                                <a:lnTo>
                                  <a:pt x="610331" y="402608"/>
                                </a:lnTo>
                                <a:lnTo>
                                  <a:pt x="610264" y="402605"/>
                                </a:lnTo>
                                <a:lnTo>
                                  <a:pt x="610198" y="402603"/>
                                </a:lnTo>
                                <a:lnTo>
                                  <a:pt x="610131" y="402600"/>
                                </a:lnTo>
                                <a:lnTo>
                                  <a:pt x="610064" y="402597"/>
                                </a:lnTo>
                                <a:lnTo>
                                  <a:pt x="609997" y="402594"/>
                                </a:lnTo>
                                <a:lnTo>
                                  <a:pt x="609931" y="402591"/>
                                </a:lnTo>
                                <a:lnTo>
                                  <a:pt x="609864" y="402588"/>
                                </a:lnTo>
                                <a:lnTo>
                                  <a:pt x="609797" y="402585"/>
                                </a:lnTo>
                                <a:lnTo>
                                  <a:pt x="609730" y="402583"/>
                                </a:lnTo>
                                <a:lnTo>
                                  <a:pt x="609663" y="402580"/>
                                </a:lnTo>
                                <a:lnTo>
                                  <a:pt x="609597" y="402577"/>
                                </a:lnTo>
                                <a:lnTo>
                                  <a:pt x="609530" y="402574"/>
                                </a:lnTo>
                                <a:lnTo>
                                  <a:pt x="609463" y="402571"/>
                                </a:lnTo>
                                <a:lnTo>
                                  <a:pt x="609396" y="402568"/>
                                </a:lnTo>
                                <a:lnTo>
                                  <a:pt x="609329" y="402565"/>
                                </a:lnTo>
                                <a:lnTo>
                                  <a:pt x="609263" y="402562"/>
                                </a:lnTo>
                                <a:lnTo>
                                  <a:pt x="609196" y="402560"/>
                                </a:lnTo>
                                <a:lnTo>
                                  <a:pt x="609129" y="402557"/>
                                </a:lnTo>
                                <a:lnTo>
                                  <a:pt x="609062" y="402554"/>
                                </a:lnTo>
                                <a:lnTo>
                                  <a:pt x="608995" y="402551"/>
                                </a:lnTo>
                                <a:lnTo>
                                  <a:pt x="608929" y="402548"/>
                                </a:lnTo>
                                <a:lnTo>
                                  <a:pt x="608862" y="402545"/>
                                </a:lnTo>
                                <a:lnTo>
                                  <a:pt x="608795" y="402542"/>
                                </a:lnTo>
                                <a:lnTo>
                                  <a:pt x="608728" y="402539"/>
                                </a:lnTo>
                                <a:lnTo>
                                  <a:pt x="608662" y="402537"/>
                                </a:lnTo>
                                <a:lnTo>
                                  <a:pt x="608595" y="402534"/>
                                </a:lnTo>
                                <a:lnTo>
                                  <a:pt x="608528" y="402531"/>
                                </a:lnTo>
                                <a:lnTo>
                                  <a:pt x="608461" y="402528"/>
                                </a:lnTo>
                                <a:lnTo>
                                  <a:pt x="608394" y="402525"/>
                                </a:lnTo>
                                <a:lnTo>
                                  <a:pt x="608328" y="402522"/>
                                </a:lnTo>
                                <a:lnTo>
                                  <a:pt x="608261" y="402519"/>
                                </a:lnTo>
                                <a:lnTo>
                                  <a:pt x="608194" y="402516"/>
                                </a:lnTo>
                                <a:lnTo>
                                  <a:pt x="608127" y="402513"/>
                                </a:lnTo>
                                <a:lnTo>
                                  <a:pt x="608060" y="402511"/>
                                </a:lnTo>
                                <a:lnTo>
                                  <a:pt x="607994" y="402508"/>
                                </a:lnTo>
                                <a:lnTo>
                                  <a:pt x="607927" y="402505"/>
                                </a:lnTo>
                                <a:lnTo>
                                  <a:pt x="607860" y="402502"/>
                                </a:lnTo>
                                <a:lnTo>
                                  <a:pt x="607793" y="402499"/>
                                </a:lnTo>
                                <a:lnTo>
                                  <a:pt x="607726" y="402496"/>
                                </a:lnTo>
                                <a:lnTo>
                                  <a:pt x="607660" y="402493"/>
                                </a:lnTo>
                                <a:lnTo>
                                  <a:pt x="607593" y="402490"/>
                                </a:lnTo>
                                <a:lnTo>
                                  <a:pt x="607526" y="402487"/>
                                </a:lnTo>
                                <a:lnTo>
                                  <a:pt x="607459" y="402484"/>
                                </a:lnTo>
                                <a:lnTo>
                                  <a:pt x="607392" y="402482"/>
                                </a:lnTo>
                                <a:lnTo>
                                  <a:pt x="607326" y="402479"/>
                                </a:lnTo>
                                <a:lnTo>
                                  <a:pt x="607259" y="402476"/>
                                </a:lnTo>
                                <a:lnTo>
                                  <a:pt x="607192" y="402473"/>
                                </a:lnTo>
                                <a:lnTo>
                                  <a:pt x="607125" y="402470"/>
                                </a:lnTo>
                                <a:lnTo>
                                  <a:pt x="607059" y="402467"/>
                                </a:lnTo>
                                <a:lnTo>
                                  <a:pt x="606992" y="402464"/>
                                </a:lnTo>
                                <a:lnTo>
                                  <a:pt x="606925" y="402461"/>
                                </a:lnTo>
                                <a:lnTo>
                                  <a:pt x="606858" y="402458"/>
                                </a:lnTo>
                                <a:lnTo>
                                  <a:pt x="606791" y="402455"/>
                                </a:lnTo>
                                <a:lnTo>
                                  <a:pt x="606725" y="402452"/>
                                </a:lnTo>
                                <a:lnTo>
                                  <a:pt x="606658" y="402449"/>
                                </a:lnTo>
                                <a:lnTo>
                                  <a:pt x="606591" y="402446"/>
                                </a:lnTo>
                                <a:lnTo>
                                  <a:pt x="606524" y="402444"/>
                                </a:lnTo>
                                <a:lnTo>
                                  <a:pt x="606457" y="402441"/>
                                </a:lnTo>
                                <a:lnTo>
                                  <a:pt x="606391" y="402438"/>
                                </a:lnTo>
                                <a:lnTo>
                                  <a:pt x="606324" y="402435"/>
                                </a:lnTo>
                                <a:lnTo>
                                  <a:pt x="606257" y="402432"/>
                                </a:lnTo>
                                <a:lnTo>
                                  <a:pt x="606190" y="402429"/>
                                </a:lnTo>
                                <a:lnTo>
                                  <a:pt x="606123" y="402426"/>
                                </a:lnTo>
                                <a:lnTo>
                                  <a:pt x="606057" y="402423"/>
                                </a:lnTo>
                                <a:lnTo>
                                  <a:pt x="605990" y="402420"/>
                                </a:lnTo>
                                <a:lnTo>
                                  <a:pt x="605923" y="402417"/>
                                </a:lnTo>
                                <a:lnTo>
                                  <a:pt x="605856" y="402414"/>
                                </a:lnTo>
                                <a:lnTo>
                                  <a:pt x="605790" y="402411"/>
                                </a:lnTo>
                                <a:lnTo>
                                  <a:pt x="605723" y="402408"/>
                                </a:lnTo>
                                <a:lnTo>
                                  <a:pt x="605656" y="402405"/>
                                </a:lnTo>
                                <a:lnTo>
                                  <a:pt x="605589" y="402402"/>
                                </a:lnTo>
                                <a:lnTo>
                                  <a:pt x="605522" y="402399"/>
                                </a:lnTo>
                                <a:lnTo>
                                  <a:pt x="605456" y="402396"/>
                                </a:lnTo>
                                <a:lnTo>
                                  <a:pt x="605389" y="402393"/>
                                </a:lnTo>
                                <a:lnTo>
                                  <a:pt x="605322" y="402390"/>
                                </a:lnTo>
                                <a:lnTo>
                                  <a:pt x="605255" y="402388"/>
                                </a:lnTo>
                                <a:lnTo>
                                  <a:pt x="605188" y="402385"/>
                                </a:lnTo>
                                <a:lnTo>
                                  <a:pt x="605122" y="402382"/>
                                </a:lnTo>
                                <a:lnTo>
                                  <a:pt x="605055" y="402379"/>
                                </a:lnTo>
                                <a:lnTo>
                                  <a:pt x="604988" y="402376"/>
                                </a:lnTo>
                                <a:lnTo>
                                  <a:pt x="604921" y="402373"/>
                                </a:lnTo>
                                <a:lnTo>
                                  <a:pt x="604854" y="402370"/>
                                </a:lnTo>
                                <a:lnTo>
                                  <a:pt x="604788" y="402367"/>
                                </a:lnTo>
                                <a:lnTo>
                                  <a:pt x="604721" y="402364"/>
                                </a:lnTo>
                                <a:lnTo>
                                  <a:pt x="604654" y="402361"/>
                                </a:lnTo>
                                <a:lnTo>
                                  <a:pt x="604587" y="402358"/>
                                </a:lnTo>
                                <a:lnTo>
                                  <a:pt x="604521" y="402355"/>
                                </a:lnTo>
                                <a:lnTo>
                                  <a:pt x="604454" y="402352"/>
                                </a:lnTo>
                                <a:lnTo>
                                  <a:pt x="604387" y="402349"/>
                                </a:lnTo>
                                <a:lnTo>
                                  <a:pt x="604320" y="402346"/>
                                </a:lnTo>
                                <a:lnTo>
                                  <a:pt x="604253" y="402343"/>
                                </a:lnTo>
                                <a:lnTo>
                                  <a:pt x="604187" y="402340"/>
                                </a:lnTo>
                                <a:lnTo>
                                  <a:pt x="604120" y="402337"/>
                                </a:lnTo>
                                <a:lnTo>
                                  <a:pt x="604053" y="402334"/>
                                </a:lnTo>
                                <a:lnTo>
                                  <a:pt x="603986" y="402331"/>
                                </a:lnTo>
                                <a:lnTo>
                                  <a:pt x="603919" y="402328"/>
                                </a:lnTo>
                                <a:lnTo>
                                  <a:pt x="603853" y="402325"/>
                                </a:lnTo>
                                <a:lnTo>
                                  <a:pt x="603786" y="402322"/>
                                </a:lnTo>
                                <a:lnTo>
                                  <a:pt x="603719" y="402319"/>
                                </a:lnTo>
                                <a:lnTo>
                                  <a:pt x="603652" y="402316"/>
                                </a:lnTo>
                                <a:lnTo>
                                  <a:pt x="603585" y="402313"/>
                                </a:lnTo>
                                <a:lnTo>
                                  <a:pt x="603519" y="402310"/>
                                </a:lnTo>
                                <a:lnTo>
                                  <a:pt x="603452" y="402307"/>
                                </a:lnTo>
                                <a:lnTo>
                                  <a:pt x="603385" y="402304"/>
                                </a:lnTo>
                                <a:lnTo>
                                  <a:pt x="603318" y="402301"/>
                                </a:lnTo>
                                <a:lnTo>
                                  <a:pt x="603251" y="402298"/>
                                </a:lnTo>
                                <a:lnTo>
                                  <a:pt x="603185" y="402295"/>
                                </a:lnTo>
                                <a:lnTo>
                                  <a:pt x="603118" y="402292"/>
                                </a:lnTo>
                                <a:lnTo>
                                  <a:pt x="603051" y="402289"/>
                                </a:lnTo>
                                <a:lnTo>
                                  <a:pt x="602984" y="402286"/>
                                </a:lnTo>
                                <a:lnTo>
                                  <a:pt x="602918" y="402283"/>
                                </a:lnTo>
                                <a:lnTo>
                                  <a:pt x="602851" y="402280"/>
                                </a:lnTo>
                                <a:lnTo>
                                  <a:pt x="602784" y="402277"/>
                                </a:lnTo>
                                <a:lnTo>
                                  <a:pt x="602717" y="402274"/>
                                </a:lnTo>
                                <a:lnTo>
                                  <a:pt x="602650" y="402271"/>
                                </a:lnTo>
                                <a:lnTo>
                                  <a:pt x="602584" y="402268"/>
                                </a:lnTo>
                                <a:lnTo>
                                  <a:pt x="602517" y="402265"/>
                                </a:lnTo>
                                <a:lnTo>
                                  <a:pt x="602450" y="402262"/>
                                </a:lnTo>
                                <a:lnTo>
                                  <a:pt x="602383" y="402259"/>
                                </a:lnTo>
                                <a:lnTo>
                                  <a:pt x="602316" y="402256"/>
                                </a:lnTo>
                                <a:lnTo>
                                  <a:pt x="602250" y="402253"/>
                                </a:lnTo>
                                <a:lnTo>
                                  <a:pt x="602183" y="402250"/>
                                </a:lnTo>
                                <a:lnTo>
                                  <a:pt x="602116" y="402247"/>
                                </a:lnTo>
                                <a:lnTo>
                                  <a:pt x="602049" y="402244"/>
                                </a:lnTo>
                                <a:lnTo>
                                  <a:pt x="601982" y="402240"/>
                                </a:lnTo>
                                <a:lnTo>
                                  <a:pt x="601916" y="402237"/>
                                </a:lnTo>
                                <a:lnTo>
                                  <a:pt x="601849" y="402234"/>
                                </a:lnTo>
                                <a:lnTo>
                                  <a:pt x="601782" y="402231"/>
                                </a:lnTo>
                                <a:lnTo>
                                  <a:pt x="601715" y="402228"/>
                                </a:lnTo>
                                <a:lnTo>
                                  <a:pt x="601649" y="402225"/>
                                </a:lnTo>
                                <a:lnTo>
                                  <a:pt x="601582" y="402222"/>
                                </a:lnTo>
                                <a:lnTo>
                                  <a:pt x="601515" y="402219"/>
                                </a:lnTo>
                                <a:lnTo>
                                  <a:pt x="601448" y="402216"/>
                                </a:lnTo>
                                <a:lnTo>
                                  <a:pt x="601381" y="402213"/>
                                </a:lnTo>
                                <a:lnTo>
                                  <a:pt x="601315" y="402210"/>
                                </a:lnTo>
                                <a:lnTo>
                                  <a:pt x="601248" y="402207"/>
                                </a:lnTo>
                                <a:lnTo>
                                  <a:pt x="601181" y="402204"/>
                                </a:lnTo>
                                <a:lnTo>
                                  <a:pt x="601114" y="402201"/>
                                </a:lnTo>
                                <a:lnTo>
                                  <a:pt x="601047" y="402198"/>
                                </a:lnTo>
                                <a:lnTo>
                                  <a:pt x="600981" y="402195"/>
                                </a:lnTo>
                                <a:lnTo>
                                  <a:pt x="600914" y="402192"/>
                                </a:lnTo>
                                <a:lnTo>
                                  <a:pt x="600847" y="402189"/>
                                </a:lnTo>
                                <a:lnTo>
                                  <a:pt x="600780" y="402186"/>
                                </a:lnTo>
                                <a:lnTo>
                                  <a:pt x="600713" y="402182"/>
                                </a:lnTo>
                                <a:lnTo>
                                  <a:pt x="600647" y="402179"/>
                                </a:lnTo>
                                <a:lnTo>
                                  <a:pt x="600580" y="402176"/>
                                </a:lnTo>
                                <a:lnTo>
                                  <a:pt x="600513" y="402173"/>
                                </a:lnTo>
                                <a:lnTo>
                                  <a:pt x="600446" y="402170"/>
                                </a:lnTo>
                                <a:lnTo>
                                  <a:pt x="600379" y="402167"/>
                                </a:lnTo>
                                <a:lnTo>
                                  <a:pt x="600313" y="402164"/>
                                </a:lnTo>
                                <a:lnTo>
                                  <a:pt x="600246" y="402161"/>
                                </a:lnTo>
                                <a:lnTo>
                                  <a:pt x="600179" y="402158"/>
                                </a:lnTo>
                                <a:lnTo>
                                  <a:pt x="600112" y="402155"/>
                                </a:lnTo>
                                <a:lnTo>
                                  <a:pt x="600046" y="402152"/>
                                </a:lnTo>
                                <a:lnTo>
                                  <a:pt x="599979" y="402149"/>
                                </a:lnTo>
                                <a:lnTo>
                                  <a:pt x="599912" y="402145"/>
                                </a:lnTo>
                                <a:lnTo>
                                  <a:pt x="599845" y="402142"/>
                                </a:lnTo>
                                <a:lnTo>
                                  <a:pt x="599778" y="402139"/>
                                </a:lnTo>
                                <a:lnTo>
                                  <a:pt x="599712" y="402136"/>
                                </a:lnTo>
                                <a:lnTo>
                                  <a:pt x="599645" y="402133"/>
                                </a:lnTo>
                                <a:lnTo>
                                  <a:pt x="599578" y="402130"/>
                                </a:lnTo>
                                <a:lnTo>
                                  <a:pt x="599511" y="402127"/>
                                </a:lnTo>
                                <a:lnTo>
                                  <a:pt x="599444" y="402124"/>
                                </a:lnTo>
                                <a:lnTo>
                                  <a:pt x="599378" y="402121"/>
                                </a:lnTo>
                                <a:lnTo>
                                  <a:pt x="599311" y="402118"/>
                                </a:lnTo>
                                <a:lnTo>
                                  <a:pt x="599244" y="402115"/>
                                </a:lnTo>
                                <a:lnTo>
                                  <a:pt x="599177" y="402111"/>
                                </a:lnTo>
                                <a:lnTo>
                                  <a:pt x="599110" y="402108"/>
                                </a:lnTo>
                                <a:lnTo>
                                  <a:pt x="599044" y="402105"/>
                                </a:lnTo>
                                <a:lnTo>
                                  <a:pt x="598977" y="402102"/>
                                </a:lnTo>
                                <a:lnTo>
                                  <a:pt x="598910" y="402099"/>
                                </a:lnTo>
                                <a:lnTo>
                                  <a:pt x="598843" y="402096"/>
                                </a:lnTo>
                                <a:lnTo>
                                  <a:pt x="598777" y="402093"/>
                                </a:lnTo>
                                <a:lnTo>
                                  <a:pt x="598710" y="402090"/>
                                </a:lnTo>
                                <a:lnTo>
                                  <a:pt x="598643" y="402087"/>
                                </a:lnTo>
                                <a:lnTo>
                                  <a:pt x="598576" y="402083"/>
                                </a:lnTo>
                                <a:lnTo>
                                  <a:pt x="598509" y="402080"/>
                                </a:lnTo>
                                <a:lnTo>
                                  <a:pt x="598443" y="402077"/>
                                </a:lnTo>
                                <a:lnTo>
                                  <a:pt x="598376" y="402074"/>
                                </a:lnTo>
                                <a:lnTo>
                                  <a:pt x="598309" y="402071"/>
                                </a:lnTo>
                                <a:lnTo>
                                  <a:pt x="598242" y="402068"/>
                                </a:lnTo>
                                <a:lnTo>
                                  <a:pt x="598175" y="402065"/>
                                </a:lnTo>
                                <a:lnTo>
                                  <a:pt x="598109" y="402061"/>
                                </a:lnTo>
                                <a:lnTo>
                                  <a:pt x="598042" y="402058"/>
                                </a:lnTo>
                                <a:lnTo>
                                  <a:pt x="597975" y="402055"/>
                                </a:lnTo>
                                <a:lnTo>
                                  <a:pt x="597908" y="402052"/>
                                </a:lnTo>
                                <a:lnTo>
                                  <a:pt x="597841" y="402049"/>
                                </a:lnTo>
                                <a:lnTo>
                                  <a:pt x="597775" y="402046"/>
                                </a:lnTo>
                                <a:lnTo>
                                  <a:pt x="597708" y="402043"/>
                                </a:lnTo>
                                <a:lnTo>
                                  <a:pt x="597641" y="402040"/>
                                </a:lnTo>
                                <a:lnTo>
                                  <a:pt x="597574" y="402036"/>
                                </a:lnTo>
                                <a:lnTo>
                                  <a:pt x="597507" y="402033"/>
                                </a:lnTo>
                                <a:lnTo>
                                  <a:pt x="597441" y="402030"/>
                                </a:lnTo>
                                <a:lnTo>
                                  <a:pt x="597374" y="402027"/>
                                </a:lnTo>
                                <a:lnTo>
                                  <a:pt x="597307" y="402024"/>
                                </a:lnTo>
                                <a:lnTo>
                                  <a:pt x="597240" y="402021"/>
                                </a:lnTo>
                                <a:lnTo>
                                  <a:pt x="597174" y="402017"/>
                                </a:lnTo>
                                <a:lnTo>
                                  <a:pt x="597107" y="402014"/>
                                </a:lnTo>
                                <a:lnTo>
                                  <a:pt x="597040" y="402011"/>
                                </a:lnTo>
                                <a:lnTo>
                                  <a:pt x="596973" y="402008"/>
                                </a:lnTo>
                                <a:lnTo>
                                  <a:pt x="596906" y="402005"/>
                                </a:lnTo>
                                <a:lnTo>
                                  <a:pt x="596840" y="402002"/>
                                </a:lnTo>
                                <a:lnTo>
                                  <a:pt x="596773" y="401998"/>
                                </a:lnTo>
                                <a:lnTo>
                                  <a:pt x="596706" y="401995"/>
                                </a:lnTo>
                                <a:lnTo>
                                  <a:pt x="596639" y="401992"/>
                                </a:lnTo>
                                <a:lnTo>
                                  <a:pt x="596572" y="401989"/>
                                </a:lnTo>
                                <a:lnTo>
                                  <a:pt x="596506" y="401986"/>
                                </a:lnTo>
                                <a:lnTo>
                                  <a:pt x="596439" y="401983"/>
                                </a:lnTo>
                                <a:lnTo>
                                  <a:pt x="596372" y="401979"/>
                                </a:lnTo>
                                <a:lnTo>
                                  <a:pt x="596305" y="401976"/>
                                </a:lnTo>
                                <a:lnTo>
                                  <a:pt x="596238" y="401973"/>
                                </a:lnTo>
                                <a:lnTo>
                                  <a:pt x="596172" y="401970"/>
                                </a:lnTo>
                                <a:lnTo>
                                  <a:pt x="596105" y="401967"/>
                                </a:lnTo>
                                <a:lnTo>
                                  <a:pt x="596038" y="401964"/>
                                </a:lnTo>
                                <a:lnTo>
                                  <a:pt x="595971" y="401960"/>
                                </a:lnTo>
                                <a:lnTo>
                                  <a:pt x="595905" y="401957"/>
                                </a:lnTo>
                                <a:lnTo>
                                  <a:pt x="595838" y="401954"/>
                                </a:lnTo>
                                <a:lnTo>
                                  <a:pt x="595771" y="401951"/>
                                </a:lnTo>
                                <a:lnTo>
                                  <a:pt x="595704" y="401948"/>
                                </a:lnTo>
                                <a:lnTo>
                                  <a:pt x="595637" y="401944"/>
                                </a:lnTo>
                                <a:lnTo>
                                  <a:pt x="595571" y="401941"/>
                                </a:lnTo>
                                <a:lnTo>
                                  <a:pt x="595504" y="401938"/>
                                </a:lnTo>
                                <a:lnTo>
                                  <a:pt x="595437" y="401935"/>
                                </a:lnTo>
                                <a:lnTo>
                                  <a:pt x="595370" y="401932"/>
                                </a:lnTo>
                                <a:lnTo>
                                  <a:pt x="595303" y="401928"/>
                                </a:lnTo>
                                <a:lnTo>
                                  <a:pt x="595237" y="401925"/>
                                </a:lnTo>
                                <a:lnTo>
                                  <a:pt x="595170" y="401922"/>
                                </a:lnTo>
                                <a:lnTo>
                                  <a:pt x="595103" y="401919"/>
                                </a:lnTo>
                                <a:lnTo>
                                  <a:pt x="595036" y="401916"/>
                                </a:lnTo>
                                <a:lnTo>
                                  <a:pt x="594969" y="401912"/>
                                </a:lnTo>
                                <a:lnTo>
                                  <a:pt x="594903" y="401909"/>
                                </a:lnTo>
                                <a:lnTo>
                                  <a:pt x="594836" y="401906"/>
                                </a:lnTo>
                                <a:lnTo>
                                  <a:pt x="594769" y="401903"/>
                                </a:lnTo>
                                <a:lnTo>
                                  <a:pt x="594702" y="401900"/>
                                </a:lnTo>
                                <a:lnTo>
                                  <a:pt x="594636" y="401896"/>
                                </a:lnTo>
                                <a:lnTo>
                                  <a:pt x="594569" y="401893"/>
                                </a:lnTo>
                                <a:lnTo>
                                  <a:pt x="594502" y="401890"/>
                                </a:lnTo>
                                <a:lnTo>
                                  <a:pt x="594435" y="401887"/>
                                </a:lnTo>
                                <a:lnTo>
                                  <a:pt x="594368" y="401883"/>
                                </a:lnTo>
                                <a:lnTo>
                                  <a:pt x="594302" y="401880"/>
                                </a:lnTo>
                                <a:lnTo>
                                  <a:pt x="594235" y="401877"/>
                                </a:lnTo>
                                <a:lnTo>
                                  <a:pt x="594168" y="401874"/>
                                </a:lnTo>
                                <a:lnTo>
                                  <a:pt x="594101" y="401871"/>
                                </a:lnTo>
                                <a:lnTo>
                                  <a:pt x="594034" y="401867"/>
                                </a:lnTo>
                                <a:lnTo>
                                  <a:pt x="593968" y="401864"/>
                                </a:lnTo>
                                <a:lnTo>
                                  <a:pt x="593901" y="401861"/>
                                </a:lnTo>
                                <a:lnTo>
                                  <a:pt x="593834" y="401858"/>
                                </a:lnTo>
                                <a:lnTo>
                                  <a:pt x="593767" y="401854"/>
                                </a:lnTo>
                                <a:lnTo>
                                  <a:pt x="593700" y="401851"/>
                                </a:lnTo>
                                <a:lnTo>
                                  <a:pt x="593634" y="401848"/>
                                </a:lnTo>
                                <a:lnTo>
                                  <a:pt x="593567" y="401845"/>
                                </a:lnTo>
                                <a:lnTo>
                                  <a:pt x="593500" y="401841"/>
                                </a:lnTo>
                                <a:lnTo>
                                  <a:pt x="593433" y="401838"/>
                                </a:lnTo>
                                <a:lnTo>
                                  <a:pt x="593366" y="401835"/>
                                </a:lnTo>
                                <a:lnTo>
                                  <a:pt x="593300" y="401832"/>
                                </a:lnTo>
                                <a:lnTo>
                                  <a:pt x="593233" y="401828"/>
                                </a:lnTo>
                                <a:lnTo>
                                  <a:pt x="593166" y="401825"/>
                                </a:lnTo>
                                <a:lnTo>
                                  <a:pt x="593099" y="401822"/>
                                </a:lnTo>
                                <a:lnTo>
                                  <a:pt x="593033" y="401819"/>
                                </a:lnTo>
                                <a:lnTo>
                                  <a:pt x="592966" y="401815"/>
                                </a:lnTo>
                                <a:lnTo>
                                  <a:pt x="592899" y="401812"/>
                                </a:lnTo>
                                <a:lnTo>
                                  <a:pt x="592832" y="401809"/>
                                </a:lnTo>
                                <a:lnTo>
                                  <a:pt x="592765" y="401806"/>
                                </a:lnTo>
                                <a:lnTo>
                                  <a:pt x="592699" y="401802"/>
                                </a:lnTo>
                                <a:lnTo>
                                  <a:pt x="592632" y="401799"/>
                                </a:lnTo>
                                <a:lnTo>
                                  <a:pt x="592565" y="401796"/>
                                </a:lnTo>
                                <a:lnTo>
                                  <a:pt x="592498" y="401792"/>
                                </a:lnTo>
                                <a:lnTo>
                                  <a:pt x="592431" y="401789"/>
                                </a:lnTo>
                                <a:lnTo>
                                  <a:pt x="592365" y="401786"/>
                                </a:lnTo>
                                <a:lnTo>
                                  <a:pt x="592298" y="401783"/>
                                </a:lnTo>
                                <a:lnTo>
                                  <a:pt x="592231" y="401779"/>
                                </a:lnTo>
                                <a:lnTo>
                                  <a:pt x="592164" y="401776"/>
                                </a:lnTo>
                                <a:lnTo>
                                  <a:pt x="592097" y="401773"/>
                                </a:lnTo>
                                <a:lnTo>
                                  <a:pt x="592031" y="401769"/>
                                </a:lnTo>
                                <a:lnTo>
                                  <a:pt x="591964" y="401766"/>
                                </a:lnTo>
                                <a:lnTo>
                                  <a:pt x="591897" y="401763"/>
                                </a:lnTo>
                                <a:lnTo>
                                  <a:pt x="591830" y="401760"/>
                                </a:lnTo>
                                <a:lnTo>
                                  <a:pt x="591764" y="401756"/>
                                </a:lnTo>
                                <a:lnTo>
                                  <a:pt x="591697" y="401753"/>
                                </a:lnTo>
                                <a:lnTo>
                                  <a:pt x="591630" y="401750"/>
                                </a:lnTo>
                                <a:lnTo>
                                  <a:pt x="591563" y="401746"/>
                                </a:lnTo>
                                <a:lnTo>
                                  <a:pt x="591496" y="401743"/>
                                </a:lnTo>
                                <a:lnTo>
                                  <a:pt x="591430" y="401740"/>
                                </a:lnTo>
                                <a:lnTo>
                                  <a:pt x="591363" y="401737"/>
                                </a:lnTo>
                                <a:lnTo>
                                  <a:pt x="591296" y="401733"/>
                                </a:lnTo>
                                <a:lnTo>
                                  <a:pt x="591229" y="401730"/>
                                </a:lnTo>
                                <a:lnTo>
                                  <a:pt x="591162" y="401727"/>
                                </a:lnTo>
                                <a:lnTo>
                                  <a:pt x="591096" y="401723"/>
                                </a:lnTo>
                                <a:lnTo>
                                  <a:pt x="591029" y="401720"/>
                                </a:lnTo>
                                <a:lnTo>
                                  <a:pt x="590962" y="401717"/>
                                </a:lnTo>
                                <a:lnTo>
                                  <a:pt x="590895" y="401713"/>
                                </a:lnTo>
                                <a:lnTo>
                                  <a:pt x="590828" y="401710"/>
                                </a:lnTo>
                                <a:lnTo>
                                  <a:pt x="590762" y="401707"/>
                                </a:lnTo>
                                <a:lnTo>
                                  <a:pt x="590695" y="401703"/>
                                </a:lnTo>
                                <a:lnTo>
                                  <a:pt x="590628" y="401700"/>
                                </a:lnTo>
                                <a:lnTo>
                                  <a:pt x="590561" y="401697"/>
                                </a:lnTo>
                                <a:lnTo>
                                  <a:pt x="590494" y="401693"/>
                                </a:lnTo>
                                <a:lnTo>
                                  <a:pt x="590428" y="401690"/>
                                </a:lnTo>
                                <a:lnTo>
                                  <a:pt x="590361" y="401687"/>
                                </a:lnTo>
                                <a:lnTo>
                                  <a:pt x="590294" y="401683"/>
                                </a:lnTo>
                                <a:lnTo>
                                  <a:pt x="590227" y="401680"/>
                                </a:lnTo>
                                <a:lnTo>
                                  <a:pt x="590161" y="401677"/>
                                </a:lnTo>
                                <a:lnTo>
                                  <a:pt x="590094" y="401673"/>
                                </a:lnTo>
                                <a:lnTo>
                                  <a:pt x="590027" y="401670"/>
                                </a:lnTo>
                                <a:lnTo>
                                  <a:pt x="589960" y="401667"/>
                                </a:lnTo>
                                <a:lnTo>
                                  <a:pt x="589893" y="401663"/>
                                </a:lnTo>
                                <a:lnTo>
                                  <a:pt x="589827" y="401660"/>
                                </a:lnTo>
                                <a:lnTo>
                                  <a:pt x="589760" y="401657"/>
                                </a:lnTo>
                                <a:lnTo>
                                  <a:pt x="589693" y="401653"/>
                                </a:lnTo>
                                <a:lnTo>
                                  <a:pt x="589626" y="401650"/>
                                </a:lnTo>
                                <a:lnTo>
                                  <a:pt x="589559" y="401647"/>
                                </a:lnTo>
                                <a:lnTo>
                                  <a:pt x="589493" y="401643"/>
                                </a:lnTo>
                                <a:lnTo>
                                  <a:pt x="589426" y="401640"/>
                                </a:lnTo>
                                <a:lnTo>
                                  <a:pt x="589359" y="401637"/>
                                </a:lnTo>
                                <a:lnTo>
                                  <a:pt x="589292" y="401633"/>
                                </a:lnTo>
                                <a:lnTo>
                                  <a:pt x="589225" y="401630"/>
                                </a:lnTo>
                                <a:lnTo>
                                  <a:pt x="589159" y="401627"/>
                                </a:lnTo>
                                <a:lnTo>
                                  <a:pt x="589092" y="401623"/>
                                </a:lnTo>
                                <a:lnTo>
                                  <a:pt x="589025" y="401620"/>
                                </a:lnTo>
                                <a:lnTo>
                                  <a:pt x="588958" y="401616"/>
                                </a:lnTo>
                                <a:lnTo>
                                  <a:pt x="588892" y="401613"/>
                                </a:lnTo>
                                <a:lnTo>
                                  <a:pt x="588825" y="401610"/>
                                </a:lnTo>
                                <a:lnTo>
                                  <a:pt x="588758" y="401606"/>
                                </a:lnTo>
                                <a:lnTo>
                                  <a:pt x="588691" y="401603"/>
                                </a:lnTo>
                                <a:lnTo>
                                  <a:pt x="588624" y="401600"/>
                                </a:lnTo>
                                <a:lnTo>
                                  <a:pt x="588558" y="401596"/>
                                </a:lnTo>
                                <a:lnTo>
                                  <a:pt x="588491" y="401593"/>
                                </a:lnTo>
                                <a:lnTo>
                                  <a:pt x="588424" y="401589"/>
                                </a:lnTo>
                                <a:lnTo>
                                  <a:pt x="588357" y="401586"/>
                                </a:lnTo>
                                <a:lnTo>
                                  <a:pt x="588290" y="401583"/>
                                </a:lnTo>
                                <a:lnTo>
                                  <a:pt x="588224" y="401579"/>
                                </a:lnTo>
                                <a:lnTo>
                                  <a:pt x="588157" y="401576"/>
                                </a:lnTo>
                                <a:lnTo>
                                  <a:pt x="588090" y="401573"/>
                                </a:lnTo>
                                <a:lnTo>
                                  <a:pt x="588023" y="401569"/>
                                </a:lnTo>
                                <a:lnTo>
                                  <a:pt x="587956" y="401566"/>
                                </a:lnTo>
                                <a:lnTo>
                                  <a:pt x="587890" y="401562"/>
                                </a:lnTo>
                                <a:lnTo>
                                  <a:pt x="587823" y="401559"/>
                                </a:lnTo>
                                <a:lnTo>
                                  <a:pt x="587756" y="401556"/>
                                </a:lnTo>
                                <a:lnTo>
                                  <a:pt x="587689" y="401552"/>
                                </a:lnTo>
                                <a:lnTo>
                                  <a:pt x="587623" y="401549"/>
                                </a:lnTo>
                                <a:lnTo>
                                  <a:pt x="587556" y="401545"/>
                                </a:lnTo>
                                <a:lnTo>
                                  <a:pt x="587489" y="401542"/>
                                </a:lnTo>
                                <a:lnTo>
                                  <a:pt x="587422" y="401539"/>
                                </a:lnTo>
                                <a:lnTo>
                                  <a:pt x="587355" y="401535"/>
                                </a:lnTo>
                                <a:lnTo>
                                  <a:pt x="587289" y="401532"/>
                                </a:lnTo>
                                <a:lnTo>
                                  <a:pt x="587222" y="401528"/>
                                </a:lnTo>
                                <a:lnTo>
                                  <a:pt x="587155" y="401525"/>
                                </a:lnTo>
                                <a:lnTo>
                                  <a:pt x="587088" y="401522"/>
                                </a:lnTo>
                                <a:lnTo>
                                  <a:pt x="587021" y="401518"/>
                                </a:lnTo>
                                <a:lnTo>
                                  <a:pt x="586955" y="401515"/>
                                </a:lnTo>
                                <a:lnTo>
                                  <a:pt x="586888" y="401511"/>
                                </a:lnTo>
                                <a:lnTo>
                                  <a:pt x="586821" y="401508"/>
                                </a:lnTo>
                                <a:lnTo>
                                  <a:pt x="586754" y="401504"/>
                                </a:lnTo>
                                <a:lnTo>
                                  <a:pt x="586687" y="401501"/>
                                </a:lnTo>
                                <a:lnTo>
                                  <a:pt x="586621" y="401498"/>
                                </a:lnTo>
                                <a:lnTo>
                                  <a:pt x="586554" y="401494"/>
                                </a:lnTo>
                                <a:lnTo>
                                  <a:pt x="586487" y="401491"/>
                                </a:lnTo>
                                <a:lnTo>
                                  <a:pt x="586420" y="401487"/>
                                </a:lnTo>
                                <a:lnTo>
                                  <a:pt x="586353" y="401484"/>
                                </a:lnTo>
                                <a:lnTo>
                                  <a:pt x="586287" y="401480"/>
                                </a:lnTo>
                                <a:lnTo>
                                  <a:pt x="586220" y="401477"/>
                                </a:lnTo>
                                <a:lnTo>
                                  <a:pt x="586153" y="401474"/>
                                </a:lnTo>
                                <a:lnTo>
                                  <a:pt x="586086" y="401470"/>
                                </a:lnTo>
                                <a:lnTo>
                                  <a:pt x="586020" y="401467"/>
                                </a:lnTo>
                                <a:lnTo>
                                  <a:pt x="585953" y="401463"/>
                                </a:lnTo>
                                <a:lnTo>
                                  <a:pt x="585886" y="401460"/>
                                </a:lnTo>
                                <a:lnTo>
                                  <a:pt x="585819" y="401456"/>
                                </a:lnTo>
                                <a:lnTo>
                                  <a:pt x="585752" y="401453"/>
                                </a:lnTo>
                                <a:lnTo>
                                  <a:pt x="585686" y="401449"/>
                                </a:lnTo>
                                <a:lnTo>
                                  <a:pt x="585619" y="401446"/>
                                </a:lnTo>
                                <a:lnTo>
                                  <a:pt x="585552" y="401443"/>
                                </a:lnTo>
                                <a:lnTo>
                                  <a:pt x="585485" y="401439"/>
                                </a:lnTo>
                                <a:lnTo>
                                  <a:pt x="585418" y="401436"/>
                                </a:lnTo>
                                <a:lnTo>
                                  <a:pt x="585352" y="401432"/>
                                </a:lnTo>
                                <a:lnTo>
                                  <a:pt x="585285" y="401429"/>
                                </a:lnTo>
                                <a:lnTo>
                                  <a:pt x="585218" y="401425"/>
                                </a:lnTo>
                                <a:lnTo>
                                  <a:pt x="585151" y="401422"/>
                                </a:lnTo>
                                <a:lnTo>
                                  <a:pt x="585084" y="401418"/>
                                </a:lnTo>
                                <a:lnTo>
                                  <a:pt x="585018" y="401415"/>
                                </a:lnTo>
                                <a:lnTo>
                                  <a:pt x="584951" y="401411"/>
                                </a:lnTo>
                                <a:lnTo>
                                  <a:pt x="584884" y="401408"/>
                                </a:lnTo>
                                <a:lnTo>
                                  <a:pt x="584817" y="401404"/>
                                </a:lnTo>
                                <a:lnTo>
                                  <a:pt x="584751" y="401401"/>
                                </a:lnTo>
                                <a:lnTo>
                                  <a:pt x="584684" y="401397"/>
                                </a:lnTo>
                                <a:lnTo>
                                  <a:pt x="584617" y="401394"/>
                                </a:lnTo>
                                <a:lnTo>
                                  <a:pt x="584550" y="401390"/>
                                </a:lnTo>
                                <a:lnTo>
                                  <a:pt x="584483" y="401387"/>
                                </a:lnTo>
                                <a:lnTo>
                                  <a:pt x="584417" y="401383"/>
                                </a:lnTo>
                                <a:lnTo>
                                  <a:pt x="584350" y="401380"/>
                                </a:lnTo>
                                <a:lnTo>
                                  <a:pt x="584283" y="401377"/>
                                </a:lnTo>
                                <a:lnTo>
                                  <a:pt x="584216" y="401373"/>
                                </a:lnTo>
                                <a:lnTo>
                                  <a:pt x="584149" y="401370"/>
                                </a:lnTo>
                                <a:lnTo>
                                  <a:pt x="584083" y="401366"/>
                                </a:lnTo>
                                <a:lnTo>
                                  <a:pt x="584016" y="401363"/>
                                </a:lnTo>
                                <a:lnTo>
                                  <a:pt x="583949" y="401359"/>
                                </a:lnTo>
                                <a:lnTo>
                                  <a:pt x="583882" y="401356"/>
                                </a:lnTo>
                                <a:lnTo>
                                  <a:pt x="583815" y="401352"/>
                                </a:lnTo>
                                <a:lnTo>
                                  <a:pt x="583749" y="401349"/>
                                </a:lnTo>
                                <a:lnTo>
                                  <a:pt x="583682" y="401345"/>
                                </a:lnTo>
                                <a:lnTo>
                                  <a:pt x="583615" y="401341"/>
                                </a:lnTo>
                                <a:lnTo>
                                  <a:pt x="583548" y="401338"/>
                                </a:lnTo>
                                <a:lnTo>
                                  <a:pt x="583481" y="401334"/>
                                </a:lnTo>
                                <a:lnTo>
                                  <a:pt x="583415" y="401331"/>
                                </a:lnTo>
                                <a:lnTo>
                                  <a:pt x="583348" y="401327"/>
                                </a:lnTo>
                                <a:lnTo>
                                  <a:pt x="583281" y="401324"/>
                                </a:lnTo>
                                <a:lnTo>
                                  <a:pt x="583214" y="401320"/>
                                </a:lnTo>
                                <a:lnTo>
                                  <a:pt x="583148" y="401317"/>
                                </a:lnTo>
                                <a:lnTo>
                                  <a:pt x="583081" y="401313"/>
                                </a:lnTo>
                                <a:lnTo>
                                  <a:pt x="583014" y="401310"/>
                                </a:lnTo>
                                <a:lnTo>
                                  <a:pt x="582947" y="401306"/>
                                </a:lnTo>
                                <a:lnTo>
                                  <a:pt x="582880" y="401303"/>
                                </a:lnTo>
                                <a:lnTo>
                                  <a:pt x="582814" y="401299"/>
                                </a:lnTo>
                                <a:lnTo>
                                  <a:pt x="582747" y="401296"/>
                                </a:lnTo>
                                <a:lnTo>
                                  <a:pt x="582680" y="401292"/>
                                </a:lnTo>
                                <a:lnTo>
                                  <a:pt x="582613" y="401289"/>
                                </a:lnTo>
                                <a:lnTo>
                                  <a:pt x="582546" y="401285"/>
                                </a:lnTo>
                                <a:lnTo>
                                  <a:pt x="582480" y="401282"/>
                                </a:lnTo>
                                <a:lnTo>
                                  <a:pt x="582413" y="401278"/>
                                </a:lnTo>
                                <a:lnTo>
                                  <a:pt x="582346" y="401274"/>
                                </a:lnTo>
                                <a:lnTo>
                                  <a:pt x="582279" y="401271"/>
                                </a:lnTo>
                                <a:lnTo>
                                  <a:pt x="582212" y="401267"/>
                                </a:lnTo>
                                <a:lnTo>
                                  <a:pt x="582146" y="401264"/>
                                </a:lnTo>
                                <a:lnTo>
                                  <a:pt x="582079" y="401260"/>
                                </a:lnTo>
                                <a:lnTo>
                                  <a:pt x="582012" y="401257"/>
                                </a:lnTo>
                                <a:lnTo>
                                  <a:pt x="581945" y="401253"/>
                                </a:lnTo>
                                <a:lnTo>
                                  <a:pt x="581879" y="401250"/>
                                </a:lnTo>
                                <a:lnTo>
                                  <a:pt x="581812" y="401246"/>
                                </a:lnTo>
                                <a:lnTo>
                                  <a:pt x="581745" y="401243"/>
                                </a:lnTo>
                                <a:lnTo>
                                  <a:pt x="581678" y="401239"/>
                                </a:lnTo>
                                <a:lnTo>
                                  <a:pt x="581611" y="401235"/>
                                </a:lnTo>
                                <a:lnTo>
                                  <a:pt x="581545" y="401232"/>
                                </a:lnTo>
                                <a:lnTo>
                                  <a:pt x="581478" y="401228"/>
                                </a:lnTo>
                                <a:lnTo>
                                  <a:pt x="581411" y="401225"/>
                                </a:lnTo>
                                <a:lnTo>
                                  <a:pt x="581344" y="401221"/>
                                </a:lnTo>
                                <a:lnTo>
                                  <a:pt x="581277" y="401218"/>
                                </a:lnTo>
                                <a:lnTo>
                                  <a:pt x="581211" y="401214"/>
                                </a:lnTo>
                                <a:lnTo>
                                  <a:pt x="581144" y="401210"/>
                                </a:lnTo>
                                <a:lnTo>
                                  <a:pt x="581077" y="401207"/>
                                </a:lnTo>
                                <a:lnTo>
                                  <a:pt x="581010" y="401203"/>
                                </a:lnTo>
                                <a:lnTo>
                                  <a:pt x="580943" y="401200"/>
                                </a:lnTo>
                                <a:lnTo>
                                  <a:pt x="580877" y="401196"/>
                                </a:lnTo>
                                <a:lnTo>
                                  <a:pt x="580810" y="401192"/>
                                </a:lnTo>
                                <a:lnTo>
                                  <a:pt x="580743" y="401189"/>
                                </a:lnTo>
                                <a:lnTo>
                                  <a:pt x="580676" y="401185"/>
                                </a:lnTo>
                                <a:lnTo>
                                  <a:pt x="580609" y="401182"/>
                                </a:lnTo>
                                <a:lnTo>
                                  <a:pt x="580543" y="401178"/>
                                </a:lnTo>
                                <a:lnTo>
                                  <a:pt x="580476" y="401175"/>
                                </a:lnTo>
                                <a:lnTo>
                                  <a:pt x="580409" y="401171"/>
                                </a:lnTo>
                                <a:lnTo>
                                  <a:pt x="580342" y="401167"/>
                                </a:lnTo>
                                <a:lnTo>
                                  <a:pt x="580276" y="401164"/>
                                </a:lnTo>
                                <a:lnTo>
                                  <a:pt x="580209" y="401160"/>
                                </a:lnTo>
                                <a:lnTo>
                                  <a:pt x="580142" y="401156"/>
                                </a:lnTo>
                                <a:lnTo>
                                  <a:pt x="580075" y="401153"/>
                                </a:lnTo>
                                <a:lnTo>
                                  <a:pt x="580008" y="401149"/>
                                </a:lnTo>
                                <a:lnTo>
                                  <a:pt x="579942" y="401146"/>
                                </a:lnTo>
                                <a:lnTo>
                                  <a:pt x="579875" y="401142"/>
                                </a:lnTo>
                                <a:lnTo>
                                  <a:pt x="579808" y="401138"/>
                                </a:lnTo>
                                <a:lnTo>
                                  <a:pt x="579741" y="401135"/>
                                </a:lnTo>
                                <a:lnTo>
                                  <a:pt x="579674" y="401131"/>
                                </a:lnTo>
                                <a:lnTo>
                                  <a:pt x="579608" y="401128"/>
                                </a:lnTo>
                                <a:lnTo>
                                  <a:pt x="579541" y="401124"/>
                                </a:lnTo>
                                <a:lnTo>
                                  <a:pt x="579474" y="401120"/>
                                </a:lnTo>
                                <a:lnTo>
                                  <a:pt x="579407" y="401117"/>
                                </a:lnTo>
                                <a:lnTo>
                                  <a:pt x="579340" y="401113"/>
                                </a:lnTo>
                                <a:lnTo>
                                  <a:pt x="579274" y="401109"/>
                                </a:lnTo>
                                <a:lnTo>
                                  <a:pt x="579207" y="401106"/>
                                </a:lnTo>
                                <a:lnTo>
                                  <a:pt x="579140" y="401102"/>
                                </a:lnTo>
                                <a:lnTo>
                                  <a:pt x="579073" y="401099"/>
                                </a:lnTo>
                                <a:lnTo>
                                  <a:pt x="579007" y="401095"/>
                                </a:lnTo>
                                <a:lnTo>
                                  <a:pt x="578940" y="401091"/>
                                </a:lnTo>
                                <a:lnTo>
                                  <a:pt x="578873" y="401088"/>
                                </a:lnTo>
                                <a:lnTo>
                                  <a:pt x="578806" y="401084"/>
                                </a:lnTo>
                                <a:lnTo>
                                  <a:pt x="578739" y="401080"/>
                                </a:lnTo>
                                <a:lnTo>
                                  <a:pt x="578673" y="401077"/>
                                </a:lnTo>
                                <a:lnTo>
                                  <a:pt x="578606" y="401073"/>
                                </a:lnTo>
                                <a:lnTo>
                                  <a:pt x="578539" y="401069"/>
                                </a:lnTo>
                                <a:lnTo>
                                  <a:pt x="578472" y="401066"/>
                                </a:lnTo>
                                <a:lnTo>
                                  <a:pt x="578405" y="401062"/>
                                </a:lnTo>
                                <a:lnTo>
                                  <a:pt x="578339" y="401058"/>
                                </a:lnTo>
                                <a:lnTo>
                                  <a:pt x="578272" y="401055"/>
                                </a:lnTo>
                                <a:lnTo>
                                  <a:pt x="578205" y="401051"/>
                                </a:lnTo>
                                <a:lnTo>
                                  <a:pt x="578138" y="401047"/>
                                </a:lnTo>
                                <a:lnTo>
                                  <a:pt x="578071" y="401044"/>
                                </a:lnTo>
                                <a:lnTo>
                                  <a:pt x="578005" y="401040"/>
                                </a:lnTo>
                                <a:lnTo>
                                  <a:pt x="577938" y="401036"/>
                                </a:lnTo>
                                <a:lnTo>
                                  <a:pt x="577871" y="401033"/>
                                </a:lnTo>
                                <a:lnTo>
                                  <a:pt x="577804" y="401029"/>
                                </a:lnTo>
                                <a:lnTo>
                                  <a:pt x="577738" y="401025"/>
                                </a:lnTo>
                                <a:lnTo>
                                  <a:pt x="577671" y="401022"/>
                                </a:lnTo>
                                <a:lnTo>
                                  <a:pt x="577604" y="401018"/>
                                </a:lnTo>
                                <a:lnTo>
                                  <a:pt x="577537" y="401014"/>
                                </a:lnTo>
                                <a:lnTo>
                                  <a:pt x="577470" y="401011"/>
                                </a:lnTo>
                                <a:lnTo>
                                  <a:pt x="577404" y="401007"/>
                                </a:lnTo>
                                <a:lnTo>
                                  <a:pt x="577337" y="401003"/>
                                </a:lnTo>
                                <a:lnTo>
                                  <a:pt x="577270" y="401000"/>
                                </a:lnTo>
                                <a:lnTo>
                                  <a:pt x="577203" y="400996"/>
                                </a:lnTo>
                                <a:lnTo>
                                  <a:pt x="577136" y="400992"/>
                                </a:lnTo>
                                <a:lnTo>
                                  <a:pt x="577070" y="400989"/>
                                </a:lnTo>
                                <a:lnTo>
                                  <a:pt x="577003" y="400985"/>
                                </a:lnTo>
                                <a:lnTo>
                                  <a:pt x="576936" y="400981"/>
                                </a:lnTo>
                                <a:lnTo>
                                  <a:pt x="576869" y="400978"/>
                                </a:lnTo>
                                <a:lnTo>
                                  <a:pt x="576802" y="400974"/>
                                </a:lnTo>
                                <a:lnTo>
                                  <a:pt x="576736" y="400970"/>
                                </a:lnTo>
                                <a:lnTo>
                                  <a:pt x="576669" y="400966"/>
                                </a:lnTo>
                                <a:lnTo>
                                  <a:pt x="576602" y="400963"/>
                                </a:lnTo>
                                <a:lnTo>
                                  <a:pt x="576535" y="400959"/>
                                </a:lnTo>
                                <a:lnTo>
                                  <a:pt x="576468" y="400955"/>
                                </a:lnTo>
                                <a:lnTo>
                                  <a:pt x="576402" y="400952"/>
                                </a:lnTo>
                                <a:lnTo>
                                  <a:pt x="576335" y="400948"/>
                                </a:lnTo>
                                <a:lnTo>
                                  <a:pt x="576268" y="400944"/>
                                </a:lnTo>
                                <a:lnTo>
                                  <a:pt x="576201" y="400940"/>
                                </a:lnTo>
                                <a:lnTo>
                                  <a:pt x="576135" y="400937"/>
                                </a:lnTo>
                                <a:lnTo>
                                  <a:pt x="576068" y="400933"/>
                                </a:lnTo>
                                <a:lnTo>
                                  <a:pt x="576001" y="400929"/>
                                </a:lnTo>
                                <a:lnTo>
                                  <a:pt x="575934" y="400926"/>
                                </a:lnTo>
                                <a:lnTo>
                                  <a:pt x="575867" y="400922"/>
                                </a:lnTo>
                                <a:lnTo>
                                  <a:pt x="575801" y="400918"/>
                                </a:lnTo>
                                <a:lnTo>
                                  <a:pt x="575734" y="400914"/>
                                </a:lnTo>
                                <a:lnTo>
                                  <a:pt x="575667" y="400911"/>
                                </a:lnTo>
                                <a:lnTo>
                                  <a:pt x="575600" y="400907"/>
                                </a:lnTo>
                                <a:lnTo>
                                  <a:pt x="575533" y="400903"/>
                                </a:lnTo>
                                <a:lnTo>
                                  <a:pt x="575467" y="400899"/>
                                </a:lnTo>
                                <a:lnTo>
                                  <a:pt x="575400" y="400896"/>
                                </a:lnTo>
                                <a:lnTo>
                                  <a:pt x="575333" y="400892"/>
                                </a:lnTo>
                                <a:lnTo>
                                  <a:pt x="575266" y="400888"/>
                                </a:lnTo>
                                <a:lnTo>
                                  <a:pt x="575199" y="400884"/>
                                </a:lnTo>
                                <a:lnTo>
                                  <a:pt x="575133" y="400881"/>
                                </a:lnTo>
                                <a:lnTo>
                                  <a:pt x="575066" y="400877"/>
                                </a:lnTo>
                                <a:lnTo>
                                  <a:pt x="574999" y="400873"/>
                                </a:lnTo>
                                <a:lnTo>
                                  <a:pt x="574932" y="400869"/>
                                </a:lnTo>
                                <a:lnTo>
                                  <a:pt x="574866" y="400866"/>
                                </a:lnTo>
                                <a:lnTo>
                                  <a:pt x="574799" y="400862"/>
                                </a:lnTo>
                                <a:lnTo>
                                  <a:pt x="574732" y="400858"/>
                                </a:lnTo>
                                <a:lnTo>
                                  <a:pt x="574665" y="400854"/>
                                </a:lnTo>
                                <a:lnTo>
                                  <a:pt x="574598" y="400851"/>
                                </a:lnTo>
                                <a:lnTo>
                                  <a:pt x="574532" y="400847"/>
                                </a:lnTo>
                                <a:lnTo>
                                  <a:pt x="574465" y="400843"/>
                                </a:lnTo>
                                <a:lnTo>
                                  <a:pt x="574398" y="400839"/>
                                </a:lnTo>
                                <a:lnTo>
                                  <a:pt x="574331" y="400836"/>
                                </a:lnTo>
                                <a:lnTo>
                                  <a:pt x="574264" y="400832"/>
                                </a:lnTo>
                                <a:lnTo>
                                  <a:pt x="574198" y="400828"/>
                                </a:lnTo>
                                <a:lnTo>
                                  <a:pt x="574131" y="400824"/>
                                </a:lnTo>
                                <a:lnTo>
                                  <a:pt x="574064" y="400820"/>
                                </a:lnTo>
                                <a:lnTo>
                                  <a:pt x="573997" y="400817"/>
                                </a:lnTo>
                                <a:lnTo>
                                  <a:pt x="573930" y="400813"/>
                                </a:lnTo>
                                <a:lnTo>
                                  <a:pt x="573864" y="400809"/>
                                </a:lnTo>
                                <a:lnTo>
                                  <a:pt x="573797" y="400805"/>
                                </a:lnTo>
                                <a:lnTo>
                                  <a:pt x="573730" y="400801"/>
                                </a:lnTo>
                                <a:lnTo>
                                  <a:pt x="573663" y="400798"/>
                                </a:lnTo>
                                <a:lnTo>
                                  <a:pt x="573596" y="400794"/>
                                </a:lnTo>
                                <a:lnTo>
                                  <a:pt x="573530" y="400790"/>
                                </a:lnTo>
                                <a:lnTo>
                                  <a:pt x="573463" y="400786"/>
                                </a:lnTo>
                                <a:lnTo>
                                  <a:pt x="573396" y="400783"/>
                                </a:lnTo>
                                <a:lnTo>
                                  <a:pt x="573329" y="400779"/>
                                </a:lnTo>
                                <a:lnTo>
                                  <a:pt x="573263" y="400775"/>
                                </a:lnTo>
                                <a:lnTo>
                                  <a:pt x="573196" y="400771"/>
                                </a:lnTo>
                                <a:lnTo>
                                  <a:pt x="573129" y="400767"/>
                                </a:lnTo>
                                <a:lnTo>
                                  <a:pt x="573062" y="400763"/>
                                </a:lnTo>
                                <a:lnTo>
                                  <a:pt x="572995" y="400760"/>
                                </a:lnTo>
                                <a:lnTo>
                                  <a:pt x="572929" y="400756"/>
                                </a:lnTo>
                                <a:lnTo>
                                  <a:pt x="572862" y="400752"/>
                                </a:lnTo>
                                <a:lnTo>
                                  <a:pt x="572795" y="400748"/>
                                </a:lnTo>
                                <a:lnTo>
                                  <a:pt x="572728" y="400744"/>
                                </a:lnTo>
                                <a:lnTo>
                                  <a:pt x="572661" y="400741"/>
                                </a:lnTo>
                                <a:lnTo>
                                  <a:pt x="572595" y="400737"/>
                                </a:lnTo>
                                <a:lnTo>
                                  <a:pt x="572528" y="400733"/>
                                </a:lnTo>
                                <a:lnTo>
                                  <a:pt x="572461" y="400729"/>
                                </a:lnTo>
                                <a:lnTo>
                                  <a:pt x="572394" y="400725"/>
                                </a:lnTo>
                                <a:lnTo>
                                  <a:pt x="572327" y="400721"/>
                                </a:lnTo>
                                <a:lnTo>
                                  <a:pt x="572261" y="400718"/>
                                </a:lnTo>
                                <a:lnTo>
                                  <a:pt x="572194" y="400714"/>
                                </a:lnTo>
                                <a:lnTo>
                                  <a:pt x="572127" y="400710"/>
                                </a:lnTo>
                                <a:lnTo>
                                  <a:pt x="572060" y="400706"/>
                                </a:lnTo>
                                <a:lnTo>
                                  <a:pt x="571994" y="400702"/>
                                </a:lnTo>
                                <a:lnTo>
                                  <a:pt x="571927" y="400698"/>
                                </a:lnTo>
                                <a:lnTo>
                                  <a:pt x="571860" y="400695"/>
                                </a:lnTo>
                                <a:lnTo>
                                  <a:pt x="571793" y="400691"/>
                                </a:lnTo>
                                <a:lnTo>
                                  <a:pt x="571726" y="400687"/>
                                </a:lnTo>
                                <a:lnTo>
                                  <a:pt x="571660" y="400683"/>
                                </a:lnTo>
                                <a:lnTo>
                                  <a:pt x="571593" y="400679"/>
                                </a:lnTo>
                                <a:lnTo>
                                  <a:pt x="571526" y="400675"/>
                                </a:lnTo>
                                <a:lnTo>
                                  <a:pt x="571459" y="400671"/>
                                </a:lnTo>
                                <a:lnTo>
                                  <a:pt x="571392" y="400668"/>
                                </a:lnTo>
                                <a:lnTo>
                                  <a:pt x="571326" y="400664"/>
                                </a:lnTo>
                                <a:lnTo>
                                  <a:pt x="571259" y="400660"/>
                                </a:lnTo>
                                <a:lnTo>
                                  <a:pt x="571192" y="400656"/>
                                </a:lnTo>
                                <a:lnTo>
                                  <a:pt x="571125" y="400652"/>
                                </a:lnTo>
                                <a:lnTo>
                                  <a:pt x="571058" y="400648"/>
                                </a:lnTo>
                                <a:lnTo>
                                  <a:pt x="570992" y="400644"/>
                                </a:lnTo>
                                <a:lnTo>
                                  <a:pt x="570925" y="400641"/>
                                </a:lnTo>
                                <a:lnTo>
                                  <a:pt x="570858" y="400637"/>
                                </a:lnTo>
                                <a:lnTo>
                                  <a:pt x="570791" y="400633"/>
                                </a:lnTo>
                                <a:lnTo>
                                  <a:pt x="570724" y="400629"/>
                                </a:lnTo>
                                <a:lnTo>
                                  <a:pt x="570658" y="400625"/>
                                </a:lnTo>
                                <a:lnTo>
                                  <a:pt x="570591" y="400621"/>
                                </a:lnTo>
                                <a:lnTo>
                                  <a:pt x="570524" y="400617"/>
                                </a:lnTo>
                                <a:lnTo>
                                  <a:pt x="570457" y="400613"/>
                                </a:lnTo>
                                <a:lnTo>
                                  <a:pt x="570391" y="400609"/>
                                </a:lnTo>
                                <a:lnTo>
                                  <a:pt x="570324" y="400606"/>
                                </a:lnTo>
                                <a:lnTo>
                                  <a:pt x="570257" y="400602"/>
                                </a:lnTo>
                                <a:lnTo>
                                  <a:pt x="570190" y="400598"/>
                                </a:lnTo>
                                <a:lnTo>
                                  <a:pt x="570123" y="400594"/>
                                </a:lnTo>
                                <a:lnTo>
                                  <a:pt x="570057" y="400590"/>
                                </a:lnTo>
                                <a:lnTo>
                                  <a:pt x="569990" y="400586"/>
                                </a:lnTo>
                                <a:lnTo>
                                  <a:pt x="569923" y="400582"/>
                                </a:lnTo>
                                <a:lnTo>
                                  <a:pt x="569856" y="400578"/>
                                </a:lnTo>
                                <a:lnTo>
                                  <a:pt x="569789" y="400574"/>
                                </a:lnTo>
                                <a:lnTo>
                                  <a:pt x="569723" y="400570"/>
                                </a:lnTo>
                                <a:lnTo>
                                  <a:pt x="569656" y="400567"/>
                                </a:lnTo>
                                <a:lnTo>
                                  <a:pt x="569589" y="400563"/>
                                </a:lnTo>
                                <a:lnTo>
                                  <a:pt x="569522" y="400559"/>
                                </a:lnTo>
                                <a:lnTo>
                                  <a:pt x="569455" y="400555"/>
                                </a:lnTo>
                                <a:lnTo>
                                  <a:pt x="569389" y="400551"/>
                                </a:lnTo>
                                <a:lnTo>
                                  <a:pt x="569322" y="400547"/>
                                </a:lnTo>
                                <a:lnTo>
                                  <a:pt x="569255" y="400543"/>
                                </a:lnTo>
                                <a:lnTo>
                                  <a:pt x="569188" y="400539"/>
                                </a:lnTo>
                                <a:lnTo>
                                  <a:pt x="569122" y="400535"/>
                                </a:lnTo>
                                <a:lnTo>
                                  <a:pt x="569055" y="400531"/>
                                </a:lnTo>
                                <a:lnTo>
                                  <a:pt x="568988" y="400527"/>
                                </a:lnTo>
                                <a:lnTo>
                                  <a:pt x="568921" y="400523"/>
                                </a:lnTo>
                                <a:lnTo>
                                  <a:pt x="568854" y="400519"/>
                                </a:lnTo>
                                <a:lnTo>
                                  <a:pt x="568788" y="400515"/>
                                </a:lnTo>
                                <a:lnTo>
                                  <a:pt x="568721" y="400512"/>
                                </a:lnTo>
                                <a:lnTo>
                                  <a:pt x="568654" y="400508"/>
                                </a:lnTo>
                                <a:lnTo>
                                  <a:pt x="568587" y="400504"/>
                                </a:lnTo>
                                <a:lnTo>
                                  <a:pt x="568520" y="400500"/>
                                </a:lnTo>
                                <a:lnTo>
                                  <a:pt x="568454" y="400496"/>
                                </a:lnTo>
                                <a:lnTo>
                                  <a:pt x="568387" y="400492"/>
                                </a:lnTo>
                                <a:lnTo>
                                  <a:pt x="568320" y="400488"/>
                                </a:lnTo>
                                <a:lnTo>
                                  <a:pt x="568253" y="400484"/>
                                </a:lnTo>
                                <a:lnTo>
                                  <a:pt x="568186" y="400480"/>
                                </a:lnTo>
                                <a:lnTo>
                                  <a:pt x="568120" y="400476"/>
                                </a:lnTo>
                                <a:lnTo>
                                  <a:pt x="568053" y="400472"/>
                                </a:lnTo>
                                <a:lnTo>
                                  <a:pt x="567986" y="400468"/>
                                </a:lnTo>
                                <a:lnTo>
                                  <a:pt x="567919" y="400464"/>
                                </a:lnTo>
                                <a:lnTo>
                                  <a:pt x="567853" y="400460"/>
                                </a:lnTo>
                                <a:lnTo>
                                  <a:pt x="567786" y="400456"/>
                                </a:lnTo>
                                <a:lnTo>
                                  <a:pt x="567719" y="400452"/>
                                </a:lnTo>
                                <a:lnTo>
                                  <a:pt x="567652" y="400448"/>
                                </a:lnTo>
                                <a:lnTo>
                                  <a:pt x="567585" y="400444"/>
                                </a:lnTo>
                                <a:lnTo>
                                  <a:pt x="567519" y="400440"/>
                                </a:lnTo>
                                <a:lnTo>
                                  <a:pt x="567452" y="400436"/>
                                </a:lnTo>
                                <a:lnTo>
                                  <a:pt x="567385" y="400432"/>
                                </a:lnTo>
                                <a:lnTo>
                                  <a:pt x="567318" y="400428"/>
                                </a:lnTo>
                                <a:lnTo>
                                  <a:pt x="567251" y="400424"/>
                                </a:lnTo>
                                <a:lnTo>
                                  <a:pt x="567185" y="400420"/>
                                </a:lnTo>
                                <a:lnTo>
                                  <a:pt x="567118" y="400416"/>
                                </a:lnTo>
                                <a:lnTo>
                                  <a:pt x="567051" y="400412"/>
                                </a:lnTo>
                                <a:lnTo>
                                  <a:pt x="566984" y="400408"/>
                                </a:lnTo>
                                <a:lnTo>
                                  <a:pt x="566917" y="400404"/>
                                </a:lnTo>
                                <a:lnTo>
                                  <a:pt x="566851" y="400400"/>
                                </a:lnTo>
                                <a:lnTo>
                                  <a:pt x="566784" y="400396"/>
                                </a:lnTo>
                                <a:lnTo>
                                  <a:pt x="566717" y="400392"/>
                                </a:lnTo>
                                <a:lnTo>
                                  <a:pt x="566650" y="400388"/>
                                </a:lnTo>
                                <a:lnTo>
                                  <a:pt x="566583" y="400384"/>
                                </a:lnTo>
                                <a:lnTo>
                                  <a:pt x="566517" y="400380"/>
                                </a:lnTo>
                                <a:lnTo>
                                  <a:pt x="566450" y="400376"/>
                                </a:lnTo>
                                <a:lnTo>
                                  <a:pt x="566383" y="400372"/>
                                </a:lnTo>
                                <a:lnTo>
                                  <a:pt x="566316" y="400368"/>
                                </a:lnTo>
                                <a:lnTo>
                                  <a:pt x="566250" y="400364"/>
                                </a:lnTo>
                                <a:lnTo>
                                  <a:pt x="566183" y="400360"/>
                                </a:lnTo>
                                <a:lnTo>
                                  <a:pt x="566116" y="400356"/>
                                </a:lnTo>
                                <a:lnTo>
                                  <a:pt x="566049" y="400352"/>
                                </a:lnTo>
                                <a:lnTo>
                                  <a:pt x="565982" y="400348"/>
                                </a:lnTo>
                                <a:lnTo>
                                  <a:pt x="565916" y="400344"/>
                                </a:lnTo>
                                <a:lnTo>
                                  <a:pt x="565849" y="400340"/>
                                </a:lnTo>
                                <a:lnTo>
                                  <a:pt x="565782" y="400336"/>
                                </a:lnTo>
                                <a:lnTo>
                                  <a:pt x="565715" y="400332"/>
                                </a:lnTo>
                                <a:lnTo>
                                  <a:pt x="565648" y="400328"/>
                                </a:lnTo>
                                <a:lnTo>
                                  <a:pt x="565582" y="400324"/>
                                </a:lnTo>
                                <a:lnTo>
                                  <a:pt x="565515" y="400320"/>
                                </a:lnTo>
                                <a:lnTo>
                                  <a:pt x="565448" y="400316"/>
                                </a:lnTo>
                                <a:lnTo>
                                  <a:pt x="565381" y="400312"/>
                                </a:lnTo>
                                <a:lnTo>
                                  <a:pt x="565314" y="400308"/>
                                </a:lnTo>
                                <a:lnTo>
                                  <a:pt x="565248" y="400304"/>
                                </a:lnTo>
                                <a:lnTo>
                                  <a:pt x="565181" y="400300"/>
                                </a:lnTo>
                                <a:lnTo>
                                  <a:pt x="565114" y="400296"/>
                                </a:lnTo>
                                <a:lnTo>
                                  <a:pt x="565047" y="400292"/>
                                </a:lnTo>
                                <a:lnTo>
                                  <a:pt x="564981" y="400288"/>
                                </a:lnTo>
                                <a:lnTo>
                                  <a:pt x="564914" y="400283"/>
                                </a:lnTo>
                                <a:lnTo>
                                  <a:pt x="564847" y="400279"/>
                                </a:lnTo>
                                <a:lnTo>
                                  <a:pt x="564780" y="400275"/>
                                </a:lnTo>
                                <a:lnTo>
                                  <a:pt x="564713" y="400271"/>
                                </a:lnTo>
                                <a:lnTo>
                                  <a:pt x="564647" y="400267"/>
                                </a:lnTo>
                                <a:lnTo>
                                  <a:pt x="564580" y="400263"/>
                                </a:lnTo>
                                <a:lnTo>
                                  <a:pt x="564513" y="400259"/>
                                </a:lnTo>
                                <a:lnTo>
                                  <a:pt x="564446" y="400255"/>
                                </a:lnTo>
                                <a:lnTo>
                                  <a:pt x="564379" y="400251"/>
                                </a:lnTo>
                                <a:lnTo>
                                  <a:pt x="564313" y="400247"/>
                                </a:lnTo>
                                <a:lnTo>
                                  <a:pt x="564246" y="400243"/>
                                </a:lnTo>
                                <a:lnTo>
                                  <a:pt x="564179" y="400239"/>
                                </a:lnTo>
                                <a:lnTo>
                                  <a:pt x="564112" y="400235"/>
                                </a:lnTo>
                                <a:lnTo>
                                  <a:pt x="564045" y="400230"/>
                                </a:lnTo>
                                <a:lnTo>
                                  <a:pt x="563979" y="400226"/>
                                </a:lnTo>
                                <a:lnTo>
                                  <a:pt x="563912" y="400222"/>
                                </a:lnTo>
                                <a:lnTo>
                                  <a:pt x="563845" y="400218"/>
                                </a:lnTo>
                                <a:lnTo>
                                  <a:pt x="563778" y="400214"/>
                                </a:lnTo>
                                <a:lnTo>
                                  <a:pt x="563711" y="400210"/>
                                </a:lnTo>
                                <a:lnTo>
                                  <a:pt x="563645" y="400206"/>
                                </a:lnTo>
                                <a:lnTo>
                                  <a:pt x="563578" y="400202"/>
                                </a:lnTo>
                                <a:lnTo>
                                  <a:pt x="563511" y="400198"/>
                                </a:lnTo>
                                <a:lnTo>
                                  <a:pt x="563444" y="400194"/>
                                </a:lnTo>
                                <a:lnTo>
                                  <a:pt x="563378" y="400190"/>
                                </a:lnTo>
                                <a:lnTo>
                                  <a:pt x="563311" y="400185"/>
                                </a:lnTo>
                                <a:lnTo>
                                  <a:pt x="563244" y="400181"/>
                                </a:lnTo>
                                <a:lnTo>
                                  <a:pt x="563177" y="400177"/>
                                </a:lnTo>
                                <a:lnTo>
                                  <a:pt x="563110" y="400173"/>
                                </a:lnTo>
                                <a:lnTo>
                                  <a:pt x="563044" y="400169"/>
                                </a:lnTo>
                                <a:lnTo>
                                  <a:pt x="562977" y="400165"/>
                                </a:lnTo>
                                <a:lnTo>
                                  <a:pt x="562910" y="400161"/>
                                </a:lnTo>
                                <a:lnTo>
                                  <a:pt x="562843" y="400157"/>
                                </a:lnTo>
                                <a:lnTo>
                                  <a:pt x="562776" y="400152"/>
                                </a:lnTo>
                                <a:lnTo>
                                  <a:pt x="562710" y="400148"/>
                                </a:lnTo>
                                <a:lnTo>
                                  <a:pt x="562643" y="400144"/>
                                </a:lnTo>
                                <a:lnTo>
                                  <a:pt x="562576" y="400140"/>
                                </a:lnTo>
                                <a:lnTo>
                                  <a:pt x="562509" y="400136"/>
                                </a:lnTo>
                                <a:lnTo>
                                  <a:pt x="562442" y="400132"/>
                                </a:lnTo>
                                <a:lnTo>
                                  <a:pt x="562376" y="400128"/>
                                </a:lnTo>
                                <a:lnTo>
                                  <a:pt x="562309" y="400123"/>
                                </a:lnTo>
                                <a:lnTo>
                                  <a:pt x="562242" y="400119"/>
                                </a:lnTo>
                                <a:lnTo>
                                  <a:pt x="562175" y="400115"/>
                                </a:lnTo>
                                <a:lnTo>
                                  <a:pt x="562109" y="400111"/>
                                </a:lnTo>
                                <a:lnTo>
                                  <a:pt x="562042" y="400107"/>
                                </a:lnTo>
                                <a:lnTo>
                                  <a:pt x="561975" y="400103"/>
                                </a:lnTo>
                                <a:lnTo>
                                  <a:pt x="561908" y="400099"/>
                                </a:lnTo>
                                <a:lnTo>
                                  <a:pt x="561841" y="400094"/>
                                </a:lnTo>
                                <a:lnTo>
                                  <a:pt x="561775" y="400090"/>
                                </a:lnTo>
                                <a:lnTo>
                                  <a:pt x="561708" y="400086"/>
                                </a:lnTo>
                                <a:lnTo>
                                  <a:pt x="561641" y="400082"/>
                                </a:lnTo>
                                <a:lnTo>
                                  <a:pt x="561574" y="400078"/>
                                </a:lnTo>
                                <a:lnTo>
                                  <a:pt x="561507" y="400074"/>
                                </a:lnTo>
                                <a:lnTo>
                                  <a:pt x="561441" y="400069"/>
                                </a:lnTo>
                                <a:lnTo>
                                  <a:pt x="561374" y="400065"/>
                                </a:lnTo>
                                <a:lnTo>
                                  <a:pt x="561307" y="400061"/>
                                </a:lnTo>
                                <a:lnTo>
                                  <a:pt x="561240" y="400057"/>
                                </a:lnTo>
                                <a:lnTo>
                                  <a:pt x="561173" y="400053"/>
                                </a:lnTo>
                                <a:lnTo>
                                  <a:pt x="561107" y="400049"/>
                                </a:lnTo>
                                <a:lnTo>
                                  <a:pt x="561040" y="400044"/>
                                </a:lnTo>
                                <a:lnTo>
                                  <a:pt x="560973" y="400040"/>
                                </a:lnTo>
                                <a:lnTo>
                                  <a:pt x="560906" y="400036"/>
                                </a:lnTo>
                                <a:lnTo>
                                  <a:pt x="560840" y="400032"/>
                                </a:lnTo>
                                <a:lnTo>
                                  <a:pt x="560773" y="400028"/>
                                </a:lnTo>
                                <a:lnTo>
                                  <a:pt x="560706" y="400023"/>
                                </a:lnTo>
                                <a:lnTo>
                                  <a:pt x="560639" y="400019"/>
                                </a:lnTo>
                                <a:lnTo>
                                  <a:pt x="560572" y="400015"/>
                                </a:lnTo>
                                <a:lnTo>
                                  <a:pt x="560506" y="400011"/>
                                </a:lnTo>
                                <a:lnTo>
                                  <a:pt x="560439" y="400007"/>
                                </a:lnTo>
                                <a:lnTo>
                                  <a:pt x="560372" y="400002"/>
                                </a:lnTo>
                                <a:lnTo>
                                  <a:pt x="560305" y="399998"/>
                                </a:lnTo>
                                <a:lnTo>
                                  <a:pt x="560238" y="399994"/>
                                </a:lnTo>
                                <a:lnTo>
                                  <a:pt x="560172" y="399990"/>
                                </a:lnTo>
                                <a:lnTo>
                                  <a:pt x="560105" y="399986"/>
                                </a:lnTo>
                                <a:lnTo>
                                  <a:pt x="560038" y="399981"/>
                                </a:lnTo>
                                <a:lnTo>
                                  <a:pt x="559971" y="399977"/>
                                </a:lnTo>
                                <a:lnTo>
                                  <a:pt x="559904" y="399973"/>
                                </a:lnTo>
                                <a:lnTo>
                                  <a:pt x="559838" y="399969"/>
                                </a:lnTo>
                                <a:lnTo>
                                  <a:pt x="559771" y="399964"/>
                                </a:lnTo>
                                <a:lnTo>
                                  <a:pt x="559704" y="399960"/>
                                </a:lnTo>
                                <a:lnTo>
                                  <a:pt x="559637" y="399956"/>
                                </a:lnTo>
                                <a:lnTo>
                                  <a:pt x="559570" y="399952"/>
                                </a:lnTo>
                                <a:lnTo>
                                  <a:pt x="559504" y="399948"/>
                                </a:lnTo>
                                <a:lnTo>
                                  <a:pt x="559437" y="399943"/>
                                </a:lnTo>
                                <a:lnTo>
                                  <a:pt x="559370" y="399939"/>
                                </a:lnTo>
                                <a:lnTo>
                                  <a:pt x="559303" y="399935"/>
                                </a:lnTo>
                                <a:lnTo>
                                  <a:pt x="559237" y="399931"/>
                                </a:lnTo>
                                <a:lnTo>
                                  <a:pt x="559170" y="399926"/>
                                </a:lnTo>
                                <a:lnTo>
                                  <a:pt x="559103" y="399922"/>
                                </a:lnTo>
                                <a:lnTo>
                                  <a:pt x="559036" y="399918"/>
                                </a:lnTo>
                                <a:lnTo>
                                  <a:pt x="558969" y="399914"/>
                                </a:lnTo>
                                <a:lnTo>
                                  <a:pt x="558903" y="399909"/>
                                </a:lnTo>
                                <a:lnTo>
                                  <a:pt x="558836" y="399905"/>
                                </a:lnTo>
                                <a:lnTo>
                                  <a:pt x="558769" y="399901"/>
                                </a:lnTo>
                                <a:lnTo>
                                  <a:pt x="558702" y="399897"/>
                                </a:lnTo>
                                <a:lnTo>
                                  <a:pt x="558635" y="399892"/>
                                </a:lnTo>
                                <a:lnTo>
                                  <a:pt x="558569" y="399888"/>
                                </a:lnTo>
                                <a:lnTo>
                                  <a:pt x="558502" y="399884"/>
                                </a:lnTo>
                                <a:lnTo>
                                  <a:pt x="558435" y="399879"/>
                                </a:lnTo>
                                <a:lnTo>
                                  <a:pt x="558368" y="399875"/>
                                </a:lnTo>
                                <a:lnTo>
                                  <a:pt x="558301" y="399871"/>
                                </a:lnTo>
                                <a:lnTo>
                                  <a:pt x="558235" y="399867"/>
                                </a:lnTo>
                                <a:lnTo>
                                  <a:pt x="558168" y="399862"/>
                                </a:lnTo>
                                <a:lnTo>
                                  <a:pt x="558101" y="399858"/>
                                </a:lnTo>
                                <a:lnTo>
                                  <a:pt x="558034" y="399854"/>
                                </a:lnTo>
                                <a:lnTo>
                                  <a:pt x="557968" y="399850"/>
                                </a:lnTo>
                                <a:lnTo>
                                  <a:pt x="557901" y="399845"/>
                                </a:lnTo>
                                <a:lnTo>
                                  <a:pt x="557834" y="399841"/>
                                </a:lnTo>
                                <a:lnTo>
                                  <a:pt x="557767" y="399837"/>
                                </a:lnTo>
                                <a:lnTo>
                                  <a:pt x="557700" y="399832"/>
                                </a:lnTo>
                                <a:lnTo>
                                  <a:pt x="557634" y="399828"/>
                                </a:lnTo>
                                <a:lnTo>
                                  <a:pt x="557567" y="399824"/>
                                </a:lnTo>
                                <a:lnTo>
                                  <a:pt x="557500" y="399819"/>
                                </a:lnTo>
                                <a:lnTo>
                                  <a:pt x="557433" y="399815"/>
                                </a:lnTo>
                                <a:lnTo>
                                  <a:pt x="557366" y="399811"/>
                                </a:lnTo>
                                <a:lnTo>
                                  <a:pt x="557300" y="399807"/>
                                </a:lnTo>
                                <a:lnTo>
                                  <a:pt x="557233" y="399802"/>
                                </a:lnTo>
                                <a:lnTo>
                                  <a:pt x="557166" y="399798"/>
                                </a:lnTo>
                                <a:lnTo>
                                  <a:pt x="557099" y="399794"/>
                                </a:lnTo>
                                <a:lnTo>
                                  <a:pt x="557032" y="399789"/>
                                </a:lnTo>
                                <a:lnTo>
                                  <a:pt x="556966" y="399785"/>
                                </a:lnTo>
                                <a:lnTo>
                                  <a:pt x="556899" y="399781"/>
                                </a:lnTo>
                                <a:lnTo>
                                  <a:pt x="556832" y="399776"/>
                                </a:lnTo>
                                <a:lnTo>
                                  <a:pt x="556765" y="399772"/>
                                </a:lnTo>
                                <a:lnTo>
                                  <a:pt x="556698" y="399768"/>
                                </a:lnTo>
                                <a:lnTo>
                                  <a:pt x="556632" y="399763"/>
                                </a:lnTo>
                                <a:lnTo>
                                  <a:pt x="556565" y="399759"/>
                                </a:lnTo>
                                <a:lnTo>
                                  <a:pt x="556498" y="399755"/>
                                </a:lnTo>
                                <a:lnTo>
                                  <a:pt x="556431" y="399750"/>
                                </a:lnTo>
                                <a:lnTo>
                                  <a:pt x="556365" y="399746"/>
                                </a:lnTo>
                                <a:lnTo>
                                  <a:pt x="556298" y="399742"/>
                                </a:lnTo>
                                <a:lnTo>
                                  <a:pt x="556231" y="399737"/>
                                </a:lnTo>
                                <a:lnTo>
                                  <a:pt x="556164" y="399733"/>
                                </a:lnTo>
                                <a:lnTo>
                                  <a:pt x="556097" y="399729"/>
                                </a:lnTo>
                                <a:lnTo>
                                  <a:pt x="556031" y="399724"/>
                                </a:lnTo>
                                <a:lnTo>
                                  <a:pt x="555964" y="399720"/>
                                </a:lnTo>
                                <a:lnTo>
                                  <a:pt x="555897" y="399716"/>
                                </a:lnTo>
                                <a:lnTo>
                                  <a:pt x="555830" y="399711"/>
                                </a:lnTo>
                                <a:lnTo>
                                  <a:pt x="555763" y="399707"/>
                                </a:lnTo>
                                <a:lnTo>
                                  <a:pt x="555697" y="399703"/>
                                </a:lnTo>
                                <a:lnTo>
                                  <a:pt x="555630" y="399698"/>
                                </a:lnTo>
                                <a:lnTo>
                                  <a:pt x="555563" y="399694"/>
                                </a:lnTo>
                                <a:lnTo>
                                  <a:pt x="555496" y="399689"/>
                                </a:lnTo>
                                <a:lnTo>
                                  <a:pt x="555429" y="399685"/>
                                </a:lnTo>
                                <a:lnTo>
                                  <a:pt x="555363" y="399681"/>
                                </a:lnTo>
                                <a:lnTo>
                                  <a:pt x="555296" y="399676"/>
                                </a:lnTo>
                                <a:lnTo>
                                  <a:pt x="555229" y="399672"/>
                                </a:lnTo>
                                <a:lnTo>
                                  <a:pt x="555162" y="399668"/>
                                </a:lnTo>
                                <a:lnTo>
                                  <a:pt x="555096" y="399663"/>
                                </a:lnTo>
                                <a:lnTo>
                                  <a:pt x="555029" y="399659"/>
                                </a:lnTo>
                                <a:lnTo>
                                  <a:pt x="554962" y="399654"/>
                                </a:lnTo>
                                <a:lnTo>
                                  <a:pt x="554895" y="399650"/>
                                </a:lnTo>
                                <a:lnTo>
                                  <a:pt x="554828" y="399646"/>
                                </a:lnTo>
                                <a:lnTo>
                                  <a:pt x="554762" y="399641"/>
                                </a:lnTo>
                                <a:lnTo>
                                  <a:pt x="554695" y="399637"/>
                                </a:lnTo>
                                <a:lnTo>
                                  <a:pt x="554628" y="399632"/>
                                </a:lnTo>
                                <a:lnTo>
                                  <a:pt x="554561" y="399628"/>
                                </a:lnTo>
                                <a:lnTo>
                                  <a:pt x="554494" y="399624"/>
                                </a:lnTo>
                                <a:lnTo>
                                  <a:pt x="554428" y="399619"/>
                                </a:lnTo>
                                <a:lnTo>
                                  <a:pt x="554361" y="399615"/>
                                </a:lnTo>
                                <a:lnTo>
                                  <a:pt x="554294" y="399610"/>
                                </a:lnTo>
                                <a:lnTo>
                                  <a:pt x="554227" y="399606"/>
                                </a:lnTo>
                                <a:lnTo>
                                  <a:pt x="554160" y="399602"/>
                                </a:lnTo>
                                <a:lnTo>
                                  <a:pt x="554094" y="399597"/>
                                </a:lnTo>
                                <a:lnTo>
                                  <a:pt x="554027" y="399593"/>
                                </a:lnTo>
                                <a:lnTo>
                                  <a:pt x="553960" y="399588"/>
                                </a:lnTo>
                                <a:lnTo>
                                  <a:pt x="553893" y="399584"/>
                                </a:lnTo>
                                <a:lnTo>
                                  <a:pt x="553826" y="399580"/>
                                </a:lnTo>
                                <a:lnTo>
                                  <a:pt x="553760" y="399575"/>
                                </a:lnTo>
                                <a:lnTo>
                                  <a:pt x="553693" y="399571"/>
                                </a:lnTo>
                                <a:lnTo>
                                  <a:pt x="553626" y="399566"/>
                                </a:lnTo>
                                <a:lnTo>
                                  <a:pt x="553559" y="399562"/>
                                </a:lnTo>
                                <a:lnTo>
                                  <a:pt x="553493" y="399557"/>
                                </a:lnTo>
                                <a:lnTo>
                                  <a:pt x="553426" y="399553"/>
                                </a:lnTo>
                                <a:lnTo>
                                  <a:pt x="553359" y="399548"/>
                                </a:lnTo>
                                <a:lnTo>
                                  <a:pt x="553292" y="399544"/>
                                </a:lnTo>
                                <a:lnTo>
                                  <a:pt x="553225" y="399540"/>
                                </a:lnTo>
                                <a:lnTo>
                                  <a:pt x="553159" y="399535"/>
                                </a:lnTo>
                                <a:lnTo>
                                  <a:pt x="553092" y="399531"/>
                                </a:lnTo>
                                <a:lnTo>
                                  <a:pt x="553025" y="399526"/>
                                </a:lnTo>
                                <a:lnTo>
                                  <a:pt x="552958" y="399522"/>
                                </a:lnTo>
                                <a:lnTo>
                                  <a:pt x="552891" y="399517"/>
                                </a:lnTo>
                                <a:lnTo>
                                  <a:pt x="552825" y="399513"/>
                                </a:lnTo>
                                <a:lnTo>
                                  <a:pt x="552758" y="399508"/>
                                </a:lnTo>
                                <a:lnTo>
                                  <a:pt x="552691" y="399504"/>
                                </a:lnTo>
                                <a:lnTo>
                                  <a:pt x="552624" y="399499"/>
                                </a:lnTo>
                                <a:lnTo>
                                  <a:pt x="552557" y="399495"/>
                                </a:lnTo>
                                <a:lnTo>
                                  <a:pt x="552491" y="399491"/>
                                </a:lnTo>
                                <a:lnTo>
                                  <a:pt x="552424" y="399486"/>
                                </a:lnTo>
                                <a:lnTo>
                                  <a:pt x="552357" y="399482"/>
                                </a:lnTo>
                                <a:lnTo>
                                  <a:pt x="552290" y="399477"/>
                                </a:lnTo>
                                <a:lnTo>
                                  <a:pt x="552224" y="399473"/>
                                </a:lnTo>
                                <a:lnTo>
                                  <a:pt x="552157" y="399468"/>
                                </a:lnTo>
                                <a:lnTo>
                                  <a:pt x="552090" y="399464"/>
                                </a:lnTo>
                                <a:lnTo>
                                  <a:pt x="552023" y="399459"/>
                                </a:lnTo>
                                <a:lnTo>
                                  <a:pt x="551956" y="399455"/>
                                </a:lnTo>
                                <a:lnTo>
                                  <a:pt x="551890" y="399450"/>
                                </a:lnTo>
                                <a:lnTo>
                                  <a:pt x="551823" y="399446"/>
                                </a:lnTo>
                                <a:lnTo>
                                  <a:pt x="551756" y="399441"/>
                                </a:lnTo>
                                <a:lnTo>
                                  <a:pt x="551689" y="399437"/>
                                </a:lnTo>
                                <a:lnTo>
                                  <a:pt x="551622" y="399432"/>
                                </a:lnTo>
                                <a:lnTo>
                                  <a:pt x="551556" y="399428"/>
                                </a:lnTo>
                                <a:lnTo>
                                  <a:pt x="551489" y="399423"/>
                                </a:lnTo>
                                <a:lnTo>
                                  <a:pt x="551422" y="399419"/>
                                </a:lnTo>
                                <a:lnTo>
                                  <a:pt x="551355" y="399414"/>
                                </a:lnTo>
                                <a:lnTo>
                                  <a:pt x="551288" y="399410"/>
                                </a:lnTo>
                                <a:lnTo>
                                  <a:pt x="551222" y="399405"/>
                                </a:lnTo>
                                <a:lnTo>
                                  <a:pt x="551155" y="399401"/>
                                </a:lnTo>
                                <a:lnTo>
                                  <a:pt x="551088" y="399396"/>
                                </a:lnTo>
                                <a:lnTo>
                                  <a:pt x="551021" y="399392"/>
                                </a:lnTo>
                                <a:lnTo>
                                  <a:pt x="550955" y="399387"/>
                                </a:lnTo>
                                <a:lnTo>
                                  <a:pt x="550888" y="399383"/>
                                </a:lnTo>
                                <a:lnTo>
                                  <a:pt x="550821" y="399378"/>
                                </a:lnTo>
                                <a:lnTo>
                                  <a:pt x="550754" y="399373"/>
                                </a:lnTo>
                                <a:lnTo>
                                  <a:pt x="550687" y="399369"/>
                                </a:lnTo>
                                <a:lnTo>
                                  <a:pt x="550621" y="399364"/>
                                </a:lnTo>
                                <a:lnTo>
                                  <a:pt x="550554" y="399360"/>
                                </a:lnTo>
                                <a:lnTo>
                                  <a:pt x="550487" y="399355"/>
                                </a:lnTo>
                                <a:lnTo>
                                  <a:pt x="550420" y="399351"/>
                                </a:lnTo>
                                <a:lnTo>
                                  <a:pt x="550353" y="399346"/>
                                </a:lnTo>
                                <a:lnTo>
                                  <a:pt x="550287" y="399342"/>
                                </a:lnTo>
                                <a:lnTo>
                                  <a:pt x="550220" y="399337"/>
                                </a:lnTo>
                                <a:lnTo>
                                  <a:pt x="550153" y="399333"/>
                                </a:lnTo>
                                <a:lnTo>
                                  <a:pt x="550086" y="399328"/>
                                </a:lnTo>
                                <a:lnTo>
                                  <a:pt x="550019" y="399323"/>
                                </a:lnTo>
                                <a:lnTo>
                                  <a:pt x="549953" y="399319"/>
                                </a:lnTo>
                                <a:lnTo>
                                  <a:pt x="549886" y="399314"/>
                                </a:lnTo>
                                <a:lnTo>
                                  <a:pt x="549819" y="399310"/>
                                </a:lnTo>
                                <a:lnTo>
                                  <a:pt x="549752" y="399305"/>
                                </a:lnTo>
                                <a:lnTo>
                                  <a:pt x="549685" y="399301"/>
                                </a:lnTo>
                                <a:lnTo>
                                  <a:pt x="549619" y="399296"/>
                                </a:lnTo>
                                <a:lnTo>
                                  <a:pt x="549552" y="399292"/>
                                </a:lnTo>
                                <a:lnTo>
                                  <a:pt x="549485" y="399287"/>
                                </a:lnTo>
                                <a:lnTo>
                                  <a:pt x="549418" y="399282"/>
                                </a:lnTo>
                                <a:lnTo>
                                  <a:pt x="549352" y="399278"/>
                                </a:lnTo>
                                <a:lnTo>
                                  <a:pt x="549285" y="399273"/>
                                </a:lnTo>
                                <a:lnTo>
                                  <a:pt x="549218" y="399269"/>
                                </a:lnTo>
                                <a:lnTo>
                                  <a:pt x="549151" y="399264"/>
                                </a:lnTo>
                                <a:lnTo>
                                  <a:pt x="549084" y="399259"/>
                                </a:lnTo>
                                <a:lnTo>
                                  <a:pt x="549018" y="399255"/>
                                </a:lnTo>
                                <a:lnTo>
                                  <a:pt x="548951" y="399250"/>
                                </a:lnTo>
                                <a:lnTo>
                                  <a:pt x="548884" y="399246"/>
                                </a:lnTo>
                                <a:lnTo>
                                  <a:pt x="548817" y="399241"/>
                                </a:lnTo>
                                <a:lnTo>
                                  <a:pt x="548750" y="399236"/>
                                </a:lnTo>
                                <a:lnTo>
                                  <a:pt x="548684" y="399232"/>
                                </a:lnTo>
                                <a:lnTo>
                                  <a:pt x="548617" y="399227"/>
                                </a:lnTo>
                                <a:lnTo>
                                  <a:pt x="548550" y="399223"/>
                                </a:lnTo>
                                <a:lnTo>
                                  <a:pt x="548483" y="399218"/>
                                </a:lnTo>
                                <a:lnTo>
                                  <a:pt x="548416" y="399213"/>
                                </a:lnTo>
                                <a:lnTo>
                                  <a:pt x="548350" y="399209"/>
                                </a:lnTo>
                                <a:lnTo>
                                  <a:pt x="548283" y="399204"/>
                                </a:lnTo>
                                <a:lnTo>
                                  <a:pt x="548216" y="399200"/>
                                </a:lnTo>
                                <a:lnTo>
                                  <a:pt x="548149" y="399195"/>
                                </a:lnTo>
                                <a:lnTo>
                                  <a:pt x="548083" y="399190"/>
                                </a:lnTo>
                                <a:lnTo>
                                  <a:pt x="548016" y="399186"/>
                                </a:lnTo>
                                <a:lnTo>
                                  <a:pt x="547949" y="399181"/>
                                </a:lnTo>
                                <a:lnTo>
                                  <a:pt x="547882" y="399176"/>
                                </a:lnTo>
                                <a:lnTo>
                                  <a:pt x="547815" y="399172"/>
                                </a:lnTo>
                                <a:lnTo>
                                  <a:pt x="547749" y="399167"/>
                                </a:lnTo>
                                <a:lnTo>
                                  <a:pt x="547682" y="399162"/>
                                </a:lnTo>
                                <a:lnTo>
                                  <a:pt x="547615" y="399158"/>
                                </a:lnTo>
                                <a:lnTo>
                                  <a:pt x="547548" y="399153"/>
                                </a:lnTo>
                                <a:lnTo>
                                  <a:pt x="547481" y="399149"/>
                                </a:lnTo>
                                <a:lnTo>
                                  <a:pt x="547415" y="399144"/>
                                </a:lnTo>
                                <a:lnTo>
                                  <a:pt x="547348" y="399139"/>
                                </a:lnTo>
                                <a:lnTo>
                                  <a:pt x="547281" y="399135"/>
                                </a:lnTo>
                                <a:lnTo>
                                  <a:pt x="547214" y="399130"/>
                                </a:lnTo>
                                <a:lnTo>
                                  <a:pt x="547147" y="399125"/>
                                </a:lnTo>
                                <a:lnTo>
                                  <a:pt x="547081" y="399121"/>
                                </a:lnTo>
                                <a:lnTo>
                                  <a:pt x="547014" y="399116"/>
                                </a:lnTo>
                                <a:lnTo>
                                  <a:pt x="546947" y="399111"/>
                                </a:lnTo>
                                <a:lnTo>
                                  <a:pt x="546880" y="399107"/>
                                </a:lnTo>
                                <a:lnTo>
                                  <a:pt x="546813" y="399102"/>
                                </a:lnTo>
                                <a:lnTo>
                                  <a:pt x="546747" y="399097"/>
                                </a:lnTo>
                                <a:lnTo>
                                  <a:pt x="546680" y="399093"/>
                                </a:lnTo>
                                <a:lnTo>
                                  <a:pt x="546613" y="399088"/>
                                </a:lnTo>
                                <a:lnTo>
                                  <a:pt x="546546" y="399083"/>
                                </a:lnTo>
                                <a:lnTo>
                                  <a:pt x="546480" y="399079"/>
                                </a:lnTo>
                                <a:lnTo>
                                  <a:pt x="546413" y="399074"/>
                                </a:lnTo>
                                <a:lnTo>
                                  <a:pt x="546346" y="399069"/>
                                </a:lnTo>
                                <a:lnTo>
                                  <a:pt x="546279" y="399064"/>
                                </a:lnTo>
                                <a:lnTo>
                                  <a:pt x="546212" y="399060"/>
                                </a:lnTo>
                                <a:lnTo>
                                  <a:pt x="546146" y="399055"/>
                                </a:lnTo>
                                <a:lnTo>
                                  <a:pt x="546079" y="399050"/>
                                </a:lnTo>
                                <a:lnTo>
                                  <a:pt x="546012" y="399046"/>
                                </a:lnTo>
                                <a:lnTo>
                                  <a:pt x="545945" y="399041"/>
                                </a:lnTo>
                                <a:lnTo>
                                  <a:pt x="545878" y="399036"/>
                                </a:lnTo>
                                <a:lnTo>
                                  <a:pt x="545812" y="399032"/>
                                </a:lnTo>
                                <a:lnTo>
                                  <a:pt x="545745" y="399027"/>
                                </a:lnTo>
                                <a:lnTo>
                                  <a:pt x="545678" y="399022"/>
                                </a:lnTo>
                                <a:lnTo>
                                  <a:pt x="545611" y="399017"/>
                                </a:lnTo>
                                <a:lnTo>
                                  <a:pt x="545544" y="399013"/>
                                </a:lnTo>
                                <a:lnTo>
                                  <a:pt x="545478" y="399008"/>
                                </a:lnTo>
                                <a:lnTo>
                                  <a:pt x="545411" y="399003"/>
                                </a:lnTo>
                                <a:lnTo>
                                  <a:pt x="545344" y="398999"/>
                                </a:lnTo>
                                <a:lnTo>
                                  <a:pt x="545277" y="398994"/>
                                </a:lnTo>
                                <a:lnTo>
                                  <a:pt x="545211" y="398989"/>
                                </a:lnTo>
                                <a:lnTo>
                                  <a:pt x="545144" y="398984"/>
                                </a:lnTo>
                                <a:lnTo>
                                  <a:pt x="545077" y="398980"/>
                                </a:lnTo>
                                <a:lnTo>
                                  <a:pt x="545010" y="398975"/>
                                </a:lnTo>
                                <a:lnTo>
                                  <a:pt x="544943" y="398970"/>
                                </a:lnTo>
                                <a:lnTo>
                                  <a:pt x="544877" y="398965"/>
                                </a:lnTo>
                                <a:lnTo>
                                  <a:pt x="544810" y="398961"/>
                                </a:lnTo>
                                <a:lnTo>
                                  <a:pt x="544743" y="398956"/>
                                </a:lnTo>
                                <a:lnTo>
                                  <a:pt x="544676" y="398951"/>
                                </a:lnTo>
                                <a:lnTo>
                                  <a:pt x="544609" y="398946"/>
                                </a:lnTo>
                                <a:lnTo>
                                  <a:pt x="544543" y="398942"/>
                                </a:lnTo>
                                <a:lnTo>
                                  <a:pt x="544476" y="398937"/>
                                </a:lnTo>
                                <a:lnTo>
                                  <a:pt x="544409" y="398932"/>
                                </a:lnTo>
                                <a:lnTo>
                                  <a:pt x="544342" y="398927"/>
                                </a:lnTo>
                                <a:lnTo>
                                  <a:pt x="544275" y="398923"/>
                                </a:lnTo>
                                <a:lnTo>
                                  <a:pt x="544209" y="398918"/>
                                </a:lnTo>
                                <a:lnTo>
                                  <a:pt x="544142" y="398913"/>
                                </a:lnTo>
                                <a:lnTo>
                                  <a:pt x="544075" y="398908"/>
                                </a:lnTo>
                                <a:lnTo>
                                  <a:pt x="544008" y="398904"/>
                                </a:lnTo>
                                <a:lnTo>
                                  <a:pt x="543942" y="398899"/>
                                </a:lnTo>
                                <a:lnTo>
                                  <a:pt x="543875" y="398894"/>
                                </a:lnTo>
                                <a:lnTo>
                                  <a:pt x="543808" y="398889"/>
                                </a:lnTo>
                                <a:lnTo>
                                  <a:pt x="543741" y="398884"/>
                                </a:lnTo>
                                <a:lnTo>
                                  <a:pt x="543674" y="398880"/>
                                </a:lnTo>
                                <a:lnTo>
                                  <a:pt x="543608" y="398875"/>
                                </a:lnTo>
                                <a:lnTo>
                                  <a:pt x="543541" y="398870"/>
                                </a:lnTo>
                                <a:lnTo>
                                  <a:pt x="543474" y="398865"/>
                                </a:lnTo>
                                <a:lnTo>
                                  <a:pt x="543407" y="398860"/>
                                </a:lnTo>
                                <a:lnTo>
                                  <a:pt x="543340" y="398856"/>
                                </a:lnTo>
                                <a:lnTo>
                                  <a:pt x="543274" y="398851"/>
                                </a:lnTo>
                                <a:lnTo>
                                  <a:pt x="543207" y="398846"/>
                                </a:lnTo>
                                <a:lnTo>
                                  <a:pt x="543140" y="398841"/>
                                </a:lnTo>
                                <a:lnTo>
                                  <a:pt x="543073" y="398836"/>
                                </a:lnTo>
                                <a:lnTo>
                                  <a:pt x="543006" y="398832"/>
                                </a:lnTo>
                                <a:lnTo>
                                  <a:pt x="542940" y="398827"/>
                                </a:lnTo>
                                <a:lnTo>
                                  <a:pt x="542873" y="398822"/>
                                </a:lnTo>
                                <a:lnTo>
                                  <a:pt x="542806" y="398817"/>
                                </a:lnTo>
                                <a:lnTo>
                                  <a:pt x="542739" y="398812"/>
                                </a:lnTo>
                                <a:lnTo>
                                  <a:pt x="542672" y="398808"/>
                                </a:lnTo>
                                <a:lnTo>
                                  <a:pt x="542606" y="398803"/>
                                </a:lnTo>
                                <a:lnTo>
                                  <a:pt x="542539" y="398798"/>
                                </a:lnTo>
                                <a:lnTo>
                                  <a:pt x="542472" y="398793"/>
                                </a:lnTo>
                                <a:lnTo>
                                  <a:pt x="542405" y="398788"/>
                                </a:lnTo>
                                <a:lnTo>
                                  <a:pt x="542339" y="398783"/>
                                </a:lnTo>
                                <a:lnTo>
                                  <a:pt x="542272" y="398779"/>
                                </a:lnTo>
                                <a:lnTo>
                                  <a:pt x="542205" y="398774"/>
                                </a:lnTo>
                                <a:lnTo>
                                  <a:pt x="542138" y="398769"/>
                                </a:lnTo>
                                <a:lnTo>
                                  <a:pt x="542071" y="398764"/>
                                </a:lnTo>
                                <a:lnTo>
                                  <a:pt x="542005" y="398759"/>
                                </a:lnTo>
                                <a:lnTo>
                                  <a:pt x="541938" y="398754"/>
                                </a:lnTo>
                                <a:lnTo>
                                  <a:pt x="541871" y="398749"/>
                                </a:lnTo>
                                <a:lnTo>
                                  <a:pt x="541804" y="398745"/>
                                </a:lnTo>
                                <a:lnTo>
                                  <a:pt x="541737" y="398740"/>
                                </a:lnTo>
                                <a:lnTo>
                                  <a:pt x="541671" y="398735"/>
                                </a:lnTo>
                                <a:lnTo>
                                  <a:pt x="541604" y="398730"/>
                                </a:lnTo>
                                <a:lnTo>
                                  <a:pt x="541537" y="398725"/>
                                </a:lnTo>
                                <a:lnTo>
                                  <a:pt x="541470" y="398720"/>
                                </a:lnTo>
                                <a:lnTo>
                                  <a:pt x="541403" y="398715"/>
                                </a:lnTo>
                                <a:lnTo>
                                  <a:pt x="541337" y="398711"/>
                                </a:lnTo>
                                <a:lnTo>
                                  <a:pt x="541270" y="398706"/>
                                </a:lnTo>
                                <a:lnTo>
                                  <a:pt x="541203" y="398701"/>
                                </a:lnTo>
                                <a:lnTo>
                                  <a:pt x="541136" y="398696"/>
                                </a:lnTo>
                                <a:lnTo>
                                  <a:pt x="541070" y="398691"/>
                                </a:lnTo>
                                <a:lnTo>
                                  <a:pt x="541003" y="398686"/>
                                </a:lnTo>
                                <a:lnTo>
                                  <a:pt x="540936" y="398681"/>
                                </a:lnTo>
                                <a:lnTo>
                                  <a:pt x="540869" y="398676"/>
                                </a:lnTo>
                                <a:lnTo>
                                  <a:pt x="540802" y="398671"/>
                                </a:lnTo>
                                <a:lnTo>
                                  <a:pt x="540736" y="398667"/>
                                </a:lnTo>
                                <a:lnTo>
                                  <a:pt x="540669" y="398662"/>
                                </a:lnTo>
                                <a:lnTo>
                                  <a:pt x="540602" y="398657"/>
                                </a:lnTo>
                                <a:lnTo>
                                  <a:pt x="540535" y="398652"/>
                                </a:lnTo>
                                <a:lnTo>
                                  <a:pt x="540468" y="398647"/>
                                </a:lnTo>
                                <a:lnTo>
                                  <a:pt x="540402" y="398642"/>
                                </a:lnTo>
                                <a:lnTo>
                                  <a:pt x="540335" y="398637"/>
                                </a:lnTo>
                                <a:lnTo>
                                  <a:pt x="540268" y="398632"/>
                                </a:lnTo>
                                <a:lnTo>
                                  <a:pt x="540201" y="398627"/>
                                </a:lnTo>
                                <a:lnTo>
                                  <a:pt x="540134" y="398622"/>
                                </a:lnTo>
                                <a:lnTo>
                                  <a:pt x="540068" y="398617"/>
                                </a:lnTo>
                                <a:lnTo>
                                  <a:pt x="540001" y="398613"/>
                                </a:lnTo>
                                <a:lnTo>
                                  <a:pt x="539934" y="398608"/>
                                </a:lnTo>
                                <a:lnTo>
                                  <a:pt x="539867" y="398603"/>
                                </a:lnTo>
                                <a:lnTo>
                                  <a:pt x="539800" y="398598"/>
                                </a:lnTo>
                                <a:lnTo>
                                  <a:pt x="539734" y="398593"/>
                                </a:lnTo>
                                <a:lnTo>
                                  <a:pt x="539667" y="398588"/>
                                </a:lnTo>
                                <a:lnTo>
                                  <a:pt x="539600" y="398583"/>
                                </a:lnTo>
                                <a:lnTo>
                                  <a:pt x="539533" y="398578"/>
                                </a:lnTo>
                                <a:lnTo>
                                  <a:pt x="539467" y="398573"/>
                                </a:lnTo>
                                <a:lnTo>
                                  <a:pt x="539400" y="398568"/>
                                </a:lnTo>
                                <a:lnTo>
                                  <a:pt x="539333" y="398563"/>
                                </a:lnTo>
                                <a:lnTo>
                                  <a:pt x="539266" y="398558"/>
                                </a:lnTo>
                                <a:lnTo>
                                  <a:pt x="539199" y="398553"/>
                                </a:lnTo>
                                <a:lnTo>
                                  <a:pt x="539133" y="398548"/>
                                </a:lnTo>
                                <a:lnTo>
                                  <a:pt x="539066" y="398543"/>
                                </a:lnTo>
                                <a:lnTo>
                                  <a:pt x="538999" y="398538"/>
                                </a:lnTo>
                                <a:lnTo>
                                  <a:pt x="538932" y="398533"/>
                                </a:lnTo>
                                <a:lnTo>
                                  <a:pt x="538865" y="398528"/>
                                </a:lnTo>
                                <a:lnTo>
                                  <a:pt x="538799" y="398523"/>
                                </a:lnTo>
                                <a:lnTo>
                                  <a:pt x="538732" y="398518"/>
                                </a:lnTo>
                                <a:lnTo>
                                  <a:pt x="538665" y="398514"/>
                                </a:lnTo>
                                <a:lnTo>
                                  <a:pt x="538598" y="398509"/>
                                </a:lnTo>
                                <a:lnTo>
                                  <a:pt x="538531" y="398504"/>
                                </a:lnTo>
                                <a:lnTo>
                                  <a:pt x="538465" y="398499"/>
                                </a:lnTo>
                                <a:lnTo>
                                  <a:pt x="538398" y="398494"/>
                                </a:lnTo>
                                <a:lnTo>
                                  <a:pt x="538331" y="398489"/>
                                </a:lnTo>
                                <a:lnTo>
                                  <a:pt x="538264" y="398484"/>
                                </a:lnTo>
                                <a:lnTo>
                                  <a:pt x="538198" y="398479"/>
                                </a:lnTo>
                                <a:lnTo>
                                  <a:pt x="538131" y="398474"/>
                                </a:lnTo>
                                <a:lnTo>
                                  <a:pt x="538064" y="398469"/>
                                </a:lnTo>
                                <a:lnTo>
                                  <a:pt x="537997" y="398464"/>
                                </a:lnTo>
                                <a:lnTo>
                                  <a:pt x="537930" y="398459"/>
                                </a:lnTo>
                                <a:lnTo>
                                  <a:pt x="537864" y="398454"/>
                                </a:lnTo>
                                <a:lnTo>
                                  <a:pt x="537797" y="398449"/>
                                </a:lnTo>
                                <a:lnTo>
                                  <a:pt x="537730" y="398444"/>
                                </a:lnTo>
                                <a:lnTo>
                                  <a:pt x="537663" y="398439"/>
                                </a:lnTo>
                                <a:lnTo>
                                  <a:pt x="537596" y="398434"/>
                                </a:lnTo>
                                <a:lnTo>
                                  <a:pt x="537530" y="398429"/>
                                </a:lnTo>
                                <a:lnTo>
                                  <a:pt x="537463" y="398424"/>
                                </a:lnTo>
                                <a:lnTo>
                                  <a:pt x="537396" y="398418"/>
                                </a:lnTo>
                                <a:lnTo>
                                  <a:pt x="537329" y="398413"/>
                                </a:lnTo>
                                <a:lnTo>
                                  <a:pt x="537262" y="398408"/>
                                </a:lnTo>
                                <a:lnTo>
                                  <a:pt x="537196" y="398403"/>
                                </a:lnTo>
                                <a:lnTo>
                                  <a:pt x="537129" y="398398"/>
                                </a:lnTo>
                                <a:lnTo>
                                  <a:pt x="537062" y="398393"/>
                                </a:lnTo>
                                <a:lnTo>
                                  <a:pt x="536995" y="398388"/>
                                </a:lnTo>
                                <a:lnTo>
                                  <a:pt x="536928" y="398383"/>
                                </a:lnTo>
                                <a:lnTo>
                                  <a:pt x="536862" y="398378"/>
                                </a:lnTo>
                                <a:lnTo>
                                  <a:pt x="536795" y="398373"/>
                                </a:lnTo>
                                <a:lnTo>
                                  <a:pt x="536728" y="398368"/>
                                </a:lnTo>
                                <a:lnTo>
                                  <a:pt x="536661" y="398363"/>
                                </a:lnTo>
                                <a:lnTo>
                                  <a:pt x="536595" y="398358"/>
                                </a:lnTo>
                                <a:lnTo>
                                  <a:pt x="536528" y="398353"/>
                                </a:lnTo>
                                <a:lnTo>
                                  <a:pt x="536461" y="398348"/>
                                </a:lnTo>
                                <a:lnTo>
                                  <a:pt x="536394" y="398343"/>
                                </a:lnTo>
                                <a:lnTo>
                                  <a:pt x="536327" y="398338"/>
                                </a:lnTo>
                                <a:lnTo>
                                  <a:pt x="536261" y="398333"/>
                                </a:lnTo>
                                <a:lnTo>
                                  <a:pt x="536194" y="398328"/>
                                </a:lnTo>
                                <a:lnTo>
                                  <a:pt x="536127" y="398323"/>
                                </a:lnTo>
                                <a:lnTo>
                                  <a:pt x="536060" y="398317"/>
                                </a:lnTo>
                                <a:lnTo>
                                  <a:pt x="535993" y="398312"/>
                                </a:lnTo>
                                <a:lnTo>
                                  <a:pt x="535927" y="398307"/>
                                </a:lnTo>
                                <a:lnTo>
                                  <a:pt x="535860" y="398302"/>
                                </a:lnTo>
                                <a:lnTo>
                                  <a:pt x="535793" y="398297"/>
                                </a:lnTo>
                                <a:lnTo>
                                  <a:pt x="535726" y="398292"/>
                                </a:lnTo>
                                <a:lnTo>
                                  <a:pt x="535659" y="398287"/>
                                </a:lnTo>
                                <a:lnTo>
                                  <a:pt x="535593" y="398282"/>
                                </a:lnTo>
                                <a:lnTo>
                                  <a:pt x="535526" y="398277"/>
                                </a:lnTo>
                                <a:lnTo>
                                  <a:pt x="535459" y="398272"/>
                                </a:lnTo>
                                <a:lnTo>
                                  <a:pt x="535392" y="398267"/>
                                </a:lnTo>
                                <a:lnTo>
                                  <a:pt x="535326" y="398261"/>
                                </a:lnTo>
                                <a:lnTo>
                                  <a:pt x="535259" y="398256"/>
                                </a:lnTo>
                                <a:lnTo>
                                  <a:pt x="535192" y="398251"/>
                                </a:lnTo>
                                <a:lnTo>
                                  <a:pt x="535125" y="398246"/>
                                </a:lnTo>
                                <a:lnTo>
                                  <a:pt x="535058" y="398241"/>
                                </a:lnTo>
                                <a:lnTo>
                                  <a:pt x="534992" y="398236"/>
                                </a:lnTo>
                                <a:lnTo>
                                  <a:pt x="534925" y="398231"/>
                                </a:lnTo>
                                <a:lnTo>
                                  <a:pt x="534858" y="398226"/>
                                </a:lnTo>
                                <a:lnTo>
                                  <a:pt x="534791" y="398220"/>
                                </a:lnTo>
                                <a:lnTo>
                                  <a:pt x="534724" y="398215"/>
                                </a:lnTo>
                                <a:lnTo>
                                  <a:pt x="534658" y="398210"/>
                                </a:lnTo>
                                <a:lnTo>
                                  <a:pt x="534591" y="398205"/>
                                </a:lnTo>
                                <a:lnTo>
                                  <a:pt x="534524" y="398200"/>
                                </a:lnTo>
                                <a:lnTo>
                                  <a:pt x="534457" y="398195"/>
                                </a:lnTo>
                                <a:lnTo>
                                  <a:pt x="534390" y="398190"/>
                                </a:lnTo>
                                <a:lnTo>
                                  <a:pt x="534324" y="398185"/>
                                </a:lnTo>
                                <a:lnTo>
                                  <a:pt x="534257" y="398179"/>
                                </a:lnTo>
                                <a:lnTo>
                                  <a:pt x="534190" y="398174"/>
                                </a:lnTo>
                                <a:lnTo>
                                  <a:pt x="534123" y="398169"/>
                                </a:lnTo>
                                <a:lnTo>
                                  <a:pt x="534057" y="398164"/>
                                </a:lnTo>
                                <a:lnTo>
                                  <a:pt x="533990" y="398159"/>
                                </a:lnTo>
                                <a:lnTo>
                                  <a:pt x="533923" y="398154"/>
                                </a:lnTo>
                                <a:lnTo>
                                  <a:pt x="533856" y="398148"/>
                                </a:lnTo>
                                <a:lnTo>
                                  <a:pt x="533789" y="398143"/>
                                </a:lnTo>
                                <a:lnTo>
                                  <a:pt x="533723" y="398138"/>
                                </a:lnTo>
                                <a:lnTo>
                                  <a:pt x="533656" y="398133"/>
                                </a:lnTo>
                                <a:lnTo>
                                  <a:pt x="533589" y="398128"/>
                                </a:lnTo>
                                <a:lnTo>
                                  <a:pt x="533522" y="398123"/>
                                </a:lnTo>
                                <a:lnTo>
                                  <a:pt x="533455" y="398117"/>
                                </a:lnTo>
                                <a:lnTo>
                                  <a:pt x="533389" y="398112"/>
                                </a:lnTo>
                                <a:lnTo>
                                  <a:pt x="533322" y="398107"/>
                                </a:lnTo>
                                <a:lnTo>
                                  <a:pt x="533255" y="398102"/>
                                </a:lnTo>
                                <a:lnTo>
                                  <a:pt x="533188" y="398097"/>
                                </a:lnTo>
                                <a:lnTo>
                                  <a:pt x="533121" y="398091"/>
                                </a:lnTo>
                                <a:lnTo>
                                  <a:pt x="533055" y="398086"/>
                                </a:lnTo>
                                <a:lnTo>
                                  <a:pt x="532988" y="398081"/>
                                </a:lnTo>
                                <a:lnTo>
                                  <a:pt x="532921" y="398076"/>
                                </a:lnTo>
                                <a:lnTo>
                                  <a:pt x="532854" y="398071"/>
                                </a:lnTo>
                                <a:lnTo>
                                  <a:pt x="532787" y="398065"/>
                                </a:lnTo>
                                <a:lnTo>
                                  <a:pt x="532721" y="398060"/>
                                </a:lnTo>
                                <a:lnTo>
                                  <a:pt x="532654" y="398055"/>
                                </a:lnTo>
                                <a:lnTo>
                                  <a:pt x="532587" y="398050"/>
                                </a:lnTo>
                                <a:lnTo>
                                  <a:pt x="532520" y="398045"/>
                                </a:lnTo>
                                <a:lnTo>
                                  <a:pt x="532454" y="398039"/>
                                </a:lnTo>
                                <a:lnTo>
                                  <a:pt x="532387" y="398034"/>
                                </a:lnTo>
                                <a:lnTo>
                                  <a:pt x="532320" y="398029"/>
                                </a:lnTo>
                                <a:lnTo>
                                  <a:pt x="532253" y="398024"/>
                                </a:lnTo>
                                <a:lnTo>
                                  <a:pt x="532186" y="398019"/>
                                </a:lnTo>
                                <a:lnTo>
                                  <a:pt x="532120" y="398013"/>
                                </a:lnTo>
                                <a:lnTo>
                                  <a:pt x="532053" y="398008"/>
                                </a:lnTo>
                                <a:lnTo>
                                  <a:pt x="531986" y="398003"/>
                                </a:lnTo>
                                <a:lnTo>
                                  <a:pt x="531919" y="397998"/>
                                </a:lnTo>
                                <a:lnTo>
                                  <a:pt x="531852" y="397992"/>
                                </a:lnTo>
                                <a:lnTo>
                                  <a:pt x="531786" y="397987"/>
                                </a:lnTo>
                                <a:lnTo>
                                  <a:pt x="531719" y="397982"/>
                                </a:lnTo>
                                <a:lnTo>
                                  <a:pt x="531652" y="397977"/>
                                </a:lnTo>
                                <a:lnTo>
                                  <a:pt x="531585" y="397971"/>
                                </a:lnTo>
                                <a:lnTo>
                                  <a:pt x="531518" y="397966"/>
                                </a:lnTo>
                                <a:lnTo>
                                  <a:pt x="531452" y="397961"/>
                                </a:lnTo>
                                <a:lnTo>
                                  <a:pt x="531385" y="397956"/>
                                </a:lnTo>
                                <a:lnTo>
                                  <a:pt x="531318" y="397950"/>
                                </a:lnTo>
                                <a:lnTo>
                                  <a:pt x="531251" y="397945"/>
                                </a:lnTo>
                                <a:lnTo>
                                  <a:pt x="531185" y="397940"/>
                                </a:lnTo>
                                <a:lnTo>
                                  <a:pt x="531118" y="397934"/>
                                </a:lnTo>
                                <a:lnTo>
                                  <a:pt x="531051" y="397929"/>
                                </a:lnTo>
                                <a:lnTo>
                                  <a:pt x="530984" y="397924"/>
                                </a:lnTo>
                                <a:lnTo>
                                  <a:pt x="530917" y="397919"/>
                                </a:lnTo>
                                <a:lnTo>
                                  <a:pt x="530851" y="397913"/>
                                </a:lnTo>
                                <a:lnTo>
                                  <a:pt x="530784" y="397908"/>
                                </a:lnTo>
                                <a:lnTo>
                                  <a:pt x="530717" y="397903"/>
                                </a:lnTo>
                                <a:lnTo>
                                  <a:pt x="530650" y="397897"/>
                                </a:lnTo>
                                <a:lnTo>
                                  <a:pt x="530583" y="397892"/>
                                </a:lnTo>
                                <a:lnTo>
                                  <a:pt x="530517" y="397887"/>
                                </a:lnTo>
                                <a:lnTo>
                                  <a:pt x="530450" y="397882"/>
                                </a:lnTo>
                                <a:lnTo>
                                  <a:pt x="530383" y="397876"/>
                                </a:lnTo>
                                <a:lnTo>
                                  <a:pt x="530316" y="397871"/>
                                </a:lnTo>
                                <a:lnTo>
                                  <a:pt x="530249" y="397866"/>
                                </a:lnTo>
                                <a:lnTo>
                                  <a:pt x="530183" y="397860"/>
                                </a:lnTo>
                                <a:lnTo>
                                  <a:pt x="530116" y="397855"/>
                                </a:lnTo>
                                <a:lnTo>
                                  <a:pt x="530049" y="397850"/>
                                </a:lnTo>
                                <a:lnTo>
                                  <a:pt x="529982" y="397844"/>
                                </a:lnTo>
                                <a:lnTo>
                                  <a:pt x="529915" y="397839"/>
                                </a:lnTo>
                                <a:lnTo>
                                  <a:pt x="529849" y="397834"/>
                                </a:lnTo>
                                <a:lnTo>
                                  <a:pt x="529782" y="397828"/>
                                </a:lnTo>
                                <a:lnTo>
                                  <a:pt x="529715" y="397823"/>
                                </a:lnTo>
                                <a:lnTo>
                                  <a:pt x="529648" y="397818"/>
                                </a:lnTo>
                                <a:lnTo>
                                  <a:pt x="529582" y="397812"/>
                                </a:lnTo>
                                <a:lnTo>
                                  <a:pt x="529515" y="397807"/>
                                </a:lnTo>
                                <a:lnTo>
                                  <a:pt x="529448" y="397802"/>
                                </a:lnTo>
                                <a:lnTo>
                                  <a:pt x="529381" y="397796"/>
                                </a:lnTo>
                                <a:lnTo>
                                  <a:pt x="529314" y="397791"/>
                                </a:lnTo>
                                <a:lnTo>
                                  <a:pt x="529248" y="397786"/>
                                </a:lnTo>
                                <a:lnTo>
                                  <a:pt x="529181" y="397780"/>
                                </a:lnTo>
                                <a:lnTo>
                                  <a:pt x="529114" y="397775"/>
                                </a:lnTo>
                                <a:lnTo>
                                  <a:pt x="529047" y="397770"/>
                                </a:lnTo>
                                <a:lnTo>
                                  <a:pt x="528980" y="397764"/>
                                </a:lnTo>
                                <a:lnTo>
                                  <a:pt x="528914" y="397759"/>
                                </a:lnTo>
                                <a:lnTo>
                                  <a:pt x="528847" y="397754"/>
                                </a:lnTo>
                                <a:lnTo>
                                  <a:pt x="528780" y="397748"/>
                                </a:lnTo>
                                <a:lnTo>
                                  <a:pt x="528713" y="397743"/>
                                </a:lnTo>
                                <a:lnTo>
                                  <a:pt x="528646" y="397737"/>
                                </a:lnTo>
                                <a:lnTo>
                                  <a:pt x="528580" y="397732"/>
                                </a:lnTo>
                                <a:lnTo>
                                  <a:pt x="528513" y="397727"/>
                                </a:lnTo>
                                <a:lnTo>
                                  <a:pt x="528446" y="397721"/>
                                </a:lnTo>
                                <a:lnTo>
                                  <a:pt x="528379" y="397716"/>
                                </a:lnTo>
                                <a:lnTo>
                                  <a:pt x="528313" y="397711"/>
                                </a:lnTo>
                                <a:lnTo>
                                  <a:pt x="528246" y="397705"/>
                                </a:lnTo>
                                <a:lnTo>
                                  <a:pt x="528179" y="397700"/>
                                </a:lnTo>
                                <a:lnTo>
                                  <a:pt x="528112" y="397694"/>
                                </a:lnTo>
                                <a:lnTo>
                                  <a:pt x="528045" y="397689"/>
                                </a:lnTo>
                                <a:lnTo>
                                  <a:pt x="527979" y="397684"/>
                                </a:lnTo>
                                <a:lnTo>
                                  <a:pt x="527912" y="397678"/>
                                </a:lnTo>
                                <a:lnTo>
                                  <a:pt x="527845" y="397673"/>
                                </a:lnTo>
                                <a:lnTo>
                                  <a:pt x="527778" y="397667"/>
                                </a:lnTo>
                                <a:lnTo>
                                  <a:pt x="527711" y="397662"/>
                                </a:lnTo>
                                <a:lnTo>
                                  <a:pt x="527645" y="397656"/>
                                </a:lnTo>
                                <a:lnTo>
                                  <a:pt x="527578" y="397651"/>
                                </a:lnTo>
                                <a:lnTo>
                                  <a:pt x="527511" y="397646"/>
                                </a:lnTo>
                                <a:lnTo>
                                  <a:pt x="527444" y="397640"/>
                                </a:lnTo>
                                <a:lnTo>
                                  <a:pt x="527377" y="397635"/>
                                </a:lnTo>
                                <a:lnTo>
                                  <a:pt x="527311" y="397629"/>
                                </a:lnTo>
                                <a:lnTo>
                                  <a:pt x="527244" y="397624"/>
                                </a:lnTo>
                                <a:lnTo>
                                  <a:pt x="527177" y="397618"/>
                                </a:lnTo>
                                <a:lnTo>
                                  <a:pt x="527110" y="397613"/>
                                </a:lnTo>
                                <a:lnTo>
                                  <a:pt x="527043" y="397608"/>
                                </a:lnTo>
                                <a:lnTo>
                                  <a:pt x="526977" y="397602"/>
                                </a:lnTo>
                                <a:lnTo>
                                  <a:pt x="526910" y="397597"/>
                                </a:lnTo>
                                <a:lnTo>
                                  <a:pt x="526843" y="397591"/>
                                </a:lnTo>
                                <a:lnTo>
                                  <a:pt x="526776" y="397586"/>
                                </a:lnTo>
                                <a:lnTo>
                                  <a:pt x="526710" y="397580"/>
                                </a:lnTo>
                                <a:lnTo>
                                  <a:pt x="526643" y="397575"/>
                                </a:lnTo>
                                <a:lnTo>
                                  <a:pt x="526576" y="397569"/>
                                </a:lnTo>
                                <a:lnTo>
                                  <a:pt x="526509" y="397564"/>
                                </a:lnTo>
                                <a:lnTo>
                                  <a:pt x="526442" y="397558"/>
                                </a:lnTo>
                                <a:lnTo>
                                  <a:pt x="526376" y="397553"/>
                                </a:lnTo>
                                <a:lnTo>
                                  <a:pt x="526309" y="397548"/>
                                </a:lnTo>
                                <a:lnTo>
                                  <a:pt x="526242" y="397542"/>
                                </a:lnTo>
                                <a:lnTo>
                                  <a:pt x="526175" y="397537"/>
                                </a:lnTo>
                                <a:lnTo>
                                  <a:pt x="526108" y="397531"/>
                                </a:lnTo>
                                <a:lnTo>
                                  <a:pt x="526042" y="397526"/>
                                </a:lnTo>
                                <a:lnTo>
                                  <a:pt x="525975" y="397520"/>
                                </a:lnTo>
                                <a:lnTo>
                                  <a:pt x="525908" y="397515"/>
                                </a:lnTo>
                                <a:lnTo>
                                  <a:pt x="525841" y="397509"/>
                                </a:lnTo>
                                <a:lnTo>
                                  <a:pt x="525774" y="397504"/>
                                </a:lnTo>
                                <a:lnTo>
                                  <a:pt x="525708" y="397498"/>
                                </a:lnTo>
                                <a:lnTo>
                                  <a:pt x="525641" y="397493"/>
                                </a:lnTo>
                                <a:lnTo>
                                  <a:pt x="525574" y="397487"/>
                                </a:lnTo>
                                <a:lnTo>
                                  <a:pt x="525507" y="397482"/>
                                </a:lnTo>
                                <a:lnTo>
                                  <a:pt x="525441" y="397476"/>
                                </a:lnTo>
                                <a:lnTo>
                                  <a:pt x="525374" y="397471"/>
                                </a:lnTo>
                                <a:lnTo>
                                  <a:pt x="525307" y="397465"/>
                                </a:lnTo>
                                <a:lnTo>
                                  <a:pt x="525240" y="397460"/>
                                </a:lnTo>
                                <a:lnTo>
                                  <a:pt x="525173" y="397454"/>
                                </a:lnTo>
                                <a:lnTo>
                                  <a:pt x="525107" y="397449"/>
                                </a:lnTo>
                                <a:lnTo>
                                  <a:pt x="525040" y="397443"/>
                                </a:lnTo>
                                <a:lnTo>
                                  <a:pt x="524973" y="397438"/>
                                </a:lnTo>
                                <a:lnTo>
                                  <a:pt x="524906" y="397432"/>
                                </a:lnTo>
                                <a:lnTo>
                                  <a:pt x="524839" y="397426"/>
                                </a:lnTo>
                                <a:lnTo>
                                  <a:pt x="524773" y="397421"/>
                                </a:lnTo>
                                <a:lnTo>
                                  <a:pt x="524706" y="397415"/>
                                </a:lnTo>
                                <a:lnTo>
                                  <a:pt x="524639" y="397410"/>
                                </a:lnTo>
                                <a:lnTo>
                                  <a:pt x="524572" y="397404"/>
                                </a:lnTo>
                                <a:lnTo>
                                  <a:pt x="524505" y="397399"/>
                                </a:lnTo>
                                <a:lnTo>
                                  <a:pt x="524439" y="397393"/>
                                </a:lnTo>
                                <a:lnTo>
                                  <a:pt x="524372" y="397388"/>
                                </a:lnTo>
                                <a:lnTo>
                                  <a:pt x="524305" y="397382"/>
                                </a:lnTo>
                                <a:lnTo>
                                  <a:pt x="524238" y="397377"/>
                                </a:lnTo>
                                <a:lnTo>
                                  <a:pt x="524172" y="397371"/>
                                </a:lnTo>
                                <a:lnTo>
                                  <a:pt x="524105" y="397365"/>
                                </a:lnTo>
                                <a:lnTo>
                                  <a:pt x="524038" y="397360"/>
                                </a:lnTo>
                                <a:lnTo>
                                  <a:pt x="523971" y="397354"/>
                                </a:lnTo>
                                <a:lnTo>
                                  <a:pt x="523904" y="397349"/>
                                </a:lnTo>
                                <a:lnTo>
                                  <a:pt x="523838" y="397343"/>
                                </a:lnTo>
                                <a:lnTo>
                                  <a:pt x="523771" y="397338"/>
                                </a:lnTo>
                                <a:lnTo>
                                  <a:pt x="523704" y="397332"/>
                                </a:lnTo>
                                <a:lnTo>
                                  <a:pt x="523637" y="397326"/>
                                </a:lnTo>
                                <a:lnTo>
                                  <a:pt x="523570" y="397321"/>
                                </a:lnTo>
                                <a:lnTo>
                                  <a:pt x="523504" y="397315"/>
                                </a:lnTo>
                                <a:lnTo>
                                  <a:pt x="523437" y="397310"/>
                                </a:lnTo>
                                <a:lnTo>
                                  <a:pt x="523370" y="397304"/>
                                </a:lnTo>
                                <a:lnTo>
                                  <a:pt x="523303" y="397298"/>
                                </a:lnTo>
                                <a:lnTo>
                                  <a:pt x="523236" y="397293"/>
                                </a:lnTo>
                                <a:lnTo>
                                  <a:pt x="523170" y="397287"/>
                                </a:lnTo>
                                <a:lnTo>
                                  <a:pt x="523103" y="397282"/>
                                </a:lnTo>
                                <a:lnTo>
                                  <a:pt x="523036" y="397276"/>
                                </a:lnTo>
                                <a:lnTo>
                                  <a:pt x="522969" y="397270"/>
                                </a:lnTo>
                                <a:lnTo>
                                  <a:pt x="522902" y="397265"/>
                                </a:lnTo>
                                <a:lnTo>
                                  <a:pt x="522836" y="397259"/>
                                </a:lnTo>
                                <a:lnTo>
                                  <a:pt x="522769" y="397253"/>
                                </a:lnTo>
                                <a:lnTo>
                                  <a:pt x="522702" y="397248"/>
                                </a:lnTo>
                                <a:lnTo>
                                  <a:pt x="522635" y="397242"/>
                                </a:lnTo>
                                <a:lnTo>
                                  <a:pt x="522569" y="397237"/>
                                </a:lnTo>
                                <a:lnTo>
                                  <a:pt x="522502" y="397231"/>
                                </a:lnTo>
                                <a:lnTo>
                                  <a:pt x="522435" y="397225"/>
                                </a:lnTo>
                                <a:lnTo>
                                  <a:pt x="522368" y="397220"/>
                                </a:lnTo>
                                <a:lnTo>
                                  <a:pt x="522301" y="397214"/>
                                </a:lnTo>
                                <a:lnTo>
                                  <a:pt x="522235" y="397208"/>
                                </a:lnTo>
                                <a:lnTo>
                                  <a:pt x="522168" y="397203"/>
                                </a:lnTo>
                                <a:lnTo>
                                  <a:pt x="522101" y="397197"/>
                                </a:lnTo>
                                <a:lnTo>
                                  <a:pt x="522034" y="397191"/>
                                </a:lnTo>
                                <a:lnTo>
                                  <a:pt x="521967" y="397186"/>
                                </a:lnTo>
                                <a:lnTo>
                                  <a:pt x="521901" y="397180"/>
                                </a:lnTo>
                                <a:lnTo>
                                  <a:pt x="521834" y="397174"/>
                                </a:lnTo>
                                <a:lnTo>
                                  <a:pt x="521767" y="397169"/>
                                </a:lnTo>
                                <a:lnTo>
                                  <a:pt x="521700" y="397163"/>
                                </a:lnTo>
                                <a:lnTo>
                                  <a:pt x="521633" y="397157"/>
                                </a:lnTo>
                                <a:lnTo>
                                  <a:pt x="521567" y="397152"/>
                                </a:lnTo>
                                <a:lnTo>
                                  <a:pt x="521500" y="397146"/>
                                </a:lnTo>
                                <a:lnTo>
                                  <a:pt x="521433" y="397140"/>
                                </a:lnTo>
                                <a:lnTo>
                                  <a:pt x="521366" y="397135"/>
                                </a:lnTo>
                                <a:lnTo>
                                  <a:pt x="521300" y="397129"/>
                                </a:lnTo>
                                <a:lnTo>
                                  <a:pt x="521233" y="397123"/>
                                </a:lnTo>
                                <a:lnTo>
                                  <a:pt x="521166" y="397118"/>
                                </a:lnTo>
                                <a:lnTo>
                                  <a:pt x="521099" y="397112"/>
                                </a:lnTo>
                                <a:lnTo>
                                  <a:pt x="521032" y="397106"/>
                                </a:lnTo>
                                <a:lnTo>
                                  <a:pt x="520966" y="397101"/>
                                </a:lnTo>
                                <a:lnTo>
                                  <a:pt x="520899" y="397095"/>
                                </a:lnTo>
                                <a:lnTo>
                                  <a:pt x="520832" y="397089"/>
                                </a:lnTo>
                                <a:lnTo>
                                  <a:pt x="520765" y="397083"/>
                                </a:lnTo>
                                <a:lnTo>
                                  <a:pt x="520698" y="397078"/>
                                </a:lnTo>
                                <a:lnTo>
                                  <a:pt x="520632" y="397072"/>
                                </a:lnTo>
                                <a:lnTo>
                                  <a:pt x="520565" y="397066"/>
                                </a:lnTo>
                                <a:lnTo>
                                  <a:pt x="520498" y="397061"/>
                                </a:lnTo>
                                <a:lnTo>
                                  <a:pt x="520431" y="397055"/>
                                </a:lnTo>
                                <a:lnTo>
                                  <a:pt x="520364" y="397049"/>
                                </a:lnTo>
                                <a:lnTo>
                                  <a:pt x="520298" y="397043"/>
                                </a:lnTo>
                                <a:lnTo>
                                  <a:pt x="520231" y="397038"/>
                                </a:lnTo>
                                <a:lnTo>
                                  <a:pt x="520164" y="397032"/>
                                </a:lnTo>
                                <a:lnTo>
                                  <a:pt x="520097" y="397026"/>
                                </a:lnTo>
                                <a:lnTo>
                                  <a:pt x="520030" y="397020"/>
                                </a:lnTo>
                                <a:lnTo>
                                  <a:pt x="519964" y="397015"/>
                                </a:lnTo>
                                <a:lnTo>
                                  <a:pt x="519897" y="397009"/>
                                </a:lnTo>
                                <a:lnTo>
                                  <a:pt x="519830" y="397003"/>
                                </a:lnTo>
                                <a:lnTo>
                                  <a:pt x="519763" y="396997"/>
                                </a:lnTo>
                                <a:lnTo>
                                  <a:pt x="519697" y="396992"/>
                                </a:lnTo>
                                <a:lnTo>
                                  <a:pt x="519630" y="396986"/>
                                </a:lnTo>
                                <a:lnTo>
                                  <a:pt x="519563" y="396980"/>
                                </a:lnTo>
                                <a:lnTo>
                                  <a:pt x="519496" y="396974"/>
                                </a:lnTo>
                                <a:lnTo>
                                  <a:pt x="519429" y="396969"/>
                                </a:lnTo>
                                <a:lnTo>
                                  <a:pt x="519363" y="396963"/>
                                </a:lnTo>
                                <a:lnTo>
                                  <a:pt x="519296" y="396957"/>
                                </a:lnTo>
                                <a:lnTo>
                                  <a:pt x="519229" y="396951"/>
                                </a:lnTo>
                                <a:lnTo>
                                  <a:pt x="519162" y="396946"/>
                                </a:lnTo>
                                <a:lnTo>
                                  <a:pt x="519095" y="396940"/>
                                </a:lnTo>
                                <a:lnTo>
                                  <a:pt x="519029" y="396934"/>
                                </a:lnTo>
                                <a:lnTo>
                                  <a:pt x="518962" y="396928"/>
                                </a:lnTo>
                                <a:lnTo>
                                  <a:pt x="518895" y="396922"/>
                                </a:lnTo>
                                <a:lnTo>
                                  <a:pt x="518828" y="396917"/>
                                </a:lnTo>
                                <a:lnTo>
                                  <a:pt x="518761" y="396911"/>
                                </a:lnTo>
                                <a:lnTo>
                                  <a:pt x="518695" y="396905"/>
                                </a:lnTo>
                                <a:lnTo>
                                  <a:pt x="518628" y="396899"/>
                                </a:lnTo>
                                <a:lnTo>
                                  <a:pt x="518561" y="396893"/>
                                </a:lnTo>
                                <a:lnTo>
                                  <a:pt x="518494" y="396888"/>
                                </a:lnTo>
                                <a:lnTo>
                                  <a:pt x="518428" y="396882"/>
                                </a:lnTo>
                                <a:lnTo>
                                  <a:pt x="518361" y="396876"/>
                                </a:lnTo>
                                <a:lnTo>
                                  <a:pt x="518294" y="396870"/>
                                </a:lnTo>
                                <a:lnTo>
                                  <a:pt x="518227" y="396864"/>
                                </a:lnTo>
                                <a:lnTo>
                                  <a:pt x="518160" y="396858"/>
                                </a:lnTo>
                                <a:lnTo>
                                  <a:pt x="518094" y="396853"/>
                                </a:lnTo>
                                <a:lnTo>
                                  <a:pt x="518027" y="396847"/>
                                </a:lnTo>
                                <a:lnTo>
                                  <a:pt x="517960" y="396841"/>
                                </a:lnTo>
                                <a:lnTo>
                                  <a:pt x="517893" y="396835"/>
                                </a:lnTo>
                                <a:lnTo>
                                  <a:pt x="517826" y="396829"/>
                                </a:lnTo>
                                <a:lnTo>
                                  <a:pt x="517760" y="396823"/>
                                </a:lnTo>
                                <a:lnTo>
                                  <a:pt x="517693" y="396818"/>
                                </a:lnTo>
                                <a:lnTo>
                                  <a:pt x="517626" y="396812"/>
                                </a:lnTo>
                                <a:lnTo>
                                  <a:pt x="517559" y="396806"/>
                                </a:lnTo>
                                <a:lnTo>
                                  <a:pt x="517492" y="396800"/>
                                </a:lnTo>
                                <a:lnTo>
                                  <a:pt x="517426" y="396794"/>
                                </a:lnTo>
                                <a:lnTo>
                                  <a:pt x="517359" y="396788"/>
                                </a:lnTo>
                                <a:lnTo>
                                  <a:pt x="517292" y="396782"/>
                                </a:lnTo>
                                <a:lnTo>
                                  <a:pt x="517225" y="396777"/>
                                </a:lnTo>
                                <a:lnTo>
                                  <a:pt x="517159" y="396771"/>
                                </a:lnTo>
                                <a:lnTo>
                                  <a:pt x="517092" y="396765"/>
                                </a:lnTo>
                                <a:lnTo>
                                  <a:pt x="517025" y="396759"/>
                                </a:lnTo>
                                <a:lnTo>
                                  <a:pt x="516958" y="396753"/>
                                </a:lnTo>
                                <a:lnTo>
                                  <a:pt x="516891" y="396747"/>
                                </a:lnTo>
                                <a:lnTo>
                                  <a:pt x="516825" y="396741"/>
                                </a:lnTo>
                                <a:lnTo>
                                  <a:pt x="516758" y="396735"/>
                                </a:lnTo>
                                <a:lnTo>
                                  <a:pt x="516691" y="396730"/>
                                </a:lnTo>
                                <a:lnTo>
                                  <a:pt x="516624" y="396724"/>
                                </a:lnTo>
                                <a:lnTo>
                                  <a:pt x="516557" y="396718"/>
                                </a:lnTo>
                                <a:lnTo>
                                  <a:pt x="516491" y="396712"/>
                                </a:lnTo>
                                <a:lnTo>
                                  <a:pt x="516424" y="396706"/>
                                </a:lnTo>
                                <a:lnTo>
                                  <a:pt x="516357" y="396700"/>
                                </a:lnTo>
                                <a:lnTo>
                                  <a:pt x="516290" y="396694"/>
                                </a:lnTo>
                                <a:lnTo>
                                  <a:pt x="516223" y="396688"/>
                                </a:lnTo>
                                <a:lnTo>
                                  <a:pt x="516157" y="396682"/>
                                </a:lnTo>
                                <a:lnTo>
                                  <a:pt x="516090" y="396676"/>
                                </a:lnTo>
                                <a:lnTo>
                                  <a:pt x="516023" y="396670"/>
                                </a:lnTo>
                                <a:lnTo>
                                  <a:pt x="515956" y="396665"/>
                                </a:lnTo>
                                <a:lnTo>
                                  <a:pt x="515889" y="396659"/>
                                </a:lnTo>
                                <a:lnTo>
                                  <a:pt x="515823" y="396653"/>
                                </a:lnTo>
                                <a:lnTo>
                                  <a:pt x="515756" y="396647"/>
                                </a:lnTo>
                                <a:lnTo>
                                  <a:pt x="515689" y="396641"/>
                                </a:lnTo>
                                <a:lnTo>
                                  <a:pt x="515622" y="396635"/>
                                </a:lnTo>
                                <a:lnTo>
                                  <a:pt x="515556" y="396629"/>
                                </a:lnTo>
                                <a:lnTo>
                                  <a:pt x="515489" y="396623"/>
                                </a:lnTo>
                                <a:lnTo>
                                  <a:pt x="515422" y="396617"/>
                                </a:lnTo>
                                <a:lnTo>
                                  <a:pt x="515355" y="396611"/>
                                </a:lnTo>
                                <a:lnTo>
                                  <a:pt x="515288" y="396605"/>
                                </a:lnTo>
                                <a:lnTo>
                                  <a:pt x="515222" y="396599"/>
                                </a:lnTo>
                                <a:lnTo>
                                  <a:pt x="515155" y="396593"/>
                                </a:lnTo>
                                <a:lnTo>
                                  <a:pt x="515088" y="396587"/>
                                </a:lnTo>
                                <a:lnTo>
                                  <a:pt x="515021" y="396581"/>
                                </a:lnTo>
                                <a:lnTo>
                                  <a:pt x="514954" y="396575"/>
                                </a:lnTo>
                                <a:lnTo>
                                  <a:pt x="514888" y="396569"/>
                                </a:lnTo>
                                <a:lnTo>
                                  <a:pt x="514821" y="396563"/>
                                </a:lnTo>
                                <a:lnTo>
                                  <a:pt x="514754" y="396557"/>
                                </a:lnTo>
                                <a:lnTo>
                                  <a:pt x="514687" y="396551"/>
                                </a:lnTo>
                                <a:lnTo>
                                  <a:pt x="514620" y="396545"/>
                                </a:lnTo>
                                <a:lnTo>
                                  <a:pt x="514554" y="396539"/>
                                </a:lnTo>
                                <a:lnTo>
                                  <a:pt x="514487" y="396533"/>
                                </a:lnTo>
                                <a:lnTo>
                                  <a:pt x="514420" y="396527"/>
                                </a:lnTo>
                                <a:lnTo>
                                  <a:pt x="514353" y="396521"/>
                                </a:lnTo>
                                <a:lnTo>
                                  <a:pt x="514287" y="396515"/>
                                </a:lnTo>
                                <a:lnTo>
                                  <a:pt x="514220" y="396509"/>
                                </a:lnTo>
                                <a:lnTo>
                                  <a:pt x="514153" y="396503"/>
                                </a:lnTo>
                                <a:lnTo>
                                  <a:pt x="514086" y="396497"/>
                                </a:lnTo>
                                <a:lnTo>
                                  <a:pt x="514019" y="396491"/>
                                </a:lnTo>
                                <a:lnTo>
                                  <a:pt x="513953" y="396485"/>
                                </a:lnTo>
                                <a:lnTo>
                                  <a:pt x="513886" y="396479"/>
                                </a:lnTo>
                                <a:lnTo>
                                  <a:pt x="513819" y="396473"/>
                                </a:lnTo>
                                <a:lnTo>
                                  <a:pt x="513752" y="396467"/>
                                </a:lnTo>
                                <a:lnTo>
                                  <a:pt x="513685" y="396461"/>
                                </a:lnTo>
                                <a:lnTo>
                                  <a:pt x="513619" y="396455"/>
                                </a:lnTo>
                                <a:lnTo>
                                  <a:pt x="513552" y="396449"/>
                                </a:lnTo>
                                <a:lnTo>
                                  <a:pt x="513485" y="396443"/>
                                </a:lnTo>
                                <a:lnTo>
                                  <a:pt x="513418" y="396437"/>
                                </a:lnTo>
                                <a:lnTo>
                                  <a:pt x="513351" y="396431"/>
                                </a:lnTo>
                                <a:lnTo>
                                  <a:pt x="513285" y="396425"/>
                                </a:lnTo>
                                <a:lnTo>
                                  <a:pt x="513218" y="396419"/>
                                </a:lnTo>
                                <a:lnTo>
                                  <a:pt x="513151" y="396413"/>
                                </a:lnTo>
                                <a:lnTo>
                                  <a:pt x="513084" y="396407"/>
                                </a:lnTo>
                                <a:lnTo>
                                  <a:pt x="513017" y="396401"/>
                                </a:lnTo>
                                <a:lnTo>
                                  <a:pt x="512951" y="396395"/>
                                </a:lnTo>
                                <a:lnTo>
                                  <a:pt x="512884" y="396389"/>
                                </a:lnTo>
                                <a:lnTo>
                                  <a:pt x="512817" y="396383"/>
                                </a:lnTo>
                                <a:lnTo>
                                  <a:pt x="512750" y="396377"/>
                                </a:lnTo>
                                <a:lnTo>
                                  <a:pt x="512684" y="396370"/>
                                </a:lnTo>
                                <a:lnTo>
                                  <a:pt x="512617" y="396364"/>
                                </a:lnTo>
                                <a:lnTo>
                                  <a:pt x="512550" y="396358"/>
                                </a:lnTo>
                                <a:lnTo>
                                  <a:pt x="512483" y="396352"/>
                                </a:lnTo>
                                <a:lnTo>
                                  <a:pt x="512416" y="396346"/>
                                </a:lnTo>
                                <a:lnTo>
                                  <a:pt x="512350" y="396340"/>
                                </a:lnTo>
                                <a:lnTo>
                                  <a:pt x="512283" y="396334"/>
                                </a:lnTo>
                                <a:lnTo>
                                  <a:pt x="512216" y="396328"/>
                                </a:lnTo>
                                <a:lnTo>
                                  <a:pt x="512149" y="396322"/>
                                </a:lnTo>
                                <a:lnTo>
                                  <a:pt x="512082" y="396316"/>
                                </a:lnTo>
                                <a:lnTo>
                                  <a:pt x="512016" y="396310"/>
                                </a:lnTo>
                                <a:lnTo>
                                  <a:pt x="511949" y="396303"/>
                                </a:lnTo>
                                <a:lnTo>
                                  <a:pt x="511882" y="396297"/>
                                </a:lnTo>
                                <a:lnTo>
                                  <a:pt x="511815" y="396291"/>
                                </a:lnTo>
                                <a:lnTo>
                                  <a:pt x="511748" y="396285"/>
                                </a:lnTo>
                                <a:lnTo>
                                  <a:pt x="511682" y="396279"/>
                                </a:lnTo>
                                <a:lnTo>
                                  <a:pt x="511615" y="396273"/>
                                </a:lnTo>
                                <a:lnTo>
                                  <a:pt x="511548" y="396267"/>
                                </a:lnTo>
                                <a:lnTo>
                                  <a:pt x="511481" y="396261"/>
                                </a:lnTo>
                                <a:lnTo>
                                  <a:pt x="511415" y="396254"/>
                                </a:lnTo>
                                <a:lnTo>
                                  <a:pt x="511348" y="396248"/>
                                </a:lnTo>
                                <a:lnTo>
                                  <a:pt x="511281" y="396242"/>
                                </a:lnTo>
                                <a:lnTo>
                                  <a:pt x="511214" y="396236"/>
                                </a:lnTo>
                                <a:lnTo>
                                  <a:pt x="511147" y="396230"/>
                                </a:lnTo>
                                <a:lnTo>
                                  <a:pt x="511081" y="396224"/>
                                </a:lnTo>
                                <a:lnTo>
                                  <a:pt x="511014" y="396218"/>
                                </a:lnTo>
                                <a:lnTo>
                                  <a:pt x="510947" y="396211"/>
                                </a:lnTo>
                                <a:lnTo>
                                  <a:pt x="510880" y="396205"/>
                                </a:lnTo>
                                <a:lnTo>
                                  <a:pt x="510813" y="396199"/>
                                </a:lnTo>
                                <a:lnTo>
                                  <a:pt x="510747" y="396193"/>
                                </a:lnTo>
                                <a:lnTo>
                                  <a:pt x="510680" y="396187"/>
                                </a:lnTo>
                                <a:lnTo>
                                  <a:pt x="510613" y="396181"/>
                                </a:lnTo>
                                <a:lnTo>
                                  <a:pt x="510546" y="396174"/>
                                </a:lnTo>
                                <a:lnTo>
                                  <a:pt x="510479" y="396168"/>
                                </a:lnTo>
                                <a:lnTo>
                                  <a:pt x="510413" y="396162"/>
                                </a:lnTo>
                                <a:lnTo>
                                  <a:pt x="510346" y="396156"/>
                                </a:lnTo>
                                <a:lnTo>
                                  <a:pt x="510279" y="396150"/>
                                </a:lnTo>
                                <a:lnTo>
                                  <a:pt x="510212" y="396143"/>
                                </a:lnTo>
                                <a:lnTo>
                                  <a:pt x="510145" y="396137"/>
                                </a:lnTo>
                                <a:lnTo>
                                  <a:pt x="510079" y="396131"/>
                                </a:lnTo>
                                <a:lnTo>
                                  <a:pt x="510012" y="396125"/>
                                </a:lnTo>
                                <a:lnTo>
                                  <a:pt x="509945" y="396119"/>
                                </a:lnTo>
                                <a:lnTo>
                                  <a:pt x="509878" y="396112"/>
                                </a:lnTo>
                                <a:lnTo>
                                  <a:pt x="509812" y="396106"/>
                                </a:lnTo>
                                <a:lnTo>
                                  <a:pt x="509745" y="396100"/>
                                </a:lnTo>
                                <a:lnTo>
                                  <a:pt x="509678" y="396094"/>
                                </a:lnTo>
                                <a:lnTo>
                                  <a:pt x="509611" y="396088"/>
                                </a:lnTo>
                                <a:lnTo>
                                  <a:pt x="509544" y="396081"/>
                                </a:lnTo>
                                <a:lnTo>
                                  <a:pt x="509478" y="396075"/>
                                </a:lnTo>
                                <a:lnTo>
                                  <a:pt x="509411" y="396069"/>
                                </a:lnTo>
                                <a:lnTo>
                                  <a:pt x="509344" y="396063"/>
                                </a:lnTo>
                                <a:lnTo>
                                  <a:pt x="509277" y="396056"/>
                                </a:lnTo>
                                <a:lnTo>
                                  <a:pt x="509210" y="396050"/>
                                </a:lnTo>
                                <a:lnTo>
                                  <a:pt x="509144" y="396044"/>
                                </a:lnTo>
                                <a:lnTo>
                                  <a:pt x="509077" y="396038"/>
                                </a:lnTo>
                                <a:lnTo>
                                  <a:pt x="509010" y="396032"/>
                                </a:lnTo>
                                <a:lnTo>
                                  <a:pt x="508943" y="396025"/>
                                </a:lnTo>
                                <a:lnTo>
                                  <a:pt x="508876" y="396019"/>
                                </a:lnTo>
                                <a:lnTo>
                                  <a:pt x="508810" y="396013"/>
                                </a:lnTo>
                                <a:lnTo>
                                  <a:pt x="508743" y="396006"/>
                                </a:lnTo>
                                <a:lnTo>
                                  <a:pt x="508676" y="396000"/>
                                </a:lnTo>
                                <a:lnTo>
                                  <a:pt x="508609" y="395994"/>
                                </a:lnTo>
                                <a:lnTo>
                                  <a:pt x="508543" y="395988"/>
                                </a:lnTo>
                                <a:lnTo>
                                  <a:pt x="508476" y="395981"/>
                                </a:lnTo>
                                <a:lnTo>
                                  <a:pt x="508409" y="395975"/>
                                </a:lnTo>
                                <a:lnTo>
                                  <a:pt x="508342" y="395969"/>
                                </a:lnTo>
                                <a:lnTo>
                                  <a:pt x="508275" y="395963"/>
                                </a:lnTo>
                                <a:lnTo>
                                  <a:pt x="508209" y="395956"/>
                                </a:lnTo>
                                <a:lnTo>
                                  <a:pt x="508142" y="395950"/>
                                </a:lnTo>
                                <a:lnTo>
                                  <a:pt x="508075" y="395944"/>
                                </a:lnTo>
                                <a:lnTo>
                                  <a:pt x="508008" y="395937"/>
                                </a:lnTo>
                                <a:lnTo>
                                  <a:pt x="507941" y="395931"/>
                                </a:lnTo>
                                <a:lnTo>
                                  <a:pt x="507875" y="395925"/>
                                </a:lnTo>
                                <a:lnTo>
                                  <a:pt x="507808" y="395919"/>
                                </a:lnTo>
                                <a:lnTo>
                                  <a:pt x="507741" y="395912"/>
                                </a:lnTo>
                                <a:lnTo>
                                  <a:pt x="507674" y="395906"/>
                                </a:lnTo>
                                <a:lnTo>
                                  <a:pt x="507607" y="395900"/>
                                </a:lnTo>
                                <a:lnTo>
                                  <a:pt x="507541" y="395893"/>
                                </a:lnTo>
                                <a:lnTo>
                                  <a:pt x="507474" y="395887"/>
                                </a:lnTo>
                                <a:lnTo>
                                  <a:pt x="507407" y="395881"/>
                                </a:lnTo>
                                <a:lnTo>
                                  <a:pt x="507340" y="395874"/>
                                </a:lnTo>
                                <a:lnTo>
                                  <a:pt x="507274" y="395868"/>
                                </a:lnTo>
                                <a:lnTo>
                                  <a:pt x="507207" y="395862"/>
                                </a:lnTo>
                                <a:lnTo>
                                  <a:pt x="507140" y="395855"/>
                                </a:lnTo>
                                <a:lnTo>
                                  <a:pt x="507073" y="395849"/>
                                </a:lnTo>
                                <a:lnTo>
                                  <a:pt x="507006" y="395843"/>
                                </a:lnTo>
                                <a:lnTo>
                                  <a:pt x="506940" y="395836"/>
                                </a:lnTo>
                                <a:lnTo>
                                  <a:pt x="506873" y="395830"/>
                                </a:lnTo>
                                <a:lnTo>
                                  <a:pt x="506806" y="395824"/>
                                </a:lnTo>
                                <a:lnTo>
                                  <a:pt x="506739" y="395817"/>
                                </a:lnTo>
                                <a:lnTo>
                                  <a:pt x="506672" y="395811"/>
                                </a:lnTo>
                                <a:lnTo>
                                  <a:pt x="506606" y="395804"/>
                                </a:lnTo>
                                <a:lnTo>
                                  <a:pt x="506539" y="395798"/>
                                </a:lnTo>
                                <a:lnTo>
                                  <a:pt x="506472" y="395792"/>
                                </a:lnTo>
                                <a:lnTo>
                                  <a:pt x="506405" y="395785"/>
                                </a:lnTo>
                                <a:lnTo>
                                  <a:pt x="506338" y="395779"/>
                                </a:lnTo>
                                <a:lnTo>
                                  <a:pt x="506272" y="395773"/>
                                </a:lnTo>
                                <a:lnTo>
                                  <a:pt x="506205" y="395766"/>
                                </a:lnTo>
                                <a:lnTo>
                                  <a:pt x="506138" y="395760"/>
                                </a:lnTo>
                                <a:lnTo>
                                  <a:pt x="506071" y="395753"/>
                                </a:lnTo>
                                <a:lnTo>
                                  <a:pt x="506004" y="395747"/>
                                </a:lnTo>
                                <a:lnTo>
                                  <a:pt x="505938" y="395741"/>
                                </a:lnTo>
                                <a:lnTo>
                                  <a:pt x="505871" y="395734"/>
                                </a:lnTo>
                                <a:lnTo>
                                  <a:pt x="505804" y="395728"/>
                                </a:lnTo>
                                <a:lnTo>
                                  <a:pt x="505737" y="395721"/>
                                </a:lnTo>
                                <a:lnTo>
                                  <a:pt x="505671" y="395715"/>
                                </a:lnTo>
                                <a:lnTo>
                                  <a:pt x="505604" y="395709"/>
                                </a:lnTo>
                                <a:lnTo>
                                  <a:pt x="505537" y="395702"/>
                                </a:lnTo>
                                <a:lnTo>
                                  <a:pt x="505470" y="395696"/>
                                </a:lnTo>
                                <a:lnTo>
                                  <a:pt x="505403" y="395689"/>
                                </a:lnTo>
                                <a:lnTo>
                                  <a:pt x="505337" y="395683"/>
                                </a:lnTo>
                                <a:lnTo>
                                  <a:pt x="505270" y="395676"/>
                                </a:lnTo>
                                <a:lnTo>
                                  <a:pt x="505203" y="395670"/>
                                </a:lnTo>
                                <a:lnTo>
                                  <a:pt x="505136" y="395664"/>
                                </a:lnTo>
                                <a:lnTo>
                                  <a:pt x="505069" y="395657"/>
                                </a:lnTo>
                                <a:lnTo>
                                  <a:pt x="505003" y="395651"/>
                                </a:lnTo>
                                <a:lnTo>
                                  <a:pt x="504936" y="395644"/>
                                </a:lnTo>
                                <a:lnTo>
                                  <a:pt x="504869" y="395638"/>
                                </a:lnTo>
                                <a:lnTo>
                                  <a:pt x="504802" y="395631"/>
                                </a:lnTo>
                                <a:lnTo>
                                  <a:pt x="504735" y="395625"/>
                                </a:lnTo>
                                <a:lnTo>
                                  <a:pt x="504669" y="395618"/>
                                </a:lnTo>
                                <a:lnTo>
                                  <a:pt x="504602" y="395612"/>
                                </a:lnTo>
                                <a:lnTo>
                                  <a:pt x="504535" y="395606"/>
                                </a:lnTo>
                                <a:lnTo>
                                  <a:pt x="504468" y="395599"/>
                                </a:lnTo>
                                <a:lnTo>
                                  <a:pt x="504402" y="395593"/>
                                </a:lnTo>
                                <a:lnTo>
                                  <a:pt x="504335" y="395586"/>
                                </a:lnTo>
                                <a:lnTo>
                                  <a:pt x="504268" y="395580"/>
                                </a:lnTo>
                                <a:lnTo>
                                  <a:pt x="504201" y="395573"/>
                                </a:lnTo>
                                <a:lnTo>
                                  <a:pt x="504134" y="395567"/>
                                </a:lnTo>
                                <a:lnTo>
                                  <a:pt x="504068" y="395560"/>
                                </a:lnTo>
                                <a:lnTo>
                                  <a:pt x="504001" y="395554"/>
                                </a:lnTo>
                                <a:lnTo>
                                  <a:pt x="503934" y="395547"/>
                                </a:lnTo>
                                <a:lnTo>
                                  <a:pt x="503867" y="395541"/>
                                </a:lnTo>
                                <a:lnTo>
                                  <a:pt x="503800" y="395534"/>
                                </a:lnTo>
                                <a:lnTo>
                                  <a:pt x="503734" y="395528"/>
                                </a:lnTo>
                                <a:lnTo>
                                  <a:pt x="503667" y="395521"/>
                                </a:lnTo>
                                <a:lnTo>
                                  <a:pt x="503600" y="395515"/>
                                </a:lnTo>
                                <a:lnTo>
                                  <a:pt x="503533" y="395508"/>
                                </a:lnTo>
                                <a:lnTo>
                                  <a:pt x="503466" y="395502"/>
                                </a:lnTo>
                                <a:lnTo>
                                  <a:pt x="503400" y="395495"/>
                                </a:lnTo>
                                <a:lnTo>
                                  <a:pt x="503333" y="395489"/>
                                </a:lnTo>
                                <a:lnTo>
                                  <a:pt x="503266" y="395482"/>
                                </a:lnTo>
                                <a:lnTo>
                                  <a:pt x="503199" y="395476"/>
                                </a:lnTo>
                                <a:lnTo>
                                  <a:pt x="503132" y="395469"/>
                                </a:lnTo>
                                <a:lnTo>
                                  <a:pt x="503066" y="395462"/>
                                </a:lnTo>
                                <a:lnTo>
                                  <a:pt x="502999" y="395456"/>
                                </a:lnTo>
                                <a:lnTo>
                                  <a:pt x="502932" y="395449"/>
                                </a:lnTo>
                                <a:lnTo>
                                  <a:pt x="502865" y="395443"/>
                                </a:lnTo>
                                <a:lnTo>
                                  <a:pt x="502799" y="395436"/>
                                </a:lnTo>
                                <a:lnTo>
                                  <a:pt x="502732" y="395430"/>
                                </a:lnTo>
                                <a:lnTo>
                                  <a:pt x="502665" y="395423"/>
                                </a:lnTo>
                                <a:lnTo>
                                  <a:pt x="502598" y="395417"/>
                                </a:lnTo>
                                <a:lnTo>
                                  <a:pt x="502531" y="395410"/>
                                </a:lnTo>
                                <a:lnTo>
                                  <a:pt x="502465" y="395403"/>
                                </a:lnTo>
                                <a:lnTo>
                                  <a:pt x="502398" y="395397"/>
                                </a:lnTo>
                                <a:lnTo>
                                  <a:pt x="502331" y="395390"/>
                                </a:lnTo>
                                <a:lnTo>
                                  <a:pt x="502264" y="395384"/>
                                </a:lnTo>
                                <a:lnTo>
                                  <a:pt x="502197" y="395377"/>
                                </a:lnTo>
                                <a:lnTo>
                                  <a:pt x="502131" y="395371"/>
                                </a:lnTo>
                                <a:lnTo>
                                  <a:pt x="502064" y="395364"/>
                                </a:lnTo>
                                <a:lnTo>
                                  <a:pt x="501997" y="395357"/>
                                </a:lnTo>
                                <a:lnTo>
                                  <a:pt x="501930" y="395351"/>
                                </a:lnTo>
                                <a:lnTo>
                                  <a:pt x="501863" y="395344"/>
                                </a:lnTo>
                                <a:lnTo>
                                  <a:pt x="501797" y="395338"/>
                                </a:lnTo>
                                <a:lnTo>
                                  <a:pt x="501730" y="395331"/>
                                </a:lnTo>
                                <a:lnTo>
                                  <a:pt x="501663" y="395324"/>
                                </a:lnTo>
                                <a:lnTo>
                                  <a:pt x="501596" y="395318"/>
                                </a:lnTo>
                                <a:lnTo>
                                  <a:pt x="501530" y="395311"/>
                                </a:lnTo>
                                <a:lnTo>
                                  <a:pt x="501463" y="395305"/>
                                </a:lnTo>
                                <a:lnTo>
                                  <a:pt x="501396" y="395298"/>
                                </a:lnTo>
                                <a:lnTo>
                                  <a:pt x="501329" y="395291"/>
                                </a:lnTo>
                                <a:lnTo>
                                  <a:pt x="501262" y="395285"/>
                                </a:lnTo>
                                <a:lnTo>
                                  <a:pt x="501196" y="395278"/>
                                </a:lnTo>
                                <a:lnTo>
                                  <a:pt x="501129" y="395271"/>
                                </a:lnTo>
                                <a:lnTo>
                                  <a:pt x="501062" y="395265"/>
                                </a:lnTo>
                                <a:lnTo>
                                  <a:pt x="500995" y="395258"/>
                                </a:lnTo>
                                <a:lnTo>
                                  <a:pt x="500928" y="395251"/>
                                </a:lnTo>
                                <a:lnTo>
                                  <a:pt x="500862" y="395245"/>
                                </a:lnTo>
                                <a:lnTo>
                                  <a:pt x="500795" y="395238"/>
                                </a:lnTo>
                                <a:lnTo>
                                  <a:pt x="500728" y="395232"/>
                                </a:lnTo>
                                <a:lnTo>
                                  <a:pt x="500661" y="395225"/>
                                </a:lnTo>
                                <a:lnTo>
                                  <a:pt x="500594" y="395218"/>
                                </a:lnTo>
                                <a:lnTo>
                                  <a:pt x="500528" y="395212"/>
                                </a:lnTo>
                                <a:lnTo>
                                  <a:pt x="500461" y="395205"/>
                                </a:lnTo>
                                <a:lnTo>
                                  <a:pt x="500394" y="395198"/>
                                </a:lnTo>
                                <a:lnTo>
                                  <a:pt x="500327" y="395192"/>
                                </a:lnTo>
                                <a:lnTo>
                                  <a:pt x="500261" y="395185"/>
                                </a:lnTo>
                                <a:lnTo>
                                  <a:pt x="500194" y="395178"/>
                                </a:lnTo>
                                <a:lnTo>
                                  <a:pt x="500127" y="395171"/>
                                </a:lnTo>
                                <a:lnTo>
                                  <a:pt x="500060" y="395165"/>
                                </a:lnTo>
                                <a:lnTo>
                                  <a:pt x="499993" y="395158"/>
                                </a:lnTo>
                                <a:lnTo>
                                  <a:pt x="499927" y="395151"/>
                                </a:lnTo>
                                <a:lnTo>
                                  <a:pt x="499860" y="395145"/>
                                </a:lnTo>
                                <a:lnTo>
                                  <a:pt x="499793" y="395138"/>
                                </a:lnTo>
                                <a:lnTo>
                                  <a:pt x="499726" y="395131"/>
                                </a:lnTo>
                                <a:lnTo>
                                  <a:pt x="499659" y="395125"/>
                                </a:lnTo>
                                <a:lnTo>
                                  <a:pt x="499593" y="395118"/>
                                </a:lnTo>
                                <a:lnTo>
                                  <a:pt x="499526" y="395111"/>
                                </a:lnTo>
                                <a:lnTo>
                                  <a:pt x="499459" y="395104"/>
                                </a:lnTo>
                                <a:lnTo>
                                  <a:pt x="499392" y="395098"/>
                                </a:lnTo>
                                <a:lnTo>
                                  <a:pt x="499325" y="395091"/>
                                </a:lnTo>
                                <a:lnTo>
                                  <a:pt x="499259" y="395084"/>
                                </a:lnTo>
                                <a:lnTo>
                                  <a:pt x="499192" y="395078"/>
                                </a:lnTo>
                                <a:lnTo>
                                  <a:pt x="499125" y="395071"/>
                                </a:lnTo>
                                <a:lnTo>
                                  <a:pt x="499058" y="395064"/>
                                </a:lnTo>
                                <a:lnTo>
                                  <a:pt x="498991" y="395057"/>
                                </a:lnTo>
                                <a:lnTo>
                                  <a:pt x="498925" y="395051"/>
                                </a:lnTo>
                                <a:lnTo>
                                  <a:pt x="498858" y="395044"/>
                                </a:lnTo>
                                <a:lnTo>
                                  <a:pt x="498791" y="395037"/>
                                </a:lnTo>
                                <a:lnTo>
                                  <a:pt x="498724" y="395030"/>
                                </a:lnTo>
                                <a:lnTo>
                                  <a:pt x="498658" y="395024"/>
                                </a:lnTo>
                                <a:lnTo>
                                  <a:pt x="498591" y="395017"/>
                                </a:lnTo>
                                <a:lnTo>
                                  <a:pt x="498524" y="395010"/>
                                </a:lnTo>
                                <a:lnTo>
                                  <a:pt x="498457" y="395003"/>
                                </a:lnTo>
                                <a:lnTo>
                                  <a:pt x="498390" y="394996"/>
                                </a:lnTo>
                                <a:lnTo>
                                  <a:pt x="498324" y="394990"/>
                                </a:lnTo>
                                <a:lnTo>
                                  <a:pt x="498257" y="394983"/>
                                </a:lnTo>
                                <a:lnTo>
                                  <a:pt x="498190" y="394976"/>
                                </a:lnTo>
                                <a:lnTo>
                                  <a:pt x="498123" y="394969"/>
                                </a:lnTo>
                                <a:lnTo>
                                  <a:pt x="498056" y="394963"/>
                                </a:lnTo>
                                <a:lnTo>
                                  <a:pt x="497990" y="394956"/>
                                </a:lnTo>
                                <a:lnTo>
                                  <a:pt x="497923" y="394949"/>
                                </a:lnTo>
                                <a:lnTo>
                                  <a:pt x="497856" y="394942"/>
                                </a:lnTo>
                                <a:lnTo>
                                  <a:pt x="497789" y="394935"/>
                                </a:lnTo>
                                <a:lnTo>
                                  <a:pt x="497722" y="394929"/>
                                </a:lnTo>
                                <a:lnTo>
                                  <a:pt x="497656" y="394922"/>
                                </a:lnTo>
                                <a:lnTo>
                                  <a:pt x="497589" y="394915"/>
                                </a:lnTo>
                                <a:lnTo>
                                  <a:pt x="497522" y="394908"/>
                                </a:lnTo>
                                <a:lnTo>
                                  <a:pt x="497455" y="394901"/>
                                </a:lnTo>
                                <a:lnTo>
                                  <a:pt x="497389" y="394894"/>
                                </a:lnTo>
                                <a:lnTo>
                                  <a:pt x="497322" y="394888"/>
                                </a:lnTo>
                                <a:lnTo>
                                  <a:pt x="497255" y="394881"/>
                                </a:lnTo>
                                <a:lnTo>
                                  <a:pt x="497188" y="394874"/>
                                </a:lnTo>
                                <a:lnTo>
                                  <a:pt x="497121" y="394867"/>
                                </a:lnTo>
                                <a:lnTo>
                                  <a:pt x="497055" y="394860"/>
                                </a:lnTo>
                                <a:lnTo>
                                  <a:pt x="496988" y="394853"/>
                                </a:lnTo>
                                <a:lnTo>
                                  <a:pt x="496921" y="394847"/>
                                </a:lnTo>
                                <a:lnTo>
                                  <a:pt x="496854" y="394840"/>
                                </a:lnTo>
                                <a:lnTo>
                                  <a:pt x="496787" y="394833"/>
                                </a:lnTo>
                                <a:lnTo>
                                  <a:pt x="496721" y="394826"/>
                                </a:lnTo>
                                <a:lnTo>
                                  <a:pt x="496654" y="394819"/>
                                </a:lnTo>
                                <a:lnTo>
                                  <a:pt x="496587" y="394812"/>
                                </a:lnTo>
                                <a:lnTo>
                                  <a:pt x="496520" y="394805"/>
                                </a:lnTo>
                                <a:lnTo>
                                  <a:pt x="496453" y="394798"/>
                                </a:lnTo>
                                <a:lnTo>
                                  <a:pt x="496387" y="394792"/>
                                </a:lnTo>
                                <a:lnTo>
                                  <a:pt x="496320" y="394785"/>
                                </a:lnTo>
                                <a:lnTo>
                                  <a:pt x="496253" y="394778"/>
                                </a:lnTo>
                                <a:lnTo>
                                  <a:pt x="496186" y="394771"/>
                                </a:lnTo>
                                <a:lnTo>
                                  <a:pt x="496119" y="394764"/>
                                </a:lnTo>
                                <a:lnTo>
                                  <a:pt x="496053" y="394757"/>
                                </a:lnTo>
                                <a:lnTo>
                                  <a:pt x="495986" y="394750"/>
                                </a:lnTo>
                                <a:lnTo>
                                  <a:pt x="495919" y="394743"/>
                                </a:lnTo>
                                <a:lnTo>
                                  <a:pt x="495852" y="394736"/>
                                </a:lnTo>
                                <a:lnTo>
                                  <a:pt x="495786" y="394730"/>
                                </a:lnTo>
                                <a:lnTo>
                                  <a:pt x="495719" y="394723"/>
                                </a:lnTo>
                                <a:lnTo>
                                  <a:pt x="495652" y="394716"/>
                                </a:lnTo>
                                <a:lnTo>
                                  <a:pt x="495585" y="394709"/>
                                </a:lnTo>
                                <a:lnTo>
                                  <a:pt x="495518" y="394702"/>
                                </a:lnTo>
                                <a:lnTo>
                                  <a:pt x="495452" y="394695"/>
                                </a:lnTo>
                                <a:lnTo>
                                  <a:pt x="495385" y="394688"/>
                                </a:lnTo>
                                <a:lnTo>
                                  <a:pt x="495318" y="394681"/>
                                </a:lnTo>
                                <a:lnTo>
                                  <a:pt x="495251" y="394674"/>
                                </a:lnTo>
                                <a:lnTo>
                                  <a:pt x="495184" y="394667"/>
                                </a:lnTo>
                                <a:lnTo>
                                  <a:pt x="495118" y="394660"/>
                                </a:lnTo>
                                <a:lnTo>
                                  <a:pt x="495051" y="394653"/>
                                </a:lnTo>
                                <a:lnTo>
                                  <a:pt x="494984" y="394646"/>
                                </a:lnTo>
                                <a:lnTo>
                                  <a:pt x="494917" y="394639"/>
                                </a:lnTo>
                                <a:lnTo>
                                  <a:pt x="494850" y="394632"/>
                                </a:lnTo>
                                <a:lnTo>
                                  <a:pt x="494784" y="394625"/>
                                </a:lnTo>
                                <a:lnTo>
                                  <a:pt x="494717" y="394618"/>
                                </a:lnTo>
                                <a:lnTo>
                                  <a:pt x="494650" y="394611"/>
                                </a:lnTo>
                                <a:lnTo>
                                  <a:pt x="494583" y="394605"/>
                                </a:lnTo>
                                <a:lnTo>
                                  <a:pt x="494517" y="394598"/>
                                </a:lnTo>
                                <a:lnTo>
                                  <a:pt x="494450" y="394591"/>
                                </a:lnTo>
                                <a:lnTo>
                                  <a:pt x="494383" y="394584"/>
                                </a:lnTo>
                                <a:lnTo>
                                  <a:pt x="494316" y="394577"/>
                                </a:lnTo>
                                <a:lnTo>
                                  <a:pt x="494249" y="394570"/>
                                </a:lnTo>
                                <a:lnTo>
                                  <a:pt x="494183" y="394563"/>
                                </a:lnTo>
                                <a:lnTo>
                                  <a:pt x="494116" y="394556"/>
                                </a:lnTo>
                                <a:lnTo>
                                  <a:pt x="494049" y="394549"/>
                                </a:lnTo>
                                <a:lnTo>
                                  <a:pt x="493982" y="394542"/>
                                </a:lnTo>
                                <a:lnTo>
                                  <a:pt x="493915" y="394535"/>
                                </a:lnTo>
                                <a:lnTo>
                                  <a:pt x="493849" y="394528"/>
                                </a:lnTo>
                                <a:lnTo>
                                  <a:pt x="493782" y="394521"/>
                                </a:lnTo>
                                <a:lnTo>
                                  <a:pt x="493715" y="394514"/>
                                </a:lnTo>
                                <a:lnTo>
                                  <a:pt x="493648" y="394507"/>
                                </a:lnTo>
                                <a:lnTo>
                                  <a:pt x="493581" y="394499"/>
                                </a:lnTo>
                                <a:lnTo>
                                  <a:pt x="493515" y="394492"/>
                                </a:lnTo>
                                <a:lnTo>
                                  <a:pt x="493448" y="394485"/>
                                </a:lnTo>
                                <a:lnTo>
                                  <a:pt x="493381" y="394478"/>
                                </a:lnTo>
                                <a:lnTo>
                                  <a:pt x="493314" y="394471"/>
                                </a:lnTo>
                                <a:lnTo>
                                  <a:pt x="493247" y="394464"/>
                                </a:lnTo>
                                <a:lnTo>
                                  <a:pt x="493181" y="394457"/>
                                </a:lnTo>
                                <a:lnTo>
                                  <a:pt x="493114" y="394450"/>
                                </a:lnTo>
                                <a:lnTo>
                                  <a:pt x="493047" y="394443"/>
                                </a:lnTo>
                                <a:lnTo>
                                  <a:pt x="492980" y="394436"/>
                                </a:lnTo>
                                <a:lnTo>
                                  <a:pt x="492914" y="394429"/>
                                </a:lnTo>
                                <a:lnTo>
                                  <a:pt x="492847" y="394422"/>
                                </a:lnTo>
                                <a:lnTo>
                                  <a:pt x="492780" y="394415"/>
                                </a:lnTo>
                                <a:lnTo>
                                  <a:pt x="492713" y="394408"/>
                                </a:lnTo>
                                <a:lnTo>
                                  <a:pt x="492646" y="394401"/>
                                </a:lnTo>
                                <a:lnTo>
                                  <a:pt x="492580" y="394394"/>
                                </a:lnTo>
                                <a:lnTo>
                                  <a:pt x="492513" y="394387"/>
                                </a:lnTo>
                                <a:lnTo>
                                  <a:pt x="492446" y="394379"/>
                                </a:lnTo>
                                <a:lnTo>
                                  <a:pt x="492379" y="394372"/>
                                </a:lnTo>
                                <a:lnTo>
                                  <a:pt x="492312" y="394365"/>
                                </a:lnTo>
                                <a:lnTo>
                                  <a:pt x="492246" y="394358"/>
                                </a:lnTo>
                                <a:lnTo>
                                  <a:pt x="492179" y="394351"/>
                                </a:lnTo>
                                <a:lnTo>
                                  <a:pt x="492112" y="394344"/>
                                </a:lnTo>
                                <a:lnTo>
                                  <a:pt x="492045" y="394337"/>
                                </a:lnTo>
                                <a:lnTo>
                                  <a:pt x="491978" y="394330"/>
                                </a:lnTo>
                                <a:lnTo>
                                  <a:pt x="491912" y="394323"/>
                                </a:lnTo>
                                <a:lnTo>
                                  <a:pt x="491845" y="394316"/>
                                </a:lnTo>
                                <a:lnTo>
                                  <a:pt x="491778" y="394308"/>
                                </a:lnTo>
                                <a:lnTo>
                                  <a:pt x="491711" y="394301"/>
                                </a:lnTo>
                                <a:lnTo>
                                  <a:pt x="491645" y="394294"/>
                                </a:lnTo>
                                <a:lnTo>
                                  <a:pt x="491578" y="394287"/>
                                </a:lnTo>
                                <a:lnTo>
                                  <a:pt x="491511" y="394280"/>
                                </a:lnTo>
                                <a:lnTo>
                                  <a:pt x="491444" y="394273"/>
                                </a:lnTo>
                                <a:lnTo>
                                  <a:pt x="491377" y="394266"/>
                                </a:lnTo>
                                <a:lnTo>
                                  <a:pt x="491311" y="394258"/>
                                </a:lnTo>
                                <a:lnTo>
                                  <a:pt x="491244" y="394251"/>
                                </a:lnTo>
                                <a:lnTo>
                                  <a:pt x="491177" y="394244"/>
                                </a:lnTo>
                                <a:lnTo>
                                  <a:pt x="491110" y="394237"/>
                                </a:lnTo>
                                <a:lnTo>
                                  <a:pt x="491043" y="394230"/>
                                </a:lnTo>
                                <a:lnTo>
                                  <a:pt x="490977" y="394223"/>
                                </a:lnTo>
                                <a:lnTo>
                                  <a:pt x="490910" y="394215"/>
                                </a:lnTo>
                                <a:lnTo>
                                  <a:pt x="490843" y="394208"/>
                                </a:lnTo>
                                <a:lnTo>
                                  <a:pt x="490776" y="394201"/>
                                </a:lnTo>
                                <a:lnTo>
                                  <a:pt x="490709" y="394194"/>
                                </a:lnTo>
                                <a:lnTo>
                                  <a:pt x="490643" y="394187"/>
                                </a:lnTo>
                                <a:lnTo>
                                  <a:pt x="490576" y="394180"/>
                                </a:lnTo>
                                <a:lnTo>
                                  <a:pt x="490509" y="394172"/>
                                </a:lnTo>
                                <a:lnTo>
                                  <a:pt x="490442" y="394165"/>
                                </a:lnTo>
                                <a:lnTo>
                                  <a:pt x="490376" y="394158"/>
                                </a:lnTo>
                                <a:lnTo>
                                  <a:pt x="490309" y="394151"/>
                                </a:lnTo>
                                <a:lnTo>
                                  <a:pt x="490242" y="394144"/>
                                </a:lnTo>
                                <a:lnTo>
                                  <a:pt x="490175" y="394136"/>
                                </a:lnTo>
                                <a:lnTo>
                                  <a:pt x="490108" y="394129"/>
                                </a:lnTo>
                                <a:lnTo>
                                  <a:pt x="490042" y="394122"/>
                                </a:lnTo>
                                <a:lnTo>
                                  <a:pt x="489975" y="394115"/>
                                </a:lnTo>
                                <a:lnTo>
                                  <a:pt x="489908" y="394107"/>
                                </a:lnTo>
                                <a:lnTo>
                                  <a:pt x="489841" y="394100"/>
                                </a:lnTo>
                                <a:lnTo>
                                  <a:pt x="489774" y="394093"/>
                                </a:lnTo>
                                <a:lnTo>
                                  <a:pt x="489708" y="394086"/>
                                </a:lnTo>
                                <a:lnTo>
                                  <a:pt x="489641" y="394078"/>
                                </a:lnTo>
                                <a:lnTo>
                                  <a:pt x="489574" y="394071"/>
                                </a:lnTo>
                                <a:lnTo>
                                  <a:pt x="489507" y="394064"/>
                                </a:lnTo>
                                <a:lnTo>
                                  <a:pt x="489440" y="394057"/>
                                </a:lnTo>
                                <a:lnTo>
                                  <a:pt x="489374" y="394049"/>
                                </a:lnTo>
                                <a:lnTo>
                                  <a:pt x="489307" y="394042"/>
                                </a:lnTo>
                                <a:lnTo>
                                  <a:pt x="489240" y="394035"/>
                                </a:lnTo>
                                <a:lnTo>
                                  <a:pt x="489173" y="394028"/>
                                </a:lnTo>
                                <a:lnTo>
                                  <a:pt x="489106" y="394020"/>
                                </a:lnTo>
                                <a:lnTo>
                                  <a:pt x="489040" y="394013"/>
                                </a:lnTo>
                                <a:lnTo>
                                  <a:pt x="488973" y="394006"/>
                                </a:lnTo>
                                <a:lnTo>
                                  <a:pt x="488906" y="393999"/>
                                </a:lnTo>
                                <a:lnTo>
                                  <a:pt x="488839" y="393991"/>
                                </a:lnTo>
                                <a:lnTo>
                                  <a:pt x="488773" y="393984"/>
                                </a:lnTo>
                                <a:lnTo>
                                  <a:pt x="488706" y="393977"/>
                                </a:lnTo>
                                <a:lnTo>
                                  <a:pt x="488639" y="393969"/>
                                </a:lnTo>
                                <a:lnTo>
                                  <a:pt x="488572" y="393962"/>
                                </a:lnTo>
                                <a:lnTo>
                                  <a:pt x="488505" y="393955"/>
                                </a:lnTo>
                                <a:lnTo>
                                  <a:pt x="488439" y="393948"/>
                                </a:lnTo>
                                <a:lnTo>
                                  <a:pt x="488372" y="393940"/>
                                </a:lnTo>
                                <a:lnTo>
                                  <a:pt x="488305" y="393933"/>
                                </a:lnTo>
                                <a:lnTo>
                                  <a:pt x="488238" y="393926"/>
                                </a:lnTo>
                                <a:lnTo>
                                  <a:pt x="488171" y="393918"/>
                                </a:lnTo>
                                <a:lnTo>
                                  <a:pt x="488105" y="393911"/>
                                </a:lnTo>
                                <a:lnTo>
                                  <a:pt x="488038" y="393904"/>
                                </a:lnTo>
                                <a:lnTo>
                                  <a:pt x="487971" y="393896"/>
                                </a:lnTo>
                                <a:lnTo>
                                  <a:pt x="487904" y="393889"/>
                                </a:lnTo>
                                <a:lnTo>
                                  <a:pt x="487837" y="393882"/>
                                </a:lnTo>
                                <a:lnTo>
                                  <a:pt x="487771" y="393874"/>
                                </a:lnTo>
                                <a:lnTo>
                                  <a:pt x="487704" y="393867"/>
                                </a:lnTo>
                                <a:lnTo>
                                  <a:pt x="487637" y="393860"/>
                                </a:lnTo>
                                <a:lnTo>
                                  <a:pt x="487570" y="393852"/>
                                </a:lnTo>
                                <a:lnTo>
                                  <a:pt x="487504" y="393845"/>
                                </a:lnTo>
                                <a:lnTo>
                                  <a:pt x="487437" y="393837"/>
                                </a:lnTo>
                                <a:lnTo>
                                  <a:pt x="487370" y="393830"/>
                                </a:lnTo>
                                <a:lnTo>
                                  <a:pt x="487303" y="393823"/>
                                </a:lnTo>
                                <a:lnTo>
                                  <a:pt x="487236" y="393815"/>
                                </a:lnTo>
                                <a:lnTo>
                                  <a:pt x="487170" y="393808"/>
                                </a:lnTo>
                                <a:lnTo>
                                  <a:pt x="487103" y="393801"/>
                                </a:lnTo>
                                <a:lnTo>
                                  <a:pt x="487036" y="393793"/>
                                </a:lnTo>
                                <a:lnTo>
                                  <a:pt x="486969" y="393786"/>
                                </a:lnTo>
                                <a:lnTo>
                                  <a:pt x="486902" y="393778"/>
                                </a:lnTo>
                                <a:lnTo>
                                  <a:pt x="486836" y="393771"/>
                                </a:lnTo>
                                <a:lnTo>
                                  <a:pt x="486769" y="393764"/>
                                </a:lnTo>
                                <a:lnTo>
                                  <a:pt x="486702" y="393756"/>
                                </a:lnTo>
                                <a:lnTo>
                                  <a:pt x="486635" y="393749"/>
                                </a:lnTo>
                                <a:lnTo>
                                  <a:pt x="486568" y="393741"/>
                                </a:lnTo>
                                <a:lnTo>
                                  <a:pt x="486502" y="393734"/>
                                </a:lnTo>
                                <a:lnTo>
                                  <a:pt x="486435" y="393727"/>
                                </a:lnTo>
                                <a:lnTo>
                                  <a:pt x="486368" y="393719"/>
                                </a:lnTo>
                                <a:lnTo>
                                  <a:pt x="486301" y="393712"/>
                                </a:lnTo>
                                <a:lnTo>
                                  <a:pt x="486234" y="393704"/>
                                </a:lnTo>
                                <a:lnTo>
                                  <a:pt x="486168" y="393697"/>
                                </a:lnTo>
                                <a:lnTo>
                                  <a:pt x="486101" y="393689"/>
                                </a:lnTo>
                                <a:lnTo>
                                  <a:pt x="486034" y="393682"/>
                                </a:lnTo>
                                <a:lnTo>
                                  <a:pt x="485967" y="393675"/>
                                </a:lnTo>
                                <a:lnTo>
                                  <a:pt x="485901" y="393667"/>
                                </a:lnTo>
                                <a:lnTo>
                                  <a:pt x="485834" y="393660"/>
                                </a:lnTo>
                                <a:lnTo>
                                  <a:pt x="485767" y="393652"/>
                                </a:lnTo>
                                <a:lnTo>
                                  <a:pt x="485700" y="393645"/>
                                </a:lnTo>
                                <a:lnTo>
                                  <a:pt x="485633" y="393637"/>
                                </a:lnTo>
                                <a:lnTo>
                                  <a:pt x="485567" y="393630"/>
                                </a:lnTo>
                                <a:lnTo>
                                  <a:pt x="485500" y="393622"/>
                                </a:lnTo>
                                <a:lnTo>
                                  <a:pt x="485433" y="393615"/>
                                </a:lnTo>
                                <a:lnTo>
                                  <a:pt x="485366" y="393607"/>
                                </a:lnTo>
                                <a:lnTo>
                                  <a:pt x="485299" y="393600"/>
                                </a:lnTo>
                                <a:lnTo>
                                  <a:pt x="485233" y="393592"/>
                                </a:lnTo>
                                <a:lnTo>
                                  <a:pt x="485166" y="393585"/>
                                </a:lnTo>
                                <a:lnTo>
                                  <a:pt x="485099" y="393577"/>
                                </a:lnTo>
                                <a:lnTo>
                                  <a:pt x="485032" y="393570"/>
                                </a:lnTo>
                                <a:lnTo>
                                  <a:pt x="484965" y="393562"/>
                                </a:lnTo>
                                <a:lnTo>
                                  <a:pt x="484899" y="393555"/>
                                </a:lnTo>
                                <a:lnTo>
                                  <a:pt x="484832" y="393547"/>
                                </a:lnTo>
                                <a:lnTo>
                                  <a:pt x="484765" y="393540"/>
                                </a:lnTo>
                                <a:lnTo>
                                  <a:pt x="484698" y="393532"/>
                                </a:lnTo>
                                <a:lnTo>
                                  <a:pt x="484632" y="393525"/>
                                </a:lnTo>
                                <a:lnTo>
                                  <a:pt x="484565" y="393517"/>
                                </a:lnTo>
                                <a:lnTo>
                                  <a:pt x="484498" y="393510"/>
                                </a:lnTo>
                                <a:lnTo>
                                  <a:pt x="484431" y="393502"/>
                                </a:lnTo>
                                <a:lnTo>
                                  <a:pt x="484364" y="393495"/>
                                </a:lnTo>
                                <a:lnTo>
                                  <a:pt x="484298" y="393487"/>
                                </a:lnTo>
                                <a:lnTo>
                                  <a:pt x="484231" y="393480"/>
                                </a:lnTo>
                                <a:lnTo>
                                  <a:pt x="484164" y="393472"/>
                                </a:lnTo>
                                <a:lnTo>
                                  <a:pt x="484097" y="393465"/>
                                </a:lnTo>
                                <a:lnTo>
                                  <a:pt x="484030" y="393457"/>
                                </a:lnTo>
                                <a:lnTo>
                                  <a:pt x="483964" y="393449"/>
                                </a:lnTo>
                                <a:lnTo>
                                  <a:pt x="483897" y="393442"/>
                                </a:lnTo>
                                <a:lnTo>
                                  <a:pt x="483830" y="393434"/>
                                </a:lnTo>
                                <a:lnTo>
                                  <a:pt x="483763" y="393427"/>
                                </a:lnTo>
                                <a:lnTo>
                                  <a:pt x="483696" y="393419"/>
                                </a:lnTo>
                                <a:lnTo>
                                  <a:pt x="483630" y="393412"/>
                                </a:lnTo>
                                <a:lnTo>
                                  <a:pt x="483563" y="393404"/>
                                </a:lnTo>
                                <a:lnTo>
                                  <a:pt x="483496" y="393396"/>
                                </a:lnTo>
                                <a:lnTo>
                                  <a:pt x="483429" y="393389"/>
                                </a:lnTo>
                                <a:lnTo>
                                  <a:pt x="483362" y="393381"/>
                                </a:lnTo>
                                <a:lnTo>
                                  <a:pt x="483296" y="393374"/>
                                </a:lnTo>
                                <a:lnTo>
                                  <a:pt x="483229" y="393366"/>
                                </a:lnTo>
                                <a:lnTo>
                                  <a:pt x="483162" y="393358"/>
                                </a:lnTo>
                                <a:lnTo>
                                  <a:pt x="483095" y="393351"/>
                                </a:lnTo>
                                <a:lnTo>
                                  <a:pt x="483029" y="393343"/>
                                </a:lnTo>
                                <a:lnTo>
                                  <a:pt x="482962" y="393336"/>
                                </a:lnTo>
                                <a:lnTo>
                                  <a:pt x="482895" y="393328"/>
                                </a:lnTo>
                                <a:lnTo>
                                  <a:pt x="482828" y="393320"/>
                                </a:lnTo>
                                <a:lnTo>
                                  <a:pt x="482761" y="393313"/>
                                </a:lnTo>
                                <a:lnTo>
                                  <a:pt x="482695" y="393305"/>
                                </a:lnTo>
                                <a:lnTo>
                                  <a:pt x="482628" y="393297"/>
                                </a:lnTo>
                                <a:lnTo>
                                  <a:pt x="482561" y="393290"/>
                                </a:lnTo>
                                <a:lnTo>
                                  <a:pt x="482494" y="393282"/>
                                </a:lnTo>
                                <a:lnTo>
                                  <a:pt x="482427" y="393274"/>
                                </a:lnTo>
                                <a:lnTo>
                                  <a:pt x="482361" y="393267"/>
                                </a:lnTo>
                                <a:lnTo>
                                  <a:pt x="482294" y="393259"/>
                                </a:lnTo>
                                <a:lnTo>
                                  <a:pt x="482227" y="393252"/>
                                </a:lnTo>
                                <a:lnTo>
                                  <a:pt x="482160" y="393244"/>
                                </a:lnTo>
                                <a:lnTo>
                                  <a:pt x="482093" y="393236"/>
                                </a:lnTo>
                                <a:lnTo>
                                  <a:pt x="482027" y="393229"/>
                                </a:lnTo>
                                <a:lnTo>
                                  <a:pt x="481960" y="393221"/>
                                </a:lnTo>
                                <a:lnTo>
                                  <a:pt x="481893" y="393213"/>
                                </a:lnTo>
                                <a:lnTo>
                                  <a:pt x="481826" y="393205"/>
                                </a:lnTo>
                                <a:lnTo>
                                  <a:pt x="481760" y="393198"/>
                                </a:lnTo>
                                <a:lnTo>
                                  <a:pt x="481693" y="393190"/>
                                </a:lnTo>
                                <a:lnTo>
                                  <a:pt x="481626" y="393182"/>
                                </a:lnTo>
                                <a:lnTo>
                                  <a:pt x="481559" y="393175"/>
                                </a:lnTo>
                                <a:lnTo>
                                  <a:pt x="481492" y="393167"/>
                                </a:lnTo>
                                <a:lnTo>
                                  <a:pt x="481426" y="393159"/>
                                </a:lnTo>
                                <a:lnTo>
                                  <a:pt x="481359" y="393152"/>
                                </a:lnTo>
                                <a:lnTo>
                                  <a:pt x="481292" y="393144"/>
                                </a:lnTo>
                                <a:lnTo>
                                  <a:pt x="481225" y="393136"/>
                                </a:lnTo>
                                <a:lnTo>
                                  <a:pt x="481158" y="393128"/>
                                </a:lnTo>
                                <a:lnTo>
                                  <a:pt x="481092" y="393121"/>
                                </a:lnTo>
                                <a:lnTo>
                                  <a:pt x="481025" y="393113"/>
                                </a:lnTo>
                                <a:lnTo>
                                  <a:pt x="480958" y="393105"/>
                                </a:lnTo>
                                <a:lnTo>
                                  <a:pt x="480891" y="393098"/>
                                </a:lnTo>
                                <a:lnTo>
                                  <a:pt x="480824" y="393090"/>
                                </a:lnTo>
                                <a:lnTo>
                                  <a:pt x="480758" y="393082"/>
                                </a:lnTo>
                                <a:lnTo>
                                  <a:pt x="480691" y="393074"/>
                                </a:lnTo>
                                <a:lnTo>
                                  <a:pt x="480624" y="393067"/>
                                </a:lnTo>
                                <a:lnTo>
                                  <a:pt x="480557" y="393059"/>
                                </a:lnTo>
                                <a:lnTo>
                                  <a:pt x="480491" y="393051"/>
                                </a:lnTo>
                                <a:lnTo>
                                  <a:pt x="480424" y="393043"/>
                                </a:lnTo>
                                <a:lnTo>
                                  <a:pt x="480357" y="393035"/>
                                </a:lnTo>
                                <a:lnTo>
                                  <a:pt x="480290" y="393028"/>
                                </a:lnTo>
                                <a:lnTo>
                                  <a:pt x="480223" y="393020"/>
                                </a:lnTo>
                                <a:lnTo>
                                  <a:pt x="480157" y="393012"/>
                                </a:lnTo>
                                <a:lnTo>
                                  <a:pt x="480090" y="393004"/>
                                </a:lnTo>
                                <a:lnTo>
                                  <a:pt x="480023" y="392997"/>
                                </a:lnTo>
                                <a:lnTo>
                                  <a:pt x="479956" y="392989"/>
                                </a:lnTo>
                                <a:lnTo>
                                  <a:pt x="479889" y="392981"/>
                                </a:lnTo>
                                <a:lnTo>
                                  <a:pt x="479823" y="392973"/>
                                </a:lnTo>
                                <a:lnTo>
                                  <a:pt x="479756" y="392965"/>
                                </a:lnTo>
                                <a:lnTo>
                                  <a:pt x="479689" y="392958"/>
                                </a:lnTo>
                                <a:lnTo>
                                  <a:pt x="479622" y="392950"/>
                                </a:lnTo>
                                <a:lnTo>
                                  <a:pt x="479555" y="392942"/>
                                </a:lnTo>
                                <a:lnTo>
                                  <a:pt x="479489" y="392934"/>
                                </a:lnTo>
                                <a:lnTo>
                                  <a:pt x="479422" y="392926"/>
                                </a:lnTo>
                                <a:lnTo>
                                  <a:pt x="479355" y="392918"/>
                                </a:lnTo>
                                <a:lnTo>
                                  <a:pt x="479288" y="392911"/>
                                </a:lnTo>
                                <a:lnTo>
                                  <a:pt x="479221" y="392903"/>
                                </a:lnTo>
                                <a:lnTo>
                                  <a:pt x="479155" y="392895"/>
                                </a:lnTo>
                                <a:lnTo>
                                  <a:pt x="479088" y="392887"/>
                                </a:lnTo>
                                <a:lnTo>
                                  <a:pt x="479021" y="392879"/>
                                </a:lnTo>
                                <a:lnTo>
                                  <a:pt x="478954" y="392871"/>
                                </a:lnTo>
                                <a:lnTo>
                                  <a:pt x="478888" y="392864"/>
                                </a:lnTo>
                                <a:lnTo>
                                  <a:pt x="478821" y="392856"/>
                                </a:lnTo>
                                <a:lnTo>
                                  <a:pt x="478754" y="392848"/>
                                </a:lnTo>
                                <a:lnTo>
                                  <a:pt x="478687" y="392840"/>
                                </a:lnTo>
                                <a:lnTo>
                                  <a:pt x="478620" y="392832"/>
                                </a:lnTo>
                                <a:lnTo>
                                  <a:pt x="478554" y="392824"/>
                                </a:lnTo>
                                <a:lnTo>
                                  <a:pt x="478487" y="392816"/>
                                </a:lnTo>
                                <a:lnTo>
                                  <a:pt x="478420" y="392808"/>
                                </a:lnTo>
                                <a:lnTo>
                                  <a:pt x="478353" y="392801"/>
                                </a:lnTo>
                                <a:lnTo>
                                  <a:pt x="478286" y="392793"/>
                                </a:lnTo>
                                <a:lnTo>
                                  <a:pt x="478220" y="392785"/>
                                </a:lnTo>
                                <a:lnTo>
                                  <a:pt x="478153" y="392777"/>
                                </a:lnTo>
                                <a:lnTo>
                                  <a:pt x="478086" y="392769"/>
                                </a:lnTo>
                                <a:lnTo>
                                  <a:pt x="478019" y="392761"/>
                                </a:lnTo>
                                <a:lnTo>
                                  <a:pt x="477952" y="392753"/>
                                </a:lnTo>
                                <a:lnTo>
                                  <a:pt x="477886" y="392745"/>
                                </a:lnTo>
                                <a:lnTo>
                                  <a:pt x="477819" y="392737"/>
                                </a:lnTo>
                                <a:lnTo>
                                  <a:pt x="477752" y="392729"/>
                                </a:lnTo>
                                <a:lnTo>
                                  <a:pt x="477685" y="392722"/>
                                </a:lnTo>
                                <a:lnTo>
                                  <a:pt x="477619" y="392714"/>
                                </a:lnTo>
                                <a:lnTo>
                                  <a:pt x="477552" y="392706"/>
                                </a:lnTo>
                                <a:lnTo>
                                  <a:pt x="477485" y="392698"/>
                                </a:lnTo>
                                <a:lnTo>
                                  <a:pt x="477418" y="392690"/>
                                </a:lnTo>
                                <a:lnTo>
                                  <a:pt x="477351" y="392682"/>
                                </a:lnTo>
                                <a:lnTo>
                                  <a:pt x="477285" y="392674"/>
                                </a:lnTo>
                                <a:lnTo>
                                  <a:pt x="477218" y="392666"/>
                                </a:lnTo>
                                <a:lnTo>
                                  <a:pt x="477151" y="392658"/>
                                </a:lnTo>
                                <a:lnTo>
                                  <a:pt x="477084" y="392650"/>
                                </a:lnTo>
                                <a:lnTo>
                                  <a:pt x="477017" y="392642"/>
                                </a:lnTo>
                                <a:lnTo>
                                  <a:pt x="476951" y="392634"/>
                                </a:lnTo>
                                <a:lnTo>
                                  <a:pt x="476884" y="392626"/>
                                </a:lnTo>
                                <a:lnTo>
                                  <a:pt x="476817" y="392618"/>
                                </a:lnTo>
                                <a:lnTo>
                                  <a:pt x="476750" y="392610"/>
                                </a:lnTo>
                                <a:lnTo>
                                  <a:pt x="476683" y="392602"/>
                                </a:lnTo>
                                <a:lnTo>
                                  <a:pt x="476617" y="392594"/>
                                </a:lnTo>
                                <a:lnTo>
                                  <a:pt x="476550" y="392586"/>
                                </a:lnTo>
                                <a:lnTo>
                                  <a:pt x="476483" y="392578"/>
                                </a:lnTo>
                                <a:lnTo>
                                  <a:pt x="476416" y="392570"/>
                                </a:lnTo>
                                <a:lnTo>
                                  <a:pt x="476349" y="392562"/>
                                </a:lnTo>
                                <a:lnTo>
                                  <a:pt x="476283" y="392554"/>
                                </a:lnTo>
                                <a:lnTo>
                                  <a:pt x="476216" y="392546"/>
                                </a:lnTo>
                                <a:lnTo>
                                  <a:pt x="476149" y="392538"/>
                                </a:lnTo>
                                <a:lnTo>
                                  <a:pt x="476082" y="392530"/>
                                </a:lnTo>
                                <a:lnTo>
                                  <a:pt x="476016" y="392522"/>
                                </a:lnTo>
                                <a:lnTo>
                                  <a:pt x="475949" y="392514"/>
                                </a:lnTo>
                                <a:lnTo>
                                  <a:pt x="475882" y="392506"/>
                                </a:lnTo>
                                <a:lnTo>
                                  <a:pt x="475815" y="392498"/>
                                </a:lnTo>
                                <a:lnTo>
                                  <a:pt x="475748" y="392490"/>
                                </a:lnTo>
                                <a:lnTo>
                                  <a:pt x="475682" y="392482"/>
                                </a:lnTo>
                                <a:lnTo>
                                  <a:pt x="475615" y="392474"/>
                                </a:lnTo>
                                <a:lnTo>
                                  <a:pt x="475548" y="392466"/>
                                </a:lnTo>
                                <a:lnTo>
                                  <a:pt x="475481" y="392458"/>
                                </a:lnTo>
                                <a:lnTo>
                                  <a:pt x="475414" y="392450"/>
                                </a:lnTo>
                                <a:lnTo>
                                  <a:pt x="475348" y="392442"/>
                                </a:lnTo>
                                <a:lnTo>
                                  <a:pt x="475281" y="392433"/>
                                </a:lnTo>
                                <a:lnTo>
                                  <a:pt x="475214" y="392425"/>
                                </a:lnTo>
                                <a:lnTo>
                                  <a:pt x="475147" y="392417"/>
                                </a:lnTo>
                                <a:lnTo>
                                  <a:pt x="475080" y="392409"/>
                                </a:lnTo>
                                <a:lnTo>
                                  <a:pt x="475014" y="392401"/>
                                </a:lnTo>
                                <a:lnTo>
                                  <a:pt x="474947" y="392393"/>
                                </a:lnTo>
                                <a:lnTo>
                                  <a:pt x="474880" y="392385"/>
                                </a:lnTo>
                                <a:lnTo>
                                  <a:pt x="474813" y="392377"/>
                                </a:lnTo>
                                <a:lnTo>
                                  <a:pt x="474747" y="392369"/>
                                </a:lnTo>
                                <a:lnTo>
                                  <a:pt x="474680" y="392361"/>
                                </a:lnTo>
                                <a:lnTo>
                                  <a:pt x="474613" y="392353"/>
                                </a:lnTo>
                                <a:lnTo>
                                  <a:pt x="474546" y="392344"/>
                                </a:lnTo>
                                <a:lnTo>
                                  <a:pt x="474479" y="392336"/>
                                </a:lnTo>
                                <a:lnTo>
                                  <a:pt x="474413" y="392328"/>
                                </a:lnTo>
                                <a:lnTo>
                                  <a:pt x="474346" y="392320"/>
                                </a:lnTo>
                                <a:lnTo>
                                  <a:pt x="474279" y="392312"/>
                                </a:lnTo>
                                <a:lnTo>
                                  <a:pt x="474212" y="392304"/>
                                </a:lnTo>
                                <a:lnTo>
                                  <a:pt x="474145" y="392296"/>
                                </a:lnTo>
                                <a:lnTo>
                                  <a:pt x="474079" y="392288"/>
                                </a:lnTo>
                                <a:lnTo>
                                  <a:pt x="474012" y="392279"/>
                                </a:lnTo>
                                <a:lnTo>
                                  <a:pt x="473945" y="392271"/>
                                </a:lnTo>
                                <a:lnTo>
                                  <a:pt x="473878" y="392263"/>
                                </a:lnTo>
                                <a:lnTo>
                                  <a:pt x="473811" y="392255"/>
                                </a:lnTo>
                                <a:lnTo>
                                  <a:pt x="473745" y="392247"/>
                                </a:lnTo>
                                <a:lnTo>
                                  <a:pt x="473678" y="392239"/>
                                </a:lnTo>
                                <a:lnTo>
                                  <a:pt x="473611" y="392230"/>
                                </a:lnTo>
                                <a:lnTo>
                                  <a:pt x="473544" y="392222"/>
                                </a:lnTo>
                                <a:lnTo>
                                  <a:pt x="473478" y="392214"/>
                                </a:lnTo>
                                <a:lnTo>
                                  <a:pt x="473411" y="392206"/>
                                </a:lnTo>
                                <a:lnTo>
                                  <a:pt x="473344" y="392198"/>
                                </a:lnTo>
                                <a:lnTo>
                                  <a:pt x="473277" y="392189"/>
                                </a:lnTo>
                                <a:lnTo>
                                  <a:pt x="473210" y="392181"/>
                                </a:lnTo>
                                <a:lnTo>
                                  <a:pt x="473144" y="392173"/>
                                </a:lnTo>
                                <a:lnTo>
                                  <a:pt x="473077" y="392165"/>
                                </a:lnTo>
                                <a:lnTo>
                                  <a:pt x="473010" y="392157"/>
                                </a:lnTo>
                                <a:lnTo>
                                  <a:pt x="472943" y="392148"/>
                                </a:lnTo>
                                <a:lnTo>
                                  <a:pt x="472876" y="392140"/>
                                </a:lnTo>
                                <a:lnTo>
                                  <a:pt x="472810" y="392132"/>
                                </a:lnTo>
                                <a:lnTo>
                                  <a:pt x="472743" y="392124"/>
                                </a:lnTo>
                                <a:lnTo>
                                  <a:pt x="472676" y="392116"/>
                                </a:lnTo>
                                <a:lnTo>
                                  <a:pt x="472609" y="392107"/>
                                </a:lnTo>
                                <a:lnTo>
                                  <a:pt x="472542" y="392099"/>
                                </a:lnTo>
                                <a:lnTo>
                                  <a:pt x="472476" y="392091"/>
                                </a:lnTo>
                                <a:lnTo>
                                  <a:pt x="472409" y="392083"/>
                                </a:lnTo>
                                <a:lnTo>
                                  <a:pt x="472342" y="392074"/>
                                </a:lnTo>
                                <a:lnTo>
                                  <a:pt x="472275" y="392066"/>
                                </a:lnTo>
                                <a:lnTo>
                                  <a:pt x="472208" y="392058"/>
                                </a:lnTo>
                                <a:lnTo>
                                  <a:pt x="472142" y="392050"/>
                                </a:lnTo>
                                <a:lnTo>
                                  <a:pt x="472075" y="392041"/>
                                </a:lnTo>
                                <a:lnTo>
                                  <a:pt x="472008" y="392033"/>
                                </a:lnTo>
                                <a:lnTo>
                                  <a:pt x="471941" y="392025"/>
                                </a:lnTo>
                                <a:lnTo>
                                  <a:pt x="471875" y="392016"/>
                                </a:lnTo>
                                <a:lnTo>
                                  <a:pt x="471808" y="392008"/>
                                </a:lnTo>
                                <a:lnTo>
                                  <a:pt x="471741" y="392000"/>
                                </a:lnTo>
                                <a:lnTo>
                                  <a:pt x="471674" y="391992"/>
                                </a:lnTo>
                                <a:lnTo>
                                  <a:pt x="471607" y="391983"/>
                                </a:lnTo>
                                <a:lnTo>
                                  <a:pt x="471541" y="391975"/>
                                </a:lnTo>
                                <a:lnTo>
                                  <a:pt x="471474" y="391967"/>
                                </a:lnTo>
                                <a:lnTo>
                                  <a:pt x="471407" y="391958"/>
                                </a:lnTo>
                                <a:lnTo>
                                  <a:pt x="471340" y="391950"/>
                                </a:lnTo>
                                <a:lnTo>
                                  <a:pt x="471273" y="391942"/>
                                </a:lnTo>
                                <a:lnTo>
                                  <a:pt x="471207" y="391933"/>
                                </a:lnTo>
                                <a:lnTo>
                                  <a:pt x="471140" y="391925"/>
                                </a:lnTo>
                                <a:lnTo>
                                  <a:pt x="471073" y="391917"/>
                                </a:lnTo>
                                <a:lnTo>
                                  <a:pt x="471006" y="391908"/>
                                </a:lnTo>
                                <a:lnTo>
                                  <a:pt x="470939" y="391900"/>
                                </a:lnTo>
                                <a:lnTo>
                                  <a:pt x="470873" y="391892"/>
                                </a:lnTo>
                                <a:lnTo>
                                  <a:pt x="470806" y="391883"/>
                                </a:lnTo>
                                <a:lnTo>
                                  <a:pt x="470739" y="391875"/>
                                </a:lnTo>
                                <a:lnTo>
                                  <a:pt x="470672" y="391867"/>
                                </a:lnTo>
                                <a:lnTo>
                                  <a:pt x="470606" y="391858"/>
                                </a:lnTo>
                                <a:lnTo>
                                  <a:pt x="470539" y="391850"/>
                                </a:lnTo>
                                <a:lnTo>
                                  <a:pt x="470472" y="391842"/>
                                </a:lnTo>
                                <a:lnTo>
                                  <a:pt x="470405" y="391833"/>
                                </a:lnTo>
                                <a:lnTo>
                                  <a:pt x="470338" y="391825"/>
                                </a:lnTo>
                                <a:lnTo>
                                  <a:pt x="470272" y="391816"/>
                                </a:lnTo>
                                <a:lnTo>
                                  <a:pt x="470205" y="391808"/>
                                </a:lnTo>
                                <a:lnTo>
                                  <a:pt x="470138" y="391800"/>
                                </a:lnTo>
                                <a:lnTo>
                                  <a:pt x="470071" y="391791"/>
                                </a:lnTo>
                                <a:lnTo>
                                  <a:pt x="470004" y="391783"/>
                                </a:lnTo>
                                <a:lnTo>
                                  <a:pt x="469938" y="391774"/>
                                </a:lnTo>
                                <a:lnTo>
                                  <a:pt x="469871" y="391766"/>
                                </a:lnTo>
                                <a:lnTo>
                                  <a:pt x="469804" y="391758"/>
                                </a:lnTo>
                                <a:lnTo>
                                  <a:pt x="469737" y="391749"/>
                                </a:lnTo>
                                <a:lnTo>
                                  <a:pt x="469670" y="391741"/>
                                </a:lnTo>
                                <a:lnTo>
                                  <a:pt x="469604" y="391732"/>
                                </a:lnTo>
                                <a:lnTo>
                                  <a:pt x="469537" y="391724"/>
                                </a:lnTo>
                                <a:lnTo>
                                  <a:pt x="469470" y="391715"/>
                                </a:lnTo>
                                <a:lnTo>
                                  <a:pt x="469403" y="391707"/>
                                </a:lnTo>
                                <a:lnTo>
                                  <a:pt x="469336" y="391699"/>
                                </a:lnTo>
                                <a:lnTo>
                                  <a:pt x="469270" y="391690"/>
                                </a:lnTo>
                                <a:lnTo>
                                  <a:pt x="469203" y="391682"/>
                                </a:lnTo>
                                <a:lnTo>
                                  <a:pt x="469136" y="391673"/>
                                </a:lnTo>
                                <a:lnTo>
                                  <a:pt x="469069" y="391665"/>
                                </a:lnTo>
                                <a:lnTo>
                                  <a:pt x="469003" y="391656"/>
                                </a:lnTo>
                                <a:lnTo>
                                  <a:pt x="468936" y="391648"/>
                                </a:lnTo>
                                <a:lnTo>
                                  <a:pt x="468869" y="391639"/>
                                </a:lnTo>
                                <a:lnTo>
                                  <a:pt x="468802" y="391631"/>
                                </a:lnTo>
                                <a:lnTo>
                                  <a:pt x="468735" y="391622"/>
                                </a:lnTo>
                                <a:lnTo>
                                  <a:pt x="468669" y="391614"/>
                                </a:lnTo>
                                <a:lnTo>
                                  <a:pt x="468602" y="391605"/>
                                </a:lnTo>
                                <a:lnTo>
                                  <a:pt x="468535" y="391597"/>
                                </a:lnTo>
                                <a:lnTo>
                                  <a:pt x="468468" y="391588"/>
                                </a:lnTo>
                                <a:lnTo>
                                  <a:pt x="468401" y="391580"/>
                                </a:lnTo>
                                <a:lnTo>
                                  <a:pt x="468335" y="391571"/>
                                </a:lnTo>
                                <a:lnTo>
                                  <a:pt x="468268" y="391563"/>
                                </a:lnTo>
                                <a:lnTo>
                                  <a:pt x="468201" y="391554"/>
                                </a:lnTo>
                                <a:lnTo>
                                  <a:pt x="468134" y="391546"/>
                                </a:lnTo>
                                <a:lnTo>
                                  <a:pt x="468067" y="391537"/>
                                </a:lnTo>
                                <a:lnTo>
                                  <a:pt x="468001" y="391529"/>
                                </a:lnTo>
                                <a:lnTo>
                                  <a:pt x="467934" y="391520"/>
                                </a:lnTo>
                                <a:lnTo>
                                  <a:pt x="467867" y="391512"/>
                                </a:lnTo>
                                <a:lnTo>
                                  <a:pt x="467800" y="391503"/>
                                </a:lnTo>
                                <a:lnTo>
                                  <a:pt x="467734" y="391495"/>
                                </a:lnTo>
                                <a:lnTo>
                                  <a:pt x="467667" y="391486"/>
                                </a:lnTo>
                                <a:lnTo>
                                  <a:pt x="467600" y="391478"/>
                                </a:lnTo>
                                <a:lnTo>
                                  <a:pt x="467533" y="391469"/>
                                </a:lnTo>
                                <a:lnTo>
                                  <a:pt x="467466" y="391461"/>
                                </a:lnTo>
                                <a:lnTo>
                                  <a:pt x="467400" y="391452"/>
                                </a:lnTo>
                                <a:lnTo>
                                  <a:pt x="467333" y="391443"/>
                                </a:lnTo>
                                <a:lnTo>
                                  <a:pt x="467266" y="391435"/>
                                </a:lnTo>
                                <a:lnTo>
                                  <a:pt x="467199" y="391426"/>
                                </a:lnTo>
                                <a:lnTo>
                                  <a:pt x="467132" y="391418"/>
                                </a:lnTo>
                                <a:lnTo>
                                  <a:pt x="467066" y="391409"/>
                                </a:lnTo>
                                <a:lnTo>
                                  <a:pt x="466999" y="391400"/>
                                </a:lnTo>
                                <a:lnTo>
                                  <a:pt x="466932" y="391392"/>
                                </a:lnTo>
                                <a:lnTo>
                                  <a:pt x="466865" y="391383"/>
                                </a:lnTo>
                                <a:lnTo>
                                  <a:pt x="466798" y="391375"/>
                                </a:lnTo>
                                <a:lnTo>
                                  <a:pt x="466732" y="391366"/>
                                </a:lnTo>
                                <a:lnTo>
                                  <a:pt x="466665" y="391357"/>
                                </a:lnTo>
                                <a:lnTo>
                                  <a:pt x="466598" y="391349"/>
                                </a:lnTo>
                                <a:lnTo>
                                  <a:pt x="466531" y="391340"/>
                                </a:lnTo>
                                <a:lnTo>
                                  <a:pt x="466464" y="391332"/>
                                </a:lnTo>
                                <a:lnTo>
                                  <a:pt x="466398" y="391323"/>
                                </a:lnTo>
                                <a:lnTo>
                                  <a:pt x="466331" y="391314"/>
                                </a:lnTo>
                                <a:lnTo>
                                  <a:pt x="466264" y="391306"/>
                                </a:lnTo>
                                <a:lnTo>
                                  <a:pt x="466197" y="391297"/>
                                </a:lnTo>
                                <a:lnTo>
                                  <a:pt x="466131" y="391288"/>
                                </a:lnTo>
                                <a:lnTo>
                                  <a:pt x="466064" y="391280"/>
                                </a:lnTo>
                                <a:lnTo>
                                  <a:pt x="465997" y="391271"/>
                                </a:lnTo>
                                <a:lnTo>
                                  <a:pt x="465930" y="391262"/>
                                </a:lnTo>
                                <a:lnTo>
                                  <a:pt x="465863" y="391254"/>
                                </a:lnTo>
                                <a:lnTo>
                                  <a:pt x="465797" y="391245"/>
                                </a:lnTo>
                                <a:lnTo>
                                  <a:pt x="465730" y="391236"/>
                                </a:lnTo>
                                <a:lnTo>
                                  <a:pt x="465663" y="391228"/>
                                </a:lnTo>
                                <a:lnTo>
                                  <a:pt x="465596" y="391219"/>
                                </a:lnTo>
                                <a:lnTo>
                                  <a:pt x="465529" y="391210"/>
                                </a:lnTo>
                                <a:lnTo>
                                  <a:pt x="465463" y="391202"/>
                                </a:lnTo>
                                <a:lnTo>
                                  <a:pt x="465396" y="391193"/>
                                </a:lnTo>
                                <a:lnTo>
                                  <a:pt x="465329" y="391184"/>
                                </a:lnTo>
                                <a:lnTo>
                                  <a:pt x="465262" y="391176"/>
                                </a:lnTo>
                                <a:lnTo>
                                  <a:pt x="465195" y="391167"/>
                                </a:lnTo>
                                <a:lnTo>
                                  <a:pt x="465129" y="391158"/>
                                </a:lnTo>
                                <a:lnTo>
                                  <a:pt x="465062" y="391149"/>
                                </a:lnTo>
                                <a:lnTo>
                                  <a:pt x="464995" y="391141"/>
                                </a:lnTo>
                                <a:lnTo>
                                  <a:pt x="464928" y="391132"/>
                                </a:lnTo>
                                <a:lnTo>
                                  <a:pt x="464862" y="391123"/>
                                </a:lnTo>
                                <a:lnTo>
                                  <a:pt x="464795" y="391115"/>
                                </a:lnTo>
                                <a:lnTo>
                                  <a:pt x="464728" y="391106"/>
                                </a:lnTo>
                                <a:lnTo>
                                  <a:pt x="464661" y="391097"/>
                                </a:lnTo>
                                <a:lnTo>
                                  <a:pt x="464594" y="391088"/>
                                </a:lnTo>
                                <a:lnTo>
                                  <a:pt x="464528" y="391080"/>
                                </a:lnTo>
                                <a:lnTo>
                                  <a:pt x="464461" y="391071"/>
                                </a:lnTo>
                                <a:lnTo>
                                  <a:pt x="464394" y="391062"/>
                                </a:lnTo>
                                <a:lnTo>
                                  <a:pt x="464327" y="391053"/>
                                </a:lnTo>
                                <a:lnTo>
                                  <a:pt x="464260" y="391045"/>
                                </a:lnTo>
                                <a:lnTo>
                                  <a:pt x="464194" y="391036"/>
                                </a:lnTo>
                                <a:lnTo>
                                  <a:pt x="464127" y="391027"/>
                                </a:lnTo>
                                <a:lnTo>
                                  <a:pt x="464060" y="391018"/>
                                </a:lnTo>
                                <a:lnTo>
                                  <a:pt x="463993" y="391009"/>
                                </a:lnTo>
                                <a:lnTo>
                                  <a:pt x="463926" y="391001"/>
                                </a:lnTo>
                                <a:lnTo>
                                  <a:pt x="463860" y="390992"/>
                                </a:lnTo>
                                <a:lnTo>
                                  <a:pt x="463793" y="390983"/>
                                </a:lnTo>
                                <a:lnTo>
                                  <a:pt x="463726" y="390974"/>
                                </a:lnTo>
                                <a:lnTo>
                                  <a:pt x="463659" y="390965"/>
                                </a:lnTo>
                                <a:lnTo>
                                  <a:pt x="463593" y="390957"/>
                                </a:lnTo>
                                <a:lnTo>
                                  <a:pt x="463526" y="390948"/>
                                </a:lnTo>
                                <a:lnTo>
                                  <a:pt x="463459" y="390939"/>
                                </a:lnTo>
                                <a:lnTo>
                                  <a:pt x="463392" y="390930"/>
                                </a:lnTo>
                                <a:lnTo>
                                  <a:pt x="463325" y="390921"/>
                                </a:lnTo>
                                <a:lnTo>
                                  <a:pt x="463259" y="390912"/>
                                </a:lnTo>
                                <a:lnTo>
                                  <a:pt x="463192" y="390904"/>
                                </a:lnTo>
                                <a:lnTo>
                                  <a:pt x="463125" y="390895"/>
                                </a:lnTo>
                                <a:lnTo>
                                  <a:pt x="463058" y="390886"/>
                                </a:lnTo>
                                <a:lnTo>
                                  <a:pt x="462991" y="390877"/>
                                </a:lnTo>
                                <a:lnTo>
                                  <a:pt x="462925" y="390868"/>
                                </a:lnTo>
                                <a:lnTo>
                                  <a:pt x="462858" y="390859"/>
                                </a:lnTo>
                                <a:lnTo>
                                  <a:pt x="462791" y="390850"/>
                                </a:lnTo>
                                <a:lnTo>
                                  <a:pt x="462724" y="390842"/>
                                </a:lnTo>
                                <a:lnTo>
                                  <a:pt x="462657" y="390833"/>
                                </a:lnTo>
                                <a:lnTo>
                                  <a:pt x="462591" y="390824"/>
                                </a:lnTo>
                                <a:lnTo>
                                  <a:pt x="462524" y="390815"/>
                                </a:lnTo>
                                <a:lnTo>
                                  <a:pt x="462457" y="390806"/>
                                </a:lnTo>
                                <a:lnTo>
                                  <a:pt x="462390" y="390797"/>
                                </a:lnTo>
                                <a:lnTo>
                                  <a:pt x="462323" y="390788"/>
                                </a:lnTo>
                                <a:lnTo>
                                  <a:pt x="462257" y="390779"/>
                                </a:lnTo>
                                <a:lnTo>
                                  <a:pt x="462190" y="390770"/>
                                </a:lnTo>
                                <a:lnTo>
                                  <a:pt x="462123" y="390762"/>
                                </a:lnTo>
                                <a:lnTo>
                                  <a:pt x="462056" y="390753"/>
                                </a:lnTo>
                                <a:lnTo>
                                  <a:pt x="461990" y="390744"/>
                                </a:lnTo>
                                <a:lnTo>
                                  <a:pt x="461923" y="390735"/>
                                </a:lnTo>
                                <a:lnTo>
                                  <a:pt x="461856" y="390726"/>
                                </a:lnTo>
                                <a:lnTo>
                                  <a:pt x="461789" y="390717"/>
                                </a:lnTo>
                                <a:lnTo>
                                  <a:pt x="461722" y="390708"/>
                                </a:lnTo>
                                <a:lnTo>
                                  <a:pt x="461656" y="390699"/>
                                </a:lnTo>
                                <a:lnTo>
                                  <a:pt x="461589" y="390690"/>
                                </a:lnTo>
                                <a:lnTo>
                                  <a:pt x="461522" y="390681"/>
                                </a:lnTo>
                                <a:lnTo>
                                  <a:pt x="461455" y="390672"/>
                                </a:lnTo>
                                <a:lnTo>
                                  <a:pt x="461388" y="390663"/>
                                </a:lnTo>
                                <a:lnTo>
                                  <a:pt x="461322" y="390654"/>
                                </a:lnTo>
                                <a:lnTo>
                                  <a:pt x="461255" y="390645"/>
                                </a:lnTo>
                                <a:lnTo>
                                  <a:pt x="461188" y="390636"/>
                                </a:lnTo>
                                <a:lnTo>
                                  <a:pt x="461121" y="390627"/>
                                </a:lnTo>
                                <a:lnTo>
                                  <a:pt x="461054" y="390618"/>
                                </a:lnTo>
                                <a:lnTo>
                                  <a:pt x="460988" y="390609"/>
                                </a:lnTo>
                                <a:lnTo>
                                  <a:pt x="460921" y="390600"/>
                                </a:lnTo>
                                <a:lnTo>
                                  <a:pt x="460854" y="390591"/>
                                </a:lnTo>
                                <a:lnTo>
                                  <a:pt x="460787" y="390582"/>
                                </a:lnTo>
                                <a:lnTo>
                                  <a:pt x="460721" y="390573"/>
                                </a:lnTo>
                                <a:lnTo>
                                  <a:pt x="460654" y="390564"/>
                                </a:lnTo>
                                <a:lnTo>
                                  <a:pt x="460587" y="390555"/>
                                </a:lnTo>
                                <a:lnTo>
                                  <a:pt x="460520" y="390546"/>
                                </a:lnTo>
                                <a:lnTo>
                                  <a:pt x="460453" y="390537"/>
                                </a:lnTo>
                                <a:lnTo>
                                  <a:pt x="460387" y="390528"/>
                                </a:lnTo>
                                <a:lnTo>
                                  <a:pt x="460320" y="390519"/>
                                </a:lnTo>
                                <a:lnTo>
                                  <a:pt x="460253" y="390510"/>
                                </a:lnTo>
                                <a:lnTo>
                                  <a:pt x="460186" y="390501"/>
                                </a:lnTo>
                                <a:lnTo>
                                  <a:pt x="460119" y="390492"/>
                                </a:lnTo>
                                <a:lnTo>
                                  <a:pt x="460053" y="390483"/>
                                </a:lnTo>
                                <a:lnTo>
                                  <a:pt x="459986" y="390474"/>
                                </a:lnTo>
                                <a:lnTo>
                                  <a:pt x="459919" y="390465"/>
                                </a:lnTo>
                                <a:lnTo>
                                  <a:pt x="459852" y="390456"/>
                                </a:lnTo>
                                <a:lnTo>
                                  <a:pt x="459785" y="390447"/>
                                </a:lnTo>
                                <a:lnTo>
                                  <a:pt x="459719" y="390438"/>
                                </a:lnTo>
                                <a:lnTo>
                                  <a:pt x="459652" y="390429"/>
                                </a:lnTo>
                                <a:lnTo>
                                  <a:pt x="459585" y="390420"/>
                                </a:lnTo>
                                <a:lnTo>
                                  <a:pt x="459518" y="390411"/>
                                </a:lnTo>
                                <a:lnTo>
                                  <a:pt x="459451" y="390401"/>
                                </a:lnTo>
                                <a:lnTo>
                                  <a:pt x="459385" y="390392"/>
                                </a:lnTo>
                                <a:lnTo>
                                  <a:pt x="459318" y="390383"/>
                                </a:lnTo>
                                <a:lnTo>
                                  <a:pt x="459251" y="390374"/>
                                </a:lnTo>
                                <a:lnTo>
                                  <a:pt x="459184" y="390365"/>
                                </a:lnTo>
                                <a:lnTo>
                                  <a:pt x="459118" y="390356"/>
                                </a:lnTo>
                                <a:lnTo>
                                  <a:pt x="459051" y="390347"/>
                                </a:lnTo>
                                <a:lnTo>
                                  <a:pt x="458984" y="390338"/>
                                </a:lnTo>
                                <a:lnTo>
                                  <a:pt x="458917" y="390329"/>
                                </a:lnTo>
                                <a:lnTo>
                                  <a:pt x="458850" y="390319"/>
                                </a:lnTo>
                                <a:lnTo>
                                  <a:pt x="458784" y="390310"/>
                                </a:lnTo>
                                <a:lnTo>
                                  <a:pt x="458717" y="390301"/>
                                </a:lnTo>
                                <a:lnTo>
                                  <a:pt x="458650" y="390292"/>
                                </a:lnTo>
                                <a:lnTo>
                                  <a:pt x="458583" y="390283"/>
                                </a:lnTo>
                                <a:lnTo>
                                  <a:pt x="458516" y="390274"/>
                                </a:lnTo>
                                <a:lnTo>
                                  <a:pt x="458450" y="390265"/>
                                </a:lnTo>
                                <a:lnTo>
                                  <a:pt x="458383" y="390255"/>
                                </a:lnTo>
                                <a:lnTo>
                                  <a:pt x="458316" y="390246"/>
                                </a:lnTo>
                                <a:lnTo>
                                  <a:pt x="458249" y="390237"/>
                                </a:lnTo>
                                <a:lnTo>
                                  <a:pt x="458182" y="390228"/>
                                </a:lnTo>
                                <a:lnTo>
                                  <a:pt x="458116" y="390219"/>
                                </a:lnTo>
                                <a:lnTo>
                                  <a:pt x="458049" y="390209"/>
                                </a:lnTo>
                                <a:lnTo>
                                  <a:pt x="457982" y="390200"/>
                                </a:lnTo>
                                <a:lnTo>
                                  <a:pt x="457915" y="390191"/>
                                </a:lnTo>
                                <a:lnTo>
                                  <a:pt x="457849" y="390182"/>
                                </a:lnTo>
                                <a:lnTo>
                                  <a:pt x="457782" y="390173"/>
                                </a:lnTo>
                                <a:lnTo>
                                  <a:pt x="457715" y="390163"/>
                                </a:lnTo>
                                <a:lnTo>
                                  <a:pt x="457648" y="390154"/>
                                </a:lnTo>
                                <a:lnTo>
                                  <a:pt x="457581" y="390145"/>
                                </a:lnTo>
                                <a:lnTo>
                                  <a:pt x="457515" y="390136"/>
                                </a:lnTo>
                                <a:lnTo>
                                  <a:pt x="457448" y="390127"/>
                                </a:lnTo>
                                <a:lnTo>
                                  <a:pt x="457381" y="390117"/>
                                </a:lnTo>
                                <a:lnTo>
                                  <a:pt x="457314" y="390108"/>
                                </a:lnTo>
                                <a:lnTo>
                                  <a:pt x="457247" y="390099"/>
                                </a:lnTo>
                                <a:lnTo>
                                  <a:pt x="457181" y="390090"/>
                                </a:lnTo>
                                <a:lnTo>
                                  <a:pt x="457114" y="390080"/>
                                </a:lnTo>
                                <a:lnTo>
                                  <a:pt x="457047" y="390071"/>
                                </a:lnTo>
                                <a:lnTo>
                                  <a:pt x="456980" y="390062"/>
                                </a:lnTo>
                                <a:lnTo>
                                  <a:pt x="456913" y="390053"/>
                                </a:lnTo>
                                <a:lnTo>
                                  <a:pt x="456847" y="390043"/>
                                </a:lnTo>
                                <a:lnTo>
                                  <a:pt x="456780" y="390034"/>
                                </a:lnTo>
                                <a:lnTo>
                                  <a:pt x="456713" y="390025"/>
                                </a:lnTo>
                                <a:lnTo>
                                  <a:pt x="456646" y="390015"/>
                                </a:lnTo>
                                <a:lnTo>
                                  <a:pt x="456579" y="390006"/>
                                </a:lnTo>
                                <a:lnTo>
                                  <a:pt x="456513" y="389997"/>
                                </a:lnTo>
                                <a:lnTo>
                                  <a:pt x="456446" y="389988"/>
                                </a:lnTo>
                                <a:lnTo>
                                  <a:pt x="456379" y="389978"/>
                                </a:lnTo>
                                <a:lnTo>
                                  <a:pt x="456312" y="389969"/>
                                </a:lnTo>
                                <a:lnTo>
                                  <a:pt x="456246" y="389960"/>
                                </a:lnTo>
                                <a:lnTo>
                                  <a:pt x="456179" y="389950"/>
                                </a:lnTo>
                                <a:lnTo>
                                  <a:pt x="456112" y="389941"/>
                                </a:lnTo>
                                <a:lnTo>
                                  <a:pt x="456045" y="389932"/>
                                </a:lnTo>
                                <a:lnTo>
                                  <a:pt x="455978" y="389922"/>
                                </a:lnTo>
                                <a:lnTo>
                                  <a:pt x="455912" y="389913"/>
                                </a:lnTo>
                                <a:lnTo>
                                  <a:pt x="455845" y="389904"/>
                                </a:lnTo>
                                <a:lnTo>
                                  <a:pt x="455778" y="389894"/>
                                </a:lnTo>
                                <a:lnTo>
                                  <a:pt x="455711" y="389885"/>
                                </a:lnTo>
                                <a:lnTo>
                                  <a:pt x="455644" y="389876"/>
                                </a:lnTo>
                                <a:lnTo>
                                  <a:pt x="455578" y="389866"/>
                                </a:lnTo>
                                <a:lnTo>
                                  <a:pt x="455511" y="389857"/>
                                </a:lnTo>
                                <a:lnTo>
                                  <a:pt x="455444" y="389848"/>
                                </a:lnTo>
                                <a:lnTo>
                                  <a:pt x="455377" y="389838"/>
                                </a:lnTo>
                                <a:lnTo>
                                  <a:pt x="455310" y="389829"/>
                                </a:lnTo>
                                <a:lnTo>
                                  <a:pt x="455244" y="389819"/>
                                </a:lnTo>
                                <a:lnTo>
                                  <a:pt x="455177" y="389810"/>
                                </a:lnTo>
                                <a:lnTo>
                                  <a:pt x="455110" y="389801"/>
                                </a:lnTo>
                                <a:lnTo>
                                  <a:pt x="455043" y="389791"/>
                                </a:lnTo>
                                <a:lnTo>
                                  <a:pt x="454977" y="389782"/>
                                </a:lnTo>
                                <a:lnTo>
                                  <a:pt x="454910" y="389772"/>
                                </a:lnTo>
                                <a:lnTo>
                                  <a:pt x="454843" y="389763"/>
                                </a:lnTo>
                                <a:lnTo>
                                  <a:pt x="454776" y="389754"/>
                                </a:lnTo>
                                <a:lnTo>
                                  <a:pt x="454709" y="389744"/>
                                </a:lnTo>
                                <a:lnTo>
                                  <a:pt x="454643" y="389735"/>
                                </a:lnTo>
                                <a:lnTo>
                                  <a:pt x="454576" y="389725"/>
                                </a:lnTo>
                                <a:lnTo>
                                  <a:pt x="454509" y="389716"/>
                                </a:lnTo>
                                <a:lnTo>
                                  <a:pt x="454442" y="389706"/>
                                </a:lnTo>
                                <a:lnTo>
                                  <a:pt x="454375" y="389697"/>
                                </a:lnTo>
                                <a:lnTo>
                                  <a:pt x="454309" y="389688"/>
                                </a:lnTo>
                                <a:lnTo>
                                  <a:pt x="454242" y="389678"/>
                                </a:lnTo>
                                <a:lnTo>
                                  <a:pt x="454175" y="389669"/>
                                </a:lnTo>
                                <a:lnTo>
                                  <a:pt x="454108" y="389659"/>
                                </a:lnTo>
                                <a:lnTo>
                                  <a:pt x="454041" y="389650"/>
                                </a:lnTo>
                                <a:lnTo>
                                  <a:pt x="453975" y="389640"/>
                                </a:lnTo>
                                <a:lnTo>
                                  <a:pt x="453908" y="389631"/>
                                </a:lnTo>
                                <a:lnTo>
                                  <a:pt x="453841" y="389621"/>
                                </a:lnTo>
                                <a:lnTo>
                                  <a:pt x="453774" y="389612"/>
                                </a:lnTo>
                                <a:lnTo>
                                  <a:pt x="453708" y="389602"/>
                                </a:lnTo>
                                <a:lnTo>
                                  <a:pt x="453641" y="389593"/>
                                </a:lnTo>
                                <a:lnTo>
                                  <a:pt x="453574" y="389583"/>
                                </a:lnTo>
                                <a:lnTo>
                                  <a:pt x="453507" y="389574"/>
                                </a:lnTo>
                                <a:lnTo>
                                  <a:pt x="453440" y="389564"/>
                                </a:lnTo>
                                <a:lnTo>
                                  <a:pt x="453374" y="389555"/>
                                </a:lnTo>
                                <a:lnTo>
                                  <a:pt x="453307" y="389545"/>
                                </a:lnTo>
                                <a:lnTo>
                                  <a:pt x="453240" y="389536"/>
                                </a:lnTo>
                                <a:lnTo>
                                  <a:pt x="453173" y="389526"/>
                                </a:lnTo>
                                <a:lnTo>
                                  <a:pt x="453106" y="389517"/>
                                </a:lnTo>
                                <a:lnTo>
                                  <a:pt x="453040" y="389507"/>
                                </a:lnTo>
                                <a:lnTo>
                                  <a:pt x="452973" y="389498"/>
                                </a:lnTo>
                                <a:lnTo>
                                  <a:pt x="452906" y="389488"/>
                                </a:lnTo>
                                <a:lnTo>
                                  <a:pt x="452839" y="389479"/>
                                </a:lnTo>
                                <a:lnTo>
                                  <a:pt x="452772" y="389469"/>
                                </a:lnTo>
                                <a:lnTo>
                                  <a:pt x="452706" y="389459"/>
                                </a:lnTo>
                                <a:lnTo>
                                  <a:pt x="452639" y="389450"/>
                                </a:lnTo>
                                <a:lnTo>
                                  <a:pt x="452572" y="389440"/>
                                </a:lnTo>
                                <a:lnTo>
                                  <a:pt x="452505" y="389431"/>
                                </a:lnTo>
                                <a:lnTo>
                                  <a:pt x="452438" y="389421"/>
                                </a:lnTo>
                                <a:lnTo>
                                  <a:pt x="452372" y="389412"/>
                                </a:lnTo>
                                <a:lnTo>
                                  <a:pt x="452305" y="389402"/>
                                </a:lnTo>
                                <a:lnTo>
                                  <a:pt x="452238" y="389392"/>
                                </a:lnTo>
                                <a:lnTo>
                                  <a:pt x="452171" y="389383"/>
                                </a:lnTo>
                                <a:lnTo>
                                  <a:pt x="452105" y="389373"/>
                                </a:lnTo>
                                <a:lnTo>
                                  <a:pt x="452038" y="389364"/>
                                </a:lnTo>
                                <a:lnTo>
                                  <a:pt x="451971" y="389354"/>
                                </a:lnTo>
                                <a:lnTo>
                                  <a:pt x="451904" y="389344"/>
                                </a:lnTo>
                                <a:lnTo>
                                  <a:pt x="451837" y="389335"/>
                                </a:lnTo>
                                <a:lnTo>
                                  <a:pt x="451771" y="389325"/>
                                </a:lnTo>
                                <a:lnTo>
                                  <a:pt x="451704" y="389315"/>
                                </a:lnTo>
                                <a:lnTo>
                                  <a:pt x="451637" y="389306"/>
                                </a:lnTo>
                                <a:lnTo>
                                  <a:pt x="451570" y="389296"/>
                                </a:lnTo>
                                <a:lnTo>
                                  <a:pt x="451503" y="389286"/>
                                </a:lnTo>
                                <a:lnTo>
                                  <a:pt x="451437" y="389277"/>
                                </a:lnTo>
                                <a:lnTo>
                                  <a:pt x="451370" y="389267"/>
                                </a:lnTo>
                                <a:lnTo>
                                  <a:pt x="451303" y="389258"/>
                                </a:lnTo>
                                <a:lnTo>
                                  <a:pt x="451236" y="389248"/>
                                </a:lnTo>
                                <a:lnTo>
                                  <a:pt x="451169" y="389238"/>
                                </a:lnTo>
                                <a:lnTo>
                                  <a:pt x="451103" y="389228"/>
                                </a:lnTo>
                                <a:lnTo>
                                  <a:pt x="451036" y="389219"/>
                                </a:lnTo>
                                <a:lnTo>
                                  <a:pt x="450969" y="389209"/>
                                </a:lnTo>
                                <a:lnTo>
                                  <a:pt x="450902" y="389199"/>
                                </a:lnTo>
                                <a:lnTo>
                                  <a:pt x="450836" y="389190"/>
                                </a:lnTo>
                                <a:lnTo>
                                  <a:pt x="450769" y="389180"/>
                                </a:lnTo>
                                <a:lnTo>
                                  <a:pt x="450702" y="389170"/>
                                </a:lnTo>
                                <a:lnTo>
                                  <a:pt x="450635" y="389161"/>
                                </a:lnTo>
                                <a:lnTo>
                                  <a:pt x="450568" y="389151"/>
                                </a:lnTo>
                                <a:lnTo>
                                  <a:pt x="450502" y="389141"/>
                                </a:lnTo>
                                <a:lnTo>
                                  <a:pt x="450435" y="389131"/>
                                </a:lnTo>
                                <a:lnTo>
                                  <a:pt x="450368" y="389122"/>
                                </a:lnTo>
                                <a:lnTo>
                                  <a:pt x="450301" y="389112"/>
                                </a:lnTo>
                                <a:lnTo>
                                  <a:pt x="450234" y="389102"/>
                                </a:lnTo>
                                <a:lnTo>
                                  <a:pt x="450168" y="389093"/>
                                </a:lnTo>
                                <a:lnTo>
                                  <a:pt x="450101" y="389083"/>
                                </a:lnTo>
                                <a:lnTo>
                                  <a:pt x="450034" y="389073"/>
                                </a:lnTo>
                                <a:lnTo>
                                  <a:pt x="449967" y="389063"/>
                                </a:lnTo>
                                <a:lnTo>
                                  <a:pt x="449900" y="389053"/>
                                </a:lnTo>
                                <a:lnTo>
                                  <a:pt x="449834" y="389044"/>
                                </a:lnTo>
                                <a:lnTo>
                                  <a:pt x="449767" y="389034"/>
                                </a:lnTo>
                                <a:lnTo>
                                  <a:pt x="449700" y="389024"/>
                                </a:lnTo>
                                <a:lnTo>
                                  <a:pt x="449633" y="389014"/>
                                </a:lnTo>
                                <a:lnTo>
                                  <a:pt x="449566" y="389005"/>
                                </a:lnTo>
                                <a:lnTo>
                                  <a:pt x="449500" y="388995"/>
                                </a:lnTo>
                                <a:lnTo>
                                  <a:pt x="449433" y="388985"/>
                                </a:lnTo>
                                <a:lnTo>
                                  <a:pt x="449366" y="388975"/>
                                </a:lnTo>
                                <a:lnTo>
                                  <a:pt x="449299" y="388965"/>
                                </a:lnTo>
                                <a:lnTo>
                                  <a:pt x="449233" y="388956"/>
                                </a:lnTo>
                                <a:lnTo>
                                  <a:pt x="449166" y="388946"/>
                                </a:lnTo>
                                <a:lnTo>
                                  <a:pt x="449099" y="388936"/>
                                </a:lnTo>
                                <a:lnTo>
                                  <a:pt x="449032" y="388926"/>
                                </a:lnTo>
                                <a:lnTo>
                                  <a:pt x="448965" y="388916"/>
                                </a:lnTo>
                                <a:lnTo>
                                  <a:pt x="448899" y="388906"/>
                                </a:lnTo>
                                <a:lnTo>
                                  <a:pt x="448832" y="388897"/>
                                </a:lnTo>
                                <a:lnTo>
                                  <a:pt x="448765" y="388887"/>
                                </a:lnTo>
                                <a:lnTo>
                                  <a:pt x="448698" y="388877"/>
                                </a:lnTo>
                                <a:lnTo>
                                  <a:pt x="448631" y="388867"/>
                                </a:lnTo>
                                <a:lnTo>
                                  <a:pt x="448565" y="388857"/>
                                </a:lnTo>
                                <a:lnTo>
                                  <a:pt x="448498" y="388847"/>
                                </a:lnTo>
                                <a:lnTo>
                                  <a:pt x="448431" y="388837"/>
                                </a:lnTo>
                                <a:lnTo>
                                  <a:pt x="448364" y="388828"/>
                                </a:lnTo>
                                <a:lnTo>
                                  <a:pt x="448297" y="388818"/>
                                </a:lnTo>
                                <a:lnTo>
                                  <a:pt x="448231" y="388808"/>
                                </a:lnTo>
                                <a:lnTo>
                                  <a:pt x="448164" y="388798"/>
                                </a:lnTo>
                                <a:lnTo>
                                  <a:pt x="448097" y="388788"/>
                                </a:lnTo>
                                <a:lnTo>
                                  <a:pt x="448030" y="388778"/>
                                </a:lnTo>
                                <a:lnTo>
                                  <a:pt x="447964" y="388768"/>
                                </a:lnTo>
                                <a:lnTo>
                                  <a:pt x="447897" y="388758"/>
                                </a:lnTo>
                                <a:lnTo>
                                  <a:pt x="447830" y="388748"/>
                                </a:lnTo>
                                <a:lnTo>
                                  <a:pt x="447763" y="388738"/>
                                </a:lnTo>
                                <a:lnTo>
                                  <a:pt x="447696" y="388729"/>
                                </a:lnTo>
                                <a:lnTo>
                                  <a:pt x="447630" y="388719"/>
                                </a:lnTo>
                                <a:lnTo>
                                  <a:pt x="447563" y="388709"/>
                                </a:lnTo>
                                <a:lnTo>
                                  <a:pt x="447496" y="388699"/>
                                </a:lnTo>
                                <a:lnTo>
                                  <a:pt x="447429" y="388689"/>
                                </a:lnTo>
                                <a:lnTo>
                                  <a:pt x="447362" y="388679"/>
                                </a:lnTo>
                                <a:lnTo>
                                  <a:pt x="447296" y="388669"/>
                                </a:lnTo>
                                <a:lnTo>
                                  <a:pt x="447229" y="388659"/>
                                </a:lnTo>
                                <a:lnTo>
                                  <a:pt x="447162" y="388649"/>
                                </a:lnTo>
                                <a:lnTo>
                                  <a:pt x="447095" y="388639"/>
                                </a:lnTo>
                                <a:lnTo>
                                  <a:pt x="447028" y="388629"/>
                                </a:lnTo>
                                <a:lnTo>
                                  <a:pt x="446962" y="388619"/>
                                </a:lnTo>
                                <a:lnTo>
                                  <a:pt x="446895" y="388609"/>
                                </a:lnTo>
                                <a:lnTo>
                                  <a:pt x="446828" y="388599"/>
                                </a:lnTo>
                                <a:lnTo>
                                  <a:pt x="446761" y="388589"/>
                                </a:lnTo>
                                <a:lnTo>
                                  <a:pt x="446695" y="388579"/>
                                </a:lnTo>
                                <a:lnTo>
                                  <a:pt x="446628" y="388569"/>
                                </a:lnTo>
                                <a:lnTo>
                                  <a:pt x="446561" y="388559"/>
                                </a:lnTo>
                                <a:lnTo>
                                  <a:pt x="446494" y="388549"/>
                                </a:lnTo>
                                <a:lnTo>
                                  <a:pt x="446427" y="388539"/>
                                </a:lnTo>
                                <a:lnTo>
                                  <a:pt x="446361" y="388529"/>
                                </a:lnTo>
                                <a:lnTo>
                                  <a:pt x="446294" y="388519"/>
                                </a:lnTo>
                                <a:lnTo>
                                  <a:pt x="446227" y="388509"/>
                                </a:lnTo>
                                <a:lnTo>
                                  <a:pt x="446160" y="388499"/>
                                </a:lnTo>
                                <a:lnTo>
                                  <a:pt x="446093" y="388489"/>
                                </a:lnTo>
                                <a:lnTo>
                                  <a:pt x="446027" y="388479"/>
                                </a:lnTo>
                                <a:lnTo>
                                  <a:pt x="445960" y="388469"/>
                                </a:lnTo>
                                <a:lnTo>
                                  <a:pt x="445893" y="388459"/>
                                </a:lnTo>
                                <a:lnTo>
                                  <a:pt x="445826" y="388449"/>
                                </a:lnTo>
                                <a:lnTo>
                                  <a:pt x="445759" y="388439"/>
                                </a:lnTo>
                                <a:lnTo>
                                  <a:pt x="445693" y="388428"/>
                                </a:lnTo>
                                <a:lnTo>
                                  <a:pt x="445626" y="388418"/>
                                </a:lnTo>
                                <a:lnTo>
                                  <a:pt x="445559" y="388408"/>
                                </a:lnTo>
                                <a:lnTo>
                                  <a:pt x="445492" y="388398"/>
                                </a:lnTo>
                                <a:lnTo>
                                  <a:pt x="445425" y="388388"/>
                                </a:lnTo>
                                <a:lnTo>
                                  <a:pt x="445359" y="388378"/>
                                </a:lnTo>
                                <a:lnTo>
                                  <a:pt x="445292" y="388368"/>
                                </a:lnTo>
                                <a:lnTo>
                                  <a:pt x="445225" y="388358"/>
                                </a:lnTo>
                                <a:lnTo>
                                  <a:pt x="445158" y="388348"/>
                                </a:lnTo>
                                <a:lnTo>
                                  <a:pt x="445092" y="388338"/>
                                </a:lnTo>
                                <a:lnTo>
                                  <a:pt x="445025" y="388327"/>
                                </a:lnTo>
                                <a:lnTo>
                                  <a:pt x="444958" y="388317"/>
                                </a:lnTo>
                                <a:lnTo>
                                  <a:pt x="444891" y="388307"/>
                                </a:lnTo>
                                <a:lnTo>
                                  <a:pt x="444824" y="388297"/>
                                </a:lnTo>
                                <a:lnTo>
                                  <a:pt x="444758" y="388287"/>
                                </a:lnTo>
                                <a:lnTo>
                                  <a:pt x="444691" y="388277"/>
                                </a:lnTo>
                                <a:lnTo>
                                  <a:pt x="444624" y="388267"/>
                                </a:lnTo>
                                <a:lnTo>
                                  <a:pt x="444557" y="388256"/>
                                </a:lnTo>
                                <a:lnTo>
                                  <a:pt x="444490" y="388246"/>
                                </a:lnTo>
                                <a:lnTo>
                                  <a:pt x="444424" y="388236"/>
                                </a:lnTo>
                                <a:lnTo>
                                  <a:pt x="444357" y="388226"/>
                                </a:lnTo>
                                <a:lnTo>
                                  <a:pt x="444290" y="388216"/>
                                </a:lnTo>
                                <a:lnTo>
                                  <a:pt x="444223" y="388206"/>
                                </a:lnTo>
                                <a:lnTo>
                                  <a:pt x="444156" y="388195"/>
                                </a:lnTo>
                                <a:lnTo>
                                  <a:pt x="444090" y="388185"/>
                                </a:lnTo>
                                <a:lnTo>
                                  <a:pt x="444023" y="388175"/>
                                </a:lnTo>
                                <a:lnTo>
                                  <a:pt x="443956" y="388165"/>
                                </a:lnTo>
                                <a:lnTo>
                                  <a:pt x="443889" y="388155"/>
                                </a:lnTo>
                                <a:lnTo>
                                  <a:pt x="443823" y="388144"/>
                                </a:lnTo>
                                <a:lnTo>
                                  <a:pt x="443756" y="388134"/>
                                </a:lnTo>
                                <a:lnTo>
                                  <a:pt x="443689" y="388124"/>
                                </a:lnTo>
                                <a:lnTo>
                                  <a:pt x="443622" y="388114"/>
                                </a:lnTo>
                                <a:lnTo>
                                  <a:pt x="443555" y="388103"/>
                                </a:lnTo>
                                <a:lnTo>
                                  <a:pt x="443489" y="388093"/>
                                </a:lnTo>
                                <a:lnTo>
                                  <a:pt x="443422" y="388083"/>
                                </a:lnTo>
                                <a:lnTo>
                                  <a:pt x="443355" y="388073"/>
                                </a:lnTo>
                                <a:lnTo>
                                  <a:pt x="443288" y="388062"/>
                                </a:lnTo>
                                <a:lnTo>
                                  <a:pt x="443221" y="388052"/>
                                </a:lnTo>
                                <a:lnTo>
                                  <a:pt x="443155" y="388042"/>
                                </a:lnTo>
                                <a:lnTo>
                                  <a:pt x="443088" y="388032"/>
                                </a:lnTo>
                                <a:lnTo>
                                  <a:pt x="443021" y="388021"/>
                                </a:lnTo>
                                <a:lnTo>
                                  <a:pt x="442954" y="388011"/>
                                </a:lnTo>
                                <a:lnTo>
                                  <a:pt x="442887" y="388001"/>
                                </a:lnTo>
                                <a:lnTo>
                                  <a:pt x="442821" y="387990"/>
                                </a:lnTo>
                                <a:lnTo>
                                  <a:pt x="442754" y="387980"/>
                                </a:lnTo>
                                <a:lnTo>
                                  <a:pt x="442687" y="387970"/>
                                </a:lnTo>
                                <a:lnTo>
                                  <a:pt x="442620" y="387960"/>
                                </a:lnTo>
                                <a:lnTo>
                                  <a:pt x="442553" y="387949"/>
                                </a:lnTo>
                                <a:lnTo>
                                  <a:pt x="442487" y="387939"/>
                                </a:lnTo>
                                <a:lnTo>
                                  <a:pt x="442420" y="387929"/>
                                </a:lnTo>
                                <a:lnTo>
                                  <a:pt x="442353" y="387918"/>
                                </a:lnTo>
                                <a:lnTo>
                                  <a:pt x="442286" y="387908"/>
                                </a:lnTo>
                                <a:lnTo>
                                  <a:pt x="442220" y="387898"/>
                                </a:lnTo>
                                <a:lnTo>
                                  <a:pt x="442153" y="387887"/>
                                </a:lnTo>
                                <a:lnTo>
                                  <a:pt x="442086" y="387877"/>
                                </a:lnTo>
                                <a:lnTo>
                                  <a:pt x="442019" y="387867"/>
                                </a:lnTo>
                                <a:lnTo>
                                  <a:pt x="441952" y="387856"/>
                                </a:lnTo>
                                <a:lnTo>
                                  <a:pt x="441886" y="387846"/>
                                </a:lnTo>
                                <a:lnTo>
                                  <a:pt x="441819" y="387835"/>
                                </a:lnTo>
                                <a:lnTo>
                                  <a:pt x="441752" y="387825"/>
                                </a:lnTo>
                                <a:lnTo>
                                  <a:pt x="441685" y="387815"/>
                                </a:lnTo>
                                <a:lnTo>
                                  <a:pt x="441618" y="387804"/>
                                </a:lnTo>
                                <a:lnTo>
                                  <a:pt x="441552" y="387794"/>
                                </a:lnTo>
                                <a:lnTo>
                                  <a:pt x="441485" y="387784"/>
                                </a:lnTo>
                                <a:lnTo>
                                  <a:pt x="441418" y="387773"/>
                                </a:lnTo>
                                <a:lnTo>
                                  <a:pt x="441351" y="387763"/>
                                </a:lnTo>
                                <a:lnTo>
                                  <a:pt x="441284" y="387752"/>
                                </a:lnTo>
                                <a:lnTo>
                                  <a:pt x="441218" y="387742"/>
                                </a:lnTo>
                                <a:lnTo>
                                  <a:pt x="441151" y="387732"/>
                                </a:lnTo>
                                <a:lnTo>
                                  <a:pt x="441084" y="387721"/>
                                </a:lnTo>
                                <a:lnTo>
                                  <a:pt x="441017" y="387711"/>
                                </a:lnTo>
                                <a:lnTo>
                                  <a:pt x="440951" y="387700"/>
                                </a:lnTo>
                                <a:lnTo>
                                  <a:pt x="440884" y="387690"/>
                                </a:lnTo>
                                <a:lnTo>
                                  <a:pt x="440817" y="387679"/>
                                </a:lnTo>
                                <a:lnTo>
                                  <a:pt x="440750" y="387669"/>
                                </a:lnTo>
                                <a:lnTo>
                                  <a:pt x="440683" y="387658"/>
                                </a:lnTo>
                                <a:lnTo>
                                  <a:pt x="440617" y="387648"/>
                                </a:lnTo>
                                <a:lnTo>
                                  <a:pt x="440550" y="387638"/>
                                </a:lnTo>
                                <a:lnTo>
                                  <a:pt x="440483" y="387627"/>
                                </a:lnTo>
                                <a:lnTo>
                                  <a:pt x="440416" y="387617"/>
                                </a:lnTo>
                                <a:lnTo>
                                  <a:pt x="440349" y="387606"/>
                                </a:lnTo>
                                <a:lnTo>
                                  <a:pt x="440283" y="387596"/>
                                </a:lnTo>
                                <a:lnTo>
                                  <a:pt x="440216" y="387585"/>
                                </a:lnTo>
                                <a:lnTo>
                                  <a:pt x="440149" y="387575"/>
                                </a:lnTo>
                                <a:lnTo>
                                  <a:pt x="440082" y="387564"/>
                                </a:lnTo>
                                <a:lnTo>
                                  <a:pt x="440015" y="387554"/>
                                </a:lnTo>
                                <a:lnTo>
                                  <a:pt x="439949" y="387543"/>
                                </a:lnTo>
                                <a:lnTo>
                                  <a:pt x="439882" y="387533"/>
                                </a:lnTo>
                                <a:lnTo>
                                  <a:pt x="439815" y="387522"/>
                                </a:lnTo>
                                <a:lnTo>
                                  <a:pt x="439748" y="387511"/>
                                </a:lnTo>
                                <a:lnTo>
                                  <a:pt x="439681" y="387501"/>
                                </a:lnTo>
                                <a:lnTo>
                                  <a:pt x="439615" y="387490"/>
                                </a:lnTo>
                                <a:lnTo>
                                  <a:pt x="439548" y="387480"/>
                                </a:lnTo>
                                <a:lnTo>
                                  <a:pt x="439481" y="387469"/>
                                </a:lnTo>
                                <a:lnTo>
                                  <a:pt x="439414" y="387459"/>
                                </a:lnTo>
                                <a:lnTo>
                                  <a:pt x="439348" y="387448"/>
                                </a:lnTo>
                                <a:lnTo>
                                  <a:pt x="439281" y="387438"/>
                                </a:lnTo>
                                <a:lnTo>
                                  <a:pt x="439214" y="387427"/>
                                </a:lnTo>
                                <a:lnTo>
                                  <a:pt x="439147" y="387416"/>
                                </a:lnTo>
                                <a:lnTo>
                                  <a:pt x="439080" y="387406"/>
                                </a:lnTo>
                                <a:lnTo>
                                  <a:pt x="439014" y="387395"/>
                                </a:lnTo>
                                <a:lnTo>
                                  <a:pt x="438947" y="387385"/>
                                </a:lnTo>
                                <a:lnTo>
                                  <a:pt x="438880" y="387374"/>
                                </a:lnTo>
                                <a:lnTo>
                                  <a:pt x="438813" y="387364"/>
                                </a:lnTo>
                                <a:lnTo>
                                  <a:pt x="438746" y="387353"/>
                                </a:lnTo>
                                <a:lnTo>
                                  <a:pt x="438680" y="387342"/>
                                </a:lnTo>
                                <a:lnTo>
                                  <a:pt x="438613" y="387332"/>
                                </a:lnTo>
                                <a:lnTo>
                                  <a:pt x="438546" y="387321"/>
                                </a:lnTo>
                                <a:lnTo>
                                  <a:pt x="438479" y="387310"/>
                                </a:lnTo>
                                <a:lnTo>
                                  <a:pt x="438412" y="387300"/>
                                </a:lnTo>
                                <a:lnTo>
                                  <a:pt x="438346" y="387289"/>
                                </a:lnTo>
                                <a:lnTo>
                                  <a:pt x="438279" y="387279"/>
                                </a:lnTo>
                                <a:lnTo>
                                  <a:pt x="438212" y="387268"/>
                                </a:lnTo>
                                <a:lnTo>
                                  <a:pt x="438145" y="387257"/>
                                </a:lnTo>
                                <a:lnTo>
                                  <a:pt x="438079" y="387247"/>
                                </a:lnTo>
                                <a:lnTo>
                                  <a:pt x="438012" y="387236"/>
                                </a:lnTo>
                                <a:lnTo>
                                  <a:pt x="437945" y="387225"/>
                                </a:lnTo>
                                <a:lnTo>
                                  <a:pt x="437878" y="387215"/>
                                </a:lnTo>
                                <a:lnTo>
                                  <a:pt x="437811" y="387204"/>
                                </a:lnTo>
                                <a:lnTo>
                                  <a:pt x="437745" y="387193"/>
                                </a:lnTo>
                                <a:lnTo>
                                  <a:pt x="437678" y="387182"/>
                                </a:lnTo>
                                <a:lnTo>
                                  <a:pt x="437611" y="387172"/>
                                </a:lnTo>
                                <a:lnTo>
                                  <a:pt x="437544" y="387161"/>
                                </a:lnTo>
                                <a:lnTo>
                                  <a:pt x="437477" y="387150"/>
                                </a:lnTo>
                                <a:lnTo>
                                  <a:pt x="437411" y="387140"/>
                                </a:lnTo>
                                <a:lnTo>
                                  <a:pt x="437344" y="387129"/>
                                </a:lnTo>
                                <a:lnTo>
                                  <a:pt x="437277" y="387118"/>
                                </a:lnTo>
                                <a:lnTo>
                                  <a:pt x="437210" y="387107"/>
                                </a:lnTo>
                                <a:lnTo>
                                  <a:pt x="437143" y="387097"/>
                                </a:lnTo>
                                <a:lnTo>
                                  <a:pt x="437077" y="387086"/>
                                </a:lnTo>
                                <a:lnTo>
                                  <a:pt x="437010" y="387075"/>
                                </a:lnTo>
                                <a:lnTo>
                                  <a:pt x="436943" y="387065"/>
                                </a:lnTo>
                                <a:lnTo>
                                  <a:pt x="436876" y="387054"/>
                                </a:lnTo>
                                <a:lnTo>
                                  <a:pt x="436810" y="387043"/>
                                </a:lnTo>
                                <a:lnTo>
                                  <a:pt x="436743" y="387032"/>
                                </a:lnTo>
                                <a:lnTo>
                                  <a:pt x="436676" y="387021"/>
                                </a:lnTo>
                                <a:lnTo>
                                  <a:pt x="436609" y="387011"/>
                                </a:lnTo>
                                <a:lnTo>
                                  <a:pt x="436542" y="387000"/>
                                </a:lnTo>
                                <a:lnTo>
                                  <a:pt x="436476" y="386989"/>
                                </a:lnTo>
                                <a:lnTo>
                                  <a:pt x="436409" y="386978"/>
                                </a:lnTo>
                                <a:lnTo>
                                  <a:pt x="436342" y="386968"/>
                                </a:lnTo>
                                <a:lnTo>
                                  <a:pt x="436275" y="386957"/>
                                </a:lnTo>
                                <a:lnTo>
                                  <a:pt x="436208" y="386946"/>
                                </a:lnTo>
                                <a:lnTo>
                                  <a:pt x="436142" y="386935"/>
                                </a:lnTo>
                                <a:lnTo>
                                  <a:pt x="436075" y="386924"/>
                                </a:lnTo>
                                <a:lnTo>
                                  <a:pt x="436008" y="386913"/>
                                </a:lnTo>
                                <a:lnTo>
                                  <a:pt x="435941" y="386903"/>
                                </a:lnTo>
                                <a:lnTo>
                                  <a:pt x="435874" y="386892"/>
                                </a:lnTo>
                                <a:lnTo>
                                  <a:pt x="435808" y="386881"/>
                                </a:lnTo>
                                <a:lnTo>
                                  <a:pt x="435741" y="386870"/>
                                </a:lnTo>
                                <a:lnTo>
                                  <a:pt x="435674" y="386859"/>
                                </a:lnTo>
                                <a:lnTo>
                                  <a:pt x="435607" y="386848"/>
                                </a:lnTo>
                                <a:lnTo>
                                  <a:pt x="435540" y="386838"/>
                                </a:lnTo>
                                <a:lnTo>
                                  <a:pt x="435474" y="386827"/>
                                </a:lnTo>
                                <a:lnTo>
                                  <a:pt x="435407" y="386816"/>
                                </a:lnTo>
                                <a:lnTo>
                                  <a:pt x="435340" y="386805"/>
                                </a:lnTo>
                                <a:lnTo>
                                  <a:pt x="435273" y="386794"/>
                                </a:lnTo>
                                <a:lnTo>
                                  <a:pt x="435207" y="386783"/>
                                </a:lnTo>
                                <a:lnTo>
                                  <a:pt x="435140" y="386772"/>
                                </a:lnTo>
                                <a:lnTo>
                                  <a:pt x="435073" y="386761"/>
                                </a:lnTo>
                                <a:lnTo>
                                  <a:pt x="435006" y="386750"/>
                                </a:lnTo>
                                <a:lnTo>
                                  <a:pt x="434939" y="386740"/>
                                </a:lnTo>
                                <a:lnTo>
                                  <a:pt x="434873" y="386729"/>
                                </a:lnTo>
                                <a:lnTo>
                                  <a:pt x="434806" y="386718"/>
                                </a:lnTo>
                                <a:lnTo>
                                  <a:pt x="434739" y="386707"/>
                                </a:lnTo>
                                <a:lnTo>
                                  <a:pt x="434672" y="386696"/>
                                </a:lnTo>
                                <a:lnTo>
                                  <a:pt x="434605" y="386685"/>
                                </a:lnTo>
                                <a:lnTo>
                                  <a:pt x="434539" y="386674"/>
                                </a:lnTo>
                                <a:lnTo>
                                  <a:pt x="434472" y="386663"/>
                                </a:lnTo>
                                <a:lnTo>
                                  <a:pt x="434405" y="386652"/>
                                </a:lnTo>
                                <a:lnTo>
                                  <a:pt x="434338" y="386641"/>
                                </a:lnTo>
                                <a:lnTo>
                                  <a:pt x="434271" y="386630"/>
                                </a:lnTo>
                                <a:lnTo>
                                  <a:pt x="434205" y="386619"/>
                                </a:lnTo>
                                <a:lnTo>
                                  <a:pt x="434138" y="386608"/>
                                </a:lnTo>
                                <a:lnTo>
                                  <a:pt x="434071" y="386597"/>
                                </a:lnTo>
                                <a:lnTo>
                                  <a:pt x="434004" y="386586"/>
                                </a:lnTo>
                                <a:lnTo>
                                  <a:pt x="433938" y="386575"/>
                                </a:lnTo>
                                <a:lnTo>
                                  <a:pt x="433871" y="386564"/>
                                </a:lnTo>
                                <a:lnTo>
                                  <a:pt x="433804" y="386553"/>
                                </a:lnTo>
                                <a:lnTo>
                                  <a:pt x="433737" y="386542"/>
                                </a:lnTo>
                                <a:lnTo>
                                  <a:pt x="433670" y="386531"/>
                                </a:lnTo>
                                <a:lnTo>
                                  <a:pt x="433604" y="386520"/>
                                </a:lnTo>
                                <a:lnTo>
                                  <a:pt x="433537" y="386509"/>
                                </a:lnTo>
                                <a:lnTo>
                                  <a:pt x="433470" y="386498"/>
                                </a:lnTo>
                                <a:lnTo>
                                  <a:pt x="433403" y="386487"/>
                                </a:lnTo>
                                <a:lnTo>
                                  <a:pt x="433336" y="386476"/>
                                </a:lnTo>
                                <a:lnTo>
                                  <a:pt x="433270" y="386465"/>
                                </a:lnTo>
                                <a:lnTo>
                                  <a:pt x="433203" y="386454"/>
                                </a:lnTo>
                                <a:lnTo>
                                  <a:pt x="433136" y="386443"/>
                                </a:lnTo>
                                <a:lnTo>
                                  <a:pt x="433069" y="386432"/>
                                </a:lnTo>
                                <a:lnTo>
                                  <a:pt x="433002" y="386421"/>
                                </a:lnTo>
                                <a:lnTo>
                                  <a:pt x="432936" y="386410"/>
                                </a:lnTo>
                                <a:lnTo>
                                  <a:pt x="432869" y="386399"/>
                                </a:lnTo>
                                <a:lnTo>
                                  <a:pt x="432802" y="386387"/>
                                </a:lnTo>
                                <a:lnTo>
                                  <a:pt x="432735" y="386376"/>
                                </a:lnTo>
                                <a:lnTo>
                                  <a:pt x="432668" y="386365"/>
                                </a:lnTo>
                                <a:lnTo>
                                  <a:pt x="432602" y="386354"/>
                                </a:lnTo>
                                <a:lnTo>
                                  <a:pt x="432535" y="386343"/>
                                </a:lnTo>
                                <a:lnTo>
                                  <a:pt x="432468" y="386332"/>
                                </a:lnTo>
                                <a:lnTo>
                                  <a:pt x="432401" y="386321"/>
                                </a:lnTo>
                                <a:lnTo>
                                  <a:pt x="432335" y="386310"/>
                                </a:lnTo>
                                <a:lnTo>
                                  <a:pt x="432268" y="386299"/>
                                </a:lnTo>
                                <a:lnTo>
                                  <a:pt x="432201" y="386287"/>
                                </a:lnTo>
                                <a:lnTo>
                                  <a:pt x="432134" y="386276"/>
                                </a:lnTo>
                                <a:lnTo>
                                  <a:pt x="432067" y="386265"/>
                                </a:lnTo>
                                <a:lnTo>
                                  <a:pt x="432001" y="386254"/>
                                </a:lnTo>
                                <a:lnTo>
                                  <a:pt x="431934" y="386243"/>
                                </a:lnTo>
                                <a:lnTo>
                                  <a:pt x="431867" y="386232"/>
                                </a:lnTo>
                                <a:lnTo>
                                  <a:pt x="431800" y="386221"/>
                                </a:lnTo>
                                <a:lnTo>
                                  <a:pt x="431733" y="386209"/>
                                </a:lnTo>
                                <a:lnTo>
                                  <a:pt x="431667" y="386198"/>
                                </a:lnTo>
                                <a:lnTo>
                                  <a:pt x="431600" y="386187"/>
                                </a:lnTo>
                                <a:lnTo>
                                  <a:pt x="431533" y="386176"/>
                                </a:lnTo>
                                <a:lnTo>
                                  <a:pt x="431466" y="386165"/>
                                </a:lnTo>
                                <a:lnTo>
                                  <a:pt x="431399" y="386153"/>
                                </a:lnTo>
                                <a:lnTo>
                                  <a:pt x="431333" y="386142"/>
                                </a:lnTo>
                                <a:lnTo>
                                  <a:pt x="431266" y="386131"/>
                                </a:lnTo>
                                <a:lnTo>
                                  <a:pt x="431199" y="386120"/>
                                </a:lnTo>
                                <a:lnTo>
                                  <a:pt x="431132" y="386109"/>
                                </a:lnTo>
                                <a:lnTo>
                                  <a:pt x="431066" y="386097"/>
                                </a:lnTo>
                                <a:lnTo>
                                  <a:pt x="430999" y="386086"/>
                                </a:lnTo>
                                <a:lnTo>
                                  <a:pt x="430932" y="386075"/>
                                </a:lnTo>
                                <a:lnTo>
                                  <a:pt x="430865" y="386064"/>
                                </a:lnTo>
                                <a:lnTo>
                                  <a:pt x="430798" y="386052"/>
                                </a:lnTo>
                                <a:lnTo>
                                  <a:pt x="430732" y="386041"/>
                                </a:lnTo>
                                <a:lnTo>
                                  <a:pt x="430665" y="386030"/>
                                </a:lnTo>
                                <a:lnTo>
                                  <a:pt x="430598" y="386019"/>
                                </a:lnTo>
                                <a:lnTo>
                                  <a:pt x="430531" y="386007"/>
                                </a:lnTo>
                                <a:lnTo>
                                  <a:pt x="430464" y="385996"/>
                                </a:lnTo>
                                <a:lnTo>
                                  <a:pt x="430398" y="385985"/>
                                </a:lnTo>
                                <a:lnTo>
                                  <a:pt x="430331" y="385973"/>
                                </a:lnTo>
                                <a:lnTo>
                                  <a:pt x="430264" y="385962"/>
                                </a:lnTo>
                                <a:lnTo>
                                  <a:pt x="430197" y="385951"/>
                                </a:lnTo>
                                <a:lnTo>
                                  <a:pt x="430130" y="385940"/>
                                </a:lnTo>
                                <a:lnTo>
                                  <a:pt x="430064" y="385928"/>
                                </a:lnTo>
                                <a:lnTo>
                                  <a:pt x="429997" y="385917"/>
                                </a:lnTo>
                                <a:lnTo>
                                  <a:pt x="429930" y="385906"/>
                                </a:lnTo>
                                <a:lnTo>
                                  <a:pt x="429863" y="385894"/>
                                </a:lnTo>
                                <a:lnTo>
                                  <a:pt x="429797" y="385883"/>
                                </a:lnTo>
                                <a:lnTo>
                                  <a:pt x="429730" y="385872"/>
                                </a:lnTo>
                                <a:lnTo>
                                  <a:pt x="429663" y="385860"/>
                                </a:lnTo>
                                <a:lnTo>
                                  <a:pt x="429596" y="385849"/>
                                </a:lnTo>
                                <a:lnTo>
                                  <a:pt x="429529" y="385838"/>
                                </a:lnTo>
                                <a:lnTo>
                                  <a:pt x="429463" y="385826"/>
                                </a:lnTo>
                                <a:lnTo>
                                  <a:pt x="429396" y="385815"/>
                                </a:lnTo>
                                <a:lnTo>
                                  <a:pt x="429329" y="385803"/>
                                </a:lnTo>
                                <a:lnTo>
                                  <a:pt x="429262" y="385792"/>
                                </a:lnTo>
                                <a:lnTo>
                                  <a:pt x="429195" y="385781"/>
                                </a:lnTo>
                                <a:lnTo>
                                  <a:pt x="429129" y="385769"/>
                                </a:lnTo>
                                <a:lnTo>
                                  <a:pt x="429062" y="385758"/>
                                </a:lnTo>
                                <a:lnTo>
                                  <a:pt x="428995" y="385746"/>
                                </a:lnTo>
                                <a:lnTo>
                                  <a:pt x="428928" y="385735"/>
                                </a:lnTo>
                                <a:lnTo>
                                  <a:pt x="428861" y="385724"/>
                                </a:lnTo>
                                <a:lnTo>
                                  <a:pt x="428795" y="385712"/>
                                </a:lnTo>
                                <a:lnTo>
                                  <a:pt x="428728" y="385701"/>
                                </a:lnTo>
                                <a:lnTo>
                                  <a:pt x="428661" y="385689"/>
                                </a:lnTo>
                                <a:lnTo>
                                  <a:pt x="428594" y="385678"/>
                                </a:lnTo>
                                <a:lnTo>
                                  <a:pt x="428527" y="385667"/>
                                </a:lnTo>
                                <a:lnTo>
                                  <a:pt x="428461" y="385655"/>
                                </a:lnTo>
                                <a:lnTo>
                                  <a:pt x="428394" y="385644"/>
                                </a:lnTo>
                                <a:lnTo>
                                  <a:pt x="428327" y="385632"/>
                                </a:lnTo>
                                <a:lnTo>
                                  <a:pt x="428260" y="385621"/>
                                </a:lnTo>
                                <a:lnTo>
                                  <a:pt x="428194" y="385609"/>
                                </a:lnTo>
                                <a:lnTo>
                                  <a:pt x="428127" y="385598"/>
                                </a:lnTo>
                                <a:lnTo>
                                  <a:pt x="428060" y="385586"/>
                                </a:lnTo>
                                <a:lnTo>
                                  <a:pt x="427993" y="385575"/>
                                </a:lnTo>
                                <a:lnTo>
                                  <a:pt x="427926" y="385563"/>
                                </a:lnTo>
                                <a:lnTo>
                                  <a:pt x="427860" y="385552"/>
                                </a:lnTo>
                                <a:lnTo>
                                  <a:pt x="427793" y="385540"/>
                                </a:lnTo>
                                <a:lnTo>
                                  <a:pt x="427726" y="385529"/>
                                </a:lnTo>
                                <a:lnTo>
                                  <a:pt x="427659" y="385517"/>
                                </a:lnTo>
                                <a:lnTo>
                                  <a:pt x="427592" y="385506"/>
                                </a:lnTo>
                                <a:lnTo>
                                  <a:pt x="427526" y="385494"/>
                                </a:lnTo>
                                <a:lnTo>
                                  <a:pt x="427459" y="385483"/>
                                </a:lnTo>
                                <a:lnTo>
                                  <a:pt x="427392" y="385471"/>
                                </a:lnTo>
                                <a:lnTo>
                                  <a:pt x="427325" y="385460"/>
                                </a:lnTo>
                                <a:lnTo>
                                  <a:pt x="427258" y="385448"/>
                                </a:lnTo>
                                <a:lnTo>
                                  <a:pt x="427192" y="385437"/>
                                </a:lnTo>
                                <a:lnTo>
                                  <a:pt x="427125" y="385425"/>
                                </a:lnTo>
                                <a:lnTo>
                                  <a:pt x="427058" y="385413"/>
                                </a:lnTo>
                                <a:lnTo>
                                  <a:pt x="426991" y="385402"/>
                                </a:lnTo>
                                <a:lnTo>
                                  <a:pt x="426925" y="385390"/>
                                </a:lnTo>
                                <a:lnTo>
                                  <a:pt x="426858" y="385379"/>
                                </a:lnTo>
                                <a:lnTo>
                                  <a:pt x="426791" y="385367"/>
                                </a:lnTo>
                                <a:lnTo>
                                  <a:pt x="426724" y="385355"/>
                                </a:lnTo>
                                <a:lnTo>
                                  <a:pt x="426657" y="385344"/>
                                </a:lnTo>
                                <a:lnTo>
                                  <a:pt x="426591" y="385332"/>
                                </a:lnTo>
                                <a:lnTo>
                                  <a:pt x="426524" y="385321"/>
                                </a:lnTo>
                                <a:lnTo>
                                  <a:pt x="426457" y="385309"/>
                                </a:lnTo>
                                <a:lnTo>
                                  <a:pt x="426390" y="385297"/>
                                </a:lnTo>
                                <a:lnTo>
                                  <a:pt x="426323" y="385286"/>
                                </a:lnTo>
                                <a:lnTo>
                                  <a:pt x="426257" y="385274"/>
                                </a:lnTo>
                                <a:lnTo>
                                  <a:pt x="426190" y="385263"/>
                                </a:lnTo>
                                <a:lnTo>
                                  <a:pt x="426123" y="385251"/>
                                </a:lnTo>
                                <a:lnTo>
                                  <a:pt x="426056" y="385239"/>
                                </a:lnTo>
                                <a:lnTo>
                                  <a:pt x="425989" y="385228"/>
                                </a:lnTo>
                                <a:lnTo>
                                  <a:pt x="425923" y="385216"/>
                                </a:lnTo>
                                <a:lnTo>
                                  <a:pt x="425856" y="385204"/>
                                </a:lnTo>
                                <a:lnTo>
                                  <a:pt x="425789" y="385193"/>
                                </a:lnTo>
                                <a:lnTo>
                                  <a:pt x="425722" y="385181"/>
                                </a:lnTo>
                                <a:lnTo>
                                  <a:pt x="425655" y="385169"/>
                                </a:lnTo>
                                <a:lnTo>
                                  <a:pt x="425589" y="385158"/>
                                </a:lnTo>
                                <a:lnTo>
                                  <a:pt x="425522" y="385146"/>
                                </a:lnTo>
                                <a:lnTo>
                                  <a:pt x="425455" y="385134"/>
                                </a:lnTo>
                                <a:lnTo>
                                  <a:pt x="425388" y="385122"/>
                                </a:lnTo>
                                <a:lnTo>
                                  <a:pt x="425322" y="385111"/>
                                </a:lnTo>
                                <a:lnTo>
                                  <a:pt x="425255" y="385099"/>
                                </a:lnTo>
                                <a:lnTo>
                                  <a:pt x="425188" y="385087"/>
                                </a:lnTo>
                                <a:lnTo>
                                  <a:pt x="425121" y="385076"/>
                                </a:lnTo>
                                <a:lnTo>
                                  <a:pt x="425054" y="385064"/>
                                </a:lnTo>
                                <a:lnTo>
                                  <a:pt x="424988" y="385052"/>
                                </a:lnTo>
                                <a:lnTo>
                                  <a:pt x="424921" y="385040"/>
                                </a:lnTo>
                                <a:lnTo>
                                  <a:pt x="424854" y="385029"/>
                                </a:lnTo>
                                <a:lnTo>
                                  <a:pt x="424787" y="385017"/>
                                </a:lnTo>
                                <a:lnTo>
                                  <a:pt x="424720" y="385005"/>
                                </a:lnTo>
                                <a:lnTo>
                                  <a:pt x="424654" y="384993"/>
                                </a:lnTo>
                                <a:lnTo>
                                  <a:pt x="424587" y="384981"/>
                                </a:lnTo>
                                <a:lnTo>
                                  <a:pt x="424520" y="384970"/>
                                </a:lnTo>
                                <a:lnTo>
                                  <a:pt x="424453" y="384958"/>
                                </a:lnTo>
                                <a:lnTo>
                                  <a:pt x="424386" y="384946"/>
                                </a:lnTo>
                                <a:lnTo>
                                  <a:pt x="424320" y="384934"/>
                                </a:lnTo>
                                <a:lnTo>
                                  <a:pt x="424253" y="384922"/>
                                </a:lnTo>
                                <a:lnTo>
                                  <a:pt x="424186" y="384911"/>
                                </a:lnTo>
                                <a:lnTo>
                                  <a:pt x="424119" y="384899"/>
                                </a:lnTo>
                                <a:lnTo>
                                  <a:pt x="424053" y="384887"/>
                                </a:lnTo>
                                <a:lnTo>
                                  <a:pt x="423986" y="384875"/>
                                </a:lnTo>
                                <a:lnTo>
                                  <a:pt x="423919" y="384863"/>
                                </a:lnTo>
                                <a:lnTo>
                                  <a:pt x="423852" y="384852"/>
                                </a:lnTo>
                                <a:lnTo>
                                  <a:pt x="423785" y="384840"/>
                                </a:lnTo>
                                <a:lnTo>
                                  <a:pt x="423719" y="384828"/>
                                </a:lnTo>
                                <a:lnTo>
                                  <a:pt x="423652" y="384816"/>
                                </a:lnTo>
                                <a:lnTo>
                                  <a:pt x="423585" y="384804"/>
                                </a:lnTo>
                                <a:lnTo>
                                  <a:pt x="423518" y="384792"/>
                                </a:lnTo>
                                <a:lnTo>
                                  <a:pt x="423451" y="384780"/>
                                </a:lnTo>
                                <a:lnTo>
                                  <a:pt x="423385" y="384768"/>
                                </a:lnTo>
                                <a:lnTo>
                                  <a:pt x="423318" y="384757"/>
                                </a:lnTo>
                                <a:lnTo>
                                  <a:pt x="423251" y="384745"/>
                                </a:lnTo>
                                <a:lnTo>
                                  <a:pt x="423184" y="384733"/>
                                </a:lnTo>
                                <a:lnTo>
                                  <a:pt x="423117" y="384721"/>
                                </a:lnTo>
                                <a:lnTo>
                                  <a:pt x="423051" y="384709"/>
                                </a:lnTo>
                                <a:lnTo>
                                  <a:pt x="422984" y="384697"/>
                                </a:lnTo>
                                <a:lnTo>
                                  <a:pt x="422917" y="384685"/>
                                </a:lnTo>
                                <a:lnTo>
                                  <a:pt x="422850" y="384673"/>
                                </a:lnTo>
                                <a:lnTo>
                                  <a:pt x="422783" y="384661"/>
                                </a:lnTo>
                                <a:lnTo>
                                  <a:pt x="422717" y="384649"/>
                                </a:lnTo>
                                <a:lnTo>
                                  <a:pt x="422650" y="384637"/>
                                </a:lnTo>
                                <a:lnTo>
                                  <a:pt x="422583" y="384625"/>
                                </a:lnTo>
                                <a:lnTo>
                                  <a:pt x="422516" y="384613"/>
                                </a:lnTo>
                                <a:lnTo>
                                  <a:pt x="422450" y="384601"/>
                                </a:lnTo>
                                <a:lnTo>
                                  <a:pt x="422383" y="384590"/>
                                </a:lnTo>
                                <a:lnTo>
                                  <a:pt x="422316" y="384578"/>
                                </a:lnTo>
                                <a:lnTo>
                                  <a:pt x="422249" y="384566"/>
                                </a:lnTo>
                                <a:lnTo>
                                  <a:pt x="422182" y="384554"/>
                                </a:lnTo>
                                <a:lnTo>
                                  <a:pt x="422116" y="384542"/>
                                </a:lnTo>
                                <a:lnTo>
                                  <a:pt x="422049" y="384530"/>
                                </a:lnTo>
                                <a:lnTo>
                                  <a:pt x="421982" y="384518"/>
                                </a:lnTo>
                                <a:lnTo>
                                  <a:pt x="421915" y="384506"/>
                                </a:lnTo>
                                <a:lnTo>
                                  <a:pt x="421848" y="384494"/>
                                </a:lnTo>
                                <a:lnTo>
                                  <a:pt x="421782" y="384482"/>
                                </a:lnTo>
                                <a:lnTo>
                                  <a:pt x="421715" y="384469"/>
                                </a:lnTo>
                                <a:lnTo>
                                  <a:pt x="421648" y="384457"/>
                                </a:lnTo>
                                <a:lnTo>
                                  <a:pt x="421581" y="384445"/>
                                </a:lnTo>
                                <a:lnTo>
                                  <a:pt x="421514" y="384433"/>
                                </a:lnTo>
                                <a:lnTo>
                                  <a:pt x="421448" y="384421"/>
                                </a:lnTo>
                                <a:lnTo>
                                  <a:pt x="421381" y="384409"/>
                                </a:lnTo>
                                <a:lnTo>
                                  <a:pt x="421314" y="384397"/>
                                </a:lnTo>
                                <a:lnTo>
                                  <a:pt x="421247" y="384385"/>
                                </a:lnTo>
                                <a:lnTo>
                                  <a:pt x="421181" y="384373"/>
                                </a:lnTo>
                                <a:lnTo>
                                  <a:pt x="421114" y="384361"/>
                                </a:lnTo>
                                <a:lnTo>
                                  <a:pt x="421047" y="384349"/>
                                </a:lnTo>
                                <a:lnTo>
                                  <a:pt x="420980" y="384337"/>
                                </a:lnTo>
                                <a:lnTo>
                                  <a:pt x="420913" y="384325"/>
                                </a:lnTo>
                                <a:lnTo>
                                  <a:pt x="420847" y="384313"/>
                                </a:lnTo>
                                <a:lnTo>
                                  <a:pt x="420780" y="384300"/>
                                </a:lnTo>
                                <a:lnTo>
                                  <a:pt x="420713" y="384288"/>
                                </a:lnTo>
                                <a:lnTo>
                                  <a:pt x="420646" y="384276"/>
                                </a:lnTo>
                                <a:lnTo>
                                  <a:pt x="420579" y="384264"/>
                                </a:lnTo>
                                <a:lnTo>
                                  <a:pt x="420513" y="384252"/>
                                </a:lnTo>
                                <a:lnTo>
                                  <a:pt x="420446" y="384240"/>
                                </a:lnTo>
                                <a:lnTo>
                                  <a:pt x="420379" y="384228"/>
                                </a:lnTo>
                                <a:lnTo>
                                  <a:pt x="420312" y="384215"/>
                                </a:lnTo>
                                <a:lnTo>
                                  <a:pt x="420245" y="384203"/>
                                </a:lnTo>
                                <a:lnTo>
                                  <a:pt x="420179" y="384191"/>
                                </a:lnTo>
                                <a:lnTo>
                                  <a:pt x="420112" y="384179"/>
                                </a:lnTo>
                                <a:lnTo>
                                  <a:pt x="420045" y="384167"/>
                                </a:lnTo>
                                <a:lnTo>
                                  <a:pt x="419978" y="384155"/>
                                </a:lnTo>
                                <a:lnTo>
                                  <a:pt x="419912" y="384142"/>
                                </a:lnTo>
                                <a:lnTo>
                                  <a:pt x="419845" y="384130"/>
                                </a:lnTo>
                                <a:lnTo>
                                  <a:pt x="419778" y="384118"/>
                                </a:lnTo>
                                <a:lnTo>
                                  <a:pt x="419711" y="384106"/>
                                </a:lnTo>
                                <a:lnTo>
                                  <a:pt x="419644" y="384094"/>
                                </a:lnTo>
                                <a:lnTo>
                                  <a:pt x="419578" y="384081"/>
                                </a:lnTo>
                                <a:lnTo>
                                  <a:pt x="419511" y="384069"/>
                                </a:lnTo>
                                <a:lnTo>
                                  <a:pt x="419444" y="384057"/>
                                </a:lnTo>
                                <a:lnTo>
                                  <a:pt x="419377" y="384045"/>
                                </a:lnTo>
                                <a:lnTo>
                                  <a:pt x="419310" y="384032"/>
                                </a:lnTo>
                                <a:lnTo>
                                  <a:pt x="419244" y="384020"/>
                                </a:lnTo>
                                <a:lnTo>
                                  <a:pt x="419177" y="384008"/>
                                </a:lnTo>
                                <a:lnTo>
                                  <a:pt x="419110" y="383996"/>
                                </a:lnTo>
                                <a:lnTo>
                                  <a:pt x="419043" y="383983"/>
                                </a:lnTo>
                                <a:lnTo>
                                  <a:pt x="418976" y="383971"/>
                                </a:lnTo>
                                <a:lnTo>
                                  <a:pt x="418910" y="383959"/>
                                </a:lnTo>
                                <a:lnTo>
                                  <a:pt x="418843" y="383947"/>
                                </a:lnTo>
                                <a:lnTo>
                                  <a:pt x="418776" y="383934"/>
                                </a:lnTo>
                                <a:lnTo>
                                  <a:pt x="418709" y="383922"/>
                                </a:lnTo>
                                <a:lnTo>
                                  <a:pt x="418642" y="383910"/>
                                </a:lnTo>
                                <a:lnTo>
                                  <a:pt x="418576" y="383897"/>
                                </a:lnTo>
                                <a:lnTo>
                                  <a:pt x="418509" y="383885"/>
                                </a:lnTo>
                                <a:lnTo>
                                  <a:pt x="418442" y="383873"/>
                                </a:lnTo>
                                <a:lnTo>
                                  <a:pt x="418375" y="383860"/>
                                </a:lnTo>
                                <a:lnTo>
                                  <a:pt x="418309" y="383848"/>
                                </a:lnTo>
                                <a:lnTo>
                                  <a:pt x="418242" y="383836"/>
                                </a:lnTo>
                                <a:lnTo>
                                  <a:pt x="418175" y="383823"/>
                                </a:lnTo>
                                <a:lnTo>
                                  <a:pt x="418108" y="383811"/>
                                </a:lnTo>
                                <a:lnTo>
                                  <a:pt x="418041" y="383799"/>
                                </a:lnTo>
                                <a:lnTo>
                                  <a:pt x="417975" y="383786"/>
                                </a:lnTo>
                                <a:lnTo>
                                  <a:pt x="417908" y="383774"/>
                                </a:lnTo>
                                <a:lnTo>
                                  <a:pt x="417841" y="383762"/>
                                </a:lnTo>
                                <a:lnTo>
                                  <a:pt x="417774" y="383749"/>
                                </a:lnTo>
                                <a:lnTo>
                                  <a:pt x="417707" y="383737"/>
                                </a:lnTo>
                                <a:lnTo>
                                  <a:pt x="417641" y="383724"/>
                                </a:lnTo>
                                <a:lnTo>
                                  <a:pt x="417574" y="383712"/>
                                </a:lnTo>
                                <a:lnTo>
                                  <a:pt x="417507" y="383700"/>
                                </a:lnTo>
                                <a:lnTo>
                                  <a:pt x="417440" y="383687"/>
                                </a:lnTo>
                                <a:lnTo>
                                  <a:pt x="417373" y="383675"/>
                                </a:lnTo>
                                <a:lnTo>
                                  <a:pt x="417307" y="383662"/>
                                </a:lnTo>
                                <a:lnTo>
                                  <a:pt x="417240" y="383650"/>
                                </a:lnTo>
                                <a:lnTo>
                                  <a:pt x="417173" y="383637"/>
                                </a:lnTo>
                                <a:lnTo>
                                  <a:pt x="417106" y="383625"/>
                                </a:lnTo>
                                <a:lnTo>
                                  <a:pt x="417040" y="383613"/>
                                </a:lnTo>
                                <a:lnTo>
                                  <a:pt x="416973" y="383600"/>
                                </a:lnTo>
                                <a:lnTo>
                                  <a:pt x="416906" y="383588"/>
                                </a:lnTo>
                                <a:lnTo>
                                  <a:pt x="416839" y="383575"/>
                                </a:lnTo>
                                <a:lnTo>
                                  <a:pt x="416772" y="383563"/>
                                </a:lnTo>
                                <a:lnTo>
                                  <a:pt x="416706" y="383550"/>
                                </a:lnTo>
                                <a:lnTo>
                                  <a:pt x="416639" y="383538"/>
                                </a:lnTo>
                                <a:lnTo>
                                  <a:pt x="416572" y="383525"/>
                                </a:lnTo>
                                <a:lnTo>
                                  <a:pt x="416505" y="383513"/>
                                </a:lnTo>
                                <a:lnTo>
                                  <a:pt x="416438" y="383500"/>
                                </a:lnTo>
                                <a:lnTo>
                                  <a:pt x="416372" y="383488"/>
                                </a:lnTo>
                                <a:lnTo>
                                  <a:pt x="416305" y="383475"/>
                                </a:lnTo>
                                <a:lnTo>
                                  <a:pt x="416238" y="383463"/>
                                </a:lnTo>
                                <a:lnTo>
                                  <a:pt x="416171" y="383450"/>
                                </a:lnTo>
                                <a:lnTo>
                                  <a:pt x="416104" y="383438"/>
                                </a:lnTo>
                                <a:lnTo>
                                  <a:pt x="416038" y="383425"/>
                                </a:lnTo>
                                <a:lnTo>
                                  <a:pt x="415971" y="383413"/>
                                </a:lnTo>
                                <a:lnTo>
                                  <a:pt x="415904" y="383400"/>
                                </a:lnTo>
                                <a:lnTo>
                                  <a:pt x="415837" y="383387"/>
                                </a:lnTo>
                                <a:lnTo>
                                  <a:pt x="415770" y="383375"/>
                                </a:lnTo>
                                <a:lnTo>
                                  <a:pt x="415704" y="383362"/>
                                </a:lnTo>
                                <a:lnTo>
                                  <a:pt x="415637" y="383350"/>
                                </a:lnTo>
                                <a:lnTo>
                                  <a:pt x="415570" y="383337"/>
                                </a:lnTo>
                                <a:lnTo>
                                  <a:pt x="415503" y="383325"/>
                                </a:lnTo>
                                <a:lnTo>
                                  <a:pt x="415437" y="383312"/>
                                </a:lnTo>
                                <a:lnTo>
                                  <a:pt x="415370" y="383299"/>
                                </a:lnTo>
                                <a:lnTo>
                                  <a:pt x="415303" y="383287"/>
                                </a:lnTo>
                                <a:lnTo>
                                  <a:pt x="415236" y="383274"/>
                                </a:lnTo>
                                <a:lnTo>
                                  <a:pt x="415169" y="383262"/>
                                </a:lnTo>
                                <a:lnTo>
                                  <a:pt x="415103" y="383249"/>
                                </a:lnTo>
                                <a:lnTo>
                                  <a:pt x="415036" y="383236"/>
                                </a:lnTo>
                                <a:lnTo>
                                  <a:pt x="414969" y="383224"/>
                                </a:lnTo>
                                <a:lnTo>
                                  <a:pt x="414902" y="383211"/>
                                </a:lnTo>
                                <a:lnTo>
                                  <a:pt x="414835" y="383198"/>
                                </a:lnTo>
                                <a:lnTo>
                                  <a:pt x="414769" y="383186"/>
                                </a:lnTo>
                                <a:lnTo>
                                  <a:pt x="414702" y="383173"/>
                                </a:lnTo>
                                <a:lnTo>
                                  <a:pt x="414635" y="383160"/>
                                </a:lnTo>
                                <a:lnTo>
                                  <a:pt x="414568" y="383148"/>
                                </a:lnTo>
                                <a:lnTo>
                                  <a:pt x="414501" y="383135"/>
                                </a:lnTo>
                                <a:lnTo>
                                  <a:pt x="414435" y="383122"/>
                                </a:lnTo>
                                <a:lnTo>
                                  <a:pt x="414368" y="383110"/>
                                </a:lnTo>
                                <a:lnTo>
                                  <a:pt x="414301" y="383097"/>
                                </a:lnTo>
                                <a:lnTo>
                                  <a:pt x="414234" y="383084"/>
                                </a:lnTo>
                                <a:lnTo>
                                  <a:pt x="414168" y="383071"/>
                                </a:lnTo>
                                <a:lnTo>
                                  <a:pt x="414101" y="383059"/>
                                </a:lnTo>
                                <a:lnTo>
                                  <a:pt x="414034" y="383046"/>
                                </a:lnTo>
                                <a:lnTo>
                                  <a:pt x="413967" y="383033"/>
                                </a:lnTo>
                                <a:lnTo>
                                  <a:pt x="413900" y="383021"/>
                                </a:lnTo>
                                <a:lnTo>
                                  <a:pt x="413834" y="383008"/>
                                </a:lnTo>
                                <a:lnTo>
                                  <a:pt x="413767" y="382995"/>
                                </a:lnTo>
                                <a:lnTo>
                                  <a:pt x="413700" y="382982"/>
                                </a:lnTo>
                                <a:lnTo>
                                  <a:pt x="413633" y="382970"/>
                                </a:lnTo>
                                <a:lnTo>
                                  <a:pt x="413566" y="382957"/>
                                </a:lnTo>
                                <a:lnTo>
                                  <a:pt x="413500" y="382944"/>
                                </a:lnTo>
                                <a:lnTo>
                                  <a:pt x="413433" y="382931"/>
                                </a:lnTo>
                                <a:lnTo>
                                  <a:pt x="413366" y="382918"/>
                                </a:lnTo>
                                <a:lnTo>
                                  <a:pt x="413299" y="382906"/>
                                </a:lnTo>
                                <a:lnTo>
                                  <a:pt x="413232" y="382893"/>
                                </a:lnTo>
                                <a:lnTo>
                                  <a:pt x="413166" y="382880"/>
                                </a:lnTo>
                                <a:lnTo>
                                  <a:pt x="413099" y="382867"/>
                                </a:lnTo>
                                <a:lnTo>
                                  <a:pt x="413032" y="382854"/>
                                </a:lnTo>
                                <a:lnTo>
                                  <a:pt x="412965" y="382842"/>
                                </a:lnTo>
                                <a:lnTo>
                                  <a:pt x="412898" y="382829"/>
                                </a:lnTo>
                                <a:lnTo>
                                  <a:pt x="412832" y="382816"/>
                                </a:lnTo>
                                <a:lnTo>
                                  <a:pt x="412765" y="382803"/>
                                </a:lnTo>
                                <a:lnTo>
                                  <a:pt x="412698" y="382790"/>
                                </a:lnTo>
                                <a:lnTo>
                                  <a:pt x="412631" y="382777"/>
                                </a:lnTo>
                                <a:lnTo>
                                  <a:pt x="412565" y="382764"/>
                                </a:lnTo>
                                <a:lnTo>
                                  <a:pt x="412498" y="382752"/>
                                </a:lnTo>
                                <a:lnTo>
                                  <a:pt x="412431" y="382739"/>
                                </a:lnTo>
                                <a:lnTo>
                                  <a:pt x="412364" y="382726"/>
                                </a:lnTo>
                                <a:lnTo>
                                  <a:pt x="412297" y="382713"/>
                                </a:lnTo>
                                <a:lnTo>
                                  <a:pt x="412231" y="382700"/>
                                </a:lnTo>
                                <a:lnTo>
                                  <a:pt x="412164" y="382687"/>
                                </a:lnTo>
                                <a:lnTo>
                                  <a:pt x="412097" y="382674"/>
                                </a:lnTo>
                                <a:lnTo>
                                  <a:pt x="412030" y="382661"/>
                                </a:lnTo>
                                <a:lnTo>
                                  <a:pt x="411963" y="382648"/>
                                </a:lnTo>
                                <a:lnTo>
                                  <a:pt x="411897" y="382635"/>
                                </a:lnTo>
                                <a:lnTo>
                                  <a:pt x="411830" y="382623"/>
                                </a:lnTo>
                                <a:lnTo>
                                  <a:pt x="411763" y="382610"/>
                                </a:lnTo>
                                <a:lnTo>
                                  <a:pt x="411696" y="382597"/>
                                </a:lnTo>
                                <a:lnTo>
                                  <a:pt x="411629" y="382584"/>
                                </a:lnTo>
                                <a:lnTo>
                                  <a:pt x="411563" y="382571"/>
                                </a:lnTo>
                                <a:lnTo>
                                  <a:pt x="411496" y="382558"/>
                                </a:lnTo>
                                <a:lnTo>
                                  <a:pt x="411429" y="382545"/>
                                </a:lnTo>
                                <a:lnTo>
                                  <a:pt x="411362" y="382532"/>
                                </a:lnTo>
                                <a:lnTo>
                                  <a:pt x="411296" y="382519"/>
                                </a:lnTo>
                                <a:lnTo>
                                  <a:pt x="411229" y="382506"/>
                                </a:lnTo>
                                <a:lnTo>
                                  <a:pt x="411162" y="382493"/>
                                </a:lnTo>
                                <a:lnTo>
                                  <a:pt x="411095" y="382480"/>
                                </a:lnTo>
                                <a:lnTo>
                                  <a:pt x="411028" y="382467"/>
                                </a:lnTo>
                                <a:lnTo>
                                  <a:pt x="410962" y="382454"/>
                                </a:lnTo>
                                <a:lnTo>
                                  <a:pt x="410895" y="382441"/>
                                </a:lnTo>
                                <a:lnTo>
                                  <a:pt x="410828" y="382428"/>
                                </a:lnTo>
                                <a:lnTo>
                                  <a:pt x="410761" y="382415"/>
                                </a:lnTo>
                                <a:lnTo>
                                  <a:pt x="410694" y="382402"/>
                                </a:lnTo>
                                <a:lnTo>
                                  <a:pt x="410628" y="382389"/>
                                </a:lnTo>
                                <a:lnTo>
                                  <a:pt x="410561" y="382376"/>
                                </a:lnTo>
                                <a:lnTo>
                                  <a:pt x="410494" y="382363"/>
                                </a:lnTo>
                                <a:lnTo>
                                  <a:pt x="410427" y="382349"/>
                                </a:lnTo>
                                <a:lnTo>
                                  <a:pt x="410360" y="382336"/>
                                </a:lnTo>
                                <a:lnTo>
                                  <a:pt x="410294" y="382323"/>
                                </a:lnTo>
                                <a:lnTo>
                                  <a:pt x="410227" y="382310"/>
                                </a:lnTo>
                                <a:lnTo>
                                  <a:pt x="410160" y="382297"/>
                                </a:lnTo>
                                <a:lnTo>
                                  <a:pt x="410093" y="382284"/>
                                </a:lnTo>
                                <a:lnTo>
                                  <a:pt x="410027" y="382271"/>
                                </a:lnTo>
                                <a:lnTo>
                                  <a:pt x="409960" y="382258"/>
                                </a:lnTo>
                                <a:lnTo>
                                  <a:pt x="409893" y="382245"/>
                                </a:lnTo>
                                <a:lnTo>
                                  <a:pt x="409826" y="382232"/>
                                </a:lnTo>
                                <a:lnTo>
                                  <a:pt x="409759" y="382218"/>
                                </a:lnTo>
                                <a:lnTo>
                                  <a:pt x="409693" y="382205"/>
                                </a:lnTo>
                                <a:lnTo>
                                  <a:pt x="409626" y="382192"/>
                                </a:lnTo>
                                <a:lnTo>
                                  <a:pt x="409559" y="382179"/>
                                </a:lnTo>
                                <a:lnTo>
                                  <a:pt x="409492" y="382166"/>
                                </a:lnTo>
                                <a:lnTo>
                                  <a:pt x="409425" y="382153"/>
                                </a:lnTo>
                                <a:lnTo>
                                  <a:pt x="409359" y="382140"/>
                                </a:lnTo>
                                <a:lnTo>
                                  <a:pt x="409292" y="382126"/>
                                </a:lnTo>
                                <a:lnTo>
                                  <a:pt x="409225" y="382113"/>
                                </a:lnTo>
                                <a:lnTo>
                                  <a:pt x="409158" y="382100"/>
                                </a:lnTo>
                                <a:lnTo>
                                  <a:pt x="409091" y="382087"/>
                                </a:lnTo>
                                <a:lnTo>
                                  <a:pt x="409025" y="382074"/>
                                </a:lnTo>
                                <a:lnTo>
                                  <a:pt x="408958" y="382060"/>
                                </a:lnTo>
                                <a:lnTo>
                                  <a:pt x="408891" y="382047"/>
                                </a:lnTo>
                                <a:lnTo>
                                  <a:pt x="408824" y="382034"/>
                                </a:lnTo>
                                <a:lnTo>
                                  <a:pt x="408757" y="382021"/>
                                </a:lnTo>
                                <a:lnTo>
                                  <a:pt x="408691" y="382007"/>
                                </a:lnTo>
                                <a:lnTo>
                                  <a:pt x="408624" y="381994"/>
                                </a:lnTo>
                                <a:lnTo>
                                  <a:pt x="408557" y="381981"/>
                                </a:lnTo>
                                <a:lnTo>
                                  <a:pt x="408490" y="381968"/>
                                </a:lnTo>
                                <a:lnTo>
                                  <a:pt x="408424" y="381955"/>
                                </a:lnTo>
                                <a:lnTo>
                                  <a:pt x="408357" y="381941"/>
                                </a:lnTo>
                                <a:lnTo>
                                  <a:pt x="408290" y="381928"/>
                                </a:lnTo>
                                <a:lnTo>
                                  <a:pt x="408223" y="381915"/>
                                </a:lnTo>
                                <a:lnTo>
                                  <a:pt x="408156" y="381901"/>
                                </a:lnTo>
                                <a:lnTo>
                                  <a:pt x="408090" y="381888"/>
                                </a:lnTo>
                                <a:lnTo>
                                  <a:pt x="408023" y="381875"/>
                                </a:lnTo>
                                <a:lnTo>
                                  <a:pt x="407956" y="381862"/>
                                </a:lnTo>
                                <a:lnTo>
                                  <a:pt x="407889" y="381848"/>
                                </a:lnTo>
                                <a:lnTo>
                                  <a:pt x="407822" y="381835"/>
                                </a:lnTo>
                                <a:lnTo>
                                  <a:pt x="407756" y="381822"/>
                                </a:lnTo>
                                <a:lnTo>
                                  <a:pt x="407689" y="381808"/>
                                </a:lnTo>
                                <a:lnTo>
                                  <a:pt x="407622" y="381795"/>
                                </a:lnTo>
                                <a:lnTo>
                                  <a:pt x="407555" y="381782"/>
                                </a:lnTo>
                                <a:lnTo>
                                  <a:pt x="407488" y="381768"/>
                                </a:lnTo>
                                <a:lnTo>
                                  <a:pt x="407422" y="381755"/>
                                </a:lnTo>
                                <a:lnTo>
                                  <a:pt x="407355" y="381741"/>
                                </a:lnTo>
                                <a:lnTo>
                                  <a:pt x="407288" y="381728"/>
                                </a:lnTo>
                                <a:lnTo>
                                  <a:pt x="407221" y="381715"/>
                                </a:lnTo>
                                <a:lnTo>
                                  <a:pt x="407155" y="381701"/>
                                </a:lnTo>
                                <a:lnTo>
                                  <a:pt x="407088" y="381688"/>
                                </a:lnTo>
                                <a:lnTo>
                                  <a:pt x="407021" y="381675"/>
                                </a:lnTo>
                                <a:lnTo>
                                  <a:pt x="406954" y="381661"/>
                                </a:lnTo>
                                <a:lnTo>
                                  <a:pt x="406887" y="381648"/>
                                </a:lnTo>
                                <a:lnTo>
                                  <a:pt x="406821" y="381634"/>
                                </a:lnTo>
                                <a:lnTo>
                                  <a:pt x="406754" y="381621"/>
                                </a:lnTo>
                                <a:lnTo>
                                  <a:pt x="406687" y="381607"/>
                                </a:lnTo>
                                <a:lnTo>
                                  <a:pt x="406620" y="381594"/>
                                </a:lnTo>
                                <a:lnTo>
                                  <a:pt x="406553" y="381581"/>
                                </a:lnTo>
                                <a:lnTo>
                                  <a:pt x="406487" y="381567"/>
                                </a:lnTo>
                                <a:lnTo>
                                  <a:pt x="406420" y="381554"/>
                                </a:lnTo>
                                <a:lnTo>
                                  <a:pt x="406353" y="381540"/>
                                </a:lnTo>
                                <a:lnTo>
                                  <a:pt x="406286" y="381527"/>
                                </a:lnTo>
                                <a:lnTo>
                                  <a:pt x="406219" y="381513"/>
                                </a:lnTo>
                                <a:lnTo>
                                  <a:pt x="406153" y="381500"/>
                                </a:lnTo>
                                <a:lnTo>
                                  <a:pt x="406086" y="381486"/>
                                </a:lnTo>
                                <a:lnTo>
                                  <a:pt x="406019" y="381473"/>
                                </a:lnTo>
                                <a:lnTo>
                                  <a:pt x="405952" y="381459"/>
                                </a:lnTo>
                                <a:lnTo>
                                  <a:pt x="405885" y="381446"/>
                                </a:lnTo>
                                <a:lnTo>
                                  <a:pt x="405819" y="381432"/>
                                </a:lnTo>
                                <a:lnTo>
                                  <a:pt x="405752" y="381419"/>
                                </a:lnTo>
                                <a:lnTo>
                                  <a:pt x="405685" y="381405"/>
                                </a:lnTo>
                                <a:lnTo>
                                  <a:pt x="405618" y="381392"/>
                                </a:lnTo>
                                <a:lnTo>
                                  <a:pt x="405552" y="381378"/>
                                </a:lnTo>
                                <a:lnTo>
                                  <a:pt x="405485" y="381365"/>
                                </a:lnTo>
                                <a:lnTo>
                                  <a:pt x="405418" y="381351"/>
                                </a:lnTo>
                                <a:lnTo>
                                  <a:pt x="405351" y="381338"/>
                                </a:lnTo>
                                <a:lnTo>
                                  <a:pt x="405284" y="381324"/>
                                </a:lnTo>
                                <a:lnTo>
                                  <a:pt x="405218" y="381310"/>
                                </a:lnTo>
                                <a:lnTo>
                                  <a:pt x="405151" y="381297"/>
                                </a:lnTo>
                                <a:lnTo>
                                  <a:pt x="405084" y="381283"/>
                                </a:lnTo>
                                <a:lnTo>
                                  <a:pt x="405017" y="381270"/>
                                </a:lnTo>
                                <a:lnTo>
                                  <a:pt x="404950" y="381256"/>
                                </a:lnTo>
                                <a:lnTo>
                                  <a:pt x="404884" y="381242"/>
                                </a:lnTo>
                                <a:lnTo>
                                  <a:pt x="404817" y="381229"/>
                                </a:lnTo>
                                <a:lnTo>
                                  <a:pt x="404750" y="381215"/>
                                </a:lnTo>
                                <a:lnTo>
                                  <a:pt x="404683" y="381202"/>
                                </a:lnTo>
                                <a:lnTo>
                                  <a:pt x="404616" y="381188"/>
                                </a:lnTo>
                                <a:lnTo>
                                  <a:pt x="404550" y="381174"/>
                                </a:lnTo>
                                <a:lnTo>
                                  <a:pt x="404483" y="381161"/>
                                </a:lnTo>
                                <a:lnTo>
                                  <a:pt x="404416" y="381147"/>
                                </a:lnTo>
                                <a:lnTo>
                                  <a:pt x="404349" y="381133"/>
                                </a:lnTo>
                                <a:lnTo>
                                  <a:pt x="404283" y="381120"/>
                                </a:lnTo>
                                <a:lnTo>
                                  <a:pt x="404216" y="381106"/>
                                </a:lnTo>
                                <a:lnTo>
                                  <a:pt x="404149" y="381092"/>
                                </a:lnTo>
                                <a:lnTo>
                                  <a:pt x="404082" y="381079"/>
                                </a:lnTo>
                                <a:lnTo>
                                  <a:pt x="404015" y="381065"/>
                                </a:lnTo>
                                <a:lnTo>
                                  <a:pt x="403949" y="381051"/>
                                </a:lnTo>
                                <a:lnTo>
                                  <a:pt x="403882" y="381038"/>
                                </a:lnTo>
                                <a:lnTo>
                                  <a:pt x="403815" y="381024"/>
                                </a:lnTo>
                                <a:lnTo>
                                  <a:pt x="403748" y="381010"/>
                                </a:lnTo>
                                <a:lnTo>
                                  <a:pt x="403681" y="380996"/>
                                </a:lnTo>
                                <a:lnTo>
                                  <a:pt x="403615" y="380983"/>
                                </a:lnTo>
                                <a:lnTo>
                                  <a:pt x="403548" y="380969"/>
                                </a:lnTo>
                                <a:lnTo>
                                  <a:pt x="403481" y="380955"/>
                                </a:lnTo>
                                <a:lnTo>
                                  <a:pt x="403414" y="380941"/>
                                </a:lnTo>
                                <a:lnTo>
                                  <a:pt x="403347" y="380928"/>
                                </a:lnTo>
                                <a:lnTo>
                                  <a:pt x="403281" y="380914"/>
                                </a:lnTo>
                                <a:lnTo>
                                  <a:pt x="403214" y="380900"/>
                                </a:lnTo>
                                <a:lnTo>
                                  <a:pt x="403147" y="380886"/>
                                </a:lnTo>
                                <a:lnTo>
                                  <a:pt x="403080" y="380873"/>
                                </a:lnTo>
                                <a:lnTo>
                                  <a:pt x="403014" y="380859"/>
                                </a:lnTo>
                                <a:lnTo>
                                  <a:pt x="402947" y="380845"/>
                                </a:lnTo>
                                <a:lnTo>
                                  <a:pt x="402880" y="380831"/>
                                </a:lnTo>
                                <a:lnTo>
                                  <a:pt x="402813" y="380817"/>
                                </a:lnTo>
                                <a:lnTo>
                                  <a:pt x="402746" y="380804"/>
                                </a:lnTo>
                                <a:lnTo>
                                  <a:pt x="402680" y="380790"/>
                                </a:lnTo>
                                <a:lnTo>
                                  <a:pt x="402613" y="380776"/>
                                </a:lnTo>
                                <a:lnTo>
                                  <a:pt x="402546" y="380762"/>
                                </a:lnTo>
                                <a:lnTo>
                                  <a:pt x="402479" y="380748"/>
                                </a:lnTo>
                                <a:lnTo>
                                  <a:pt x="402412" y="380734"/>
                                </a:lnTo>
                                <a:lnTo>
                                  <a:pt x="402346" y="380721"/>
                                </a:lnTo>
                                <a:lnTo>
                                  <a:pt x="402279" y="380707"/>
                                </a:lnTo>
                                <a:lnTo>
                                  <a:pt x="402212" y="380693"/>
                                </a:lnTo>
                                <a:lnTo>
                                  <a:pt x="402145" y="380679"/>
                                </a:lnTo>
                                <a:lnTo>
                                  <a:pt x="402078" y="380665"/>
                                </a:lnTo>
                                <a:lnTo>
                                  <a:pt x="402012" y="380651"/>
                                </a:lnTo>
                                <a:lnTo>
                                  <a:pt x="401945" y="380637"/>
                                </a:lnTo>
                                <a:lnTo>
                                  <a:pt x="401878" y="380623"/>
                                </a:lnTo>
                                <a:lnTo>
                                  <a:pt x="401811" y="380609"/>
                                </a:lnTo>
                                <a:lnTo>
                                  <a:pt x="401744" y="380595"/>
                                </a:lnTo>
                                <a:lnTo>
                                  <a:pt x="401678" y="380582"/>
                                </a:lnTo>
                                <a:lnTo>
                                  <a:pt x="401611" y="380568"/>
                                </a:lnTo>
                                <a:lnTo>
                                  <a:pt x="401544" y="380554"/>
                                </a:lnTo>
                                <a:lnTo>
                                  <a:pt x="401477" y="380540"/>
                                </a:lnTo>
                                <a:lnTo>
                                  <a:pt x="401411" y="380526"/>
                                </a:lnTo>
                                <a:lnTo>
                                  <a:pt x="401344" y="380512"/>
                                </a:lnTo>
                                <a:lnTo>
                                  <a:pt x="401277" y="380498"/>
                                </a:lnTo>
                                <a:lnTo>
                                  <a:pt x="401210" y="380484"/>
                                </a:lnTo>
                                <a:lnTo>
                                  <a:pt x="401143" y="380470"/>
                                </a:lnTo>
                                <a:lnTo>
                                  <a:pt x="401077" y="380456"/>
                                </a:lnTo>
                                <a:lnTo>
                                  <a:pt x="401010" y="380442"/>
                                </a:lnTo>
                                <a:lnTo>
                                  <a:pt x="400943" y="380428"/>
                                </a:lnTo>
                                <a:lnTo>
                                  <a:pt x="400876" y="380414"/>
                                </a:lnTo>
                                <a:lnTo>
                                  <a:pt x="400809" y="380400"/>
                                </a:lnTo>
                                <a:lnTo>
                                  <a:pt x="400743" y="380386"/>
                                </a:lnTo>
                                <a:lnTo>
                                  <a:pt x="400676" y="380372"/>
                                </a:lnTo>
                                <a:lnTo>
                                  <a:pt x="400609" y="380358"/>
                                </a:lnTo>
                                <a:lnTo>
                                  <a:pt x="400542" y="380344"/>
                                </a:lnTo>
                                <a:lnTo>
                                  <a:pt x="400475" y="380330"/>
                                </a:lnTo>
                                <a:lnTo>
                                  <a:pt x="400409" y="380316"/>
                                </a:lnTo>
                                <a:lnTo>
                                  <a:pt x="400342" y="380302"/>
                                </a:lnTo>
                                <a:lnTo>
                                  <a:pt x="400275" y="380288"/>
                                </a:lnTo>
                                <a:lnTo>
                                  <a:pt x="400208" y="380273"/>
                                </a:lnTo>
                                <a:lnTo>
                                  <a:pt x="400142" y="380259"/>
                                </a:lnTo>
                                <a:lnTo>
                                  <a:pt x="400075" y="380245"/>
                                </a:lnTo>
                                <a:lnTo>
                                  <a:pt x="400008" y="380231"/>
                                </a:lnTo>
                                <a:lnTo>
                                  <a:pt x="399941" y="380217"/>
                                </a:lnTo>
                                <a:lnTo>
                                  <a:pt x="399874" y="380203"/>
                                </a:lnTo>
                                <a:lnTo>
                                  <a:pt x="399808" y="380189"/>
                                </a:lnTo>
                                <a:lnTo>
                                  <a:pt x="399741" y="380175"/>
                                </a:lnTo>
                                <a:lnTo>
                                  <a:pt x="399674" y="380161"/>
                                </a:lnTo>
                                <a:lnTo>
                                  <a:pt x="399607" y="380146"/>
                                </a:lnTo>
                                <a:lnTo>
                                  <a:pt x="399540" y="380132"/>
                                </a:lnTo>
                                <a:lnTo>
                                  <a:pt x="399474" y="380118"/>
                                </a:lnTo>
                                <a:lnTo>
                                  <a:pt x="399407" y="380104"/>
                                </a:lnTo>
                                <a:lnTo>
                                  <a:pt x="399340" y="380090"/>
                                </a:lnTo>
                                <a:lnTo>
                                  <a:pt x="399273" y="380076"/>
                                </a:lnTo>
                                <a:lnTo>
                                  <a:pt x="399206" y="380061"/>
                                </a:lnTo>
                                <a:lnTo>
                                  <a:pt x="399140" y="380047"/>
                                </a:lnTo>
                                <a:lnTo>
                                  <a:pt x="399073" y="380033"/>
                                </a:lnTo>
                                <a:lnTo>
                                  <a:pt x="399006" y="380019"/>
                                </a:lnTo>
                                <a:lnTo>
                                  <a:pt x="398939" y="380005"/>
                                </a:lnTo>
                                <a:lnTo>
                                  <a:pt x="398872" y="379990"/>
                                </a:lnTo>
                                <a:lnTo>
                                  <a:pt x="398806" y="379976"/>
                                </a:lnTo>
                                <a:lnTo>
                                  <a:pt x="398739" y="379962"/>
                                </a:lnTo>
                                <a:lnTo>
                                  <a:pt x="398672" y="379948"/>
                                </a:lnTo>
                                <a:lnTo>
                                  <a:pt x="398605" y="379934"/>
                                </a:lnTo>
                                <a:lnTo>
                                  <a:pt x="398539" y="379919"/>
                                </a:lnTo>
                                <a:lnTo>
                                  <a:pt x="398472" y="379905"/>
                                </a:lnTo>
                                <a:lnTo>
                                  <a:pt x="398405" y="379891"/>
                                </a:lnTo>
                                <a:lnTo>
                                  <a:pt x="398338" y="379877"/>
                                </a:lnTo>
                                <a:lnTo>
                                  <a:pt x="398271" y="379862"/>
                                </a:lnTo>
                                <a:lnTo>
                                  <a:pt x="398205" y="379848"/>
                                </a:lnTo>
                                <a:lnTo>
                                  <a:pt x="398138" y="379834"/>
                                </a:lnTo>
                                <a:lnTo>
                                  <a:pt x="398071" y="379819"/>
                                </a:lnTo>
                                <a:lnTo>
                                  <a:pt x="398004" y="379805"/>
                                </a:lnTo>
                                <a:lnTo>
                                  <a:pt x="397937" y="379791"/>
                                </a:lnTo>
                                <a:lnTo>
                                  <a:pt x="397871" y="379776"/>
                                </a:lnTo>
                                <a:lnTo>
                                  <a:pt x="397804" y="379762"/>
                                </a:lnTo>
                                <a:lnTo>
                                  <a:pt x="397737" y="379748"/>
                                </a:lnTo>
                                <a:lnTo>
                                  <a:pt x="397670" y="379733"/>
                                </a:lnTo>
                                <a:lnTo>
                                  <a:pt x="397603" y="379719"/>
                                </a:lnTo>
                                <a:lnTo>
                                  <a:pt x="397537" y="379705"/>
                                </a:lnTo>
                                <a:lnTo>
                                  <a:pt x="397470" y="379690"/>
                                </a:lnTo>
                                <a:lnTo>
                                  <a:pt x="397403" y="379676"/>
                                </a:lnTo>
                                <a:lnTo>
                                  <a:pt x="397336" y="379662"/>
                                </a:lnTo>
                                <a:lnTo>
                                  <a:pt x="397270" y="379647"/>
                                </a:lnTo>
                                <a:lnTo>
                                  <a:pt x="397203" y="379633"/>
                                </a:lnTo>
                                <a:lnTo>
                                  <a:pt x="397136" y="379619"/>
                                </a:lnTo>
                                <a:lnTo>
                                  <a:pt x="397069" y="379604"/>
                                </a:lnTo>
                                <a:lnTo>
                                  <a:pt x="397002" y="379590"/>
                                </a:lnTo>
                                <a:lnTo>
                                  <a:pt x="396936" y="379575"/>
                                </a:lnTo>
                                <a:lnTo>
                                  <a:pt x="396869" y="379561"/>
                                </a:lnTo>
                                <a:lnTo>
                                  <a:pt x="396802" y="379546"/>
                                </a:lnTo>
                                <a:lnTo>
                                  <a:pt x="396735" y="379532"/>
                                </a:lnTo>
                                <a:lnTo>
                                  <a:pt x="396668" y="379518"/>
                                </a:lnTo>
                                <a:lnTo>
                                  <a:pt x="396602" y="379503"/>
                                </a:lnTo>
                                <a:lnTo>
                                  <a:pt x="396535" y="379489"/>
                                </a:lnTo>
                                <a:lnTo>
                                  <a:pt x="396468" y="379474"/>
                                </a:lnTo>
                                <a:lnTo>
                                  <a:pt x="396401" y="379460"/>
                                </a:lnTo>
                                <a:lnTo>
                                  <a:pt x="396334" y="379445"/>
                                </a:lnTo>
                                <a:lnTo>
                                  <a:pt x="396268" y="379431"/>
                                </a:lnTo>
                                <a:lnTo>
                                  <a:pt x="396201" y="379416"/>
                                </a:lnTo>
                                <a:lnTo>
                                  <a:pt x="396134" y="379402"/>
                                </a:lnTo>
                                <a:lnTo>
                                  <a:pt x="396067" y="379387"/>
                                </a:lnTo>
                                <a:lnTo>
                                  <a:pt x="396000" y="379373"/>
                                </a:lnTo>
                                <a:lnTo>
                                  <a:pt x="395934" y="379358"/>
                                </a:lnTo>
                                <a:lnTo>
                                  <a:pt x="395867" y="379344"/>
                                </a:lnTo>
                                <a:lnTo>
                                  <a:pt x="395800" y="379329"/>
                                </a:lnTo>
                                <a:lnTo>
                                  <a:pt x="395733" y="379315"/>
                                </a:lnTo>
                                <a:lnTo>
                                  <a:pt x="395667" y="379300"/>
                                </a:lnTo>
                                <a:lnTo>
                                  <a:pt x="395600" y="379286"/>
                                </a:lnTo>
                                <a:lnTo>
                                  <a:pt x="395533" y="379271"/>
                                </a:lnTo>
                                <a:lnTo>
                                  <a:pt x="395466" y="379256"/>
                                </a:lnTo>
                                <a:lnTo>
                                  <a:pt x="395399" y="379242"/>
                                </a:lnTo>
                                <a:lnTo>
                                  <a:pt x="395333" y="379227"/>
                                </a:lnTo>
                                <a:lnTo>
                                  <a:pt x="395266" y="379213"/>
                                </a:lnTo>
                                <a:lnTo>
                                  <a:pt x="395199" y="379198"/>
                                </a:lnTo>
                                <a:lnTo>
                                  <a:pt x="395132" y="379183"/>
                                </a:lnTo>
                                <a:lnTo>
                                  <a:pt x="395065" y="379169"/>
                                </a:lnTo>
                                <a:lnTo>
                                  <a:pt x="394999" y="379154"/>
                                </a:lnTo>
                                <a:lnTo>
                                  <a:pt x="394932" y="379140"/>
                                </a:lnTo>
                                <a:lnTo>
                                  <a:pt x="394865" y="379125"/>
                                </a:lnTo>
                                <a:lnTo>
                                  <a:pt x="394798" y="379110"/>
                                </a:lnTo>
                                <a:lnTo>
                                  <a:pt x="394731" y="379096"/>
                                </a:lnTo>
                                <a:lnTo>
                                  <a:pt x="394665" y="379081"/>
                                </a:lnTo>
                                <a:lnTo>
                                  <a:pt x="394598" y="379066"/>
                                </a:lnTo>
                                <a:lnTo>
                                  <a:pt x="394531" y="379052"/>
                                </a:lnTo>
                                <a:lnTo>
                                  <a:pt x="394464" y="379037"/>
                                </a:lnTo>
                                <a:lnTo>
                                  <a:pt x="394398" y="379022"/>
                                </a:lnTo>
                                <a:lnTo>
                                  <a:pt x="394331" y="379008"/>
                                </a:lnTo>
                                <a:lnTo>
                                  <a:pt x="394264" y="378993"/>
                                </a:lnTo>
                                <a:lnTo>
                                  <a:pt x="394197" y="378978"/>
                                </a:lnTo>
                                <a:lnTo>
                                  <a:pt x="394130" y="378964"/>
                                </a:lnTo>
                                <a:lnTo>
                                  <a:pt x="394064" y="378949"/>
                                </a:lnTo>
                                <a:lnTo>
                                  <a:pt x="393997" y="378934"/>
                                </a:lnTo>
                                <a:lnTo>
                                  <a:pt x="393930" y="378919"/>
                                </a:lnTo>
                                <a:lnTo>
                                  <a:pt x="393863" y="378905"/>
                                </a:lnTo>
                                <a:lnTo>
                                  <a:pt x="393796" y="378890"/>
                                </a:lnTo>
                                <a:lnTo>
                                  <a:pt x="393730" y="378875"/>
                                </a:lnTo>
                                <a:lnTo>
                                  <a:pt x="393663" y="378860"/>
                                </a:lnTo>
                                <a:lnTo>
                                  <a:pt x="393596" y="378846"/>
                                </a:lnTo>
                                <a:lnTo>
                                  <a:pt x="393529" y="378831"/>
                                </a:lnTo>
                                <a:lnTo>
                                  <a:pt x="393462" y="378816"/>
                                </a:lnTo>
                                <a:lnTo>
                                  <a:pt x="393396" y="378801"/>
                                </a:lnTo>
                                <a:lnTo>
                                  <a:pt x="393329" y="378786"/>
                                </a:lnTo>
                                <a:lnTo>
                                  <a:pt x="393262" y="378772"/>
                                </a:lnTo>
                                <a:lnTo>
                                  <a:pt x="393195" y="378757"/>
                                </a:lnTo>
                                <a:lnTo>
                                  <a:pt x="393129" y="378742"/>
                                </a:lnTo>
                                <a:lnTo>
                                  <a:pt x="393062" y="378727"/>
                                </a:lnTo>
                                <a:lnTo>
                                  <a:pt x="392995" y="378712"/>
                                </a:lnTo>
                                <a:lnTo>
                                  <a:pt x="392928" y="378698"/>
                                </a:lnTo>
                                <a:lnTo>
                                  <a:pt x="392861" y="378683"/>
                                </a:lnTo>
                                <a:lnTo>
                                  <a:pt x="392795" y="378668"/>
                                </a:lnTo>
                                <a:lnTo>
                                  <a:pt x="392728" y="378653"/>
                                </a:lnTo>
                                <a:lnTo>
                                  <a:pt x="392661" y="378638"/>
                                </a:lnTo>
                                <a:lnTo>
                                  <a:pt x="392594" y="378623"/>
                                </a:lnTo>
                                <a:lnTo>
                                  <a:pt x="392527" y="378608"/>
                                </a:lnTo>
                                <a:lnTo>
                                  <a:pt x="392461" y="378593"/>
                                </a:lnTo>
                                <a:lnTo>
                                  <a:pt x="392394" y="378579"/>
                                </a:lnTo>
                                <a:lnTo>
                                  <a:pt x="392327" y="378564"/>
                                </a:lnTo>
                                <a:lnTo>
                                  <a:pt x="392260" y="378549"/>
                                </a:lnTo>
                                <a:lnTo>
                                  <a:pt x="392193" y="378534"/>
                                </a:lnTo>
                                <a:lnTo>
                                  <a:pt x="392127" y="378519"/>
                                </a:lnTo>
                                <a:lnTo>
                                  <a:pt x="392060" y="378504"/>
                                </a:lnTo>
                                <a:lnTo>
                                  <a:pt x="391993" y="378489"/>
                                </a:lnTo>
                                <a:lnTo>
                                  <a:pt x="391926" y="378474"/>
                                </a:lnTo>
                                <a:lnTo>
                                  <a:pt x="391859" y="378459"/>
                                </a:lnTo>
                                <a:lnTo>
                                  <a:pt x="391793" y="378444"/>
                                </a:lnTo>
                                <a:lnTo>
                                  <a:pt x="391726" y="378429"/>
                                </a:lnTo>
                                <a:lnTo>
                                  <a:pt x="391659" y="378414"/>
                                </a:lnTo>
                                <a:lnTo>
                                  <a:pt x="391592" y="378399"/>
                                </a:lnTo>
                                <a:lnTo>
                                  <a:pt x="391526" y="378384"/>
                                </a:lnTo>
                                <a:lnTo>
                                  <a:pt x="391459" y="378369"/>
                                </a:lnTo>
                                <a:lnTo>
                                  <a:pt x="391392" y="378354"/>
                                </a:lnTo>
                                <a:lnTo>
                                  <a:pt x="391325" y="378339"/>
                                </a:lnTo>
                                <a:lnTo>
                                  <a:pt x="391258" y="378324"/>
                                </a:lnTo>
                                <a:lnTo>
                                  <a:pt x="391192" y="378309"/>
                                </a:lnTo>
                                <a:lnTo>
                                  <a:pt x="391125" y="378294"/>
                                </a:lnTo>
                                <a:lnTo>
                                  <a:pt x="391058" y="378279"/>
                                </a:lnTo>
                                <a:lnTo>
                                  <a:pt x="390991" y="378264"/>
                                </a:lnTo>
                                <a:lnTo>
                                  <a:pt x="390924" y="378249"/>
                                </a:lnTo>
                                <a:lnTo>
                                  <a:pt x="390858" y="378234"/>
                                </a:lnTo>
                                <a:lnTo>
                                  <a:pt x="390791" y="378219"/>
                                </a:lnTo>
                                <a:lnTo>
                                  <a:pt x="390724" y="378204"/>
                                </a:lnTo>
                                <a:lnTo>
                                  <a:pt x="390657" y="378189"/>
                                </a:lnTo>
                                <a:lnTo>
                                  <a:pt x="390590" y="378174"/>
                                </a:lnTo>
                                <a:lnTo>
                                  <a:pt x="390524" y="378159"/>
                                </a:lnTo>
                                <a:lnTo>
                                  <a:pt x="390457" y="378143"/>
                                </a:lnTo>
                                <a:lnTo>
                                  <a:pt x="390390" y="378128"/>
                                </a:lnTo>
                                <a:lnTo>
                                  <a:pt x="390323" y="378113"/>
                                </a:lnTo>
                                <a:lnTo>
                                  <a:pt x="390257" y="378098"/>
                                </a:lnTo>
                                <a:lnTo>
                                  <a:pt x="390190" y="378083"/>
                                </a:lnTo>
                                <a:lnTo>
                                  <a:pt x="390123" y="378068"/>
                                </a:lnTo>
                                <a:lnTo>
                                  <a:pt x="390056" y="378053"/>
                                </a:lnTo>
                                <a:lnTo>
                                  <a:pt x="389989" y="378038"/>
                                </a:lnTo>
                                <a:lnTo>
                                  <a:pt x="389923" y="378022"/>
                                </a:lnTo>
                                <a:lnTo>
                                  <a:pt x="389856" y="378007"/>
                                </a:lnTo>
                                <a:lnTo>
                                  <a:pt x="389789" y="377992"/>
                                </a:lnTo>
                                <a:lnTo>
                                  <a:pt x="389722" y="377977"/>
                                </a:lnTo>
                                <a:lnTo>
                                  <a:pt x="389655" y="377962"/>
                                </a:lnTo>
                                <a:lnTo>
                                  <a:pt x="389589" y="377946"/>
                                </a:lnTo>
                                <a:lnTo>
                                  <a:pt x="389522" y="377931"/>
                                </a:lnTo>
                                <a:lnTo>
                                  <a:pt x="389455" y="377916"/>
                                </a:lnTo>
                                <a:lnTo>
                                  <a:pt x="389388" y="377901"/>
                                </a:lnTo>
                                <a:lnTo>
                                  <a:pt x="389321" y="377886"/>
                                </a:lnTo>
                                <a:lnTo>
                                  <a:pt x="389255" y="377870"/>
                                </a:lnTo>
                                <a:lnTo>
                                  <a:pt x="389188" y="377855"/>
                                </a:lnTo>
                                <a:lnTo>
                                  <a:pt x="389121" y="377840"/>
                                </a:lnTo>
                                <a:lnTo>
                                  <a:pt x="389054" y="377825"/>
                                </a:lnTo>
                                <a:lnTo>
                                  <a:pt x="388987" y="377809"/>
                                </a:lnTo>
                                <a:lnTo>
                                  <a:pt x="388921" y="377794"/>
                                </a:lnTo>
                                <a:lnTo>
                                  <a:pt x="388854" y="377779"/>
                                </a:lnTo>
                                <a:lnTo>
                                  <a:pt x="388787" y="377763"/>
                                </a:lnTo>
                                <a:lnTo>
                                  <a:pt x="388720" y="377748"/>
                                </a:lnTo>
                                <a:lnTo>
                                  <a:pt x="388654" y="377733"/>
                                </a:lnTo>
                                <a:lnTo>
                                  <a:pt x="388587" y="377718"/>
                                </a:lnTo>
                                <a:lnTo>
                                  <a:pt x="388520" y="377702"/>
                                </a:lnTo>
                                <a:lnTo>
                                  <a:pt x="388453" y="377687"/>
                                </a:lnTo>
                                <a:lnTo>
                                  <a:pt x="388386" y="377672"/>
                                </a:lnTo>
                                <a:lnTo>
                                  <a:pt x="388320" y="377656"/>
                                </a:lnTo>
                                <a:lnTo>
                                  <a:pt x="388253" y="377641"/>
                                </a:lnTo>
                                <a:lnTo>
                                  <a:pt x="388186" y="377626"/>
                                </a:lnTo>
                                <a:lnTo>
                                  <a:pt x="388119" y="377610"/>
                                </a:lnTo>
                                <a:lnTo>
                                  <a:pt x="388052" y="377595"/>
                                </a:lnTo>
                                <a:lnTo>
                                  <a:pt x="387986" y="377579"/>
                                </a:lnTo>
                                <a:lnTo>
                                  <a:pt x="387919" y="377564"/>
                                </a:lnTo>
                                <a:lnTo>
                                  <a:pt x="387852" y="377549"/>
                                </a:lnTo>
                                <a:lnTo>
                                  <a:pt x="387785" y="377533"/>
                                </a:lnTo>
                                <a:lnTo>
                                  <a:pt x="387718" y="377518"/>
                                </a:lnTo>
                                <a:lnTo>
                                  <a:pt x="387652" y="377502"/>
                                </a:lnTo>
                                <a:lnTo>
                                  <a:pt x="387585" y="377487"/>
                                </a:lnTo>
                                <a:lnTo>
                                  <a:pt x="387518" y="377472"/>
                                </a:lnTo>
                                <a:lnTo>
                                  <a:pt x="387451" y="377456"/>
                                </a:lnTo>
                                <a:lnTo>
                                  <a:pt x="387385" y="377441"/>
                                </a:lnTo>
                                <a:lnTo>
                                  <a:pt x="387318" y="377425"/>
                                </a:lnTo>
                                <a:lnTo>
                                  <a:pt x="387251" y="377410"/>
                                </a:lnTo>
                                <a:lnTo>
                                  <a:pt x="387184" y="377394"/>
                                </a:lnTo>
                                <a:lnTo>
                                  <a:pt x="387117" y="377379"/>
                                </a:lnTo>
                                <a:lnTo>
                                  <a:pt x="387051" y="377363"/>
                                </a:lnTo>
                                <a:lnTo>
                                  <a:pt x="386984" y="377348"/>
                                </a:lnTo>
                                <a:lnTo>
                                  <a:pt x="386917" y="377332"/>
                                </a:lnTo>
                                <a:lnTo>
                                  <a:pt x="386850" y="377317"/>
                                </a:lnTo>
                                <a:lnTo>
                                  <a:pt x="386783" y="377301"/>
                                </a:lnTo>
                                <a:lnTo>
                                  <a:pt x="386717" y="377286"/>
                                </a:lnTo>
                                <a:lnTo>
                                  <a:pt x="386650" y="377270"/>
                                </a:lnTo>
                                <a:lnTo>
                                  <a:pt x="386583" y="377255"/>
                                </a:lnTo>
                                <a:lnTo>
                                  <a:pt x="386516" y="377239"/>
                                </a:lnTo>
                                <a:lnTo>
                                  <a:pt x="386449" y="377224"/>
                                </a:lnTo>
                                <a:lnTo>
                                  <a:pt x="386383" y="377208"/>
                                </a:lnTo>
                                <a:lnTo>
                                  <a:pt x="386316" y="377193"/>
                                </a:lnTo>
                                <a:lnTo>
                                  <a:pt x="386249" y="377177"/>
                                </a:lnTo>
                                <a:lnTo>
                                  <a:pt x="386182" y="377161"/>
                                </a:lnTo>
                                <a:lnTo>
                                  <a:pt x="386116" y="377146"/>
                                </a:lnTo>
                                <a:lnTo>
                                  <a:pt x="386049" y="377130"/>
                                </a:lnTo>
                                <a:lnTo>
                                  <a:pt x="385982" y="377115"/>
                                </a:lnTo>
                                <a:lnTo>
                                  <a:pt x="385915" y="377099"/>
                                </a:lnTo>
                                <a:lnTo>
                                  <a:pt x="385848" y="377083"/>
                                </a:lnTo>
                                <a:lnTo>
                                  <a:pt x="385782" y="377068"/>
                                </a:lnTo>
                                <a:lnTo>
                                  <a:pt x="385715" y="377052"/>
                                </a:lnTo>
                                <a:lnTo>
                                  <a:pt x="385648" y="377037"/>
                                </a:lnTo>
                                <a:lnTo>
                                  <a:pt x="385581" y="377021"/>
                                </a:lnTo>
                                <a:lnTo>
                                  <a:pt x="385514" y="377005"/>
                                </a:lnTo>
                                <a:lnTo>
                                  <a:pt x="385448" y="376990"/>
                                </a:lnTo>
                                <a:lnTo>
                                  <a:pt x="385381" y="376974"/>
                                </a:lnTo>
                                <a:lnTo>
                                  <a:pt x="385314" y="376958"/>
                                </a:lnTo>
                                <a:lnTo>
                                  <a:pt x="385247" y="376943"/>
                                </a:lnTo>
                                <a:lnTo>
                                  <a:pt x="385180" y="376927"/>
                                </a:lnTo>
                                <a:lnTo>
                                  <a:pt x="385114" y="376911"/>
                                </a:lnTo>
                                <a:lnTo>
                                  <a:pt x="385047" y="376895"/>
                                </a:lnTo>
                                <a:lnTo>
                                  <a:pt x="384980" y="376880"/>
                                </a:lnTo>
                                <a:lnTo>
                                  <a:pt x="384913" y="376864"/>
                                </a:lnTo>
                                <a:lnTo>
                                  <a:pt x="384846" y="376848"/>
                                </a:lnTo>
                                <a:lnTo>
                                  <a:pt x="384780" y="376833"/>
                                </a:lnTo>
                                <a:lnTo>
                                  <a:pt x="384713" y="376817"/>
                                </a:lnTo>
                                <a:lnTo>
                                  <a:pt x="384646" y="376801"/>
                                </a:lnTo>
                                <a:lnTo>
                                  <a:pt x="384579" y="376785"/>
                                </a:lnTo>
                                <a:lnTo>
                                  <a:pt x="384513" y="376769"/>
                                </a:lnTo>
                                <a:lnTo>
                                  <a:pt x="384446" y="376754"/>
                                </a:lnTo>
                                <a:lnTo>
                                  <a:pt x="384379" y="376738"/>
                                </a:lnTo>
                                <a:lnTo>
                                  <a:pt x="384312" y="376722"/>
                                </a:lnTo>
                                <a:lnTo>
                                  <a:pt x="384245" y="376706"/>
                                </a:lnTo>
                                <a:lnTo>
                                  <a:pt x="384179" y="376691"/>
                                </a:lnTo>
                                <a:lnTo>
                                  <a:pt x="384112" y="376675"/>
                                </a:lnTo>
                                <a:lnTo>
                                  <a:pt x="384045" y="376659"/>
                                </a:lnTo>
                                <a:lnTo>
                                  <a:pt x="383978" y="376643"/>
                                </a:lnTo>
                                <a:lnTo>
                                  <a:pt x="383911" y="376627"/>
                                </a:lnTo>
                                <a:lnTo>
                                  <a:pt x="383845" y="376611"/>
                                </a:lnTo>
                                <a:lnTo>
                                  <a:pt x="383778" y="376596"/>
                                </a:lnTo>
                                <a:lnTo>
                                  <a:pt x="383711" y="376580"/>
                                </a:lnTo>
                                <a:lnTo>
                                  <a:pt x="383644" y="376564"/>
                                </a:lnTo>
                                <a:lnTo>
                                  <a:pt x="383577" y="376548"/>
                                </a:lnTo>
                                <a:lnTo>
                                  <a:pt x="383511" y="376532"/>
                                </a:lnTo>
                                <a:lnTo>
                                  <a:pt x="383444" y="376516"/>
                                </a:lnTo>
                                <a:lnTo>
                                  <a:pt x="383377" y="376500"/>
                                </a:lnTo>
                                <a:lnTo>
                                  <a:pt x="383310" y="376484"/>
                                </a:lnTo>
                                <a:lnTo>
                                  <a:pt x="383244" y="376468"/>
                                </a:lnTo>
                                <a:lnTo>
                                  <a:pt x="383177" y="376453"/>
                                </a:lnTo>
                                <a:lnTo>
                                  <a:pt x="383110" y="376437"/>
                                </a:lnTo>
                                <a:lnTo>
                                  <a:pt x="383043" y="376421"/>
                                </a:lnTo>
                                <a:lnTo>
                                  <a:pt x="382976" y="376405"/>
                                </a:lnTo>
                                <a:lnTo>
                                  <a:pt x="382910" y="376389"/>
                                </a:lnTo>
                                <a:lnTo>
                                  <a:pt x="382843" y="376373"/>
                                </a:lnTo>
                                <a:lnTo>
                                  <a:pt x="382776" y="376357"/>
                                </a:lnTo>
                                <a:lnTo>
                                  <a:pt x="382709" y="376341"/>
                                </a:lnTo>
                                <a:lnTo>
                                  <a:pt x="382642" y="376325"/>
                                </a:lnTo>
                                <a:lnTo>
                                  <a:pt x="382576" y="376309"/>
                                </a:lnTo>
                                <a:lnTo>
                                  <a:pt x="382509" y="376293"/>
                                </a:lnTo>
                                <a:lnTo>
                                  <a:pt x="382442" y="376277"/>
                                </a:lnTo>
                                <a:lnTo>
                                  <a:pt x="382375" y="376261"/>
                                </a:lnTo>
                                <a:lnTo>
                                  <a:pt x="382308" y="376245"/>
                                </a:lnTo>
                                <a:lnTo>
                                  <a:pt x="382242" y="376229"/>
                                </a:lnTo>
                                <a:lnTo>
                                  <a:pt x="382175" y="376213"/>
                                </a:lnTo>
                                <a:lnTo>
                                  <a:pt x="382108" y="376197"/>
                                </a:lnTo>
                                <a:lnTo>
                                  <a:pt x="382041" y="376181"/>
                                </a:lnTo>
                                <a:lnTo>
                                  <a:pt x="381974" y="376165"/>
                                </a:lnTo>
                                <a:lnTo>
                                  <a:pt x="381908" y="376149"/>
                                </a:lnTo>
                                <a:lnTo>
                                  <a:pt x="381841" y="376133"/>
                                </a:lnTo>
                                <a:lnTo>
                                  <a:pt x="381774" y="376116"/>
                                </a:lnTo>
                                <a:lnTo>
                                  <a:pt x="381707" y="376100"/>
                                </a:lnTo>
                                <a:lnTo>
                                  <a:pt x="381641" y="376084"/>
                                </a:lnTo>
                                <a:lnTo>
                                  <a:pt x="381574" y="376068"/>
                                </a:lnTo>
                                <a:lnTo>
                                  <a:pt x="381507" y="376052"/>
                                </a:lnTo>
                                <a:lnTo>
                                  <a:pt x="381440" y="376036"/>
                                </a:lnTo>
                                <a:lnTo>
                                  <a:pt x="381373" y="376020"/>
                                </a:lnTo>
                                <a:lnTo>
                                  <a:pt x="381307" y="376004"/>
                                </a:lnTo>
                                <a:lnTo>
                                  <a:pt x="381240" y="375988"/>
                                </a:lnTo>
                                <a:lnTo>
                                  <a:pt x="381173" y="375971"/>
                                </a:lnTo>
                                <a:lnTo>
                                  <a:pt x="381106" y="375955"/>
                                </a:lnTo>
                                <a:lnTo>
                                  <a:pt x="381039" y="375939"/>
                                </a:lnTo>
                                <a:lnTo>
                                  <a:pt x="380973" y="375923"/>
                                </a:lnTo>
                                <a:lnTo>
                                  <a:pt x="380906" y="375907"/>
                                </a:lnTo>
                                <a:lnTo>
                                  <a:pt x="380839" y="375891"/>
                                </a:lnTo>
                                <a:lnTo>
                                  <a:pt x="380772" y="375874"/>
                                </a:lnTo>
                                <a:lnTo>
                                  <a:pt x="380705" y="375858"/>
                                </a:lnTo>
                                <a:lnTo>
                                  <a:pt x="380639" y="375842"/>
                                </a:lnTo>
                                <a:lnTo>
                                  <a:pt x="380572" y="375826"/>
                                </a:lnTo>
                                <a:lnTo>
                                  <a:pt x="380505" y="375810"/>
                                </a:lnTo>
                                <a:lnTo>
                                  <a:pt x="380438" y="375793"/>
                                </a:lnTo>
                                <a:lnTo>
                                  <a:pt x="380372" y="375777"/>
                                </a:lnTo>
                                <a:lnTo>
                                  <a:pt x="380305" y="375761"/>
                                </a:lnTo>
                                <a:lnTo>
                                  <a:pt x="380238" y="375745"/>
                                </a:lnTo>
                                <a:lnTo>
                                  <a:pt x="380171" y="375728"/>
                                </a:lnTo>
                                <a:lnTo>
                                  <a:pt x="380104" y="375712"/>
                                </a:lnTo>
                                <a:lnTo>
                                  <a:pt x="380038" y="375696"/>
                                </a:lnTo>
                                <a:lnTo>
                                  <a:pt x="379971" y="375679"/>
                                </a:lnTo>
                                <a:lnTo>
                                  <a:pt x="379904" y="375663"/>
                                </a:lnTo>
                                <a:lnTo>
                                  <a:pt x="379837" y="375647"/>
                                </a:lnTo>
                                <a:lnTo>
                                  <a:pt x="379770" y="375630"/>
                                </a:lnTo>
                                <a:lnTo>
                                  <a:pt x="379704" y="375614"/>
                                </a:lnTo>
                                <a:lnTo>
                                  <a:pt x="379637" y="375598"/>
                                </a:lnTo>
                                <a:lnTo>
                                  <a:pt x="379570" y="375582"/>
                                </a:lnTo>
                                <a:lnTo>
                                  <a:pt x="379503" y="375565"/>
                                </a:lnTo>
                                <a:lnTo>
                                  <a:pt x="379436" y="375549"/>
                                </a:lnTo>
                                <a:lnTo>
                                  <a:pt x="379370" y="375532"/>
                                </a:lnTo>
                                <a:lnTo>
                                  <a:pt x="379303" y="375516"/>
                                </a:lnTo>
                                <a:lnTo>
                                  <a:pt x="379236" y="375500"/>
                                </a:lnTo>
                                <a:lnTo>
                                  <a:pt x="379169" y="375483"/>
                                </a:lnTo>
                                <a:lnTo>
                                  <a:pt x="379102" y="375467"/>
                                </a:lnTo>
                                <a:lnTo>
                                  <a:pt x="379036" y="375451"/>
                                </a:lnTo>
                                <a:lnTo>
                                  <a:pt x="378969" y="375434"/>
                                </a:lnTo>
                                <a:lnTo>
                                  <a:pt x="378902" y="375418"/>
                                </a:lnTo>
                                <a:lnTo>
                                  <a:pt x="378835" y="375401"/>
                                </a:lnTo>
                                <a:lnTo>
                                  <a:pt x="378769" y="375385"/>
                                </a:lnTo>
                                <a:lnTo>
                                  <a:pt x="378702" y="375368"/>
                                </a:lnTo>
                                <a:lnTo>
                                  <a:pt x="378635" y="375352"/>
                                </a:lnTo>
                                <a:lnTo>
                                  <a:pt x="378568" y="375336"/>
                                </a:lnTo>
                                <a:lnTo>
                                  <a:pt x="378501" y="375319"/>
                                </a:lnTo>
                                <a:lnTo>
                                  <a:pt x="378435" y="375303"/>
                                </a:lnTo>
                                <a:lnTo>
                                  <a:pt x="378368" y="375286"/>
                                </a:lnTo>
                                <a:lnTo>
                                  <a:pt x="378301" y="375270"/>
                                </a:lnTo>
                                <a:lnTo>
                                  <a:pt x="378234" y="375253"/>
                                </a:lnTo>
                                <a:lnTo>
                                  <a:pt x="378167" y="375237"/>
                                </a:lnTo>
                                <a:lnTo>
                                  <a:pt x="378101" y="375220"/>
                                </a:lnTo>
                                <a:lnTo>
                                  <a:pt x="378034" y="375204"/>
                                </a:lnTo>
                                <a:lnTo>
                                  <a:pt x="377967" y="375187"/>
                                </a:lnTo>
                                <a:lnTo>
                                  <a:pt x="377900" y="375171"/>
                                </a:lnTo>
                                <a:lnTo>
                                  <a:pt x="377833" y="375154"/>
                                </a:lnTo>
                                <a:lnTo>
                                  <a:pt x="377767" y="375137"/>
                                </a:lnTo>
                                <a:lnTo>
                                  <a:pt x="377700" y="375121"/>
                                </a:lnTo>
                                <a:lnTo>
                                  <a:pt x="377633" y="375104"/>
                                </a:lnTo>
                                <a:lnTo>
                                  <a:pt x="377566" y="375088"/>
                                </a:lnTo>
                                <a:lnTo>
                                  <a:pt x="377500" y="375071"/>
                                </a:lnTo>
                                <a:lnTo>
                                  <a:pt x="377433" y="375055"/>
                                </a:lnTo>
                                <a:lnTo>
                                  <a:pt x="377366" y="375038"/>
                                </a:lnTo>
                                <a:lnTo>
                                  <a:pt x="377299" y="375021"/>
                                </a:lnTo>
                                <a:lnTo>
                                  <a:pt x="377232" y="375005"/>
                                </a:lnTo>
                                <a:lnTo>
                                  <a:pt x="377166" y="374988"/>
                                </a:lnTo>
                                <a:lnTo>
                                  <a:pt x="377099" y="374972"/>
                                </a:lnTo>
                                <a:lnTo>
                                  <a:pt x="377032" y="374955"/>
                                </a:lnTo>
                                <a:lnTo>
                                  <a:pt x="376965" y="374938"/>
                                </a:lnTo>
                                <a:lnTo>
                                  <a:pt x="376898" y="374922"/>
                                </a:lnTo>
                                <a:lnTo>
                                  <a:pt x="376832" y="374905"/>
                                </a:lnTo>
                                <a:lnTo>
                                  <a:pt x="376765" y="374888"/>
                                </a:lnTo>
                                <a:lnTo>
                                  <a:pt x="376698" y="374872"/>
                                </a:lnTo>
                                <a:lnTo>
                                  <a:pt x="376631" y="374855"/>
                                </a:lnTo>
                                <a:lnTo>
                                  <a:pt x="376564" y="374838"/>
                                </a:lnTo>
                                <a:lnTo>
                                  <a:pt x="376498" y="374822"/>
                                </a:lnTo>
                                <a:lnTo>
                                  <a:pt x="376431" y="374805"/>
                                </a:lnTo>
                                <a:lnTo>
                                  <a:pt x="376364" y="374788"/>
                                </a:lnTo>
                                <a:lnTo>
                                  <a:pt x="376297" y="374771"/>
                                </a:lnTo>
                                <a:lnTo>
                                  <a:pt x="376231" y="374755"/>
                                </a:lnTo>
                                <a:lnTo>
                                  <a:pt x="376164" y="374738"/>
                                </a:lnTo>
                                <a:lnTo>
                                  <a:pt x="376097" y="374721"/>
                                </a:lnTo>
                                <a:lnTo>
                                  <a:pt x="376030" y="374704"/>
                                </a:lnTo>
                                <a:lnTo>
                                  <a:pt x="375963" y="374688"/>
                                </a:lnTo>
                                <a:lnTo>
                                  <a:pt x="375897" y="374671"/>
                                </a:lnTo>
                                <a:lnTo>
                                  <a:pt x="375830" y="374654"/>
                                </a:lnTo>
                                <a:lnTo>
                                  <a:pt x="375763" y="374637"/>
                                </a:lnTo>
                                <a:lnTo>
                                  <a:pt x="375696" y="374620"/>
                                </a:lnTo>
                                <a:lnTo>
                                  <a:pt x="375629" y="374604"/>
                                </a:lnTo>
                                <a:lnTo>
                                  <a:pt x="375563" y="374587"/>
                                </a:lnTo>
                                <a:lnTo>
                                  <a:pt x="375496" y="374570"/>
                                </a:lnTo>
                                <a:lnTo>
                                  <a:pt x="375429" y="374553"/>
                                </a:lnTo>
                                <a:lnTo>
                                  <a:pt x="375362" y="374536"/>
                                </a:lnTo>
                                <a:lnTo>
                                  <a:pt x="375295" y="374520"/>
                                </a:lnTo>
                                <a:lnTo>
                                  <a:pt x="375229" y="374503"/>
                                </a:lnTo>
                                <a:lnTo>
                                  <a:pt x="375162" y="374486"/>
                                </a:lnTo>
                                <a:lnTo>
                                  <a:pt x="375095" y="374469"/>
                                </a:lnTo>
                                <a:lnTo>
                                  <a:pt x="375028" y="374452"/>
                                </a:lnTo>
                                <a:lnTo>
                                  <a:pt x="374961" y="374435"/>
                                </a:lnTo>
                                <a:lnTo>
                                  <a:pt x="374895" y="374418"/>
                                </a:lnTo>
                                <a:lnTo>
                                  <a:pt x="374828" y="374401"/>
                                </a:lnTo>
                                <a:lnTo>
                                  <a:pt x="374761" y="374385"/>
                                </a:lnTo>
                                <a:lnTo>
                                  <a:pt x="374694" y="374368"/>
                                </a:lnTo>
                                <a:lnTo>
                                  <a:pt x="374628" y="374351"/>
                                </a:lnTo>
                                <a:lnTo>
                                  <a:pt x="374561" y="374334"/>
                                </a:lnTo>
                                <a:lnTo>
                                  <a:pt x="374494" y="374317"/>
                                </a:lnTo>
                                <a:lnTo>
                                  <a:pt x="374427" y="374300"/>
                                </a:lnTo>
                                <a:lnTo>
                                  <a:pt x="374360" y="374283"/>
                                </a:lnTo>
                                <a:lnTo>
                                  <a:pt x="374294" y="374266"/>
                                </a:lnTo>
                                <a:lnTo>
                                  <a:pt x="374227" y="374249"/>
                                </a:lnTo>
                                <a:lnTo>
                                  <a:pt x="374160" y="374232"/>
                                </a:lnTo>
                                <a:lnTo>
                                  <a:pt x="374093" y="374215"/>
                                </a:lnTo>
                                <a:lnTo>
                                  <a:pt x="374026" y="374198"/>
                                </a:lnTo>
                                <a:lnTo>
                                  <a:pt x="373960" y="374181"/>
                                </a:lnTo>
                                <a:lnTo>
                                  <a:pt x="373893" y="374164"/>
                                </a:lnTo>
                                <a:lnTo>
                                  <a:pt x="373826" y="374147"/>
                                </a:lnTo>
                                <a:lnTo>
                                  <a:pt x="373759" y="374130"/>
                                </a:lnTo>
                                <a:lnTo>
                                  <a:pt x="373692" y="374113"/>
                                </a:lnTo>
                                <a:lnTo>
                                  <a:pt x="373626" y="374096"/>
                                </a:lnTo>
                                <a:lnTo>
                                  <a:pt x="373559" y="374079"/>
                                </a:lnTo>
                                <a:lnTo>
                                  <a:pt x="373492" y="374062"/>
                                </a:lnTo>
                                <a:lnTo>
                                  <a:pt x="373425" y="374045"/>
                                </a:lnTo>
                                <a:lnTo>
                                  <a:pt x="373359" y="374028"/>
                                </a:lnTo>
                                <a:lnTo>
                                  <a:pt x="373292" y="374010"/>
                                </a:lnTo>
                                <a:lnTo>
                                  <a:pt x="373225" y="373993"/>
                                </a:lnTo>
                                <a:lnTo>
                                  <a:pt x="373158" y="373976"/>
                                </a:lnTo>
                                <a:lnTo>
                                  <a:pt x="373091" y="373959"/>
                                </a:lnTo>
                                <a:lnTo>
                                  <a:pt x="373025" y="373942"/>
                                </a:lnTo>
                                <a:lnTo>
                                  <a:pt x="372958" y="373925"/>
                                </a:lnTo>
                                <a:lnTo>
                                  <a:pt x="372891" y="373908"/>
                                </a:lnTo>
                                <a:lnTo>
                                  <a:pt x="372824" y="373891"/>
                                </a:lnTo>
                                <a:lnTo>
                                  <a:pt x="372757" y="373873"/>
                                </a:lnTo>
                                <a:lnTo>
                                  <a:pt x="372691" y="373856"/>
                                </a:lnTo>
                                <a:lnTo>
                                  <a:pt x="372624" y="373839"/>
                                </a:lnTo>
                                <a:lnTo>
                                  <a:pt x="372557" y="373822"/>
                                </a:lnTo>
                                <a:lnTo>
                                  <a:pt x="372490" y="373805"/>
                                </a:lnTo>
                                <a:lnTo>
                                  <a:pt x="372423" y="373788"/>
                                </a:lnTo>
                                <a:lnTo>
                                  <a:pt x="372357" y="373770"/>
                                </a:lnTo>
                                <a:lnTo>
                                  <a:pt x="372290" y="373753"/>
                                </a:lnTo>
                                <a:lnTo>
                                  <a:pt x="372223" y="373736"/>
                                </a:lnTo>
                                <a:lnTo>
                                  <a:pt x="372156" y="373719"/>
                                </a:lnTo>
                                <a:lnTo>
                                  <a:pt x="372089" y="373702"/>
                                </a:lnTo>
                                <a:lnTo>
                                  <a:pt x="372023" y="373684"/>
                                </a:lnTo>
                                <a:lnTo>
                                  <a:pt x="371956" y="373667"/>
                                </a:lnTo>
                                <a:lnTo>
                                  <a:pt x="371889" y="373650"/>
                                </a:lnTo>
                                <a:lnTo>
                                  <a:pt x="371822" y="373632"/>
                                </a:lnTo>
                                <a:lnTo>
                                  <a:pt x="371756" y="373615"/>
                                </a:lnTo>
                                <a:lnTo>
                                  <a:pt x="371689" y="373598"/>
                                </a:lnTo>
                                <a:lnTo>
                                  <a:pt x="371622" y="373581"/>
                                </a:lnTo>
                                <a:lnTo>
                                  <a:pt x="371555" y="373563"/>
                                </a:lnTo>
                                <a:lnTo>
                                  <a:pt x="371488" y="373546"/>
                                </a:lnTo>
                                <a:lnTo>
                                  <a:pt x="371422" y="373529"/>
                                </a:lnTo>
                                <a:lnTo>
                                  <a:pt x="371355" y="373511"/>
                                </a:lnTo>
                                <a:lnTo>
                                  <a:pt x="371288" y="373494"/>
                                </a:lnTo>
                                <a:lnTo>
                                  <a:pt x="371221" y="373477"/>
                                </a:lnTo>
                                <a:lnTo>
                                  <a:pt x="371154" y="373459"/>
                                </a:lnTo>
                                <a:lnTo>
                                  <a:pt x="371088" y="373442"/>
                                </a:lnTo>
                                <a:lnTo>
                                  <a:pt x="371021" y="373425"/>
                                </a:lnTo>
                                <a:lnTo>
                                  <a:pt x="370954" y="373407"/>
                                </a:lnTo>
                                <a:lnTo>
                                  <a:pt x="370887" y="373390"/>
                                </a:lnTo>
                                <a:lnTo>
                                  <a:pt x="370820" y="373372"/>
                                </a:lnTo>
                                <a:lnTo>
                                  <a:pt x="370754" y="373355"/>
                                </a:lnTo>
                                <a:lnTo>
                                  <a:pt x="370687" y="373338"/>
                                </a:lnTo>
                                <a:lnTo>
                                  <a:pt x="370620" y="373320"/>
                                </a:lnTo>
                                <a:lnTo>
                                  <a:pt x="370553" y="373303"/>
                                </a:lnTo>
                                <a:lnTo>
                                  <a:pt x="370487" y="373285"/>
                                </a:lnTo>
                                <a:lnTo>
                                  <a:pt x="370420" y="373268"/>
                                </a:lnTo>
                                <a:lnTo>
                                  <a:pt x="370353" y="373251"/>
                                </a:lnTo>
                                <a:lnTo>
                                  <a:pt x="370286" y="373233"/>
                                </a:lnTo>
                                <a:lnTo>
                                  <a:pt x="370219" y="373216"/>
                                </a:lnTo>
                                <a:lnTo>
                                  <a:pt x="370153" y="373198"/>
                                </a:lnTo>
                                <a:lnTo>
                                  <a:pt x="370086" y="373181"/>
                                </a:lnTo>
                                <a:lnTo>
                                  <a:pt x="370019" y="373163"/>
                                </a:lnTo>
                                <a:lnTo>
                                  <a:pt x="369952" y="373146"/>
                                </a:lnTo>
                                <a:lnTo>
                                  <a:pt x="369885" y="373128"/>
                                </a:lnTo>
                                <a:lnTo>
                                  <a:pt x="369819" y="373111"/>
                                </a:lnTo>
                                <a:lnTo>
                                  <a:pt x="369752" y="373093"/>
                                </a:lnTo>
                                <a:lnTo>
                                  <a:pt x="369685" y="373076"/>
                                </a:lnTo>
                                <a:lnTo>
                                  <a:pt x="369618" y="373058"/>
                                </a:lnTo>
                                <a:lnTo>
                                  <a:pt x="369551" y="373040"/>
                                </a:lnTo>
                                <a:lnTo>
                                  <a:pt x="369485" y="373023"/>
                                </a:lnTo>
                                <a:lnTo>
                                  <a:pt x="369418" y="373005"/>
                                </a:lnTo>
                                <a:lnTo>
                                  <a:pt x="369351" y="372988"/>
                                </a:lnTo>
                                <a:lnTo>
                                  <a:pt x="369284" y="372970"/>
                                </a:lnTo>
                                <a:lnTo>
                                  <a:pt x="369217" y="372953"/>
                                </a:lnTo>
                                <a:lnTo>
                                  <a:pt x="369151" y="372935"/>
                                </a:lnTo>
                                <a:lnTo>
                                  <a:pt x="369084" y="372917"/>
                                </a:lnTo>
                                <a:lnTo>
                                  <a:pt x="369017" y="372900"/>
                                </a:lnTo>
                                <a:lnTo>
                                  <a:pt x="368950" y="372882"/>
                                </a:lnTo>
                                <a:lnTo>
                                  <a:pt x="368884" y="372865"/>
                                </a:lnTo>
                                <a:lnTo>
                                  <a:pt x="368817" y="372847"/>
                                </a:lnTo>
                                <a:lnTo>
                                  <a:pt x="368750" y="372829"/>
                                </a:lnTo>
                                <a:lnTo>
                                  <a:pt x="368683" y="372812"/>
                                </a:lnTo>
                                <a:lnTo>
                                  <a:pt x="368616" y="372794"/>
                                </a:lnTo>
                                <a:lnTo>
                                  <a:pt x="368550" y="372776"/>
                                </a:lnTo>
                                <a:lnTo>
                                  <a:pt x="368483" y="372759"/>
                                </a:lnTo>
                                <a:lnTo>
                                  <a:pt x="368416" y="372741"/>
                                </a:lnTo>
                                <a:lnTo>
                                  <a:pt x="368349" y="372723"/>
                                </a:lnTo>
                                <a:lnTo>
                                  <a:pt x="368282" y="372705"/>
                                </a:lnTo>
                                <a:lnTo>
                                  <a:pt x="368216" y="372688"/>
                                </a:lnTo>
                                <a:lnTo>
                                  <a:pt x="368149" y="372670"/>
                                </a:lnTo>
                                <a:lnTo>
                                  <a:pt x="368082" y="372652"/>
                                </a:lnTo>
                                <a:lnTo>
                                  <a:pt x="368015" y="372635"/>
                                </a:lnTo>
                                <a:lnTo>
                                  <a:pt x="367948" y="372617"/>
                                </a:lnTo>
                                <a:lnTo>
                                  <a:pt x="367882" y="372599"/>
                                </a:lnTo>
                                <a:lnTo>
                                  <a:pt x="367815" y="372581"/>
                                </a:lnTo>
                                <a:lnTo>
                                  <a:pt x="367748" y="372563"/>
                                </a:lnTo>
                                <a:lnTo>
                                  <a:pt x="367681" y="372546"/>
                                </a:lnTo>
                                <a:lnTo>
                                  <a:pt x="367615" y="372528"/>
                                </a:lnTo>
                                <a:lnTo>
                                  <a:pt x="367548" y="372510"/>
                                </a:lnTo>
                                <a:lnTo>
                                  <a:pt x="367481" y="372492"/>
                                </a:lnTo>
                                <a:lnTo>
                                  <a:pt x="367414" y="372474"/>
                                </a:lnTo>
                                <a:lnTo>
                                  <a:pt x="367347" y="372457"/>
                                </a:lnTo>
                                <a:lnTo>
                                  <a:pt x="367281" y="372439"/>
                                </a:lnTo>
                                <a:lnTo>
                                  <a:pt x="367214" y="372421"/>
                                </a:lnTo>
                                <a:lnTo>
                                  <a:pt x="367147" y="372403"/>
                                </a:lnTo>
                                <a:lnTo>
                                  <a:pt x="367080" y="372385"/>
                                </a:lnTo>
                                <a:lnTo>
                                  <a:pt x="367013" y="372367"/>
                                </a:lnTo>
                                <a:lnTo>
                                  <a:pt x="366947" y="372350"/>
                                </a:lnTo>
                                <a:lnTo>
                                  <a:pt x="366880" y="372332"/>
                                </a:lnTo>
                                <a:lnTo>
                                  <a:pt x="366813" y="372314"/>
                                </a:lnTo>
                                <a:lnTo>
                                  <a:pt x="366746" y="372296"/>
                                </a:lnTo>
                                <a:lnTo>
                                  <a:pt x="366679" y="372278"/>
                                </a:lnTo>
                                <a:lnTo>
                                  <a:pt x="366613" y="372260"/>
                                </a:lnTo>
                                <a:lnTo>
                                  <a:pt x="366546" y="372242"/>
                                </a:lnTo>
                                <a:lnTo>
                                  <a:pt x="366479" y="372224"/>
                                </a:lnTo>
                                <a:lnTo>
                                  <a:pt x="366412" y="372206"/>
                                </a:lnTo>
                                <a:lnTo>
                                  <a:pt x="366346" y="372188"/>
                                </a:lnTo>
                                <a:lnTo>
                                  <a:pt x="366279" y="372170"/>
                                </a:lnTo>
                                <a:lnTo>
                                  <a:pt x="366212" y="372152"/>
                                </a:lnTo>
                                <a:lnTo>
                                  <a:pt x="366145" y="372134"/>
                                </a:lnTo>
                                <a:lnTo>
                                  <a:pt x="366078" y="372116"/>
                                </a:lnTo>
                                <a:lnTo>
                                  <a:pt x="366012" y="372098"/>
                                </a:lnTo>
                                <a:lnTo>
                                  <a:pt x="365945" y="372080"/>
                                </a:lnTo>
                                <a:lnTo>
                                  <a:pt x="365878" y="372062"/>
                                </a:lnTo>
                                <a:lnTo>
                                  <a:pt x="365811" y="372044"/>
                                </a:lnTo>
                                <a:lnTo>
                                  <a:pt x="365744" y="372026"/>
                                </a:lnTo>
                                <a:lnTo>
                                  <a:pt x="365678" y="372008"/>
                                </a:lnTo>
                                <a:lnTo>
                                  <a:pt x="365611" y="371990"/>
                                </a:lnTo>
                                <a:lnTo>
                                  <a:pt x="365544" y="371972"/>
                                </a:lnTo>
                                <a:lnTo>
                                  <a:pt x="365477" y="371954"/>
                                </a:lnTo>
                                <a:lnTo>
                                  <a:pt x="365410" y="371936"/>
                                </a:lnTo>
                                <a:lnTo>
                                  <a:pt x="365344" y="371918"/>
                                </a:lnTo>
                                <a:lnTo>
                                  <a:pt x="365277" y="371900"/>
                                </a:lnTo>
                                <a:lnTo>
                                  <a:pt x="365210" y="371882"/>
                                </a:lnTo>
                                <a:lnTo>
                                  <a:pt x="365143" y="371864"/>
                                </a:lnTo>
                                <a:lnTo>
                                  <a:pt x="365076" y="371846"/>
                                </a:lnTo>
                                <a:lnTo>
                                  <a:pt x="365010" y="371827"/>
                                </a:lnTo>
                                <a:lnTo>
                                  <a:pt x="364943" y="371809"/>
                                </a:lnTo>
                                <a:lnTo>
                                  <a:pt x="364876" y="371791"/>
                                </a:lnTo>
                                <a:lnTo>
                                  <a:pt x="364809" y="371773"/>
                                </a:lnTo>
                                <a:lnTo>
                                  <a:pt x="364743" y="371755"/>
                                </a:lnTo>
                                <a:lnTo>
                                  <a:pt x="364676" y="371737"/>
                                </a:lnTo>
                                <a:lnTo>
                                  <a:pt x="364609" y="371718"/>
                                </a:lnTo>
                                <a:lnTo>
                                  <a:pt x="364542" y="371700"/>
                                </a:lnTo>
                                <a:lnTo>
                                  <a:pt x="364475" y="371682"/>
                                </a:lnTo>
                                <a:lnTo>
                                  <a:pt x="364409" y="371664"/>
                                </a:lnTo>
                                <a:lnTo>
                                  <a:pt x="364342" y="371646"/>
                                </a:lnTo>
                                <a:lnTo>
                                  <a:pt x="364275" y="371627"/>
                                </a:lnTo>
                                <a:lnTo>
                                  <a:pt x="364208" y="371609"/>
                                </a:lnTo>
                                <a:lnTo>
                                  <a:pt x="364141" y="371591"/>
                                </a:lnTo>
                                <a:lnTo>
                                  <a:pt x="364075" y="371573"/>
                                </a:lnTo>
                                <a:lnTo>
                                  <a:pt x="364008" y="371554"/>
                                </a:lnTo>
                                <a:lnTo>
                                  <a:pt x="363941" y="371536"/>
                                </a:lnTo>
                                <a:lnTo>
                                  <a:pt x="363874" y="371518"/>
                                </a:lnTo>
                                <a:lnTo>
                                  <a:pt x="363807" y="371500"/>
                                </a:lnTo>
                                <a:lnTo>
                                  <a:pt x="363741" y="371481"/>
                                </a:lnTo>
                                <a:lnTo>
                                  <a:pt x="363674" y="371463"/>
                                </a:lnTo>
                                <a:lnTo>
                                  <a:pt x="363607" y="371445"/>
                                </a:lnTo>
                                <a:lnTo>
                                  <a:pt x="363540" y="371426"/>
                                </a:lnTo>
                                <a:lnTo>
                                  <a:pt x="363474" y="371408"/>
                                </a:lnTo>
                                <a:lnTo>
                                  <a:pt x="363407" y="371390"/>
                                </a:lnTo>
                                <a:lnTo>
                                  <a:pt x="363340" y="371371"/>
                                </a:lnTo>
                                <a:lnTo>
                                  <a:pt x="363273" y="371353"/>
                                </a:lnTo>
                                <a:lnTo>
                                  <a:pt x="363206" y="371335"/>
                                </a:lnTo>
                                <a:lnTo>
                                  <a:pt x="363140" y="371316"/>
                                </a:lnTo>
                                <a:lnTo>
                                  <a:pt x="363073" y="371298"/>
                                </a:lnTo>
                                <a:lnTo>
                                  <a:pt x="363006" y="371280"/>
                                </a:lnTo>
                                <a:lnTo>
                                  <a:pt x="362939" y="371261"/>
                                </a:lnTo>
                                <a:lnTo>
                                  <a:pt x="362872" y="371243"/>
                                </a:lnTo>
                                <a:lnTo>
                                  <a:pt x="362806" y="371224"/>
                                </a:lnTo>
                                <a:lnTo>
                                  <a:pt x="362739" y="371206"/>
                                </a:lnTo>
                                <a:lnTo>
                                  <a:pt x="362672" y="371188"/>
                                </a:lnTo>
                                <a:lnTo>
                                  <a:pt x="362605" y="371169"/>
                                </a:lnTo>
                                <a:lnTo>
                                  <a:pt x="362538" y="371151"/>
                                </a:lnTo>
                                <a:lnTo>
                                  <a:pt x="362472" y="371132"/>
                                </a:lnTo>
                                <a:lnTo>
                                  <a:pt x="362405" y="371114"/>
                                </a:lnTo>
                                <a:lnTo>
                                  <a:pt x="362338" y="371095"/>
                                </a:lnTo>
                                <a:lnTo>
                                  <a:pt x="362271" y="371077"/>
                                </a:lnTo>
                                <a:lnTo>
                                  <a:pt x="362204" y="371058"/>
                                </a:lnTo>
                                <a:lnTo>
                                  <a:pt x="362138" y="371040"/>
                                </a:lnTo>
                                <a:lnTo>
                                  <a:pt x="362071" y="371021"/>
                                </a:lnTo>
                                <a:lnTo>
                                  <a:pt x="362004" y="371003"/>
                                </a:lnTo>
                                <a:lnTo>
                                  <a:pt x="361937" y="370984"/>
                                </a:lnTo>
                                <a:lnTo>
                                  <a:pt x="361871" y="370966"/>
                                </a:lnTo>
                                <a:lnTo>
                                  <a:pt x="361804" y="370947"/>
                                </a:lnTo>
                                <a:lnTo>
                                  <a:pt x="361737" y="370929"/>
                                </a:lnTo>
                                <a:lnTo>
                                  <a:pt x="361670" y="370910"/>
                                </a:lnTo>
                                <a:lnTo>
                                  <a:pt x="361603" y="370892"/>
                                </a:lnTo>
                                <a:lnTo>
                                  <a:pt x="361537" y="370873"/>
                                </a:lnTo>
                                <a:lnTo>
                                  <a:pt x="361470" y="370854"/>
                                </a:lnTo>
                                <a:lnTo>
                                  <a:pt x="361403" y="370836"/>
                                </a:lnTo>
                                <a:lnTo>
                                  <a:pt x="361336" y="370817"/>
                                </a:lnTo>
                                <a:lnTo>
                                  <a:pt x="361269" y="370799"/>
                                </a:lnTo>
                                <a:lnTo>
                                  <a:pt x="361203" y="370780"/>
                                </a:lnTo>
                                <a:lnTo>
                                  <a:pt x="361136" y="370761"/>
                                </a:lnTo>
                                <a:lnTo>
                                  <a:pt x="361069" y="370743"/>
                                </a:lnTo>
                                <a:lnTo>
                                  <a:pt x="361002" y="370724"/>
                                </a:lnTo>
                                <a:lnTo>
                                  <a:pt x="360935" y="370705"/>
                                </a:lnTo>
                                <a:lnTo>
                                  <a:pt x="360869" y="370687"/>
                                </a:lnTo>
                                <a:lnTo>
                                  <a:pt x="360802" y="370668"/>
                                </a:lnTo>
                                <a:lnTo>
                                  <a:pt x="360735" y="370649"/>
                                </a:lnTo>
                                <a:lnTo>
                                  <a:pt x="360668" y="370631"/>
                                </a:lnTo>
                                <a:lnTo>
                                  <a:pt x="360602" y="370612"/>
                                </a:lnTo>
                                <a:lnTo>
                                  <a:pt x="360535" y="370593"/>
                                </a:lnTo>
                                <a:lnTo>
                                  <a:pt x="360468" y="370575"/>
                                </a:lnTo>
                                <a:lnTo>
                                  <a:pt x="360401" y="370556"/>
                                </a:lnTo>
                                <a:lnTo>
                                  <a:pt x="360334" y="370537"/>
                                </a:lnTo>
                                <a:lnTo>
                                  <a:pt x="360268" y="370518"/>
                                </a:lnTo>
                                <a:lnTo>
                                  <a:pt x="360201" y="370500"/>
                                </a:lnTo>
                                <a:lnTo>
                                  <a:pt x="360134" y="370481"/>
                                </a:lnTo>
                                <a:lnTo>
                                  <a:pt x="360067" y="370462"/>
                                </a:lnTo>
                                <a:lnTo>
                                  <a:pt x="360000" y="370443"/>
                                </a:lnTo>
                                <a:lnTo>
                                  <a:pt x="359934" y="370424"/>
                                </a:lnTo>
                                <a:lnTo>
                                  <a:pt x="359867" y="370406"/>
                                </a:lnTo>
                                <a:lnTo>
                                  <a:pt x="359800" y="370387"/>
                                </a:lnTo>
                                <a:lnTo>
                                  <a:pt x="359733" y="370368"/>
                                </a:lnTo>
                                <a:lnTo>
                                  <a:pt x="359666" y="370349"/>
                                </a:lnTo>
                                <a:lnTo>
                                  <a:pt x="359600" y="370330"/>
                                </a:lnTo>
                                <a:lnTo>
                                  <a:pt x="359533" y="370312"/>
                                </a:lnTo>
                                <a:lnTo>
                                  <a:pt x="359466" y="370293"/>
                                </a:lnTo>
                                <a:lnTo>
                                  <a:pt x="359399" y="370274"/>
                                </a:lnTo>
                                <a:lnTo>
                                  <a:pt x="359333" y="370255"/>
                                </a:lnTo>
                                <a:lnTo>
                                  <a:pt x="359266" y="370236"/>
                                </a:lnTo>
                                <a:lnTo>
                                  <a:pt x="359199" y="370217"/>
                                </a:lnTo>
                                <a:lnTo>
                                  <a:pt x="359132" y="370198"/>
                                </a:lnTo>
                                <a:lnTo>
                                  <a:pt x="359065" y="370179"/>
                                </a:lnTo>
                                <a:lnTo>
                                  <a:pt x="358999" y="370160"/>
                                </a:lnTo>
                                <a:lnTo>
                                  <a:pt x="358932" y="370142"/>
                                </a:lnTo>
                                <a:lnTo>
                                  <a:pt x="358865" y="370123"/>
                                </a:lnTo>
                                <a:lnTo>
                                  <a:pt x="358798" y="370104"/>
                                </a:lnTo>
                                <a:lnTo>
                                  <a:pt x="358731" y="370085"/>
                                </a:lnTo>
                                <a:lnTo>
                                  <a:pt x="358665" y="370066"/>
                                </a:lnTo>
                                <a:lnTo>
                                  <a:pt x="358598" y="370047"/>
                                </a:lnTo>
                                <a:lnTo>
                                  <a:pt x="358531" y="370028"/>
                                </a:lnTo>
                                <a:lnTo>
                                  <a:pt x="358464" y="370009"/>
                                </a:lnTo>
                                <a:lnTo>
                                  <a:pt x="358397" y="369990"/>
                                </a:lnTo>
                                <a:lnTo>
                                  <a:pt x="358331" y="369971"/>
                                </a:lnTo>
                                <a:lnTo>
                                  <a:pt x="358264" y="369952"/>
                                </a:lnTo>
                                <a:lnTo>
                                  <a:pt x="358197" y="369933"/>
                                </a:lnTo>
                                <a:lnTo>
                                  <a:pt x="358130" y="369914"/>
                                </a:lnTo>
                                <a:lnTo>
                                  <a:pt x="358063" y="369895"/>
                                </a:lnTo>
                                <a:lnTo>
                                  <a:pt x="357997" y="369876"/>
                                </a:lnTo>
                                <a:lnTo>
                                  <a:pt x="357930" y="369857"/>
                                </a:lnTo>
                                <a:lnTo>
                                  <a:pt x="357863" y="369838"/>
                                </a:lnTo>
                                <a:lnTo>
                                  <a:pt x="357796" y="369819"/>
                                </a:lnTo>
                                <a:lnTo>
                                  <a:pt x="357730" y="369799"/>
                                </a:lnTo>
                                <a:lnTo>
                                  <a:pt x="357663" y="369780"/>
                                </a:lnTo>
                                <a:lnTo>
                                  <a:pt x="357596" y="369761"/>
                                </a:lnTo>
                                <a:lnTo>
                                  <a:pt x="357529" y="369742"/>
                                </a:lnTo>
                                <a:lnTo>
                                  <a:pt x="357462" y="369723"/>
                                </a:lnTo>
                                <a:lnTo>
                                  <a:pt x="357396" y="369704"/>
                                </a:lnTo>
                                <a:lnTo>
                                  <a:pt x="357329" y="369685"/>
                                </a:lnTo>
                                <a:lnTo>
                                  <a:pt x="357262" y="369666"/>
                                </a:lnTo>
                                <a:lnTo>
                                  <a:pt x="357195" y="369646"/>
                                </a:lnTo>
                                <a:lnTo>
                                  <a:pt x="357128" y="369627"/>
                                </a:lnTo>
                                <a:lnTo>
                                  <a:pt x="357062" y="369608"/>
                                </a:lnTo>
                                <a:lnTo>
                                  <a:pt x="356995" y="369589"/>
                                </a:lnTo>
                                <a:lnTo>
                                  <a:pt x="356928" y="369570"/>
                                </a:lnTo>
                                <a:lnTo>
                                  <a:pt x="356861" y="369551"/>
                                </a:lnTo>
                                <a:lnTo>
                                  <a:pt x="356794" y="369531"/>
                                </a:lnTo>
                                <a:lnTo>
                                  <a:pt x="356728" y="369512"/>
                                </a:lnTo>
                                <a:lnTo>
                                  <a:pt x="356661" y="369493"/>
                                </a:lnTo>
                                <a:lnTo>
                                  <a:pt x="356594" y="369474"/>
                                </a:lnTo>
                                <a:lnTo>
                                  <a:pt x="356527" y="369454"/>
                                </a:lnTo>
                                <a:lnTo>
                                  <a:pt x="356461" y="369435"/>
                                </a:lnTo>
                                <a:lnTo>
                                  <a:pt x="356394" y="369416"/>
                                </a:lnTo>
                                <a:lnTo>
                                  <a:pt x="356327" y="369397"/>
                                </a:lnTo>
                                <a:lnTo>
                                  <a:pt x="356260" y="369377"/>
                                </a:lnTo>
                                <a:lnTo>
                                  <a:pt x="356193" y="369358"/>
                                </a:lnTo>
                                <a:lnTo>
                                  <a:pt x="356127" y="369339"/>
                                </a:lnTo>
                                <a:lnTo>
                                  <a:pt x="356060" y="369319"/>
                                </a:lnTo>
                                <a:lnTo>
                                  <a:pt x="355993" y="369300"/>
                                </a:lnTo>
                                <a:lnTo>
                                  <a:pt x="355926" y="369281"/>
                                </a:lnTo>
                                <a:lnTo>
                                  <a:pt x="355859" y="369261"/>
                                </a:lnTo>
                                <a:lnTo>
                                  <a:pt x="355793" y="369242"/>
                                </a:lnTo>
                                <a:lnTo>
                                  <a:pt x="355726" y="369223"/>
                                </a:lnTo>
                                <a:lnTo>
                                  <a:pt x="355659" y="369203"/>
                                </a:lnTo>
                                <a:lnTo>
                                  <a:pt x="355592" y="369184"/>
                                </a:lnTo>
                                <a:lnTo>
                                  <a:pt x="355525" y="369165"/>
                                </a:lnTo>
                                <a:lnTo>
                                  <a:pt x="355459" y="369145"/>
                                </a:lnTo>
                                <a:lnTo>
                                  <a:pt x="355392" y="369126"/>
                                </a:lnTo>
                                <a:lnTo>
                                  <a:pt x="355325" y="369106"/>
                                </a:lnTo>
                                <a:lnTo>
                                  <a:pt x="355258" y="369087"/>
                                </a:lnTo>
                                <a:lnTo>
                                  <a:pt x="355191" y="369068"/>
                                </a:lnTo>
                                <a:lnTo>
                                  <a:pt x="355125" y="369048"/>
                                </a:lnTo>
                                <a:lnTo>
                                  <a:pt x="355058" y="369029"/>
                                </a:lnTo>
                                <a:lnTo>
                                  <a:pt x="354991" y="369009"/>
                                </a:lnTo>
                                <a:lnTo>
                                  <a:pt x="354924" y="368990"/>
                                </a:lnTo>
                                <a:lnTo>
                                  <a:pt x="354858" y="368970"/>
                                </a:lnTo>
                                <a:lnTo>
                                  <a:pt x="354791" y="368951"/>
                                </a:lnTo>
                                <a:lnTo>
                                  <a:pt x="354724" y="368931"/>
                                </a:lnTo>
                                <a:lnTo>
                                  <a:pt x="354657" y="368912"/>
                                </a:lnTo>
                                <a:lnTo>
                                  <a:pt x="354590" y="368892"/>
                                </a:lnTo>
                                <a:lnTo>
                                  <a:pt x="354524" y="368873"/>
                                </a:lnTo>
                                <a:lnTo>
                                  <a:pt x="354457" y="368853"/>
                                </a:lnTo>
                                <a:lnTo>
                                  <a:pt x="354390" y="368834"/>
                                </a:lnTo>
                                <a:lnTo>
                                  <a:pt x="354323" y="368814"/>
                                </a:lnTo>
                                <a:lnTo>
                                  <a:pt x="354256" y="368795"/>
                                </a:lnTo>
                                <a:lnTo>
                                  <a:pt x="354190" y="368775"/>
                                </a:lnTo>
                                <a:lnTo>
                                  <a:pt x="354123" y="368755"/>
                                </a:lnTo>
                                <a:lnTo>
                                  <a:pt x="354056" y="368736"/>
                                </a:lnTo>
                                <a:lnTo>
                                  <a:pt x="353989" y="368716"/>
                                </a:lnTo>
                                <a:lnTo>
                                  <a:pt x="353922" y="368697"/>
                                </a:lnTo>
                                <a:lnTo>
                                  <a:pt x="353856" y="368677"/>
                                </a:lnTo>
                                <a:lnTo>
                                  <a:pt x="353789" y="368657"/>
                                </a:lnTo>
                                <a:lnTo>
                                  <a:pt x="353722" y="368638"/>
                                </a:lnTo>
                                <a:lnTo>
                                  <a:pt x="353655" y="368618"/>
                                </a:lnTo>
                                <a:lnTo>
                                  <a:pt x="353589" y="368598"/>
                                </a:lnTo>
                                <a:lnTo>
                                  <a:pt x="353522" y="368579"/>
                                </a:lnTo>
                                <a:lnTo>
                                  <a:pt x="353455" y="368559"/>
                                </a:lnTo>
                                <a:lnTo>
                                  <a:pt x="353388" y="368539"/>
                                </a:lnTo>
                                <a:lnTo>
                                  <a:pt x="353321" y="368520"/>
                                </a:lnTo>
                                <a:lnTo>
                                  <a:pt x="353255" y="368500"/>
                                </a:lnTo>
                                <a:lnTo>
                                  <a:pt x="353188" y="368480"/>
                                </a:lnTo>
                                <a:lnTo>
                                  <a:pt x="353121" y="368461"/>
                                </a:lnTo>
                                <a:lnTo>
                                  <a:pt x="353054" y="368441"/>
                                </a:lnTo>
                                <a:lnTo>
                                  <a:pt x="352987" y="368421"/>
                                </a:lnTo>
                                <a:lnTo>
                                  <a:pt x="352921" y="368401"/>
                                </a:lnTo>
                                <a:lnTo>
                                  <a:pt x="352854" y="368382"/>
                                </a:lnTo>
                                <a:lnTo>
                                  <a:pt x="352787" y="368362"/>
                                </a:lnTo>
                                <a:lnTo>
                                  <a:pt x="352720" y="368342"/>
                                </a:lnTo>
                                <a:lnTo>
                                  <a:pt x="352653" y="368322"/>
                                </a:lnTo>
                                <a:lnTo>
                                  <a:pt x="352587" y="368303"/>
                                </a:lnTo>
                                <a:lnTo>
                                  <a:pt x="352520" y="368283"/>
                                </a:lnTo>
                                <a:lnTo>
                                  <a:pt x="352453" y="368263"/>
                                </a:lnTo>
                                <a:lnTo>
                                  <a:pt x="352386" y="368243"/>
                                </a:lnTo>
                                <a:lnTo>
                                  <a:pt x="352319" y="368223"/>
                                </a:lnTo>
                                <a:lnTo>
                                  <a:pt x="352253" y="368204"/>
                                </a:lnTo>
                                <a:lnTo>
                                  <a:pt x="352186" y="368184"/>
                                </a:lnTo>
                                <a:lnTo>
                                  <a:pt x="352119" y="368164"/>
                                </a:lnTo>
                                <a:lnTo>
                                  <a:pt x="352052" y="368144"/>
                                </a:lnTo>
                                <a:lnTo>
                                  <a:pt x="351986" y="368124"/>
                                </a:lnTo>
                                <a:lnTo>
                                  <a:pt x="351919" y="368104"/>
                                </a:lnTo>
                                <a:lnTo>
                                  <a:pt x="351852" y="368084"/>
                                </a:lnTo>
                                <a:lnTo>
                                  <a:pt x="351785" y="368064"/>
                                </a:lnTo>
                                <a:lnTo>
                                  <a:pt x="351718" y="368045"/>
                                </a:lnTo>
                                <a:lnTo>
                                  <a:pt x="351652" y="368025"/>
                                </a:lnTo>
                                <a:lnTo>
                                  <a:pt x="351585" y="368005"/>
                                </a:lnTo>
                                <a:lnTo>
                                  <a:pt x="351518" y="367985"/>
                                </a:lnTo>
                                <a:lnTo>
                                  <a:pt x="351451" y="367965"/>
                                </a:lnTo>
                                <a:lnTo>
                                  <a:pt x="351384" y="367945"/>
                                </a:lnTo>
                                <a:lnTo>
                                  <a:pt x="351318" y="367925"/>
                                </a:lnTo>
                                <a:lnTo>
                                  <a:pt x="351251" y="367905"/>
                                </a:lnTo>
                                <a:lnTo>
                                  <a:pt x="351184" y="367885"/>
                                </a:lnTo>
                                <a:lnTo>
                                  <a:pt x="351117" y="367865"/>
                                </a:lnTo>
                                <a:lnTo>
                                  <a:pt x="351050" y="367845"/>
                                </a:lnTo>
                                <a:lnTo>
                                  <a:pt x="350984" y="367825"/>
                                </a:lnTo>
                                <a:lnTo>
                                  <a:pt x="350917" y="367805"/>
                                </a:lnTo>
                                <a:lnTo>
                                  <a:pt x="350850" y="367785"/>
                                </a:lnTo>
                                <a:lnTo>
                                  <a:pt x="350783" y="367765"/>
                                </a:lnTo>
                                <a:lnTo>
                                  <a:pt x="350717" y="367745"/>
                                </a:lnTo>
                                <a:lnTo>
                                  <a:pt x="350650" y="367725"/>
                                </a:lnTo>
                                <a:lnTo>
                                  <a:pt x="350583" y="367705"/>
                                </a:lnTo>
                                <a:lnTo>
                                  <a:pt x="350516" y="367685"/>
                                </a:lnTo>
                                <a:lnTo>
                                  <a:pt x="350449" y="367664"/>
                                </a:lnTo>
                                <a:lnTo>
                                  <a:pt x="350383" y="367644"/>
                                </a:lnTo>
                                <a:lnTo>
                                  <a:pt x="350316" y="367624"/>
                                </a:lnTo>
                                <a:lnTo>
                                  <a:pt x="350249" y="367604"/>
                                </a:lnTo>
                                <a:lnTo>
                                  <a:pt x="350182" y="367584"/>
                                </a:lnTo>
                                <a:lnTo>
                                  <a:pt x="350115" y="367564"/>
                                </a:lnTo>
                                <a:lnTo>
                                  <a:pt x="350049" y="367544"/>
                                </a:lnTo>
                                <a:lnTo>
                                  <a:pt x="349982" y="367524"/>
                                </a:lnTo>
                                <a:lnTo>
                                  <a:pt x="349915" y="367503"/>
                                </a:lnTo>
                                <a:lnTo>
                                  <a:pt x="349848" y="367483"/>
                                </a:lnTo>
                                <a:lnTo>
                                  <a:pt x="349781" y="367463"/>
                                </a:lnTo>
                                <a:lnTo>
                                  <a:pt x="349715" y="367443"/>
                                </a:lnTo>
                                <a:lnTo>
                                  <a:pt x="349648" y="367423"/>
                                </a:lnTo>
                                <a:lnTo>
                                  <a:pt x="349581" y="367402"/>
                                </a:lnTo>
                                <a:lnTo>
                                  <a:pt x="349514" y="367382"/>
                                </a:lnTo>
                                <a:lnTo>
                                  <a:pt x="349448" y="367362"/>
                                </a:lnTo>
                                <a:lnTo>
                                  <a:pt x="349381" y="367342"/>
                                </a:lnTo>
                                <a:lnTo>
                                  <a:pt x="349314" y="367321"/>
                                </a:lnTo>
                                <a:lnTo>
                                  <a:pt x="349247" y="367301"/>
                                </a:lnTo>
                                <a:lnTo>
                                  <a:pt x="349180" y="367281"/>
                                </a:lnTo>
                                <a:lnTo>
                                  <a:pt x="349114" y="367261"/>
                                </a:lnTo>
                                <a:lnTo>
                                  <a:pt x="349047" y="367240"/>
                                </a:lnTo>
                                <a:lnTo>
                                  <a:pt x="348980" y="367220"/>
                                </a:lnTo>
                                <a:lnTo>
                                  <a:pt x="348913" y="367200"/>
                                </a:lnTo>
                                <a:lnTo>
                                  <a:pt x="348846" y="367179"/>
                                </a:lnTo>
                                <a:lnTo>
                                  <a:pt x="348780" y="367159"/>
                                </a:lnTo>
                                <a:lnTo>
                                  <a:pt x="348713" y="367139"/>
                                </a:lnTo>
                                <a:lnTo>
                                  <a:pt x="348646" y="367118"/>
                                </a:lnTo>
                                <a:lnTo>
                                  <a:pt x="348579" y="367098"/>
                                </a:lnTo>
                                <a:lnTo>
                                  <a:pt x="348512" y="367078"/>
                                </a:lnTo>
                                <a:lnTo>
                                  <a:pt x="348446" y="367057"/>
                                </a:lnTo>
                                <a:lnTo>
                                  <a:pt x="348379" y="367037"/>
                                </a:lnTo>
                                <a:lnTo>
                                  <a:pt x="348312" y="367017"/>
                                </a:lnTo>
                                <a:lnTo>
                                  <a:pt x="348245" y="366996"/>
                                </a:lnTo>
                                <a:lnTo>
                                  <a:pt x="348178" y="366976"/>
                                </a:lnTo>
                                <a:lnTo>
                                  <a:pt x="348112" y="366955"/>
                                </a:lnTo>
                                <a:lnTo>
                                  <a:pt x="348045" y="366935"/>
                                </a:lnTo>
                                <a:lnTo>
                                  <a:pt x="347978" y="366914"/>
                                </a:lnTo>
                                <a:lnTo>
                                  <a:pt x="347911" y="366894"/>
                                </a:lnTo>
                                <a:lnTo>
                                  <a:pt x="347845" y="366874"/>
                                </a:lnTo>
                                <a:lnTo>
                                  <a:pt x="347778" y="366853"/>
                                </a:lnTo>
                                <a:lnTo>
                                  <a:pt x="347711" y="366833"/>
                                </a:lnTo>
                                <a:lnTo>
                                  <a:pt x="347644" y="366812"/>
                                </a:lnTo>
                                <a:lnTo>
                                  <a:pt x="347577" y="366792"/>
                                </a:lnTo>
                                <a:lnTo>
                                  <a:pt x="347511" y="366771"/>
                                </a:lnTo>
                                <a:lnTo>
                                  <a:pt x="347444" y="366751"/>
                                </a:lnTo>
                                <a:lnTo>
                                  <a:pt x="347377" y="366730"/>
                                </a:lnTo>
                                <a:lnTo>
                                  <a:pt x="347310" y="366710"/>
                                </a:lnTo>
                                <a:lnTo>
                                  <a:pt x="347243" y="366689"/>
                                </a:lnTo>
                                <a:lnTo>
                                  <a:pt x="347177" y="366668"/>
                                </a:lnTo>
                                <a:lnTo>
                                  <a:pt x="347110" y="366648"/>
                                </a:lnTo>
                                <a:lnTo>
                                  <a:pt x="347043" y="366627"/>
                                </a:lnTo>
                                <a:lnTo>
                                  <a:pt x="346976" y="366607"/>
                                </a:lnTo>
                                <a:lnTo>
                                  <a:pt x="346909" y="366586"/>
                                </a:lnTo>
                                <a:lnTo>
                                  <a:pt x="346843" y="366566"/>
                                </a:lnTo>
                                <a:lnTo>
                                  <a:pt x="346776" y="366545"/>
                                </a:lnTo>
                                <a:lnTo>
                                  <a:pt x="346709" y="366524"/>
                                </a:lnTo>
                                <a:lnTo>
                                  <a:pt x="346642" y="366504"/>
                                </a:lnTo>
                                <a:lnTo>
                                  <a:pt x="346576" y="366483"/>
                                </a:lnTo>
                                <a:lnTo>
                                  <a:pt x="346509" y="366462"/>
                                </a:lnTo>
                                <a:lnTo>
                                  <a:pt x="346442" y="366442"/>
                                </a:lnTo>
                                <a:lnTo>
                                  <a:pt x="346375" y="366421"/>
                                </a:lnTo>
                                <a:lnTo>
                                  <a:pt x="346308" y="366400"/>
                                </a:lnTo>
                                <a:lnTo>
                                  <a:pt x="346242" y="366380"/>
                                </a:lnTo>
                                <a:lnTo>
                                  <a:pt x="346175" y="366359"/>
                                </a:lnTo>
                                <a:lnTo>
                                  <a:pt x="346108" y="366338"/>
                                </a:lnTo>
                                <a:lnTo>
                                  <a:pt x="346041" y="366318"/>
                                </a:lnTo>
                                <a:lnTo>
                                  <a:pt x="345974" y="366297"/>
                                </a:lnTo>
                                <a:lnTo>
                                  <a:pt x="345908" y="366276"/>
                                </a:lnTo>
                                <a:lnTo>
                                  <a:pt x="345841" y="366255"/>
                                </a:lnTo>
                                <a:lnTo>
                                  <a:pt x="345774" y="366235"/>
                                </a:lnTo>
                                <a:lnTo>
                                  <a:pt x="345707" y="366214"/>
                                </a:lnTo>
                                <a:lnTo>
                                  <a:pt x="345640" y="366193"/>
                                </a:lnTo>
                                <a:lnTo>
                                  <a:pt x="345574" y="366172"/>
                                </a:lnTo>
                                <a:lnTo>
                                  <a:pt x="345507" y="366151"/>
                                </a:lnTo>
                                <a:lnTo>
                                  <a:pt x="345440" y="366131"/>
                                </a:lnTo>
                                <a:lnTo>
                                  <a:pt x="345373" y="366110"/>
                                </a:lnTo>
                                <a:lnTo>
                                  <a:pt x="345306" y="366089"/>
                                </a:lnTo>
                                <a:lnTo>
                                  <a:pt x="345240" y="366068"/>
                                </a:lnTo>
                                <a:lnTo>
                                  <a:pt x="345173" y="366047"/>
                                </a:lnTo>
                                <a:lnTo>
                                  <a:pt x="345106" y="366026"/>
                                </a:lnTo>
                                <a:lnTo>
                                  <a:pt x="345039" y="366006"/>
                                </a:lnTo>
                                <a:lnTo>
                                  <a:pt x="344973" y="365985"/>
                                </a:lnTo>
                                <a:lnTo>
                                  <a:pt x="344906" y="365964"/>
                                </a:lnTo>
                                <a:lnTo>
                                  <a:pt x="344839" y="365943"/>
                                </a:lnTo>
                                <a:lnTo>
                                  <a:pt x="344772" y="365922"/>
                                </a:lnTo>
                                <a:lnTo>
                                  <a:pt x="344705" y="365901"/>
                                </a:lnTo>
                                <a:lnTo>
                                  <a:pt x="344639" y="365880"/>
                                </a:lnTo>
                                <a:lnTo>
                                  <a:pt x="344572" y="365859"/>
                                </a:lnTo>
                                <a:lnTo>
                                  <a:pt x="344505" y="365838"/>
                                </a:lnTo>
                                <a:lnTo>
                                  <a:pt x="344438" y="365817"/>
                                </a:lnTo>
                                <a:lnTo>
                                  <a:pt x="344371" y="365796"/>
                                </a:lnTo>
                                <a:lnTo>
                                  <a:pt x="344305" y="365775"/>
                                </a:lnTo>
                                <a:lnTo>
                                  <a:pt x="344238" y="365754"/>
                                </a:lnTo>
                                <a:lnTo>
                                  <a:pt x="344171" y="365733"/>
                                </a:lnTo>
                                <a:lnTo>
                                  <a:pt x="344104" y="365712"/>
                                </a:lnTo>
                                <a:lnTo>
                                  <a:pt x="344037" y="365691"/>
                                </a:lnTo>
                                <a:lnTo>
                                  <a:pt x="343971" y="365670"/>
                                </a:lnTo>
                                <a:lnTo>
                                  <a:pt x="343904" y="365649"/>
                                </a:lnTo>
                                <a:lnTo>
                                  <a:pt x="343837" y="365628"/>
                                </a:lnTo>
                                <a:lnTo>
                                  <a:pt x="343770" y="365607"/>
                                </a:lnTo>
                                <a:lnTo>
                                  <a:pt x="343704" y="365586"/>
                                </a:lnTo>
                                <a:lnTo>
                                  <a:pt x="343637" y="365565"/>
                                </a:lnTo>
                                <a:lnTo>
                                  <a:pt x="343570" y="365544"/>
                                </a:lnTo>
                                <a:lnTo>
                                  <a:pt x="343503" y="365523"/>
                                </a:lnTo>
                                <a:lnTo>
                                  <a:pt x="343436" y="365502"/>
                                </a:lnTo>
                                <a:lnTo>
                                  <a:pt x="343370" y="365481"/>
                                </a:lnTo>
                                <a:lnTo>
                                  <a:pt x="343303" y="365460"/>
                                </a:lnTo>
                                <a:lnTo>
                                  <a:pt x="343236" y="365439"/>
                                </a:lnTo>
                                <a:lnTo>
                                  <a:pt x="343169" y="365417"/>
                                </a:lnTo>
                                <a:lnTo>
                                  <a:pt x="343102" y="365396"/>
                                </a:lnTo>
                                <a:lnTo>
                                  <a:pt x="343036" y="365375"/>
                                </a:lnTo>
                                <a:lnTo>
                                  <a:pt x="342969" y="365354"/>
                                </a:lnTo>
                                <a:lnTo>
                                  <a:pt x="342902" y="365333"/>
                                </a:lnTo>
                                <a:lnTo>
                                  <a:pt x="342835" y="365312"/>
                                </a:lnTo>
                                <a:lnTo>
                                  <a:pt x="342768" y="365290"/>
                                </a:lnTo>
                                <a:lnTo>
                                  <a:pt x="342702" y="365269"/>
                                </a:lnTo>
                                <a:lnTo>
                                  <a:pt x="342635" y="365248"/>
                                </a:lnTo>
                                <a:lnTo>
                                  <a:pt x="342568" y="365227"/>
                                </a:lnTo>
                                <a:lnTo>
                                  <a:pt x="342501" y="365205"/>
                                </a:lnTo>
                                <a:lnTo>
                                  <a:pt x="342434" y="365184"/>
                                </a:lnTo>
                                <a:lnTo>
                                  <a:pt x="342368" y="365163"/>
                                </a:lnTo>
                                <a:lnTo>
                                  <a:pt x="342301" y="365142"/>
                                </a:lnTo>
                                <a:lnTo>
                                  <a:pt x="342234" y="365120"/>
                                </a:lnTo>
                                <a:lnTo>
                                  <a:pt x="342167" y="365099"/>
                                </a:lnTo>
                                <a:lnTo>
                                  <a:pt x="342101" y="365078"/>
                                </a:lnTo>
                                <a:lnTo>
                                  <a:pt x="342034" y="365056"/>
                                </a:lnTo>
                                <a:lnTo>
                                  <a:pt x="341967" y="365035"/>
                                </a:lnTo>
                                <a:lnTo>
                                  <a:pt x="341900" y="365014"/>
                                </a:lnTo>
                                <a:lnTo>
                                  <a:pt x="341833" y="364992"/>
                                </a:lnTo>
                                <a:lnTo>
                                  <a:pt x="341767" y="364971"/>
                                </a:lnTo>
                                <a:lnTo>
                                  <a:pt x="341700" y="364950"/>
                                </a:lnTo>
                                <a:lnTo>
                                  <a:pt x="341633" y="364928"/>
                                </a:lnTo>
                                <a:lnTo>
                                  <a:pt x="341566" y="364907"/>
                                </a:lnTo>
                                <a:lnTo>
                                  <a:pt x="341499" y="364886"/>
                                </a:lnTo>
                                <a:lnTo>
                                  <a:pt x="341433" y="364864"/>
                                </a:lnTo>
                                <a:lnTo>
                                  <a:pt x="341366" y="364843"/>
                                </a:lnTo>
                                <a:lnTo>
                                  <a:pt x="341299" y="364821"/>
                                </a:lnTo>
                                <a:lnTo>
                                  <a:pt x="341232" y="364800"/>
                                </a:lnTo>
                                <a:lnTo>
                                  <a:pt x="341165" y="364779"/>
                                </a:lnTo>
                                <a:lnTo>
                                  <a:pt x="341099" y="364757"/>
                                </a:lnTo>
                                <a:lnTo>
                                  <a:pt x="341032" y="364736"/>
                                </a:lnTo>
                                <a:lnTo>
                                  <a:pt x="340965" y="364714"/>
                                </a:lnTo>
                                <a:lnTo>
                                  <a:pt x="340898" y="364693"/>
                                </a:lnTo>
                                <a:lnTo>
                                  <a:pt x="340832" y="364671"/>
                                </a:lnTo>
                                <a:lnTo>
                                  <a:pt x="340765" y="364650"/>
                                </a:lnTo>
                                <a:lnTo>
                                  <a:pt x="340698" y="364628"/>
                                </a:lnTo>
                                <a:lnTo>
                                  <a:pt x="340631" y="364607"/>
                                </a:lnTo>
                                <a:lnTo>
                                  <a:pt x="340564" y="364585"/>
                                </a:lnTo>
                                <a:lnTo>
                                  <a:pt x="340498" y="364564"/>
                                </a:lnTo>
                                <a:lnTo>
                                  <a:pt x="340431" y="364542"/>
                                </a:lnTo>
                                <a:lnTo>
                                  <a:pt x="340364" y="364521"/>
                                </a:lnTo>
                                <a:lnTo>
                                  <a:pt x="340297" y="364499"/>
                                </a:lnTo>
                                <a:lnTo>
                                  <a:pt x="340230" y="364477"/>
                                </a:lnTo>
                                <a:lnTo>
                                  <a:pt x="340164" y="364456"/>
                                </a:lnTo>
                                <a:lnTo>
                                  <a:pt x="340097" y="364434"/>
                                </a:lnTo>
                                <a:lnTo>
                                  <a:pt x="340030" y="364413"/>
                                </a:lnTo>
                                <a:lnTo>
                                  <a:pt x="339963" y="364391"/>
                                </a:lnTo>
                                <a:lnTo>
                                  <a:pt x="339896" y="364369"/>
                                </a:lnTo>
                                <a:lnTo>
                                  <a:pt x="339830" y="364348"/>
                                </a:lnTo>
                                <a:lnTo>
                                  <a:pt x="339763" y="364326"/>
                                </a:lnTo>
                                <a:lnTo>
                                  <a:pt x="339696" y="364304"/>
                                </a:lnTo>
                                <a:lnTo>
                                  <a:pt x="339629" y="364283"/>
                                </a:lnTo>
                                <a:lnTo>
                                  <a:pt x="339563" y="364261"/>
                                </a:lnTo>
                                <a:lnTo>
                                  <a:pt x="339496" y="364239"/>
                                </a:lnTo>
                                <a:lnTo>
                                  <a:pt x="339429" y="364218"/>
                                </a:lnTo>
                                <a:lnTo>
                                  <a:pt x="339362" y="364196"/>
                                </a:lnTo>
                                <a:lnTo>
                                  <a:pt x="339295" y="364174"/>
                                </a:lnTo>
                                <a:lnTo>
                                  <a:pt x="339229" y="364152"/>
                                </a:lnTo>
                                <a:lnTo>
                                  <a:pt x="339162" y="364131"/>
                                </a:lnTo>
                                <a:lnTo>
                                  <a:pt x="339095" y="364109"/>
                                </a:lnTo>
                                <a:lnTo>
                                  <a:pt x="339028" y="364087"/>
                                </a:lnTo>
                                <a:lnTo>
                                  <a:pt x="338961" y="364065"/>
                                </a:lnTo>
                                <a:lnTo>
                                  <a:pt x="338895" y="364044"/>
                                </a:lnTo>
                                <a:lnTo>
                                  <a:pt x="338828" y="364022"/>
                                </a:lnTo>
                                <a:lnTo>
                                  <a:pt x="338761" y="364000"/>
                                </a:lnTo>
                                <a:lnTo>
                                  <a:pt x="338694" y="363978"/>
                                </a:lnTo>
                                <a:lnTo>
                                  <a:pt x="338627" y="363956"/>
                                </a:lnTo>
                                <a:lnTo>
                                  <a:pt x="338561" y="363935"/>
                                </a:lnTo>
                                <a:lnTo>
                                  <a:pt x="338494" y="363913"/>
                                </a:lnTo>
                                <a:lnTo>
                                  <a:pt x="338427" y="363891"/>
                                </a:lnTo>
                                <a:lnTo>
                                  <a:pt x="338360" y="363869"/>
                                </a:lnTo>
                                <a:lnTo>
                                  <a:pt x="338293" y="363847"/>
                                </a:lnTo>
                                <a:lnTo>
                                  <a:pt x="338227" y="363825"/>
                                </a:lnTo>
                                <a:lnTo>
                                  <a:pt x="338160" y="363803"/>
                                </a:lnTo>
                                <a:lnTo>
                                  <a:pt x="338093" y="363782"/>
                                </a:lnTo>
                                <a:lnTo>
                                  <a:pt x="338026" y="363760"/>
                                </a:lnTo>
                                <a:lnTo>
                                  <a:pt x="337960" y="363738"/>
                                </a:lnTo>
                                <a:lnTo>
                                  <a:pt x="337893" y="363716"/>
                                </a:lnTo>
                                <a:lnTo>
                                  <a:pt x="337826" y="363694"/>
                                </a:lnTo>
                                <a:lnTo>
                                  <a:pt x="337759" y="363672"/>
                                </a:lnTo>
                                <a:lnTo>
                                  <a:pt x="337692" y="363650"/>
                                </a:lnTo>
                                <a:lnTo>
                                  <a:pt x="337626" y="363628"/>
                                </a:lnTo>
                                <a:lnTo>
                                  <a:pt x="337559" y="363606"/>
                                </a:lnTo>
                                <a:lnTo>
                                  <a:pt x="337492" y="363584"/>
                                </a:lnTo>
                                <a:lnTo>
                                  <a:pt x="337425" y="363562"/>
                                </a:lnTo>
                                <a:lnTo>
                                  <a:pt x="337358" y="363540"/>
                                </a:lnTo>
                                <a:lnTo>
                                  <a:pt x="337292" y="363518"/>
                                </a:lnTo>
                                <a:lnTo>
                                  <a:pt x="337225" y="363496"/>
                                </a:lnTo>
                                <a:lnTo>
                                  <a:pt x="337158" y="363474"/>
                                </a:lnTo>
                                <a:lnTo>
                                  <a:pt x="337091" y="363452"/>
                                </a:lnTo>
                                <a:lnTo>
                                  <a:pt x="337024" y="363430"/>
                                </a:lnTo>
                                <a:lnTo>
                                  <a:pt x="336958" y="363408"/>
                                </a:lnTo>
                                <a:lnTo>
                                  <a:pt x="336891" y="363386"/>
                                </a:lnTo>
                                <a:lnTo>
                                  <a:pt x="336824" y="363363"/>
                                </a:lnTo>
                                <a:lnTo>
                                  <a:pt x="336757" y="363341"/>
                                </a:lnTo>
                                <a:lnTo>
                                  <a:pt x="336691" y="363319"/>
                                </a:lnTo>
                                <a:lnTo>
                                  <a:pt x="336624" y="363297"/>
                                </a:lnTo>
                                <a:lnTo>
                                  <a:pt x="336557" y="363275"/>
                                </a:lnTo>
                                <a:lnTo>
                                  <a:pt x="336490" y="363253"/>
                                </a:lnTo>
                                <a:lnTo>
                                  <a:pt x="336423" y="363231"/>
                                </a:lnTo>
                                <a:lnTo>
                                  <a:pt x="336357" y="363208"/>
                                </a:lnTo>
                                <a:lnTo>
                                  <a:pt x="336290" y="363186"/>
                                </a:lnTo>
                                <a:lnTo>
                                  <a:pt x="336223" y="363164"/>
                                </a:lnTo>
                                <a:lnTo>
                                  <a:pt x="336156" y="363142"/>
                                </a:lnTo>
                                <a:lnTo>
                                  <a:pt x="336089" y="363120"/>
                                </a:lnTo>
                                <a:lnTo>
                                  <a:pt x="336023" y="363097"/>
                                </a:lnTo>
                                <a:lnTo>
                                  <a:pt x="335956" y="363075"/>
                                </a:lnTo>
                                <a:lnTo>
                                  <a:pt x="335889" y="363053"/>
                                </a:lnTo>
                                <a:lnTo>
                                  <a:pt x="335822" y="363031"/>
                                </a:lnTo>
                                <a:lnTo>
                                  <a:pt x="335755" y="363008"/>
                                </a:lnTo>
                                <a:lnTo>
                                  <a:pt x="335689" y="362986"/>
                                </a:lnTo>
                                <a:lnTo>
                                  <a:pt x="335622" y="362964"/>
                                </a:lnTo>
                                <a:lnTo>
                                  <a:pt x="335555" y="362942"/>
                                </a:lnTo>
                                <a:lnTo>
                                  <a:pt x="335488" y="362919"/>
                                </a:lnTo>
                                <a:lnTo>
                                  <a:pt x="335421" y="362897"/>
                                </a:lnTo>
                                <a:lnTo>
                                  <a:pt x="335355" y="362875"/>
                                </a:lnTo>
                                <a:lnTo>
                                  <a:pt x="335288" y="362852"/>
                                </a:lnTo>
                                <a:lnTo>
                                  <a:pt x="335221" y="362830"/>
                                </a:lnTo>
                                <a:lnTo>
                                  <a:pt x="335154" y="362808"/>
                                </a:lnTo>
                                <a:lnTo>
                                  <a:pt x="335088" y="362785"/>
                                </a:lnTo>
                                <a:lnTo>
                                  <a:pt x="335021" y="362763"/>
                                </a:lnTo>
                                <a:lnTo>
                                  <a:pt x="334954" y="362741"/>
                                </a:lnTo>
                                <a:lnTo>
                                  <a:pt x="334887" y="362718"/>
                                </a:lnTo>
                                <a:lnTo>
                                  <a:pt x="334820" y="362696"/>
                                </a:lnTo>
                                <a:lnTo>
                                  <a:pt x="334754" y="362673"/>
                                </a:lnTo>
                                <a:lnTo>
                                  <a:pt x="334687" y="362651"/>
                                </a:lnTo>
                                <a:lnTo>
                                  <a:pt x="334620" y="362628"/>
                                </a:lnTo>
                                <a:lnTo>
                                  <a:pt x="334553" y="362606"/>
                                </a:lnTo>
                                <a:lnTo>
                                  <a:pt x="334486" y="362584"/>
                                </a:lnTo>
                                <a:lnTo>
                                  <a:pt x="334420" y="362561"/>
                                </a:lnTo>
                                <a:lnTo>
                                  <a:pt x="334353" y="362539"/>
                                </a:lnTo>
                                <a:lnTo>
                                  <a:pt x="334286" y="362516"/>
                                </a:lnTo>
                                <a:lnTo>
                                  <a:pt x="334219" y="362494"/>
                                </a:lnTo>
                                <a:lnTo>
                                  <a:pt x="334152" y="362471"/>
                                </a:lnTo>
                                <a:lnTo>
                                  <a:pt x="334086" y="362449"/>
                                </a:lnTo>
                                <a:lnTo>
                                  <a:pt x="334019" y="362426"/>
                                </a:lnTo>
                                <a:lnTo>
                                  <a:pt x="333952" y="362404"/>
                                </a:lnTo>
                                <a:lnTo>
                                  <a:pt x="333885" y="362381"/>
                                </a:lnTo>
                                <a:lnTo>
                                  <a:pt x="333819" y="362358"/>
                                </a:lnTo>
                                <a:lnTo>
                                  <a:pt x="333752" y="362336"/>
                                </a:lnTo>
                                <a:lnTo>
                                  <a:pt x="333685" y="362313"/>
                                </a:lnTo>
                                <a:lnTo>
                                  <a:pt x="333618" y="362291"/>
                                </a:lnTo>
                                <a:lnTo>
                                  <a:pt x="333551" y="362268"/>
                                </a:lnTo>
                                <a:lnTo>
                                  <a:pt x="333485" y="362245"/>
                                </a:lnTo>
                                <a:lnTo>
                                  <a:pt x="333418" y="362223"/>
                                </a:lnTo>
                                <a:lnTo>
                                  <a:pt x="333351" y="362200"/>
                                </a:lnTo>
                                <a:lnTo>
                                  <a:pt x="333284" y="362178"/>
                                </a:lnTo>
                                <a:lnTo>
                                  <a:pt x="333217" y="362155"/>
                                </a:lnTo>
                                <a:lnTo>
                                  <a:pt x="333151" y="362132"/>
                                </a:lnTo>
                                <a:lnTo>
                                  <a:pt x="333084" y="362110"/>
                                </a:lnTo>
                                <a:lnTo>
                                  <a:pt x="333017" y="362087"/>
                                </a:lnTo>
                                <a:lnTo>
                                  <a:pt x="332950" y="362064"/>
                                </a:lnTo>
                                <a:lnTo>
                                  <a:pt x="332883" y="362041"/>
                                </a:lnTo>
                                <a:lnTo>
                                  <a:pt x="332817" y="362019"/>
                                </a:lnTo>
                                <a:lnTo>
                                  <a:pt x="332750" y="361996"/>
                                </a:lnTo>
                                <a:lnTo>
                                  <a:pt x="332683" y="361973"/>
                                </a:lnTo>
                                <a:lnTo>
                                  <a:pt x="332616" y="361950"/>
                                </a:lnTo>
                                <a:lnTo>
                                  <a:pt x="332550" y="361928"/>
                                </a:lnTo>
                                <a:lnTo>
                                  <a:pt x="332483" y="361905"/>
                                </a:lnTo>
                                <a:lnTo>
                                  <a:pt x="332416" y="361882"/>
                                </a:lnTo>
                                <a:lnTo>
                                  <a:pt x="332349" y="361859"/>
                                </a:lnTo>
                                <a:lnTo>
                                  <a:pt x="332282" y="361837"/>
                                </a:lnTo>
                                <a:lnTo>
                                  <a:pt x="332216" y="361814"/>
                                </a:lnTo>
                                <a:lnTo>
                                  <a:pt x="332149" y="361791"/>
                                </a:lnTo>
                                <a:lnTo>
                                  <a:pt x="332082" y="361768"/>
                                </a:lnTo>
                                <a:lnTo>
                                  <a:pt x="332015" y="361745"/>
                                </a:lnTo>
                                <a:lnTo>
                                  <a:pt x="331948" y="361722"/>
                                </a:lnTo>
                                <a:lnTo>
                                  <a:pt x="331882" y="361699"/>
                                </a:lnTo>
                                <a:lnTo>
                                  <a:pt x="331815" y="361677"/>
                                </a:lnTo>
                                <a:lnTo>
                                  <a:pt x="331748" y="361654"/>
                                </a:lnTo>
                                <a:lnTo>
                                  <a:pt x="331681" y="361631"/>
                                </a:lnTo>
                                <a:lnTo>
                                  <a:pt x="331614" y="361608"/>
                                </a:lnTo>
                                <a:lnTo>
                                  <a:pt x="331548" y="361585"/>
                                </a:lnTo>
                                <a:lnTo>
                                  <a:pt x="331481" y="361562"/>
                                </a:lnTo>
                                <a:lnTo>
                                  <a:pt x="331414" y="361539"/>
                                </a:lnTo>
                                <a:lnTo>
                                  <a:pt x="331347" y="361516"/>
                                </a:lnTo>
                                <a:lnTo>
                                  <a:pt x="331280" y="361493"/>
                                </a:lnTo>
                                <a:lnTo>
                                  <a:pt x="331214" y="361470"/>
                                </a:lnTo>
                                <a:lnTo>
                                  <a:pt x="331147" y="361447"/>
                                </a:lnTo>
                                <a:lnTo>
                                  <a:pt x="331080" y="361424"/>
                                </a:lnTo>
                                <a:lnTo>
                                  <a:pt x="331013" y="361401"/>
                                </a:lnTo>
                                <a:lnTo>
                                  <a:pt x="330947" y="361378"/>
                                </a:lnTo>
                                <a:lnTo>
                                  <a:pt x="330880" y="361355"/>
                                </a:lnTo>
                                <a:lnTo>
                                  <a:pt x="330813" y="361332"/>
                                </a:lnTo>
                                <a:lnTo>
                                  <a:pt x="330746" y="361309"/>
                                </a:lnTo>
                                <a:lnTo>
                                  <a:pt x="330679" y="361286"/>
                                </a:lnTo>
                                <a:lnTo>
                                  <a:pt x="330613" y="361263"/>
                                </a:lnTo>
                                <a:lnTo>
                                  <a:pt x="330546" y="361240"/>
                                </a:lnTo>
                                <a:lnTo>
                                  <a:pt x="330479" y="361217"/>
                                </a:lnTo>
                                <a:lnTo>
                                  <a:pt x="330412" y="361194"/>
                                </a:lnTo>
                                <a:lnTo>
                                  <a:pt x="330345" y="361171"/>
                                </a:lnTo>
                                <a:lnTo>
                                  <a:pt x="330279" y="361147"/>
                                </a:lnTo>
                                <a:lnTo>
                                  <a:pt x="330212" y="361124"/>
                                </a:lnTo>
                                <a:lnTo>
                                  <a:pt x="330145" y="361101"/>
                                </a:lnTo>
                                <a:lnTo>
                                  <a:pt x="330078" y="361078"/>
                                </a:lnTo>
                                <a:lnTo>
                                  <a:pt x="330011" y="361055"/>
                                </a:lnTo>
                                <a:lnTo>
                                  <a:pt x="329945" y="361032"/>
                                </a:lnTo>
                                <a:lnTo>
                                  <a:pt x="329878" y="361009"/>
                                </a:lnTo>
                                <a:lnTo>
                                  <a:pt x="329811" y="360985"/>
                                </a:lnTo>
                                <a:lnTo>
                                  <a:pt x="329744" y="360962"/>
                                </a:lnTo>
                                <a:lnTo>
                                  <a:pt x="329678" y="360939"/>
                                </a:lnTo>
                                <a:lnTo>
                                  <a:pt x="329611" y="360916"/>
                                </a:lnTo>
                                <a:lnTo>
                                  <a:pt x="329544" y="360892"/>
                                </a:lnTo>
                                <a:lnTo>
                                  <a:pt x="329477" y="360869"/>
                                </a:lnTo>
                                <a:lnTo>
                                  <a:pt x="329410" y="360846"/>
                                </a:lnTo>
                                <a:lnTo>
                                  <a:pt x="329344" y="360823"/>
                                </a:lnTo>
                                <a:lnTo>
                                  <a:pt x="329277" y="360799"/>
                                </a:lnTo>
                                <a:lnTo>
                                  <a:pt x="329210" y="360776"/>
                                </a:lnTo>
                                <a:lnTo>
                                  <a:pt x="329143" y="360753"/>
                                </a:lnTo>
                                <a:lnTo>
                                  <a:pt x="329076" y="360729"/>
                                </a:lnTo>
                                <a:lnTo>
                                  <a:pt x="329010" y="360706"/>
                                </a:lnTo>
                                <a:lnTo>
                                  <a:pt x="328943" y="360683"/>
                                </a:lnTo>
                                <a:lnTo>
                                  <a:pt x="328876" y="360659"/>
                                </a:lnTo>
                                <a:lnTo>
                                  <a:pt x="328809" y="360636"/>
                                </a:lnTo>
                                <a:lnTo>
                                  <a:pt x="328742" y="360613"/>
                                </a:lnTo>
                                <a:lnTo>
                                  <a:pt x="328676" y="360589"/>
                                </a:lnTo>
                                <a:lnTo>
                                  <a:pt x="328609" y="360566"/>
                                </a:lnTo>
                                <a:lnTo>
                                  <a:pt x="328542" y="360542"/>
                                </a:lnTo>
                                <a:lnTo>
                                  <a:pt x="328475" y="360519"/>
                                </a:lnTo>
                                <a:lnTo>
                                  <a:pt x="328408" y="360496"/>
                                </a:lnTo>
                                <a:lnTo>
                                  <a:pt x="328342" y="360472"/>
                                </a:lnTo>
                                <a:lnTo>
                                  <a:pt x="328275" y="360449"/>
                                </a:lnTo>
                                <a:lnTo>
                                  <a:pt x="328208" y="360425"/>
                                </a:lnTo>
                                <a:lnTo>
                                  <a:pt x="328141" y="360402"/>
                                </a:lnTo>
                                <a:lnTo>
                                  <a:pt x="328075" y="360378"/>
                                </a:lnTo>
                                <a:lnTo>
                                  <a:pt x="328008" y="360355"/>
                                </a:lnTo>
                                <a:lnTo>
                                  <a:pt x="327941" y="360331"/>
                                </a:lnTo>
                                <a:lnTo>
                                  <a:pt x="327874" y="360308"/>
                                </a:lnTo>
                                <a:lnTo>
                                  <a:pt x="327807" y="360284"/>
                                </a:lnTo>
                                <a:lnTo>
                                  <a:pt x="327741" y="360261"/>
                                </a:lnTo>
                                <a:lnTo>
                                  <a:pt x="327674" y="360237"/>
                                </a:lnTo>
                                <a:lnTo>
                                  <a:pt x="327607" y="360214"/>
                                </a:lnTo>
                                <a:lnTo>
                                  <a:pt x="327540" y="360190"/>
                                </a:lnTo>
                                <a:lnTo>
                                  <a:pt x="327473" y="360167"/>
                                </a:lnTo>
                                <a:lnTo>
                                  <a:pt x="327407" y="360143"/>
                                </a:lnTo>
                                <a:lnTo>
                                  <a:pt x="327340" y="360119"/>
                                </a:lnTo>
                                <a:lnTo>
                                  <a:pt x="327273" y="360096"/>
                                </a:lnTo>
                                <a:lnTo>
                                  <a:pt x="327206" y="360072"/>
                                </a:lnTo>
                                <a:lnTo>
                                  <a:pt x="327139" y="360049"/>
                                </a:lnTo>
                                <a:lnTo>
                                  <a:pt x="327073" y="360025"/>
                                </a:lnTo>
                                <a:lnTo>
                                  <a:pt x="327006" y="360001"/>
                                </a:lnTo>
                                <a:lnTo>
                                  <a:pt x="326939" y="359978"/>
                                </a:lnTo>
                                <a:lnTo>
                                  <a:pt x="326872" y="359954"/>
                                </a:lnTo>
                                <a:lnTo>
                                  <a:pt x="326806" y="359930"/>
                                </a:lnTo>
                                <a:lnTo>
                                  <a:pt x="326739" y="359907"/>
                                </a:lnTo>
                                <a:lnTo>
                                  <a:pt x="326672" y="359883"/>
                                </a:lnTo>
                                <a:lnTo>
                                  <a:pt x="326605" y="359859"/>
                                </a:lnTo>
                                <a:lnTo>
                                  <a:pt x="326538" y="359835"/>
                                </a:lnTo>
                                <a:lnTo>
                                  <a:pt x="326472" y="359812"/>
                                </a:lnTo>
                                <a:lnTo>
                                  <a:pt x="326405" y="359788"/>
                                </a:lnTo>
                                <a:lnTo>
                                  <a:pt x="326338" y="359764"/>
                                </a:lnTo>
                                <a:lnTo>
                                  <a:pt x="326271" y="359740"/>
                                </a:lnTo>
                                <a:lnTo>
                                  <a:pt x="326204" y="359717"/>
                                </a:lnTo>
                                <a:lnTo>
                                  <a:pt x="326138" y="359693"/>
                                </a:lnTo>
                                <a:lnTo>
                                  <a:pt x="326071" y="359669"/>
                                </a:lnTo>
                                <a:lnTo>
                                  <a:pt x="326004" y="359645"/>
                                </a:lnTo>
                                <a:lnTo>
                                  <a:pt x="325937" y="359621"/>
                                </a:lnTo>
                                <a:lnTo>
                                  <a:pt x="325870" y="359597"/>
                                </a:lnTo>
                                <a:lnTo>
                                  <a:pt x="325804" y="359574"/>
                                </a:lnTo>
                                <a:lnTo>
                                  <a:pt x="325737" y="359550"/>
                                </a:lnTo>
                                <a:lnTo>
                                  <a:pt x="325670" y="359526"/>
                                </a:lnTo>
                                <a:lnTo>
                                  <a:pt x="325603" y="359502"/>
                                </a:lnTo>
                                <a:lnTo>
                                  <a:pt x="325536" y="359478"/>
                                </a:lnTo>
                                <a:lnTo>
                                  <a:pt x="325470" y="359454"/>
                                </a:lnTo>
                                <a:lnTo>
                                  <a:pt x="325403" y="359430"/>
                                </a:lnTo>
                                <a:lnTo>
                                  <a:pt x="325336" y="359406"/>
                                </a:lnTo>
                                <a:lnTo>
                                  <a:pt x="325269" y="359382"/>
                                </a:lnTo>
                                <a:lnTo>
                                  <a:pt x="325203" y="359358"/>
                                </a:lnTo>
                                <a:lnTo>
                                  <a:pt x="325136" y="359335"/>
                                </a:lnTo>
                                <a:lnTo>
                                  <a:pt x="325069" y="359311"/>
                                </a:lnTo>
                                <a:lnTo>
                                  <a:pt x="325002" y="359287"/>
                                </a:lnTo>
                                <a:lnTo>
                                  <a:pt x="324935" y="359263"/>
                                </a:lnTo>
                                <a:lnTo>
                                  <a:pt x="324869" y="359239"/>
                                </a:lnTo>
                                <a:lnTo>
                                  <a:pt x="324802" y="359215"/>
                                </a:lnTo>
                                <a:lnTo>
                                  <a:pt x="324735" y="359191"/>
                                </a:lnTo>
                                <a:lnTo>
                                  <a:pt x="324668" y="359166"/>
                                </a:lnTo>
                                <a:lnTo>
                                  <a:pt x="324601" y="359142"/>
                                </a:lnTo>
                                <a:lnTo>
                                  <a:pt x="324535" y="359118"/>
                                </a:lnTo>
                                <a:lnTo>
                                  <a:pt x="324468" y="359094"/>
                                </a:lnTo>
                                <a:lnTo>
                                  <a:pt x="324401" y="359070"/>
                                </a:lnTo>
                                <a:lnTo>
                                  <a:pt x="324334" y="359046"/>
                                </a:lnTo>
                                <a:lnTo>
                                  <a:pt x="324267" y="359022"/>
                                </a:lnTo>
                                <a:lnTo>
                                  <a:pt x="324201" y="358998"/>
                                </a:lnTo>
                                <a:lnTo>
                                  <a:pt x="324134" y="358974"/>
                                </a:lnTo>
                                <a:lnTo>
                                  <a:pt x="324067" y="358950"/>
                                </a:lnTo>
                                <a:lnTo>
                                  <a:pt x="324000" y="358926"/>
                                </a:lnTo>
                                <a:lnTo>
                                  <a:pt x="323934" y="358901"/>
                                </a:lnTo>
                                <a:lnTo>
                                  <a:pt x="323867" y="358877"/>
                                </a:lnTo>
                                <a:lnTo>
                                  <a:pt x="323800" y="358853"/>
                                </a:lnTo>
                                <a:lnTo>
                                  <a:pt x="323733" y="358829"/>
                                </a:lnTo>
                                <a:lnTo>
                                  <a:pt x="323666" y="358805"/>
                                </a:lnTo>
                                <a:lnTo>
                                  <a:pt x="323600" y="358780"/>
                                </a:lnTo>
                                <a:lnTo>
                                  <a:pt x="323533" y="358756"/>
                                </a:lnTo>
                                <a:lnTo>
                                  <a:pt x="323466" y="358732"/>
                                </a:lnTo>
                                <a:lnTo>
                                  <a:pt x="323399" y="358708"/>
                                </a:lnTo>
                                <a:lnTo>
                                  <a:pt x="323332" y="358683"/>
                                </a:lnTo>
                                <a:lnTo>
                                  <a:pt x="323266" y="358659"/>
                                </a:lnTo>
                                <a:lnTo>
                                  <a:pt x="323199" y="358635"/>
                                </a:lnTo>
                                <a:lnTo>
                                  <a:pt x="323132" y="358611"/>
                                </a:lnTo>
                                <a:lnTo>
                                  <a:pt x="323065" y="358586"/>
                                </a:lnTo>
                                <a:lnTo>
                                  <a:pt x="322998" y="358562"/>
                                </a:lnTo>
                                <a:lnTo>
                                  <a:pt x="322932" y="358538"/>
                                </a:lnTo>
                                <a:lnTo>
                                  <a:pt x="322865" y="358513"/>
                                </a:lnTo>
                                <a:lnTo>
                                  <a:pt x="322798" y="358489"/>
                                </a:lnTo>
                                <a:lnTo>
                                  <a:pt x="322731" y="358465"/>
                                </a:lnTo>
                                <a:lnTo>
                                  <a:pt x="322665" y="358440"/>
                                </a:lnTo>
                                <a:lnTo>
                                  <a:pt x="322598" y="358416"/>
                                </a:lnTo>
                                <a:lnTo>
                                  <a:pt x="322531" y="358391"/>
                                </a:lnTo>
                                <a:lnTo>
                                  <a:pt x="322464" y="358367"/>
                                </a:lnTo>
                                <a:lnTo>
                                  <a:pt x="322397" y="358343"/>
                                </a:lnTo>
                                <a:lnTo>
                                  <a:pt x="322331" y="358318"/>
                                </a:lnTo>
                                <a:lnTo>
                                  <a:pt x="322264" y="358294"/>
                                </a:lnTo>
                                <a:lnTo>
                                  <a:pt x="322197" y="358269"/>
                                </a:lnTo>
                                <a:lnTo>
                                  <a:pt x="322130" y="358245"/>
                                </a:lnTo>
                                <a:lnTo>
                                  <a:pt x="322063" y="358220"/>
                                </a:lnTo>
                                <a:lnTo>
                                  <a:pt x="321997" y="358196"/>
                                </a:lnTo>
                                <a:lnTo>
                                  <a:pt x="321930" y="358171"/>
                                </a:lnTo>
                                <a:lnTo>
                                  <a:pt x="321863" y="358147"/>
                                </a:lnTo>
                                <a:lnTo>
                                  <a:pt x="321796" y="358122"/>
                                </a:lnTo>
                                <a:lnTo>
                                  <a:pt x="321729" y="358098"/>
                                </a:lnTo>
                                <a:lnTo>
                                  <a:pt x="321663" y="358073"/>
                                </a:lnTo>
                                <a:lnTo>
                                  <a:pt x="321596" y="358049"/>
                                </a:lnTo>
                                <a:lnTo>
                                  <a:pt x="321529" y="358024"/>
                                </a:lnTo>
                                <a:lnTo>
                                  <a:pt x="321462" y="358000"/>
                                </a:lnTo>
                                <a:lnTo>
                                  <a:pt x="321395" y="357975"/>
                                </a:lnTo>
                                <a:lnTo>
                                  <a:pt x="321329" y="357950"/>
                                </a:lnTo>
                                <a:lnTo>
                                  <a:pt x="321262" y="357926"/>
                                </a:lnTo>
                                <a:lnTo>
                                  <a:pt x="321195" y="357901"/>
                                </a:lnTo>
                                <a:lnTo>
                                  <a:pt x="321128" y="357877"/>
                                </a:lnTo>
                                <a:lnTo>
                                  <a:pt x="321062" y="357852"/>
                                </a:lnTo>
                                <a:lnTo>
                                  <a:pt x="320995" y="357827"/>
                                </a:lnTo>
                                <a:lnTo>
                                  <a:pt x="320928" y="357803"/>
                                </a:lnTo>
                                <a:lnTo>
                                  <a:pt x="320861" y="357778"/>
                                </a:lnTo>
                                <a:lnTo>
                                  <a:pt x="320794" y="357753"/>
                                </a:lnTo>
                                <a:lnTo>
                                  <a:pt x="320728" y="357729"/>
                                </a:lnTo>
                                <a:lnTo>
                                  <a:pt x="320661" y="357704"/>
                                </a:lnTo>
                                <a:lnTo>
                                  <a:pt x="320594" y="357679"/>
                                </a:lnTo>
                                <a:lnTo>
                                  <a:pt x="320527" y="357654"/>
                                </a:lnTo>
                                <a:lnTo>
                                  <a:pt x="320460" y="357630"/>
                                </a:lnTo>
                                <a:lnTo>
                                  <a:pt x="320394" y="357605"/>
                                </a:lnTo>
                                <a:lnTo>
                                  <a:pt x="320327" y="357580"/>
                                </a:lnTo>
                                <a:lnTo>
                                  <a:pt x="320260" y="357555"/>
                                </a:lnTo>
                                <a:lnTo>
                                  <a:pt x="320193" y="357531"/>
                                </a:lnTo>
                                <a:lnTo>
                                  <a:pt x="320126" y="357506"/>
                                </a:lnTo>
                                <a:lnTo>
                                  <a:pt x="320060" y="357481"/>
                                </a:lnTo>
                                <a:lnTo>
                                  <a:pt x="319993" y="357456"/>
                                </a:lnTo>
                                <a:lnTo>
                                  <a:pt x="319926" y="357431"/>
                                </a:lnTo>
                                <a:lnTo>
                                  <a:pt x="319859" y="357406"/>
                                </a:lnTo>
                                <a:lnTo>
                                  <a:pt x="319793" y="357382"/>
                                </a:lnTo>
                                <a:lnTo>
                                  <a:pt x="319726" y="357357"/>
                                </a:lnTo>
                                <a:lnTo>
                                  <a:pt x="319659" y="357332"/>
                                </a:lnTo>
                                <a:lnTo>
                                  <a:pt x="319592" y="357307"/>
                                </a:lnTo>
                                <a:lnTo>
                                  <a:pt x="319525" y="357282"/>
                                </a:lnTo>
                                <a:lnTo>
                                  <a:pt x="319459" y="357257"/>
                                </a:lnTo>
                                <a:lnTo>
                                  <a:pt x="319392" y="357232"/>
                                </a:lnTo>
                                <a:lnTo>
                                  <a:pt x="319325" y="357207"/>
                                </a:lnTo>
                                <a:lnTo>
                                  <a:pt x="319258" y="357182"/>
                                </a:lnTo>
                                <a:lnTo>
                                  <a:pt x="319191" y="357157"/>
                                </a:lnTo>
                                <a:lnTo>
                                  <a:pt x="319125" y="357132"/>
                                </a:lnTo>
                                <a:lnTo>
                                  <a:pt x="319058" y="357107"/>
                                </a:lnTo>
                                <a:lnTo>
                                  <a:pt x="318991" y="357082"/>
                                </a:lnTo>
                                <a:lnTo>
                                  <a:pt x="318924" y="357057"/>
                                </a:lnTo>
                                <a:lnTo>
                                  <a:pt x="318857" y="357032"/>
                                </a:lnTo>
                                <a:lnTo>
                                  <a:pt x="318791" y="357007"/>
                                </a:lnTo>
                                <a:lnTo>
                                  <a:pt x="318724" y="356982"/>
                                </a:lnTo>
                                <a:lnTo>
                                  <a:pt x="318657" y="356957"/>
                                </a:lnTo>
                                <a:lnTo>
                                  <a:pt x="318590" y="356932"/>
                                </a:lnTo>
                                <a:lnTo>
                                  <a:pt x="318523" y="356907"/>
                                </a:lnTo>
                                <a:lnTo>
                                  <a:pt x="318457" y="356882"/>
                                </a:lnTo>
                                <a:lnTo>
                                  <a:pt x="318390" y="356857"/>
                                </a:lnTo>
                                <a:lnTo>
                                  <a:pt x="318323" y="356832"/>
                                </a:lnTo>
                                <a:lnTo>
                                  <a:pt x="318256" y="356807"/>
                                </a:lnTo>
                                <a:lnTo>
                                  <a:pt x="318190" y="356782"/>
                                </a:lnTo>
                                <a:lnTo>
                                  <a:pt x="318123" y="356756"/>
                                </a:lnTo>
                                <a:lnTo>
                                  <a:pt x="318056" y="356731"/>
                                </a:lnTo>
                                <a:lnTo>
                                  <a:pt x="317989" y="356706"/>
                                </a:lnTo>
                                <a:lnTo>
                                  <a:pt x="317922" y="356681"/>
                                </a:lnTo>
                                <a:lnTo>
                                  <a:pt x="317856" y="356656"/>
                                </a:lnTo>
                                <a:lnTo>
                                  <a:pt x="317789" y="356631"/>
                                </a:lnTo>
                                <a:lnTo>
                                  <a:pt x="317722" y="356605"/>
                                </a:lnTo>
                                <a:lnTo>
                                  <a:pt x="317655" y="356580"/>
                                </a:lnTo>
                                <a:lnTo>
                                  <a:pt x="317588" y="356555"/>
                                </a:lnTo>
                                <a:lnTo>
                                  <a:pt x="317522" y="356530"/>
                                </a:lnTo>
                                <a:lnTo>
                                  <a:pt x="317455" y="356504"/>
                                </a:lnTo>
                                <a:lnTo>
                                  <a:pt x="317388" y="356479"/>
                                </a:lnTo>
                                <a:lnTo>
                                  <a:pt x="317321" y="356454"/>
                                </a:lnTo>
                                <a:lnTo>
                                  <a:pt x="317254" y="356429"/>
                                </a:lnTo>
                                <a:lnTo>
                                  <a:pt x="317188" y="356403"/>
                                </a:lnTo>
                                <a:lnTo>
                                  <a:pt x="317121" y="356378"/>
                                </a:lnTo>
                                <a:lnTo>
                                  <a:pt x="317054" y="356353"/>
                                </a:lnTo>
                                <a:lnTo>
                                  <a:pt x="316987" y="356327"/>
                                </a:lnTo>
                                <a:lnTo>
                                  <a:pt x="316921" y="356302"/>
                                </a:lnTo>
                                <a:lnTo>
                                  <a:pt x="316854" y="356277"/>
                                </a:lnTo>
                                <a:lnTo>
                                  <a:pt x="316787" y="356251"/>
                                </a:lnTo>
                                <a:lnTo>
                                  <a:pt x="316720" y="356226"/>
                                </a:lnTo>
                                <a:lnTo>
                                  <a:pt x="316653" y="356200"/>
                                </a:lnTo>
                                <a:lnTo>
                                  <a:pt x="316587" y="356175"/>
                                </a:lnTo>
                                <a:lnTo>
                                  <a:pt x="316520" y="356150"/>
                                </a:lnTo>
                                <a:lnTo>
                                  <a:pt x="316453" y="356124"/>
                                </a:lnTo>
                                <a:lnTo>
                                  <a:pt x="316386" y="356099"/>
                                </a:lnTo>
                                <a:lnTo>
                                  <a:pt x="316319" y="356073"/>
                                </a:lnTo>
                                <a:lnTo>
                                  <a:pt x="316253" y="356048"/>
                                </a:lnTo>
                                <a:lnTo>
                                  <a:pt x="316186" y="356022"/>
                                </a:lnTo>
                                <a:lnTo>
                                  <a:pt x="316119" y="355997"/>
                                </a:lnTo>
                                <a:lnTo>
                                  <a:pt x="316052" y="355971"/>
                                </a:lnTo>
                                <a:lnTo>
                                  <a:pt x="315985" y="355946"/>
                                </a:lnTo>
                                <a:lnTo>
                                  <a:pt x="315919" y="355920"/>
                                </a:lnTo>
                                <a:lnTo>
                                  <a:pt x="315852" y="355895"/>
                                </a:lnTo>
                                <a:lnTo>
                                  <a:pt x="315785" y="355869"/>
                                </a:lnTo>
                                <a:lnTo>
                                  <a:pt x="315718" y="355844"/>
                                </a:lnTo>
                                <a:lnTo>
                                  <a:pt x="315652" y="355818"/>
                                </a:lnTo>
                                <a:lnTo>
                                  <a:pt x="315585" y="355792"/>
                                </a:lnTo>
                                <a:lnTo>
                                  <a:pt x="315518" y="355767"/>
                                </a:lnTo>
                                <a:lnTo>
                                  <a:pt x="315451" y="355741"/>
                                </a:lnTo>
                                <a:lnTo>
                                  <a:pt x="315384" y="355716"/>
                                </a:lnTo>
                                <a:lnTo>
                                  <a:pt x="315318" y="355690"/>
                                </a:lnTo>
                                <a:lnTo>
                                  <a:pt x="315251" y="355664"/>
                                </a:lnTo>
                                <a:lnTo>
                                  <a:pt x="315184" y="355639"/>
                                </a:lnTo>
                                <a:lnTo>
                                  <a:pt x="315117" y="355613"/>
                                </a:lnTo>
                                <a:lnTo>
                                  <a:pt x="315050" y="355587"/>
                                </a:lnTo>
                                <a:lnTo>
                                  <a:pt x="314984" y="355562"/>
                                </a:lnTo>
                                <a:lnTo>
                                  <a:pt x="314917" y="355536"/>
                                </a:lnTo>
                                <a:lnTo>
                                  <a:pt x="314850" y="355510"/>
                                </a:lnTo>
                                <a:lnTo>
                                  <a:pt x="314783" y="355485"/>
                                </a:lnTo>
                                <a:lnTo>
                                  <a:pt x="314716" y="355459"/>
                                </a:lnTo>
                                <a:lnTo>
                                  <a:pt x="314650" y="355433"/>
                                </a:lnTo>
                                <a:lnTo>
                                  <a:pt x="314583" y="355407"/>
                                </a:lnTo>
                                <a:lnTo>
                                  <a:pt x="314516" y="355382"/>
                                </a:lnTo>
                                <a:lnTo>
                                  <a:pt x="314449" y="355356"/>
                                </a:lnTo>
                                <a:lnTo>
                                  <a:pt x="314382" y="355330"/>
                                </a:lnTo>
                                <a:lnTo>
                                  <a:pt x="314316" y="355304"/>
                                </a:lnTo>
                                <a:lnTo>
                                  <a:pt x="314249" y="355278"/>
                                </a:lnTo>
                                <a:lnTo>
                                  <a:pt x="314182" y="355253"/>
                                </a:lnTo>
                                <a:lnTo>
                                  <a:pt x="314115" y="355227"/>
                                </a:lnTo>
                                <a:lnTo>
                                  <a:pt x="314049" y="355201"/>
                                </a:lnTo>
                                <a:lnTo>
                                  <a:pt x="313982" y="355175"/>
                                </a:lnTo>
                                <a:lnTo>
                                  <a:pt x="313915" y="355149"/>
                                </a:lnTo>
                                <a:lnTo>
                                  <a:pt x="313848" y="355123"/>
                                </a:lnTo>
                                <a:lnTo>
                                  <a:pt x="313781" y="355097"/>
                                </a:lnTo>
                                <a:lnTo>
                                  <a:pt x="313715" y="355071"/>
                                </a:lnTo>
                                <a:lnTo>
                                  <a:pt x="313648" y="355045"/>
                                </a:lnTo>
                                <a:lnTo>
                                  <a:pt x="313581" y="355020"/>
                                </a:lnTo>
                                <a:lnTo>
                                  <a:pt x="313514" y="354994"/>
                                </a:lnTo>
                                <a:lnTo>
                                  <a:pt x="313447" y="354968"/>
                                </a:lnTo>
                                <a:lnTo>
                                  <a:pt x="313381" y="354942"/>
                                </a:lnTo>
                                <a:lnTo>
                                  <a:pt x="313314" y="354916"/>
                                </a:lnTo>
                                <a:lnTo>
                                  <a:pt x="313247" y="354890"/>
                                </a:lnTo>
                                <a:lnTo>
                                  <a:pt x="313180" y="354864"/>
                                </a:lnTo>
                                <a:lnTo>
                                  <a:pt x="313113" y="354838"/>
                                </a:lnTo>
                                <a:lnTo>
                                  <a:pt x="313047" y="354812"/>
                                </a:lnTo>
                                <a:lnTo>
                                  <a:pt x="312980" y="354786"/>
                                </a:lnTo>
                                <a:lnTo>
                                  <a:pt x="312913" y="354759"/>
                                </a:lnTo>
                                <a:lnTo>
                                  <a:pt x="312846" y="354733"/>
                                </a:lnTo>
                                <a:lnTo>
                                  <a:pt x="312780" y="354707"/>
                                </a:lnTo>
                                <a:lnTo>
                                  <a:pt x="312713" y="354681"/>
                                </a:lnTo>
                                <a:lnTo>
                                  <a:pt x="312646" y="354655"/>
                                </a:lnTo>
                                <a:lnTo>
                                  <a:pt x="312579" y="354629"/>
                                </a:lnTo>
                                <a:lnTo>
                                  <a:pt x="312512" y="354603"/>
                                </a:lnTo>
                                <a:lnTo>
                                  <a:pt x="312446" y="354577"/>
                                </a:lnTo>
                                <a:lnTo>
                                  <a:pt x="312379" y="354551"/>
                                </a:lnTo>
                                <a:lnTo>
                                  <a:pt x="312312" y="354524"/>
                                </a:lnTo>
                                <a:lnTo>
                                  <a:pt x="312245" y="354498"/>
                                </a:lnTo>
                                <a:lnTo>
                                  <a:pt x="312178" y="354472"/>
                                </a:lnTo>
                                <a:lnTo>
                                  <a:pt x="312112" y="354446"/>
                                </a:lnTo>
                                <a:lnTo>
                                  <a:pt x="312045" y="354420"/>
                                </a:lnTo>
                                <a:lnTo>
                                  <a:pt x="311978" y="354393"/>
                                </a:lnTo>
                                <a:lnTo>
                                  <a:pt x="311911" y="354367"/>
                                </a:lnTo>
                                <a:lnTo>
                                  <a:pt x="311844" y="354341"/>
                                </a:lnTo>
                                <a:lnTo>
                                  <a:pt x="311778" y="354315"/>
                                </a:lnTo>
                                <a:lnTo>
                                  <a:pt x="311711" y="354288"/>
                                </a:lnTo>
                                <a:lnTo>
                                  <a:pt x="311644" y="354262"/>
                                </a:lnTo>
                                <a:lnTo>
                                  <a:pt x="311577" y="354236"/>
                                </a:lnTo>
                                <a:lnTo>
                                  <a:pt x="311510" y="354210"/>
                                </a:lnTo>
                                <a:lnTo>
                                  <a:pt x="311444" y="354183"/>
                                </a:lnTo>
                                <a:lnTo>
                                  <a:pt x="311377" y="354157"/>
                                </a:lnTo>
                                <a:lnTo>
                                  <a:pt x="311310" y="354131"/>
                                </a:lnTo>
                                <a:lnTo>
                                  <a:pt x="311243" y="354104"/>
                                </a:lnTo>
                                <a:lnTo>
                                  <a:pt x="311177" y="354078"/>
                                </a:lnTo>
                                <a:lnTo>
                                  <a:pt x="311110" y="354052"/>
                                </a:lnTo>
                                <a:lnTo>
                                  <a:pt x="311043" y="354025"/>
                                </a:lnTo>
                                <a:lnTo>
                                  <a:pt x="310976" y="353999"/>
                                </a:lnTo>
                                <a:lnTo>
                                  <a:pt x="310909" y="353972"/>
                                </a:lnTo>
                                <a:lnTo>
                                  <a:pt x="310843" y="353946"/>
                                </a:lnTo>
                                <a:lnTo>
                                  <a:pt x="310776" y="353919"/>
                                </a:lnTo>
                                <a:lnTo>
                                  <a:pt x="310709" y="353893"/>
                                </a:lnTo>
                                <a:lnTo>
                                  <a:pt x="310642" y="353867"/>
                                </a:lnTo>
                                <a:lnTo>
                                  <a:pt x="310575" y="353840"/>
                                </a:lnTo>
                                <a:lnTo>
                                  <a:pt x="310509" y="353814"/>
                                </a:lnTo>
                                <a:lnTo>
                                  <a:pt x="310442" y="353787"/>
                                </a:lnTo>
                                <a:lnTo>
                                  <a:pt x="310375" y="353761"/>
                                </a:lnTo>
                                <a:lnTo>
                                  <a:pt x="310308" y="353734"/>
                                </a:lnTo>
                                <a:lnTo>
                                  <a:pt x="310241" y="353708"/>
                                </a:lnTo>
                                <a:lnTo>
                                  <a:pt x="310175" y="353681"/>
                                </a:lnTo>
                                <a:lnTo>
                                  <a:pt x="310108" y="353654"/>
                                </a:lnTo>
                                <a:lnTo>
                                  <a:pt x="310041" y="353628"/>
                                </a:lnTo>
                                <a:lnTo>
                                  <a:pt x="309974" y="353601"/>
                                </a:lnTo>
                                <a:lnTo>
                                  <a:pt x="309908" y="353575"/>
                                </a:lnTo>
                                <a:lnTo>
                                  <a:pt x="309841" y="353548"/>
                                </a:lnTo>
                                <a:lnTo>
                                  <a:pt x="309774" y="353521"/>
                                </a:lnTo>
                                <a:lnTo>
                                  <a:pt x="309707" y="353495"/>
                                </a:lnTo>
                                <a:lnTo>
                                  <a:pt x="309640" y="353468"/>
                                </a:lnTo>
                                <a:lnTo>
                                  <a:pt x="309574" y="353442"/>
                                </a:lnTo>
                                <a:lnTo>
                                  <a:pt x="309507" y="353415"/>
                                </a:lnTo>
                                <a:lnTo>
                                  <a:pt x="309440" y="353388"/>
                                </a:lnTo>
                                <a:lnTo>
                                  <a:pt x="309373" y="353361"/>
                                </a:lnTo>
                                <a:lnTo>
                                  <a:pt x="309306" y="353335"/>
                                </a:lnTo>
                                <a:lnTo>
                                  <a:pt x="309240" y="353308"/>
                                </a:lnTo>
                                <a:lnTo>
                                  <a:pt x="309173" y="353281"/>
                                </a:lnTo>
                                <a:lnTo>
                                  <a:pt x="309106" y="353255"/>
                                </a:lnTo>
                                <a:lnTo>
                                  <a:pt x="309039" y="353228"/>
                                </a:lnTo>
                                <a:lnTo>
                                  <a:pt x="308972" y="353201"/>
                                </a:lnTo>
                                <a:lnTo>
                                  <a:pt x="308906" y="353174"/>
                                </a:lnTo>
                                <a:lnTo>
                                  <a:pt x="308839" y="353148"/>
                                </a:lnTo>
                                <a:lnTo>
                                  <a:pt x="308772" y="353121"/>
                                </a:lnTo>
                                <a:lnTo>
                                  <a:pt x="308705" y="353094"/>
                                </a:lnTo>
                                <a:lnTo>
                                  <a:pt x="308638" y="353067"/>
                                </a:lnTo>
                                <a:lnTo>
                                  <a:pt x="308572" y="353040"/>
                                </a:lnTo>
                                <a:lnTo>
                                  <a:pt x="308505" y="353013"/>
                                </a:lnTo>
                                <a:lnTo>
                                  <a:pt x="308438" y="352987"/>
                                </a:lnTo>
                                <a:lnTo>
                                  <a:pt x="308371" y="352960"/>
                                </a:lnTo>
                                <a:lnTo>
                                  <a:pt x="308305" y="352933"/>
                                </a:lnTo>
                                <a:lnTo>
                                  <a:pt x="308238" y="352906"/>
                                </a:lnTo>
                                <a:lnTo>
                                  <a:pt x="308171" y="352879"/>
                                </a:lnTo>
                                <a:lnTo>
                                  <a:pt x="308104" y="352852"/>
                                </a:lnTo>
                                <a:lnTo>
                                  <a:pt x="308037" y="352825"/>
                                </a:lnTo>
                                <a:lnTo>
                                  <a:pt x="307971" y="352798"/>
                                </a:lnTo>
                                <a:lnTo>
                                  <a:pt x="307904" y="352771"/>
                                </a:lnTo>
                                <a:lnTo>
                                  <a:pt x="307837" y="352744"/>
                                </a:lnTo>
                                <a:lnTo>
                                  <a:pt x="307770" y="352717"/>
                                </a:lnTo>
                                <a:lnTo>
                                  <a:pt x="307703" y="352690"/>
                                </a:lnTo>
                                <a:lnTo>
                                  <a:pt x="307637" y="352663"/>
                                </a:lnTo>
                                <a:lnTo>
                                  <a:pt x="307570" y="352636"/>
                                </a:lnTo>
                                <a:lnTo>
                                  <a:pt x="307503" y="352609"/>
                                </a:lnTo>
                                <a:lnTo>
                                  <a:pt x="307436" y="352582"/>
                                </a:lnTo>
                                <a:lnTo>
                                  <a:pt x="307369" y="352555"/>
                                </a:lnTo>
                                <a:lnTo>
                                  <a:pt x="307303" y="352528"/>
                                </a:lnTo>
                                <a:lnTo>
                                  <a:pt x="307236" y="352501"/>
                                </a:lnTo>
                                <a:lnTo>
                                  <a:pt x="307169" y="352474"/>
                                </a:lnTo>
                                <a:lnTo>
                                  <a:pt x="307102" y="352447"/>
                                </a:lnTo>
                                <a:lnTo>
                                  <a:pt x="307036" y="352420"/>
                                </a:lnTo>
                                <a:lnTo>
                                  <a:pt x="306969" y="352392"/>
                                </a:lnTo>
                                <a:lnTo>
                                  <a:pt x="306902" y="352365"/>
                                </a:lnTo>
                                <a:lnTo>
                                  <a:pt x="306835" y="352338"/>
                                </a:lnTo>
                                <a:lnTo>
                                  <a:pt x="306768" y="352311"/>
                                </a:lnTo>
                                <a:lnTo>
                                  <a:pt x="306702" y="352284"/>
                                </a:lnTo>
                                <a:lnTo>
                                  <a:pt x="306635" y="352257"/>
                                </a:lnTo>
                                <a:lnTo>
                                  <a:pt x="306568" y="352229"/>
                                </a:lnTo>
                                <a:lnTo>
                                  <a:pt x="306501" y="352202"/>
                                </a:lnTo>
                                <a:lnTo>
                                  <a:pt x="306434" y="352175"/>
                                </a:lnTo>
                                <a:lnTo>
                                  <a:pt x="306368" y="352148"/>
                                </a:lnTo>
                                <a:lnTo>
                                  <a:pt x="306301" y="352121"/>
                                </a:lnTo>
                                <a:lnTo>
                                  <a:pt x="306234" y="352093"/>
                                </a:lnTo>
                                <a:lnTo>
                                  <a:pt x="306167" y="352066"/>
                                </a:lnTo>
                                <a:lnTo>
                                  <a:pt x="306100" y="352039"/>
                                </a:lnTo>
                                <a:lnTo>
                                  <a:pt x="306034" y="352011"/>
                                </a:lnTo>
                                <a:lnTo>
                                  <a:pt x="305967" y="351984"/>
                                </a:lnTo>
                                <a:lnTo>
                                  <a:pt x="305900" y="351957"/>
                                </a:lnTo>
                                <a:lnTo>
                                  <a:pt x="305833" y="351929"/>
                                </a:lnTo>
                                <a:lnTo>
                                  <a:pt x="305767" y="351902"/>
                                </a:lnTo>
                                <a:lnTo>
                                  <a:pt x="305700" y="351875"/>
                                </a:lnTo>
                                <a:lnTo>
                                  <a:pt x="305633" y="351847"/>
                                </a:lnTo>
                                <a:lnTo>
                                  <a:pt x="305566" y="351820"/>
                                </a:lnTo>
                                <a:lnTo>
                                  <a:pt x="305499" y="351792"/>
                                </a:lnTo>
                                <a:lnTo>
                                  <a:pt x="305433" y="351765"/>
                                </a:lnTo>
                                <a:lnTo>
                                  <a:pt x="305366" y="351738"/>
                                </a:lnTo>
                                <a:lnTo>
                                  <a:pt x="305299" y="351710"/>
                                </a:lnTo>
                                <a:lnTo>
                                  <a:pt x="305232" y="351683"/>
                                </a:lnTo>
                                <a:lnTo>
                                  <a:pt x="305165" y="351655"/>
                                </a:lnTo>
                                <a:lnTo>
                                  <a:pt x="305099" y="351628"/>
                                </a:lnTo>
                                <a:lnTo>
                                  <a:pt x="305032" y="351600"/>
                                </a:lnTo>
                                <a:lnTo>
                                  <a:pt x="304965" y="351573"/>
                                </a:lnTo>
                                <a:lnTo>
                                  <a:pt x="304898" y="351545"/>
                                </a:lnTo>
                                <a:lnTo>
                                  <a:pt x="304831" y="351518"/>
                                </a:lnTo>
                                <a:lnTo>
                                  <a:pt x="304765" y="351490"/>
                                </a:lnTo>
                                <a:lnTo>
                                  <a:pt x="304698" y="351463"/>
                                </a:lnTo>
                                <a:lnTo>
                                  <a:pt x="304631" y="351435"/>
                                </a:lnTo>
                                <a:lnTo>
                                  <a:pt x="304564" y="351408"/>
                                </a:lnTo>
                                <a:lnTo>
                                  <a:pt x="304497" y="351380"/>
                                </a:lnTo>
                                <a:lnTo>
                                  <a:pt x="304431" y="351352"/>
                                </a:lnTo>
                                <a:lnTo>
                                  <a:pt x="304364" y="351325"/>
                                </a:lnTo>
                                <a:lnTo>
                                  <a:pt x="304297" y="351297"/>
                                </a:lnTo>
                                <a:lnTo>
                                  <a:pt x="304230" y="351269"/>
                                </a:lnTo>
                                <a:lnTo>
                                  <a:pt x="304164" y="351242"/>
                                </a:lnTo>
                                <a:lnTo>
                                  <a:pt x="304097" y="351214"/>
                                </a:lnTo>
                                <a:lnTo>
                                  <a:pt x="304030" y="351186"/>
                                </a:lnTo>
                                <a:lnTo>
                                  <a:pt x="303963" y="351159"/>
                                </a:lnTo>
                                <a:lnTo>
                                  <a:pt x="303896" y="351131"/>
                                </a:lnTo>
                                <a:lnTo>
                                  <a:pt x="303830" y="351103"/>
                                </a:lnTo>
                                <a:lnTo>
                                  <a:pt x="303763" y="351076"/>
                                </a:lnTo>
                                <a:lnTo>
                                  <a:pt x="303696" y="351048"/>
                                </a:lnTo>
                                <a:lnTo>
                                  <a:pt x="303629" y="351020"/>
                                </a:lnTo>
                                <a:lnTo>
                                  <a:pt x="303562" y="350992"/>
                                </a:lnTo>
                                <a:lnTo>
                                  <a:pt x="303496" y="350965"/>
                                </a:lnTo>
                                <a:lnTo>
                                  <a:pt x="303429" y="350937"/>
                                </a:lnTo>
                                <a:lnTo>
                                  <a:pt x="303362" y="350909"/>
                                </a:lnTo>
                                <a:lnTo>
                                  <a:pt x="303295" y="350881"/>
                                </a:lnTo>
                                <a:lnTo>
                                  <a:pt x="303228" y="350853"/>
                                </a:lnTo>
                                <a:lnTo>
                                  <a:pt x="303162" y="350826"/>
                                </a:lnTo>
                                <a:lnTo>
                                  <a:pt x="303095" y="350798"/>
                                </a:lnTo>
                                <a:lnTo>
                                  <a:pt x="303028" y="350770"/>
                                </a:lnTo>
                                <a:lnTo>
                                  <a:pt x="302961" y="350742"/>
                                </a:lnTo>
                                <a:lnTo>
                                  <a:pt x="302895" y="350714"/>
                                </a:lnTo>
                                <a:lnTo>
                                  <a:pt x="302828" y="350686"/>
                                </a:lnTo>
                                <a:lnTo>
                                  <a:pt x="302761" y="350658"/>
                                </a:lnTo>
                                <a:lnTo>
                                  <a:pt x="302694" y="350630"/>
                                </a:lnTo>
                                <a:lnTo>
                                  <a:pt x="302627" y="350602"/>
                                </a:lnTo>
                                <a:lnTo>
                                  <a:pt x="302561" y="350574"/>
                                </a:lnTo>
                                <a:lnTo>
                                  <a:pt x="302494" y="350546"/>
                                </a:lnTo>
                                <a:lnTo>
                                  <a:pt x="302427" y="350518"/>
                                </a:lnTo>
                                <a:lnTo>
                                  <a:pt x="302360" y="350490"/>
                                </a:lnTo>
                                <a:lnTo>
                                  <a:pt x="302293" y="350462"/>
                                </a:lnTo>
                                <a:lnTo>
                                  <a:pt x="302227" y="350434"/>
                                </a:lnTo>
                                <a:lnTo>
                                  <a:pt x="302160" y="350406"/>
                                </a:lnTo>
                                <a:lnTo>
                                  <a:pt x="302093" y="350378"/>
                                </a:lnTo>
                                <a:lnTo>
                                  <a:pt x="302026" y="350350"/>
                                </a:lnTo>
                                <a:lnTo>
                                  <a:pt x="301959" y="350322"/>
                                </a:lnTo>
                                <a:lnTo>
                                  <a:pt x="301893" y="350294"/>
                                </a:lnTo>
                                <a:lnTo>
                                  <a:pt x="301826" y="350266"/>
                                </a:lnTo>
                                <a:lnTo>
                                  <a:pt x="301759" y="350238"/>
                                </a:lnTo>
                                <a:lnTo>
                                  <a:pt x="301692" y="350210"/>
                                </a:lnTo>
                                <a:lnTo>
                                  <a:pt x="301625" y="350182"/>
                                </a:lnTo>
                                <a:lnTo>
                                  <a:pt x="301559" y="350154"/>
                                </a:lnTo>
                                <a:lnTo>
                                  <a:pt x="301492" y="350125"/>
                                </a:lnTo>
                                <a:lnTo>
                                  <a:pt x="301425" y="350097"/>
                                </a:lnTo>
                                <a:lnTo>
                                  <a:pt x="301358" y="350069"/>
                                </a:lnTo>
                                <a:lnTo>
                                  <a:pt x="301292" y="350041"/>
                                </a:lnTo>
                                <a:lnTo>
                                  <a:pt x="301225" y="350013"/>
                                </a:lnTo>
                                <a:lnTo>
                                  <a:pt x="301158" y="349984"/>
                                </a:lnTo>
                                <a:lnTo>
                                  <a:pt x="301091" y="349956"/>
                                </a:lnTo>
                                <a:lnTo>
                                  <a:pt x="301024" y="349928"/>
                                </a:lnTo>
                                <a:lnTo>
                                  <a:pt x="300958" y="349900"/>
                                </a:lnTo>
                                <a:lnTo>
                                  <a:pt x="300891" y="349871"/>
                                </a:lnTo>
                                <a:lnTo>
                                  <a:pt x="300824" y="349843"/>
                                </a:lnTo>
                                <a:lnTo>
                                  <a:pt x="300757" y="349815"/>
                                </a:lnTo>
                                <a:lnTo>
                                  <a:pt x="300690" y="349787"/>
                                </a:lnTo>
                                <a:lnTo>
                                  <a:pt x="300624" y="349758"/>
                                </a:lnTo>
                                <a:lnTo>
                                  <a:pt x="300557" y="349730"/>
                                </a:lnTo>
                                <a:lnTo>
                                  <a:pt x="300490" y="349702"/>
                                </a:lnTo>
                                <a:lnTo>
                                  <a:pt x="300423" y="349673"/>
                                </a:lnTo>
                                <a:lnTo>
                                  <a:pt x="300356" y="349645"/>
                                </a:lnTo>
                                <a:lnTo>
                                  <a:pt x="300290" y="349616"/>
                                </a:lnTo>
                                <a:lnTo>
                                  <a:pt x="300223" y="349588"/>
                                </a:lnTo>
                                <a:lnTo>
                                  <a:pt x="300156" y="349560"/>
                                </a:lnTo>
                                <a:lnTo>
                                  <a:pt x="300089" y="349531"/>
                                </a:lnTo>
                                <a:lnTo>
                                  <a:pt x="300023" y="349503"/>
                                </a:lnTo>
                                <a:lnTo>
                                  <a:pt x="299956" y="349474"/>
                                </a:lnTo>
                                <a:lnTo>
                                  <a:pt x="299889" y="349446"/>
                                </a:lnTo>
                                <a:lnTo>
                                  <a:pt x="299822" y="349417"/>
                                </a:lnTo>
                                <a:lnTo>
                                  <a:pt x="299755" y="349389"/>
                                </a:lnTo>
                                <a:lnTo>
                                  <a:pt x="299689" y="349360"/>
                                </a:lnTo>
                                <a:lnTo>
                                  <a:pt x="299622" y="349332"/>
                                </a:lnTo>
                                <a:lnTo>
                                  <a:pt x="299555" y="349303"/>
                                </a:lnTo>
                                <a:lnTo>
                                  <a:pt x="299488" y="349275"/>
                                </a:lnTo>
                                <a:lnTo>
                                  <a:pt x="299421" y="349246"/>
                                </a:lnTo>
                                <a:lnTo>
                                  <a:pt x="299355" y="349218"/>
                                </a:lnTo>
                                <a:lnTo>
                                  <a:pt x="299288" y="349189"/>
                                </a:lnTo>
                                <a:lnTo>
                                  <a:pt x="299221" y="349161"/>
                                </a:lnTo>
                                <a:lnTo>
                                  <a:pt x="299154" y="349132"/>
                                </a:lnTo>
                                <a:lnTo>
                                  <a:pt x="299087" y="349103"/>
                                </a:lnTo>
                                <a:lnTo>
                                  <a:pt x="299021" y="349075"/>
                                </a:lnTo>
                                <a:lnTo>
                                  <a:pt x="298954" y="349046"/>
                                </a:lnTo>
                                <a:lnTo>
                                  <a:pt x="298887" y="349017"/>
                                </a:lnTo>
                                <a:lnTo>
                                  <a:pt x="298820" y="348989"/>
                                </a:lnTo>
                                <a:lnTo>
                                  <a:pt x="298753" y="348960"/>
                                </a:lnTo>
                                <a:lnTo>
                                  <a:pt x="298687" y="348931"/>
                                </a:lnTo>
                                <a:lnTo>
                                  <a:pt x="298620" y="348903"/>
                                </a:lnTo>
                                <a:lnTo>
                                  <a:pt x="298553" y="348874"/>
                                </a:lnTo>
                                <a:lnTo>
                                  <a:pt x="298486" y="348845"/>
                                </a:lnTo>
                                <a:lnTo>
                                  <a:pt x="298420" y="348816"/>
                                </a:lnTo>
                                <a:lnTo>
                                  <a:pt x="298353" y="348788"/>
                                </a:lnTo>
                                <a:lnTo>
                                  <a:pt x="298286" y="348759"/>
                                </a:lnTo>
                                <a:lnTo>
                                  <a:pt x="298219" y="348730"/>
                                </a:lnTo>
                                <a:lnTo>
                                  <a:pt x="298152" y="348701"/>
                                </a:lnTo>
                                <a:lnTo>
                                  <a:pt x="298086" y="348673"/>
                                </a:lnTo>
                                <a:lnTo>
                                  <a:pt x="298019" y="348644"/>
                                </a:lnTo>
                                <a:lnTo>
                                  <a:pt x="297952" y="348615"/>
                                </a:lnTo>
                                <a:lnTo>
                                  <a:pt x="297885" y="348586"/>
                                </a:lnTo>
                                <a:lnTo>
                                  <a:pt x="297818" y="348557"/>
                                </a:lnTo>
                                <a:lnTo>
                                  <a:pt x="297752" y="348528"/>
                                </a:lnTo>
                                <a:lnTo>
                                  <a:pt x="297685" y="348499"/>
                                </a:lnTo>
                                <a:lnTo>
                                  <a:pt x="297618" y="348470"/>
                                </a:lnTo>
                                <a:lnTo>
                                  <a:pt x="297551" y="348442"/>
                                </a:lnTo>
                                <a:lnTo>
                                  <a:pt x="297484" y="348413"/>
                                </a:lnTo>
                                <a:lnTo>
                                  <a:pt x="297418" y="348384"/>
                                </a:lnTo>
                                <a:lnTo>
                                  <a:pt x="297351" y="348355"/>
                                </a:lnTo>
                                <a:lnTo>
                                  <a:pt x="297284" y="348326"/>
                                </a:lnTo>
                                <a:lnTo>
                                  <a:pt x="297217" y="348297"/>
                                </a:lnTo>
                                <a:lnTo>
                                  <a:pt x="297151" y="348268"/>
                                </a:lnTo>
                                <a:lnTo>
                                  <a:pt x="297084" y="348239"/>
                                </a:lnTo>
                                <a:lnTo>
                                  <a:pt x="297017" y="348210"/>
                                </a:lnTo>
                                <a:lnTo>
                                  <a:pt x="296950" y="348181"/>
                                </a:lnTo>
                                <a:lnTo>
                                  <a:pt x="296883" y="348152"/>
                                </a:lnTo>
                                <a:lnTo>
                                  <a:pt x="296817" y="348123"/>
                                </a:lnTo>
                                <a:lnTo>
                                  <a:pt x="296750" y="348094"/>
                                </a:lnTo>
                                <a:lnTo>
                                  <a:pt x="296683" y="348065"/>
                                </a:lnTo>
                                <a:lnTo>
                                  <a:pt x="296616" y="348035"/>
                                </a:lnTo>
                                <a:lnTo>
                                  <a:pt x="296549" y="348006"/>
                                </a:lnTo>
                                <a:lnTo>
                                  <a:pt x="296483" y="347977"/>
                                </a:lnTo>
                                <a:lnTo>
                                  <a:pt x="296416" y="347948"/>
                                </a:lnTo>
                                <a:lnTo>
                                  <a:pt x="296349" y="347919"/>
                                </a:lnTo>
                                <a:lnTo>
                                  <a:pt x="296282" y="347890"/>
                                </a:lnTo>
                                <a:lnTo>
                                  <a:pt x="296215" y="347861"/>
                                </a:lnTo>
                                <a:lnTo>
                                  <a:pt x="296149" y="347831"/>
                                </a:lnTo>
                                <a:lnTo>
                                  <a:pt x="296082" y="347802"/>
                                </a:lnTo>
                                <a:lnTo>
                                  <a:pt x="296015" y="347773"/>
                                </a:lnTo>
                                <a:lnTo>
                                  <a:pt x="295948" y="347744"/>
                                </a:lnTo>
                                <a:lnTo>
                                  <a:pt x="295882" y="347714"/>
                                </a:lnTo>
                                <a:lnTo>
                                  <a:pt x="295815" y="347685"/>
                                </a:lnTo>
                                <a:lnTo>
                                  <a:pt x="295748" y="347656"/>
                                </a:lnTo>
                                <a:lnTo>
                                  <a:pt x="295681" y="347627"/>
                                </a:lnTo>
                                <a:lnTo>
                                  <a:pt x="295614" y="347597"/>
                                </a:lnTo>
                                <a:lnTo>
                                  <a:pt x="295548" y="347568"/>
                                </a:lnTo>
                                <a:lnTo>
                                  <a:pt x="295481" y="347539"/>
                                </a:lnTo>
                                <a:lnTo>
                                  <a:pt x="295414" y="347509"/>
                                </a:lnTo>
                                <a:lnTo>
                                  <a:pt x="295347" y="347480"/>
                                </a:lnTo>
                                <a:lnTo>
                                  <a:pt x="295280" y="347451"/>
                                </a:lnTo>
                                <a:lnTo>
                                  <a:pt x="295214" y="347421"/>
                                </a:lnTo>
                                <a:lnTo>
                                  <a:pt x="295147" y="347392"/>
                                </a:lnTo>
                                <a:lnTo>
                                  <a:pt x="295080" y="347363"/>
                                </a:lnTo>
                                <a:lnTo>
                                  <a:pt x="295013" y="347333"/>
                                </a:lnTo>
                                <a:lnTo>
                                  <a:pt x="294946" y="347304"/>
                                </a:lnTo>
                                <a:lnTo>
                                  <a:pt x="294880" y="347274"/>
                                </a:lnTo>
                                <a:lnTo>
                                  <a:pt x="294813" y="347245"/>
                                </a:lnTo>
                                <a:lnTo>
                                  <a:pt x="294746" y="347215"/>
                                </a:lnTo>
                                <a:lnTo>
                                  <a:pt x="294679" y="347186"/>
                                </a:lnTo>
                                <a:lnTo>
                                  <a:pt x="294612" y="347156"/>
                                </a:lnTo>
                                <a:lnTo>
                                  <a:pt x="294546" y="347127"/>
                                </a:lnTo>
                                <a:lnTo>
                                  <a:pt x="294479" y="347097"/>
                                </a:lnTo>
                                <a:lnTo>
                                  <a:pt x="294412" y="347068"/>
                                </a:lnTo>
                                <a:lnTo>
                                  <a:pt x="294345" y="347038"/>
                                </a:lnTo>
                                <a:lnTo>
                                  <a:pt x="294279" y="347009"/>
                                </a:lnTo>
                                <a:lnTo>
                                  <a:pt x="294212" y="346979"/>
                                </a:lnTo>
                                <a:lnTo>
                                  <a:pt x="294145" y="346950"/>
                                </a:lnTo>
                                <a:lnTo>
                                  <a:pt x="294078" y="346920"/>
                                </a:lnTo>
                                <a:lnTo>
                                  <a:pt x="294011" y="346890"/>
                                </a:lnTo>
                                <a:lnTo>
                                  <a:pt x="293945" y="346861"/>
                                </a:lnTo>
                                <a:lnTo>
                                  <a:pt x="293878" y="346831"/>
                                </a:lnTo>
                                <a:lnTo>
                                  <a:pt x="293811" y="346801"/>
                                </a:lnTo>
                                <a:lnTo>
                                  <a:pt x="293744" y="346772"/>
                                </a:lnTo>
                                <a:lnTo>
                                  <a:pt x="293677" y="346742"/>
                                </a:lnTo>
                                <a:lnTo>
                                  <a:pt x="293611" y="346712"/>
                                </a:lnTo>
                                <a:lnTo>
                                  <a:pt x="293544" y="346683"/>
                                </a:lnTo>
                                <a:lnTo>
                                  <a:pt x="293477" y="346653"/>
                                </a:lnTo>
                                <a:lnTo>
                                  <a:pt x="293410" y="346623"/>
                                </a:lnTo>
                                <a:lnTo>
                                  <a:pt x="293343" y="346594"/>
                                </a:lnTo>
                                <a:lnTo>
                                  <a:pt x="293277" y="346564"/>
                                </a:lnTo>
                                <a:lnTo>
                                  <a:pt x="293210" y="346534"/>
                                </a:lnTo>
                                <a:lnTo>
                                  <a:pt x="293143" y="346504"/>
                                </a:lnTo>
                                <a:lnTo>
                                  <a:pt x="293076" y="346474"/>
                                </a:lnTo>
                                <a:lnTo>
                                  <a:pt x="293010" y="346445"/>
                                </a:lnTo>
                                <a:lnTo>
                                  <a:pt x="292943" y="346415"/>
                                </a:lnTo>
                                <a:lnTo>
                                  <a:pt x="292876" y="346385"/>
                                </a:lnTo>
                                <a:lnTo>
                                  <a:pt x="292809" y="346355"/>
                                </a:lnTo>
                                <a:lnTo>
                                  <a:pt x="292742" y="346325"/>
                                </a:lnTo>
                                <a:lnTo>
                                  <a:pt x="292676" y="346295"/>
                                </a:lnTo>
                                <a:lnTo>
                                  <a:pt x="292609" y="346265"/>
                                </a:lnTo>
                                <a:lnTo>
                                  <a:pt x="292542" y="346236"/>
                                </a:lnTo>
                                <a:lnTo>
                                  <a:pt x="292475" y="346206"/>
                                </a:lnTo>
                                <a:lnTo>
                                  <a:pt x="292408" y="346176"/>
                                </a:lnTo>
                                <a:lnTo>
                                  <a:pt x="292342" y="346146"/>
                                </a:lnTo>
                                <a:lnTo>
                                  <a:pt x="292275" y="346116"/>
                                </a:lnTo>
                                <a:lnTo>
                                  <a:pt x="292208" y="346086"/>
                                </a:lnTo>
                                <a:lnTo>
                                  <a:pt x="292141" y="346056"/>
                                </a:lnTo>
                                <a:lnTo>
                                  <a:pt x="292074" y="346026"/>
                                </a:lnTo>
                                <a:lnTo>
                                  <a:pt x="292008" y="345996"/>
                                </a:lnTo>
                                <a:lnTo>
                                  <a:pt x="291941" y="345966"/>
                                </a:lnTo>
                                <a:lnTo>
                                  <a:pt x="291874" y="345936"/>
                                </a:lnTo>
                                <a:lnTo>
                                  <a:pt x="291807" y="345906"/>
                                </a:lnTo>
                                <a:lnTo>
                                  <a:pt x="291740" y="345876"/>
                                </a:lnTo>
                                <a:lnTo>
                                  <a:pt x="291674" y="345846"/>
                                </a:lnTo>
                                <a:lnTo>
                                  <a:pt x="291607" y="345816"/>
                                </a:lnTo>
                                <a:lnTo>
                                  <a:pt x="291540" y="345785"/>
                                </a:lnTo>
                                <a:lnTo>
                                  <a:pt x="291473" y="345755"/>
                                </a:lnTo>
                                <a:lnTo>
                                  <a:pt x="291407" y="345725"/>
                                </a:lnTo>
                                <a:lnTo>
                                  <a:pt x="291340" y="345695"/>
                                </a:lnTo>
                                <a:lnTo>
                                  <a:pt x="291273" y="345665"/>
                                </a:lnTo>
                                <a:lnTo>
                                  <a:pt x="291206" y="345635"/>
                                </a:lnTo>
                                <a:lnTo>
                                  <a:pt x="291139" y="345605"/>
                                </a:lnTo>
                                <a:lnTo>
                                  <a:pt x="291073" y="345574"/>
                                </a:lnTo>
                                <a:lnTo>
                                  <a:pt x="291006" y="345544"/>
                                </a:lnTo>
                                <a:lnTo>
                                  <a:pt x="290939" y="345514"/>
                                </a:lnTo>
                                <a:lnTo>
                                  <a:pt x="290872" y="345484"/>
                                </a:lnTo>
                                <a:lnTo>
                                  <a:pt x="290805" y="345453"/>
                                </a:lnTo>
                                <a:lnTo>
                                  <a:pt x="290739" y="345423"/>
                                </a:lnTo>
                                <a:lnTo>
                                  <a:pt x="290672" y="345393"/>
                                </a:lnTo>
                                <a:lnTo>
                                  <a:pt x="290605" y="345363"/>
                                </a:lnTo>
                                <a:lnTo>
                                  <a:pt x="290538" y="345332"/>
                                </a:lnTo>
                                <a:lnTo>
                                  <a:pt x="290471" y="345302"/>
                                </a:lnTo>
                                <a:lnTo>
                                  <a:pt x="290405" y="345272"/>
                                </a:lnTo>
                                <a:lnTo>
                                  <a:pt x="290338" y="345241"/>
                                </a:lnTo>
                                <a:lnTo>
                                  <a:pt x="290271" y="345211"/>
                                </a:lnTo>
                                <a:lnTo>
                                  <a:pt x="290204" y="345180"/>
                                </a:lnTo>
                                <a:lnTo>
                                  <a:pt x="290138" y="345150"/>
                                </a:lnTo>
                                <a:lnTo>
                                  <a:pt x="290071" y="345120"/>
                                </a:lnTo>
                                <a:lnTo>
                                  <a:pt x="290004" y="345089"/>
                                </a:lnTo>
                                <a:lnTo>
                                  <a:pt x="289937" y="345059"/>
                                </a:lnTo>
                                <a:lnTo>
                                  <a:pt x="289870" y="345028"/>
                                </a:lnTo>
                                <a:lnTo>
                                  <a:pt x="289804" y="344998"/>
                                </a:lnTo>
                                <a:lnTo>
                                  <a:pt x="289737" y="344967"/>
                                </a:lnTo>
                                <a:lnTo>
                                  <a:pt x="289670" y="344937"/>
                                </a:lnTo>
                                <a:lnTo>
                                  <a:pt x="289603" y="344906"/>
                                </a:lnTo>
                                <a:lnTo>
                                  <a:pt x="289536" y="344876"/>
                                </a:lnTo>
                                <a:lnTo>
                                  <a:pt x="289470" y="344845"/>
                                </a:lnTo>
                                <a:lnTo>
                                  <a:pt x="289403" y="344815"/>
                                </a:lnTo>
                                <a:lnTo>
                                  <a:pt x="289336" y="344784"/>
                                </a:lnTo>
                                <a:lnTo>
                                  <a:pt x="289269" y="344754"/>
                                </a:lnTo>
                                <a:lnTo>
                                  <a:pt x="289202" y="344723"/>
                                </a:lnTo>
                                <a:lnTo>
                                  <a:pt x="289136" y="344693"/>
                                </a:lnTo>
                                <a:lnTo>
                                  <a:pt x="289069" y="344662"/>
                                </a:lnTo>
                                <a:lnTo>
                                  <a:pt x="289002" y="344631"/>
                                </a:lnTo>
                                <a:lnTo>
                                  <a:pt x="288935" y="344601"/>
                                </a:lnTo>
                                <a:lnTo>
                                  <a:pt x="288869" y="344570"/>
                                </a:lnTo>
                                <a:lnTo>
                                  <a:pt x="288802" y="344539"/>
                                </a:lnTo>
                                <a:lnTo>
                                  <a:pt x="288735" y="344509"/>
                                </a:lnTo>
                                <a:lnTo>
                                  <a:pt x="288668" y="344478"/>
                                </a:lnTo>
                                <a:lnTo>
                                  <a:pt x="288601" y="344447"/>
                                </a:lnTo>
                                <a:lnTo>
                                  <a:pt x="288535" y="344417"/>
                                </a:lnTo>
                                <a:lnTo>
                                  <a:pt x="288468" y="344386"/>
                                </a:lnTo>
                                <a:lnTo>
                                  <a:pt x="288401" y="344355"/>
                                </a:lnTo>
                                <a:lnTo>
                                  <a:pt x="288334" y="344324"/>
                                </a:lnTo>
                                <a:lnTo>
                                  <a:pt x="288267" y="344294"/>
                                </a:lnTo>
                                <a:lnTo>
                                  <a:pt x="288201" y="344263"/>
                                </a:lnTo>
                                <a:lnTo>
                                  <a:pt x="288134" y="344232"/>
                                </a:lnTo>
                                <a:lnTo>
                                  <a:pt x="288067" y="344201"/>
                                </a:lnTo>
                                <a:lnTo>
                                  <a:pt x="288000" y="344170"/>
                                </a:lnTo>
                                <a:lnTo>
                                  <a:pt x="287933" y="344140"/>
                                </a:lnTo>
                                <a:lnTo>
                                  <a:pt x="287867" y="344109"/>
                                </a:lnTo>
                                <a:lnTo>
                                  <a:pt x="287800" y="344078"/>
                                </a:lnTo>
                                <a:lnTo>
                                  <a:pt x="287733" y="344047"/>
                                </a:lnTo>
                                <a:lnTo>
                                  <a:pt x="287666" y="344016"/>
                                </a:lnTo>
                                <a:lnTo>
                                  <a:pt x="287599" y="343985"/>
                                </a:lnTo>
                                <a:lnTo>
                                  <a:pt x="287533" y="343954"/>
                                </a:lnTo>
                                <a:lnTo>
                                  <a:pt x="287466" y="343923"/>
                                </a:lnTo>
                                <a:lnTo>
                                  <a:pt x="287399" y="343892"/>
                                </a:lnTo>
                                <a:lnTo>
                                  <a:pt x="287332" y="343861"/>
                                </a:lnTo>
                                <a:lnTo>
                                  <a:pt x="287266" y="343830"/>
                                </a:lnTo>
                                <a:lnTo>
                                  <a:pt x="287199" y="343799"/>
                                </a:lnTo>
                                <a:lnTo>
                                  <a:pt x="287132" y="343768"/>
                                </a:lnTo>
                                <a:lnTo>
                                  <a:pt x="287065" y="343737"/>
                                </a:lnTo>
                                <a:lnTo>
                                  <a:pt x="286998" y="343706"/>
                                </a:lnTo>
                                <a:lnTo>
                                  <a:pt x="286932" y="343675"/>
                                </a:lnTo>
                                <a:lnTo>
                                  <a:pt x="286865" y="343644"/>
                                </a:lnTo>
                                <a:lnTo>
                                  <a:pt x="286798" y="343613"/>
                                </a:lnTo>
                                <a:lnTo>
                                  <a:pt x="286731" y="343582"/>
                                </a:lnTo>
                                <a:lnTo>
                                  <a:pt x="286664" y="343551"/>
                                </a:lnTo>
                                <a:lnTo>
                                  <a:pt x="286598" y="343520"/>
                                </a:lnTo>
                                <a:lnTo>
                                  <a:pt x="286531" y="343489"/>
                                </a:lnTo>
                                <a:lnTo>
                                  <a:pt x="286464" y="343458"/>
                                </a:lnTo>
                                <a:lnTo>
                                  <a:pt x="286397" y="343426"/>
                                </a:lnTo>
                                <a:lnTo>
                                  <a:pt x="286330" y="343395"/>
                                </a:lnTo>
                                <a:lnTo>
                                  <a:pt x="286264" y="343364"/>
                                </a:lnTo>
                                <a:lnTo>
                                  <a:pt x="286197" y="343333"/>
                                </a:lnTo>
                                <a:lnTo>
                                  <a:pt x="286130" y="343302"/>
                                </a:lnTo>
                                <a:lnTo>
                                  <a:pt x="286063" y="343270"/>
                                </a:lnTo>
                                <a:lnTo>
                                  <a:pt x="285997" y="343239"/>
                                </a:lnTo>
                                <a:lnTo>
                                  <a:pt x="285930" y="343208"/>
                                </a:lnTo>
                                <a:lnTo>
                                  <a:pt x="285863" y="343177"/>
                                </a:lnTo>
                                <a:lnTo>
                                  <a:pt x="285796" y="343145"/>
                                </a:lnTo>
                                <a:lnTo>
                                  <a:pt x="285729" y="343114"/>
                                </a:lnTo>
                                <a:lnTo>
                                  <a:pt x="285663" y="343083"/>
                                </a:lnTo>
                                <a:lnTo>
                                  <a:pt x="285596" y="343052"/>
                                </a:lnTo>
                                <a:lnTo>
                                  <a:pt x="285529" y="343020"/>
                                </a:lnTo>
                                <a:lnTo>
                                  <a:pt x="285462" y="342989"/>
                                </a:lnTo>
                                <a:lnTo>
                                  <a:pt x="285395" y="342957"/>
                                </a:lnTo>
                                <a:lnTo>
                                  <a:pt x="285329" y="342926"/>
                                </a:lnTo>
                                <a:lnTo>
                                  <a:pt x="285262" y="342895"/>
                                </a:lnTo>
                                <a:lnTo>
                                  <a:pt x="285195" y="342863"/>
                                </a:lnTo>
                                <a:lnTo>
                                  <a:pt x="285128" y="342832"/>
                                </a:lnTo>
                                <a:lnTo>
                                  <a:pt x="285061" y="342800"/>
                                </a:lnTo>
                                <a:lnTo>
                                  <a:pt x="284995" y="342769"/>
                                </a:lnTo>
                                <a:lnTo>
                                  <a:pt x="284928" y="342738"/>
                                </a:lnTo>
                                <a:lnTo>
                                  <a:pt x="284861" y="342706"/>
                                </a:lnTo>
                                <a:lnTo>
                                  <a:pt x="284794" y="342675"/>
                                </a:lnTo>
                                <a:lnTo>
                                  <a:pt x="284727" y="342643"/>
                                </a:lnTo>
                                <a:lnTo>
                                  <a:pt x="284661" y="342612"/>
                                </a:lnTo>
                                <a:lnTo>
                                  <a:pt x="284594" y="342580"/>
                                </a:lnTo>
                                <a:lnTo>
                                  <a:pt x="284527" y="342548"/>
                                </a:lnTo>
                                <a:lnTo>
                                  <a:pt x="284460" y="342517"/>
                                </a:lnTo>
                                <a:lnTo>
                                  <a:pt x="284394" y="342485"/>
                                </a:lnTo>
                                <a:lnTo>
                                  <a:pt x="284327" y="342454"/>
                                </a:lnTo>
                                <a:lnTo>
                                  <a:pt x="284260" y="342422"/>
                                </a:lnTo>
                                <a:lnTo>
                                  <a:pt x="284193" y="342390"/>
                                </a:lnTo>
                                <a:lnTo>
                                  <a:pt x="284126" y="342359"/>
                                </a:lnTo>
                                <a:lnTo>
                                  <a:pt x="284060" y="342327"/>
                                </a:lnTo>
                                <a:lnTo>
                                  <a:pt x="283993" y="342296"/>
                                </a:lnTo>
                                <a:lnTo>
                                  <a:pt x="283926" y="342264"/>
                                </a:lnTo>
                                <a:lnTo>
                                  <a:pt x="283859" y="342232"/>
                                </a:lnTo>
                                <a:lnTo>
                                  <a:pt x="283792" y="342200"/>
                                </a:lnTo>
                                <a:lnTo>
                                  <a:pt x="283726" y="342169"/>
                                </a:lnTo>
                                <a:lnTo>
                                  <a:pt x="283659" y="342137"/>
                                </a:lnTo>
                                <a:lnTo>
                                  <a:pt x="283592" y="342105"/>
                                </a:lnTo>
                                <a:lnTo>
                                  <a:pt x="283525" y="342074"/>
                                </a:lnTo>
                                <a:lnTo>
                                  <a:pt x="283458" y="342042"/>
                                </a:lnTo>
                                <a:lnTo>
                                  <a:pt x="283392" y="342010"/>
                                </a:lnTo>
                                <a:lnTo>
                                  <a:pt x="283325" y="341978"/>
                                </a:lnTo>
                                <a:lnTo>
                                  <a:pt x="283258" y="341946"/>
                                </a:lnTo>
                                <a:lnTo>
                                  <a:pt x="283191" y="341915"/>
                                </a:lnTo>
                                <a:lnTo>
                                  <a:pt x="283125" y="341883"/>
                                </a:lnTo>
                                <a:lnTo>
                                  <a:pt x="283058" y="341851"/>
                                </a:lnTo>
                                <a:lnTo>
                                  <a:pt x="282991" y="341819"/>
                                </a:lnTo>
                                <a:lnTo>
                                  <a:pt x="282924" y="341787"/>
                                </a:lnTo>
                                <a:lnTo>
                                  <a:pt x="282857" y="341755"/>
                                </a:lnTo>
                                <a:lnTo>
                                  <a:pt x="282791" y="341723"/>
                                </a:lnTo>
                                <a:lnTo>
                                  <a:pt x="282724" y="341691"/>
                                </a:lnTo>
                                <a:lnTo>
                                  <a:pt x="282657" y="341659"/>
                                </a:lnTo>
                                <a:lnTo>
                                  <a:pt x="282590" y="341627"/>
                                </a:lnTo>
                                <a:lnTo>
                                  <a:pt x="282523" y="341595"/>
                                </a:lnTo>
                                <a:lnTo>
                                  <a:pt x="282457" y="341563"/>
                                </a:lnTo>
                                <a:lnTo>
                                  <a:pt x="282390" y="341531"/>
                                </a:lnTo>
                                <a:lnTo>
                                  <a:pt x="282323" y="341499"/>
                                </a:lnTo>
                                <a:lnTo>
                                  <a:pt x="282256" y="341467"/>
                                </a:lnTo>
                                <a:lnTo>
                                  <a:pt x="282189" y="341435"/>
                                </a:lnTo>
                                <a:lnTo>
                                  <a:pt x="282123" y="341403"/>
                                </a:lnTo>
                                <a:lnTo>
                                  <a:pt x="282056" y="341371"/>
                                </a:lnTo>
                                <a:lnTo>
                                  <a:pt x="281989" y="341339"/>
                                </a:lnTo>
                                <a:lnTo>
                                  <a:pt x="281922" y="341307"/>
                                </a:lnTo>
                                <a:lnTo>
                                  <a:pt x="281855" y="341275"/>
                                </a:lnTo>
                                <a:lnTo>
                                  <a:pt x="281789" y="341243"/>
                                </a:lnTo>
                                <a:lnTo>
                                  <a:pt x="281722" y="341211"/>
                                </a:lnTo>
                                <a:lnTo>
                                  <a:pt x="281655" y="341179"/>
                                </a:lnTo>
                                <a:lnTo>
                                  <a:pt x="281588" y="341146"/>
                                </a:lnTo>
                                <a:lnTo>
                                  <a:pt x="281522" y="341114"/>
                                </a:lnTo>
                                <a:lnTo>
                                  <a:pt x="281455" y="341082"/>
                                </a:lnTo>
                                <a:lnTo>
                                  <a:pt x="281388" y="341050"/>
                                </a:lnTo>
                                <a:lnTo>
                                  <a:pt x="281321" y="341018"/>
                                </a:lnTo>
                                <a:lnTo>
                                  <a:pt x="281254" y="340985"/>
                                </a:lnTo>
                                <a:lnTo>
                                  <a:pt x="281188" y="340953"/>
                                </a:lnTo>
                                <a:lnTo>
                                  <a:pt x="281121" y="340921"/>
                                </a:lnTo>
                                <a:lnTo>
                                  <a:pt x="281054" y="340888"/>
                                </a:lnTo>
                                <a:lnTo>
                                  <a:pt x="280987" y="340856"/>
                                </a:lnTo>
                                <a:lnTo>
                                  <a:pt x="280920" y="340824"/>
                                </a:lnTo>
                                <a:lnTo>
                                  <a:pt x="280854" y="340792"/>
                                </a:lnTo>
                                <a:lnTo>
                                  <a:pt x="280787" y="340759"/>
                                </a:lnTo>
                                <a:lnTo>
                                  <a:pt x="280720" y="340727"/>
                                </a:lnTo>
                                <a:lnTo>
                                  <a:pt x="280653" y="340694"/>
                                </a:lnTo>
                                <a:lnTo>
                                  <a:pt x="280586" y="340662"/>
                                </a:lnTo>
                                <a:lnTo>
                                  <a:pt x="280520" y="340630"/>
                                </a:lnTo>
                                <a:lnTo>
                                  <a:pt x="280453" y="340597"/>
                                </a:lnTo>
                                <a:lnTo>
                                  <a:pt x="280386" y="340565"/>
                                </a:lnTo>
                                <a:lnTo>
                                  <a:pt x="280319" y="340532"/>
                                </a:lnTo>
                                <a:lnTo>
                                  <a:pt x="280253" y="340500"/>
                                </a:lnTo>
                                <a:lnTo>
                                  <a:pt x="280186" y="340468"/>
                                </a:lnTo>
                                <a:lnTo>
                                  <a:pt x="280119" y="340435"/>
                                </a:lnTo>
                                <a:lnTo>
                                  <a:pt x="280052" y="340403"/>
                                </a:lnTo>
                                <a:lnTo>
                                  <a:pt x="279985" y="340370"/>
                                </a:lnTo>
                                <a:lnTo>
                                  <a:pt x="279919" y="340337"/>
                                </a:lnTo>
                                <a:lnTo>
                                  <a:pt x="279852" y="340305"/>
                                </a:lnTo>
                                <a:lnTo>
                                  <a:pt x="279785" y="340272"/>
                                </a:lnTo>
                                <a:lnTo>
                                  <a:pt x="279718" y="340240"/>
                                </a:lnTo>
                                <a:lnTo>
                                  <a:pt x="279651" y="340207"/>
                                </a:lnTo>
                                <a:lnTo>
                                  <a:pt x="279585" y="340175"/>
                                </a:lnTo>
                                <a:lnTo>
                                  <a:pt x="279518" y="340142"/>
                                </a:lnTo>
                                <a:lnTo>
                                  <a:pt x="279451" y="340109"/>
                                </a:lnTo>
                                <a:lnTo>
                                  <a:pt x="279384" y="340077"/>
                                </a:lnTo>
                                <a:lnTo>
                                  <a:pt x="279317" y="340044"/>
                                </a:lnTo>
                                <a:lnTo>
                                  <a:pt x="279251" y="340011"/>
                                </a:lnTo>
                                <a:lnTo>
                                  <a:pt x="279184" y="339979"/>
                                </a:lnTo>
                                <a:lnTo>
                                  <a:pt x="279117" y="339946"/>
                                </a:lnTo>
                                <a:lnTo>
                                  <a:pt x="279050" y="339913"/>
                                </a:lnTo>
                                <a:lnTo>
                                  <a:pt x="278984" y="339881"/>
                                </a:lnTo>
                                <a:lnTo>
                                  <a:pt x="278917" y="339848"/>
                                </a:lnTo>
                                <a:lnTo>
                                  <a:pt x="278850" y="339815"/>
                                </a:lnTo>
                                <a:lnTo>
                                  <a:pt x="278783" y="339782"/>
                                </a:lnTo>
                                <a:lnTo>
                                  <a:pt x="278716" y="339750"/>
                                </a:lnTo>
                                <a:lnTo>
                                  <a:pt x="278650" y="339717"/>
                                </a:lnTo>
                                <a:lnTo>
                                  <a:pt x="278583" y="339684"/>
                                </a:lnTo>
                                <a:lnTo>
                                  <a:pt x="278516" y="339651"/>
                                </a:lnTo>
                                <a:lnTo>
                                  <a:pt x="278449" y="339618"/>
                                </a:lnTo>
                                <a:lnTo>
                                  <a:pt x="278382" y="339585"/>
                                </a:lnTo>
                                <a:lnTo>
                                  <a:pt x="278316" y="339552"/>
                                </a:lnTo>
                                <a:lnTo>
                                  <a:pt x="278249" y="339520"/>
                                </a:lnTo>
                                <a:lnTo>
                                  <a:pt x="278182" y="339487"/>
                                </a:lnTo>
                                <a:lnTo>
                                  <a:pt x="278115" y="339454"/>
                                </a:lnTo>
                                <a:lnTo>
                                  <a:pt x="278048" y="339421"/>
                                </a:lnTo>
                                <a:lnTo>
                                  <a:pt x="277982" y="339388"/>
                                </a:lnTo>
                                <a:lnTo>
                                  <a:pt x="277915" y="339355"/>
                                </a:lnTo>
                                <a:lnTo>
                                  <a:pt x="277848" y="339322"/>
                                </a:lnTo>
                                <a:lnTo>
                                  <a:pt x="277781" y="339289"/>
                                </a:lnTo>
                                <a:lnTo>
                                  <a:pt x="277714" y="339256"/>
                                </a:lnTo>
                                <a:lnTo>
                                  <a:pt x="277648" y="339223"/>
                                </a:lnTo>
                                <a:lnTo>
                                  <a:pt x="277581" y="339190"/>
                                </a:lnTo>
                                <a:lnTo>
                                  <a:pt x="277514" y="339157"/>
                                </a:lnTo>
                                <a:lnTo>
                                  <a:pt x="277447" y="339124"/>
                                </a:lnTo>
                                <a:lnTo>
                                  <a:pt x="277381" y="339091"/>
                                </a:lnTo>
                                <a:lnTo>
                                  <a:pt x="277314" y="339058"/>
                                </a:lnTo>
                                <a:lnTo>
                                  <a:pt x="277247" y="339025"/>
                                </a:lnTo>
                                <a:lnTo>
                                  <a:pt x="277180" y="338991"/>
                                </a:lnTo>
                                <a:lnTo>
                                  <a:pt x="277113" y="338958"/>
                                </a:lnTo>
                                <a:lnTo>
                                  <a:pt x="277047" y="338925"/>
                                </a:lnTo>
                                <a:lnTo>
                                  <a:pt x="276980" y="338892"/>
                                </a:lnTo>
                                <a:lnTo>
                                  <a:pt x="276913" y="338859"/>
                                </a:lnTo>
                                <a:lnTo>
                                  <a:pt x="276846" y="338826"/>
                                </a:lnTo>
                                <a:lnTo>
                                  <a:pt x="276779" y="338792"/>
                                </a:lnTo>
                                <a:lnTo>
                                  <a:pt x="276713" y="338759"/>
                                </a:lnTo>
                                <a:lnTo>
                                  <a:pt x="276646" y="338726"/>
                                </a:lnTo>
                                <a:lnTo>
                                  <a:pt x="276579" y="338693"/>
                                </a:lnTo>
                                <a:lnTo>
                                  <a:pt x="276512" y="338659"/>
                                </a:lnTo>
                                <a:lnTo>
                                  <a:pt x="276445" y="338626"/>
                                </a:lnTo>
                                <a:lnTo>
                                  <a:pt x="276379" y="338593"/>
                                </a:lnTo>
                                <a:lnTo>
                                  <a:pt x="276312" y="338559"/>
                                </a:lnTo>
                                <a:lnTo>
                                  <a:pt x="276245" y="338526"/>
                                </a:lnTo>
                                <a:lnTo>
                                  <a:pt x="276178" y="338493"/>
                                </a:lnTo>
                                <a:lnTo>
                                  <a:pt x="276112" y="338459"/>
                                </a:lnTo>
                                <a:lnTo>
                                  <a:pt x="276045" y="338426"/>
                                </a:lnTo>
                                <a:lnTo>
                                  <a:pt x="275978" y="338393"/>
                                </a:lnTo>
                                <a:lnTo>
                                  <a:pt x="275911" y="338359"/>
                                </a:lnTo>
                                <a:lnTo>
                                  <a:pt x="275844" y="338326"/>
                                </a:lnTo>
                                <a:lnTo>
                                  <a:pt x="275778" y="338292"/>
                                </a:lnTo>
                                <a:lnTo>
                                  <a:pt x="275711" y="338259"/>
                                </a:lnTo>
                                <a:lnTo>
                                  <a:pt x="275644" y="338226"/>
                                </a:lnTo>
                                <a:lnTo>
                                  <a:pt x="275577" y="338192"/>
                                </a:lnTo>
                                <a:lnTo>
                                  <a:pt x="275510" y="338159"/>
                                </a:lnTo>
                                <a:lnTo>
                                  <a:pt x="275444" y="338125"/>
                                </a:lnTo>
                                <a:lnTo>
                                  <a:pt x="275377" y="338092"/>
                                </a:lnTo>
                                <a:lnTo>
                                  <a:pt x="275310" y="338058"/>
                                </a:lnTo>
                                <a:lnTo>
                                  <a:pt x="275243" y="338024"/>
                                </a:lnTo>
                                <a:lnTo>
                                  <a:pt x="275176" y="337991"/>
                                </a:lnTo>
                                <a:lnTo>
                                  <a:pt x="275110" y="337957"/>
                                </a:lnTo>
                                <a:lnTo>
                                  <a:pt x="275043" y="337924"/>
                                </a:lnTo>
                                <a:lnTo>
                                  <a:pt x="274976" y="337890"/>
                                </a:lnTo>
                                <a:lnTo>
                                  <a:pt x="274909" y="337857"/>
                                </a:lnTo>
                                <a:lnTo>
                                  <a:pt x="274842" y="337823"/>
                                </a:lnTo>
                                <a:lnTo>
                                  <a:pt x="274776" y="337789"/>
                                </a:lnTo>
                                <a:lnTo>
                                  <a:pt x="274709" y="337756"/>
                                </a:lnTo>
                                <a:lnTo>
                                  <a:pt x="274642" y="337722"/>
                                </a:lnTo>
                                <a:lnTo>
                                  <a:pt x="274575" y="337688"/>
                                </a:lnTo>
                                <a:lnTo>
                                  <a:pt x="274509" y="337654"/>
                                </a:lnTo>
                                <a:lnTo>
                                  <a:pt x="274442" y="337621"/>
                                </a:lnTo>
                                <a:lnTo>
                                  <a:pt x="274375" y="337587"/>
                                </a:lnTo>
                                <a:lnTo>
                                  <a:pt x="274308" y="337553"/>
                                </a:lnTo>
                                <a:lnTo>
                                  <a:pt x="274241" y="337519"/>
                                </a:lnTo>
                                <a:lnTo>
                                  <a:pt x="274175" y="337486"/>
                                </a:lnTo>
                                <a:lnTo>
                                  <a:pt x="274108" y="337452"/>
                                </a:lnTo>
                                <a:lnTo>
                                  <a:pt x="274041" y="337418"/>
                                </a:lnTo>
                                <a:lnTo>
                                  <a:pt x="273974" y="337384"/>
                                </a:lnTo>
                                <a:lnTo>
                                  <a:pt x="273907" y="337350"/>
                                </a:lnTo>
                                <a:lnTo>
                                  <a:pt x="273841" y="337317"/>
                                </a:lnTo>
                                <a:lnTo>
                                  <a:pt x="273774" y="337283"/>
                                </a:lnTo>
                                <a:lnTo>
                                  <a:pt x="273707" y="337249"/>
                                </a:lnTo>
                                <a:lnTo>
                                  <a:pt x="273640" y="337215"/>
                                </a:lnTo>
                                <a:lnTo>
                                  <a:pt x="273573" y="337181"/>
                                </a:lnTo>
                                <a:lnTo>
                                  <a:pt x="273507" y="337147"/>
                                </a:lnTo>
                                <a:lnTo>
                                  <a:pt x="273440" y="337113"/>
                                </a:lnTo>
                                <a:lnTo>
                                  <a:pt x="273373" y="337079"/>
                                </a:lnTo>
                                <a:lnTo>
                                  <a:pt x="273306" y="337045"/>
                                </a:lnTo>
                                <a:lnTo>
                                  <a:pt x="273240" y="337011"/>
                                </a:lnTo>
                                <a:lnTo>
                                  <a:pt x="273173" y="336977"/>
                                </a:lnTo>
                                <a:lnTo>
                                  <a:pt x="273106" y="336943"/>
                                </a:lnTo>
                                <a:lnTo>
                                  <a:pt x="273039" y="336909"/>
                                </a:lnTo>
                                <a:lnTo>
                                  <a:pt x="272972" y="336875"/>
                                </a:lnTo>
                                <a:lnTo>
                                  <a:pt x="272906" y="336841"/>
                                </a:lnTo>
                                <a:lnTo>
                                  <a:pt x="272839" y="336807"/>
                                </a:lnTo>
                                <a:lnTo>
                                  <a:pt x="272772" y="336773"/>
                                </a:lnTo>
                                <a:lnTo>
                                  <a:pt x="272705" y="336739"/>
                                </a:lnTo>
                                <a:lnTo>
                                  <a:pt x="272638" y="336705"/>
                                </a:lnTo>
                                <a:lnTo>
                                  <a:pt x="272572" y="336670"/>
                                </a:lnTo>
                                <a:lnTo>
                                  <a:pt x="272505" y="336636"/>
                                </a:lnTo>
                                <a:lnTo>
                                  <a:pt x="272438" y="336602"/>
                                </a:lnTo>
                                <a:lnTo>
                                  <a:pt x="272371" y="336568"/>
                                </a:lnTo>
                                <a:lnTo>
                                  <a:pt x="272304" y="336534"/>
                                </a:lnTo>
                                <a:lnTo>
                                  <a:pt x="272238" y="336499"/>
                                </a:lnTo>
                                <a:lnTo>
                                  <a:pt x="272171" y="336465"/>
                                </a:lnTo>
                                <a:lnTo>
                                  <a:pt x="272104" y="336431"/>
                                </a:lnTo>
                                <a:lnTo>
                                  <a:pt x="272037" y="336397"/>
                                </a:lnTo>
                                <a:lnTo>
                                  <a:pt x="271971" y="336362"/>
                                </a:lnTo>
                                <a:lnTo>
                                  <a:pt x="271904" y="336328"/>
                                </a:lnTo>
                                <a:lnTo>
                                  <a:pt x="271837" y="336294"/>
                                </a:lnTo>
                                <a:lnTo>
                                  <a:pt x="271770" y="336259"/>
                                </a:lnTo>
                                <a:lnTo>
                                  <a:pt x="271703" y="336225"/>
                                </a:lnTo>
                                <a:lnTo>
                                  <a:pt x="271637" y="336191"/>
                                </a:lnTo>
                                <a:lnTo>
                                  <a:pt x="271570" y="336156"/>
                                </a:lnTo>
                                <a:lnTo>
                                  <a:pt x="271503" y="336122"/>
                                </a:lnTo>
                                <a:lnTo>
                                  <a:pt x="271436" y="336088"/>
                                </a:lnTo>
                                <a:lnTo>
                                  <a:pt x="271369" y="336053"/>
                                </a:lnTo>
                                <a:lnTo>
                                  <a:pt x="271303" y="336019"/>
                                </a:lnTo>
                                <a:lnTo>
                                  <a:pt x="271236" y="335984"/>
                                </a:lnTo>
                                <a:lnTo>
                                  <a:pt x="271169" y="335950"/>
                                </a:lnTo>
                                <a:lnTo>
                                  <a:pt x="271102" y="335915"/>
                                </a:lnTo>
                                <a:lnTo>
                                  <a:pt x="271035" y="335881"/>
                                </a:lnTo>
                                <a:lnTo>
                                  <a:pt x="270969" y="335846"/>
                                </a:lnTo>
                                <a:lnTo>
                                  <a:pt x="270902" y="335812"/>
                                </a:lnTo>
                                <a:lnTo>
                                  <a:pt x="270835" y="335777"/>
                                </a:lnTo>
                                <a:lnTo>
                                  <a:pt x="270768" y="335743"/>
                                </a:lnTo>
                                <a:lnTo>
                                  <a:pt x="270701" y="335708"/>
                                </a:lnTo>
                                <a:lnTo>
                                  <a:pt x="270635" y="335674"/>
                                </a:lnTo>
                                <a:lnTo>
                                  <a:pt x="270568" y="335639"/>
                                </a:lnTo>
                                <a:lnTo>
                                  <a:pt x="270501" y="335604"/>
                                </a:lnTo>
                                <a:lnTo>
                                  <a:pt x="270434" y="335570"/>
                                </a:lnTo>
                                <a:lnTo>
                                  <a:pt x="270368" y="335535"/>
                                </a:lnTo>
                                <a:lnTo>
                                  <a:pt x="270301" y="335501"/>
                                </a:lnTo>
                                <a:lnTo>
                                  <a:pt x="270234" y="335466"/>
                                </a:lnTo>
                                <a:lnTo>
                                  <a:pt x="270167" y="335431"/>
                                </a:lnTo>
                                <a:lnTo>
                                  <a:pt x="270100" y="335396"/>
                                </a:lnTo>
                                <a:lnTo>
                                  <a:pt x="270034" y="335362"/>
                                </a:lnTo>
                                <a:lnTo>
                                  <a:pt x="269967" y="335327"/>
                                </a:lnTo>
                                <a:lnTo>
                                  <a:pt x="269900" y="335292"/>
                                </a:lnTo>
                                <a:lnTo>
                                  <a:pt x="269833" y="335258"/>
                                </a:lnTo>
                                <a:lnTo>
                                  <a:pt x="269766" y="335223"/>
                                </a:lnTo>
                                <a:lnTo>
                                  <a:pt x="269700" y="335188"/>
                                </a:lnTo>
                                <a:lnTo>
                                  <a:pt x="269633" y="335153"/>
                                </a:lnTo>
                                <a:lnTo>
                                  <a:pt x="269566" y="335118"/>
                                </a:lnTo>
                                <a:lnTo>
                                  <a:pt x="269499" y="335083"/>
                                </a:lnTo>
                                <a:lnTo>
                                  <a:pt x="269432" y="335049"/>
                                </a:lnTo>
                                <a:lnTo>
                                  <a:pt x="269366" y="335014"/>
                                </a:lnTo>
                                <a:lnTo>
                                  <a:pt x="269299" y="334979"/>
                                </a:lnTo>
                                <a:lnTo>
                                  <a:pt x="269232" y="334944"/>
                                </a:lnTo>
                                <a:lnTo>
                                  <a:pt x="269165" y="334909"/>
                                </a:lnTo>
                                <a:lnTo>
                                  <a:pt x="269099" y="334874"/>
                                </a:lnTo>
                                <a:lnTo>
                                  <a:pt x="269032" y="334839"/>
                                </a:lnTo>
                                <a:lnTo>
                                  <a:pt x="268965" y="334804"/>
                                </a:lnTo>
                                <a:lnTo>
                                  <a:pt x="268898" y="334769"/>
                                </a:lnTo>
                                <a:lnTo>
                                  <a:pt x="268831" y="334734"/>
                                </a:lnTo>
                                <a:lnTo>
                                  <a:pt x="268765" y="334699"/>
                                </a:lnTo>
                                <a:lnTo>
                                  <a:pt x="268698" y="334664"/>
                                </a:lnTo>
                                <a:lnTo>
                                  <a:pt x="268631" y="334629"/>
                                </a:lnTo>
                                <a:lnTo>
                                  <a:pt x="268564" y="334594"/>
                                </a:lnTo>
                                <a:lnTo>
                                  <a:pt x="268497" y="334559"/>
                                </a:lnTo>
                                <a:lnTo>
                                  <a:pt x="268431" y="334524"/>
                                </a:lnTo>
                                <a:lnTo>
                                  <a:pt x="268364" y="334489"/>
                                </a:lnTo>
                                <a:lnTo>
                                  <a:pt x="268297" y="334454"/>
                                </a:lnTo>
                                <a:lnTo>
                                  <a:pt x="268230" y="334419"/>
                                </a:lnTo>
                                <a:lnTo>
                                  <a:pt x="268163" y="334383"/>
                                </a:lnTo>
                                <a:lnTo>
                                  <a:pt x="268097" y="334348"/>
                                </a:lnTo>
                                <a:lnTo>
                                  <a:pt x="268030" y="334313"/>
                                </a:lnTo>
                                <a:lnTo>
                                  <a:pt x="267963" y="334278"/>
                                </a:lnTo>
                                <a:lnTo>
                                  <a:pt x="267896" y="334243"/>
                                </a:lnTo>
                                <a:lnTo>
                                  <a:pt x="267829" y="334208"/>
                                </a:lnTo>
                                <a:lnTo>
                                  <a:pt x="267763" y="334172"/>
                                </a:lnTo>
                                <a:lnTo>
                                  <a:pt x="267696" y="334137"/>
                                </a:lnTo>
                                <a:lnTo>
                                  <a:pt x="267629" y="334102"/>
                                </a:lnTo>
                                <a:lnTo>
                                  <a:pt x="267562" y="334066"/>
                                </a:lnTo>
                                <a:lnTo>
                                  <a:pt x="267496" y="334031"/>
                                </a:lnTo>
                                <a:lnTo>
                                  <a:pt x="267429" y="333996"/>
                                </a:lnTo>
                                <a:lnTo>
                                  <a:pt x="267362" y="333961"/>
                                </a:lnTo>
                                <a:lnTo>
                                  <a:pt x="267295" y="333925"/>
                                </a:lnTo>
                                <a:lnTo>
                                  <a:pt x="267228" y="333890"/>
                                </a:lnTo>
                                <a:lnTo>
                                  <a:pt x="267162" y="333854"/>
                                </a:lnTo>
                                <a:lnTo>
                                  <a:pt x="267095" y="333819"/>
                                </a:lnTo>
                                <a:lnTo>
                                  <a:pt x="267028" y="333784"/>
                                </a:lnTo>
                                <a:lnTo>
                                  <a:pt x="266961" y="333748"/>
                                </a:lnTo>
                                <a:lnTo>
                                  <a:pt x="266894" y="333713"/>
                                </a:lnTo>
                                <a:lnTo>
                                  <a:pt x="266828" y="333677"/>
                                </a:lnTo>
                                <a:lnTo>
                                  <a:pt x="266761" y="333642"/>
                                </a:lnTo>
                                <a:lnTo>
                                  <a:pt x="266694" y="333606"/>
                                </a:lnTo>
                                <a:lnTo>
                                  <a:pt x="266627" y="333571"/>
                                </a:lnTo>
                                <a:lnTo>
                                  <a:pt x="266560" y="333535"/>
                                </a:lnTo>
                                <a:lnTo>
                                  <a:pt x="266494" y="333500"/>
                                </a:lnTo>
                                <a:lnTo>
                                  <a:pt x="266427" y="333464"/>
                                </a:lnTo>
                                <a:lnTo>
                                  <a:pt x="266360" y="333429"/>
                                </a:lnTo>
                                <a:lnTo>
                                  <a:pt x="266293" y="333393"/>
                                </a:lnTo>
                                <a:lnTo>
                                  <a:pt x="266227" y="333358"/>
                                </a:lnTo>
                                <a:lnTo>
                                  <a:pt x="266160" y="333322"/>
                                </a:lnTo>
                                <a:lnTo>
                                  <a:pt x="266093" y="333286"/>
                                </a:lnTo>
                                <a:lnTo>
                                  <a:pt x="266026" y="333251"/>
                                </a:lnTo>
                                <a:lnTo>
                                  <a:pt x="265959" y="333215"/>
                                </a:lnTo>
                                <a:lnTo>
                                  <a:pt x="265893" y="333179"/>
                                </a:lnTo>
                                <a:lnTo>
                                  <a:pt x="265826" y="333144"/>
                                </a:lnTo>
                                <a:lnTo>
                                  <a:pt x="265759" y="333108"/>
                                </a:lnTo>
                                <a:lnTo>
                                  <a:pt x="265692" y="333072"/>
                                </a:lnTo>
                                <a:lnTo>
                                  <a:pt x="265625" y="333037"/>
                                </a:lnTo>
                                <a:lnTo>
                                  <a:pt x="265559" y="333001"/>
                                </a:lnTo>
                                <a:lnTo>
                                  <a:pt x="265492" y="332965"/>
                                </a:lnTo>
                                <a:lnTo>
                                  <a:pt x="265425" y="332929"/>
                                </a:lnTo>
                                <a:lnTo>
                                  <a:pt x="265358" y="332893"/>
                                </a:lnTo>
                                <a:lnTo>
                                  <a:pt x="265291" y="332858"/>
                                </a:lnTo>
                                <a:lnTo>
                                  <a:pt x="265225" y="332822"/>
                                </a:lnTo>
                                <a:lnTo>
                                  <a:pt x="265158" y="332786"/>
                                </a:lnTo>
                                <a:lnTo>
                                  <a:pt x="265091" y="332750"/>
                                </a:lnTo>
                                <a:lnTo>
                                  <a:pt x="265024" y="332714"/>
                                </a:lnTo>
                                <a:lnTo>
                                  <a:pt x="264957" y="332678"/>
                                </a:lnTo>
                                <a:lnTo>
                                  <a:pt x="264891" y="332642"/>
                                </a:lnTo>
                                <a:lnTo>
                                  <a:pt x="264824" y="332607"/>
                                </a:lnTo>
                                <a:lnTo>
                                  <a:pt x="264757" y="332571"/>
                                </a:lnTo>
                                <a:lnTo>
                                  <a:pt x="264690" y="332535"/>
                                </a:lnTo>
                                <a:lnTo>
                                  <a:pt x="264624" y="332499"/>
                                </a:lnTo>
                                <a:lnTo>
                                  <a:pt x="264557" y="332463"/>
                                </a:lnTo>
                                <a:lnTo>
                                  <a:pt x="264490" y="332427"/>
                                </a:lnTo>
                                <a:lnTo>
                                  <a:pt x="264423" y="332391"/>
                                </a:lnTo>
                                <a:lnTo>
                                  <a:pt x="264356" y="332355"/>
                                </a:lnTo>
                                <a:lnTo>
                                  <a:pt x="264290" y="332319"/>
                                </a:lnTo>
                                <a:lnTo>
                                  <a:pt x="264223" y="332283"/>
                                </a:lnTo>
                                <a:lnTo>
                                  <a:pt x="264156" y="332246"/>
                                </a:lnTo>
                                <a:lnTo>
                                  <a:pt x="264089" y="332210"/>
                                </a:lnTo>
                                <a:lnTo>
                                  <a:pt x="264022" y="332174"/>
                                </a:lnTo>
                                <a:lnTo>
                                  <a:pt x="263956" y="332138"/>
                                </a:lnTo>
                                <a:lnTo>
                                  <a:pt x="263889" y="332102"/>
                                </a:lnTo>
                                <a:lnTo>
                                  <a:pt x="263822" y="332066"/>
                                </a:lnTo>
                                <a:lnTo>
                                  <a:pt x="263755" y="332030"/>
                                </a:lnTo>
                                <a:lnTo>
                                  <a:pt x="263688" y="331993"/>
                                </a:lnTo>
                                <a:lnTo>
                                  <a:pt x="263622" y="331957"/>
                                </a:lnTo>
                                <a:lnTo>
                                  <a:pt x="263555" y="331921"/>
                                </a:lnTo>
                                <a:lnTo>
                                  <a:pt x="263488" y="331885"/>
                                </a:lnTo>
                                <a:lnTo>
                                  <a:pt x="263421" y="331849"/>
                                </a:lnTo>
                                <a:lnTo>
                                  <a:pt x="263355" y="331812"/>
                                </a:lnTo>
                                <a:lnTo>
                                  <a:pt x="263288" y="331776"/>
                                </a:lnTo>
                                <a:lnTo>
                                  <a:pt x="263221" y="331740"/>
                                </a:lnTo>
                                <a:lnTo>
                                  <a:pt x="263154" y="331703"/>
                                </a:lnTo>
                                <a:lnTo>
                                  <a:pt x="263087" y="331667"/>
                                </a:lnTo>
                                <a:lnTo>
                                  <a:pt x="263021" y="331631"/>
                                </a:lnTo>
                                <a:lnTo>
                                  <a:pt x="262954" y="331594"/>
                                </a:lnTo>
                                <a:lnTo>
                                  <a:pt x="262887" y="331558"/>
                                </a:lnTo>
                                <a:lnTo>
                                  <a:pt x="262820" y="331522"/>
                                </a:lnTo>
                                <a:lnTo>
                                  <a:pt x="262753" y="331485"/>
                                </a:lnTo>
                                <a:lnTo>
                                  <a:pt x="262687" y="331449"/>
                                </a:lnTo>
                                <a:lnTo>
                                  <a:pt x="262620" y="331412"/>
                                </a:lnTo>
                                <a:lnTo>
                                  <a:pt x="262553" y="331376"/>
                                </a:lnTo>
                                <a:lnTo>
                                  <a:pt x="262486" y="331339"/>
                                </a:lnTo>
                                <a:lnTo>
                                  <a:pt x="262419" y="331303"/>
                                </a:lnTo>
                                <a:lnTo>
                                  <a:pt x="262353" y="331266"/>
                                </a:lnTo>
                                <a:lnTo>
                                  <a:pt x="262286" y="331230"/>
                                </a:lnTo>
                                <a:lnTo>
                                  <a:pt x="262219" y="331193"/>
                                </a:lnTo>
                                <a:lnTo>
                                  <a:pt x="262152" y="331157"/>
                                </a:lnTo>
                                <a:lnTo>
                                  <a:pt x="262086" y="331120"/>
                                </a:lnTo>
                                <a:lnTo>
                                  <a:pt x="262019" y="331084"/>
                                </a:lnTo>
                                <a:lnTo>
                                  <a:pt x="261952" y="331047"/>
                                </a:lnTo>
                                <a:lnTo>
                                  <a:pt x="261885" y="331010"/>
                                </a:lnTo>
                                <a:lnTo>
                                  <a:pt x="261818" y="330974"/>
                                </a:lnTo>
                                <a:lnTo>
                                  <a:pt x="261752" y="330937"/>
                                </a:lnTo>
                                <a:lnTo>
                                  <a:pt x="261685" y="330900"/>
                                </a:lnTo>
                                <a:lnTo>
                                  <a:pt x="261618" y="330864"/>
                                </a:lnTo>
                                <a:lnTo>
                                  <a:pt x="261551" y="330827"/>
                                </a:lnTo>
                                <a:lnTo>
                                  <a:pt x="261484" y="330790"/>
                                </a:lnTo>
                                <a:lnTo>
                                  <a:pt x="261418" y="330754"/>
                                </a:lnTo>
                                <a:lnTo>
                                  <a:pt x="261351" y="330717"/>
                                </a:lnTo>
                                <a:lnTo>
                                  <a:pt x="261284" y="330680"/>
                                </a:lnTo>
                                <a:lnTo>
                                  <a:pt x="261217" y="330643"/>
                                </a:lnTo>
                                <a:lnTo>
                                  <a:pt x="261150" y="330607"/>
                                </a:lnTo>
                                <a:lnTo>
                                  <a:pt x="261084" y="330570"/>
                                </a:lnTo>
                                <a:lnTo>
                                  <a:pt x="261017" y="330533"/>
                                </a:lnTo>
                                <a:lnTo>
                                  <a:pt x="260950" y="330496"/>
                                </a:lnTo>
                                <a:lnTo>
                                  <a:pt x="260883" y="330459"/>
                                </a:lnTo>
                                <a:lnTo>
                                  <a:pt x="260816" y="330422"/>
                                </a:lnTo>
                                <a:lnTo>
                                  <a:pt x="260750" y="330386"/>
                                </a:lnTo>
                                <a:lnTo>
                                  <a:pt x="260683" y="330349"/>
                                </a:lnTo>
                                <a:lnTo>
                                  <a:pt x="260616" y="330312"/>
                                </a:lnTo>
                                <a:lnTo>
                                  <a:pt x="260549" y="330275"/>
                                </a:lnTo>
                                <a:lnTo>
                                  <a:pt x="260483" y="330238"/>
                                </a:lnTo>
                                <a:lnTo>
                                  <a:pt x="260416" y="330201"/>
                                </a:lnTo>
                                <a:lnTo>
                                  <a:pt x="260349" y="330164"/>
                                </a:lnTo>
                                <a:lnTo>
                                  <a:pt x="260282" y="330127"/>
                                </a:lnTo>
                                <a:lnTo>
                                  <a:pt x="260215" y="330090"/>
                                </a:lnTo>
                                <a:lnTo>
                                  <a:pt x="260149" y="330053"/>
                                </a:lnTo>
                                <a:lnTo>
                                  <a:pt x="260082" y="330016"/>
                                </a:lnTo>
                                <a:lnTo>
                                  <a:pt x="260015" y="329979"/>
                                </a:lnTo>
                                <a:lnTo>
                                  <a:pt x="259948" y="329942"/>
                                </a:lnTo>
                                <a:lnTo>
                                  <a:pt x="259881" y="329905"/>
                                </a:lnTo>
                                <a:lnTo>
                                  <a:pt x="259815" y="329867"/>
                                </a:lnTo>
                                <a:lnTo>
                                  <a:pt x="259748" y="329830"/>
                                </a:lnTo>
                                <a:lnTo>
                                  <a:pt x="259681" y="329793"/>
                                </a:lnTo>
                                <a:lnTo>
                                  <a:pt x="259614" y="329756"/>
                                </a:lnTo>
                                <a:lnTo>
                                  <a:pt x="259547" y="329719"/>
                                </a:lnTo>
                                <a:lnTo>
                                  <a:pt x="259481" y="329682"/>
                                </a:lnTo>
                                <a:lnTo>
                                  <a:pt x="259414" y="329644"/>
                                </a:lnTo>
                                <a:lnTo>
                                  <a:pt x="259347" y="329607"/>
                                </a:lnTo>
                                <a:lnTo>
                                  <a:pt x="259280" y="329570"/>
                                </a:lnTo>
                                <a:lnTo>
                                  <a:pt x="259214" y="329533"/>
                                </a:lnTo>
                                <a:lnTo>
                                  <a:pt x="259147" y="329495"/>
                                </a:lnTo>
                                <a:lnTo>
                                  <a:pt x="259080" y="329458"/>
                                </a:lnTo>
                                <a:lnTo>
                                  <a:pt x="259013" y="329421"/>
                                </a:lnTo>
                                <a:lnTo>
                                  <a:pt x="258946" y="329384"/>
                                </a:lnTo>
                                <a:lnTo>
                                  <a:pt x="258880" y="329346"/>
                                </a:lnTo>
                                <a:lnTo>
                                  <a:pt x="258813" y="329309"/>
                                </a:lnTo>
                                <a:lnTo>
                                  <a:pt x="258746" y="329272"/>
                                </a:lnTo>
                                <a:lnTo>
                                  <a:pt x="258679" y="329234"/>
                                </a:lnTo>
                                <a:lnTo>
                                  <a:pt x="258612" y="329197"/>
                                </a:lnTo>
                                <a:lnTo>
                                  <a:pt x="258546" y="329159"/>
                                </a:lnTo>
                                <a:lnTo>
                                  <a:pt x="258479" y="329122"/>
                                </a:lnTo>
                                <a:lnTo>
                                  <a:pt x="258412" y="329084"/>
                                </a:lnTo>
                                <a:lnTo>
                                  <a:pt x="258345" y="329047"/>
                                </a:lnTo>
                                <a:lnTo>
                                  <a:pt x="258278" y="329009"/>
                                </a:lnTo>
                                <a:lnTo>
                                  <a:pt x="258212" y="328972"/>
                                </a:lnTo>
                                <a:lnTo>
                                  <a:pt x="258145" y="328934"/>
                                </a:lnTo>
                                <a:lnTo>
                                  <a:pt x="258078" y="328897"/>
                                </a:lnTo>
                                <a:lnTo>
                                  <a:pt x="258011" y="328859"/>
                                </a:lnTo>
                                <a:lnTo>
                                  <a:pt x="257944" y="328822"/>
                                </a:lnTo>
                                <a:lnTo>
                                  <a:pt x="257878" y="328784"/>
                                </a:lnTo>
                                <a:lnTo>
                                  <a:pt x="257811" y="328747"/>
                                </a:lnTo>
                                <a:lnTo>
                                  <a:pt x="257744" y="328709"/>
                                </a:lnTo>
                                <a:lnTo>
                                  <a:pt x="257677" y="328671"/>
                                </a:lnTo>
                                <a:lnTo>
                                  <a:pt x="257611" y="328634"/>
                                </a:lnTo>
                                <a:lnTo>
                                  <a:pt x="257544" y="328596"/>
                                </a:lnTo>
                                <a:lnTo>
                                  <a:pt x="257477" y="328558"/>
                                </a:lnTo>
                                <a:lnTo>
                                  <a:pt x="257410" y="328521"/>
                                </a:lnTo>
                                <a:lnTo>
                                  <a:pt x="257343" y="328483"/>
                                </a:lnTo>
                                <a:lnTo>
                                  <a:pt x="257277" y="328445"/>
                                </a:lnTo>
                                <a:lnTo>
                                  <a:pt x="257210" y="328408"/>
                                </a:lnTo>
                                <a:lnTo>
                                  <a:pt x="257143" y="328370"/>
                                </a:lnTo>
                                <a:lnTo>
                                  <a:pt x="257076" y="328332"/>
                                </a:lnTo>
                                <a:lnTo>
                                  <a:pt x="257009" y="328294"/>
                                </a:lnTo>
                                <a:lnTo>
                                  <a:pt x="256943" y="328256"/>
                                </a:lnTo>
                                <a:lnTo>
                                  <a:pt x="256876" y="328219"/>
                                </a:lnTo>
                                <a:lnTo>
                                  <a:pt x="256809" y="328181"/>
                                </a:lnTo>
                                <a:lnTo>
                                  <a:pt x="256742" y="328143"/>
                                </a:lnTo>
                                <a:lnTo>
                                  <a:pt x="256675" y="328105"/>
                                </a:lnTo>
                                <a:lnTo>
                                  <a:pt x="256609" y="328067"/>
                                </a:lnTo>
                                <a:lnTo>
                                  <a:pt x="256542" y="328029"/>
                                </a:lnTo>
                                <a:lnTo>
                                  <a:pt x="256475" y="327991"/>
                                </a:lnTo>
                                <a:lnTo>
                                  <a:pt x="256408" y="327953"/>
                                </a:lnTo>
                                <a:lnTo>
                                  <a:pt x="256342" y="327915"/>
                                </a:lnTo>
                                <a:lnTo>
                                  <a:pt x="256275" y="327877"/>
                                </a:lnTo>
                                <a:lnTo>
                                  <a:pt x="256208" y="327839"/>
                                </a:lnTo>
                                <a:lnTo>
                                  <a:pt x="256141" y="327801"/>
                                </a:lnTo>
                                <a:lnTo>
                                  <a:pt x="256074" y="327763"/>
                                </a:lnTo>
                                <a:lnTo>
                                  <a:pt x="256008" y="327725"/>
                                </a:lnTo>
                                <a:lnTo>
                                  <a:pt x="255941" y="327687"/>
                                </a:lnTo>
                                <a:lnTo>
                                  <a:pt x="255874" y="327649"/>
                                </a:lnTo>
                                <a:lnTo>
                                  <a:pt x="255807" y="327611"/>
                                </a:lnTo>
                                <a:lnTo>
                                  <a:pt x="255740" y="327573"/>
                                </a:lnTo>
                                <a:lnTo>
                                  <a:pt x="255674" y="327535"/>
                                </a:lnTo>
                                <a:lnTo>
                                  <a:pt x="255607" y="327497"/>
                                </a:lnTo>
                                <a:lnTo>
                                  <a:pt x="255540" y="327459"/>
                                </a:lnTo>
                                <a:lnTo>
                                  <a:pt x="255473" y="327421"/>
                                </a:lnTo>
                                <a:lnTo>
                                  <a:pt x="255406" y="327382"/>
                                </a:lnTo>
                                <a:lnTo>
                                  <a:pt x="255340" y="327344"/>
                                </a:lnTo>
                                <a:lnTo>
                                  <a:pt x="255273" y="327306"/>
                                </a:lnTo>
                                <a:lnTo>
                                  <a:pt x="255206" y="327268"/>
                                </a:lnTo>
                                <a:lnTo>
                                  <a:pt x="255139" y="327229"/>
                                </a:lnTo>
                                <a:lnTo>
                                  <a:pt x="255072" y="327191"/>
                                </a:lnTo>
                                <a:lnTo>
                                  <a:pt x="255006" y="327153"/>
                                </a:lnTo>
                                <a:lnTo>
                                  <a:pt x="254939" y="327115"/>
                                </a:lnTo>
                                <a:lnTo>
                                  <a:pt x="254872" y="327076"/>
                                </a:lnTo>
                                <a:lnTo>
                                  <a:pt x="254805" y="327038"/>
                                </a:lnTo>
                                <a:lnTo>
                                  <a:pt x="254739" y="327000"/>
                                </a:lnTo>
                                <a:lnTo>
                                  <a:pt x="254672" y="326961"/>
                                </a:lnTo>
                                <a:lnTo>
                                  <a:pt x="254605" y="326923"/>
                                </a:lnTo>
                                <a:lnTo>
                                  <a:pt x="254538" y="326884"/>
                                </a:lnTo>
                                <a:lnTo>
                                  <a:pt x="254471" y="326846"/>
                                </a:lnTo>
                                <a:lnTo>
                                  <a:pt x="254405" y="326808"/>
                                </a:lnTo>
                                <a:lnTo>
                                  <a:pt x="254338" y="326769"/>
                                </a:lnTo>
                                <a:lnTo>
                                  <a:pt x="254271" y="326731"/>
                                </a:lnTo>
                                <a:lnTo>
                                  <a:pt x="254204" y="326692"/>
                                </a:lnTo>
                                <a:lnTo>
                                  <a:pt x="254137" y="326654"/>
                                </a:lnTo>
                                <a:lnTo>
                                  <a:pt x="254071" y="326615"/>
                                </a:lnTo>
                                <a:lnTo>
                                  <a:pt x="254004" y="326577"/>
                                </a:lnTo>
                                <a:lnTo>
                                  <a:pt x="253937" y="326538"/>
                                </a:lnTo>
                                <a:lnTo>
                                  <a:pt x="253870" y="326500"/>
                                </a:lnTo>
                                <a:lnTo>
                                  <a:pt x="253803" y="326461"/>
                                </a:lnTo>
                                <a:lnTo>
                                  <a:pt x="253737" y="326422"/>
                                </a:lnTo>
                                <a:lnTo>
                                  <a:pt x="253670" y="326384"/>
                                </a:lnTo>
                                <a:lnTo>
                                  <a:pt x="253603" y="326345"/>
                                </a:lnTo>
                                <a:lnTo>
                                  <a:pt x="253536" y="326306"/>
                                </a:lnTo>
                                <a:lnTo>
                                  <a:pt x="253470" y="326268"/>
                                </a:lnTo>
                                <a:lnTo>
                                  <a:pt x="253403" y="326229"/>
                                </a:lnTo>
                                <a:lnTo>
                                  <a:pt x="253336" y="326190"/>
                                </a:lnTo>
                                <a:lnTo>
                                  <a:pt x="253269" y="326152"/>
                                </a:lnTo>
                                <a:lnTo>
                                  <a:pt x="253202" y="326113"/>
                                </a:lnTo>
                                <a:lnTo>
                                  <a:pt x="253136" y="326074"/>
                                </a:lnTo>
                                <a:lnTo>
                                  <a:pt x="253069" y="326035"/>
                                </a:lnTo>
                                <a:lnTo>
                                  <a:pt x="253002" y="325997"/>
                                </a:lnTo>
                                <a:lnTo>
                                  <a:pt x="252935" y="325958"/>
                                </a:lnTo>
                                <a:lnTo>
                                  <a:pt x="252868" y="325919"/>
                                </a:lnTo>
                                <a:lnTo>
                                  <a:pt x="252802" y="325880"/>
                                </a:lnTo>
                                <a:lnTo>
                                  <a:pt x="252735" y="325841"/>
                                </a:lnTo>
                                <a:lnTo>
                                  <a:pt x="252668" y="325802"/>
                                </a:lnTo>
                                <a:lnTo>
                                  <a:pt x="252601" y="325764"/>
                                </a:lnTo>
                                <a:lnTo>
                                  <a:pt x="252534" y="325725"/>
                                </a:lnTo>
                                <a:lnTo>
                                  <a:pt x="252468" y="325686"/>
                                </a:lnTo>
                                <a:lnTo>
                                  <a:pt x="252401" y="325647"/>
                                </a:lnTo>
                                <a:lnTo>
                                  <a:pt x="252334" y="325608"/>
                                </a:lnTo>
                                <a:lnTo>
                                  <a:pt x="252267" y="325569"/>
                                </a:lnTo>
                                <a:lnTo>
                                  <a:pt x="252201" y="325530"/>
                                </a:lnTo>
                                <a:lnTo>
                                  <a:pt x="252134" y="325491"/>
                                </a:lnTo>
                                <a:lnTo>
                                  <a:pt x="252067" y="325452"/>
                                </a:lnTo>
                                <a:lnTo>
                                  <a:pt x="252000" y="325413"/>
                                </a:lnTo>
                                <a:lnTo>
                                  <a:pt x="251933" y="325374"/>
                                </a:lnTo>
                                <a:lnTo>
                                  <a:pt x="251867" y="325335"/>
                                </a:lnTo>
                                <a:lnTo>
                                  <a:pt x="251800" y="325296"/>
                                </a:lnTo>
                                <a:lnTo>
                                  <a:pt x="251733" y="325257"/>
                                </a:lnTo>
                                <a:lnTo>
                                  <a:pt x="251666" y="325218"/>
                                </a:lnTo>
                                <a:lnTo>
                                  <a:pt x="251599" y="325178"/>
                                </a:lnTo>
                                <a:lnTo>
                                  <a:pt x="251533" y="325139"/>
                                </a:lnTo>
                                <a:lnTo>
                                  <a:pt x="251466" y="325100"/>
                                </a:lnTo>
                                <a:lnTo>
                                  <a:pt x="251399" y="325061"/>
                                </a:lnTo>
                                <a:lnTo>
                                  <a:pt x="251332" y="325022"/>
                                </a:lnTo>
                                <a:lnTo>
                                  <a:pt x="251265" y="324982"/>
                                </a:lnTo>
                                <a:lnTo>
                                  <a:pt x="251199" y="324943"/>
                                </a:lnTo>
                                <a:lnTo>
                                  <a:pt x="251132" y="324904"/>
                                </a:lnTo>
                                <a:lnTo>
                                  <a:pt x="251065" y="324865"/>
                                </a:lnTo>
                                <a:lnTo>
                                  <a:pt x="250998" y="324825"/>
                                </a:lnTo>
                                <a:lnTo>
                                  <a:pt x="250931" y="324786"/>
                                </a:lnTo>
                                <a:lnTo>
                                  <a:pt x="250865" y="324747"/>
                                </a:lnTo>
                                <a:lnTo>
                                  <a:pt x="250798" y="324707"/>
                                </a:lnTo>
                                <a:lnTo>
                                  <a:pt x="250731" y="324668"/>
                                </a:lnTo>
                                <a:lnTo>
                                  <a:pt x="250664" y="324629"/>
                                </a:lnTo>
                                <a:lnTo>
                                  <a:pt x="250598" y="324589"/>
                                </a:lnTo>
                                <a:lnTo>
                                  <a:pt x="250531" y="324550"/>
                                </a:lnTo>
                                <a:lnTo>
                                  <a:pt x="250464" y="324511"/>
                                </a:lnTo>
                                <a:lnTo>
                                  <a:pt x="250397" y="324471"/>
                                </a:lnTo>
                                <a:lnTo>
                                  <a:pt x="250330" y="324432"/>
                                </a:lnTo>
                                <a:lnTo>
                                  <a:pt x="250264" y="324392"/>
                                </a:lnTo>
                                <a:lnTo>
                                  <a:pt x="250197" y="324353"/>
                                </a:lnTo>
                                <a:lnTo>
                                  <a:pt x="250130" y="324313"/>
                                </a:lnTo>
                                <a:lnTo>
                                  <a:pt x="250063" y="324274"/>
                                </a:lnTo>
                                <a:lnTo>
                                  <a:pt x="249996" y="324234"/>
                                </a:lnTo>
                                <a:lnTo>
                                  <a:pt x="249930" y="324195"/>
                                </a:lnTo>
                                <a:lnTo>
                                  <a:pt x="249863" y="324155"/>
                                </a:lnTo>
                                <a:lnTo>
                                  <a:pt x="249796" y="324115"/>
                                </a:lnTo>
                                <a:lnTo>
                                  <a:pt x="249729" y="324076"/>
                                </a:lnTo>
                                <a:lnTo>
                                  <a:pt x="249662" y="324036"/>
                                </a:lnTo>
                                <a:lnTo>
                                  <a:pt x="249596" y="323997"/>
                                </a:lnTo>
                                <a:lnTo>
                                  <a:pt x="249529" y="323957"/>
                                </a:lnTo>
                                <a:lnTo>
                                  <a:pt x="249462" y="323917"/>
                                </a:lnTo>
                                <a:lnTo>
                                  <a:pt x="249395" y="323878"/>
                                </a:lnTo>
                                <a:lnTo>
                                  <a:pt x="249329" y="323838"/>
                                </a:lnTo>
                                <a:lnTo>
                                  <a:pt x="249262" y="323798"/>
                                </a:lnTo>
                                <a:lnTo>
                                  <a:pt x="249195" y="323758"/>
                                </a:lnTo>
                                <a:lnTo>
                                  <a:pt x="249128" y="323719"/>
                                </a:lnTo>
                                <a:lnTo>
                                  <a:pt x="249061" y="323679"/>
                                </a:lnTo>
                                <a:lnTo>
                                  <a:pt x="248995" y="323639"/>
                                </a:lnTo>
                                <a:lnTo>
                                  <a:pt x="248928" y="323599"/>
                                </a:lnTo>
                                <a:lnTo>
                                  <a:pt x="248861" y="323559"/>
                                </a:lnTo>
                                <a:lnTo>
                                  <a:pt x="248794" y="323520"/>
                                </a:lnTo>
                                <a:lnTo>
                                  <a:pt x="248727" y="323480"/>
                                </a:lnTo>
                                <a:lnTo>
                                  <a:pt x="248661" y="323440"/>
                                </a:lnTo>
                                <a:lnTo>
                                  <a:pt x="248594" y="323400"/>
                                </a:lnTo>
                                <a:lnTo>
                                  <a:pt x="248527" y="323360"/>
                                </a:lnTo>
                                <a:lnTo>
                                  <a:pt x="248460" y="323320"/>
                                </a:lnTo>
                                <a:lnTo>
                                  <a:pt x="248393" y="323280"/>
                                </a:lnTo>
                                <a:lnTo>
                                  <a:pt x="248327" y="323240"/>
                                </a:lnTo>
                                <a:lnTo>
                                  <a:pt x="248260" y="323200"/>
                                </a:lnTo>
                                <a:lnTo>
                                  <a:pt x="248193" y="323160"/>
                                </a:lnTo>
                                <a:lnTo>
                                  <a:pt x="248126" y="323120"/>
                                </a:lnTo>
                                <a:lnTo>
                                  <a:pt x="248059" y="323080"/>
                                </a:lnTo>
                                <a:lnTo>
                                  <a:pt x="247993" y="323040"/>
                                </a:lnTo>
                                <a:lnTo>
                                  <a:pt x="247926" y="323000"/>
                                </a:lnTo>
                                <a:lnTo>
                                  <a:pt x="247859" y="322960"/>
                                </a:lnTo>
                                <a:lnTo>
                                  <a:pt x="247792" y="322920"/>
                                </a:lnTo>
                                <a:lnTo>
                                  <a:pt x="247726" y="322880"/>
                                </a:lnTo>
                                <a:lnTo>
                                  <a:pt x="247659" y="322840"/>
                                </a:lnTo>
                                <a:lnTo>
                                  <a:pt x="247592" y="322799"/>
                                </a:lnTo>
                                <a:lnTo>
                                  <a:pt x="247525" y="322759"/>
                                </a:lnTo>
                                <a:lnTo>
                                  <a:pt x="247458" y="322719"/>
                                </a:lnTo>
                                <a:lnTo>
                                  <a:pt x="247392" y="322679"/>
                                </a:lnTo>
                                <a:lnTo>
                                  <a:pt x="247325" y="322639"/>
                                </a:lnTo>
                                <a:lnTo>
                                  <a:pt x="247258" y="322598"/>
                                </a:lnTo>
                                <a:lnTo>
                                  <a:pt x="247191" y="322558"/>
                                </a:lnTo>
                                <a:lnTo>
                                  <a:pt x="247124" y="322518"/>
                                </a:lnTo>
                                <a:lnTo>
                                  <a:pt x="247058" y="322478"/>
                                </a:lnTo>
                                <a:lnTo>
                                  <a:pt x="246991" y="322437"/>
                                </a:lnTo>
                                <a:lnTo>
                                  <a:pt x="246924" y="322397"/>
                                </a:lnTo>
                                <a:lnTo>
                                  <a:pt x="246857" y="322357"/>
                                </a:lnTo>
                                <a:lnTo>
                                  <a:pt x="246790" y="322316"/>
                                </a:lnTo>
                                <a:lnTo>
                                  <a:pt x="246724" y="322276"/>
                                </a:lnTo>
                                <a:lnTo>
                                  <a:pt x="246657" y="322235"/>
                                </a:lnTo>
                                <a:lnTo>
                                  <a:pt x="246590" y="322195"/>
                                </a:lnTo>
                                <a:lnTo>
                                  <a:pt x="246523" y="322155"/>
                                </a:lnTo>
                                <a:lnTo>
                                  <a:pt x="246457" y="322114"/>
                                </a:lnTo>
                                <a:lnTo>
                                  <a:pt x="246390" y="322074"/>
                                </a:lnTo>
                                <a:lnTo>
                                  <a:pt x="246323" y="322033"/>
                                </a:lnTo>
                                <a:lnTo>
                                  <a:pt x="246256" y="321993"/>
                                </a:lnTo>
                                <a:lnTo>
                                  <a:pt x="246189" y="321952"/>
                                </a:lnTo>
                                <a:lnTo>
                                  <a:pt x="246123" y="321912"/>
                                </a:lnTo>
                                <a:lnTo>
                                  <a:pt x="246056" y="321871"/>
                                </a:lnTo>
                                <a:lnTo>
                                  <a:pt x="245989" y="321831"/>
                                </a:lnTo>
                                <a:lnTo>
                                  <a:pt x="245922" y="321790"/>
                                </a:lnTo>
                                <a:lnTo>
                                  <a:pt x="245855" y="321749"/>
                                </a:lnTo>
                                <a:lnTo>
                                  <a:pt x="245789" y="321709"/>
                                </a:lnTo>
                                <a:lnTo>
                                  <a:pt x="245722" y="321668"/>
                                </a:lnTo>
                                <a:lnTo>
                                  <a:pt x="245655" y="321627"/>
                                </a:lnTo>
                                <a:lnTo>
                                  <a:pt x="245588" y="321587"/>
                                </a:lnTo>
                                <a:lnTo>
                                  <a:pt x="245521" y="321546"/>
                                </a:lnTo>
                                <a:lnTo>
                                  <a:pt x="245455" y="321505"/>
                                </a:lnTo>
                                <a:lnTo>
                                  <a:pt x="245388" y="321465"/>
                                </a:lnTo>
                                <a:lnTo>
                                  <a:pt x="245321" y="321424"/>
                                </a:lnTo>
                                <a:lnTo>
                                  <a:pt x="245254" y="321383"/>
                                </a:lnTo>
                                <a:lnTo>
                                  <a:pt x="245188" y="321342"/>
                                </a:lnTo>
                                <a:lnTo>
                                  <a:pt x="245121" y="321302"/>
                                </a:lnTo>
                                <a:lnTo>
                                  <a:pt x="245054" y="321261"/>
                                </a:lnTo>
                                <a:lnTo>
                                  <a:pt x="244987" y="321220"/>
                                </a:lnTo>
                                <a:lnTo>
                                  <a:pt x="244920" y="321179"/>
                                </a:lnTo>
                                <a:lnTo>
                                  <a:pt x="244854" y="321138"/>
                                </a:lnTo>
                                <a:lnTo>
                                  <a:pt x="244787" y="321097"/>
                                </a:lnTo>
                                <a:lnTo>
                                  <a:pt x="244720" y="321056"/>
                                </a:lnTo>
                                <a:lnTo>
                                  <a:pt x="244653" y="321016"/>
                                </a:lnTo>
                                <a:lnTo>
                                  <a:pt x="244586" y="320975"/>
                                </a:lnTo>
                                <a:lnTo>
                                  <a:pt x="244520" y="320934"/>
                                </a:lnTo>
                                <a:lnTo>
                                  <a:pt x="244453" y="320893"/>
                                </a:lnTo>
                                <a:lnTo>
                                  <a:pt x="244386" y="320852"/>
                                </a:lnTo>
                                <a:lnTo>
                                  <a:pt x="244319" y="320811"/>
                                </a:lnTo>
                                <a:lnTo>
                                  <a:pt x="244252" y="320770"/>
                                </a:lnTo>
                                <a:lnTo>
                                  <a:pt x="244186" y="320729"/>
                                </a:lnTo>
                                <a:lnTo>
                                  <a:pt x="244119" y="320688"/>
                                </a:lnTo>
                                <a:lnTo>
                                  <a:pt x="244052" y="320647"/>
                                </a:lnTo>
                                <a:lnTo>
                                  <a:pt x="243985" y="320605"/>
                                </a:lnTo>
                                <a:lnTo>
                                  <a:pt x="243918" y="320564"/>
                                </a:lnTo>
                                <a:lnTo>
                                  <a:pt x="243852" y="320523"/>
                                </a:lnTo>
                                <a:lnTo>
                                  <a:pt x="243785" y="320482"/>
                                </a:lnTo>
                                <a:lnTo>
                                  <a:pt x="243718" y="320441"/>
                                </a:lnTo>
                                <a:lnTo>
                                  <a:pt x="243651" y="320400"/>
                                </a:lnTo>
                                <a:lnTo>
                                  <a:pt x="243585" y="320359"/>
                                </a:lnTo>
                                <a:lnTo>
                                  <a:pt x="243518" y="320317"/>
                                </a:lnTo>
                                <a:lnTo>
                                  <a:pt x="243451" y="320276"/>
                                </a:lnTo>
                                <a:lnTo>
                                  <a:pt x="243384" y="320235"/>
                                </a:lnTo>
                                <a:lnTo>
                                  <a:pt x="243317" y="320194"/>
                                </a:lnTo>
                                <a:lnTo>
                                  <a:pt x="243251" y="320152"/>
                                </a:lnTo>
                                <a:lnTo>
                                  <a:pt x="243184" y="320111"/>
                                </a:lnTo>
                                <a:lnTo>
                                  <a:pt x="243117" y="320070"/>
                                </a:lnTo>
                                <a:lnTo>
                                  <a:pt x="243050" y="320028"/>
                                </a:lnTo>
                                <a:lnTo>
                                  <a:pt x="242983" y="319987"/>
                                </a:lnTo>
                                <a:lnTo>
                                  <a:pt x="242917" y="319946"/>
                                </a:lnTo>
                                <a:lnTo>
                                  <a:pt x="242850" y="319904"/>
                                </a:lnTo>
                                <a:lnTo>
                                  <a:pt x="242783" y="319863"/>
                                </a:lnTo>
                                <a:lnTo>
                                  <a:pt x="242716" y="319821"/>
                                </a:lnTo>
                                <a:lnTo>
                                  <a:pt x="242649" y="319780"/>
                                </a:lnTo>
                                <a:lnTo>
                                  <a:pt x="242583" y="319739"/>
                                </a:lnTo>
                                <a:lnTo>
                                  <a:pt x="242516" y="319697"/>
                                </a:lnTo>
                                <a:lnTo>
                                  <a:pt x="242449" y="319656"/>
                                </a:lnTo>
                                <a:lnTo>
                                  <a:pt x="242382" y="319614"/>
                                </a:lnTo>
                                <a:lnTo>
                                  <a:pt x="242316" y="319573"/>
                                </a:lnTo>
                                <a:lnTo>
                                  <a:pt x="242249" y="319531"/>
                                </a:lnTo>
                                <a:lnTo>
                                  <a:pt x="242182" y="319489"/>
                                </a:lnTo>
                                <a:lnTo>
                                  <a:pt x="242115" y="319448"/>
                                </a:lnTo>
                                <a:lnTo>
                                  <a:pt x="242048" y="319406"/>
                                </a:lnTo>
                                <a:lnTo>
                                  <a:pt x="241982" y="319365"/>
                                </a:lnTo>
                                <a:lnTo>
                                  <a:pt x="241915" y="319323"/>
                                </a:lnTo>
                                <a:lnTo>
                                  <a:pt x="241848" y="319281"/>
                                </a:lnTo>
                                <a:lnTo>
                                  <a:pt x="241781" y="319240"/>
                                </a:lnTo>
                                <a:lnTo>
                                  <a:pt x="241714" y="319198"/>
                                </a:lnTo>
                                <a:lnTo>
                                  <a:pt x="241648" y="319156"/>
                                </a:lnTo>
                                <a:lnTo>
                                  <a:pt x="241581" y="319115"/>
                                </a:lnTo>
                                <a:lnTo>
                                  <a:pt x="241514" y="319073"/>
                                </a:lnTo>
                                <a:lnTo>
                                  <a:pt x="241447" y="319031"/>
                                </a:lnTo>
                                <a:lnTo>
                                  <a:pt x="241380" y="318989"/>
                                </a:lnTo>
                                <a:lnTo>
                                  <a:pt x="241314" y="318947"/>
                                </a:lnTo>
                                <a:lnTo>
                                  <a:pt x="241247" y="318906"/>
                                </a:lnTo>
                                <a:lnTo>
                                  <a:pt x="241180" y="318864"/>
                                </a:lnTo>
                                <a:lnTo>
                                  <a:pt x="241113" y="318822"/>
                                </a:lnTo>
                                <a:lnTo>
                                  <a:pt x="241046" y="318780"/>
                                </a:lnTo>
                                <a:lnTo>
                                  <a:pt x="240980" y="318738"/>
                                </a:lnTo>
                                <a:lnTo>
                                  <a:pt x="240913" y="318696"/>
                                </a:lnTo>
                                <a:lnTo>
                                  <a:pt x="240846" y="318654"/>
                                </a:lnTo>
                                <a:lnTo>
                                  <a:pt x="240779" y="318612"/>
                                </a:lnTo>
                                <a:lnTo>
                                  <a:pt x="240713" y="318571"/>
                                </a:lnTo>
                                <a:lnTo>
                                  <a:pt x="240646" y="318529"/>
                                </a:lnTo>
                                <a:lnTo>
                                  <a:pt x="240579" y="318487"/>
                                </a:lnTo>
                                <a:lnTo>
                                  <a:pt x="240512" y="318445"/>
                                </a:lnTo>
                                <a:lnTo>
                                  <a:pt x="240445" y="318403"/>
                                </a:lnTo>
                                <a:lnTo>
                                  <a:pt x="240379" y="318360"/>
                                </a:lnTo>
                                <a:lnTo>
                                  <a:pt x="240312" y="318318"/>
                                </a:lnTo>
                                <a:lnTo>
                                  <a:pt x="240245" y="318276"/>
                                </a:lnTo>
                                <a:lnTo>
                                  <a:pt x="240178" y="318234"/>
                                </a:lnTo>
                                <a:lnTo>
                                  <a:pt x="240111" y="318192"/>
                                </a:lnTo>
                                <a:lnTo>
                                  <a:pt x="240045" y="318150"/>
                                </a:lnTo>
                                <a:lnTo>
                                  <a:pt x="239978" y="318108"/>
                                </a:lnTo>
                                <a:lnTo>
                                  <a:pt x="239911" y="318066"/>
                                </a:lnTo>
                                <a:lnTo>
                                  <a:pt x="239844" y="318024"/>
                                </a:lnTo>
                                <a:lnTo>
                                  <a:pt x="239777" y="317981"/>
                                </a:lnTo>
                                <a:lnTo>
                                  <a:pt x="239711" y="317939"/>
                                </a:lnTo>
                                <a:lnTo>
                                  <a:pt x="239644" y="317897"/>
                                </a:lnTo>
                                <a:lnTo>
                                  <a:pt x="239577" y="317855"/>
                                </a:lnTo>
                                <a:lnTo>
                                  <a:pt x="239510" y="317812"/>
                                </a:lnTo>
                                <a:lnTo>
                                  <a:pt x="239444" y="317770"/>
                                </a:lnTo>
                                <a:lnTo>
                                  <a:pt x="239377" y="317728"/>
                                </a:lnTo>
                                <a:lnTo>
                                  <a:pt x="239310" y="317685"/>
                                </a:lnTo>
                                <a:lnTo>
                                  <a:pt x="239243" y="317643"/>
                                </a:lnTo>
                                <a:lnTo>
                                  <a:pt x="239176" y="317601"/>
                                </a:lnTo>
                                <a:lnTo>
                                  <a:pt x="239110" y="317558"/>
                                </a:lnTo>
                                <a:lnTo>
                                  <a:pt x="239043" y="317516"/>
                                </a:lnTo>
                                <a:lnTo>
                                  <a:pt x="238976" y="317473"/>
                                </a:lnTo>
                                <a:lnTo>
                                  <a:pt x="238909" y="317431"/>
                                </a:lnTo>
                                <a:lnTo>
                                  <a:pt x="238842" y="317389"/>
                                </a:lnTo>
                                <a:lnTo>
                                  <a:pt x="238776" y="317346"/>
                                </a:lnTo>
                                <a:lnTo>
                                  <a:pt x="238709" y="317304"/>
                                </a:lnTo>
                                <a:lnTo>
                                  <a:pt x="238642" y="317261"/>
                                </a:lnTo>
                                <a:lnTo>
                                  <a:pt x="238575" y="317219"/>
                                </a:lnTo>
                                <a:lnTo>
                                  <a:pt x="238508" y="317176"/>
                                </a:lnTo>
                                <a:lnTo>
                                  <a:pt x="238442" y="317133"/>
                                </a:lnTo>
                                <a:lnTo>
                                  <a:pt x="238375" y="317091"/>
                                </a:lnTo>
                                <a:lnTo>
                                  <a:pt x="238308" y="317048"/>
                                </a:lnTo>
                                <a:lnTo>
                                  <a:pt x="238241" y="317006"/>
                                </a:lnTo>
                                <a:lnTo>
                                  <a:pt x="238174" y="316963"/>
                                </a:lnTo>
                                <a:lnTo>
                                  <a:pt x="238108" y="316920"/>
                                </a:lnTo>
                                <a:lnTo>
                                  <a:pt x="238041" y="316878"/>
                                </a:lnTo>
                                <a:lnTo>
                                  <a:pt x="237974" y="316835"/>
                                </a:lnTo>
                                <a:lnTo>
                                  <a:pt x="237907" y="316792"/>
                                </a:lnTo>
                                <a:lnTo>
                                  <a:pt x="237841" y="316750"/>
                                </a:lnTo>
                                <a:lnTo>
                                  <a:pt x="237774" y="316707"/>
                                </a:lnTo>
                                <a:lnTo>
                                  <a:pt x="237707" y="316664"/>
                                </a:lnTo>
                                <a:lnTo>
                                  <a:pt x="237640" y="316621"/>
                                </a:lnTo>
                                <a:lnTo>
                                  <a:pt x="237573" y="316578"/>
                                </a:lnTo>
                                <a:lnTo>
                                  <a:pt x="237507" y="316536"/>
                                </a:lnTo>
                                <a:lnTo>
                                  <a:pt x="237440" y="316493"/>
                                </a:lnTo>
                                <a:lnTo>
                                  <a:pt x="237373" y="316450"/>
                                </a:lnTo>
                                <a:lnTo>
                                  <a:pt x="237306" y="316407"/>
                                </a:lnTo>
                                <a:lnTo>
                                  <a:pt x="237239" y="316364"/>
                                </a:lnTo>
                                <a:lnTo>
                                  <a:pt x="237173" y="316321"/>
                                </a:lnTo>
                                <a:lnTo>
                                  <a:pt x="237106" y="316278"/>
                                </a:lnTo>
                                <a:lnTo>
                                  <a:pt x="237039" y="316235"/>
                                </a:lnTo>
                                <a:lnTo>
                                  <a:pt x="236972" y="316192"/>
                                </a:lnTo>
                                <a:lnTo>
                                  <a:pt x="236905" y="316150"/>
                                </a:lnTo>
                                <a:lnTo>
                                  <a:pt x="236839" y="316107"/>
                                </a:lnTo>
                                <a:lnTo>
                                  <a:pt x="236772" y="316064"/>
                                </a:lnTo>
                                <a:lnTo>
                                  <a:pt x="236705" y="316020"/>
                                </a:lnTo>
                                <a:lnTo>
                                  <a:pt x="236638" y="315977"/>
                                </a:lnTo>
                                <a:lnTo>
                                  <a:pt x="236572" y="315934"/>
                                </a:lnTo>
                                <a:lnTo>
                                  <a:pt x="236505" y="315891"/>
                                </a:lnTo>
                                <a:lnTo>
                                  <a:pt x="236438" y="315848"/>
                                </a:lnTo>
                                <a:lnTo>
                                  <a:pt x="236371" y="315805"/>
                                </a:lnTo>
                                <a:lnTo>
                                  <a:pt x="236304" y="315762"/>
                                </a:lnTo>
                                <a:lnTo>
                                  <a:pt x="236238" y="315719"/>
                                </a:lnTo>
                                <a:lnTo>
                                  <a:pt x="236171" y="315676"/>
                                </a:lnTo>
                                <a:lnTo>
                                  <a:pt x="236104" y="315632"/>
                                </a:lnTo>
                                <a:lnTo>
                                  <a:pt x="236037" y="315589"/>
                                </a:lnTo>
                                <a:lnTo>
                                  <a:pt x="235970" y="315546"/>
                                </a:lnTo>
                                <a:lnTo>
                                  <a:pt x="235904" y="315503"/>
                                </a:lnTo>
                                <a:lnTo>
                                  <a:pt x="235837" y="315459"/>
                                </a:lnTo>
                                <a:lnTo>
                                  <a:pt x="235770" y="315416"/>
                                </a:lnTo>
                                <a:lnTo>
                                  <a:pt x="235703" y="315373"/>
                                </a:lnTo>
                                <a:lnTo>
                                  <a:pt x="235636" y="315329"/>
                                </a:lnTo>
                                <a:lnTo>
                                  <a:pt x="235570" y="315286"/>
                                </a:lnTo>
                                <a:lnTo>
                                  <a:pt x="235503" y="315243"/>
                                </a:lnTo>
                                <a:lnTo>
                                  <a:pt x="235436" y="315199"/>
                                </a:lnTo>
                                <a:lnTo>
                                  <a:pt x="235369" y="315156"/>
                                </a:lnTo>
                                <a:lnTo>
                                  <a:pt x="235303" y="315113"/>
                                </a:lnTo>
                                <a:lnTo>
                                  <a:pt x="235236" y="315069"/>
                                </a:lnTo>
                                <a:lnTo>
                                  <a:pt x="235169" y="315026"/>
                                </a:lnTo>
                                <a:lnTo>
                                  <a:pt x="235102" y="314982"/>
                                </a:lnTo>
                                <a:lnTo>
                                  <a:pt x="235035" y="314939"/>
                                </a:lnTo>
                                <a:lnTo>
                                  <a:pt x="234969" y="314895"/>
                                </a:lnTo>
                                <a:lnTo>
                                  <a:pt x="234902" y="314852"/>
                                </a:lnTo>
                                <a:lnTo>
                                  <a:pt x="234835" y="314808"/>
                                </a:lnTo>
                                <a:lnTo>
                                  <a:pt x="234768" y="314765"/>
                                </a:lnTo>
                                <a:lnTo>
                                  <a:pt x="234701" y="314721"/>
                                </a:lnTo>
                                <a:lnTo>
                                  <a:pt x="234635" y="314677"/>
                                </a:lnTo>
                                <a:lnTo>
                                  <a:pt x="234568" y="314634"/>
                                </a:lnTo>
                                <a:lnTo>
                                  <a:pt x="234501" y="314590"/>
                                </a:lnTo>
                                <a:lnTo>
                                  <a:pt x="234434" y="314546"/>
                                </a:lnTo>
                                <a:lnTo>
                                  <a:pt x="234367" y="314503"/>
                                </a:lnTo>
                                <a:lnTo>
                                  <a:pt x="234301" y="314459"/>
                                </a:lnTo>
                                <a:lnTo>
                                  <a:pt x="234234" y="314415"/>
                                </a:lnTo>
                                <a:lnTo>
                                  <a:pt x="234167" y="314372"/>
                                </a:lnTo>
                                <a:lnTo>
                                  <a:pt x="234100" y="314328"/>
                                </a:lnTo>
                                <a:lnTo>
                                  <a:pt x="234033" y="314284"/>
                                </a:lnTo>
                                <a:lnTo>
                                  <a:pt x="233967" y="314240"/>
                                </a:lnTo>
                                <a:lnTo>
                                  <a:pt x="233900" y="314197"/>
                                </a:lnTo>
                                <a:lnTo>
                                  <a:pt x="233833" y="314153"/>
                                </a:lnTo>
                                <a:lnTo>
                                  <a:pt x="233766" y="314109"/>
                                </a:lnTo>
                                <a:lnTo>
                                  <a:pt x="233700" y="314065"/>
                                </a:lnTo>
                                <a:lnTo>
                                  <a:pt x="233633" y="314021"/>
                                </a:lnTo>
                                <a:lnTo>
                                  <a:pt x="233566" y="313977"/>
                                </a:lnTo>
                                <a:lnTo>
                                  <a:pt x="233499" y="313933"/>
                                </a:lnTo>
                                <a:lnTo>
                                  <a:pt x="233432" y="313889"/>
                                </a:lnTo>
                                <a:lnTo>
                                  <a:pt x="233366" y="313845"/>
                                </a:lnTo>
                                <a:lnTo>
                                  <a:pt x="233299" y="313802"/>
                                </a:lnTo>
                                <a:lnTo>
                                  <a:pt x="233232" y="313758"/>
                                </a:lnTo>
                                <a:lnTo>
                                  <a:pt x="233165" y="313714"/>
                                </a:lnTo>
                                <a:lnTo>
                                  <a:pt x="233098" y="313669"/>
                                </a:lnTo>
                                <a:lnTo>
                                  <a:pt x="233032" y="313625"/>
                                </a:lnTo>
                                <a:lnTo>
                                  <a:pt x="232965" y="313581"/>
                                </a:lnTo>
                                <a:lnTo>
                                  <a:pt x="232898" y="313537"/>
                                </a:lnTo>
                                <a:lnTo>
                                  <a:pt x="232831" y="313493"/>
                                </a:lnTo>
                                <a:lnTo>
                                  <a:pt x="232764" y="313449"/>
                                </a:lnTo>
                                <a:lnTo>
                                  <a:pt x="232698" y="313405"/>
                                </a:lnTo>
                                <a:lnTo>
                                  <a:pt x="232631" y="313361"/>
                                </a:lnTo>
                                <a:lnTo>
                                  <a:pt x="232564" y="313317"/>
                                </a:lnTo>
                                <a:lnTo>
                                  <a:pt x="232497" y="313272"/>
                                </a:lnTo>
                                <a:lnTo>
                                  <a:pt x="232431" y="313228"/>
                                </a:lnTo>
                                <a:lnTo>
                                  <a:pt x="232364" y="313184"/>
                                </a:lnTo>
                                <a:lnTo>
                                  <a:pt x="232297" y="313140"/>
                                </a:lnTo>
                                <a:lnTo>
                                  <a:pt x="232230" y="313095"/>
                                </a:lnTo>
                                <a:lnTo>
                                  <a:pt x="232163" y="313051"/>
                                </a:lnTo>
                                <a:lnTo>
                                  <a:pt x="232097" y="313007"/>
                                </a:lnTo>
                                <a:lnTo>
                                  <a:pt x="232030" y="312963"/>
                                </a:lnTo>
                                <a:lnTo>
                                  <a:pt x="231963" y="312918"/>
                                </a:lnTo>
                                <a:lnTo>
                                  <a:pt x="231896" y="312874"/>
                                </a:lnTo>
                                <a:lnTo>
                                  <a:pt x="231829" y="312829"/>
                                </a:lnTo>
                                <a:lnTo>
                                  <a:pt x="231763" y="312785"/>
                                </a:lnTo>
                                <a:lnTo>
                                  <a:pt x="231696" y="312741"/>
                                </a:lnTo>
                                <a:lnTo>
                                  <a:pt x="231629" y="312696"/>
                                </a:lnTo>
                                <a:lnTo>
                                  <a:pt x="231562" y="312652"/>
                                </a:lnTo>
                                <a:lnTo>
                                  <a:pt x="231495" y="312607"/>
                                </a:lnTo>
                                <a:lnTo>
                                  <a:pt x="231429" y="312563"/>
                                </a:lnTo>
                                <a:lnTo>
                                  <a:pt x="231362" y="312518"/>
                                </a:lnTo>
                                <a:lnTo>
                                  <a:pt x="231295" y="312474"/>
                                </a:lnTo>
                                <a:lnTo>
                                  <a:pt x="231228" y="312429"/>
                                </a:lnTo>
                                <a:lnTo>
                                  <a:pt x="231161" y="312385"/>
                                </a:lnTo>
                                <a:lnTo>
                                  <a:pt x="231095" y="312340"/>
                                </a:lnTo>
                                <a:lnTo>
                                  <a:pt x="231028" y="312296"/>
                                </a:lnTo>
                                <a:lnTo>
                                  <a:pt x="230961" y="312251"/>
                                </a:lnTo>
                                <a:lnTo>
                                  <a:pt x="230894" y="312206"/>
                                </a:lnTo>
                                <a:lnTo>
                                  <a:pt x="230828" y="312162"/>
                                </a:lnTo>
                                <a:lnTo>
                                  <a:pt x="230761" y="312117"/>
                                </a:lnTo>
                                <a:lnTo>
                                  <a:pt x="230694" y="312072"/>
                                </a:lnTo>
                                <a:lnTo>
                                  <a:pt x="230627" y="312028"/>
                                </a:lnTo>
                                <a:lnTo>
                                  <a:pt x="230560" y="311983"/>
                                </a:lnTo>
                                <a:lnTo>
                                  <a:pt x="230494" y="311938"/>
                                </a:lnTo>
                                <a:lnTo>
                                  <a:pt x="230427" y="311893"/>
                                </a:lnTo>
                                <a:lnTo>
                                  <a:pt x="230360" y="311848"/>
                                </a:lnTo>
                                <a:lnTo>
                                  <a:pt x="230293" y="311804"/>
                                </a:lnTo>
                                <a:lnTo>
                                  <a:pt x="230226" y="311759"/>
                                </a:lnTo>
                                <a:lnTo>
                                  <a:pt x="230160" y="311714"/>
                                </a:lnTo>
                                <a:lnTo>
                                  <a:pt x="230093" y="311669"/>
                                </a:lnTo>
                                <a:lnTo>
                                  <a:pt x="230026" y="311624"/>
                                </a:lnTo>
                                <a:lnTo>
                                  <a:pt x="229959" y="311579"/>
                                </a:lnTo>
                                <a:lnTo>
                                  <a:pt x="229892" y="311534"/>
                                </a:lnTo>
                                <a:lnTo>
                                  <a:pt x="229826" y="311489"/>
                                </a:lnTo>
                                <a:lnTo>
                                  <a:pt x="229759" y="311445"/>
                                </a:lnTo>
                                <a:lnTo>
                                  <a:pt x="229692" y="311400"/>
                                </a:lnTo>
                                <a:lnTo>
                                  <a:pt x="229625" y="311355"/>
                                </a:lnTo>
                                <a:lnTo>
                                  <a:pt x="229559" y="311310"/>
                                </a:lnTo>
                                <a:lnTo>
                                  <a:pt x="229492" y="311264"/>
                                </a:lnTo>
                                <a:lnTo>
                                  <a:pt x="229425" y="311219"/>
                                </a:lnTo>
                                <a:lnTo>
                                  <a:pt x="229358" y="311174"/>
                                </a:lnTo>
                                <a:lnTo>
                                  <a:pt x="229291" y="311129"/>
                                </a:lnTo>
                                <a:lnTo>
                                  <a:pt x="229225" y="311084"/>
                                </a:lnTo>
                                <a:lnTo>
                                  <a:pt x="229158" y="311039"/>
                                </a:lnTo>
                                <a:lnTo>
                                  <a:pt x="229091" y="310994"/>
                                </a:lnTo>
                                <a:lnTo>
                                  <a:pt x="229024" y="310949"/>
                                </a:lnTo>
                                <a:lnTo>
                                  <a:pt x="228957" y="310904"/>
                                </a:lnTo>
                                <a:lnTo>
                                  <a:pt x="228891" y="310858"/>
                                </a:lnTo>
                                <a:lnTo>
                                  <a:pt x="228824" y="310813"/>
                                </a:lnTo>
                                <a:lnTo>
                                  <a:pt x="228757" y="310768"/>
                                </a:lnTo>
                                <a:lnTo>
                                  <a:pt x="228690" y="310723"/>
                                </a:lnTo>
                                <a:lnTo>
                                  <a:pt x="228623" y="310677"/>
                                </a:lnTo>
                                <a:lnTo>
                                  <a:pt x="228557" y="310632"/>
                                </a:lnTo>
                                <a:lnTo>
                                  <a:pt x="228490" y="310587"/>
                                </a:lnTo>
                                <a:lnTo>
                                  <a:pt x="228423" y="310541"/>
                                </a:lnTo>
                                <a:lnTo>
                                  <a:pt x="228356" y="310496"/>
                                </a:lnTo>
                                <a:lnTo>
                                  <a:pt x="228289" y="310451"/>
                                </a:lnTo>
                                <a:lnTo>
                                  <a:pt x="228223" y="310405"/>
                                </a:lnTo>
                                <a:lnTo>
                                  <a:pt x="228156" y="310360"/>
                                </a:lnTo>
                                <a:lnTo>
                                  <a:pt x="228089" y="310314"/>
                                </a:lnTo>
                                <a:lnTo>
                                  <a:pt x="228022" y="310269"/>
                                </a:lnTo>
                                <a:lnTo>
                                  <a:pt x="227956" y="310223"/>
                                </a:lnTo>
                                <a:lnTo>
                                  <a:pt x="227889" y="310178"/>
                                </a:lnTo>
                                <a:lnTo>
                                  <a:pt x="227822" y="310132"/>
                                </a:lnTo>
                                <a:lnTo>
                                  <a:pt x="227755" y="310087"/>
                                </a:lnTo>
                                <a:lnTo>
                                  <a:pt x="227688" y="310041"/>
                                </a:lnTo>
                                <a:lnTo>
                                  <a:pt x="227622" y="309996"/>
                                </a:lnTo>
                                <a:lnTo>
                                  <a:pt x="227555" y="309950"/>
                                </a:lnTo>
                                <a:lnTo>
                                  <a:pt x="227488" y="309905"/>
                                </a:lnTo>
                                <a:lnTo>
                                  <a:pt x="227421" y="309859"/>
                                </a:lnTo>
                                <a:lnTo>
                                  <a:pt x="227354" y="309813"/>
                                </a:lnTo>
                                <a:lnTo>
                                  <a:pt x="227288" y="309768"/>
                                </a:lnTo>
                                <a:lnTo>
                                  <a:pt x="227221" y="309722"/>
                                </a:lnTo>
                                <a:lnTo>
                                  <a:pt x="227154" y="309676"/>
                                </a:lnTo>
                                <a:lnTo>
                                  <a:pt x="227087" y="309631"/>
                                </a:lnTo>
                                <a:lnTo>
                                  <a:pt x="227020" y="309585"/>
                                </a:lnTo>
                                <a:lnTo>
                                  <a:pt x="226954" y="309539"/>
                                </a:lnTo>
                                <a:lnTo>
                                  <a:pt x="226887" y="309493"/>
                                </a:lnTo>
                                <a:lnTo>
                                  <a:pt x="226820" y="309448"/>
                                </a:lnTo>
                                <a:lnTo>
                                  <a:pt x="226753" y="309402"/>
                                </a:lnTo>
                                <a:lnTo>
                                  <a:pt x="226687" y="309356"/>
                                </a:lnTo>
                                <a:lnTo>
                                  <a:pt x="226620" y="309310"/>
                                </a:lnTo>
                                <a:lnTo>
                                  <a:pt x="226553" y="309264"/>
                                </a:lnTo>
                                <a:lnTo>
                                  <a:pt x="226486" y="309218"/>
                                </a:lnTo>
                                <a:lnTo>
                                  <a:pt x="226419" y="309172"/>
                                </a:lnTo>
                                <a:lnTo>
                                  <a:pt x="226353" y="309127"/>
                                </a:lnTo>
                                <a:lnTo>
                                  <a:pt x="226286" y="309081"/>
                                </a:lnTo>
                                <a:lnTo>
                                  <a:pt x="226219" y="309035"/>
                                </a:lnTo>
                                <a:lnTo>
                                  <a:pt x="226152" y="308989"/>
                                </a:lnTo>
                                <a:lnTo>
                                  <a:pt x="226085" y="308943"/>
                                </a:lnTo>
                                <a:lnTo>
                                  <a:pt x="226019" y="308897"/>
                                </a:lnTo>
                                <a:lnTo>
                                  <a:pt x="225952" y="308851"/>
                                </a:lnTo>
                                <a:lnTo>
                                  <a:pt x="225885" y="308804"/>
                                </a:lnTo>
                                <a:lnTo>
                                  <a:pt x="225818" y="308758"/>
                                </a:lnTo>
                                <a:lnTo>
                                  <a:pt x="225751" y="308712"/>
                                </a:lnTo>
                                <a:lnTo>
                                  <a:pt x="225685" y="308666"/>
                                </a:lnTo>
                                <a:lnTo>
                                  <a:pt x="225618" y="308620"/>
                                </a:lnTo>
                                <a:lnTo>
                                  <a:pt x="225551" y="308574"/>
                                </a:lnTo>
                                <a:lnTo>
                                  <a:pt x="225484" y="308528"/>
                                </a:lnTo>
                                <a:lnTo>
                                  <a:pt x="225418" y="308482"/>
                                </a:lnTo>
                                <a:lnTo>
                                  <a:pt x="225351" y="308435"/>
                                </a:lnTo>
                                <a:lnTo>
                                  <a:pt x="225284" y="308389"/>
                                </a:lnTo>
                                <a:lnTo>
                                  <a:pt x="225217" y="308343"/>
                                </a:lnTo>
                                <a:lnTo>
                                  <a:pt x="225150" y="308297"/>
                                </a:lnTo>
                                <a:lnTo>
                                  <a:pt x="225084" y="308250"/>
                                </a:lnTo>
                                <a:lnTo>
                                  <a:pt x="225017" y="308204"/>
                                </a:lnTo>
                                <a:lnTo>
                                  <a:pt x="224950" y="308158"/>
                                </a:lnTo>
                                <a:lnTo>
                                  <a:pt x="224883" y="308111"/>
                                </a:lnTo>
                                <a:lnTo>
                                  <a:pt x="224816" y="308065"/>
                                </a:lnTo>
                                <a:lnTo>
                                  <a:pt x="224750" y="308018"/>
                                </a:lnTo>
                                <a:lnTo>
                                  <a:pt x="224683" y="307972"/>
                                </a:lnTo>
                                <a:lnTo>
                                  <a:pt x="224616" y="307926"/>
                                </a:lnTo>
                                <a:lnTo>
                                  <a:pt x="224549" y="307879"/>
                                </a:lnTo>
                                <a:lnTo>
                                  <a:pt x="224482" y="307833"/>
                                </a:lnTo>
                                <a:lnTo>
                                  <a:pt x="224416" y="307786"/>
                                </a:lnTo>
                                <a:lnTo>
                                  <a:pt x="224349" y="307740"/>
                                </a:lnTo>
                                <a:lnTo>
                                  <a:pt x="224282" y="307693"/>
                                </a:lnTo>
                                <a:lnTo>
                                  <a:pt x="224215" y="307647"/>
                                </a:lnTo>
                                <a:lnTo>
                                  <a:pt x="224148" y="307600"/>
                                </a:lnTo>
                                <a:lnTo>
                                  <a:pt x="224082" y="307554"/>
                                </a:lnTo>
                                <a:lnTo>
                                  <a:pt x="224015" y="307507"/>
                                </a:lnTo>
                                <a:lnTo>
                                  <a:pt x="223948" y="307460"/>
                                </a:lnTo>
                                <a:lnTo>
                                  <a:pt x="223881" y="307414"/>
                                </a:lnTo>
                                <a:lnTo>
                                  <a:pt x="223815" y="307367"/>
                                </a:lnTo>
                                <a:lnTo>
                                  <a:pt x="223748" y="307320"/>
                                </a:lnTo>
                                <a:lnTo>
                                  <a:pt x="223681" y="307274"/>
                                </a:lnTo>
                                <a:lnTo>
                                  <a:pt x="223614" y="307227"/>
                                </a:lnTo>
                                <a:lnTo>
                                  <a:pt x="223547" y="307180"/>
                                </a:lnTo>
                                <a:lnTo>
                                  <a:pt x="223481" y="307133"/>
                                </a:lnTo>
                                <a:lnTo>
                                  <a:pt x="223414" y="307087"/>
                                </a:lnTo>
                                <a:lnTo>
                                  <a:pt x="223347" y="307040"/>
                                </a:lnTo>
                                <a:lnTo>
                                  <a:pt x="223280" y="306993"/>
                                </a:lnTo>
                                <a:lnTo>
                                  <a:pt x="223213" y="306946"/>
                                </a:lnTo>
                                <a:lnTo>
                                  <a:pt x="223147" y="306899"/>
                                </a:lnTo>
                                <a:lnTo>
                                  <a:pt x="223080" y="306852"/>
                                </a:lnTo>
                                <a:lnTo>
                                  <a:pt x="223013" y="306806"/>
                                </a:lnTo>
                                <a:lnTo>
                                  <a:pt x="222946" y="306759"/>
                                </a:lnTo>
                                <a:lnTo>
                                  <a:pt x="222879" y="306712"/>
                                </a:lnTo>
                                <a:lnTo>
                                  <a:pt x="222813" y="306665"/>
                                </a:lnTo>
                                <a:lnTo>
                                  <a:pt x="222746" y="306618"/>
                                </a:lnTo>
                                <a:lnTo>
                                  <a:pt x="222679" y="306571"/>
                                </a:lnTo>
                                <a:lnTo>
                                  <a:pt x="222612" y="306524"/>
                                </a:lnTo>
                                <a:lnTo>
                                  <a:pt x="222546" y="306477"/>
                                </a:lnTo>
                                <a:lnTo>
                                  <a:pt x="222479" y="306430"/>
                                </a:lnTo>
                                <a:lnTo>
                                  <a:pt x="222412" y="306383"/>
                                </a:lnTo>
                                <a:lnTo>
                                  <a:pt x="222345" y="306336"/>
                                </a:lnTo>
                                <a:lnTo>
                                  <a:pt x="222278" y="306288"/>
                                </a:lnTo>
                                <a:lnTo>
                                  <a:pt x="222212" y="306241"/>
                                </a:lnTo>
                                <a:lnTo>
                                  <a:pt x="222145" y="306194"/>
                                </a:lnTo>
                                <a:lnTo>
                                  <a:pt x="222078" y="306147"/>
                                </a:lnTo>
                                <a:lnTo>
                                  <a:pt x="222011" y="306100"/>
                                </a:lnTo>
                                <a:lnTo>
                                  <a:pt x="221944" y="306053"/>
                                </a:lnTo>
                                <a:lnTo>
                                  <a:pt x="221878" y="306005"/>
                                </a:lnTo>
                                <a:lnTo>
                                  <a:pt x="221811" y="305958"/>
                                </a:lnTo>
                                <a:lnTo>
                                  <a:pt x="221744" y="305911"/>
                                </a:lnTo>
                                <a:lnTo>
                                  <a:pt x="221677" y="305864"/>
                                </a:lnTo>
                                <a:lnTo>
                                  <a:pt x="221610" y="305816"/>
                                </a:lnTo>
                                <a:lnTo>
                                  <a:pt x="221544" y="305769"/>
                                </a:lnTo>
                                <a:lnTo>
                                  <a:pt x="221477" y="305722"/>
                                </a:lnTo>
                                <a:lnTo>
                                  <a:pt x="221410" y="305674"/>
                                </a:lnTo>
                                <a:lnTo>
                                  <a:pt x="221343" y="305627"/>
                                </a:lnTo>
                                <a:lnTo>
                                  <a:pt x="221276" y="305579"/>
                                </a:lnTo>
                                <a:lnTo>
                                  <a:pt x="221210" y="305532"/>
                                </a:lnTo>
                                <a:lnTo>
                                  <a:pt x="221143" y="305485"/>
                                </a:lnTo>
                                <a:lnTo>
                                  <a:pt x="221076" y="305437"/>
                                </a:lnTo>
                                <a:lnTo>
                                  <a:pt x="221009" y="305390"/>
                                </a:lnTo>
                                <a:lnTo>
                                  <a:pt x="220943" y="305342"/>
                                </a:lnTo>
                                <a:lnTo>
                                  <a:pt x="220876" y="305295"/>
                                </a:lnTo>
                                <a:lnTo>
                                  <a:pt x="220809" y="305247"/>
                                </a:lnTo>
                                <a:lnTo>
                                  <a:pt x="220742" y="305200"/>
                                </a:lnTo>
                                <a:lnTo>
                                  <a:pt x="220675" y="305152"/>
                                </a:lnTo>
                                <a:lnTo>
                                  <a:pt x="220609" y="305104"/>
                                </a:lnTo>
                                <a:lnTo>
                                  <a:pt x="220542" y="305057"/>
                                </a:lnTo>
                                <a:lnTo>
                                  <a:pt x="220475" y="305009"/>
                                </a:lnTo>
                                <a:lnTo>
                                  <a:pt x="220408" y="304961"/>
                                </a:lnTo>
                                <a:lnTo>
                                  <a:pt x="220341" y="304914"/>
                                </a:lnTo>
                                <a:lnTo>
                                  <a:pt x="220275" y="304866"/>
                                </a:lnTo>
                                <a:lnTo>
                                  <a:pt x="220208" y="304818"/>
                                </a:lnTo>
                                <a:lnTo>
                                  <a:pt x="220141" y="304771"/>
                                </a:lnTo>
                                <a:lnTo>
                                  <a:pt x="220074" y="304723"/>
                                </a:lnTo>
                                <a:lnTo>
                                  <a:pt x="220007" y="304675"/>
                                </a:lnTo>
                                <a:lnTo>
                                  <a:pt x="219941" y="304627"/>
                                </a:lnTo>
                                <a:lnTo>
                                  <a:pt x="219874" y="304579"/>
                                </a:lnTo>
                                <a:lnTo>
                                  <a:pt x="219807" y="304532"/>
                                </a:lnTo>
                                <a:lnTo>
                                  <a:pt x="219740" y="304484"/>
                                </a:lnTo>
                                <a:lnTo>
                                  <a:pt x="219674" y="304436"/>
                                </a:lnTo>
                                <a:lnTo>
                                  <a:pt x="219607" y="304388"/>
                                </a:lnTo>
                                <a:lnTo>
                                  <a:pt x="219540" y="304340"/>
                                </a:lnTo>
                                <a:lnTo>
                                  <a:pt x="219473" y="304292"/>
                                </a:lnTo>
                                <a:lnTo>
                                  <a:pt x="219406" y="304244"/>
                                </a:lnTo>
                                <a:lnTo>
                                  <a:pt x="219340" y="304196"/>
                                </a:lnTo>
                                <a:lnTo>
                                  <a:pt x="219273" y="304148"/>
                                </a:lnTo>
                                <a:lnTo>
                                  <a:pt x="219206" y="304100"/>
                                </a:lnTo>
                                <a:lnTo>
                                  <a:pt x="219139" y="304052"/>
                                </a:lnTo>
                                <a:lnTo>
                                  <a:pt x="219072" y="304004"/>
                                </a:lnTo>
                                <a:lnTo>
                                  <a:pt x="219006" y="303956"/>
                                </a:lnTo>
                                <a:lnTo>
                                  <a:pt x="218939" y="303908"/>
                                </a:lnTo>
                                <a:lnTo>
                                  <a:pt x="218872" y="303860"/>
                                </a:lnTo>
                                <a:lnTo>
                                  <a:pt x="218805" y="303812"/>
                                </a:lnTo>
                                <a:lnTo>
                                  <a:pt x="218738" y="303764"/>
                                </a:lnTo>
                                <a:lnTo>
                                  <a:pt x="218672" y="303715"/>
                                </a:lnTo>
                                <a:lnTo>
                                  <a:pt x="218605" y="303667"/>
                                </a:lnTo>
                                <a:lnTo>
                                  <a:pt x="218538" y="303619"/>
                                </a:lnTo>
                                <a:lnTo>
                                  <a:pt x="218471" y="303571"/>
                                </a:lnTo>
                                <a:lnTo>
                                  <a:pt x="218405" y="303522"/>
                                </a:lnTo>
                                <a:lnTo>
                                  <a:pt x="218338" y="303474"/>
                                </a:lnTo>
                                <a:lnTo>
                                  <a:pt x="218271" y="303426"/>
                                </a:lnTo>
                                <a:lnTo>
                                  <a:pt x="218204" y="303378"/>
                                </a:lnTo>
                                <a:lnTo>
                                  <a:pt x="218137" y="303329"/>
                                </a:lnTo>
                                <a:lnTo>
                                  <a:pt x="218071" y="303281"/>
                                </a:lnTo>
                                <a:lnTo>
                                  <a:pt x="218004" y="303233"/>
                                </a:lnTo>
                                <a:lnTo>
                                  <a:pt x="217937" y="303184"/>
                                </a:lnTo>
                                <a:lnTo>
                                  <a:pt x="217870" y="303136"/>
                                </a:lnTo>
                                <a:lnTo>
                                  <a:pt x="217803" y="303087"/>
                                </a:lnTo>
                                <a:lnTo>
                                  <a:pt x="217737" y="303039"/>
                                </a:lnTo>
                                <a:lnTo>
                                  <a:pt x="217670" y="302990"/>
                                </a:lnTo>
                                <a:lnTo>
                                  <a:pt x="217603" y="302942"/>
                                </a:lnTo>
                                <a:lnTo>
                                  <a:pt x="217536" y="302893"/>
                                </a:lnTo>
                                <a:lnTo>
                                  <a:pt x="217469" y="302845"/>
                                </a:lnTo>
                                <a:lnTo>
                                  <a:pt x="217403" y="302796"/>
                                </a:lnTo>
                                <a:lnTo>
                                  <a:pt x="217336" y="302748"/>
                                </a:lnTo>
                                <a:lnTo>
                                  <a:pt x="217269" y="302699"/>
                                </a:lnTo>
                                <a:lnTo>
                                  <a:pt x="217202" y="302650"/>
                                </a:lnTo>
                                <a:lnTo>
                                  <a:pt x="217135" y="302602"/>
                                </a:lnTo>
                                <a:lnTo>
                                  <a:pt x="217069" y="302553"/>
                                </a:lnTo>
                                <a:lnTo>
                                  <a:pt x="217002" y="302505"/>
                                </a:lnTo>
                                <a:lnTo>
                                  <a:pt x="216935" y="302456"/>
                                </a:lnTo>
                                <a:lnTo>
                                  <a:pt x="216868" y="302407"/>
                                </a:lnTo>
                                <a:lnTo>
                                  <a:pt x="216802" y="302358"/>
                                </a:lnTo>
                                <a:lnTo>
                                  <a:pt x="216735" y="302310"/>
                                </a:lnTo>
                                <a:lnTo>
                                  <a:pt x="216668" y="302261"/>
                                </a:lnTo>
                                <a:lnTo>
                                  <a:pt x="216601" y="302212"/>
                                </a:lnTo>
                                <a:lnTo>
                                  <a:pt x="216534" y="302163"/>
                                </a:lnTo>
                                <a:lnTo>
                                  <a:pt x="216468" y="302114"/>
                                </a:lnTo>
                                <a:lnTo>
                                  <a:pt x="216401" y="302066"/>
                                </a:lnTo>
                                <a:lnTo>
                                  <a:pt x="216334" y="302017"/>
                                </a:lnTo>
                                <a:lnTo>
                                  <a:pt x="216267" y="301968"/>
                                </a:lnTo>
                                <a:lnTo>
                                  <a:pt x="216200" y="301919"/>
                                </a:lnTo>
                                <a:lnTo>
                                  <a:pt x="216134" y="301870"/>
                                </a:lnTo>
                                <a:lnTo>
                                  <a:pt x="216067" y="301821"/>
                                </a:lnTo>
                                <a:lnTo>
                                  <a:pt x="216000" y="301772"/>
                                </a:lnTo>
                                <a:lnTo>
                                  <a:pt x="215933" y="301723"/>
                                </a:lnTo>
                                <a:lnTo>
                                  <a:pt x="215866" y="301674"/>
                                </a:lnTo>
                                <a:lnTo>
                                  <a:pt x="215800" y="301625"/>
                                </a:lnTo>
                                <a:lnTo>
                                  <a:pt x="215733" y="301576"/>
                                </a:lnTo>
                                <a:lnTo>
                                  <a:pt x="215666" y="301527"/>
                                </a:lnTo>
                                <a:lnTo>
                                  <a:pt x="215599" y="301478"/>
                                </a:lnTo>
                                <a:lnTo>
                                  <a:pt x="215533" y="301429"/>
                                </a:lnTo>
                                <a:lnTo>
                                  <a:pt x="215466" y="301379"/>
                                </a:lnTo>
                                <a:lnTo>
                                  <a:pt x="215399" y="301330"/>
                                </a:lnTo>
                                <a:lnTo>
                                  <a:pt x="215332" y="301281"/>
                                </a:lnTo>
                                <a:lnTo>
                                  <a:pt x="215265" y="301232"/>
                                </a:lnTo>
                                <a:lnTo>
                                  <a:pt x="215199" y="301183"/>
                                </a:lnTo>
                                <a:lnTo>
                                  <a:pt x="215132" y="301133"/>
                                </a:lnTo>
                                <a:lnTo>
                                  <a:pt x="215065" y="301084"/>
                                </a:lnTo>
                                <a:lnTo>
                                  <a:pt x="214998" y="301035"/>
                                </a:lnTo>
                                <a:lnTo>
                                  <a:pt x="214931" y="300986"/>
                                </a:lnTo>
                                <a:lnTo>
                                  <a:pt x="214865" y="300936"/>
                                </a:lnTo>
                                <a:lnTo>
                                  <a:pt x="214798" y="300887"/>
                                </a:lnTo>
                                <a:lnTo>
                                  <a:pt x="214731" y="300838"/>
                                </a:lnTo>
                                <a:lnTo>
                                  <a:pt x="214664" y="300788"/>
                                </a:lnTo>
                                <a:lnTo>
                                  <a:pt x="214597" y="300739"/>
                                </a:lnTo>
                                <a:lnTo>
                                  <a:pt x="214531" y="300689"/>
                                </a:lnTo>
                                <a:lnTo>
                                  <a:pt x="214464" y="300640"/>
                                </a:lnTo>
                                <a:lnTo>
                                  <a:pt x="214397" y="300590"/>
                                </a:lnTo>
                                <a:lnTo>
                                  <a:pt x="214330" y="300541"/>
                                </a:lnTo>
                                <a:lnTo>
                                  <a:pt x="214263" y="300492"/>
                                </a:lnTo>
                                <a:lnTo>
                                  <a:pt x="214197" y="300442"/>
                                </a:lnTo>
                                <a:lnTo>
                                  <a:pt x="214130" y="300392"/>
                                </a:lnTo>
                                <a:lnTo>
                                  <a:pt x="214063" y="300343"/>
                                </a:lnTo>
                                <a:lnTo>
                                  <a:pt x="213996" y="300293"/>
                                </a:lnTo>
                                <a:lnTo>
                                  <a:pt x="213930" y="300244"/>
                                </a:lnTo>
                                <a:lnTo>
                                  <a:pt x="213863" y="300194"/>
                                </a:lnTo>
                                <a:lnTo>
                                  <a:pt x="213796" y="300144"/>
                                </a:lnTo>
                                <a:lnTo>
                                  <a:pt x="213729" y="300095"/>
                                </a:lnTo>
                                <a:lnTo>
                                  <a:pt x="213662" y="300045"/>
                                </a:lnTo>
                                <a:lnTo>
                                  <a:pt x="213596" y="299995"/>
                                </a:lnTo>
                                <a:lnTo>
                                  <a:pt x="213529" y="299946"/>
                                </a:lnTo>
                                <a:lnTo>
                                  <a:pt x="213462" y="299896"/>
                                </a:lnTo>
                                <a:lnTo>
                                  <a:pt x="213395" y="299846"/>
                                </a:lnTo>
                                <a:lnTo>
                                  <a:pt x="213328" y="299796"/>
                                </a:lnTo>
                                <a:lnTo>
                                  <a:pt x="213262" y="299747"/>
                                </a:lnTo>
                                <a:lnTo>
                                  <a:pt x="213195" y="299697"/>
                                </a:lnTo>
                                <a:lnTo>
                                  <a:pt x="213128" y="299647"/>
                                </a:lnTo>
                                <a:lnTo>
                                  <a:pt x="213061" y="299597"/>
                                </a:lnTo>
                                <a:lnTo>
                                  <a:pt x="212994" y="299547"/>
                                </a:lnTo>
                                <a:lnTo>
                                  <a:pt x="212928" y="299497"/>
                                </a:lnTo>
                                <a:lnTo>
                                  <a:pt x="212861" y="299447"/>
                                </a:lnTo>
                                <a:lnTo>
                                  <a:pt x="212794" y="299397"/>
                                </a:lnTo>
                                <a:lnTo>
                                  <a:pt x="212727" y="299347"/>
                                </a:lnTo>
                                <a:lnTo>
                                  <a:pt x="212661" y="299297"/>
                                </a:lnTo>
                                <a:lnTo>
                                  <a:pt x="212594" y="299247"/>
                                </a:lnTo>
                                <a:lnTo>
                                  <a:pt x="212527" y="299197"/>
                                </a:lnTo>
                                <a:lnTo>
                                  <a:pt x="212460" y="299147"/>
                                </a:lnTo>
                                <a:lnTo>
                                  <a:pt x="212393" y="299097"/>
                                </a:lnTo>
                                <a:lnTo>
                                  <a:pt x="212327" y="299047"/>
                                </a:lnTo>
                                <a:lnTo>
                                  <a:pt x="212260" y="298997"/>
                                </a:lnTo>
                                <a:lnTo>
                                  <a:pt x="212193" y="298947"/>
                                </a:lnTo>
                                <a:lnTo>
                                  <a:pt x="212126" y="298897"/>
                                </a:lnTo>
                                <a:lnTo>
                                  <a:pt x="212059" y="298846"/>
                                </a:lnTo>
                                <a:lnTo>
                                  <a:pt x="211993" y="298796"/>
                                </a:lnTo>
                                <a:lnTo>
                                  <a:pt x="211926" y="298746"/>
                                </a:lnTo>
                                <a:lnTo>
                                  <a:pt x="211859" y="298696"/>
                                </a:lnTo>
                                <a:lnTo>
                                  <a:pt x="211792" y="298646"/>
                                </a:lnTo>
                                <a:lnTo>
                                  <a:pt x="211725" y="298595"/>
                                </a:lnTo>
                                <a:lnTo>
                                  <a:pt x="211659" y="298545"/>
                                </a:lnTo>
                                <a:lnTo>
                                  <a:pt x="211592" y="298495"/>
                                </a:lnTo>
                                <a:lnTo>
                                  <a:pt x="211525" y="298444"/>
                                </a:lnTo>
                                <a:lnTo>
                                  <a:pt x="211458" y="298394"/>
                                </a:lnTo>
                                <a:lnTo>
                                  <a:pt x="211391" y="298344"/>
                                </a:lnTo>
                                <a:lnTo>
                                  <a:pt x="211325" y="298293"/>
                                </a:lnTo>
                                <a:lnTo>
                                  <a:pt x="211258" y="298243"/>
                                </a:lnTo>
                                <a:lnTo>
                                  <a:pt x="211191" y="298192"/>
                                </a:lnTo>
                                <a:lnTo>
                                  <a:pt x="211124" y="298142"/>
                                </a:lnTo>
                                <a:lnTo>
                                  <a:pt x="211058" y="298091"/>
                                </a:lnTo>
                                <a:lnTo>
                                  <a:pt x="210991" y="298041"/>
                                </a:lnTo>
                                <a:lnTo>
                                  <a:pt x="210924" y="297990"/>
                                </a:lnTo>
                                <a:lnTo>
                                  <a:pt x="210857" y="297940"/>
                                </a:lnTo>
                                <a:lnTo>
                                  <a:pt x="210790" y="297889"/>
                                </a:lnTo>
                                <a:lnTo>
                                  <a:pt x="210724" y="297839"/>
                                </a:lnTo>
                                <a:lnTo>
                                  <a:pt x="210657" y="297788"/>
                                </a:lnTo>
                                <a:lnTo>
                                  <a:pt x="210590" y="297737"/>
                                </a:lnTo>
                                <a:lnTo>
                                  <a:pt x="210523" y="297687"/>
                                </a:lnTo>
                                <a:lnTo>
                                  <a:pt x="210456" y="297636"/>
                                </a:lnTo>
                                <a:lnTo>
                                  <a:pt x="210390" y="297585"/>
                                </a:lnTo>
                                <a:lnTo>
                                  <a:pt x="210323" y="297535"/>
                                </a:lnTo>
                                <a:lnTo>
                                  <a:pt x="210256" y="297484"/>
                                </a:lnTo>
                                <a:lnTo>
                                  <a:pt x="210189" y="297433"/>
                                </a:lnTo>
                                <a:lnTo>
                                  <a:pt x="210122" y="297382"/>
                                </a:lnTo>
                                <a:lnTo>
                                  <a:pt x="210056" y="297332"/>
                                </a:lnTo>
                                <a:lnTo>
                                  <a:pt x="209989" y="297281"/>
                                </a:lnTo>
                                <a:lnTo>
                                  <a:pt x="209922" y="297230"/>
                                </a:lnTo>
                                <a:lnTo>
                                  <a:pt x="209855" y="297179"/>
                                </a:lnTo>
                                <a:lnTo>
                                  <a:pt x="209789" y="297128"/>
                                </a:lnTo>
                                <a:lnTo>
                                  <a:pt x="209722" y="297077"/>
                                </a:lnTo>
                                <a:lnTo>
                                  <a:pt x="209655" y="297026"/>
                                </a:lnTo>
                                <a:lnTo>
                                  <a:pt x="209588" y="296975"/>
                                </a:lnTo>
                                <a:lnTo>
                                  <a:pt x="209521" y="296924"/>
                                </a:lnTo>
                                <a:lnTo>
                                  <a:pt x="209455" y="296873"/>
                                </a:lnTo>
                                <a:lnTo>
                                  <a:pt x="209388" y="296822"/>
                                </a:lnTo>
                                <a:lnTo>
                                  <a:pt x="209321" y="296771"/>
                                </a:lnTo>
                                <a:lnTo>
                                  <a:pt x="209254" y="296720"/>
                                </a:lnTo>
                                <a:lnTo>
                                  <a:pt x="209187" y="296669"/>
                                </a:lnTo>
                                <a:lnTo>
                                  <a:pt x="209121" y="296618"/>
                                </a:lnTo>
                                <a:lnTo>
                                  <a:pt x="209054" y="296567"/>
                                </a:lnTo>
                                <a:lnTo>
                                  <a:pt x="208987" y="296516"/>
                                </a:lnTo>
                                <a:lnTo>
                                  <a:pt x="208920" y="296465"/>
                                </a:lnTo>
                                <a:lnTo>
                                  <a:pt x="208853" y="296414"/>
                                </a:lnTo>
                                <a:lnTo>
                                  <a:pt x="208787" y="296362"/>
                                </a:lnTo>
                                <a:lnTo>
                                  <a:pt x="208720" y="296311"/>
                                </a:lnTo>
                                <a:lnTo>
                                  <a:pt x="208653" y="296260"/>
                                </a:lnTo>
                                <a:lnTo>
                                  <a:pt x="208586" y="296209"/>
                                </a:lnTo>
                                <a:lnTo>
                                  <a:pt x="208520" y="296157"/>
                                </a:lnTo>
                                <a:lnTo>
                                  <a:pt x="208453" y="296106"/>
                                </a:lnTo>
                                <a:lnTo>
                                  <a:pt x="208386" y="296055"/>
                                </a:lnTo>
                                <a:lnTo>
                                  <a:pt x="208319" y="296003"/>
                                </a:lnTo>
                                <a:lnTo>
                                  <a:pt x="208252" y="295952"/>
                                </a:lnTo>
                                <a:lnTo>
                                  <a:pt x="208186" y="295901"/>
                                </a:lnTo>
                                <a:lnTo>
                                  <a:pt x="208119" y="295849"/>
                                </a:lnTo>
                                <a:lnTo>
                                  <a:pt x="208052" y="295798"/>
                                </a:lnTo>
                                <a:lnTo>
                                  <a:pt x="207985" y="295746"/>
                                </a:lnTo>
                                <a:lnTo>
                                  <a:pt x="207918" y="295695"/>
                                </a:lnTo>
                                <a:lnTo>
                                  <a:pt x="207852" y="295644"/>
                                </a:lnTo>
                                <a:lnTo>
                                  <a:pt x="207785" y="295592"/>
                                </a:lnTo>
                                <a:lnTo>
                                  <a:pt x="207718" y="295540"/>
                                </a:lnTo>
                                <a:lnTo>
                                  <a:pt x="207651" y="295489"/>
                                </a:lnTo>
                                <a:lnTo>
                                  <a:pt x="207584" y="295437"/>
                                </a:lnTo>
                                <a:lnTo>
                                  <a:pt x="207518" y="295386"/>
                                </a:lnTo>
                                <a:lnTo>
                                  <a:pt x="207451" y="295334"/>
                                </a:lnTo>
                                <a:lnTo>
                                  <a:pt x="207384" y="295283"/>
                                </a:lnTo>
                                <a:lnTo>
                                  <a:pt x="207317" y="295231"/>
                                </a:lnTo>
                                <a:lnTo>
                                  <a:pt x="207250" y="295179"/>
                                </a:lnTo>
                                <a:lnTo>
                                  <a:pt x="207184" y="295127"/>
                                </a:lnTo>
                                <a:lnTo>
                                  <a:pt x="207117" y="295076"/>
                                </a:lnTo>
                                <a:lnTo>
                                  <a:pt x="207050" y="295024"/>
                                </a:lnTo>
                                <a:lnTo>
                                  <a:pt x="206983" y="294972"/>
                                </a:lnTo>
                                <a:lnTo>
                                  <a:pt x="206917" y="294920"/>
                                </a:lnTo>
                                <a:lnTo>
                                  <a:pt x="206850" y="294869"/>
                                </a:lnTo>
                                <a:lnTo>
                                  <a:pt x="206783" y="294817"/>
                                </a:lnTo>
                                <a:lnTo>
                                  <a:pt x="206716" y="294765"/>
                                </a:lnTo>
                                <a:lnTo>
                                  <a:pt x="206649" y="294713"/>
                                </a:lnTo>
                                <a:lnTo>
                                  <a:pt x="206583" y="294661"/>
                                </a:lnTo>
                                <a:lnTo>
                                  <a:pt x="206516" y="294609"/>
                                </a:lnTo>
                                <a:lnTo>
                                  <a:pt x="206449" y="294557"/>
                                </a:lnTo>
                                <a:lnTo>
                                  <a:pt x="206382" y="294505"/>
                                </a:lnTo>
                                <a:lnTo>
                                  <a:pt x="206315" y="294454"/>
                                </a:lnTo>
                                <a:lnTo>
                                  <a:pt x="206249" y="294402"/>
                                </a:lnTo>
                                <a:lnTo>
                                  <a:pt x="206182" y="294350"/>
                                </a:lnTo>
                                <a:lnTo>
                                  <a:pt x="206115" y="294297"/>
                                </a:lnTo>
                                <a:lnTo>
                                  <a:pt x="206048" y="294245"/>
                                </a:lnTo>
                                <a:lnTo>
                                  <a:pt x="205981" y="294193"/>
                                </a:lnTo>
                                <a:lnTo>
                                  <a:pt x="205915" y="294141"/>
                                </a:lnTo>
                                <a:lnTo>
                                  <a:pt x="205848" y="294089"/>
                                </a:lnTo>
                                <a:lnTo>
                                  <a:pt x="205781" y="294037"/>
                                </a:lnTo>
                                <a:lnTo>
                                  <a:pt x="205714" y="293985"/>
                                </a:lnTo>
                                <a:lnTo>
                                  <a:pt x="205648" y="293933"/>
                                </a:lnTo>
                                <a:lnTo>
                                  <a:pt x="205581" y="293880"/>
                                </a:lnTo>
                                <a:lnTo>
                                  <a:pt x="205514" y="293828"/>
                                </a:lnTo>
                                <a:lnTo>
                                  <a:pt x="205447" y="293776"/>
                                </a:lnTo>
                                <a:lnTo>
                                  <a:pt x="205380" y="293724"/>
                                </a:lnTo>
                                <a:lnTo>
                                  <a:pt x="205314" y="293671"/>
                                </a:lnTo>
                                <a:lnTo>
                                  <a:pt x="205247" y="293619"/>
                                </a:lnTo>
                                <a:lnTo>
                                  <a:pt x="205180" y="293567"/>
                                </a:lnTo>
                                <a:lnTo>
                                  <a:pt x="205113" y="293514"/>
                                </a:lnTo>
                                <a:lnTo>
                                  <a:pt x="205046" y="293462"/>
                                </a:lnTo>
                                <a:lnTo>
                                  <a:pt x="204980" y="293410"/>
                                </a:lnTo>
                                <a:lnTo>
                                  <a:pt x="204913" y="293357"/>
                                </a:lnTo>
                                <a:lnTo>
                                  <a:pt x="204846" y="293305"/>
                                </a:lnTo>
                                <a:lnTo>
                                  <a:pt x="204779" y="293252"/>
                                </a:lnTo>
                                <a:lnTo>
                                  <a:pt x="204712" y="293200"/>
                                </a:lnTo>
                                <a:lnTo>
                                  <a:pt x="204646" y="293147"/>
                                </a:lnTo>
                                <a:lnTo>
                                  <a:pt x="204579" y="293095"/>
                                </a:lnTo>
                                <a:lnTo>
                                  <a:pt x="204512" y="293042"/>
                                </a:lnTo>
                                <a:lnTo>
                                  <a:pt x="204445" y="292990"/>
                                </a:lnTo>
                                <a:lnTo>
                                  <a:pt x="204378" y="292937"/>
                                </a:lnTo>
                                <a:lnTo>
                                  <a:pt x="204312" y="292885"/>
                                </a:lnTo>
                                <a:lnTo>
                                  <a:pt x="204245" y="292832"/>
                                </a:lnTo>
                                <a:lnTo>
                                  <a:pt x="204178" y="292779"/>
                                </a:lnTo>
                                <a:lnTo>
                                  <a:pt x="204111" y="292727"/>
                                </a:lnTo>
                                <a:lnTo>
                                  <a:pt x="204045" y="292674"/>
                                </a:lnTo>
                                <a:lnTo>
                                  <a:pt x="203978" y="292621"/>
                                </a:lnTo>
                                <a:lnTo>
                                  <a:pt x="203911" y="292568"/>
                                </a:lnTo>
                                <a:lnTo>
                                  <a:pt x="203844" y="292516"/>
                                </a:lnTo>
                                <a:lnTo>
                                  <a:pt x="203777" y="292463"/>
                                </a:lnTo>
                                <a:lnTo>
                                  <a:pt x="203711" y="292410"/>
                                </a:lnTo>
                                <a:lnTo>
                                  <a:pt x="203644" y="292357"/>
                                </a:lnTo>
                                <a:lnTo>
                                  <a:pt x="203577" y="292304"/>
                                </a:lnTo>
                                <a:lnTo>
                                  <a:pt x="203510" y="292252"/>
                                </a:lnTo>
                                <a:lnTo>
                                  <a:pt x="203443" y="292199"/>
                                </a:lnTo>
                                <a:lnTo>
                                  <a:pt x="203377" y="292146"/>
                                </a:lnTo>
                                <a:lnTo>
                                  <a:pt x="203310" y="292093"/>
                                </a:lnTo>
                                <a:lnTo>
                                  <a:pt x="203243" y="292040"/>
                                </a:lnTo>
                                <a:lnTo>
                                  <a:pt x="203176" y="291987"/>
                                </a:lnTo>
                                <a:lnTo>
                                  <a:pt x="203109" y="291934"/>
                                </a:lnTo>
                                <a:lnTo>
                                  <a:pt x="203043" y="291881"/>
                                </a:lnTo>
                                <a:lnTo>
                                  <a:pt x="202976" y="291828"/>
                                </a:lnTo>
                                <a:lnTo>
                                  <a:pt x="202909" y="291775"/>
                                </a:lnTo>
                                <a:lnTo>
                                  <a:pt x="202842" y="291722"/>
                                </a:lnTo>
                                <a:lnTo>
                                  <a:pt x="202776" y="291669"/>
                                </a:lnTo>
                                <a:lnTo>
                                  <a:pt x="202709" y="291615"/>
                                </a:lnTo>
                                <a:lnTo>
                                  <a:pt x="202642" y="291562"/>
                                </a:lnTo>
                                <a:lnTo>
                                  <a:pt x="202575" y="291509"/>
                                </a:lnTo>
                                <a:lnTo>
                                  <a:pt x="202508" y="291456"/>
                                </a:lnTo>
                                <a:lnTo>
                                  <a:pt x="202442" y="291403"/>
                                </a:lnTo>
                                <a:lnTo>
                                  <a:pt x="202375" y="291350"/>
                                </a:lnTo>
                                <a:lnTo>
                                  <a:pt x="202308" y="291296"/>
                                </a:lnTo>
                                <a:lnTo>
                                  <a:pt x="202241" y="291243"/>
                                </a:lnTo>
                                <a:lnTo>
                                  <a:pt x="202174" y="291190"/>
                                </a:lnTo>
                                <a:lnTo>
                                  <a:pt x="202108" y="291136"/>
                                </a:lnTo>
                                <a:lnTo>
                                  <a:pt x="202041" y="291083"/>
                                </a:lnTo>
                                <a:lnTo>
                                  <a:pt x="201974" y="291030"/>
                                </a:lnTo>
                                <a:lnTo>
                                  <a:pt x="201907" y="290976"/>
                                </a:lnTo>
                                <a:lnTo>
                                  <a:pt x="201840" y="290923"/>
                                </a:lnTo>
                                <a:lnTo>
                                  <a:pt x="201774" y="290870"/>
                                </a:lnTo>
                                <a:lnTo>
                                  <a:pt x="201707" y="290816"/>
                                </a:lnTo>
                                <a:lnTo>
                                  <a:pt x="201640" y="290763"/>
                                </a:lnTo>
                                <a:lnTo>
                                  <a:pt x="201573" y="290709"/>
                                </a:lnTo>
                                <a:lnTo>
                                  <a:pt x="201507" y="290656"/>
                                </a:lnTo>
                                <a:lnTo>
                                  <a:pt x="201440" y="290602"/>
                                </a:lnTo>
                                <a:lnTo>
                                  <a:pt x="201373" y="290549"/>
                                </a:lnTo>
                                <a:lnTo>
                                  <a:pt x="201306" y="290495"/>
                                </a:lnTo>
                                <a:lnTo>
                                  <a:pt x="201239" y="290441"/>
                                </a:lnTo>
                                <a:lnTo>
                                  <a:pt x="201173" y="290388"/>
                                </a:lnTo>
                                <a:lnTo>
                                  <a:pt x="201106" y="290334"/>
                                </a:lnTo>
                                <a:lnTo>
                                  <a:pt x="201039" y="290280"/>
                                </a:lnTo>
                                <a:lnTo>
                                  <a:pt x="200972" y="290227"/>
                                </a:lnTo>
                                <a:lnTo>
                                  <a:pt x="200905" y="290173"/>
                                </a:lnTo>
                                <a:lnTo>
                                  <a:pt x="200839" y="290119"/>
                                </a:lnTo>
                                <a:lnTo>
                                  <a:pt x="200772" y="290066"/>
                                </a:lnTo>
                                <a:lnTo>
                                  <a:pt x="200705" y="290012"/>
                                </a:lnTo>
                                <a:lnTo>
                                  <a:pt x="200638" y="289958"/>
                                </a:lnTo>
                                <a:lnTo>
                                  <a:pt x="200571" y="289904"/>
                                </a:lnTo>
                                <a:lnTo>
                                  <a:pt x="200505" y="289850"/>
                                </a:lnTo>
                                <a:lnTo>
                                  <a:pt x="200438" y="289796"/>
                                </a:lnTo>
                                <a:lnTo>
                                  <a:pt x="200371" y="289743"/>
                                </a:lnTo>
                                <a:lnTo>
                                  <a:pt x="200304" y="289689"/>
                                </a:lnTo>
                                <a:lnTo>
                                  <a:pt x="200237" y="289635"/>
                                </a:lnTo>
                                <a:lnTo>
                                  <a:pt x="200171" y="289581"/>
                                </a:lnTo>
                                <a:lnTo>
                                  <a:pt x="200104" y="289527"/>
                                </a:lnTo>
                                <a:lnTo>
                                  <a:pt x="200037" y="289473"/>
                                </a:lnTo>
                                <a:lnTo>
                                  <a:pt x="199970" y="289419"/>
                                </a:lnTo>
                                <a:lnTo>
                                  <a:pt x="199904" y="289365"/>
                                </a:lnTo>
                                <a:lnTo>
                                  <a:pt x="199837" y="289311"/>
                                </a:lnTo>
                                <a:lnTo>
                                  <a:pt x="199770" y="289257"/>
                                </a:lnTo>
                                <a:lnTo>
                                  <a:pt x="199703" y="289203"/>
                                </a:lnTo>
                                <a:lnTo>
                                  <a:pt x="199636" y="289148"/>
                                </a:lnTo>
                                <a:lnTo>
                                  <a:pt x="199570" y="289094"/>
                                </a:lnTo>
                                <a:lnTo>
                                  <a:pt x="199503" y="289040"/>
                                </a:lnTo>
                                <a:lnTo>
                                  <a:pt x="199436" y="288986"/>
                                </a:lnTo>
                                <a:lnTo>
                                  <a:pt x="199369" y="288932"/>
                                </a:lnTo>
                                <a:lnTo>
                                  <a:pt x="199302" y="288878"/>
                                </a:lnTo>
                                <a:lnTo>
                                  <a:pt x="199236" y="288823"/>
                                </a:lnTo>
                                <a:lnTo>
                                  <a:pt x="199169" y="288769"/>
                                </a:lnTo>
                                <a:lnTo>
                                  <a:pt x="199102" y="288715"/>
                                </a:lnTo>
                                <a:lnTo>
                                  <a:pt x="199035" y="288660"/>
                                </a:lnTo>
                                <a:lnTo>
                                  <a:pt x="198968" y="288606"/>
                                </a:lnTo>
                                <a:lnTo>
                                  <a:pt x="198902" y="288552"/>
                                </a:lnTo>
                                <a:lnTo>
                                  <a:pt x="198835" y="288497"/>
                                </a:lnTo>
                                <a:lnTo>
                                  <a:pt x="198768" y="288443"/>
                                </a:lnTo>
                                <a:lnTo>
                                  <a:pt x="198701" y="288389"/>
                                </a:lnTo>
                                <a:lnTo>
                                  <a:pt x="198635" y="288334"/>
                                </a:lnTo>
                                <a:lnTo>
                                  <a:pt x="198568" y="288280"/>
                                </a:lnTo>
                                <a:lnTo>
                                  <a:pt x="198501" y="288225"/>
                                </a:lnTo>
                                <a:lnTo>
                                  <a:pt x="198434" y="288171"/>
                                </a:lnTo>
                                <a:lnTo>
                                  <a:pt x="198367" y="288116"/>
                                </a:lnTo>
                                <a:lnTo>
                                  <a:pt x="198301" y="288061"/>
                                </a:lnTo>
                                <a:lnTo>
                                  <a:pt x="198234" y="288007"/>
                                </a:lnTo>
                                <a:lnTo>
                                  <a:pt x="198167" y="287952"/>
                                </a:lnTo>
                                <a:lnTo>
                                  <a:pt x="198100" y="287898"/>
                                </a:lnTo>
                                <a:lnTo>
                                  <a:pt x="198033" y="287843"/>
                                </a:lnTo>
                                <a:lnTo>
                                  <a:pt x="197967" y="287788"/>
                                </a:lnTo>
                                <a:lnTo>
                                  <a:pt x="197900" y="287734"/>
                                </a:lnTo>
                                <a:lnTo>
                                  <a:pt x="197833" y="287679"/>
                                </a:lnTo>
                                <a:lnTo>
                                  <a:pt x="197766" y="287624"/>
                                </a:lnTo>
                                <a:lnTo>
                                  <a:pt x="197699" y="287569"/>
                                </a:lnTo>
                                <a:lnTo>
                                  <a:pt x="197633" y="287515"/>
                                </a:lnTo>
                                <a:lnTo>
                                  <a:pt x="197566" y="287460"/>
                                </a:lnTo>
                                <a:lnTo>
                                  <a:pt x="197499" y="287405"/>
                                </a:lnTo>
                                <a:lnTo>
                                  <a:pt x="197432" y="287350"/>
                                </a:lnTo>
                                <a:lnTo>
                                  <a:pt x="197365" y="287295"/>
                                </a:lnTo>
                                <a:lnTo>
                                  <a:pt x="197299" y="287240"/>
                                </a:lnTo>
                                <a:lnTo>
                                  <a:pt x="197232" y="287186"/>
                                </a:lnTo>
                                <a:lnTo>
                                  <a:pt x="197165" y="287131"/>
                                </a:lnTo>
                                <a:lnTo>
                                  <a:pt x="197098" y="287076"/>
                                </a:lnTo>
                                <a:lnTo>
                                  <a:pt x="197032" y="287021"/>
                                </a:lnTo>
                                <a:lnTo>
                                  <a:pt x="196965" y="286966"/>
                                </a:lnTo>
                                <a:lnTo>
                                  <a:pt x="196898" y="286911"/>
                                </a:lnTo>
                                <a:lnTo>
                                  <a:pt x="196831" y="286856"/>
                                </a:lnTo>
                                <a:lnTo>
                                  <a:pt x="196764" y="286801"/>
                                </a:lnTo>
                                <a:lnTo>
                                  <a:pt x="196698" y="286746"/>
                                </a:lnTo>
                                <a:lnTo>
                                  <a:pt x="196631" y="286690"/>
                                </a:lnTo>
                                <a:lnTo>
                                  <a:pt x="196564" y="286635"/>
                                </a:lnTo>
                                <a:lnTo>
                                  <a:pt x="196497" y="286580"/>
                                </a:lnTo>
                                <a:lnTo>
                                  <a:pt x="196430" y="286525"/>
                                </a:lnTo>
                                <a:lnTo>
                                  <a:pt x="196364" y="286470"/>
                                </a:lnTo>
                                <a:lnTo>
                                  <a:pt x="196297" y="286415"/>
                                </a:lnTo>
                                <a:lnTo>
                                  <a:pt x="196230" y="286359"/>
                                </a:lnTo>
                                <a:lnTo>
                                  <a:pt x="196163" y="286304"/>
                                </a:lnTo>
                                <a:lnTo>
                                  <a:pt x="196096" y="286249"/>
                                </a:lnTo>
                                <a:lnTo>
                                  <a:pt x="196030" y="286193"/>
                                </a:lnTo>
                                <a:lnTo>
                                  <a:pt x="195963" y="286138"/>
                                </a:lnTo>
                                <a:lnTo>
                                  <a:pt x="195896" y="286083"/>
                                </a:lnTo>
                                <a:lnTo>
                                  <a:pt x="195829" y="286027"/>
                                </a:lnTo>
                                <a:lnTo>
                                  <a:pt x="195763" y="285972"/>
                                </a:lnTo>
                                <a:lnTo>
                                  <a:pt x="195696" y="285917"/>
                                </a:lnTo>
                                <a:lnTo>
                                  <a:pt x="195629" y="285861"/>
                                </a:lnTo>
                                <a:lnTo>
                                  <a:pt x="195562" y="285806"/>
                                </a:lnTo>
                                <a:lnTo>
                                  <a:pt x="195495" y="285750"/>
                                </a:lnTo>
                                <a:lnTo>
                                  <a:pt x="195429" y="285695"/>
                                </a:lnTo>
                                <a:lnTo>
                                  <a:pt x="195362" y="285639"/>
                                </a:lnTo>
                                <a:lnTo>
                                  <a:pt x="195295" y="285584"/>
                                </a:lnTo>
                                <a:lnTo>
                                  <a:pt x="195228" y="285528"/>
                                </a:lnTo>
                                <a:lnTo>
                                  <a:pt x="195161" y="285472"/>
                                </a:lnTo>
                                <a:lnTo>
                                  <a:pt x="195095" y="285417"/>
                                </a:lnTo>
                                <a:lnTo>
                                  <a:pt x="195028" y="285361"/>
                                </a:lnTo>
                                <a:lnTo>
                                  <a:pt x="194961" y="285305"/>
                                </a:lnTo>
                                <a:lnTo>
                                  <a:pt x="194894" y="285250"/>
                                </a:lnTo>
                                <a:lnTo>
                                  <a:pt x="194827" y="285194"/>
                                </a:lnTo>
                                <a:lnTo>
                                  <a:pt x="194761" y="285138"/>
                                </a:lnTo>
                                <a:lnTo>
                                  <a:pt x="194694" y="285083"/>
                                </a:lnTo>
                                <a:lnTo>
                                  <a:pt x="194627" y="285027"/>
                                </a:lnTo>
                                <a:lnTo>
                                  <a:pt x="194560" y="284971"/>
                                </a:lnTo>
                                <a:lnTo>
                                  <a:pt x="194493" y="284915"/>
                                </a:lnTo>
                                <a:lnTo>
                                  <a:pt x="194427" y="284859"/>
                                </a:lnTo>
                                <a:lnTo>
                                  <a:pt x="194360" y="284804"/>
                                </a:lnTo>
                                <a:lnTo>
                                  <a:pt x="194293" y="284748"/>
                                </a:lnTo>
                                <a:lnTo>
                                  <a:pt x="194226" y="284692"/>
                                </a:lnTo>
                                <a:lnTo>
                                  <a:pt x="194160" y="284636"/>
                                </a:lnTo>
                                <a:lnTo>
                                  <a:pt x="194093" y="284580"/>
                                </a:lnTo>
                                <a:lnTo>
                                  <a:pt x="194026" y="284524"/>
                                </a:lnTo>
                                <a:lnTo>
                                  <a:pt x="193959" y="284468"/>
                                </a:lnTo>
                                <a:lnTo>
                                  <a:pt x="193892" y="284412"/>
                                </a:lnTo>
                                <a:lnTo>
                                  <a:pt x="193826" y="284356"/>
                                </a:lnTo>
                                <a:lnTo>
                                  <a:pt x="193759" y="284300"/>
                                </a:lnTo>
                                <a:lnTo>
                                  <a:pt x="193692" y="284244"/>
                                </a:lnTo>
                                <a:lnTo>
                                  <a:pt x="193625" y="284188"/>
                                </a:lnTo>
                                <a:lnTo>
                                  <a:pt x="193558" y="284131"/>
                                </a:lnTo>
                                <a:lnTo>
                                  <a:pt x="193492" y="284075"/>
                                </a:lnTo>
                                <a:lnTo>
                                  <a:pt x="193425" y="284019"/>
                                </a:lnTo>
                                <a:lnTo>
                                  <a:pt x="193358" y="283963"/>
                                </a:lnTo>
                                <a:lnTo>
                                  <a:pt x="193291" y="283907"/>
                                </a:lnTo>
                                <a:lnTo>
                                  <a:pt x="193224" y="283850"/>
                                </a:lnTo>
                                <a:lnTo>
                                  <a:pt x="193158" y="283794"/>
                                </a:lnTo>
                                <a:lnTo>
                                  <a:pt x="193091" y="283738"/>
                                </a:lnTo>
                                <a:lnTo>
                                  <a:pt x="193024" y="283682"/>
                                </a:lnTo>
                                <a:lnTo>
                                  <a:pt x="192957" y="283625"/>
                                </a:lnTo>
                                <a:lnTo>
                                  <a:pt x="192891" y="283569"/>
                                </a:lnTo>
                                <a:lnTo>
                                  <a:pt x="192824" y="283512"/>
                                </a:lnTo>
                                <a:lnTo>
                                  <a:pt x="192757" y="283456"/>
                                </a:lnTo>
                                <a:lnTo>
                                  <a:pt x="192690" y="283400"/>
                                </a:lnTo>
                                <a:lnTo>
                                  <a:pt x="192623" y="283343"/>
                                </a:lnTo>
                                <a:lnTo>
                                  <a:pt x="192557" y="283287"/>
                                </a:lnTo>
                                <a:lnTo>
                                  <a:pt x="192490" y="283230"/>
                                </a:lnTo>
                                <a:lnTo>
                                  <a:pt x="192423" y="283174"/>
                                </a:lnTo>
                                <a:lnTo>
                                  <a:pt x="192356" y="283117"/>
                                </a:lnTo>
                                <a:lnTo>
                                  <a:pt x="192289" y="283061"/>
                                </a:lnTo>
                                <a:lnTo>
                                  <a:pt x="192223" y="283004"/>
                                </a:lnTo>
                                <a:lnTo>
                                  <a:pt x="192156" y="282947"/>
                                </a:lnTo>
                                <a:lnTo>
                                  <a:pt x="192089" y="282891"/>
                                </a:lnTo>
                                <a:lnTo>
                                  <a:pt x="192022" y="282834"/>
                                </a:lnTo>
                                <a:lnTo>
                                  <a:pt x="191955" y="282777"/>
                                </a:lnTo>
                                <a:lnTo>
                                  <a:pt x="191889" y="282721"/>
                                </a:lnTo>
                                <a:lnTo>
                                  <a:pt x="191822" y="282664"/>
                                </a:lnTo>
                                <a:lnTo>
                                  <a:pt x="191755" y="282607"/>
                                </a:lnTo>
                                <a:lnTo>
                                  <a:pt x="191688" y="282551"/>
                                </a:lnTo>
                                <a:lnTo>
                                  <a:pt x="191622" y="282494"/>
                                </a:lnTo>
                                <a:lnTo>
                                  <a:pt x="191555" y="282437"/>
                                </a:lnTo>
                                <a:lnTo>
                                  <a:pt x="191488" y="282380"/>
                                </a:lnTo>
                                <a:lnTo>
                                  <a:pt x="191421" y="282323"/>
                                </a:lnTo>
                                <a:lnTo>
                                  <a:pt x="191354" y="282266"/>
                                </a:lnTo>
                                <a:lnTo>
                                  <a:pt x="191288" y="282209"/>
                                </a:lnTo>
                                <a:lnTo>
                                  <a:pt x="191221" y="282153"/>
                                </a:lnTo>
                                <a:lnTo>
                                  <a:pt x="191154" y="282096"/>
                                </a:lnTo>
                                <a:lnTo>
                                  <a:pt x="191087" y="282039"/>
                                </a:lnTo>
                                <a:lnTo>
                                  <a:pt x="191020" y="281982"/>
                                </a:lnTo>
                                <a:lnTo>
                                  <a:pt x="190954" y="281925"/>
                                </a:lnTo>
                                <a:lnTo>
                                  <a:pt x="190887" y="281868"/>
                                </a:lnTo>
                                <a:lnTo>
                                  <a:pt x="190820" y="281811"/>
                                </a:lnTo>
                                <a:lnTo>
                                  <a:pt x="190753" y="281753"/>
                                </a:lnTo>
                                <a:lnTo>
                                  <a:pt x="190686" y="281696"/>
                                </a:lnTo>
                                <a:lnTo>
                                  <a:pt x="190620" y="281639"/>
                                </a:lnTo>
                                <a:lnTo>
                                  <a:pt x="190553" y="281582"/>
                                </a:lnTo>
                                <a:lnTo>
                                  <a:pt x="190486" y="281525"/>
                                </a:lnTo>
                                <a:lnTo>
                                  <a:pt x="190419" y="281468"/>
                                </a:lnTo>
                                <a:lnTo>
                                  <a:pt x="190352" y="281410"/>
                                </a:lnTo>
                                <a:lnTo>
                                  <a:pt x="190286" y="281353"/>
                                </a:lnTo>
                                <a:lnTo>
                                  <a:pt x="190219" y="281296"/>
                                </a:lnTo>
                                <a:lnTo>
                                  <a:pt x="190152" y="281239"/>
                                </a:lnTo>
                                <a:lnTo>
                                  <a:pt x="190085" y="281181"/>
                                </a:lnTo>
                                <a:lnTo>
                                  <a:pt x="190019" y="281124"/>
                                </a:lnTo>
                                <a:lnTo>
                                  <a:pt x="189952" y="281067"/>
                                </a:lnTo>
                                <a:lnTo>
                                  <a:pt x="189885" y="281009"/>
                                </a:lnTo>
                                <a:lnTo>
                                  <a:pt x="189818" y="280952"/>
                                </a:lnTo>
                                <a:lnTo>
                                  <a:pt x="189751" y="280894"/>
                                </a:lnTo>
                                <a:lnTo>
                                  <a:pt x="189685" y="280837"/>
                                </a:lnTo>
                                <a:lnTo>
                                  <a:pt x="189618" y="280780"/>
                                </a:lnTo>
                                <a:lnTo>
                                  <a:pt x="189551" y="280722"/>
                                </a:lnTo>
                                <a:lnTo>
                                  <a:pt x="189484" y="280665"/>
                                </a:lnTo>
                                <a:lnTo>
                                  <a:pt x="189417" y="280607"/>
                                </a:lnTo>
                                <a:lnTo>
                                  <a:pt x="189351" y="280549"/>
                                </a:lnTo>
                                <a:lnTo>
                                  <a:pt x="189284" y="280492"/>
                                </a:lnTo>
                                <a:lnTo>
                                  <a:pt x="189217" y="280434"/>
                                </a:lnTo>
                                <a:lnTo>
                                  <a:pt x="189150" y="280377"/>
                                </a:lnTo>
                                <a:lnTo>
                                  <a:pt x="189083" y="280319"/>
                                </a:lnTo>
                                <a:lnTo>
                                  <a:pt x="189017" y="280261"/>
                                </a:lnTo>
                                <a:lnTo>
                                  <a:pt x="188950" y="280204"/>
                                </a:lnTo>
                                <a:lnTo>
                                  <a:pt x="188883" y="280146"/>
                                </a:lnTo>
                                <a:lnTo>
                                  <a:pt x="188816" y="280088"/>
                                </a:lnTo>
                                <a:lnTo>
                                  <a:pt x="188750" y="280030"/>
                                </a:lnTo>
                                <a:lnTo>
                                  <a:pt x="188683" y="279973"/>
                                </a:lnTo>
                                <a:lnTo>
                                  <a:pt x="188616" y="279915"/>
                                </a:lnTo>
                                <a:lnTo>
                                  <a:pt x="188549" y="279857"/>
                                </a:lnTo>
                                <a:lnTo>
                                  <a:pt x="188482" y="279799"/>
                                </a:lnTo>
                                <a:lnTo>
                                  <a:pt x="188416" y="279741"/>
                                </a:lnTo>
                                <a:lnTo>
                                  <a:pt x="188349" y="279683"/>
                                </a:lnTo>
                                <a:lnTo>
                                  <a:pt x="188282" y="279625"/>
                                </a:lnTo>
                                <a:lnTo>
                                  <a:pt x="188215" y="279567"/>
                                </a:lnTo>
                                <a:lnTo>
                                  <a:pt x="188148" y="279509"/>
                                </a:lnTo>
                                <a:lnTo>
                                  <a:pt x="188082" y="279451"/>
                                </a:lnTo>
                                <a:lnTo>
                                  <a:pt x="188015" y="279393"/>
                                </a:lnTo>
                                <a:lnTo>
                                  <a:pt x="187948" y="279335"/>
                                </a:lnTo>
                                <a:lnTo>
                                  <a:pt x="187881" y="279277"/>
                                </a:lnTo>
                                <a:lnTo>
                                  <a:pt x="187814" y="279219"/>
                                </a:lnTo>
                                <a:lnTo>
                                  <a:pt x="187748" y="279161"/>
                                </a:lnTo>
                                <a:lnTo>
                                  <a:pt x="187681" y="279103"/>
                                </a:lnTo>
                                <a:lnTo>
                                  <a:pt x="187614" y="279045"/>
                                </a:lnTo>
                                <a:lnTo>
                                  <a:pt x="187547" y="278987"/>
                                </a:lnTo>
                                <a:lnTo>
                                  <a:pt x="187480" y="278928"/>
                                </a:lnTo>
                                <a:lnTo>
                                  <a:pt x="187414" y="278870"/>
                                </a:lnTo>
                                <a:lnTo>
                                  <a:pt x="187347" y="278812"/>
                                </a:lnTo>
                                <a:lnTo>
                                  <a:pt x="187280" y="278754"/>
                                </a:lnTo>
                                <a:lnTo>
                                  <a:pt x="187213" y="278695"/>
                                </a:lnTo>
                                <a:lnTo>
                                  <a:pt x="187147" y="278637"/>
                                </a:lnTo>
                                <a:lnTo>
                                  <a:pt x="187080" y="278579"/>
                                </a:lnTo>
                                <a:lnTo>
                                  <a:pt x="187013" y="278520"/>
                                </a:lnTo>
                                <a:lnTo>
                                  <a:pt x="186946" y="278462"/>
                                </a:lnTo>
                                <a:lnTo>
                                  <a:pt x="186879" y="278404"/>
                                </a:lnTo>
                                <a:lnTo>
                                  <a:pt x="186813" y="278345"/>
                                </a:lnTo>
                                <a:lnTo>
                                  <a:pt x="186746" y="278287"/>
                                </a:lnTo>
                                <a:lnTo>
                                  <a:pt x="186679" y="278228"/>
                                </a:lnTo>
                                <a:lnTo>
                                  <a:pt x="186612" y="278170"/>
                                </a:lnTo>
                                <a:lnTo>
                                  <a:pt x="186545" y="278111"/>
                                </a:lnTo>
                                <a:lnTo>
                                  <a:pt x="186479" y="278053"/>
                                </a:lnTo>
                                <a:lnTo>
                                  <a:pt x="186412" y="277994"/>
                                </a:lnTo>
                                <a:lnTo>
                                  <a:pt x="186345" y="277935"/>
                                </a:lnTo>
                                <a:lnTo>
                                  <a:pt x="186278" y="277877"/>
                                </a:lnTo>
                                <a:lnTo>
                                  <a:pt x="186211" y="277818"/>
                                </a:lnTo>
                                <a:lnTo>
                                  <a:pt x="186145" y="277760"/>
                                </a:lnTo>
                                <a:lnTo>
                                  <a:pt x="186078" y="277701"/>
                                </a:lnTo>
                                <a:lnTo>
                                  <a:pt x="186011" y="277642"/>
                                </a:lnTo>
                                <a:lnTo>
                                  <a:pt x="185944" y="277583"/>
                                </a:lnTo>
                                <a:lnTo>
                                  <a:pt x="185878" y="277525"/>
                                </a:lnTo>
                                <a:lnTo>
                                  <a:pt x="185811" y="277466"/>
                                </a:lnTo>
                                <a:lnTo>
                                  <a:pt x="185744" y="277407"/>
                                </a:lnTo>
                                <a:lnTo>
                                  <a:pt x="185677" y="277348"/>
                                </a:lnTo>
                                <a:lnTo>
                                  <a:pt x="185610" y="277289"/>
                                </a:lnTo>
                                <a:lnTo>
                                  <a:pt x="185544" y="277230"/>
                                </a:lnTo>
                                <a:lnTo>
                                  <a:pt x="185477" y="277172"/>
                                </a:lnTo>
                                <a:lnTo>
                                  <a:pt x="185410" y="277113"/>
                                </a:lnTo>
                                <a:lnTo>
                                  <a:pt x="185343" y="277054"/>
                                </a:lnTo>
                                <a:lnTo>
                                  <a:pt x="185276" y="276995"/>
                                </a:lnTo>
                                <a:lnTo>
                                  <a:pt x="185210" y="276936"/>
                                </a:lnTo>
                                <a:lnTo>
                                  <a:pt x="185143" y="276877"/>
                                </a:lnTo>
                                <a:lnTo>
                                  <a:pt x="185076" y="276818"/>
                                </a:lnTo>
                                <a:lnTo>
                                  <a:pt x="185009" y="276759"/>
                                </a:lnTo>
                                <a:lnTo>
                                  <a:pt x="184942" y="276700"/>
                                </a:lnTo>
                                <a:lnTo>
                                  <a:pt x="184876" y="276640"/>
                                </a:lnTo>
                                <a:lnTo>
                                  <a:pt x="184809" y="276581"/>
                                </a:lnTo>
                                <a:lnTo>
                                  <a:pt x="184742" y="276522"/>
                                </a:lnTo>
                                <a:lnTo>
                                  <a:pt x="184675" y="276463"/>
                                </a:lnTo>
                                <a:lnTo>
                                  <a:pt x="184608" y="276404"/>
                                </a:lnTo>
                                <a:lnTo>
                                  <a:pt x="184542" y="276345"/>
                                </a:lnTo>
                                <a:lnTo>
                                  <a:pt x="184475" y="276285"/>
                                </a:lnTo>
                                <a:lnTo>
                                  <a:pt x="184408" y="276226"/>
                                </a:lnTo>
                                <a:lnTo>
                                  <a:pt x="184341" y="276167"/>
                                </a:lnTo>
                                <a:lnTo>
                                  <a:pt x="184275" y="276107"/>
                                </a:lnTo>
                                <a:lnTo>
                                  <a:pt x="184208" y="276048"/>
                                </a:lnTo>
                                <a:lnTo>
                                  <a:pt x="184141" y="275989"/>
                                </a:lnTo>
                                <a:lnTo>
                                  <a:pt x="184074" y="275929"/>
                                </a:lnTo>
                                <a:lnTo>
                                  <a:pt x="184007" y="275870"/>
                                </a:lnTo>
                                <a:lnTo>
                                  <a:pt x="183941" y="275810"/>
                                </a:lnTo>
                                <a:lnTo>
                                  <a:pt x="183874" y="275751"/>
                                </a:lnTo>
                                <a:lnTo>
                                  <a:pt x="183807" y="275692"/>
                                </a:lnTo>
                                <a:lnTo>
                                  <a:pt x="183740" y="275632"/>
                                </a:lnTo>
                                <a:lnTo>
                                  <a:pt x="183673" y="275572"/>
                                </a:lnTo>
                                <a:lnTo>
                                  <a:pt x="183607" y="275513"/>
                                </a:lnTo>
                                <a:lnTo>
                                  <a:pt x="183540" y="275453"/>
                                </a:lnTo>
                                <a:lnTo>
                                  <a:pt x="183473" y="275394"/>
                                </a:lnTo>
                                <a:lnTo>
                                  <a:pt x="183406" y="275334"/>
                                </a:lnTo>
                                <a:lnTo>
                                  <a:pt x="183339" y="275274"/>
                                </a:lnTo>
                                <a:lnTo>
                                  <a:pt x="183273" y="275215"/>
                                </a:lnTo>
                                <a:lnTo>
                                  <a:pt x="183206" y="275155"/>
                                </a:lnTo>
                                <a:lnTo>
                                  <a:pt x="183139" y="275095"/>
                                </a:lnTo>
                                <a:lnTo>
                                  <a:pt x="183072" y="275036"/>
                                </a:lnTo>
                                <a:lnTo>
                                  <a:pt x="183006" y="274976"/>
                                </a:lnTo>
                                <a:lnTo>
                                  <a:pt x="182939" y="274916"/>
                                </a:lnTo>
                                <a:lnTo>
                                  <a:pt x="182872" y="274856"/>
                                </a:lnTo>
                                <a:lnTo>
                                  <a:pt x="182805" y="274796"/>
                                </a:lnTo>
                                <a:lnTo>
                                  <a:pt x="182738" y="274737"/>
                                </a:lnTo>
                                <a:lnTo>
                                  <a:pt x="182672" y="274677"/>
                                </a:lnTo>
                                <a:lnTo>
                                  <a:pt x="182605" y="274617"/>
                                </a:lnTo>
                                <a:lnTo>
                                  <a:pt x="182538" y="274557"/>
                                </a:lnTo>
                                <a:lnTo>
                                  <a:pt x="182471" y="274497"/>
                                </a:lnTo>
                                <a:lnTo>
                                  <a:pt x="182404" y="274437"/>
                                </a:lnTo>
                                <a:lnTo>
                                  <a:pt x="182338" y="274377"/>
                                </a:lnTo>
                                <a:lnTo>
                                  <a:pt x="182271" y="274317"/>
                                </a:lnTo>
                                <a:lnTo>
                                  <a:pt x="182204" y="274257"/>
                                </a:lnTo>
                                <a:lnTo>
                                  <a:pt x="182137" y="274197"/>
                                </a:lnTo>
                                <a:lnTo>
                                  <a:pt x="182070" y="274137"/>
                                </a:lnTo>
                                <a:lnTo>
                                  <a:pt x="182004" y="274077"/>
                                </a:lnTo>
                                <a:lnTo>
                                  <a:pt x="181937" y="274016"/>
                                </a:lnTo>
                                <a:lnTo>
                                  <a:pt x="181870" y="273956"/>
                                </a:lnTo>
                                <a:lnTo>
                                  <a:pt x="181803" y="273896"/>
                                </a:lnTo>
                                <a:lnTo>
                                  <a:pt x="181737" y="273836"/>
                                </a:lnTo>
                                <a:lnTo>
                                  <a:pt x="181670" y="273776"/>
                                </a:lnTo>
                                <a:lnTo>
                                  <a:pt x="181603" y="273715"/>
                                </a:lnTo>
                                <a:lnTo>
                                  <a:pt x="181536" y="273655"/>
                                </a:lnTo>
                                <a:lnTo>
                                  <a:pt x="181469" y="273595"/>
                                </a:lnTo>
                                <a:lnTo>
                                  <a:pt x="181403" y="273534"/>
                                </a:lnTo>
                                <a:lnTo>
                                  <a:pt x="181336" y="273474"/>
                                </a:lnTo>
                                <a:lnTo>
                                  <a:pt x="181269" y="273414"/>
                                </a:lnTo>
                                <a:lnTo>
                                  <a:pt x="181202" y="273353"/>
                                </a:lnTo>
                                <a:lnTo>
                                  <a:pt x="181135" y="273293"/>
                                </a:lnTo>
                                <a:lnTo>
                                  <a:pt x="181069" y="273232"/>
                                </a:lnTo>
                                <a:lnTo>
                                  <a:pt x="181002" y="273172"/>
                                </a:lnTo>
                                <a:lnTo>
                                  <a:pt x="180935" y="273111"/>
                                </a:lnTo>
                                <a:lnTo>
                                  <a:pt x="180868" y="273051"/>
                                </a:lnTo>
                                <a:lnTo>
                                  <a:pt x="180801" y="272990"/>
                                </a:lnTo>
                                <a:lnTo>
                                  <a:pt x="180735" y="272930"/>
                                </a:lnTo>
                                <a:lnTo>
                                  <a:pt x="180668" y="272869"/>
                                </a:lnTo>
                                <a:lnTo>
                                  <a:pt x="180601" y="272809"/>
                                </a:lnTo>
                                <a:lnTo>
                                  <a:pt x="180534" y="272748"/>
                                </a:lnTo>
                                <a:lnTo>
                                  <a:pt x="180467" y="272687"/>
                                </a:lnTo>
                                <a:lnTo>
                                  <a:pt x="180401" y="272627"/>
                                </a:lnTo>
                                <a:lnTo>
                                  <a:pt x="180334" y="272566"/>
                                </a:lnTo>
                                <a:lnTo>
                                  <a:pt x="180267" y="272505"/>
                                </a:lnTo>
                                <a:lnTo>
                                  <a:pt x="180200" y="272444"/>
                                </a:lnTo>
                                <a:lnTo>
                                  <a:pt x="180134" y="272384"/>
                                </a:lnTo>
                                <a:lnTo>
                                  <a:pt x="180067" y="272323"/>
                                </a:lnTo>
                                <a:lnTo>
                                  <a:pt x="180000" y="272262"/>
                                </a:lnTo>
                                <a:lnTo>
                                  <a:pt x="179933" y="272201"/>
                                </a:lnTo>
                                <a:lnTo>
                                  <a:pt x="179866" y="272140"/>
                                </a:lnTo>
                                <a:lnTo>
                                  <a:pt x="179800" y="272079"/>
                                </a:lnTo>
                                <a:lnTo>
                                  <a:pt x="179733" y="272018"/>
                                </a:lnTo>
                                <a:lnTo>
                                  <a:pt x="179666" y="271957"/>
                                </a:lnTo>
                                <a:lnTo>
                                  <a:pt x="179599" y="271896"/>
                                </a:lnTo>
                                <a:lnTo>
                                  <a:pt x="179532" y="271835"/>
                                </a:lnTo>
                                <a:lnTo>
                                  <a:pt x="179466" y="271774"/>
                                </a:lnTo>
                                <a:lnTo>
                                  <a:pt x="179399" y="271713"/>
                                </a:lnTo>
                                <a:lnTo>
                                  <a:pt x="179332" y="271652"/>
                                </a:lnTo>
                                <a:lnTo>
                                  <a:pt x="179265" y="271591"/>
                                </a:lnTo>
                                <a:lnTo>
                                  <a:pt x="179198" y="271530"/>
                                </a:lnTo>
                                <a:lnTo>
                                  <a:pt x="179132" y="271469"/>
                                </a:lnTo>
                                <a:lnTo>
                                  <a:pt x="179065" y="271408"/>
                                </a:lnTo>
                                <a:lnTo>
                                  <a:pt x="178998" y="271347"/>
                                </a:lnTo>
                                <a:lnTo>
                                  <a:pt x="178931" y="271285"/>
                                </a:lnTo>
                                <a:lnTo>
                                  <a:pt x="178865" y="271224"/>
                                </a:lnTo>
                                <a:lnTo>
                                  <a:pt x="178798" y="271163"/>
                                </a:lnTo>
                                <a:lnTo>
                                  <a:pt x="178731" y="271102"/>
                                </a:lnTo>
                                <a:lnTo>
                                  <a:pt x="178664" y="271040"/>
                                </a:lnTo>
                                <a:lnTo>
                                  <a:pt x="178597" y="270979"/>
                                </a:lnTo>
                                <a:lnTo>
                                  <a:pt x="178531" y="270918"/>
                                </a:lnTo>
                                <a:lnTo>
                                  <a:pt x="178464" y="270856"/>
                                </a:lnTo>
                                <a:lnTo>
                                  <a:pt x="178397" y="270795"/>
                                </a:lnTo>
                                <a:lnTo>
                                  <a:pt x="178330" y="270733"/>
                                </a:lnTo>
                                <a:lnTo>
                                  <a:pt x="178263" y="270672"/>
                                </a:lnTo>
                                <a:lnTo>
                                  <a:pt x="178197" y="270610"/>
                                </a:lnTo>
                                <a:lnTo>
                                  <a:pt x="178130" y="270549"/>
                                </a:lnTo>
                                <a:lnTo>
                                  <a:pt x="178063" y="270487"/>
                                </a:lnTo>
                                <a:lnTo>
                                  <a:pt x="177996" y="270426"/>
                                </a:lnTo>
                                <a:lnTo>
                                  <a:pt x="177929" y="270364"/>
                                </a:lnTo>
                                <a:lnTo>
                                  <a:pt x="177863" y="270303"/>
                                </a:lnTo>
                                <a:lnTo>
                                  <a:pt x="177796" y="270241"/>
                                </a:lnTo>
                                <a:lnTo>
                                  <a:pt x="177729" y="270179"/>
                                </a:lnTo>
                                <a:lnTo>
                                  <a:pt x="177662" y="270118"/>
                                </a:lnTo>
                                <a:lnTo>
                                  <a:pt x="177595" y="270056"/>
                                </a:lnTo>
                                <a:lnTo>
                                  <a:pt x="177529" y="269994"/>
                                </a:lnTo>
                                <a:lnTo>
                                  <a:pt x="177462" y="269933"/>
                                </a:lnTo>
                                <a:lnTo>
                                  <a:pt x="177395" y="269871"/>
                                </a:lnTo>
                                <a:lnTo>
                                  <a:pt x="177328" y="269809"/>
                                </a:lnTo>
                                <a:lnTo>
                                  <a:pt x="177262" y="269747"/>
                                </a:lnTo>
                                <a:lnTo>
                                  <a:pt x="177195" y="269685"/>
                                </a:lnTo>
                                <a:lnTo>
                                  <a:pt x="177128" y="269624"/>
                                </a:lnTo>
                                <a:lnTo>
                                  <a:pt x="177061" y="269562"/>
                                </a:lnTo>
                                <a:lnTo>
                                  <a:pt x="176994" y="269500"/>
                                </a:lnTo>
                                <a:lnTo>
                                  <a:pt x="176928" y="269438"/>
                                </a:lnTo>
                                <a:lnTo>
                                  <a:pt x="176861" y="269376"/>
                                </a:lnTo>
                                <a:lnTo>
                                  <a:pt x="176794" y="269314"/>
                                </a:lnTo>
                                <a:lnTo>
                                  <a:pt x="176727" y="269252"/>
                                </a:lnTo>
                                <a:lnTo>
                                  <a:pt x="176660" y="269190"/>
                                </a:lnTo>
                                <a:lnTo>
                                  <a:pt x="176594" y="269128"/>
                                </a:lnTo>
                                <a:lnTo>
                                  <a:pt x="176527" y="269066"/>
                                </a:lnTo>
                                <a:lnTo>
                                  <a:pt x="176460" y="269004"/>
                                </a:lnTo>
                                <a:lnTo>
                                  <a:pt x="176393" y="268941"/>
                                </a:lnTo>
                                <a:lnTo>
                                  <a:pt x="176326" y="268879"/>
                                </a:lnTo>
                                <a:lnTo>
                                  <a:pt x="176260" y="268817"/>
                                </a:lnTo>
                                <a:lnTo>
                                  <a:pt x="176193" y="268755"/>
                                </a:lnTo>
                                <a:lnTo>
                                  <a:pt x="176126" y="268693"/>
                                </a:lnTo>
                                <a:lnTo>
                                  <a:pt x="176059" y="268630"/>
                                </a:lnTo>
                                <a:lnTo>
                                  <a:pt x="175993" y="268568"/>
                                </a:lnTo>
                                <a:lnTo>
                                  <a:pt x="175926" y="268506"/>
                                </a:lnTo>
                                <a:lnTo>
                                  <a:pt x="175859" y="268444"/>
                                </a:lnTo>
                                <a:lnTo>
                                  <a:pt x="175792" y="268381"/>
                                </a:lnTo>
                                <a:lnTo>
                                  <a:pt x="175725" y="268319"/>
                                </a:lnTo>
                                <a:lnTo>
                                  <a:pt x="175659" y="268256"/>
                                </a:lnTo>
                                <a:lnTo>
                                  <a:pt x="175592" y="268194"/>
                                </a:lnTo>
                                <a:lnTo>
                                  <a:pt x="175525" y="268132"/>
                                </a:lnTo>
                                <a:lnTo>
                                  <a:pt x="175458" y="268069"/>
                                </a:lnTo>
                                <a:lnTo>
                                  <a:pt x="175391" y="268007"/>
                                </a:lnTo>
                                <a:lnTo>
                                  <a:pt x="175325" y="267944"/>
                                </a:lnTo>
                                <a:lnTo>
                                  <a:pt x="175258" y="267882"/>
                                </a:lnTo>
                                <a:lnTo>
                                  <a:pt x="175191" y="267819"/>
                                </a:lnTo>
                                <a:lnTo>
                                  <a:pt x="175124" y="267756"/>
                                </a:lnTo>
                                <a:lnTo>
                                  <a:pt x="175057" y="267694"/>
                                </a:lnTo>
                                <a:lnTo>
                                  <a:pt x="174991" y="267631"/>
                                </a:lnTo>
                                <a:lnTo>
                                  <a:pt x="174924" y="267568"/>
                                </a:lnTo>
                                <a:lnTo>
                                  <a:pt x="174857" y="267506"/>
                                </a:lnTo>
                                <a:lnTo>
                                  <a:pt x="174790" y="267443"/>
                                </a:lnTo>
                                <a:lnTo>
                                  <a:pt x="174724" y="267380"/>
                                </a:lnTo>
                                <a:lnTo>
                                  <a:pt x="174657" y="267318"/>
                                </a:lnTo>
                                <a:lnTo>
                                  <a:pt x="174590" y="267255"/>
                                </a:lnTo>
                                <a:lnTo>
                                  <a:pt x="174523" y="267192"/>
                                </a:lnTo>
                                <a:lnTo>
                                  <a:pt x="174456" y="267129"/>
                                </a:lnTo>
                                <a:lnTo>
                                  <a:pt x="174390" y="267066"/>
                                </a:lnTo>
                                <a:lnTo>
                                  <a:pt x="174323" y="267003"/>
                                </a:lnTo>
                                <a:lnTo>
                                  <a:pt x="174256" y="266940"/>
                                </a:lnTo>
                                <a:lnTo>
                                  <a:pt x="174189" y="266878"/>
                                </a:lnTo>
                                <a:lnTo>
                                  <a:pt x="174122" y="266815"/>
                                </a:lnTo>
                                <a:lnTo>
                                  <a:pt x="174056" y="266752"/>
                                </a:lnTo>
                                <a:lnTo>
                                  <a:pt x="173989" y="266689"/>
                                </a:lnTo>
                                <a:lnTo>
                                  <a:pt x="173922" y="266626"/>
                                </a:lnTo>
                                <a:lnTo>
                                  <a:pt x="173855" y="266562"/>
                                </a:lnTo>
                                <a:lnTo>
                                  <a:pt x="173788" y="266499"/>
                                </a:lnTo>
                                <a:lnTo>
                                  <a:pt x="173722" y="266436"/>
                                </a:lnTo>
                                <a:lnTo>
                                  <a:pt x="173655" y="266373"/>
                                </a:lnTo>
                                <a:lnTo>
                                  <a:pt x="173588" y="266310"/>
                                </a:lnTo>
                                <a:lnTo>
                                  <a:pt x="173521" y="266247"/>
                                </a:lnTo>
                                <a:lnTo>
                                  <a:pt x="173454" y="266184"/>
                                </a:lnTo>
                                <a:lnTo>
                                  <a:pt x="173388" y="266120"/>
                                </a:lnTo>
                                <a:lnTo>
                                  <a:pt x="173321" y="266057"/>
                                </a:lnTo>
                                <a:lnTo>
                                  <a:pt x="173254" y="265994"/>
                                </a:lnTo>
                                <a:lnTo>
                                  <a:pt x="173187" y="265931"/>
                                </a:lnTo>
                                <a:lnTo>
                                  <a:pt x="173121" y="265867"/>
                                </a:lnTo>
                                <a:lnTo>
                                  <a:pt x="173054" y="265804"/>
                                </a:lnTo>
                                <a:lnTo>
                                  <a:pt x="172987" y="265741"/>
                                </a:lnTo>
                                <a:lnTo>
                                  <a:pt x="172920" y="265677"/>
                                </a:lnTo>
                                <a:lnTo>
                                  <a:pt x="172853" y="265614"/>
                                </a:lnTo>
                                <a:lnTo>
                                  <a:pt x="172787" y="265550"/>
                                </a:lnTo>
                                <a:lnTo>
                                  <a:pt x="172720" y="265487"/>
                                </a:lnTo>
                                <a:lnTo>
                                  <a:pt x="172653" y="265423"/>
                                </a:lnTo>
                                <a:lnTo>
                                  <a:pt x="172586" y="265360"/>
                                </a:lnTo>
                                <a:lnTo>
                                  <a:pt x="172519" y="265296"/>
                                </a:lnTo>
                                <a:lnTo>
                                  <a:pt x="172453" y="265233"/>
                                </a:lnTo>
                                <a:lnTo>
                                  <a:pt x="172386" y="265169"/>
                                </a:lnTo>
                                <a:lnTo>
                                  <a:pt x="172319" y="265105"/>
                                </a:lnTo>
                                <a:lnTo>
                                  <a:pt x="172252" y="265042"/>
                                </a:lnTo>
                                <a:lnTo>
                                  <a:pt x="172185" y="264978"/>
                                </a:lnTo>
                                <a:lnTo>
                                  <a:pt x="172119" y="264914"/>
                                </a:lnTo>
                                <a:lnTo>
                                  <a:pt x="172052" y="264851"/>
                                </a:lnTo>
                                <a:lnTo>
                                  <a:pt x="171985" y="264787"/>
                                </a:lnTo>
                                <a:lnTo>
                                  <a:pt x="171918" y="264723"/>
                                </a:lnTo>
                                <a:lnTo>
                                  <a:pt x="171852" y="264659"/>
                                </a:lnTo>
                                <a:lnTo>
                                  <a:pt x="171785" y="264596"/>
                                </a:lnTo>
                                <a:lnTo>
                                  <a:pt x="171718" y="264532"/>
                                </a:lnTo>
                                <a:lnTo>
                                  <a:pt x="171651" y="264468"/>
                                </a:lnTo>
                                <a:lnTo>
                                  <a:pt x="171584" y="264404"/>
                                </a:lnTo>
                                <a:lnTo>
                                  <a:pt x="171518" y="264340"/>
                                </a:lnTo>
                                <a:lnTo>
                                  <a:pt x="171451" y="264276"/>
                                </a:lnTo>
                                <a:lnTo>
                                  <a:pt x="171384" y="264212"/>
                                </a:lnTo>
                                <a:lnTo>
                                  <a:pt x="171317" y="264148"/>
                                </a:lnTo>
                                <a:lnTo>
                                  <a:pt x="171250" y="264084"/>
                                </a:lnTo>
                                <a:lnTo>
                                  <a:pt x="171184" y="264020"/>
                                </a:lnTo>
                                <a:lnTo>
                                  <a:pt x="171117" y="263956"/>
                                </a:lnTo>
                                <a:lnTo>
                                  <a:pt x="171050" y="263892"/>
                                </a:lnTo>
                                <a:lnTo>
                                  <a:pt x="170983" y="263828"/>
                                </a:lnTo>
                                <a:lnTo>
                                  <a:pt x="170916" y="263764"/>
                                </a:lnTo>
                                <a:lnTo>
                                  <a:pt x="170850" y="263700"/>
                                </a:lnTo>
                                <a:lnTo>
                                  <a:pt x="170783" y="263635"/>
                                </a:lnTo>
                                <a:lnTo>
                                  <a:pt x="170716" y="263571"/>
                                </a:lnTo>
                                <a:lnTo>
                                  <a:pt x="170649" y="263507"/>
                                </a:lnTo>
                                <a:lnTo>
                                  <a:pt x="170582" y="263443"/>
                                </a:lnTo>
                                <a:lnTo>
                                  <a:pt x="170516" y="263378"/>
                                </a:lnTo>
                                <a:lnTo>
                                  <a:pt x="170449" y="263314"/>
                                </a:lnTo>
                                <a:lnTo>
                                  <a:pt x="170382" y="263250"/>
                                </a:lnTo>
                                <a:lnTo>
                                  <a:pt x="170315" y="263185"/>
                                </a:lnTo>
                                <a:lnTo>
                                  <a:pt x="170249" y="263121"/>
                                </a:lnTo>
                                <a:lnTo>
                                  <a:pt x="170182" y="263057"/>
                                </a:lnTo>
                                <a:lnTo>
                                  <a:pt x="170115" y="262992"/>
                                </a:lnTo>
                                <a:lnTo>
                                  <a:pt x="170048" y="262928"/>
                                </a:lnTo>
                                <a:lnTo>
                                  <a:pt x="169981" y="262863"/>
                                </a:lnTo>
                                <a:lnTo>
                                  <a:pt x="169915" y="262799"/>
                                </a:lnTo>
                                <a:lnTo>
                                  <a:pt x="169848" y="262734"/>
                                </a:lnTo>
                                <a:lnTo>
                                  <a:pt x="169781" y="262670"/>
                                </a:lnTo>
                                <a:lnTo>
                                  <a:pt x="169714" y="262605"/>
                                </a:lnTo>
                                <a:lnTo>
                                  <a:pt x="169647" y="262540"/>
                                </a:lnTo>
                                <a:lnTo>
                                  <a:pt x="169581" y="262476"/>
                                </a:lnTo>
                                <a:lnTo>
                                  <a:pt x="169514" y="262411"/>
                                </a:lnTo>
                                <a:lnTo>
                                  <a:pt x="169447" y="262346"/>
                                </a:lnTo>
                                <a:lnTo>
                                  <a:pt x="169380" y="262282"/>
                                </a:lnTo>
                                <a:lnTo>
                                  <a:pt x="169313" y="262217"/>
                                </a:lnTo>
                                <a:lnTo>
                                  <a:pt x="169247" y="262152"/>
                                </a:lnTo>
                                <a:lnTo>
                                  <a:pt x="169180" y="262087"/>
                                </a:lnTo>
                                <a:lnTo>
                                  <a:pt x="169113" y="262023"/>
                                </a:lnTo>
                                <a:lnTo>
                                  <a:pt x="169046" y="261958"/>
                                </a:lnTo>
                                <a:lnTo>
                                  <a:pt x="168980" y="261893"/>
                                </a:lnTo>
                                <a:lnTo>
                                  <a:pt x="168913" y="261828"/>
                                </a:lnTo>
                                <a:lnTo>
                                  <a:pt x="168846" y="261763"/>
                                </a:lnTo>
                                <a:lnTo>
                                  <a:pt x="168779" y="261698"/>
                                </a:lnTo>
                                <a:lnTo>
                                  <a:pt x="168712" y="261633"/>
                                </a:lnTo>
                                <a:lnTo>
                                  <a:pt x="168646" y="261568"/>
                                </a:lnTo>
                                <a:lnTo>
                                  <a:pt x="168579" y="261503"/>
                                </a:lnTo>
                                <a:lnTo>
                                  <a:pt x="168512" y="261438"/>
                                </a:lnTo>
                                <a:lnTo>
                                  <a:pt x="168445" y="261373"/>
                                </a:lnTo>
                                <a:lnTo>
                                  <a:pt x="168378" y="261308"/>
                                </a:lnTo>
                                <a:lnTo>
                                  <a:pt x="168312" y="261243"/>
                                </a:lnTo>
                                <a:lnTo>
                                  <a:pt x="168245" y="261178"/>
                                </a:lnTo>
                                <a:lnTo>
                                  <a:pt x="168178" y="261113"/>
                                </a:lnTo>
                                <a:lnTo>
                                  <a:pt x="168111" y="261047"/>
                                </a:lnTo>
                                <a:lnTo>
                                  <a:pt x="168044" y="260982"/>
                                </a:lnTo>
                                <a:lnTo>
                                  <a:pt x="167978" y="260917"/>
                                </a:lnTo>
                                <a:lnTo>
                                  <a:pt x="167911" y="260852"/>
                                </a:lnTo>
                                <a:lnTo>
                                  <a:pt x="167844" y="260786"/>
                                </a:lnTo>
                                <a:lnTo>
                                  <a:pt x="167777" y="260721"/>
                                </a:lnTo>
                                <a:lnTo>
                                  <a:pt x="167710" y="260656"/>
                                </a:lnTo>
                                <a:lnTo>
                                  <a:pt x="167644" y="260590"/>
                                </a:lnTo>
                                <a:lnTo>
                                  <a:pt x="167577" y="260525"/>
                                </a:lnTo>
                                <a:lnTo>
                                  <a:pt x="167510" y="260459"/>
                                </a:lnTo>
                                <a:lnTo>
                                  <a:pt x="167443" y="260394"/>
                                </a:lnTo>
                                <a:lnTo>
                                  <a:pt x="167377" y="260329"/>
                                </a:lnTo>
                                <a:lnTo>
                                  <a:pt x="167310" y="260263"/>
                                </a:lnTo>
                                <a:lnTo>
                                  <a:pt x="167243" y="260198"/>
                                </a:lnTo>
                                <a:lnTo>
                                  <a:pt x="167176" y="260132"/>
                                </a:lnTo>
                                <a:lnTo>
                                  <a:pt x="167109" y="260066"/>
                                </a:lnTo>
                                <a:lnTo>
                                  <a:pt x="167043" y="260001"/>
                                </a:lnTo>
                                <a:lnTo>
                                  <a:pt x="166976" y="259935"/>
                                </a:lnTo>
                                <a:lnTo>
                                  <a:pt x="166909" y="259870"/>
                                </a:lnTo>
                                <a:lnTo>
                                  <a:pt x="166842" y="259804"/>
                                </a:lnTo>
                                <a:lnTo>
                                  <a:pt x="166775" y="259738"/>
                                </a:lnTo>
                                <a:lnTo>
                                  <a:pt x="166709" y="259673"/>
                                </a:lnTo>
                                <a:lnTo>
                                  <a:pt x="166642" y="259607"/>
                                </a:lnTo>
                                <a:lnTo>
                                  <a:pt x="166575" y="259541"/>
                                </a:lnTo>
                                <a:lnTo>
                                  <a:pt x="166508" y="259475"/>
                                </a:lnTo>
                                <a:lnTo>
                                  <a:pt x="166441" y="259409"/>
                                </a:lnTo>
                                <a:lnTo>
                                  <a:pt x="166375" y="259344"/>
                                </a:lnTo>
                                <a:lnTo>
                                  <a:pt x="166308" y="259278"/>
                                </a:lnTo>
                                <a:lnTo>
                                  <a:pt x="166241" y="259212"/>
                                </a:lnTo>
                                <a:lnTo>
                                  <a:pt x="166174" y="259146"/>
                                </a:lnTo>
                                <a:lnTo>
                                  <a:pt x="166108" y="259080"/>
                                </a:lnTo>
                                <a:lnTo>
                                  <a:pt x="166041" y="259014"/>
                                </a:lnTo>
                                <a:lnTo>
                                  <a:pt x="165974" y="258948"/>
                                </a:lnTo>
                                <a:lnTo>
                                  <a:pt x="165907" y="258882"/>
                                </a:lnTo>
                                <a:lnTo>
                                  <a:pt x="165840" y="258816"/>
                                </a:lnTo>
                                <a:lnTo>
                                  <a:pt x="165774" y="258750"/>
                                </a:lnTo>
                                <a:lnTo>
                                  <a:pt x="165707" y="258684"/>
                                </a:lnTo>
                                <a:lnTo>
                                  <a:pt x="165640" y="258618"/>
                                </a:lnTo>
                                <a:lnTo>
                                  <a:pt x="165573" y="258552"/>
                                </a:lnTo>
                                <a:lnTo>
                                  <a:pt x="165506" y="258485"/>
                                </a:lnTo>
                                <a:lnTo>
                                  <a:pt x="165440" y="258419"/>
                                </a:lnTo>
                                <a:lnTo>
                                  <a:pt x="165373" y="258353"/>
                                </a:lnTo>
                                <a:lnTo>
                                  <a:pt x="165306" y="258287"/>
                                </a:lnTo>
                                <a:lnTo>
                                  <a:pt x="165239" y="258220"/>
                                </a:lnTo>
                                <a:lnTo>
                                  <a:pt x="165172" y="258154"/>
                                </a:lnTo>
                                <a:lnTo>
                                  <a:pt x="165106" y="258088"/>
                                </a:lnTo>
                                <a:lnTo>
                                  <a:pt x="165039" y="258021"/>
                                </a:lnTo>
                                <a:lnTo>
                                  <a:pt x="164972" y="257955"/>
                                </a:lnTo>
                                <a:lnTo>
                                  <a:pt x="164905" y="257889"/>
                                </a:lnTo>
                                <a:lnTo>
                                  <a:pt x="164839" y="257822"/>
                                </a:lnTo>
                                <a:lnTo>
                                  <a:pt x="164772" y="257756"/>
                                </a:lnTo>
                                <a:lnTo>
                                  <a:pt x="164705" y="257689"/>
                                </a:lnTo>
                                <a:lnTo>
                                  <a:pt x="164638" y="257623"/>
                                </a:lnTo>
                                <a:lnTo>
                                  <a:pt x="164571" y="257556"/>
                                </a:lnTo>
                                <a:lnTo>
                                  <a:pt x="164505" y="257490"/>
                                </a:lnTo>
                                <a:lnTo>
                                  <a:pt x="164438" y="257423"/>
                                </a:lnTo>
                                <a:lnTo>
                                  <a:pt x="164371" y="257357"/>
                                </a:lnTo>
                                <a:lnTo>
                                  <a:pt x="164304" y="257290"/>
                                </a:lnTo>
                                <a:lnTo>
                                  <a:pt x="164237" y="257223"/>
                                </a:lnTo>
                                <a:lnTo>
                                  <a:pt x="164171" y="257157"/>
                                </a:lnTo>
                                <a:lnTo>
                                  <a:pt x="164104" y="257090"/>
                                </a:lnTo>
                                <a:lnTo>
                                  <a:pt x="164037" y="257023"/>
                                </a:lnTo>
                                <a:lnTo>
                                  <a:pt x="163970" y="256956"/>
                                </a:lnTo>
                                <a:lnTo>
                                  <a:pt x="163903" y="256890"/>
                                </a:lnTo>
                                <a:lnTo>
                                  <a:pt x="163837" y="256823"/>
                                </a:lnTo>
                                <a:lnTo>
                                  <a:pt x="163770" y="256756"/>
                                </a:lnTo>
                                <a:lnTo>
                                  <a:pt x="163703" y="256689"/>
                                </a:lnTo>
                                <a:lnTo>
                                  <a:pt x="163636" y="256622"/>
                                </a:lnTo>
                                <a:lnTo>
                                  <a:pt x="163569" y="256555"/>
                                </a:lnTo>
                                <a:lnTo>
                                  <a:pt x="163503" y="256488"/>
                                </a:lnTo>
                                <a:lnTo>
                                  <a:pt x="163436" y="256421"/>
                                </a:lnTo>
                                <a:lnTo>
                                  <a:pt x="163369" y="256354"/>
                                </a:lnTo>
                                <a:lnTo>
                                  <a:pt x="163302" y="256287"/>
                                </a:lnTo>
                                <a:lnTo>
                                  <a:pt x="163236" y="256220"/>
                                </a:lnTo>
                                <a:lnTo>
                                  <a:pt x="163169" y="256153"/>
                                </a:lnTo>
                                <a:lnTo>
                                  <a:pt x="163102" y="256086"/>
                                </a:lnTo>
                                <a:lnTo>
                                  <a:pt x="163035" y="256019"/>
                                </a:lnTo>
                                <a:lnTo>
                                  <a:pt x="162968" y="255952"/>
                                </a:lnTo>
                                <a:lnTo>
                                  <a:pt x="162902" y="255885"/>
                                </a:lnTo>
                                <a:lnTo>
                                  <a:pt x="162835" y="255818"/>
                                </a:lnTo>
                                <a:lnTo>
                                  <a:pt x="162768" y="255750"/>
                                </a:lnTo>
                                <a:lnTo>
                                  <a:pt x="162701" y="255683"/>
                                </a:lnTo>
                                <a:lnTo>
                                  <a:pt x="162634" y="255616"/>
                                </a:lnTo>
                                <a:lnTo>
                                  <a:pt x="162568" y="255549"/>
                                </a:lnTo>
                                <a:lnTo>
                                  <a:pt x="162501" y="255481"/>
                                </a:lnTo>
                                <a:lnTo>
                                  <a:pt x="162434" y="255414"/>
                                </a:lnTo>
                                <a:lnTo>
                                  <a:pt x="162367" y="255346"/>
                                </a:lnTo>
                                <a:lnTo>
                                  <a:pt x="162300" y="255279"/>
                                </a:lnTo>
                                <a:lnTo>
                                  <a:pt x="162234" y="255212"/>
                                </a:lnTo>
                                <a:lnTo>
                                  <a:pt x="162167" y="255144"/>
                                </a:lnTo>
                                <a:lnTo>
                                  <a:pt x="162100" y="255077"/>
                                </a:lnTo>
                                <a:lnTo>
                                  <a:pt x="162033" y="255009"/>
                                </a:lnTo>
                                <a:lnTo>
                                  <a:pt x="161967" y="254942"/>
                                </a:lnTo>
                                <a:lnTo>
                                  <a:pt x="161900" y="254874"/>
                                </a:lnTo>
                                <a:lnTo>
                                  <a:pt x="161833" y="254807"/>
                                </a:lnTo>
                                <a:lnTo>
                                  <a:pt x="161766" y="254739"/>
                                </a:lnTo>
                                <a:lnTo>
                                  <a:pt x="161699" y="254671"/>
                                </a:lnTo>
                                <a:lnTo>
                                  <a:pt x="161633" y="254604"/>
                                </a:lnTo>
                                <a:lnTo>
                                  <a:pt x="161566" y="254536"/>
                                </a:lnTo>
                                <a:lnTo>
                                  <a:pt x="161499" y="254468"/>
                                </a:lnTo>
                                <a:lnTo>
                                  <a:pt x="161432" y="254401"/>
                                </a:lnTo>
                                <a:lnTo>
                                  <a:pt x="161365" y="254333"/>
                                </a:lnTo>
                                <a:lnTo>
                                  <a:pt x="161299" y="254265"/>
                                </a:lnTo>
                                <a:lnTo>
                                  <a:pt x="161232" y="254197"/>
                                </a:lnTo>
                                <a:lnTo>
                                  <a:pt x="161165" y="254129"/>
                                </a:lnTo>
                                <a:lnTo>
                                  <a:pt x="161098" y="254061"/>
                                </a:lnTo>
                                <a:lnTo>
                                  <a:pt x="161031" y="253994"/>
                                </a:lnTo>
                                <a:lnTo>
                                  <a:pt x="160965" y="253926"/>
                                </a:lnTo>
                                <a:lnTo>
                                  <a:pt x="160898" y="253858"/>
                                </a:lnTo>
                                <a:lnTo>
                                  <a:pt x="160831" y="253790"/>
                                </a:lnTo>
                                <a:lnTo>
                                  <a:pt x="160764" y="253722"/>
                                </a:lnTo>
                                <a:lnTo>
                                  <a:pt x="160697" y="253654"/>
                                </a:lnTo>
                                <a:lnTo>
                                  <a:pt x="160631" y="253586"/>
                                </a:lnTo>
                                <a:lnTo>
                                  <a:pt x="160564" y="253518"/>
                                </a:lnTo>
                                <a:lnTo>
                                  <a:pt x="160497" y="253450"/>
                                </a:lnTo>
                                <a:lnTo>
                                  <a:pt x="160430" y="253381"/>
                                </a:lnTo>
                                <a:lnTo>
                                  <a:pt x="160364" y="253313"/>
                                </a:lnTo>
                                <a:lnTo>
                                  <a:pt x="160297" y="253245"/>
                                </a:lnTo>
                                <a:lnTo>
                                  <a:pt x="160230" y="253177"/>
                                </a:lnTo>
                                <a:lnTo>
                                  <a:pt x="160163" y="253109"/>
                                </a:lnTo>
                                <a:lnTo>
                                  <a:pt x="160096" y="253040"/>
                                </a:lnTo>
                                <a:lnTo>
                                  <a:pt x="160030" y="252972"/>
                                </a:lnTo>
                                <a:lnTo>
                                  <a:pt x="159963" y="252904"/>
                                </a:lnTo>
                                <a:lnTo>
                                  <a:pt x="159896" y="252836"/>
                                </a:lnTo>
                                <a:lnTo>
                                  <a:pt x="159829" y="252767"/>
                                </a:lnTo>
                                <a:lnTo>
                                  <a:pt x="159762" y="252699"/>
                                </a:lnTo>
                                <a:lnTo>
                                  <a:pt x="159696" y="252630"/>
                                </a:lnTo>
                                <a:lnTo>
                                  <a:pt x="159629" y="252562"/>
                                </a:lnTo>
                                <a:lnTo>
                                  <a:pt x="159562" y="252494"/>
                                </a:lnTo>
                                <a:lnTo>
                                  <a:pt x="159495" y="252425"/>
                                </a:lnTo>
                                <a:lnTo>
                                  <a:pt x="159428" y="252357"/>
                                </a:lnTo>
                                <a:lnTo>
                                  <a:pt x="159362" y="252288"/>
                                </a:lnTo>
                                <a:lnTo>
                                  <a:pt x="159295" y="252219"/>
                                </a:lnTo>
                                <a:lnTo>
                                  <a:pt x="159228" y="252151"/>
                                </a:lnTo>
                                <a:lnTo>
                                  <a:pt x="159161" y="252082"/>
                                </a:lnTo>
                                <a:lnTo>
                                  <a:pt x="159095" y="252014"/>
                                </a:lnTo>
                                <a:lnTo>
                                  <a:pt x="159028" y="251945"/>
                                </a:lnTo>
                                <a:lnTo>
                                  <a:pt x="158961" y="251876"/>
                                </a:lnTo>
                                <a:lnTo>
                                  <a:pt x="158894" y="251807"/>
                                </a:lnTo>
                                <a:lnTo>
                                  <a:pt x="158827" y="251739"/>
                                </a:lnTo>
                                <a:lnTo>
                                  <a:pt x="158761" y="251670"/>
                                </a:lnTo>
                                <a:lnTo>
                                  <a:pt x="158694" y="251601"/>
                                </a:lnTo>
                                <a:lnTo>
                                  <a:pt x="158627" y="251532"/>
                                </a:lnTo>
                                <a:lnTo>
                                  <a:pt x="158560" y="251464"/>
                                </a:lnTo>
                                <a:lnTo>
                                  <a:pt x="158493" y="251395"/>
                                </a:lnTo>
                                <a:lnTo>
                                  <a:pt x="158427" y="251326"/>
                                </a:lnTo>
                                <a:lnTo>
                                  <a:pt x="158360" y="251257"/>
                                </a:lnTo>
                                <a:lnTo>
                                  <a:pt x="158293" y="251188"/>
                                </a:lnTo>
                                <a:lnTo>
                                  <a:pt x="158226" y="251119"/>
                                </a:lnTo>
                                <a:lnTo>
                                  <a:pt x="158159" y="251050"/>
                                </a:lnTo>
                                <a:lnTo>
                                  <a:pt x="158093" y="250981"/>
                                </a:lnTo>
                                <a:lnTo>
                                  <a:pt x="158026" y="250912"/>
                                </a:lnTo>
                                <a:lnTo>
                                  <a:pt x="157959" y="250843"/>
                                </a:lnTo>
                                <a:lnTo>
                                  <a:pt x="157892" y="250774"/>
                                </a:lnTo>
                                <a:lnTo>
                                  <a:pt x="157826" y="250704"/>
                                </a:lnTo>
                                <a:lnTo>
                                  <a:pt x="157759" y="250635"/>
                                </a:lnTo>
                                <a:lnTo>
                                  <a:pt x="157692" y="250566"/>
                                </a:lnTo>
                                <a:lnTo>
                                  <a:pt x="157625" y="250497"/>
                                </a:lnTo>
                                <a:lnTo>
                                  <a:pt x="157558" y="250428"/>
                                </a:lnTo>
                                <a:lnTo>
                                  <a:pt x="157492" y="250358"/>
                                </a:lnTo>
                                <a:lnTo>
                                  <a:pt x="157425" y="250289"/>
                                </a:lnTo>
                                <a:lnTo>
                                  <a:pt x="157358" y="250220"/>
                                </a:lnTo>
                                <a:lnTo>
                                  <a:pt x="157291" y="250150"/>
                                </a:lnTo>
                                <a:lnTo>
                                  <a:pt x="157224" y="250081"/>
                                </a:lnTo>
                                <a:lnTo>
                                  <a:pt x="157158" y="250012"/>
                                </a:lnTo>
                                <a:lnTo>
                                  <a:pt x="157091" y="249942"/>
                                </a:lnTo>
                                <a:lnTo>
                                  <a:pt x="157024" y="249873"/>
                                </a:lnTo>
                                <a:lnTo>
                                  <a:pt x="156957" y="249803"/>
                                </a:lnTo>
                                <a:lnTo>
                                  <a:pt x="156890" y="249734"/>
                                </a:lnTo>
                                <a:lnTo>
                                  <a:pt x="156824" y="249664"/>
                                </a:lnTo>
                                <a:lnTo>
                                  <a:pt x="156757" y="249595"/>
                                </a:lnTo>
                                <a:lnTo>
                                  <a:pt x="156690" y="249525"/>
                                </a:lnTo>
                                <a:lnTo>
                                  <a:pt x="156623" y="249455"/>
                                </a:lnTo>
                                <a:lnTo>
                                  <a:pt x="156556" y="249386"/>
                                </a:lnTo>
                                <a:lnTo>
                                  <a:pt x="156490" y="249316"/>
                                </a:lnTo>
                                <a:lnTo>
                                  <a:pt x="156423" y="249246"/>
                                </a:lnTo>
                                <a:lnTo>
                                  <a:pt x="156356" y="249177"/>
                                </a:lnTo>
                                <a:lnTo>
                                  <a:pt x="156289" y="249107"/>
                                </a:lnTo>
                                <a:lnTo>
                                  <a:pt x="156223" y="249037"/>
                                </a:lnTo>
                                <a:lnTo>
                                  <a:pt x="156156" y="248967"/>
                                </a:lnTo>
                                <a:lnTo>
                                  <a:pt x="156089" y="248898"/>
                                </a:lnTo>
                                <a:lnTo>
                                  <a:pt x="156022" y="248828"/>
                                </a:lnTo>
                                <a:lnTo>
                                  <a:pt x="155955" y="248758"/>
                                </a:lnTo>
                                <a:lnTo>
                                  <a:pt x="155889" y="248688"/>
                                </a:lnTo>
                                <a:lnTo>
                                  <a:pt x="155822" y="248618"/>
                                </a:lnTo>
                                <a:lnTo>
                                  <a:pt x="155755" y="248548"/>
                                </a:lnTo>
                                <a:lnTo>
                                  <a:pt x="155688" y="248478"/>
                                </a:lnTo>
                                <a:lnTo>
                                  <a:pt x="155621" y="248408"/>
                                </a:lnTo>
                                <a:lnTo>
                                  <a:pt x="155555" y="248338"/>
                                </a:lnTo>
                                <a:lnTo>
                                  <a:pt x="155488" y="248268"/>
                                </a:lnTo>
                                <a:lnTo>
                                  <a:pt x="155421" y="248198"/>
                                </a:lnTo>
                                <a:lnTo>
                                  <a:pt x="155354" y="248128"/>
                                </a:lnTo>
                                <a:lnTo>
                                  <a:pt x="155287" y="248058"/>
                                </a:lnTo>
                                <a:lnTo>
                                  <a:pt x="155221" y="247988"/>
                                </a:lnTo>
                                <a:lnTo>
                                  <a:pt x="155154" y="247917"/>
                                </a:lnTo>
                                <a:lnTo>
                                  <a:pt x="155087" y="247847"/>
                                </a:lnTo>
                                <a:lnTo>
                                  <a:pt x="155020" y="247777"/>
                                </a:lnTo>
                                <a:lnTo>
                                  <a:pt x="154954" y="247707"/>
                                </a:lnTo>
                                <a:lnTo>
                                  <a:pt x="154887" y="247636"/>
                                </a:lnTo>
                                <a:lnTo>
                                  <a:pt x="154820" y="247566"/>
                                </a:lnTo>
                                <a:lnTo>
                                  <a:pt x="154753" y="247496"/>
                                </a:lnTo>
                                <a:lnTo>
                                  <a:pt x="154686" y="247425"/>
                                </a:lnTo>
                                <a:lnTo>
                                  <a:pt x="154620" y="247355"/>
                                </a:lnTo>
                                <a:lnTo>
                                  <a:pt x="154553" y="247284"/>
                                </a:lnTo>
                                <a:lnTo>
                                  <a:pt x="154486" y="247214"/>
                                </a:lnTo>
                                <a:lnTo>
                                  <a:pt x="154419" y="247144"/>
                                </a:lnTo>
                                <a:lnTo>
                                  <a:pt x="154352" y="247073"/>
                                </a:lnTo>
                                <a:lnTo>
                                  <a:pt x="154286" y="247003"/>
                                </a:lnTo>
                                <a:lnTo>
                                  <a:pt x="154219" y="246932"/>
                                </a:lnTo>
                                <a:lnTo>
                                  <a:pt x="154152" y="246861"/>
                                </a:lnTo>
                                <a:lnTo>
                                  <a:pt x="154085" y="246791"/>
                                </a:lnTo>
                                <a:lnTo>
                                  <a:pt x="154018" y="246720"/>
                                </a:lnTo>
                                <a:lnTo>
                                  <a:pt x="153952" y="246649"/>
                                </a:lnTo>
                                <a:lnTo>
                                  <a:pt x="153885" y="246579"/>
                                </a:lnTo>
                                <a:lnTo>
                                  <a:pt x="153818" y="246508"/>
                                </a:lnTo>
                                <a:lnTo>
                                  <a:pt x="153751" y="246437"/>
                                </a:lnTo>
                                <a:lnTo>
                                  <a:pt x="153684" y="246367"/>
                                </a:lnTo>
                                <a:lnTo>
                                  <a:pt x="153618" y="246296"/>
                                </a:lnTo>
                                <a:lnTo>
                                  <a:pt x="153551" y="246225"/>
                                </a:lnTo>
                                <a:lnTo>
                                  <a:pt x="153484" y="246154"/>
                                </a:lnTo>
                                <a:lnTo>
                                  <a:pt x="153417" y="246083"/>
                                </a:lnTo>
                                <a:lnTo>
                                  <a:pt x="153351" y="246012"/>
                                </a:lnTo>
                                <a:lnTo>
                                  <a:pt x="153284" y="245941"/>
                                </a:lnTo>
                                <a:lnTo>
                                  <a:pt x="153217" y="245870"/>
                                </a:lnTo>
                                <a:lnTo>
                                  <a:pt x="153150" y="245799"/>
                                </a:lnTo>
                                <a:lnTo>
                                  <a:pt x="153083" y="245728"/>
                                </a:lnTo>
                                <a:lnTo>
                                  <a:pt x="153017" y="245657"/>
                                </a:lnTo>
                                <a:lnTo>
                                  <a:pt x="152950" y="245586"/>
                                </a:lnTo>
                                <a:lnTo>
                                  <a:pt x="152883" y="245515"/>
                                </a:lnTo>
                                <a:lnTo>
                                  <a:pt x="152816" y="245444"/>
                                </a:lnTo>
                                <a:lnTo>
                                  <a:pt x="152749" y="245373"/>
                                </a:lnTo>
                                <a:lnTo>
                                  <a:pt x="152683" y="245302"/>
                                </a:lnTo>
                                <a:lnTo>
                                  <a:pt x="152616" y="245230"/>
                                </a:lnTo>
                                <a:lnTo>
                                  <a:pt x="152549" y="245159"/>
                                </a:lnTo>
                                <a:lnTo>
                                  <a:pt x="152482" y="245088"/>
                                </a:lnTo>
                                <a:lnTo>
                                  <a:pt x="152415" y="245017"/>
                                </a:lnTo>
                                <a:lnTo>
                                  <a:pt x="152349" y="244945"/>
                                </a:lnTo>
                                <a:lnTo>
                                  <a:pt x="152282" y="244874"/>
                                </a:lnTo>
                                <a:lnTo>
                                  <a:pt x="152215" y="244803"/>
                                </a:lnTo>
                                <a:lnTo>
                                  <a:pt x="152148" y="244731"/>
                                </a:lnTo>
                                <a:lnTo>
                                  <a:pt x="152082" y="244660"/>
                                </a:lnTo>
                                <a:lnTo>
                                  <a:pt x="152015" y="244588"/>
                                </a:lnTo>
                                <a:lnTo>
                                  <a:pt x="151948" y="244517"/>
                                </a:lnTo>
                                <a:lnTo>
                                  <a:pt x="151881" y="244446"/>
                                </a:lnTo>
                                <a:lnTo>
                                  <a:pt x="151814" y="244374"/>
                                </a:lnTo>
                                <a:lnTo>
                                  <a:pt x="151748" y="244302"/>
                                </a:lnTo>
                                <a:lnTo>
                                  <a:pt x="151681" y="244231"/>
                                </a:lnTo>
                                <a:lnTo>
                                  <a:pt x="151614" y="244159"/>
                                </a:lnTo>
                                <a:lnTo>
                                  <a:pt x="151547" y="244088"/>
                                </a:lnTo>
                                <a:lnTo>
                                  <a:pt x="151480" y="244016"/>
                                </a:lnTo>
                                <a:lnTo>
                                  <a:pt x="151414" y="243944"/>
                                </a:lnTo>
                                <a:lnTo>
                                  <a:pt x="151347" y="243873"/>
                                </a:lnTo>
                                <a:lnTo>
                                  <a:pt x="151280" y="243801"/>
                                </a:lnTo>
                                <a:lnTo>
                                  <a:pt x="151213" y="243729"/>
                                </a:lnTo>
                                <a:lnTo>
                                  <a:pt x="151146" y="243657"/>
                                </a:lnTo>
                                <a:lnTo>
                                  <a:pt x="151080" y="243585"/>
                                </a:lnTo>
                                <a:lnTo>
                                  <a:pt x="151013" y="243514"/>
                                </a:lnTo>
                                <a:lnTo>
                                  <a:pt x="150946" y="243442"/>
                                </a:lnTo>
                                <a:lnTo>
                                  <a:pt x="150879" y="243370"/>
                                </a:lnTo>
                                <a:lnTo>
                                  <a:pt x="150812" y="243298"/>
                                </a:lnTo>
                                <a:lnTo>
                                  <a:pt x="150746" y="243226"/>
                                </a:lnTo>
                                <a:lnTo>
                                  <a:pt x="150679" y="243154"/>
                                </a:lnTo>
                                <a:lnTo>
                                  <a:pt x="150612" y="243082"/>
                                </a:lnTo>
                                <a:lnTo>
                                  <a:pt x="150545" y="243010"/>
                                </a:lnTo>
                                <a:lnTo>
                                  <a:pt x="150479" y="242938"/>
                                </a:lnTo>
                                <a:lnTo>
                                  <a:pt x="150412" y="242866"/>
                                </a:lnTo>
                                <a:lnTo>
                                  <a:pt x="150345" y="242794"/>
                                </a:lnTo>
                                <a:lnTo>
                                  <a:pt x="150278" y="242722"/>
                                </a:lnTo>
                                <a:lnTo>
                                  <a:pt x="150211" y="242649"/>
                                </a:lnTo>
                                <a:lnTo>
                                  <a:pt x="150145" y="242577"/>
                                </a:lnTo>
                                <a:lnTo>
                                  <a:pt x="150078" y="242505"/>
                                </a:lnTo>
                                <a:lnTo>
                                  <a:pt x="150011" y="242433"/>
                                </a:lnTo>
                                <a:lnTo>
                                  <a:pt x="149944" y="242360"/>
                                </a:lnTo>
                                <a:lnTo>
                                  <a:pt x="149877" y="242288"/>
                                </a:lnTo>
                                <a:lnTo>
                                  <a:pt x="149811" y="242216"/>
                                </a:lnTo>
                                <a:lnTo>
                                  <a:pt x="149744" y="242143"/>
                                </a:lnTo>
                                <a:lnTo>
                                  <a:pt x="149677" y="242071"/>
                                </a:lnTo>
                                <a:lnTo>
                                  <a:pt x="149610" y="241999"/>
                                </a:lnTo>
                                <a:lnTo>
                                  <a:pt x="149543" y="241926"/>
                                </a:lnTo>
                                <a:lnTo>
                                  <a:pt x="149477" y="241854"/>
                                </a:lnTo>
                                <a:lnTo>
                                  <a:pt x="149410" y="241781"/>
                                </a:lnTo>
                                <a:lnTo>
                                  <a:pt x="149343" y="241709"/>
                                </a:lnTo>
                                <a:lnTo>
                                  <a:pt x="149276" y="241636"/>
                                </a:lnTo>
                                <a:lnTo>
                                  <a:pt x="149210" y="241564"/>
                                </a:lnTo>
                                <a:lnTo>
                                  <a:pt x="149143" y="241491"/>
                                </a:lnTo>
                                <a:lnTo>
                                  <a:pt x="149076" y="241418"/>
                                </a:lnTo>
                                <a:lnTo>
                                  <a:pt x="149009" y="241346"/>
                                </a:lnTo>
                                <a:lnTo>
                                  <a:pt x="148942" y="241273"/>
                                </a:lnTo>
                                <a:lnTo>
                                  <a:pt x="148876" y="241200"/>
                                </a:lnTo>
                                <a:lnTo>
                                  <a:pt x="148809" y="241128"/>
                                </a:lnTo>
                                <a:lnTo>
                                  <a:pt x="148742" y="241055"/>
                                </a:lnTo>
                                <a:lnTo>
                                  <a:pt x="148675" y="240982"/>
                                </a:lnTo>
                                <a:lnTo>
                                  <a:pt x="148608" y="240909"/>
                                </a:lnTo>
                                <a:lnTo>
                                  <a:pt x="148542" y="240836"/>
                                </a:lnTo>
                                <a:lnTo>
                                  <a:pt x="148475" y="240764"/>
                                </a:lnTo>
                                <a:lnTo>
                                  <a:pt x="148408" y="240691"/>
                                </a:lnTo>
                                <a:lnTo>
                                  <a:pt x="148341" y="240618"/>
                                </a:lnTo>
                                <a:lnTo>
                                  <a:pt x="148274" y="240545"/>
                                </a:lnTo>
                                <a:lnTo>
                                  <a:pt x="148208" y="240472"/>
                                </a:lnTo>
                                <a:lnTo>
                                  <a:pt x="148141" y="240399"/>
                                </a:lnTo>
                                <a:lnTo>
                                  <a:pt x="148074" y="240326"/>
                                </a:lnTo>
                                <a:lnTo>
                                  <a:pt x="148007" y="240253"/>
                                </a:lnTo>
                                <a:lnTo>
                                  <a:pt x="147941" y="240180"/>
                                </a:lnTo>
                                <a:lnTo>
                                  <a:pt x="147874" y="240106"/>
                                </a:lnTo>
                                <a:lnTo>
                                  <a:pt x="147807" y="240033"/>
                                </a:lnTo>
                                <a:lnTo>
                                  <a:pt x="147740" y="239960"/>
                                </a:lnTo>
                                <a:lnTo>
                                  <a:pt x="147673" y="239887"/>
                                </a:lnTo>
                                <a:lnTo>
                                  <a:pt x="147607" y="239814"/>
                                </a:lnTo>
                                <a:lnTo>
                                  <a:pt x="147540" y="239740"/>
                                </a:lnTo>
                                <a:lnTo>
                                  <a:pt x="147473" y="239667"/>
                                </a:lnTo>
                                <a:lnTo>
                                  <a:pt x="147406" y="239594"/>
                                </a:lnTo>
                                <a:lnTo>
                                  <a:pt x="147339" y="239521"/>
                                </a:lnTo>
                                <a:lnTo>
                                  <a:pt x="147273" y="239447"/>
                                </a:lnTo>
                                <a:lnTo>
                                  <a:pt x="147206" y="239374"/>
                                </a:lnTo>
                                <a:lnTo>
                                  <a:pt x="147139" y="239300"/>
                                </a:lnTo>
                                <a:lnTo>
                                  <a:pt x="147072" y="239227"/>
                                </a:lnTo>
                                <a:lnTo>
                                  <a:pt x="147005" y="239153"/>
                                </a:lnTo>
                                <a:lnTo>
                                  <a:pt x="146939" y="239080"/>
                                </a:lnTo>
                                <a:lnTo>
                                  <a:pt x="146872" y="239006"/>
                                </a:lnTo>
                                <a:lnTo>
                                  <a:pt x="146805" y="238933"/>
                                </a:lnTo>
                                <a:lnTo>
                                  <a:pt x="146738" y="238859"/>
                                </a:lnTo>
                                <a:lnTo>
                                  <a:pt x="146671" y="238786"/>
                                </a:lnTo>
                                <a:lnTo>
                                  <a:pt x="146605" y="238712"/>
                                </a:lnTo>
                                <a:lnTo>
                                  <a:pt x="146538" y="238638"/>
                                </a:lnTo>
                                <a:lnTo>
                                  <a:pt x="146471" y="238565"/>
                                </a:lnTo>
                                <a:lnTo>
                                  <a:pt x="146404" y="238491"/>
                                </a:lnTo>
                                <a:lnTo>
                                  <a:pt x="146338" y="238417"/>
                                </a:lnTo>
                                <a:lnTo>
                                  <a:pt x="146271" y="238343"/>
                                </a:lnTo>
                                <a:lnTo>
                                  <a:pt x="146204" y="238270"/>
                                </a:lnTo>
                                <a:lnTo>
                                  <a:pt x="146137" y="238196"/>
                                </a:lnTo>
                                <a:lnTo>
                                  <a:pt x="146070" y="238122"/>
                                </a:lnTo>
                                <a:lnTo>
                                  <a:pt x="146004" y="238048"/>
                                </a:lnTo>
                                <a:lnTo>
                                  <a:pt x="145937" y="237974"/>
                                </a:lnTo>
                                <a:lnTo>
                                  <a:pt x="145870" y="237900"/>
                                </a:lnTo>
                                <a:lnTo>
                                  <a:pt x="145803" y="237826"/>
                                </a:lnTo>
                                <a:lnTo>
                                  <a:pt x="145736" y="237752"/>
                                </a:lnTo>
                                <a:lnTo>
                                  <a:pt x="145670" y="237678"/>
                                </a:lnTo>
                                <a:lnTo>
                                  <a:pt x="145603" y="237604"/>
                                </a:lnTo>
                                <a:lnTo>
                                  <a:pt x="145536" y="237530"/>
                                </a:lnTo>
                                <a:lnTo>
                                  <a:pt x="145469" y="237456"/>
                                </a:lnTo>
                                <a:lnTo>
                                  <a:pt x="145402" y="237382"/>
                                </a:lnTo>
                                <a:lnTo>
                                  <a:pt x="145336" y="237308"/>
                                </a:lnTo>
                                <a:lnTo>
                                  <a:pt x="145269" y="237234"/>
                                </a:lnTo>
                                <a:lnTo>
                                  <a:pt x="145202" y="237159"/>
                                </a:lnTo>
                                <a:lnTo>
                                  <a:pt x="145135" y="237085"/>
                                </a:lnTo>
                                <a:lnTo>
                                  <a:pt x="145069" y="237011"/>
                                </a:lnTo>
                                <a:lnTo>
                                  <a:pt x="145002" y="236937"/>
                                </a:lnTo>
                                <a:lnTo>
                                  <a:pt x="144935" y="236862"/>
                                </a:lnTo>
                                <a:lnTo>
                                  <a:pt x="144868" y="236788"/>
                                </a:lnTo>
                                <a:lnTo>
                                  <a:pt x="144801" y="236713"/>
                                </a:lnTo>
                                <a:lnTo>
                                  <a:pt x="144735" y="236639"/>
                                </a:lnTo>
                                <a:lnTo>
                                  <a:pt x="144668" y="236565"/>
                                </a:lnTo>
                                <a:lnTo>
                                  <a:pt x="144601" y="236490"/>
                                </a:lnTo>
                                <a:lnTo>
                                  <a:pt x="144534" y="236416"/>
                                </a:lnTo>
                                <a:lnTo>
                                  <a:pt x="144467" y="236341"/>
                                </a:lnTo>
                                <a:lnTo>
                                  <a:pt x="144401" y="236267"/>
                                </a:lnTo>
                                <a:lnTo>
                                  <a:pt x="144334" y="236192"/>
                                </a:lnTo>
                                <a:lnTo>
                                  <a:pt x="144267" y="236117"/>
                                </a:lnTo>
                                <a:lnTo>
                                  <a:pt x="144200" y="236043"/>
                                </a:lnTo>
                                <a:lnTo>
                                  <a:pt x="144133" y="235968"/>
                                </a:lnTo>
                                <a:lnTo>
                                  <a:pt x="144067" y="235894"/>
                                </a:lnTo>
                                <a:lnTo>
                                  <a:pt x="144000" y="235819"/>
                                </a:lnTo>
                                <a:lnTo>
                                  <a:pt x="143933" y="235744"/>
                                </a:lnTo>
                                <a:lnTo>
                                  <a:pt x="143866" y="235669"/>
                                </a:lnTo>
                                <a:lnTo>
                                  <a:pt x="143799" y="235595"/>
                                </a:lnTo>
                                <a:lnTo>
                                  <a:pt x="143733" y="235520"/>
                                </a:lnTo>
                                <a:lnTo>
                                  <a:pt x="143666" y="235445"/>
                                </a:lnTo>
                                <a:lnTo>
                                  <a:pt x="143599" y="235370"/>
                                </a:lnTo>
                                <a:lnTo>
                                  <a:pt x="143532" y="235295"/>
                                </a:lnTo>
                                <a:lnTo>
                                  <a:pt x="143466" y="235220"/>
                                </a:lnTo>
                                <a:lnTo>
                                  <a:pt x="143399" y="235145"/>
                                </a:lnTo>
                                <a:lnTo>
                                  <a:pt x="143332" y="235070"/>
                                </a:lnTo>
                                <a:lnTo>
                                  <a:pt x="143265" y="234995"/>
                                </a:lnTo>
                                <a:lnTo>
                                  <a:pt x="143198" y="234920"/>
                                </a:lnTo>
                                <a:lnTo>
                                  <a:pt x="143132" y="234845"/>
                                </a:lnTo>
                                <a:lnTo>
                                  <a:pt x="143065" y="234770"/>
                                </a:lnTo>
                                <a:lnTo>
                                  <a:pt x="142998" y="234695"/>
                                </a:lnTo>
                                <a:lnTo>
                                  <a:pt x="142931" y="234620"/>
                                </a:lnTo>
                                <a:lnTo>
                                  <a:pt x="142864" y="234545"/>
                                </a:lnTo>
                                <a:lnTo>
                                  <a:pt x="142798" y="234469"/>
                                </a:lnTo>
                                <a:lnTo>
                                  <a:pt x="142731" y="234394"/>
                                </a:lnTo>
                                <a:lnTo>
                                  <a:pt x="142664" y="234319"/>
                                </a:lnTo>
                                <a:lnTo>
                                  <a:pt x="142597" y="234244"/>
                                </a:lnTo>
                                <a:lnTo>
                                  <a:pt x="142530" y="234168"/>
                                </a:lnTo>
                                <a:lnTo>
                                  <a:pt x="142464" y="234093"/>
                                </a:lnTo>
                                <a:lnTo>
                                  <a:pt x="142397" y="234017"/>
                                </a:lnTo>
                                <a:lnTo>
                                  <a:pt x="142330" y="233942"/>
                                </a:lnTo>
                                <a:lnTo>
                                  <a:pt x="142263" y="233867"/>
                                </a:lnTo>
                                <a:lnTo>
                                  <a:pt x="142197" y="233791"/>
                                </a:lnTo>
                                <a:lnTo>
                                  <a:pt x="142130" y="233716"/>
                                </a:lnTo>
                                <a:lnTo>
                                  <a:pt x="142063" y="233640"/>
                                </a:lnTo>
                                <a:lnTo>
                                  <a:pt x="141996" y="233565"/>
                                </a:lnTo>
                                <a:lnTo>
                                  <a:pt x="141929" y="233489"/>
                                </a:lnTo>
                                <a:lnTo>
                                  <a:pt x="141863" y="233413"/>
                                </a:lnTo>
                                <a:lnTo>
                                  <a:pt x="141796" y="233338"/>
                                </a:lnTo>
                                <a:lnTo>
                                  <a:pt x="141729" y="233262"/>
                                </a:lnTo>
                                <a:lnTo>
                                  <a:pt x="141662" y="233187"/>
                                </a:lnTo>
                                <a:lnTo>
                                  <a:pt x="141595" y="233111"/>
                                </a:lnTo>
                                <a:lnTo>
                                  <a:pt x="141529" y="233035"/>
                                </a:lnTo>
                                <a:lnTo>
                                  <a:pt x="141462" y="232959"/>
                                </a:lnTo>
                                <a:lnTo>
                                  <a:pt x="141395" y="232884"/>
                                </a:lnTo>
                                <a:lnTo>
                                  <a:pt x="141328" y="232808"/>
                                </a:lnTo>
                                <a:lnTo>
                                  <a:pt x="141261" y="232732"/>
                                </a:lnTo>
                                <a:lnTo>
                                  <a:pt x="141195" y="232656"/>
                                </a:lnTo>
                                <a:lnTo>
                                  <a:pt x="141128" y="232580"/>
                                </a:lnTo>
                                <a:lnTo>
                                  <a:pt x="141061" y="232504"/>
                                </a:lnTo>
                                <a:lnTo>
                                  <a:pt x="140994" y="232428"/>
                                </a:lnTo>
                                <a:lnTo>
                                  <a:pt x="140927" y="232352"/>
                                </a:lnTo>
                                <a:lnTo>
                                  <a:pt x="140861" y="232276"/>
                                </a:lnTo>
                                <a:lnTo>
                                  <a:pt x="140794" y="232200"/>
                                </a:lnTo>
                                <a:lnTo>
                                  <a:pt x="140727" y="232124"/>
                                </a:lnTo>
                                <a:lnTo>
                                  <a:pt x="140660" y="232048"/>
                                </a:lnTo>
                                <a:lnTo>
                                  <a:pt x="140594" y="231972"/>
                                </a:lnTo>
                                <a:lnTo>
                                  <a:pt x="140527" y="231896"/>
                                </a:lnTo>
                                <a:lnTo>
                                  <a:pt x="140460" y="231820"/>
                                </a:lnTo>
                                <a:lnTo>
                                  <a:pt x="140393" y="231743"/>
                                </a:lnTo>
                                <a:lnTo>
                                  <a:pt x="140326" y="231667"/>
                                </a:lnTo>
                                <a:lnTo>
                                  <a:pt x="140260" y="231591"/>
                                </a:lnTo>
                                <a:lnTo>
                                  <a:pt x="140193" y="231514"/>
                                </a:lnTo>
                                <a:lnTo>
                                  <a:pt x="140126" y="231438"/>
                                </a:lnTo>
                                <a:lnTo>
                                  <a:pt x="140059" y="231362"/>
                                </a:lnTo>
                                <a:lnTo>
                                  <a:pt x="139992" y="231285"/>
                                </a:lnTo>
                                <a:lnTo>
                                  <a:pt x="139926" y="231209"/>
                                </a:lnTo>
                                <a:lnTo>
                                  <a:pt x="139859" y="231133"/>
                                </a:lnTo>
                                <a:lnTo>
                                  <a:pt x="139792" y="231056"/>
                                </a:lnTo>
                                <a:lnTo>
                                  <a:pt x="139725" y="230980"/>
                                </a:lnTo>
                                <a:lnTo>
                                  <a:pt x="139658" y="230903"/>
                                </a:lnTo>
                                <a:lnTo>
                                  <a:pt x="139592" y="230827"/>
                                </a:lnTo>
                                <a:lnTo>
                                  <a:pt x="139525" y="230750"/>
                                </a:lnTo>
                                <a:lnTo>
                                  <a:pt x="139458" y="230673"/>
                                </a:lnTo>
                                <a:lnTo>
                                  <a:pt x="139391" y="230597"/>
                                </a:lnTo>
                                <a:lnTo>
                                  <a:pt x="139325" y="230520"/>
                                </a:lnTo>
                                <a:lnTo>
                                  <a:pt x="139258" y="230443"/>
                                </a:lnTo>
                                <a:lnTo>
                                  <a:pt x="139191" y="230367"/>
                                </a:lnTo>
                                <a:lnTo>
                                  <a:pt x="139124" y="230290"/>
                                </a:lnTo>
                                <a:lnTo>
                                  <a:pt x="139057" y="230213"/>
                                </a:lnTo>
                                <a:lnTo>
                                  <a:pt x="138991" y="230136"/>
                                </a:lnTo>
                                <a:lnTo>
                                  <a:pt x="138924" y="230060"/>
                                </a:lnTo>
                                <a:lnTo>
                                  <a:pt x="138857" y="229983"/>
                                </a:lnTo>
                                <a:lnTo>
                                  <a:pt x="138790" y="229906"/>
                                </a:lnTo>
                                <a:lnTo>
                                  <a:pt x="138723" y="229829"/>
                                </a:lnTo>
                                <a:lnTo>
                                  <a:pt x="138657" y="229752"/>
                                </a:lnTo>
                                <a:lnTo>
                                  <a:pt x="138590" y="229675"/>
                                </a:lnTo>
                                <a:lnTo>
                                  <a:pt x="138523" y="229598"/>
                                </a:lnTo>
                                <a:lnTo>
                                  <a:pt x="138456" y="229521"/>
                                </a:lnTo>
                                <a:lnTo>
                                  <a:pt x="138389" y="229444"/>
                                </a:lnTo>
                                <a:lnTo>
                                  <a:pt x="138323" y="229367"/>
                                </a:lnTo>
                                <a:lnTo>
                                  <a:pt x="138256" y="229290"/>
                                </a:lnTo>
                                <a:lnTo>
                                  <a:pt x="138189" y="229213"/>
                                </a:lnTo>
                                <a:lnTo>
                                  <a:pt x="138122" y="229135"/>
                                </a:lnTo>
                                <a:lnTo>
                                  <a:pt x="138056" y="229058"/>
                                </a:lnTo>
                                <a:lnTo>
                                  <a:pt x="137989" y="228981"/>
                                </a:lnTo>
                                <a:lnTo>
                                  <a:pt x="137922" y="228904"/>
                                </a:lnTo>
                                <a:lnTo>
                                  <a:pt x="137855" y="228826"/>
                                </a:lnTo>
                                <a:lnTo>
                                  <a:pt x="137788" y="228749"/>
                                </a:lnTo>
                                <a:lnTo>
                                  <a:pt x="137722" y="228672"/>
                                </a:lnTo>
                                <a:lnTo>
                                  <a:pt x="137655" y="228594"/>
                                </a:lnTo>
                                <a:lnTo>
                                  <a:pt x="137588" y="228517"/>
                                </a:lnTo>
                                <a:lnTo>
                                  <a:pt x="137521" y="228440"/>
                                </a:lnTo>
                                <a:lnTo>
                                  <a:pt x="137454" y="228362"/>
                                </a:lnTo>
                                <a:lnTo>
                                  <a:pt x="137388" y="228285"/>
                                </a:lnTo>
                                <a:lnTo>
                                  <a:pt x="137321" y="228207"/>
                                </a:lnTo>
                                <a:lnTo>
                                  <a:pt x="137254" y="228130"/>
                                </a:lnTo>
                                <a:lnTo>
                                  <a:pt x="137187" y="228052"/>
                                </a:lnTo>
                                <a:lnTo>
                                  <a:pt x="137120" y="227974"/>
                                </a:lnTo>
                                <a:lnTo>
                                  <a:pt x="137054" y="227897"/>
                                </a:lnTo>
                                <a:lnTo>
                                  <a:pt x="136987" y="227819"/>
                                </a:lnTo>
                                <a:lnTo>
                                  <a:pt x="136920" y="227742"/>
                                </a:lnTo>
                                <a:lnTo>
                                  <a:pt x="136853" y="227664"/>
                                </a:lnTo>
                                <a:lnTo>
                                  <a:pt x="136786" y="227586"/>
                                </a:lnTo>
                                <a:lnTo>
                                  <a:pt x="136720" y="227508"/>
                                </a:lnTo>
                                <a:lnTo>
                                  <a:pt x="136653" y="227431"/>
                                </a:lnTo>
                                <a:lnTo>
                                  <a:pt x="136586" y="227353"/>
                                </a:lnTo>
                                <a:lnTo>
                                  <a:pt x="136519" y="227275"/>
                                </a:lnTo>
                                <a:lnTo>
                                  <a:pt x="136453" y="227197"/>
                                </a:lnTo>
                                <a:lnTo>
                                  <a:pt x="136386" y="227119"/>
                                </a:lnTo>
                                <a:lnTo>
                                  <a:pt x="136319" y="227041"/>
                                </a:lnTo>
                                <a:lnTo>
                                  <a:pt x="136252" y="226963"/>
                                </a:lnTo>
                                <a:lnTo>
                                  <a:pt x="136185" y="226885"/>
                                </a:lnTo>
                                <a:lnTo>
                                  <a:pt x="136119" y="226807"/>
                                </a:lnTo>
                                <a:lnTo>
                                  <a:pt x="136052" y="226729"/>
                                </a:lnTo>
                                <a:lnTo>
                                  <a:pt x="135985" y="226651"/>
                                </a:lnTo>
                                <a:lnTo>
                                  <a:pt x="135918" y="226573"/>
                                </a:lnTo>
                                <a:lnTo>
                                  <a:pt x="135851" y="226495"/>
                                </a:lnTo>
                                <a:lnTo>
                                  <a:pt x="135785" y="226417"/>
                                </a:lnTo>
                                <a:lnTo>
                                  <a:pt x="135718" y="226338"/>
                                </a:lnTo>
                                <a:lnTo>
                                  <a:pt x="135651" y="226260"/>
                                </a:lnTo>
                                <a:lnTo>
                                  <a:pt x="135584" y="226182"/>
                                </a:lnTo>
                                <a:lnTo>
                                  <a:pt x="135517" y="226104"/>
                                </a:lnTo>
                                <a:lnTo>
                                  <a:pt x="135451" y="226025"/>
                                </a:lnTo>
                                <a:lnTo>
                                  <a:pt x="135384" y="225947"/>
                                </a:lnTo>
                                <a:lnTo>
                                  <a:pt x="135317" y="225869"/>
                                </a:lnTo>
                                <a:lnTo>
                                  <a:pt x="135250" y="225790"/>
                                </a:lnTo>
                                <a:lnTo>
                                  <a:pt x="135184" y="225712"/>
                                </a:lnTo>
                                <a:lnTo>
                                  <a:pt x="135117" y="225633"/>
                                </a:lnTo>
                                <a:lnTo>
                                  <a:pt x="135050" y="225555"/>
                                </a:lnTo>
                                <a:lnTo>
                                  <a:pt x="134983" y="225476"/>
                                </a:lnTo>
                                <a:lnTo>
                                  <a:pt x="134916" y="225398"/>
                                </a:lnTo>
                                <a:lnTo>
                                  <a:pt x="134850" y="225319"/>
                                </a:lnTo>
                                <a:lnTo>
                                  <a:pt x="134783" y="225241"/>
                                </a:lnTo>
                                <a:lnTo>
                                  <a:pt x="134716" y="225162"/>
                                </a:lnTo>
                                <a:lnTo>
                                  <a:pt x="134649" y="225084"/>
                                </a:lnTo>
                                <a:lnTo>
                                  <a:pt x="134582" y="225005"/>
                                </a:lnTo>
                                <a:lnTo>
                                  <a:pt x="134516" y="224926"/>
                                </a:lnTo>
                                <a:lnTo>
                                  <a:pt x="134449" y="224847"/>
                                </a:lnTo>
                                <a:lnTo>
                                  <a:pt x="134382" y="224769"/>
                                </a:lnTo>
                                <a:lnTo>
                                  <a:pt x="134315" y="224690"/>
                                </a:lnTo>
                                <a:lnTo>
                                  <a:pt x="134248" y="224611"/>
                                </a:lnTo>
                                <a:lnTo>
                                  <a:pt x="134182" y="224532"/>
                                </a:lnTo>
                                <a:lnTo>
                                  <a:pt x="134115" y="224453"/>
                                </a:lnTo>
                                <a:lnTo>
                                  <a:pt x="134048" y="224374"/>
                                </a:lnTo>
                                <a:lnTo>
                                  <a:pt x="133981" y="224295"/>
                                </a:lnTo>
                                <a:lnTo>
                                  <a:pt x="133914" y="224217"/>
                                </a:lnTo>
                                <a:lnTo>
                                  <a:pt x="133848" y="224138"/>
                                </a:lnTo>
                                <a:lnTo>
                                  <a:pt x="133781" y="224058"/>
                                </a:lnTo>
                                <a:lnTo>
                                  <a:pt x="133714" y="223979"/>
                                </a:lnTo>
                                <a:lnTo>
                                  <a:pt x="133647" y="223900"/>
                                </a:lnTo>
                                <a:lnTo>
                                  <a:pt x="133581" y="223821"/>
                                </a:lnTo>
                                <a:lnTo>
                                  <a:pt x="133514" y="223742"/>
                                </a:lnTo>
                                <a:lnTo>
                                  <a:pt x="133447" y="223663"/>
                                </a:lnTo>
                                <a:lnTo>
                                  <a:pt x="133380" y="223584"/>
                                </a:lnTo>
                                <a:lnTo>
                                  <a:pt x="133313" y="223505"/>
                                </a:lnTo>
                                <a:lnTo>
                                  <a:pt x="133247" y="223425"/>
                                </a:lnTo>
                                <a:lnTo>
                                  <a:pt x="133180" y="223346"/>
                                </a:lnTo>
                                <a:lnTo>
                                  <a:pt x="133113" y="223267"/>
                                </a:lnTo>
                                <a:lnTo>
                                  <a:pt x="133046" y="223187"/>
                                </a:lnTo>
                                <a:lnTo>
                                  <a:pt x="132979" y="223108"/>
                                </a:lnTo>
                                <a:lnTo>
                                  <a:pt x="132913" y="223029"/>
                                </a:lnTo>
                                <a:lnTo>
                                  <a:pt x="132846" y="222949"/>
                                </a:lnTo>
                                <a:lnTo>
                                  <a:pt x="132779" y="222870"/>
                                </a:lnTo>
                                <a:lnTo>
                                  <a:pt x="132712" y="222790"/>
                                </a:lnTo>
                                <a:lnTo>
                                  <a:pt x="132645" y="222711"/>
                                </a:lnTo>
                                <a:lnTo>
                                  <a:pt x="132579" y="222631"/>
                                </a:lnTo>
                                <a:lnTo>
                                  <a:pt x="132512" y="222552"/>
                                </a:lnTo>
                                <a:lnTo>
                                  <a:pt x="132445" y="222472"/>
                                </a:lnTo>
                                <a:lnTo>
                                  <a:pt x="132378" y="222392"/>
                                </a:lnTo>
                                <a:lnTo>
                                  <a:pt x="132312" y="222313"/>
                                </a:lnTo>
                                <a:lnTo>
                                  <a:pt x="132245" y="222233"/>
                                </a:lnTo>
                                <a:lnTo>
                                  <a:pt x="132178" y="222153"/>
                                </a:lnTo>
                                <a:lnTo>
                                  <a:pt x="132111" y="222074"/>
                                </a:lnTo>
                                <a:lnTo>
                                  <a:pt x="132044" y="221994"/>
                                </a:lnTo>
                                <a:lnTo>
                                  <a:pt x="131978" y="221914"/>
                                </a:lnTo>
                                <a:lnTo>
                                  <a:pt x="131911" y="221834"/>
                                </a:lnTo>
                                <a:lnTo>
                                  <a:pt x="131844" y="221754"/>
                                </a:lnTo>
                                <a:lnTo>
                                  <a:pt x="131777" y="221675"/>
                                </a:lnTo>
                                <a:lnTo>
                                  <a:pt x="131710" y="221595"/>
                                </a:lnTo>
                                <a:lnTo>
                                  <a:pt x="131644" y="221515"/>
                                </a:lnTo>
                                <a:lnTo>
                                  <a:pt x="131577" y="221435"/>
                                </a:lnTo>
                                <a:lnTo>
                                  <a:pt x="131510" y="221355"/>
                                </a:lnTo>
                                <a:lnTo>
                                  <a:pt x="131443" y="221275"/>
                                </a:lnTo>
                                <a:lnTo>
                                  <a:pt x="131376" y="221195"/>
                                </a:lnTo>
                                <a:lnTo>
                                  <a:pt x="131310" y="221115"/>
                                </a:lnTo>
                                <a:lnTo>
                                  <a:pt x="131243" y="221034"/>
                                </a:lnTo>
                                <a:lnTo>
                                  <a:pt x="131176" y="220954"/>
                                </a:lnTo>
                                <a:lnTo>
                                  <a:pt x="131109" y="220874"/>
                                </a:lnTo>
                                <a:lnTo>
                                  <a:pt x="131043" y="220794"/>
                                </a:lnTo>
                                <a:lnTo>
                                  <a:pt x="130976" y="220714"/>
                                </a:lnTo>
                                <a:lnTo>
                                  <a:pt x="130909" y="220633"/>
                                </a:lnTo>
                                <a:lnTo>
                                  <a:pt x="130842" y="220553"/>
                                </a:lnTo>
                                <a:lnTo>
                                  <a:pt x="130775" y="220473"/>
                                </a:lnTo>
                                <a:lnTo>
                                  <a:pt x="130709" y="220392"/>
                                </a:lnTo>
                                <a:lnTo>
                                  <a:pt x="130642" y="220312"/>
                                </a:lnTo>
                                <a:lnTo>
                                  <a:pt x="130575" y="220232"/>
                                </a:lnTo>
                                <a:lnTo>
                                  <a:pt x="130508" y="220151"/>
                                </a:lnTo>
                                <a:lnTo>
                                  <a:pt x="130441" y="220071"/>
                                </a:lnTo>
                                <a:lnTo>
                                  <a:pt x="130375" y="219990"/>
                                </a:lnTo>
                                <a:lnTo>
                                  <a:pt x="130308" y="219910"/>
                                </a:lnTo>
                                <a:lnTo>
                                  <a:pt x="130241" y="219829"/>
                                </a:lnTo>
                                <a:lnTo>
                                  <a:pt x="130174" y="219749"/>
                                </a:lnTo>
                                <a:lnTo>
                                  <a:pt x="130107" y="219668"/>
                                </a:lnTo>
                                <a:lnTo>
                                  <a:pt x="130041" y="219587"/>
                                </a:lnTo>
                                <a:lnTo>
                                  <a:pt x="129974" y="219507"/>
                                </a:lnTo>
                                <a:lnTo>
                                  <a:pt x="129907" y="219426"/>
                                </a:lnTo>
                                <a:lnTo>
                                  <a:pt x="129840" y="219345"/>
                                </a:lnTo>
                                <a:lnTo>
                                  <a:pt x="129773" y="219265"/>
                                </a:lnTo>
                                <a:lnTo>
                                  <a:pt x="129707" y="219184"/>
                                </a:lnTo>
                                <a:lnTo>
                                  <a:pt x="129640" y="219103"/>
                                </a:lnTo>
                                <a:lnTo>
                                  <a:pt x="129573" y="219022"/>
                                </a:lnTo>
                                <a:lnTo>
                                  <a:pt x="129506" y="218941"/>
                                </a:lnTo>
                                <a:lnTo>
                                  <a:pt x="129440" y="218860"/>
                                </a:lnTo>
                                <a:lnTo>
                                  <a:pt x="129373" y="218779"/>
                                </a:lnTo>
                                <a:lnTo>
                                  <a:pt x="129306" y="218698"/>
                                </a:lnTo>
                                <a:lnTo>
                                  <a:pt x="129239" y="218617"/>
                                </a:lnTo>
                                <a:lnTo>
                                  <a:pt x="129172" y="218536"/>
                                </a:lnTo>
                                <a:lnTo>
                                  <a:pt x="129106" y="218455"/>
                                </a:lnTo>
                                <a:lnTo>
                                  <a:pt x="129039" y="218374"/>
                                </a:lnTo>
                                <a:lnTo>
                                  <a:pt x="128972" y="218293"/>
                                </a:lnTo>
                                <a:lnTo>
                                  <a:pt x="128905" y="218212"/>
                                </a:lnTo>
                                <a:lnTo>
                                  <a:pt x="128838" y="218131"/>
                                </a:lnTo>
                                <a:lnTo>
                                  <a:pt x="128772" y="218050"/>
                                </a:lnTo>
                                <a:lnTo>
                                  <a:pt x="128705" y="217968"/>
                                </a:lnTo>
                                <a:lnTo>
                                  <a:pt x="128638" y="217887"/>
                                </a:lnTo>
                                <a:lnTo>
                                  <a:pt x="128571" y="217806"/>
                                </a:lnTo>
                                <a:lnTo>
                                  <a:pt x="128504" y="217725"/>
                                </a:lnTo>
                                <a:lnTo>
                                  <a:pt x="128438" y="217643"/>
                                </a:lnTo>
                                <a:lnTo>
                                  <a:pt x="128371" y="217562"/>
                                </a:lnTo>
                                <a:lnTo>
                                  <a:pt x="128304" y="217481"/>
                                </a:lnTo>
                                <a:lnTo>
                                  <a:pt x="128237" y="217399"/>
                                </a:lnTo>
                                <a:lnTo>
                                  <a:pt x="128171" y="217318"/>
                                </a:lnTo>
                                <a:lnTo>
                                  <a:pt x="128104" y="217236"/>
                                </a:lnTo>
                                <a:lnTo>
                                  <a:pt x="128037" y="217155"/>
                                </a:lnTo>
                                <a:lnTo>
                                  <a:pt x="127970" y="217073"/>
                                </a:lnTo>
                                <a:lnTo>
                                  <a:pt x="127903" y="216992"/>
                                </a:lnTo>
                                <a:lnTo>
                                  <a:pt x="127837" y="216910"/>
                                </a:lnTo>
                                <a:lnTo>
                                  <a:pt x="127770" y="216828"/>
                                </a:lnTo>
                                <a:lnTo>
                                  <a:pt x="127703" y="216747"/>
                                </a:lnTo>
                                <a:lnTo>
                                  <a:pt x="127636" y="216665"/>
                                </a:lnTo>
                                <a:lnTo>
                                  <a:pt x="127569" y="216583"/>
                                </a:lnTo>
                                <a:lnTo>
                                  <a:pt x="127503" y="216501"/>
                                </a:lnTo>
                                <a:lnTo>
                                  <a:pt x="127436" y="216420"/>
                                </a:lnTo>
                                <a:lnTo>
                                  <a:pt x="127369" y="216338"/>
                                </a:lnTo>
                                <a:lnTo>
                                  <a:pt x="127302" y="216256"/>
                                </a:lnTo>
                                <a:lnTo>
                                  <a:pt x="127235" y="216174"/>
                                </a:lnTo>
                                <a:lnTo>
                                  <a:pt x="127169" y="216092"/>
                                </a:lnTo>
                                <a:lnTo>
                                  <a:pt x="127102" y="216010"/>
                                </a:lnTo>
                                <a:lnTo>
                                  <a:pt x="127035" y="215928"/>
                                </a:lnTo>
                                <a:lnTo>
                                  <a:pt x="126968" y="215846"/>
                                </a:lnTo>
                                <a:lnTo>
                                  <a:pt x="126901" y="215764"/>
                                </a:lnTo>
                                <a:lnTo>
                                  <a:pt x="126835" y="215682"/>
                                </a:lnTo>
                                <a:lnTo>
                                  <a:pt x="126768" y="215600"/>
                                </a:lnTo>
                                <a:lnTo>
                                  <a:pt x="126701" y="215518"/>
                                </a:lnTo>
                                <a:lnTo>
                                  <a:pt x="126634" y="215436"/>
                                </a:lnTo>
                                <a:lnTo>
                                  <a:pt x="126568" y="215354"/>
                                </a:lnTo>
                                <a:lnTo>
                                  <a:pt x="126501" y="215272"/>
                                </a:lnTo>
                                <a:lnTo>
                                  <a:pt x="126434" y="215189"/>
                                </a:lnTo>
                                <a:lnTo>
                                  <a:pt x="126367" y="215107"/>
                                </a:lnTo>
                                <a:lnTo>
                                  <a:pt x="126300" y="215025"/>
                                </a:lnTo>
                                <a:lnTo>
                                  <a:pt x="126234" y="214943"/>
                                </a:lnTo>
                                <a:lnTo>
                                  <a:pt x="126167" y="214860"/>
                                </a:lnTo>
                                <a:lnTo>
                                  <a:pt x="126100" y="214778"/>
                                </a:lnTo>
                                <a:lnTo>
                                  <a:pt x="126033" y="214696"/>
                                </a:lnTo>
                                <a:lnTo>
                                  <a:pt x="125966" y="214613"/>
                                </a:lnTo>
                                <a:lnTo>
                                  <a:pt x="125900" y="214531"/>
                                </a:lnTo>
                                <a:lnTo>
                                  <a:pt x="125833" y="214448"/>
                                </a:lnTo>
                                <a:lnTo>
                                  <a:pt x="125766" y="214366"/>
                                </a:lnTo>
                                <a:lnTo>
                                  <a:pt x="125699" y="214283"/>
                                </a:lnTo>
                                <a:lnTo>
                                  <a:pt x="125632" y="214201"/>
                                </a:lnTo>
                                <a:lnTo>
                                  <a:pt x="125566" y="214118"/>
                                </a:lnTo>
                                <a:lnTo>
                                  <a:pt x="125499" y="214035"/>
                                </a:lnTo>
                                <a:lnTo>
                                  <a:pt x="125432" y="213953"/>
                                </a:lnTo>
                                <a:lnTo>
                                  <a:pt x="125365" y="213870"/>
                                </a:lnTo>
                                <a:lnTo>
                                  <a:pt x="125299" y="213787"/>
                                </a:lnTo>
                                <a:lnTo>
                                  <a:pt x="125232" y="213704"/>
                                </a:lnTo>
                                <a:lnTo>
                                  <a:pt x="125165" y="213622"/>
                                </a:lnTo>
                                <a:lnTo>
                                  <a:pt x="125098" y="213539"/>
                                </a:lnTo>
                                <a:lnTo>
                                  <a:pt x="125031" y="213456"/>
                                </a:lnTo>
                                <a:lnTo>
                                  <a:pt x="124965" y="213373"/>
                                </a:lnTo>
                                <a:lnTo>
                                  <a:pt x="124898" y="213290"/>
                                </a:lnTo>
                                <a:lnTo>
                                  <a:pt x="124831" y="213207"/>
                                </a:lnTo>
                                <a:lnTo>
                                  <a:pt x="124764" y="213124"/>
                                </a:lnTo>
                                <a:lnTo>
                                  <a:pt x="124697" y="213041"/>
                                </a:lnTo>
                                <a:lnTo>
                                  <a:pt x="124631" y="212958"/>
                                </a:lnTo>
                                <a:lnTo>
                                  <a:pt x="124564" y="212875"/>
                                </a:lnTo>
                                <a:lnTo>
                                  <a:pt x="124497" y="212792"/>
                                </a:lnTo>
                                <a:lnTo>
                                  <a:pt x="124430" y="212709"/>
                                </a:lnTo>
                                <a:lnTo>
                                  <a:pt x="124363" y="212626"/>
                                </a:lnTo>
                                <a:lnTo>
                                  <a:pt x="124297" y="212543"/>
                                </a:lnTo>
                                <a:lnTo>
                                  <a:pt x="124230" y="212460"/>
                                </a:lnTo>
                                <a:lnTo>
                                  <a:pt x="124163" y="212376"/>
                                </a:lnTo>
                                <a:lnTo>
                                  <a:pt x="124096" y="212293"/>
                                </a:lnTo>
                                <a:lnTo>
                                  <a:pt x="124029" y="212210"/>
                                </a:lnTo>
                                <a:lnTo>
                                  <a:pt x="123963" y="212127"/>
                                </a:lnTo>
                                <a:lnTo>
                                  <a:pt x="123896" y="212043"/>
                                </a:lnTo>
                                <a:lnTo>
                                  <a:pt x="123829" y="211960"/>
                                </a:lnTo>
                                <a:lnTo>
                                  <a:pt x="123762" y="211876"/>
                                </a:lnTo>
                                <a:lnTo>
                                  <a:pt x="123696" y="211793"/>
                                </a:lnTo>
                                <a:lnTo>
                                  <a:pt x="123629" y="211710"/>
                                </a:lnTo>
                                <a:lnTo>
                                  <a:pt x="123562" y="211626"/>
                                </a:lnTo>
                                <a:lnTo>
                                  <a:pt x="123495" y="211543"/>
                                </a:lnTo>
                                <a:lnTo>
                                  <a:pt x="123428" y="211459"/>
                                </a:lnTo>
                                <a:lnTo>
                                  <a:pt x="123362" y="211375"/>
                                </a:lnTo>
                                <a:lnTo>
                                  <a:pt x="123295" y="211292"/>
                                </a:lnTo>
                                <a:lnTo>
                                  <a:pt x="123228" y="211208"/>
                                </a:lnTo>
                                <a:lnTo>
                                  <a:pt x="123161" y="211124"/>
                                </a:lnTo>
                                <a:lnTo>
                                  <a:pt x="123094" y="211041"/>
                                </a:lnTo>
                                <a:lnTo>
                                  <a:pt x="123028" y="210957"/>
                                </a:lnTo>
                                <a:lnTo>
                                  <a:pt x="122961" y="210873"/>
                                </a:lnTo>
                                <a:lnTo>
                                  <a:pt x="122894" y="210790"/>
                                </a:lnTo>
                                <a:lnTo>
                                  <a:pt x="122827" y="210706"/>
                                </a:lnTo>
                                <a:lnTo>
                                  <a:pt x="122760" y="210622"/>
                                </a:lnTo>
                                <a:lnTo>
                                  <a:pt x="122694" y="210538"/>
                                </a:lnTo>
                                <a:lnTo>
                                  <a:pt x="122627" y="210454"/>
                                </a:lnTo>
                                <a:lnTo>
                                  <a:pt x="122560" y="210370"/>
                                </a:lnTo>
                                <a:lnTo>
                                  <a:pt x="122493" y="210286"/>
                                </a:lnTo>
                                <a:lnTo>
                                  <a:pt x="122427" y="210202"/>
                                </a:lnTo>
                                <a:lnTo>
                                  <a:pt x="122360" y="210118"/>
                                </a:lnTo>
                                <a:lnTo>
                                  <a:pt x="122293" y="210034"/>
                                </a:lnTo>
                                <a:lnTo>
                                  <a:pt x="122226" y="209950"/>
                                </a:lnTo>
                                <a:lnTo>
                                  <a:pt x="122159" y="209866"/>
                                </a:lnTo>
                                <a:lnTo>
                                  <a:pt x="122093" y="209782"/>
                                </a:lnTo>
                                <a:lnTo>
                                  <a:pt x="122026" y="209698"/>
                                </a:lnTo>
                                <a:lnTo>
                                  <a:pt x="121959" y="209613"/>
                                </a:lnTo>
                                <a:lnTo>
                                  <a:pt x="121892" y="209529"/>
                                </a:lnTo>
                                <a:lnTo>
                                  <a:pt x="121825" y="209445"/>
                                </a:lnTo>
                                <a:lnTo>
                                  <a:pt x="121759" y="209361"/>
                                </a:lnTo>
                                <a:lnTo>
                                  <a:pt x="121692" y="209276"/>
                                </a:lnTo>
                                <a:lnTo>
                                  <a:pt x="121625" y="209192"/>
                                </a:lnTo>
                                <a:lnTo>
                                  <a:pt x="121558" y="209107"/>
                                </a:lnTo>
                                <a:lnTo>
                                  <a:pt x="121491" y="209023"/>
                                </a:lnTo>
                                <a:lnTo>
                                  <a:pt x="121425" y="208939"/>
                                </a:lnTo>
                                <a:lnTo>
                                  <a:pt x="121358" y="208854"/>
                                </a:lnTo>
                                <a:lnTo>
                                  <a:pt x="121291" y="208770"/>
                                </a:lnTo>
                                <a:lnTo>
                                  <a:pt x="121224" y="208685"/>
                                </a:lnTo>
                                <a:lnTo>
                                  <a:pt x="121158" y="208600"/>
                                </a:lnTo>
                                <a:lnTo>
                                  <a:pt x="121091" y="208516"/>
                                </a:lnTo>
                                <a:lnTo>
                                  <a:pt x="121024" y="208431"/>
                                </a:lnTo>
                                <a:lnTo>
                                  <a:pt x="120957" y="208347"/>
                                </a:lnTo>
                                <a:lnTo>
                                  <a:pt x="120890" y="208262"/>
                                </a:lnTo>
                                <a:lnTo>
                                  <a:pt x="120824" y="208177"/>
                                </a:lnTo>
                                <a:lnTo>
                                  <a:pt x="120757" y="208092"/>
                                </a:lnTo>
                                <a:lnTo>
                                  <a:pt x="120690" y="208008"/>
                                </a:lnTo>
                                <a:lnTo>
                                  <a:pt x="120623" y="207923"/>
                                </a:lnTo>
                                <a:lnTo>
                                  <a:pt x="120556" y="207838"/>
                                </a:lnTo>
                                <a:lnTo>
                                  <a:pt x="120490" y="207753"/>
                                </a:lnTo>
                                <a:lnTo>
                                  <a:pt x="120423" y="207668"/>
                                </a:lnTo>
                                <a:lnTo>
                                  <a:pt x="120356" y="207583"/>
                                </a:lnTo>
                                <a:lnTo>
                                  <a:pt x="120289" y="207498"/>
                                </a:lnTo>
                                <a:lnTo>
                                  <a:pt x="120222" y="207413"/>
                                </a:lnTo>
                                <a:lnTo>
                                  <a:pt x="120156" y="207328"/>
                                </a:lnTo>
                                <a:lnTo>
                                  <a:pt x="120089" y="207243"/>
                                </a:lnTo>
                                <a:lnTo>
                                  <a:pt x="120022" y="207158"/>
                                </a:lnTo>
                                <a:lnTo>
                                  <a:pt x="119955" y="207073"/>
                                </a:lnTo>
                                <a:lnTo>
                                  <a:pt x="119888" y="206988"/>
                                </a:lnTo>
                                <a:lnTo>
                                  <a:pt x="119822" y="206903"/>
                                </a:lnTo>
                                <a:lnTo>
                                  <a:pt x="119755" y="206818"/>
                                </a:lnTo>
                                <a:lnTo>
                                  <a:pt x="119688" y="206732"/>
                                </a:lnTo>
                                <a:lnTo>
                                  <a:pt x="119621" y="206647"/>
                                </a:lnTo>
                                <a:lnTo>
                                  <a:pt x="119555" y="206562"/>
                                </a:lnTo>
                                <a:lnTo>
                                  <a:pt x="119488" y="206476"/>
                                </a:lnTo>
                                <a:lnTo>
                                  <a:pt x="119421" y="206391"/>
                                </a:lnTo>
                                <a:lnTo>
                                  <a:pt x="119354" y="206306"/>
                                </a:lnTo>
                                <a:lnTo>
                                  <a:pt x="119287" y="206220"/>
                                </a:lnTo>
                                <a:lnTo>
                                  <a:pt x="119221" y="206135"/>
                                </a:lnTo>
                                <a:lnTo>
                                  <a:pt x="119154" y="206049"/>
                                </a:lnTo>
                                <a:lnTo>
                                  <a:pt x="119087" y="205964"/>
                                </a:lnTo>
                                <a:lnTo>
                                  <a:pt x="119020" y="205878"/>
                                </a:lnTo>
                                <a:lnTo>
                                  <a:pt x="118953" y="205793"/>
                                </a:lnTo>
                                <a:lnTo>
                                  <a:pt x="118887" y="205707"/>
                                </a:lnTo>
                                <a:lnTo>
                                  <a:pt x="118820" y="205622"/>
                                </a:lnTo>
                                <a:lnTo>
                                  <a:pt x="118753" y="205536"/>
                                </a:lnTo>
                                <a:lnTo>
                                  <a:pt x="118686" y="205450"/>
                                </a:lnTo>
                                <a:lnTo>
                                  <a:pt x="118619" y="205365"/>
                                </a:lnTo>
                                <a:lnTo>
                                  <a:pt x="118553" y="205279"/>
                                </a:lnTo>
                                <a:lnTo>
                                  <a:pt x="118486" y="205193"/>
                                </a:lnTo>
                                <a:lnTo>
                                  <a:pt x="118419" y="205107"/>
                                </a:lnTo>
                                <a:lnTo>
                                  <a:pt x="118352" y="205021"/>
                                </a:lnTo>
                                <a:lnTo>
                                  <a:pt x="118286" y="204936"/>
                                </a:lnTo>
                                <a:lnTo>
                                  <a:pt x="118219" y="204850"/>
                                </a:lnTo>
                                <a:lnTo>
                                  <a:pt x="118152" y="204764"/>
                                </a:lnTo>
                                <a:lnTo>
                                  <a:pt x="118085" y="204678"/>
                                </a:lnTo>
                                <a:lnTo>
                                  <a:pt x="118018" y="204592"/>
                                </a:lnTo>
                                <a:lnTo>
                                  <a:pt x="117952" y="204506"/>
                                </a:lnTo>
                                <a:lnTo>
                                  <a:pt x="117885" y="204420"/>
                                </a:lnTo>
                                <a:lnTo>
                                  <a:pt x="117818" y="204334"/>
                                </a:lnTo>
                                <a:lnTo>
                                  <a:pt x="117751" y="204248"/>
                                </a:lnTo>
                                <a:lnTo>
                                  <a:pt x="117684" y="204161"/>
                                </a:lnTo>
                                <a:lnTo>
                                  <a:pt x="117618" y="204075"/>
                                </a:lnTo>
                                <a:lnTo>
                                  <a:pt x="117551" y="203989"/>
                                </a:lnTo>
                                <a:lnTo>
                                  <a:pt x="117484" y="203903"/>
                                </a:lnTo>
                                <a:lnTo>
                                  <a:pt x="117417" y="203817"/>
                                </a:lnTo>
                                <a:lnTo>
                                  <a:pt x="117350" y="203730"/>
                                </a:lnTo>
                                <a:lnTo>
                                  <a:pt x="117284" y="203644"/>
                                </a:lnTo>
                                <a:lnTo>
                                  <a:pt x="117217" y="203558"/>
                                </a:lnTo>
                                <a:lnTo>
                                  <a:pt x="117150" y="203471"/>
                                </a:lnTo>
                                <a:lnTo>
                                  <a:pt x="117083" y="203385"/>
                                </a:lnTo>
                                <a:lnTo>
                                  <a:pt x="117016" y="203298"/>
                                </a:lnTo>
                                <a:lnTo>
                                  <a:pt x="116950" y="203212"/>
                                </a:lnTo>
                                <a:lnTo>
                                  <a:pt x="116883" y="203125"/>
                                </a:lnTo>
                                <a:lnTo>
                                  <a:pt x="116816" y="203039"/>
                                </a:lnTo>
                                <a:lnTo>
                                  <a:pt x="116749" y="202952"/>
                                </a:lnTo>
                                <a:lnTo>
                                  <a:pt x="116683" y="202866"/>
                                </a:lnTo>
                                <a:lnTo>
                                  <a:pt x="116616" y="202779"/>
                                </a:lnTo>
                                <a:lnTo>
                                  <a:pt x="116549" y="202692"/>
                                </a:lnTo>
                                <a:lnTo>
                                  <a:pt x="116482" y="202606"/>
                                </a:lnTo>
                                <a:lnTo>
                                  <a:pt x="116415" y="202519"/>
                                </a:lnTo>
                                <a:lnTo>
                                  <a:pt x="116349" y="202432"/>
                                </a:lnTo>
                                <a:lnTo>
                                  <a:pt x="116282" y="202345"/>
                                </a:lnTo>
                                <a:lnTo>
                                  <a:pt x="116215" y="202259"/>
                                </a:lnTo>
                                <a:lnTo>
                                  <a:pt x="116148" y="202172"/>
                                </a:lnTo>
                                <a:lnTo>
                                  <a:pt x="116081" y="202085"/>
                                </a:lnTo>
                                <a:lnTo>
                                  <a:pt x="116015" y="201998"/>
                                </a:lnTo>
                                <a:lnTo>
                                  <a:pt x="115948" y="201911"/>
                                </a:lnTo>
                                <a:lnTo>
                                  <a:pt x="115881" y="201824"/>
                                </a:lnTo>
                                <a:lnTo>
                                  <a:pt x="115814" y="201737"/>
                                </a:lnTo>
                                <a:lnTo>
                                  <a:pt x="115747" y="201650"/>
                                </a:lnTo>
                                <a:lnTo>
                                  <a:pt x="115681" y="201563"/>
                                </a:lnTo>
                                <a:lnTo>
                                  <a:pt x="115614" y="201476"/>
                                </a:lnTo>
                                <a:lnTo>
                                  <a:pt x="115547" y="201389"/>
                                </a:lnTo>
                                <a:lnTo>
                                  <a:pt x="115480" y="201302"/>
                                </a:lnTo>
                                <a:lnTo>
                                  <a:pt x="115414" y="201215"/>
                                </a:lnTo>
                                <a:lnTo>
                                  <a:pt x="115347" y="201127"/>
                                </a:lnTo>
                                <a:lnTo>
                                  <a:pt x="115280" y="201040"/>
                                </a:lnTo>
                                <a:lnTo>
                                  <a:pt x="115213" y="200953"/>
                                </a:lnTo>
                                <a:lnTo>
                                  <a:pt x="115146" y="200866"/>
                                </a:lnTo>
                                <a:lnTo>
                                  <a:pt x="115080" y="200778"/>
                                </a:lnTo>
                                <a:lnTo>
                                  <a:pt x="115013" y="200691"/>
                                </a:lnTo>
                                <a:lnTo>
                                  <a:pt x="114946" y="200604"/>
                                </a:lnTo>
                                <a:lnTo>
                                  <a:pt x="114879" y="200516"/>
                                </a:lnTo>
                                <a:lnTo>
                                  <a:pt x="114812" y="200429"/>
                                </a:lnTo>
                                <a:lnTo>
                                  <a:pt x="114746" y="200341"/>
                                </a:lnTo>
                                <a:lnTo>
                                  <a:pt x="114679" y="200254"/>
                                </a:lnTo>
                                <a:lnTo>
                                  <a:pt x="114612" y="200166"/>
                                </a:lnTo>
                                <a:lnTo>
                                  <a:pt x="114545" y="200079"/>
                                </a:lnTo>
                                <a:lnTo>
                                  <a:pt x="114478" y="199991"/>
                                </a:lnTo>
                                <a:lnTo>
                                  <a:pt x="114412" y="199903"/>
                                </a:lnTo>
                                <a:lnTo>
                                  <a:pt x="114345" y="199816"/>
                                </a:lnTo>
                                <a:lnTo>
                                  <a:pt x="114278" y="199728"/>
                                </a:lnTo>
                                <a:lnTo>
                                  <a:pt x="114211" y="199640"/>
                                </a:lnTo>
                                <a:lnTo>
                                  <a:pt x="114144" y="199552"/>
                                </a:lnTo>
                                <a:lnTo>
                                  <a:pt x="114078" y="199465"/>
                                </a:lnTo>
                                <a:lnTo>
                                  <a:pt x="114011" y="199377"/>
                                </a:lnTo>
                                <a:lnTo>
                                  <a:pt x="113944" y="199289"/>
                                </a:lnTo>
                                <a:lnTo>
                                  <a:pt x="113877" y="199201"/>
                                </a:lnTo>
                                <a:lnTo>
                                  <a:pt x="113811" y="199113"/>
                                </a:lnTo>
                                <a:lnTo>
                                  <a:pt x="113744" y="199025"/>
                                </a:lnTo>
                                <a:lnTo>
                                  <a:pt x="113677" y="198937"/>
                                </a:lnTo>
                                <a:lnTo>
                                  <a:pt x="113610" y="198849"/>
                                </a:lnTo>
                                <a:lnTo>
                                  <a:pt x="113543" y="198761"/>
                                </a:lnTo>
                                <a:lnTo>
                                  <a:pt x="113477" y="198673"/>
                                </a:lnTo>
                                <a:lnTo>
                                  <a:pt x="113410" y="198585"/>
                                </a:lnTo>
                                <a:lnTo>
                                  <a:pt x="113343" y="198497"/>
                                </a:lnTo>
                                <a:lnTo>
                                  <a:pt x="113276" y="198409"/>
                                </a:lnTo>
                                <a:lnTo>
                                  <a:pt x="113209" y="198321"/>
                                </a:lnTo>
                                <a:lnTo>
                                  <a:pt x="113143" y="198232"/>
                                </a:lnTo>
                                <a:lnTo>
                                  <a:pt x="113076" y="198144"/>
                                </a:lnTo>
                                <a:lnTo>
                                  <a:pt x="113009" y="198056"/>
                                </a:lnTo>
                                <a:lnTo>
                                  <a:pt x="112942" y="197968"/>
                                </a:lnTo>
                                <a:lnTo>
                                  <a:pt x="112875" y="197879"/>
                                </a:lnTo>
                                <a:lnTo>
                                  <a:pt x="112809" y="197791"/>
                                </a:lnTo>
                                <a:lnTo>
                                  <a:pt x="112742" y="197702"/>
                                </a:lnTo>
                                <a:lnTo>
                                  <a:pt x="112675" y="197614"/>
                                </a:lnTo>
                                <a:lnTo>
                                  <a:pt x="112608" y="197526"/>
                                </a:lnTo>
                                <a:lnTo>
                                  <a:pt x="112542" y="197437"/>
                                </a:lnTo>
                                <a:lnTo>
                                  <a:pt x="112475" y="197349"/>
                                </a:lnTo>
                                <a:lnTo>
                                  <a:pt x="112408" y="197260"/>
                                </a:lnTo>
                                <a:lnTo>
                                  <a:pt x="112341" y="197171"/>
                                </a:lnTo>
                                <a:lnTo>
                                  <a:pt x="112274" y="197083"/>
                                </a:lnTo>
                                <a:lnTo>
                                  <a:pt x="112208" y="196994"/>
                                </a:lnTo>
                                <a:lnTo>
                                  <a:pt x="112141" y="196905"/>
                                </a:lnTo>
                                <a:lnTo>
                                  <a:pt x="112074" y="196817"/>
                                </a:lnTo>
                                <a:lnTo>
                                  <a:pt x="112007" y="196728"/>
                                </a:lnTo>
                                <a:lnTo>
                                  <a:pt x="111940" y="196639"/>
                                </a:lnTo>
                                <a:lnTo>
                                  <a:pt x="111874" y="196550"/>
                                </a:lnTo>
                                <a:lnTo>
                                  <a:pt x="111807" y="196462"/>
                                </a:lnTo>
                                <a:lnTo>
                                  <a:pt x="111740" y="196373"/>
                                </a:lnTo>
                                <a:lnTo>
                                  <a:pt x="111673" y="196284"/>
                                </a:lnTo>
                                <a:lnTo>
                                  <a:pt x="111606" y="196195"/>
                                </a:lnTo>
                                <a:lnTo>
                                  <a:pt x="111540" y="196106"/>
                                </a:lnTo>
                                <a:lnTo>
                                  <a:pt x="111473" y="196017"/>
                                </a:lnTo>
                                <a:lnTo>
                                  <a:pt x="111406" y="195928"/>
                                </a:lnTo>
                                <a:lnTo>
                                  <a:pt x="111339" y="195839"/>
                                </a:lnTo>
                                <a:lnTo>
                                  <a:pt x="111273" y="195750"/>
                                </a:lnTo>
                                <a:lnTo>
                                  <a:pt x="111206" y="195661"/>
                                </a:lnTo>
                                <a:lnTo>
                                  <a:pt x="111139" y="195572"/>
                                </a:lnTo>
                                <a:lnTo>
                                  <a:pt x="111072" y="195482"/>
                                </a:lnTo>
                                <a:lnTo>
                                  <a:pt x="111005" y="195393"/>
                                </a:lnTo>
                                <a:lnTo>
                                  <a:pt x="110939" y="195304"/>
                                </a:lnTo>
                                <a:lnTo>
                                  <a:pt x="110872" y="195215"/>
                                </a:lnTo>
                                <a:lnTo>
                                  <a:pt x="110805" y="195125"/>
                                </a:lnTo>
                                <a:lnTo>
                                  <a:pt x="110738" y="195036"/>
                                </a:lnTo>
                                <a:lnTo>
                                  <a:pt x="110671" y="194947"/>
                                </a:lnTo>
                                <a:lnTo>
                                  <a:pt x="110605" y="194857"/>
                                </a:lnTo>
                                <a:lnTo>
                                  <a:pt x="110538" y="194768"/>
                                </a:lnTo>
                                <a:lnTo>
                                  <a:pt x="110471" y="194678"/>
                                </a:lnTo>
                                <a:lnTo>
                                  <a:pt x="110404" y="194589"/>
                                </a:lnTo>
                                <a:lnTo>
                                  <a:pt x="110337" y="194499"/>
                                </a:lnTo>
                                <a:lnTo>
                                  <a:pt x="110271" y="194410"/>
                                </a:lnTo>
                                <a:lnTo>
                                  <a:pt x="110204" y="194320"/>
                                </a:lnTo>
                                <a:lnTo>
                                  <a:pt x="110137" y="194231"/>
                                </a:lnTo>
                                <a:lnTo>
                                  <a:pt x="110070" y="194141"/>
                                </a:lnTo>
                                <a:lnTo>
                                  <a:pt x="110003" y="194051"/>
                                </a:lnTo>
                                <a:lnTo>
                                  <a:pt x="109937" y="193962"/>
                                </a:lnTo>
                                <a:lnTo>
                                  <a:pt x="109870" y="193872"/>
                                </a:lnTo>
                                <a:lnTo>
                                  <a:pt x="109803" y="193782"/>
                                </a:lnTo>
                                <a:lnTo>
                                  <a:pt x="109736" y="193692"/>
                                </a:lnTo>
                                <a:lnTo>
                                  <a:pt x="109670" y="193603"/>
                                </a:lnTo>
                                <a:lnTo>
                                  <a:pt x="109603" y="193513"/>
                                </a:lnTo>
                                <a:lnTo>
                                  <a:pt x="109536" y="193423"/>
                                </a:lnTo>
                                <a:lnTo>
                                  <a:pt x="109469" y="193333"/>
                                </a:lnTo>
                                <a:lnTo>
                                  <a:pt x="109402" y="193243"/>
                                </a:lnTo>
                                <a:lnTo>
                                  <a:pt x="109336" y="193153"/>
                                </a:lnTo>
                                <a:lnTo>
                                  <a:pt x="109269" y="193063"/>
                                </a:lnTo>
                                <a:lnTo>
                                  <a:pt x="109202" y="192973"/>
                                </a:lnTo>
                                <a:lnTo>
                                  <a:pt x="109135" y="192883"/>
                                </a:lnTo>
                                <a:lnTo>
                                  <a:pt x="109068" y="192793"/>
                                </a:lnTo>
                                <a:lnTo>
                                  <a:pt x="109002" y="192703"/>
                                </a:lnTo>
                                <a:lnTo>
                                  <a:pt x="108935" y="192612"/>
                                </a:lnTo>
                                <a:lnTo>
                                  <a:pt x="108868" y="192522"/>
                                </a:lnTo>
                                <a:lnTo>
                                  <a:pt x="108801" y="192432"/>
                                </a:lnTo>
                                <a:lnTo>
                                  <a:pt x="108734" y="192342"/>
                                </a:lnTo>
                                <a:lnTo>
                                  <a:pt x="108668" y="192251"/>
                                </a:lnTo>
                                <a:lnTo>
                                  <a:pt x="108601" y="192161"/>
                                </a:lnTo>
                                <a:lnTo>
                                  <a:pt x="108534" y="192071"/>
                                </a:lnTo>
                                <a:lnTo>
                                  <a:pt x="108467" y="191980"/>
                                </a:lnTo>
                                <a:lnTo>
                                  <a:pt x="108401" y="191890"/>
                                </a:lnTo>
                                <a:lnTo>
                                  <a:pt x="108334" y="191799"/>
                                </a:lnTo>
                                <a:lnTo>
                                  <a:pt x="108267" y="191709"/>
                                </a:lnTo>
                                <a:lnTo>
                                  <a:pt x="108200" y="191618"/>
                                </a:lnTo>
                                <a:lnTo>
                                  <a:pt x="108133" y="191528"/>
                                </a:lnTo>
                                <a:lnTo>
                                  <a:pt x="108067" y="191437"/>
                                </a:lnTo>
                                <a:lnTo>
                                  <a:pt x="108000" y="191347"/>
                                </a:lnTo>
                                <a:lnTo>
                                  <a:pt x="107933" y="191256"/>
                                </a:lnTo>
                                <a:lnTo>
                                  <a:pt x="107866" y="191165"/>
                                </a:lnTo>
                                <a:lnTo>
                                  <a:pt x="107799" y="191075"/>
                                </a:lnTo>
                                <a:lnTo>
                                  <a:pt x="107733" y="190984"/>
                                </a:lnTo>
                                <a:lnTo>
                                  <a:pt x="107666" y="190893"/>
                                </a:lnTo>
                                <a:lnTo>
                                  <a:pt x="107599" y="190802"/>
                                </a:lnTo>
                                <a:lnTo>
                                  <a:pt x="107532" y="190712"/>
                                </a:lnTo>
                                <a:lnTo>
                                  <a:pt x="107465" y="190621"/>
                                </a:lnTo>
                                <a:lnTo>
                                  <a:pt x="107399" y="190530"/>
                                </a:lnTo>
                                <a:lnTo>
                                  <a:pt x="107332" y="190439"/>
                                </a:lnTo>
                                <a:lnTo>
                                  <a:pt x="107265" y="190348"/>
                                </a:lnTo>
                                <a:lnTo>
                                  <a:pt x="107198" y="190257"/>
                                </a:lnTo>
                                <a:lnTo>
                                  <a:pt x="107131" y="190166"/>
                                </a:lnTo>
                                <a:lnTo>
                                  <a:pt x="107065" y="190075"/>
                                </a:lnTo>
                                <a:lnTo>
                                  <a:pt x="106998" y="189984"/>
                                </a:lnTo>
                                <a:lnTo>
                                  <a:pt x="106931" y="189893"/>
                                </a:lnTo>
                                <a:lnTo>
                                  <a:pt x="106864" y="189802"/>
                                </a:lnTo>
                                <a:lnTo>
                                  <a:pt x="106798" y="189710"/>
                                </a:lnTo>
                                <a:lnTo>
                                  <a:pt x="106731" y="189619"/>
                                </a:lnTo>
                                <a:lnTo>
                                  <a:pt x="106664" y="189528"/>
                                </a:lnTo>
                                <a:lnTo>
                                  <a:pt x="106597" y="189437"/>
                                </a:lnTo>
                                <a:lnTo>
                                  <a:pt x="106530" y="189345"/>
                                </a:lnTo>
                                <a:lnTo>
                                  <a:pt x="106464" y="189254"/>
                                </a:lnTo>
                                <a:lnTo>
                                  <a:pt x="106397" y="189163"/>
                                </a:lnTo>
                                <a:lnTo>
                                  <a:pt x="106330" y="189071"/>
                                </a:lnTo>
                                <a:lnTo>
                                  <a:pt x="106263" y="188980"/>
                                </a:lnTo>
                                <a:lnTo>
                                  <a:pt x="106196" y="188888"/>
                                </a:lnTo>
                                <a:lnTo>
                                  <a:pt x="106130" y="188797"/>
                                </a:lnTo>
                                <a:lnTo>
                                  <a:pt x="106063" y="188705"/>
                                </a:lnTo>
                                <a:lnTo>
                                  <a:pt x="105996" y="188614"/>
                                </a:lnTo>
                                <a:lnTo>
                                  <a:pt x="105929" y="188522"/>
                                </a:lnTo>
                                <a:lnTo>
                                  <a:pt x="105862" y="188431"/>
                                </a:lnTo>
                                <a:lnTo>
                                  <a:pt x="105796" y="188339"/>
                                </a:lnTo>
                                <a:lnTo>
                                  <a:pt x="105729" y="188247"/>
                                </a:lnTo>
                                <a:lnTo>
                                  <a:pt x="105662" y="188156"/>
                                </a:lnTo>
                                <a:lnTo>
                                  <a:pt x="105595" y="188064"/>
                                </a:lnTo>
                                <a:lnTo>
                                  <a:pt x="105529" y="187972"/>
                                </a:lnTo>
                                <a:lnTo>
                                  <a:pt x="105462" y="187880"/>
                                </a:lnTo>
                                <a:lnTo>
                                  <a:pt x="105395" y="187788"/>
                                </a:lnTo>
                                <a:lnTo>
                                  <a:pt x="105328" y="187697"/>
                                </a:lnTo>
                                <a:lnTo>
                                  <a:pt x="105261" y="187605"/>
                                </a:lnTo>
                                <a:lnTo>
                                  <a:pt x="105195" y="187513"/>
                                </a:lnTo>
                                <a:lnTo>
                                  <a:pt x="105128" y="187421"/>
                                </a:lnTo>
                                <a:lnTo>
                                  <a:pt x="105061" y="187329"/>
                                </a:lnTo>
                                <a:lnTo>
                                  <a:pt x="104994" y="187237"/>
                                </a:lnTo>
                                <a:lnTo>
                                  <a:pt x="104927" y="187145"/>
                                </a:lnTo>
                                <a:lnTo>
                                  <a:pt x="104861" y="187053"/>
                                </a:lnTo>
                                <a:lnTo>
                                  <a:pt x="104794" y="186961"/>
                                </a:lnTo>
                                <a:lnTo>
                                  <a:pt x="104727" y="186868"/>
                                </a:lnTo>
                                <a:lnTo>
                                  <a:pt x="104660" y="186776"/>
                                </a:lnTo>
                                <a:lnTo>
                                  <a:pt x="104593" y="186684"/>
                                </a:lnTo>
                                <a:lnTo>
                                  <a:pt x="104527" y="186592"/>
                                </a:lnTo>
                                <a:lnTo>
                                  <a:pt x="104460" y="186499"/>
                                </a:lnTo>
                                <a:lnTo>
                                  <a:pt x="104393" y="186407"/>
                                </a:lnTo>
                                <a:lnTo>
                                  <a:pt x="104326" y="186315"/>
                                </a:lnTo>
                                <a:lnTo>
                                  <a:pt x="104260" y="186222"/>
                                </a:lnTo>
                                <a:lnTo>
                                  <a:pt x="104193" y="186130"/>
                                </a:lnTo>
                                <a:lnTo>
                                  <a:pt x="104126" y="186038"/>
                                </a:lnTo>
                                <a:lnTo>
                                  <a:pt x="104059" y="185945"/>
                                </a:lnTo>
                                <a:lnTo>
                                  <a:pt x="103992" y="185853"/>
                                </a:lnTo>
                                <a:lnTo>
                                  <a:pt x="103926" y="185760"/>
                                </a:lnTo>
                                <a:lnTo>
                                  <a:pt x="103859" y="185668"/>
                                </a:lnTo>
                                <a:lnTo>
                                  <a:pt x="103792" y="185575"/>
                                </a:lnTo>
                                <a:lnTo>
                                  <a:pt x="103725" y="185482"/>
                                </a:lnTo>
                                <a:lnTo>
                                  <a:pt x="103658" y="185390"/>
                                </a:lnTo>
                                <a:lnTo>
                                  <a:pt x="103592" y="185297"/>
                                </a:lnTo>
                                <a:lnTo>
                                  <a:pt x="103525" y="185204"/>
                                </a:lnTo>
                                <a:lnTo>
                                  <a:pt x="103458" y="185112"/>
                                </a:lnTo>
                                <a:lnTo>
                                  <a:pt x="103391" y="185019"/>
                                </a:lnTo>
                                <a:lnTo>
                                  <a:pt x="103324" y="184926"/>
                                </a:lnTo>
                                <a:lnTo>
                                  <a:pt x="103258" y="184833"/>
                                </a:lnTo>
                                <a:lnTo>
                                  <a:pt x="103191" y="184740"/>
                                </a:lnTo>
                                <a:lnTo>
                                  <a:pt x="103124" y="184647"/>
                                </a:lnTo>
                                <a:lnTo>
                                  <a:pt x="103057" y="184554"/>
                                </a:lnTo>
                                <a:lnTo>
                                  <a:pt x="102990" y="184461"/>
                                </a:lnTo>
                                <a:lnTo>
                                  <a:pt x="102924" y="184368"/>
                                </a:lnTo>
                                <a:lnTo>
                                  <a:pt x="102857" y="184275"/>
                                </a:lnTo>
                                <a:lnTo>
                                  <a:pt x="102790" y="184182"/>
                                </a:lnTo>
                                <a:lnTo>
                                  <a:pt x="102723" y="184089"/>
                                </a:lnTo>
                                <a:lnTo>
                                  <a:pt x="102657" y="183996"/>
                                </a:lnTo>
                                <a:lnTo>
                                  <a:pt x="102590" y="183903"/>
                                </a:lnTo>
                                <a:lnTo>
                                  <a:pt x="102523" y="183810"/>
                                </a:lnTo>
                                <a:lnTo>
                                  <a:pt x="102456" y="183716"/>
                                </a:lnTo>
                                <a:lnTo>
                                  <a:pt x="102389" y="183623"/>
                                </a:lnTo>
                                <a:lnTo>
                                  <a:pt x="102323" y="183530"/>
                                </a:lnTo>
                                <a:lnTo>
                                  <a:pt x="102256" y="183437"/>
                                </a:lnTo>
                                <a:lnTo>
                                  <a:pt x="102189" y="183343"/>
                                </a:lnTo>
                                <a:lnTo>
                                  <a:pt x="102122" y="183250"/>
                                </a:lnTo>
                                <a:lnTo>
                                  <a:pt x="102055" y="183156"/>
                                </a:lnTo>
                                <a:lnTo>
                                  <a:pt x="101989" y="183063"/>
                                </a:lnTo>
                                <a:lnTo>
                                  <a:pt x="101922" y="182969"/>
                                </a:lnTo>
                                <a:lnTo>
                                  <a:pt x="101855" y="182876"/>
                                </a:lnTo>
                                <a:lnTo>
                                  <a:pt x="101788" y="182782"/>
                                </a:lnTo>
                                <a:lnTo>
                                  <a:pt x="101721" y="182689"/>
                                </a:lnTo>
                                <a:lnTo>
                                  <a:pt x="101655" y="182595"/>
                                </a:lnTo>
                                <a:lnTo>
                                  <a:pt x="101588" y="182502"/>
                                </a:lnTo>
                                <a:lnTo>
                                  <a:pt x="101521" y="182408"/>
                                </a:lnTo>
                                <a:lnTo>
                                  <a:pt x="101454" y="182314"/>
                                </a:lnTo>
                                <a:lnTo>
                                  <a:pt x="101388" y="182220"/>
                                </a:lnTo>
                                <a:lnTo>
                                  <a:pt x="101321" y="182127"/>
                                </a:lnTo>
                                <a:lnTo>
                                  <a:pt x="101254" y="182033"/>
                                </a:lnTo>
                                <a:lnTo>
                                  <a:pt x="101187" y="181939"/>
                                </a:lnTo>
                                <a:lnTo>
                                  <a:pt x="101120" y="181845"/>
                                </a:lnTo>
                                <a:lnTo>
                                  <a:pt x="101054" y="181751"/>
                                </a:lnTo>
                                <a:lnTo>
                                  <a:pt x="100987" y="181657"/>
                                </a:lnTo>
                                <a:lnTo>
                                  <a:pt x="100920" y="181563"/>
                                </a:lnTo>
                                <a:lnTo>
                                  <a:pt x="100853" y="181469"/>
                                </a:lnTo>
                                <a:lnTo>
                                  <a:pt x="100786" y="181375"/>
                                </a:lnTo>
                                <a:lnTo>
                                  <a:pt x="100720" y="181281"/>
                                </a:lnTo>
                                <a:lnTo>
                                  <a:pt x="100653" y="181187"/>
                                </a:lnTo>
                                <a:lnTo>
                                  <a:pt x="100586" y="181093"/>
                                </a:lnTo>
                                <a:lnTo>
                                  <a:pt x="100519" y="180999"/>
                                </a:lnTo>
                                <a:lnTo>
                                  <a:pt x="100452" y="180905"/>
                                </a:lnTo>
                                <a:lnTo>
                                  <a:pt x="100386" y="180810"/>
                                </a:lnTo>
                                <a:lnTo>
                                  <a:pt x="100319" y="180716"/>
                                </a:lnTo>
                                <a:lnTo>
                                  <a:pt x="100252" y="180622"/>
                                </a:lnTo>
                                <a:lnTo>
                                  <a:pt x="100185" y="180528"/>
                                </a:lnTo>
                                <a:lnTo>
                                  <a:pt x="100118" y="180433"/>
                                </a:lnTo>
                                <a:lnTo>
                                  <a:pt x="100052" y="180339"/>
                                </a:lnTo>
                                <a:lnTo>
                                  <a:pt x="99985" y="180244"/>
                                </a:lnTo>
                                <a:lnTo>
                                  <a:pt x="99918" y="180150"/>
                                </a:lnTo>
                                <a:lnTo>
                                  <a:pt x="99851" y="180056"/>
                                </a:lnTo>
                                <a:lnTo>
                                  <a:pt x="99785" y="179961"/>
                                </a:lnTo>
                                <a:lnTo>
                                  <a:pt x="99718" y="179867"/>
                                </a:lnTo>
                                <a:lnTo>
                                  <a:pt x="99651" y="179772"/>
                                </a:lnTo>
                                <a:lnTo>
                                  <a:pt x="99584" y="179677"/>
                                </a:lnTo>
                                <a:lnTo>
                                  <a:pt x="99517" y="179583"/>
                                </a:lnTo>
                                <a:lnTo>
                                  <a:pt x="99451" y="179488"/>
                                </a:lnTo>
                                <a:lnTo>
                                  <a:pt x="99384" y="179393"/>
                                </a:lnTo>
                                <a:lnTo>
                                  <a:pt x="99317" y="179299"/>
                                </a:lnTo>
                                <a:lnTo>
                                  <a:pt x="99250" y="179204"/>
                                </a:lnTo>
                                <a:lnTo>
                                  <a:pt x="99183" y="179109"/>
                                </a:lnTo>
                                <a:lnTo>
                                  <a:pt x="99117" y="179014"/>
                                </a:lnTo>
                                <a:lnTo>
                                  <a:pt x="99050" y="178919"/>
                                </a:lnTo>
                                <a:lnTo>
                                  <a:pt x="98983" y="178824"/>
                                </a:lnTo>
                                <a:lnTo>
                                  <a:pt x="98916" y="178730"/>
                                </a:lnTo>
                                <a:lnTo>
                                  <a:pt x="98849" y="178635"/>
                                </a:lnTo>
                                <a:lnTo>
                                  <a:pt x="98783" y="178540"/>
                                </a:lnTo>
                                <a:lnTo>
                                  <a:pt x="98716" y="178445"/>
                                </a:lnTo>
                                <a:lnTo>
                                  <a:pt x="98649" y="178349"/>
                                </a:lnTo>
                                <a:lnTo>
                                  <a:pt x="98582" y="178254"/>
                                </a:lnTo>
                                <a:lnTo>
                                  <a:pt x="98516" y="178159"/>
                                </a:lnTo>
                                <a:lnTo>
                                  <a:pt x="98449" y="178064"/>
                                </a:lnTo>
                                <a:lnTo>
                                  <a:pt x="98382" y="177969"/>
                                </a:lnTo>
                                <a:lnTo>
                                  <a:pt x="98315" y="177874"/>
                                </a:lnTo>
                                <a:lnTo>
                                  <a:pt x="98248" y="177778"/>
                                </a:lnTo>
                                <a:lnTo>
                                  <a:pt x="98182" y="177683"/>
                                </a:lnTo>
                                <a:lnTo>
                                  <a:pt x="98115" y="177588"/>
                                </a:lnTo>
                                <a:lnTo>
                                  <a:pt x="98048" y="177493"/>
                                </a:lnTo>
                                <a:lnTo>
                                  <a:pt x="97981" y="177397"/>
                                </a:lnTo>
                                <a:lnTo>
                                  <a:pt x="97914" y="177302"/>
                                </a:lnTo>
                                <a:lnTo>
                                  <a:pt x="97848" y="177206"/>
                                </a:lnTo>
                                <a:lnTo>
                                  <a:pt x="97781" y="177111"/>
                                </a:lnTo>
                                <a:lnTo>
                                  <a:pt x="97714" y="177015"/>
                                </a:lnTo>
                                <a:lnTo>
                                  <a:pt x="97647" y="176920"/>
                                </a:lnTo>
                                <a:lnTo>
                                  <a:pt x="97580" y="176824"/>
                                </a:lnTo>
                                <a:lnTo>
                                  <a:pt x="97514" y="176729"/>
                                </a:lnTo>
                                <a:lnTo>
                                  <a:pt x="97447" y="176633"/>
                                </a:lnTo>
                                <a:lnTo>
                                  <a:pt x="97380" y="176537"/>
                                </a:lnTo>
                                <a:lnTo>
                                  <a:pt x="97313" y="176442"/>
                                </a:lnTo>
                                <a:lnTo>
                                  <a:pt x="97246" y="176346"/>
                                </a:lnTo>
                                <a:lnTo>
                                  <a:pt x="97180" y="176250"/>
                                </a:lnTo>
                                <a:lnTo>
                                  <a:pt x="97113" y="176154"/>
                                </a:lnTo>
                                <a:lnTo>
                                  <a:pt x="97046" y="176059"/>
                                </a:lnTo>
                                <a:lnTo>
                                  <a:pt x="96979" y="175963"/>
                                </a:lnTo>
                                <a:lnTo>
                                  <a:pt x="96913" y="175867"/>
                                </a:lnTo>
                                <a:lnTo>
                                  <a:pt x="96846" y="175771"/>
                                </a:lnTo>
                                <a:lnTo>
                                  <a:pt x="96779" y="175675"/>
                                </a:lnTo>
                                <a:lnTo>
                                  <a:pt x="96712" y="175579"/>
                                </a:lnTo>
                                <a:lnTo>
                                  <a:pt x="96645" y="175483"/>
                                </a:lnTo>
                                <a:lnTo>
                                  <a:pt x="96579" y="175387"/>
                                </a:lnTo>
                                <a:lnTo>
                                  <a:pt x="96512" y="175291"/>
                                </a:lnTo>
                                <a:lnTo>
                                  <a:pt x="96445" y="175195"/>
                                </a:lnTo>
                                <a:lnTo>
                                  <a:pt x="96378" y="175098"/>
                                </a:lnTo>
                                <a:lnTo>
                                  <a:pt x="96311" y="175002"/>
                                </a:lnTo>
                                <a:lnTo>
                                  <a:pt x="96245" y="174906"/>
                                </a:lnTo>
                                <a:lnTo>
                                  <a:pt x="96178" y="174810"/>
                                </a:lnTo>
                                <a:lnTo>
                                  <a:pt x="96111" y="174713"/>
                                </a:lnTo>
                                <a:lnTo>
                                  <a:pt x="96044" y="174617"/>
                                </a:lnTo>
                                <a:lnTo>
                                  <a:pt x="95977" y="174521"/>
                                </a:lnTo>
                                <a:lnTo>
                                  <a:pt x="95911" y="174424"/>
                                </a:lnTo>
                                <a:lnTo>
                                  <a:pt x="95844" y="174328"/>
                                </a:lnTo>
                                <a:lnTo>
                                  <a:pt x="95777" y="174232"/>
                                </a:lnTo>
                                <a:lnTo>
                                  <a:pt x="95710" y="174135"/>
                                </a:lnTo>
                                <a:lnTo>
                                  <a:pt x="95644" y="174039"/>
                                </a:lnTo>
                                <a:lnTo>
                                  <a:pt x="95577" y="173942"/>
                                </a:lnTo>
                                <a:lnTo>
                                  <a:pt x="95510" y="173845"/>
                                </a:lnTo>
                                <a:lnTo>
                                  <a:pt x="95443" y="173749"/>
                                </a:lnTo>
                                <a:lnTo>
                                  <a:pt x="95376" y="173652"/>
                                </a:lnTo>
                                <a:lnTo>
                                  <a:pt x="95310" y="173556"/>
                                </a:lnTo>
                                <a:lnTo>
                                  <a:pt x="95243" y="173459"/>
                                </a:lnTo>
                                <a:lnTo>
                                  <a:pt x="95176" y="173362"/>
                                </a:lnTo>
                                <a:lnTo>
                                  <a:pt x="95109" y="173265"/>
                                </a:lnTo>
                                <a:lnTo>
                                  <a:pt x="95042" y="173169"/>
                                </a:lnTo>
                                <a:lnTo>
                                  <a:pt x="94976" y="173072"/>
                                </a:lnTo>
                                <a:lnTo>
                                  <a:pt x="94909" y="172975"/>
                                </a:lnTo>
                                <a:lnTo>
                                  <a:pt x="94842" y="172878"/>
                                </a:lnTo>
                                <a:lnTo>
                                  <a:pt x="94775" y="172781"/>
                                </a:lnTo>
                                <a:lnTo>
                                  <a:pt x="94708" y="172684"/>
                                </a:lnTo>
                                <a:lnTo>
                                  <a:pt x="94642" y="172587"/>
                                </a:lnTo>
                                <a:lnTo>
                                  <a:pt x="94575" y="172490"/>
                                </a:lnTo>
                                <a:lnTo>
                                  <a:pt x="94508" y="172393"/>
                                </a:lnTo>
                                <a:lnTo>
                                  <a:pt x="94441" y="172296"/>
                                </a:lnTo>
                                <a:lnTo>
                                  <a:pt x="94375" y="172199"/>
                                </a:lnTo>
                                <a:lnTo>
                                  <a:pt x="94308" y="172102"/>
                                </a:lnTo>
                                <a:lnTo>
                                  <a:pt x="94241" y="172004"/>
                                </a:lnTo>
                                <a:lnTo>
                                  <a:pt x="94174" y="171907"/>
                                </a:lnTo>
                                <a:lnTo>
                                  <a:pt x="94107" y="171810"/>
                                </a:lnTo>
                                <a:lnTo>
                                  <a:pt x="94041" y="171713"/>
                                </a:lnTo>
                                <a:lnTo>
                                  <a:pt x="93974" y="171615"/>
                                </a:lnTo>
                                <a:lnTo>
                                  <a:pt x="93907" y="171518"/>
                                </a:lnTo>
                                <a:lnTo>
                                  <a:pt x="93840" y="171421"/>
                                </a:lnTo>
                                <a:lnTo>
                                  <a:pt x="93773" y="171323"/>
                                </a:lnTo>
                                <a:lnTo>
                                  <a:pt x="93707" y="171226"/>
                                </a:lnTo>
                                <a:lnTo>
                                  <a:pt x="93640" y="171128"/>
                                </a:lnTo>
                                <a:lnTo>
                                  <a:pt x="93573" y="171031"/>
                                </a:lnTo>
                                <a:lnTo>
                                  <a:pt x="93506" y="170933"/>
                                </a:lnTo>
                                <a:lnTo>
                                  <a:pt x="93439" y="170836"/>
                                </a:lnTo>
                                <a:lnTo>
                                  <a:pt x="93373" y="170738"/>
                                </a:lnTo>
                                <a:lnTo>
                                  <a:pt x="93306" y="170640"/>
                                </a:lnTo>
                                <a:lnTo>
                                  <a:pt x="93239" y="170543"/>
                                </a:lnTo>
                                <a:lnTo>
                                  <a:pt x="93172" y="170445"/>
                                </a:lnTo>
                                <a:lnTo>
                                  <a:pt x="93105" y="170347"/>
                                </a:lnTo>
                                <a:lnTo>
                                  <a:pt x="93039" y="170249"/>
                                </a:lnTo>
                                <a:lnTo>
                                  <a:pt x="92972" y="170152"/>
                                </a:lnTo>
                                <a:lnTo>
                                  <a:pt x="92905" y="170054"/>
                                </a:lnTo>
                                <a:lnTo>
                                  <a:pt x="92838" y="169956"/>
                                </a:lnTo>
                                <a:lnTo>
                                  <a:pt x="92772" y="169858"/>
                                </a:lnTo>
                                <a:lnTo>
                                  <a:pt x="92705" y="169760"/>
                                </a:lnTo>
                                <a:lnTo>
                                  <a:pt x="92638" y="169662"/>
                                </a:lnTo>
                                <a:lnTo>
                                  <a:pt x="92571" y="169564"/>
                                </a:lnTo>
                                <a:lnTo>
                                  <a:pt x="92504" y="169466"/>
                                </a:lnTo>
                                <a:lnTo>
                                  <a:pt x="92438" y="169368"/>
                                </a:lnTo>
                                <a:lnTo>
                                  <a:pt x="92371" y="169270"/>
                                </a:lnTo>
                                <a:lnTo>
                                  <a:pt x="92304" y="169172"/>
                                </a:lnTo>
                                <a:lnTo>
                                  <a:pt x="92237" y="169073"/>
                                </a:lnTo>
                                <a:lnTo>
                                  <a:pt x="92170" y="168975"/>
                                </a:lnTo>
                                <a:lnTo>
                                  <a:pt x="92104" y="168877"/>
                                </a:lnTo>
                                <a:lnTo>
                                  <a:pt x="92037" y="168779"/>
                                </a:lnTo>
                                <a:lnTo>
                                  <a:pt x="91970" y="168680"/>
                                </a:lnTo>
                                <a:lnTo>
                                  <a:pt x="91903" y="168582"/>
                                </a:lnTo>
                                <a:lnTo>
                                  <a:pt x="91836" y="168484"/>
                                </a:lnTo>
                                <a:lnTo>
                                  <a:pt x="91770" y="168385"/>
                                </a:lnTo>
                                <a:lnTo>
                                  <a:pt x="91703" y="168287"/>
                                </a:lnTo>
                                <a:lnTo>
                                  <a:pt x="91636" y="168188"/>
                                </a:lnTo>
                                <a:lnTo>
                                  <a:pt x="91569" y="168090"/>
                                </a:lnTo>
                                <a:lnTo>
                                  <a:pt x="91503" y="167991"/>
                                </a:lnTo>
                                <a:lnTo>
                                  <a:pt x="91436" y="167893"/>
                                </a:lnTo>
                                <a:lnTo>
                                  <a:pt x="91369" y="167794"/>
                                </a:lnTo>
                                <a:lnTo>
                                  <a:pt x="91302" y="167695"/>
                                </a:lnTo>
                                <a:lnTo>
                                  <a:pt x="91235" y="167597"/>
                                </a:lnTo>
                                <a:lnTo>
                                  <a:pt x="91169" y="167498"/>
                                </a:lnTo>
                                <a:lnTo>
                                  <a:pt x="91102" y="167399"/>
                                </a:lnTo>
                                <a:lnTo>
                                  <a:pt x="91035" y="167301"/>
                                </a:lnTo>
                                <a:lnTo>
                                  <a:pt x="90968" y="167202"/>
                                </a:lnTo>
                                <a:lnTo>
                                  <a:pt x="90901" y="167103"/>
                                </a:lnTo>
                                <a:lnTo>
                                  <a:pt x="90835" y="167004"/>
                                </a:lnTo>
                                <a:lnTo>
                                  <a:pt x="90768" y="166905"/>
                                </a:lnTo>
                                <a:lnTo>
                                  <a:pt x="90701" y="166806"/>
                                </a:lnTo>
                                <a:lnTo>
                                  <a:pt x="90634" y="166707"/>
                                </a:lnTo>
                                <a:lnTo>
                                  <a:pt x="90567" y="166608"/>
                                </a:lnTo>
                                <a:lnTo>
                                  <a:pt x="90501" y="166509"/>
                                </a:lnTo>
                                <a:lnTo>
                                  <a:pt x="90434" y="166410"/>
                                </a:lnTo>
                                <a:lnTo>
                                  <a:pt x="90367" y="166311"/>
                                </a:lnTo>
                                <a:lnTo>
                                  <a:pt x="90300" y="166212"/>
                                </a:lnTo>
                                <a:lnTo>
                                  <a:pt x="90233" y="166113"/>
                                </a:lnTo>
                                <a:lnTo>
                                  <a:pt x="90167" y="166014"/>
                                </a:lnTo>
                                <a:lnTo>
                                  <a:pt x="90100" y="165914"/>
                                </a:lnTo>
                                <a:lnTo>
                                  <a:pt x="90033" y="165815"/>
                                </a:lnTo>
                                <a:lnTo>
                                  <a:pt x="89966" y="165716"/>
                                </a:lnTo>
                                <a:lnTo>
                                  <a:pt x="89900" y="165617"/>
                                </a:lnTo>
                                <a:lnTo>
                                  <a:pt x="89833" y="165517"/>
                                </a:lnTo>
                                <a:lnTo>
                                  <a:pt x="89766" y="165418"/>
                                </a:lnTo>
                                <a:lnTo>
                                  <a:pt x="89699" y="165318"/>
                                </a:lnTo>
                                <a:lnTo>
                                  <a:pt x="89632" y="165219"/>
                                </a:lnTo>
                                <a:lnTo>
                                  <a:pt x="89566" y="165119"/>
                                </a:lnTo>
                                <a:lnTo>
                                  <a:pt x="89499" y="165020"/>
                                </a:lnTo>
                                <a:lnTo>
                                  <a:pt x="89432" y="164920"/>
                                </a:lnTo>
                                <a:lnTo>
                                  <a:pt x="89365" y="164821"/>
                                </a:lnTo>
                                <a:lnTo>
                                  <a:pt x="89298" y="164721"/>
                                </a:lnTo>
                                <a:lnTo>
                                  <a:pt x="89232" y="164622"/>
                                </a:lnTo>
                                <a:lnTo>
                                  <a:pt x="89165" y="164522"/>
                                </a:lnTo>
                                <a:lnTo>
                                  <a:pt x="89098" y="164422"/>
                                </a:lnTo>
                                <a:lnTo>
                                  <a:pt x="89031" y="164322"/>
                                </a:lnTo>
                                <a:lnTo>
                                  <a:pt x="88964" y="164223"/>
                                </a:lnTo>
                                <a:lnTo>
                                  <a:pt x="88898" y="164123"/>
                                </a:lnTo>
                                <a:lnTo>
                                  <a:pt x="88831" y="164023"/>
                                </a:lnTo>
                                <a:lnTo>
                                  <a:pt x="88764" y="163923"/>
                                </a:lnTo>
                                <a:lnTo>
                                  <a:pt x="88697" y="163823"/>
                                </a:lnTo>
                                <a:lnTo>
                                  <a:pt x="88631" y="163723"/>
                                </a:lnTo>
                                <a:lnTo>
                                  <a:pt x="88564" y="163623"/>
                                </a:lnTo>
                                <a:lnTo>
                                  <a:pt x="88497" y="163523"/>
                                </a:lnTo>
                                <a:lnTo>
                                  <a:pt x="88430" y="163423"/>
                                </a:lnTo>
                                <a:lnTo>
                                  <a:pt x="88363" y="163323"/>
                                </a:lnTo>
                                <a:lnTo>
                                  <a:pt x="88297" y="163223"/>
                                </a:lnTo>
                                <a:lnTo>
                                  <a:pt x="88230" y="163123"/>
                                </a:lnTo>
                                <a:lnTo>
                                  <a:pt x="88163" y="163022"/>
                                </a:lnTo>
                                <a:lnTo>
                                  <a:pt x="88096" y="162922"/>
                                </a:lnTo>
                                <a:lnTo>
                                  <a:pt x="88029" y="162822"/>
                                </a:lnTo>
                                <a:lnTo>
                                  <a:pt x="87963" y="162722"/>
                                </a:lnTo>
                                <a:lnTo>
                                  <a:pt x="87896" y="162621"/>
                                </a:lnTo>
                                <a:lnTo>
                                  <a:pt x="87829" y="162521"/>
                                </a:lnTo>
                                <a:lnTo>
                                  <a:pt x="87762" y="162421"/>
                                </a:lnTo>
                                <a:lnTo>
                                  <a:pt x="87695" y="162320"/>
                                </a:lnTo>
                                <a:lnTo>
                                  <a:pt x="87629" y="162220"/>
                                </a:lnTo>
                                <a:lnTo>
                                  <a:pt x="87562" y="162119"/>
                                </a:lnTo>
                                <a:lnTo>
                                  <a:pt x="87495" y="162019"/>
                                </a:lnTo>
                                <a:lnTo>
                                  <a:pt x="87428" y="161918"/>
                                </a:lnTo>
                                <a:lnTo>
                                  <a:pt x="87362" y="161818"/>
                                </a:lnTo>
                                <a:lnTo>
                                  <a:pt x="87295" y="161717"/>
                                </a:lnTo>
                                <a:lnTo>
                                  <a:pt x="87228" y="161616"/>
                                </a:lnTo>
                                <a:lnTo>
                                  <a:pt x="87161" y="161516"/>
                                </a:lnTo>
                                <a:lnTo>
                                  <a:pt x="87094" y="161415"/>
                                </a:lnTo>
                                <a:lnTo>
                                  <a:pt x="87028" y="161314"/>
                                </a:lnTo>
                                <a:lnTo>
                                  <a:pt x="86961" y="161213"/>
                                </a:lnTo>
                                <a:lnTo>
                                  <a:pt x="86894" y="161113"/>
                                </a:lnTo>
                                <a:lnTo>
                                  <a:pt x="86827" y="161012"/>
                                </a:lnTo>
                                <a:lnTo>
                                  <a:pt x="86760" y="160911"/>
                                </a:lnTo>
                                <a:lnTo>
                                  <a:pt x="86694" y="160810"/>
                                </a:lnTo>
                                <a:lnTo>
                                  <a:pt x="86627" y="160709"/>
                                </a:lnTo>
                                <a:lnTo>
                                  <a:pt x="86560" y="160608"/>
                                </a:lnTo>
                                <a:lnTo>
                                  <a:pt x="86493" y="160507"/>
                                </a:lnTo>
                                <a:lnTo>
                                  <a:pt x="86426" y="160406"/>
                                </a:lnTo>
                                <a:lnTo>
                                  <a:pt x="86360" y="160305"/>
                                </a:lnTo>
                                <a:lnTo>
                                  <a:pt x="86293" y="160204"/>
                                </a:lnTo>
                                <a:lnTo>
                                  <a:pt x="86226" y="160103"/>
                                </a:lnTo>
                                <a:lnTo>
                                  <a:pt x="86159" y="160001"/>
                                </a:lnTo>
                                <a:lnTo>
                                  <a:pt x="86092" y="159900"/>
                                </a:lnTo>
                                <a:lnTo>
                                  <a:pt x="86026" y="159799"/>
                                </a:lnTo>
                                <a:lnTo>
                                  <a:pt x="85959" y="159698"/>
                                </a:lnTo>
                                <a:lnTo>
                                  <a:pt x="85892" y="159596"/>
                                </a:lnTo>
                                <a:lnTo>
                                  <a:pt x="85825" y="159495"/>
                                </a:lnTo>
                                <a:lnTo>
                                  <a:pt x="85759" y="159394"/>
                                </a:lnTo>
                                <a:lnTo>
                                  <a:pt x="85692" y="159292"/>
                                </a:lnTo>
                                <a:lnTo>
                                  <a:pt x="85625" y="159191"/>
                                </a:lnTo>
                                <a:lnTo>
                                  <a:pt x="85558" y="159089"/>
                                </a:lnTo>
                                <a:lnTo>
                                  <a:pt x="85491" y="158988"/>
                                </a:lnTo>
                                <a:lnTo>
                                  <a:pt x="85425" y="158886"/>
                                </a:lnTo>
                                <a:lnTo>
                                  <a:pt x="85358" y="158785"/>
                                </a:lnTo>
                                <a:lnTo>
                                  <a:pt x="85291" y="158683"/>
                                </a:lnTo>
                                <a:lnTo>
                                  <a:pt x="85224" y="158581"/>
                                </a:lnTo>
                                <a:lnTo>
                                  <a:pt x="85157" y="158480"/>
                                </a:lnTo>
                                <a:lnTo>
                                  <a:pt x="85091" y="158378"/>
                                </a:lnTo>
                                <a:lnTo>
                                  <a:pt x="85024" y="158276"/>
                                </a:lnTo>
                                <a:lnTo>
                                  <a:pt x="84957" y="158174"/>
                                </a:lnTo>
                                <a:lnTo>
                                  <a:pt x="84890" y="158073"/>
                                </a:lnTo>
                                <a:lnTo>
                                  <a:pt x="84823" y="157971"/>
                                </a:lnTo>
                                <a:lnTo>
                                  <a:pt x="84757" y="157869"/>
                                </a:lnTo>
                                <a:lnTo>
                                  <a:pt x="84690" y="157767"/>
                                </a:lnTo>
                                <a:lnTo>
                                  <a:pt x="84623" y="157665"/>
                                </a:lnTo>
                                <a:lnTo>
                                  <a:pt x="84556" y="157563"/>
                                </a:lnTo>
                                <a:lnTo>
                                  <a:pt x="84490" y="157461"/>
                                </a:lnTo>
                                <a:lnTo>
                                  <a:pt x="84423" y="157359"/>
                                </a:lnTo>
                                <a:lnTo>
                                  <a:pt x="84356" y="157257"/>
                                </a:lnTo>
                                <a:lnTo>
                                  <a:pt x="84289" y="157155"/>
                                </a:lnTo>
                                <a:lnTo>
                                  <a:pt x="84222" y="157053"/>
                                </a:lnTo>
                                <a:lnTo>
                                  <a:pt x="84156" y="156950"/>
                                </a:lnTo>
                                <a:lnTo>
                                  <a:pt x="84089" y="156848"/>
                                </a:lnTo>
                                <a:lnTo>
                                  <a:pt x="84022" y="156746"/>
                                </a:lnTo>
                                <a:lnTo>
                                  <a:pt x="83955" y="156644"/>
                                </a:lnTo>
                                <a:lnTo>
                                  <a:pt x="83888" y="156541"/>
                                </a:lnTo>
                                <a:lnTo>
                                  <a:pt x="83822" y="156439"/>
                                </a:lnTo>
                                <a:lnTo>
                                  <a:pt x="83755" y="156337"/>
                                </a:lnTo>
                                <a:lnTo>
                                  <a:pt x="83688" y="156234"/>
                                </a:lnTo>
                                <a:lnTo>
                                  <a:pt x="83621" y="156132"/>
                                </a:lnTo>
                                <a:lnTo>
                                  <a:pt x="83554" y="156029"/>
                                </a:lnTo>
                                <a:lnTo>
                                  <a:pt x="83488" y="155927"/>
                                </a:lnTo>
                                <a:lnTo>
                                  <a:pt x="83421" y="155824"/>
                                </a:lnTo>
                                <a:lnTo>
                                  <a:pt x="83354" y="155722"/>
                                </a:lnTo>
                                <a:lnTo>
                                  <a:pt x="83287" y="155619"/>
                                </a:lnTo>
                                <a:lnTo>
                                  <a:pt x="83220" y="155516"/>
                                </a:lnTo>
                                <a:lnTo>
                                  <a:pt x="83154" y="155414"/>
                                </a:lnTo>
                                <a:lnTo>
                                  <a:pt x="83087" y="155311"/>
                                </a:lnTo>
                                <a:lnTo>
                                  <a:pt x="83020" y="155208"/>
                                </a:lnTo>
                                <a:lnTo>
                                  <a:pt x="82953" y="155105"/>
                                </a:lnTo>
                                <a:lnTo>
                                  <a:pt x="82887" y="155003"/>
                                </a:lnTo>
                                <a:lnTo>
                                  <a:pt x="82820" y="154900"/>
                                </a:lnTo>
                                <a:lnTo>
                                  <a:pt x="82753" y="154797"/>
                                </a:lnTo>
                                <a:lnTo>
                                  <a:pt x="82686" y="154694"/>
                                </a:lnTo>
                                <a:lnTo>
                                  <a:pt x="82619" y="154591"/>
                                </a:lnTo>
                                <a:lnTo>
                                  <a:pt x="82553" y="154488"/>
                                </a:lnTo>
                                <a:lnTo>
                                  <a:pt x="82486" y="154385"/>
                                </a:lnTo>
                                <a:lnTo>
                                  <a:pt x="82419" y="154282"/>
                                </a:lnTo>
                                <a:lnTo>
                                  <a:pt x="82352" y="154179"/>
                                </a:lnTo>
                                <a:lnTo>
                                  <a:pt x="82285" y="154076"/>
                                </a:lnTo>
                                <a:lnTo>
                                  <a:pt x="82219" y="153972"/>
                                </a:lnTo>
                                <a:lnTo>
                                  <a:pt x="82152" y="153869"/>
                                </a:lnTo>
                                <a:lnTo>
                                  <a:pt x="82085" y="153766"/>
                                </a:lnTo>
                                <a:lnTo>
                                  <a:pt x="82018" y="153663"/>
                                </a:lnTo>
                                <a:lnTo>
                                  <a:pt x="81951" y="153559"/>
                                </a:lnTo>
                                <a:lnTo>
                                  <a:pt x="81885" y="153456"/>
                                </a:lnTo>
                                <a:lnTo>
                                  <a:pt x="81818" y="153353"/>
                                </a:lnTo>
                                <a:lnTo>
                                  <a:pt x="81751" y="153249"/>
                                </a:lnTo>
                                <a:lnTo>
                                  <a:pt x="81684" y="153146"/>
                                </a:lnTo>
                                <a:lnTo>
                                  <a:pt x="81618" y="153043"/>
                                </a:lnTo>
                                <a:lnTo>
                                  <a:pt x="81551" y="152939"/>
                                </a:lnTo>
                                <a:lnTo>
                                  <a:pt x="81484" y="152835"/>
                                </a:lnTo>
                                <a:lnTo>
                                  <a:pt x="81417" y="152732"/>
                                </a:lnTo>
                                <a:lnTo>
                                  <a:pt x="81350" y="152628"/>
                                </a:lnTo>
                                <a:lnTo>
                                  <a:pt x="81284" y="152525"/>
                                </a:lnTo>
                                <a:lnTo>
                                  <a:pt x="81217" y="152421"/>
                                </a:lnTo>
                                <a:lnTo>
                                  <a:pt x="81150" y="152317"/>
                                </a:lnTo>
                                <a:lnTo>
                                  <a:pt x="81083" y="152214"/>
                                </a:lnTo>
                                <a:lnTo>
                                  <a:pt x="81016" y="152110"/>
                                </a:lnTo>
                                <a:lnTo>
                                  <a:pt x="80950" y="152006"/>
                                </a:lnTo>
                                <a:lnTo>
                                  <a:pt x="80883" y="151902"/>
                                </a:lnTo>
                                <a:lnTo>
                                  <a:pt x="80816" y="151798"/>
                                </a:lnTo>
                                <a:lnTo>
                                  <a:pt x="80749" y="151694"/>
                                </a:lnTo>
                                <a:lnTo>
                                  <a:pt x="80682" y="151590"/>
                                </a:lnTo>
                                <a:lnTo>
                                  <a:pt x="80616" y="151487"/>
                                </a:lnTo>
                                <a:lnTo>
                                  <a:pt x="80549" y="151382"/>
                                </a:lnTo>
                                <a:lnTo>
                                  <a:pt x="80482" y="151278"/>
                                </a:lnTo>
                                <a:lnTo>
                                  <a:pt x="80415" y="151174"/>
                                </a:lnTo>
                                <a:lnTo>
                                  <a:pt x="80348" y="151070"/>
                                </a:lnTo>
                                <a:lnTo>
                                  <a:pt x="80282" y="150966"/>
                                </a:lnTo>
                                <a:lnTo>
                                  <a:pt x="80215" y="150862"/>
                                </a:lnTo>
                                <a:lnTo>
                                  <a:pt x="80148" y="150758"/>
                                </a:lnTo>
                                <a:lnTo>
                                  <a:pt x="80081" y="150654"/>
                                </a:lnTo>
                                <a:lnTo>
                                  <a:pt x="80015" y="150549"/>
                                </a:lnTo>
                                <a:lnTo>
                                  <a:pt x="79948" y="150445"/>
                                </a:lnTo>
                                <a:lnTo>
                                  <a:pt x="79881" y="150341"/>
                                </a:lnTo>
                                <a:lnTo>
                                  <a:pt x="79814" y="150236"/>
                                </a:lnTo>
                                <a:lnTo>
                                  <a:pt x="79747" y="150132"/>
                                </a:lnTo>
                                <a:lnTo>
                                  <a:pt x="79681" y="150027"/>
                                </a:lnTo>
                                <a:lnTo>
                                  <a:pt x="79614" y="149923"/>
                                </a:lnTo>
                                <a:lnTo>
                                  <a:pt x="79547" y="149818"/>
                                </a:lnTo>
                                <a:lnTo>
                                  <a:pt x="79480" y="149714"/>
                                </a:lnTo>
                                <a:lnTo>
                                  <a:pt x="79413" y="149609"/>
                                </a:lnTo>
                                <a:lnTo>
                                  <a:pt x="79347" y="149505"/>
                                </a:lnTo>
                                <a:lnTo>
                                  <a:pt x="79280" y="149400"/>
                                </a:lnTo>
                                <a:lnTo>
                                  <a:pt x="79213" y="149295"/>
                                </a:lnTo>
                                <a:lnTo>
                                  <a:pt x="79146" y="149191"/>
                                </a:lnTo>
                                <a:lnTo>
                                  <a:pt x="79079" y="149086"/>
                                </a:lnTo>
                                <a:lnTo>
                                  <a:pt x="79013" y="148981"/>
                                </a:lnTo>
                                <a:lnTo>
                                  <a:pt x="78946" y="148876"/>
                                </a:lnTo>
                                <a:lnTo>
                                  <a:pt x="78879" y="148771"/>
                                </a:lnTo>
                                <a:lnTo>
                                  <a:pt x="78812" y="148667"/>
                                </a:lnTo>
                                <a:lnTo>
                                  <a:pt x="78746" y="148562"/>
                                </a:lnTo>
                                <a:lnTo>
                                  <a:pt x="78679" y="148457"/>
                                </a:lnTo>
                                <a:lnTo>
                                  <a:pt x="78612" y="148352"/>
                                </a:lnTo>
                                <a:lnTo>
                                  <a:pt x="78545" y="148247"/>
                                </a:lnTo>
                                <a:lnTo>
                                  <a:pt x="78478" y="148142"/>
                                </a:lnTo>
                                <a:lnTo>
                                  <a:pt x="78412" y="148036"/>
                                </a:lnTo>
                                <a:lnTo>
                                  <a:pt x="78345" y="147931"/>
                                </a:lnTo>
                                <a:lnTo>
                                  <a:pt x="78278" y="147826"/>
                                </a:lnTo>
                                <a:lnTo>
                                  <a:pt x="78211" y="147721"/>
                                </a:lnTo>
                                <a:lnTo>
                                  <a:pt x="78144" y="147616"/>
                                </a:lnTo>
                                <a:lnTo>
                                  <a:pt x="78078" y="147511"/>
                                </a:lnTo>
                                <a:lnTo>
                                  <a:pt x="78011" y="147405"/>
                                </a:lnTo>
                                <a:lnTo>
                                  <a:pt x="77944" y="147300"/>
                                </a:lnTo>
                                <a:lnTo>
                                  <a:pt x="77877" y="147195"/>
                                </a:lnTo>
                                <a:lnTo>
                                  <a:pt x="77810" y="147089"/>
                                </a:lnTo>
                                <a:lnTo>
                                  <a:pt x="77744" y="146984"/>
                                </a:lnTo>
                                <a:lnTo>
                                  <a:pt x="77677" y="146878"/>
                                </a:lnTo>
                                <a:lnTo>
                                  <a:pt x="77610" y="146773"/>
                                </a:lnTo>
                                <a:lnTo>
                                  <a:pt x="77543" y="146667"/>
                                </a:lnTo>
                                <a:lnTo>
                                  <a:pt x="77477" y="146562"/>
                                </a:lnTo>
                                <a:lnTo>
                                  <a:pt x="77410" y="146456"/>
                                </a:lnTo>
                                <a:lnTo>
                                  <a:pt x="77343" y="146350"/>
                                </a:lnTo>
                                <a:lnTo>
                                  <a:pt x="77276" y="146245"/>
                                </a:lnTo>
                                <a:lnTo>
                                  <a:pt x="77209" y="146139"/>
                                </a:lnTo>
                                <a:lnTo>
                                  <a:pt x="77143" y="146033"/>
                                </a:lnTo>
                                <a:lnTo>
                                  <a:pt x="77076" y="145928"/>
                                </a:lnTo>
                                <a:lnTo>
                                  <a:pt x="77009" y="145822"/>
                                </a:lnTo>
                                <a:lnTo>
                                  <a:pt x="76942" y="145716"/>
                                </a:lnTo>
                                <a:lnTo>
                                  <a:pt x="76875" y="145610"/>
                                </a:lnTo>
                                <a:lnTo>
                                  <a:pt x="76809" y="145504"/>
                                </a:lnTo>
                                <a:lnTo>
                                  <a:pt x="76742" y="145398"/>
                                </a:lnTo>
                                <a:lnTo>
                                  <a:pt x="76675" y="145292"/>
                                </a:lnTo>
                                <a:lnTo>
                                  <a:pt x="76608" y="145186"/>
                                </a:lnTo>
                                <a:lnTo>
                                  <a:pt x="76541" y="145080"/>
                                </a:lnTo>
                                <a:lnTo>
                                  <a:pt x="76475" y="144974"/>
                                </a:lnTo>
                                <a:lnTo>
                                  <a:pt x="76408" y="144868"/>
                                </a:lnTo>
                                <a:lnTo>
                                  <a:pt x="76341" y="144762"/>
                                </a:lnTo>
                                <a:lnTo>
                                  <a:pt x="76274" y="144656"/>
                                </a:lnTo>
                                <a:lnTo>
                                  <a:pt x="76207" y="144549"/>
                                </a:lnTo>
                                <a:lnTo>
                                  <a:pt x="76141" y="144443"/>
                                </a:lnTo>
                                <a:lnTo>
                                  <a:pt x="76074" y="144337"/>
                                </a:lnTo>
                                <a:lnTo>
                                  <a:pt x="76007" y="144231"/>
                                </a:lnTo>
                                <a:lnTo>
                                  <a:pt x="75940" y="144124"/>
                                </a:lnTo>
                                <a:lnTo>
                                  <a:pt x="75874" y="144018"/>
                                </a:lnTo>
                                <a:lnTo>
                                  <a:pt x="75807" y="143911"/>
                                </a:lnTo>
                                <a:lnTo>
                                  <a:pt x="75740" y="143805"/>
                                </a:lnTo>
                                <a:lnTo>
                                  <a:pt x="75673" y="143699"/>
                                </a:lnTo>
                                <a:lnTo>
                                  <a:pt x="75606" y="143592"/>
                                </a:lnTo>
                                <a:lnTo>
                                  <a:pt x="75540" y="143485"/>
                                </a:lnTo>
                                <a:lnTo>
                                  <a:pt x="75473" y="143379"/>
                                </a:lnTo>
                                <a:lnTo>
                                  <a:pt x="75406" y="143272"/>
                                </a:lnTo>
                                <a:lnTo>
                                  <a:pt x="75339" y="143166"/>
                                </a:lnTo>
                                <a:lnTo>
                                  <a:pt x="75272" y="143059"/>
                                </a:lnTo>
                                <a:lnTo>
                                  <a:pt x="75206" y="142952"/>
                                </a:lnTo>
                                <a:lnTo>
                                  <a:pt x="75139" y="142845"/>
                                </a:lnTo>
                                <a:lnTo>
                                  <a:pt x="75072" y="142739"/>
                                </a:lnTo>
                                <a:lnTo>
                                  <a:pt x="75005" y="142632"/>
                                </a:lnTo>
                                <a:lnTo>
                                  <a:pt x="74938" y="142525"/>
                                </a:lnTo>
                                <a:lnTo>
                                  <a:pt x="74872" y="142418"/>
                                </a:lnTo>
                                <a:lnTo>
                                  <a:pt x="74805" y="142311"/>
                                </a:lnTo>
                                <a:lnTo>
                                  <a:pt x="74738" y="142204"/>
                                </a:lnTo>
                                <a:lnTo>
                                  <a:pt x="74671" y="142097"/>
                                </a:lnTo>
                                <a:lnTo>
                                  <a:pt x="74605" y="141990"/>
                                </a:lnTo>
                                <a:lnTo>
                                  <a:pt x="74538" y="141883"/>
                                </a:lnTo>
                                <a:lnTo>
                                  <a:pt x="74471" y="141776"/>
                                </a:lnTo>
                                <a:lnTo>
                                  <a:pt x="74404" y="141669"/>
                                </a:lnTo>
                                <a:lnTo>
                                  <a:pt x="74337" y="141562"/>
                                </a:lnTo>
                                <a:lnTo>
                                  <a:pt x="74271" y="141454"/>
                                </a:lnTo>
                                <a:lnTo>
                                  <a:pt x="74204" y="141347"/>
                                </a:lnTo>
                                <a:lnTo>
                                  <a:pt x="74137" y="141240"/>
                                </a:lnTo>
                                <a:lnTo>
                                  <a:pt x="74070" y="141133"/>
                                </a:lnTo>
                                <a:lnTo>
                                  <a:pt x="74003" y="141025"/>
                                </a:lnTo>
                                <a:lnTo>
                                  <a:pt x="73937" y="140918"/>
                                </a:lnTo>
                                <a:lnTo>
                                  <a:pt x="73870" y="140810"/>
                                </a:lnTo>
                                <a:lnTo>
                                  <a:pt x="73803" y="140703"/>
                                </a:lnTo>
                                <a:lnTo>
                                  <a:pt x="73736" y="140596"/>
                                </a:lnTo>
                                <a:lnTo>
                                  <a:pt x="73669" y="140488"/>
                                </a:lnTo>
                                <a:lnTo>
                                  <a:pt x="73603" y="140380"/>
                                </a:lnTo>
                                <a:lnTo>
                                  <a:pt x="73536" y="140273"/>
                                </a:lnTo>
                                <a:lnTo>
                                  <a:pt x="73469" y="140165"/>
                                </a:lnTo>
                                <a:lnTo>
                                  <a:pt x="73402" y="140058"/>
                                </a:lnTo>
                                <a:lnTo>
                                  <a:pt x="73335" y="139950"/>
                                </a:lnTo>
                                <a:lnTo>
                                  <a:pt x="73269" y="139842"/>
                                </a:lnTo>
                                <a:lnTo>
                                  <a:pt x="73202" y="139734"/>
                                </a:lnTo>
                                <a:lnTo>
                                  <a:pt x="73135" y="139627"/>
                                </a:lnTo>
                                <a:lnTo>
                                  <a:pt x="73068" y="139519"/>
                                </a:lnTo>
                                <a:lnTo>
                                  <a:pt x="73002" y="139411"/>
                                </a:lnTo>
                                <a:lnTo>
                                  <a:pt x="72935" y="139303"/>
                                </a:lnTo>
                                <a:lnTo>
                                  <a:pt x="72868" y="139195"/>
                                </a:lnTo>
                                <a:lnTo>
                                  <a:pt x="72801" y="139087"/>
                                </a:lnTo>
                                <a:lnTo>
                                  <a:pt x="72734" y="138979"/>
                                </a:lnTo>
                                <a:lnTo>
                                  <a:pt x="72668" y="138871"/>
                                </a:lnTo>
                                <a:lnTo>
                                  <a:pt x="72601" y="138763"/>
                                </a:lnTo>
                                <a:lnTo>
                                  <a:pt x="72534" y="138655"/>
                                </a:lnTo>
                                <a:lnTo>
                                  <a:pt x="72467" y="138547"/>
                                </a:lnTo>
                                <a:lnTo>
                                  <a:pt x="72400" y="138439"/>
                                </a:lnTo>
                                <a:lnTo>
                                  <a:pt x="72334" y="138330"/>
                                </a:lnTo>
                                <a:lnTo>
                                  <a:pt x="72267" y="138222"/>
                                </a:lnTo>
                                <a:lnTo>
                                  <a:pt x="72200" y="138114"/>
                                </a:lnTo>
                                <a:lnTo>
                                  <a:pt x="72133" y="138006"/>
                                </a:lnTo>
                                <a:lnTo>
                                  <a:pt x="72066" y="137897"/>
                                </a:lnTo>
                                <a:lnTo>
                                  <a:pt x="72000" y="137789"/>
                                </a:lnTo>
                                <a:lnTo>
                                  <a:pt x="71933" y="137681"/>
                                </a:lnTo>
                                <a:lnTo>
                                  <a:pt x="71866" y="137572"/>
                                </a:lnTo>
                                <a:lnTo>
                                  <a:pt x="71799" y="137464"/>
                                </a:lnTo>
                                <a:lnTo>
                                  <a:pt x="71733" y="137355"/>
                                </a:lnTo>
                                <a:lnTo>
                                  <a:pt x="71666" y="137247"/>
                                </a:lnTo>
                                <a:lnTo>
                                  <a:pt x="71599" y="137138"/>
                                </a:lnTo>
                                <a:lnTo>
                                  <a:pt x="71532" y="137029"/>
                                </a:lnTo>
                                <a:lnTo>
                                  <a:pt x="71465" y="136921"/>
                                </a:lnTo>
                                <a:lnTo>
                                  <a:pt x="71399" y="136812"/>
                                </a:lnTo>
                                <a:lnTo>
                                  <a:pt x="71332" y="136703"/>
                                </a:lnTo>
                                <a:lnTo>
                                  <a:pt x="71265" y="136594"/>
                                </a:lnTo>
                                <a:lnTo>
                                  <a:pt x="71198" y="136486"/>
                                </a:lnTo>
                                <a:lnTo>
                                  <a:pt x="71131" y="136377"/>
                                </a:lnTo>
                                <a:lnTo>
                                  <a:pt x="71065" y="136268"/>
                                </a:lnTo>
                                <a:lnTo>
                                  <a:pt x="70998" y="136159"/>
                                </a:lnTo>
                                <a:lnTo>
                                  <a:pt x="70931" y="136050"/>
                                </a:lnTo>
                                <a:lnTo>
                                  <a:pt x="70864" y="135941"/>
                                </a:lnTo>
                                <a:lnTo>
                                  <a:pt x="70797" y="135832"/>
                                </a:lnTo>
                                <a:lnTo>
                                  <a:pt x="70731" y="135723"/>
                                </a:lnTo>
                                <a:lnTo>
                                  <a:pt x="70664" y="135614"/>
                                </a:lnTo>
                                <a:lnTo>
                                  <a:pt x="70597" y="135505"/>
                                </a:lnTo>
                                <a:lnTo>
                                  <a:pt x="70530" y="135396"/>
                                </a:lnTo>
                                <a:lnTo>
                                  <a:pt x="70463" y="135287"/>
                                </a:lnTo>
                                <a:lnTo>
                                  <a:pt x="70397" y="135177"/>
                                </a:lnTo>
                                <a:lnTo>
                                  <a:pt x="70330" y="135068"/>
                                </a:lnTo>
                                <a:lnTo>
                                  <a:pt x="70263" y="134959"/>
                                </a:lnTo>
                                <a:lnTo>
                                  <a:pt x="70196" y="134850"/>
                                </a:lnTo>
                                <a:lnTo>
                                  <a:pt x="70130" y="134740"/>
                                </a:lnTo>
                                <a:lnTo>
                                  <a:pt x="70063" y="134631"/>
                                </a:lnTo>
                                <a:lnTo>
                                  <a:pt x="69996" y="134522"/>
                                </a:lnTo>
                                <a:lnTo>
                                  <a:pt x="69929" y="134412"/>
                                </a:lnTo>
                                <a:lnTo>
                                  <a:pt x="69862" y="134303"/>
                                </a:lnTo>
                                <a:lnTo>
                                  <a:pt x="69796" y="134193"/>
                                </a:lnTo>
                                <a:lnTo>
                                  <a:pt x="69729" y="134084"/>
                                </a:lnTo>
                                <a:lnTo>
                                  <a:pt x="69662" y="133974"/>
                                </a:lnTo>
                                <a:lnTo>
                                  <a:pt x="69595" y="133864"/>
                                </a:lnTo>
                                <a:lnTo>
                                  <a:pt x="69528" y="133755"/>
                                </a:lnTo>
                                <a:lnTo>
                                  <a:pt x="69462" y="133645"/>
                                </a:lnTo>
                                <a:lnTo>
                                  <a:pt x="69395" y="133535"/>
                                </a:lnTo>
                                <a:lnTo>
                                  <a:pt x="69328" y="133425"/>
                                </a:lnTo>
                                <a:lnTo>
                                  <a:pt x="69261" y="133316"/>
                                </a:lnTo>
                                <a:lnTo>
                                  <a:pt x="69194" y="133206"/>
                                </a:lnTo>
                                <a:lnTo>
                                  <a:pt x="69128" y="133096"/>
                                </a:lnTo>
                                <a:lnTo>
                                  <a:pt x="69061" y="132986"/>
                                </a:lnTo>
                                <a:lnTo>
                                  <a:pt x="68994" y="132876"/>
                                </a:lnTo>
                                <a:lnTo>
                                  <a:pt x="68927" y="132766"/>
                                </a:lnTo>
                                <a:lnTo>
                                  <a:pt x="68861" y="132656"/>
                                </a:lnTo>
                                <a:lnTo>
                                  <a:pt x="68794" y="132546"/>
                                </a:lnTo>
                                <a:lnTo>
                                  <a:pt x="68727" y="132436"/>
                                </a:lnTo>
                                <a:lnTo>
                                  <a:pt x="68660" y="132326"/>
                                </a:lnTo>
                                <a:lnTo>
                                  <a:pt x="68593" y="132216"/>
                                </a:lnTo>
                                <a:lnTo>
                                  <a:pt x="68527" y="132106"/>
                                </a:lnTo>
                                <a:lnTo>
                                  <a:pt x="68460" y="131995"/>
                                </a:lnTo>
                                <a:lnTo>
                                  <a:pt x="68393" y="131885"/>
                                </a:lnTo>
                                <a:lnTo>
                                  <a:pt x="68326" y="131775"/>
                                </a:lnTo>
                                <a:lnTo>
                                  <a:pt x="68259" y="131665"/>
                                </a:lnTo>
                                <a:lnTo>
                                  <a:pt x="68193" y="131554"/>
                                </a:lnTo>
                                <a:lnTo>
                                  <a:pt x="68126" y="131444"/>
                                </a:lnTo>
                                <a:lnTo>
                                  <a:pt x="68059" y="131333"/>
                                </a:lnTo>
                                <a:lnTo>
                                  <a:pt x="67992" y="131223"/>
                                </a:lnTo>
                                <a:lnTo>
                                  <a:pt x="67925" y="131112"/>
                                </a:lnTo>
                                <a:lnTo>
                                  <a:pt x="67859" y="131002"/>
                                </a:lnTo>
                                <a:lnTo>
                                  <a:pt x="67792" y="130891"/>
                                </a:lnTo>
                                <a:lnTo>
                                  <a:pt x="67725" y="130781"/>
                                </a:lnTo>
                                <a:lnTo>
                                  <a:pt x="67658" y="130670"/>
                                </a:lnTo>
                                <a:lnTo>
                                  <a:pt x="67592" y="130559"/>
                                </a:lnTo>
                                <a:lnTo>
                                  <a:pt x="67525" y="130449"/>
                                </a:lnTo>
                                <a:lnTo>
                                  <a:pt x="67458" y="130338"/>
                                </a:lnTo>
                                <a:lnTo>
                                  <a:pt x="67391" y="130227"/>
                                </a:lnTo>
                                <a:lnTo>
                                  <a:pt x="67324" y="130116"/>
                                </a:lnTo>
                                <a:lnTo>
                                  <a:pt x="67258" y="130006"/>
                                </a:lnTo>
                                <a:lnTo>
                                  <a:pt x="67191" y="129895"/>
                                </a:lnTo>
                                <a:lnTo>
                                  <a:pt x="67124" y="129784"/>
                                </a:lnTo>
                                <a:lnTo>
                                  <a:pt x="67057" y="129673"/>
                                </a:lnTo>
                                <a:lnTo>
                                  <a:pt x="66990" y="129562"/>
                                </a:lnTo>
                                <a:lnTo>
                                  <a:pt x="66924" y="129451"/>
                                </a:lnTo>
                                <a:lnTo>
                                  <a:pt x="66857" y="129340"/>
                                </a:lnTo>
                                <a:lnTo>
                                  <a:pt x="66790" y="129229"/>
                                </a:lnTo>
                                <a:lnTo>
                                  <a:pt x="66723" y="129118"/>
                                </a:lnTo>
                                <a:lnTo>
                                  <a:pt x="66656" y="129006"/>
                                </a:lnTo>
                                <a:lnTo>
                                  <a:pt x="66590" y="128895"/>
                                </a:lnTo>
                                <a:lnTo>
                                  <a:pt x="66523" y="128784"/>
                                </a:lnTo>
                                <a:lnTo>
                                  <a:pt x="66456" y="128673"/>
                                </a:lnTo>
                                <a:lnTo>
                                  <a:pt x="66389" y="128562"/>
                                </a:lnTo>
                                <a:lnTo>
                                  <a:pt x="66322" y="128450"/>
                                </a:lnTo>
                                <a:lnTo>
                                  <a:pt x="66256" y="128339"/>
                                </a:lnTo>
                                <a:lnTo>
                                  <a:pt x="66189" y="128227"/>
                                </a:lnTo>
                                <a:lnTo>
                                  <a:pt x="66122" y="128116"/>
                                </a:lnTo>
                                <a:lnTo>
                                  <a:pt x="66055" y="128005"/>
                                </a:lnTo>
                                <a:lnTo>
                                  <a:pt x="65989" y="127893"/>
                                </a:lnTo>
                                <a:lnTo>
                                  <a:pt x="65922" y="127781"/>
                                </a:lnTo>
                                <a:lnTo>
                                  <a:pt x="65855" y="127670"/>
                                </a:lnTo>
                                <a:lnTo>
                                  <a:pt x="65788" y="127558"/>
                                </a:lnTo>
                                <a:lnTo>
                                  <a:pt x="65721" y="127447"/>
                                </a:lnTo>
                                <a:lnTo>
                                  <a:pt x="65655" y="127335"/>
                                </a:lnTo>
                                <a:lnTo>
                                  <a:pt x="65588" y="127223"/>
                                </a:lnTo>
                                <a:lnTo>
                                  <a:pt x="65521" y="127112"/>
                                </a:lnTo>
                                <a:lnTo>
                                  <a:pt x="65454" y="127000"/>
                                </a:lnTo>
                                <a:lnTo>
                                  <a:pt x="65387" y="126888"/>
                                </a:lnTo>
                                <a:lnTo>
                                  <a:pt x="65321" y="126776"/>
                                </a:lnTo>
                                <a:lnTo>
                                  <a:pt x="65254" y="126664"/>
                                </a:lnTo>
                                <a:lnTo>
                                  <a:pt x="65187" y="126552"/>
                                </a:lnTo>
                                <a:lnTo>
                                  <a:pt x="65120" y="126440"/>
                                </a:lnTo>
                                <a:lnTo>
                                  <a:pt x="65053" y="126328"/>
                                </a:lnTo>
                                <a:lnTo>
                                  <a:pt x="64987" y="126216"/>
                                </a:lnTo>
                                <a:lnTo>
                                  <a:pt x="64920" y="126104"/>
                                </a:lnTo>
                                <a:lnTo>
                                  <a:pt x="64853" y="125992"/>
                                </a:lnTo>
                                <a:lnTo>
                                  <a:pt x="64786" y="125880"/>
                                </a:lnTo>
                                <a:lnTo>
                                  <a:pt x="64720" y="125768"/>
                                </a:lnTo>
                                <a:lnTo>
                                  <a:pt x="64653" y="125656"/>
                                </a:lnTo>
                                <a:lnTo>
                                  <a:pt x="64586" y="125543"/>
                                </a:lnTo>
                                <a:lnTo>
                                  <a:pt x="64519" y="125431"/>
                                </a:lnTo>
                                <a:lnTo>
                                  <a:pt x="64452" y="125319"/>
                                </a:lnTo>
                                <a:lnTo>
                                  <a:pt x="64386" y="125206"/>
                                </a:lnTo>
                                <a:lnTo>
                                  <a:pt x="64319" y="125094"/>
                                </a:lnTo>
                                <a:lnTo>
                                  <a:pt x="64252" y="124982"/>
                                </a:lnTo>
                                <a:lnTo>
                                  <a:pt x="64185" y="124869"/>
                                </a:lnTo>
                                <a:lnTo>
                                  <a:pt x="64118" y="124757"/>
                                </a:lnTo>
                                <a:lnTo>
                                  <a:pt x="64052" y="124644"/>
                                </a:lnTo>
                                <a:lnTo>
                                  <a:pt x="63985" y="124532"/>
                                </a:lnTo>
                                <a:lnTo>
                                  <a:pt x="63918" y="124419"/>
                                </a:lnTo>
                                <a:lnTo>
                                  <a:pt x="63851" y="124306"/>
                                </a:lnTo>
                                <a:lnTo>
                                  <a:pt x="63784" y="124194"/>
                                </a:lnTo>
                                <a:lnTo>
                                  <a:pt x="63718" y="124081"/>
                                </a:lnTo>
                                <a:lnTo>
                                  <a:pt x="63651" y="123968"/>
                                </a:lnTo>
                                <a:lnTo>
                                  <a:pt x="63584" y="123856"/>
                                </a:lnTo>
                                <a:lnTo>
                                  <a:pt x="63517" y="123743"/>
                                </a:lnTo>
                                <a:lnTo>
                                  <a:pt x="63450" y="123630"/>
                                </a:lnTo>
                                <a:lnTo>
                                  <a:pt x="63384" y="123517"/>
                                </a:lnTo>
                                <a:lnTo>
                                  <a:pt x="63317" y="123404"/>
                                </a:lnTo>
                                <a:lnTo>
                                  <a:pt x="63250" y="123291"/>
                                </a:lnTo>
                                <a:lnTo>
                                  <a:pt x="63183" y="123178"/>
                                </a:lnTo>
                                <a:lnTo>
                                  <a:pt x="63117" y="123065"/>
                                </a:lnTo>
                                <a:lnTo>
                                  <a:pt x="63050" y="122952"/>
                                </a:lnTo>
                                <a:lnTo>
                                  <a:pt x="62983" y="122839"/>
                                </a:lnTo>
                                <a:lnTo>
                                  <a:pt x="62916" y="122726"/>
                                </a:lnTo>
                                <a:lnTo>
                                  <a:pt x="62849" y="122613"/>
                                </a:lnTo>
                                <a:lnTo>
                                  <a:pt x="62783" y="122500"/>
                                </a:lnTo>
                                <a:lnTo>
                                  <a:pt x="62716" y="122386"/>
                                </a:lnTo>
                                <a:lnTo>
                                  <a:pt x="62649" y="122273"/>
                                </a:lnTo>
                                <a:lnTo>
                                  <a:pt x="62582" y="122160"/>
                                </a:lnTo>
                                <a:lnTo>
                                  <a:pt x="62515" y="122047"/>
                                </a:lnTo>
                                <a:lnTo>
                                  <a:pt x="62449" y="121933"/>
                                </a:lnTo>
                                <a:lnTo>
                                  <a:pt x="62382" y="121820"/>
                                </a:lnTo>
                                <a:lnTo>
                                  <a:pt x="62315" y="121706"/>
                                </a:lnTo>
                                <a:lnTo>
                                  <a:pt x="62248" y="121593"/>
                                </a:lnTo>
                                <a:lnTo>
                                  <a:pt x="62181" y="121479"/>
                                </a:lnTo>
                                <a:lnTo>
                                  <a:pt x="62115" y="121366"/>
                                </a:lnTo>
                                <a:lnTo>
                                  <a:pt x="62048" y="121252"/>
                                </a:lnTo>
                                <a:lnTo>
                                  <a:pt x="61981" y="121139"/>
                                </a:lnTo>
                                <a:lnTo>
                                  <a:pt x="61914" y="121025"/>
                                </a:lnTo>
                                <a:lnTo>
                                  <a:pt x="61848" y="120911"/>
                                </a:lnTo>
                                <a:lnTo>
                                  <a:pt x="61781" y="120798"/>
                                </a:lnTo>
                                <a:lnTo>
                                  <a:pt x="61714" y="120684"/>
                                </a:lnTo>
                                <a:lnTo>
                                  <a:pt x="61647" y="120570"/>
                                </a:lnTo>
                                <a:lnTo>
                                  <a:pt x="61580" y="120456"/>
                                </a:lnTo>
                                <a:lnTo>
                                  <a:pt x="61514" y="120342"/>
                                </a:lnTo>
                                <a:lnTo>
                                  <a:pt x="61447" y="120228"/>
                                </a:lnTo>
                                <a:lnTo>
                                  <a:pt x="61380" y="120115"/>
                                </a:lnTo>
                                <a:lnTo>
                                  <a:pt x="61313" y="120001"/>
                                </a:lnTo>
                                <a:lnTo>
                                  <a:pt x="61246" y="119887"/>
                                </a:lnTo>
                                <a:lnTo>
                                  <a:pt x="61180" y="119773"/>
                                </a:lnTo>
                                <a:lnTo>
                                  <a:pt x="61113" y="119658"/>
                                </a:lnTo>
                                <a:lnTo>
                                  <a:pt x="61046" y="119544"/>
                                </a:lnTo>
                                <a:lnTo>
                                  <a:pt x="60979" y="119430"/>
                                </a:lnTo>
                                <a:lnTo>
                                  <a:pt x="60912" y="119316"/>
                                </a:lnTo>
                                <a:lnTo>
                                  <a:pt x="60846" y="119202"/>
                                </a:lnTo>
                                <a:lnTo>
                                  <a:pt x="60779" y="119088"/>
                                </a:lnTo>
                                <a:lnTo>
                                  <a:pt x="60712" y="118973"/>
                                </a:lnTo>
                                <a:lnTo>
                                  <a:pt x="60645" y="118859"/>
                                </a:lnTo>
                                <a:lnTo>
                                  <a:pt x="60579" y="118745"/>
                                </a:lnTo>
                                <a:lnTo>
                                  <a:pt x="60512" y="118630"/>
                                </a:lnTo>
                                <a:lnTo>
                                  <a:pt x="60445" y="118516"/>
                                </a:lnTo>
                                <a:lnTo>
                                  <a:pt x="60378" y="118401"/>
                                </a:lnTo>
                                <a:lnTo>
                                  <a:pt x="60311" y="118287"/>
                                </a:lnTo>
                                <a:lnTo>
                                  <a:pt x="60245" y="118172"/>
                                </a:lnTo>
                                <a:lnTo>
                                  <a:pt x="60178" y="118058"/>
                                </a:lnTo>
                                <a:lnTo>
                                  <a:pt x="60111" y="117943"/>
                                </a:lnTo>
                                <a:lnTo>
                                  <a:pt x="60044" y="117829"/>
                                </a:lnTo>
                                <a:lnTo>
                                  <a:pt x="59977" y="117714"/>
                                </a:lnTo>
                                <a:lnTo>
                                  <a:pt x="59911" y="117599"/>
                                </a:lnTo>
                                <a:lnTo>
                                  <a:pt x="59844" y="117484"/>
                                </a:lnTo>
                                <a:lnTo>
                                  <a:pt x="59777" y="117370"/>
                                </a:lnTo>
                                <a:lnTo>
                                  <a:pt x="59710" y="117255"/>
                                </a:lnTo>
                                <a:lnTo>
                                  <a:pt x="59643" y="117140"/>
                                </a:lnTo>
                                <a:lnTo>
                                  <a:pt x="59577" y="117025"/>
                                </a:lnTo>
                                <a:lnTo>
                                  <a:pt x="59510" y="116910"/>
                                </a:lnTo>
                                <a:lnTo>
                                  <a:pt x="59443" y="116795"/>
                                </a:lnTo>
                                <a:lnTo>
                                  <a:pt x="59376" y="116680"/>
                                </a:lnTo>
                                <a:lnTo>
                                  <a:pt x="59309" y="116565"/>
                                </a:lnTo>
                                <a:lnTo>
                                  <a:pt x="59243" y="116450"/>
                                </a:lnTo>
                                <a:lnTo>
                                  <a:pt x="59176" y="116335"/>
                                </a:lnTo>
                                <a:lnTo>
                                  <a:pt x="59109" y="116220"/>
                                </a:lnTo>
                                <a:lnTo>
                                  <a:pt x="59042" y="116105"/>
                                </a:lnTo>
                                <a:lnTo>
                                  <a:pt x="58976" y="115990"/>
                                </a:lnTo>
                                <a:lnTo>
                                  <a:pt x="58909" y="115874"/>
                                </a:lnTo>
                                <a:lnTo>
                                  <a:pt x="58842" y="115759"/>
                                </a:lnTo>
                                <a:lnTo>
                                  <a:pt x="58775" y="115644"/>
                                </a:lnTo>
                                <a:lnTo>
                                  <a:pt x="58708" y="115528"/>
                                </a:lnTo>
                                <a:lnTo>
                                  <a:pt x="58642" y="115413"/>
                                </a:lnTo>
                                <a:lnTo>
                                  <a:pt x="58575" y="115298"/>
                                </a:lnTo>
                                <a:lnTo>
                                  <a:pt x="58508" y="115182"/>
                                </a:lnTo>
                                <a:lnTo>
                                  <a:pt x="58441" y="115067"/>
                                </a:lnTo>
                                <a:lnTo>
                                  <a:pt x="58374" y="114951"/>
                                </a:lnTo>
                                <a:lnTo>
                                  <a:pt x="58308" y="114836"/>
                                </a:lnTo>
                                <a:lnTo>
                                  <a:pt x="58241" y="114720"/>
                                </a:lnTo>
                                <a:lnTo>
                                  <a:pt x="58174" y="114604"/>
                                </a:lnTo>
                                <a:lnTo>
                                  <a:pt x="58107" y="114489"/>
                                </a:lnTo>
                                <a:lnTo>
                                  <a:pt x="58040" y="114373"/>
                                </a:lnTo>
                                <a:lnTo>
                                  <a:pt x="57974" y="114257"/>
                                </a:lnTo>
                                <a:lnTo>
                                  <a:pt x="57907" y="114141"/>
                                </a:lnTo>
                                <a:lnTo>
                                  <a:pt x="57840" y="114026"/>
                                </a:lnTo>
                                <a:lnTo>
                                  <a:pt x="57773" y="113910"/>
                                </a:lnTo>
                                <a:lnTo>
                                  <a:pt x="57707" y="113794"/>
                                </a:lnTo>
                                <a:lnTo>
                                  <a:pt x="57640" y="113678"/>
                                </a:lnTo>
                                <a:lnTo>
                                  <a:pt x="57573" y="113562"/>
                                </a:lnTo>
                                <a:lnTo>
                                  <a:pt x="57506" y="113446"/>
                                </a:lnTo>
                                <a:lnTo>
                                  <a:pt x="57439" y="113330"/>
                                </a:lnTo>
                                <a:lnTo>
                                  <a:pt x="57373" y="113214"/>
                                </a:lnTo>
                                <a:lnTo>
                                  <a:pt x="57306" y="113098"/>
                                </a:lnTo>
                                <a:lnTo>
                                  <a:pt x="57239" y="112982"/>
                                </a:lnTo>
                                <a:lnTo>
                                  <a:pt x="57172" y="112866"/>
                                </a:lnTo>
                                <a:lnTo>
                                  <a:pt x="57105" y="112749"/>
                                </a:lnTo>
                                <a:lnTo>
                                  <a:pt x="57039" y="112633"/>
                                </a:lnTo>
                                <a:lnTo>
                                  <a:pt x="56972" y="112517"/>
                                </a:lnTo>
                                <a:lnTo>
                                  <a:pt x="56905" y="112401"/>
                                </a:lnTo>
                                <a:lnTo>
                                  <a:pt x="56838" y="112284"/>
                                </a:lnTo>
                                <a:lnTo>
                                  <a:pt x="56771" y="112168"/>
                                </a:lnTo>
                                <a:lnTo>
                                  <a:pt x="56705" y="112052"/>
                                </a:lnTo>
                                <a:lnTo>
                                  <a:pt x="56638" y="111935"/>
                                </a:lnTo>
                                <a:lnTo>
                                  <a:pt x="56571" y="111819"/>
                                </a:lnTo>
                                <a:lnTo>
                                  <a:pt x="56504" y="111702"/>
                                </a:lnTo>
                                <a:lnTo>
                                  <a:pt x="56437" y="111586"/>
                                </a:lnTo>
                                <a:lnTo>
                                  <a:pt x="56371" y="111469"/>
                                </a:lnTo>
                                <a:lnTo>
                                  <a:pt x="56304" y="111352"/>
                                </a:lnTo>
                                <a:lnTo>
                                  <a:pt x="56237" y="111236"/>
                                </a:lnTo>
                                <a:lnTo>
                                  <a:pt x="56170" y="111119"/>
                                </a:lnTo>
                                <a:lnTo>
                                  <a:pt x="56104" y="111002"/>
                                </a:lnTo>
                                <a:lnTo>
                                  <a:pt x="56037" y="110885"/>
                                </a:lnTo>
                                <a:lnTo>
                                  <a:pt x="55970" y="110769"/>
                                </a:lnTo>
                                <a:lnTo>
                                  <a:pt x="55903" y="110652"/>
                                </a:lnTo>
                                <a:lnTo>
                                  <a:pt x="55836" y="110535"/>
                                </a:lnTo>
                                <a:lnTo>
                                  <a:pt x="55770" y="110418"/>
                                </a:lnTo>
                                <a:lnTo>
                                  <a:pt x="55703" y="110301"/>
                                </a:lnTo>
                                <a:lnTo>
                                  <a:pt x="55636" y="110184"/>
                                </a:lnTo>
                                <a:lnTo>
                                  <a:pt x="55569" y="110067"/>
                                </a:lnTo>
                                <a:lnTo>
                                  <a:pt x="55502" y="109950"/>
                                </a:lnTo>
                                <a:lnTo>
                                  <a:pt x="55436" y="109833"/>
                                </a:lnTo>
                                <a:lnTo>
                                  <a:pt x="55369" y="109716"/>
                                </a:lnTo>
                                <a:lnTo>
                                  <a:pt x="55302" y="109599"/>
                                </a:lnTo>
                                <a:lnTo>
                                  <a:pt x="55235" y="109481"/>
                                </a:lnTo>
                                <a:lnTo>
                                  <a:pt x="55168" y="109364"/>
                                </a:lnTo>
                                <a:lnTo>
                                  <a:pt x="55102" y="109247"/>
                                </a:lnTo>
                                <a:lnTo>
                                  <a:pt x="55035" y="109130"/>
                                </a:lnTo>
                                <a:lnTo>
                                  <a:pt x="54968" y="109012"/>
                                </a:lnTo>
                                <a:lnTo>
                                  <a:pt x="54901" y="108895"/>
                                </a:lnTo>
                                <a:lnTo>
                                  <a:pt x="54835" y="108778"/>
                                </a:lnTo>
                                <a:lnTo>
                                  <a:pt x="54768" y="108660"/>
                                </a:lnTo>
                                <a:lnTo>
                                  <a:pt x="54701" y="108543"/>
                                </a:lnTo>
                                <a:lnTo>
                                  <a:pt x="54634" y="108425"/>
                                </a:lnTo>
                                <a:lnTo>
                                  <a:pt x="54567" y="108308"/>
                                </a:lnTo>
                                <a:lnTo>
                                  <a:pt x="54501" y="108190"/>
                                </a:lnTo>
                                <a:lnTo>
                                  <a:pt x="54434" y="108072"/>
                                </a:lnTo>
                                <a:lnTo>
                                  <a:pt x="54367" y="107955"/>
                                </a:lnTo>
                                <a:lnTo>
                                  <a:pt x="54300" y="107837"/>
                                </a:lnTo>
                                <a:lnTo>
                                  <a:pt x="54233" y="107719"/>
                                </a:lnTo>
                                <a:lnTo>
                                  <a:pt x="54167" y="107601"/>
                                </a:lnTo>
                                <a:lnTo>
                                  <a:pt x="54100" y="107484"/>
                                </a:lnTo>
                                <a:lnTo>
                                  <a:pt x="54033" y="107366"/>
                                </a:lnTo>
                                <a:lnTo>
                                  <a:pt x="53966" y="107248"/>
                                </a:lnTo>
                                <a:lnTo>
                                  <a:pt x="53899" y="107130"/>
                                </a:lnTo>
                                <a:lnTo>
                                  <a:pt x="53833" y="107012"/>
                                </a:lnTo>
                                <a:lnTo>
                                  <a:pt x="53766" y="106894"/>
                                </a:lnTo>
                                <a:lnTo>
                                  <a:pt x="53699" y="106776"/>
                                </a:lnTo>
                                <a:lnTo>
                                  <a:pt x="53632" y="106658"/>
                                </a:lnTo>
                                <a:lnTo>
                                  <a:pt x="53565" y="106540"/>
                                </a:lnTo>
                                <a:lnTo>
                                  <a:pt x="53499" y="106422"/>
                                </a:lnTo>
                                <a:lnTo>
                                  <a:pt x="53432" y="106304"/>
                                </a:lnTo>
                                <a:lnTo>
                                  <a:pt x="53365" y="106185"/>
                                </a:lnTo>
                                <a:lnTo>
                                  <a:pt x="53298" y="106067"/>
                                </a:lnTo>
                                <a:lnTo>
                                  <a:pt x="53232" y="105949"/>
                                </a:lnTo>
                                <a:lnTo>
                                  <a:pt x="53165" y="105831"/>
                                </a:lnTo>
                                <a:lnTo>
                                  <a:pt x="53098" y="105712"/>
                                </a:lnTo>
                                <a:lnTo>
                                  <a:pt x="53031" y="105594"/>
                                </a:lnTo>
                                <a:lnTo>
                                  <a:pt x="52964" y="105475"/>
                                </a:lnTo>
                                <a:lnTo>
                                  <a:pt x="52898" y="105357"/>
                                </a:lnTo>
                                <a:lnTo>
                                  <a:pt x="52831" y="105239"/>
                                </a:lnTo>
                                <a:lnTo>
                                  <a:pt x="52764" y="105120"/>
                                </a:lnTo>
                                <a:lnTo>
                                  <a:pt x="52697" y="105001"/>
                                </a:lnTo>
                                <a:lnTo>
                                  <a:pt x="52630" y="104883"/>
                                </a:lnTo>
                                <a:lnTo>
                                  <a:pt x="52564" y="104764"/>
                                </a:lnTo>
                                <a:lnTo>
                                  <a:pt x="52497" y="104646"/>
                                </a:lnTo>
                                <a:lnTo>
                                  <a:pt x="52430" y="104527"/>
                                </a:lnTo>
                                <a:lnTo>
                                  <a:pt x="52363" y="104408"/>
                                </a:lnTo>
                                <a:lnTo>
                                  <a:pt x="52296" y="104289"/>
                                </a:lnTo>
                                <a:lnTo>
                                  <a:pt x="52230" y="104171"/>
                                </a:lnTo>
                                <a:lnTo>
                                  <a:pt x="52163" y="104052"/>
                                </a:lnTo>
                                <a:lnTo>
                                  <a:pt x="52096" y="103933"/>
                                </a:lnTo>
                                <a:lnTo>
                                  <a:pt x="52029" y="103814"/>
                                </a:lnTo>
                                <a:lnTo>
                                  <a:pt x="51963" y="103695"/>
                                </a:lnTo>
                                <a:lnTo>
                                  <a:pt x="51896" y="103576"/>
                                </a:lnTo>
                                <a:lnTo>
                                  <a:pt x="51829" y="103457"/>
                                </a:lnTo>
                                <a:lnTo>
                                  <a:pt x="51762" y="103338"/>
                                </a:lnTo>
                                <a:lnTo>
                                  <a:pt x="51695" y="103219"/>
                                </a:lnTo>
                                <a:lnTo>
                                  <a:pt x="51629" y="103100"/>
                                </a:lnTo>
                                <a:lnTo>
                                  <a:pt x="51562" y="102981"/>
                                </a:lnTo>
                                <a:lnTo>
                                  <a:pt x="51495" y="102861"/>
                                </a:lnTo>
                                <a:lnTo>
                                  <a:pt x="51428" y="102742"/>
                                </a:lnTo>
                                <a:lnTo>
                                  <a:pt x="51361" y="102623"/>
                                </a:lnTo>
                                <a:lnTo>
                                  <a:pt x="51295" y="102503"/>
                                </a:lnTo>
                                <a:lnTo>
                                  <a:pt x="51228" y="102384"/>
                                </a:lnTo>
                                <a:lnTo>
                                  <a:pt x="51161" y="102265"/>
                                </a:lnTo>
                                <a:lnTo>
                                  <a:pt x="51094" y="102145"/>
                                </a:lnTo>
                                <a:lnTo>
                                  <a:pt x="51027" y="102026"/>
                                </a:lnTo>
                                <a:lnTo>
                                  <a:pt x="50961" y="101906"/>
                                </a:lnTo>
                                <a:lnTo>
                                  <a:pt x="50894" y="101787"/>
                                </a:lnTo>
                                <a:lnTo>
                                  <a:pt x="50827" y="101667"/>
                                </a:lnTo>
                                <a:lnTo>
                                  <a:pt x="50760" y="101548"/>
                                </a:lnTo>
                                <a:lnTo>
                                  <a:pt x="50694" y="101428"/>
                                </a:lnTo>
                                <a:lnTo>
                                  <a:pt x="50627" y="101308"/>
                                </a:lnTo>
                                <a:lnTo>
                                  <a:pt x="50560" y="101189"/>
                                </a:lnTo>
                                <a:lnTo>
                                  <a:pt x="50493" y="101069"/>
                                </a:lnTo>
                                <a:lnTo>
                                  <a:pt x="50426" y="100949"/>
                                </a:lnTo>
                                <a:lnTo>
                                  <a:pt x="50360" y="100829"/>
                                </a:lnTo>
                                <a:lnTo>
                                  <a:pt x="50293" y="100709"/>
                                </a:lnTo>
                                <a:lnTo>
                                  <a:pt x="50226" y="100590"/>
                                </a:lnTo>
                                <a:lnTo>
                                  <a:pt x="50159" y="100470"/>
                                </a:lnTo>
                                <a:lnTo>
                                  <a:pt x="50092" y="100350"/>
                                </a:lnTo>
                                <a:lnTo>
                                  <a:pt x="50026" y="100230"/>
                                </a:lnTo>
                                <a:lnTo>
                                  <a:pt x="49959" y="100110"/>
                                </a:lnTo>
                                <a:lnTo>
                                  <a:pt x="49892" y="99990"/>
                                </a:lnTo>
                                <a:lnTo>
                                  <a:pt x="49825" y="99870"/>
                                </a:lnTo>
                                <a:lnTo>
                                  <a:pt x="49758" y="99749"/>
                                </a:lnTo>
                                <a:lnTo>
                                  <a:pt x="49692" y="99629"/>
                                </a:lnTo>
                                <a:lnTo>
                                  <a:pt x="49625" y="99509"/>
                                </a:lnTo>
                                <a:lnTo>
                                  <a:pt x="49558" y="99389"/>
                                </a:lnTo>
                                <a:lnTo>
                                  <a:pt x="49491" y="99268"/>
                                </a:lnTo>
                                <a:lnTo>
                                  <a:pt x="49424" y="99148"/>
                                </a:lnTo>
                                <a:lnTo>
                                  <a:pt x="49358" y="99028"/>
                                </a:lnTo>
                                <a:lnTo>
                                  <a:pt x="49291" y="98907"/>
                                </a:lnTo>
                                <a:lnTo>
                                  <a:pt x="49224" y="98787"/>
                                </a:lnTo>
                                <a:lnTo>
                                  <a:pt x="49157" y="98666"/>
                                </a:lnTo>
                                <a:lnTo>
                                  <a:pt x="49091" y="98546"/>
                                </a:lnTo>
                                <a:lnTo>
                                  <a:pt x="49024" y="98425"/>
                                </a:lnTo>
                                <a:lnTo>
                                  <a:pt x="48957" y="98305"/>
                                </a:lnTo>
                                <a:lnTo>
                                  <a:pt x="48890" y="98184"/>
                                </a:lnTo>
                                <a:lnTo>
                                  <a:pt x="48823" y="98064"/>
                                </a:lnTo>
                                <a:lnTo>
                                  <a:pt x="48757" y="97943"/>
                                </a:lnTo>
                                <a:lnTo>
                                  <a:pt x="48690" y="97822"/>
                                </a:lnTo>
                                <a:lnTo>
                                  <a:pt x="48623" y="97701"/>
                                </a:lnTo>
                                <a:lnTo>
                                  <a:pt x="48556" y="97581"/>
                                </a:lnTo>
                                <a:lnTo>
                                  <a:pt x="48489" y="97460"/>
                                </a:lnTo>
                                <a:lnTo>
                                  <a:pt x="48423" y="97339"/>
                                </a:lnTo>
                                <a:lnTo>
                                  <a:pt x="48356" y="97218"/>
                                </a:lnTo>
                                <a:lnTo>
                                  <a:pt x="48289" y="97097"/>
                                </a:lnTo>
                                <a:lnTo>
                                  <a:pt x="48222" y="96976"/>
                                </a:lnTo>
                                <a:lnTo>
                                  <a:pt x="48155" y="96855"/>
                                </a:lnTo>
                                <a:lnTo>
                                  <a:pt x="48089" y="96734"/>
                                </a:lnTo>
                                <a:lnTo>
                                  <a:pt x="48022" y="96613"/>
                                </a:lnTo>
                                <a:lnTo>
                                  <a:pt x="47955" y="96492"/>
                                </a:lnTo>
                                <a:lnTo>
                                  <a:pt x="47888" y="96371"/>
                                </a:lnTo>
                                <a:lnTo>
                                  <a:pt x="47822" y="96250"/>
                                </a:lnTo>
                                <a:lnTo>
                                  <a:pt x="47755" y="96128"/>
                                </a:lnTo>
                                <a:lnTo>
                                  <a:pt x="47688" y="96007"/>
                                </a:lnTo>
                                <a:lnTo>
                                  <a:pt x="47621" y="95886"/>
                                </a:lnTo>
                                <a:lnTo>
                                  <a:pt x="47554" y="95764"/>
                                </a:lnTo>
                                <a:lnTo>
                                  <a:pt x="47488" y="95643"/>
                                </a:lnTo>
                                <a:lnTo>
                                  <a:pt x="47421" y="95522"/>
                                </a:lnTo>
                                <a:lnTo>
                                  <a:pt x="47354" y="95400"/>
                                </a:lnTo>
                                <a:lnTo>
                                  <a:pt x="47287" y="95279"/>
                                </a:lnTo>
                                <a:lnTo>
                                  <a:pt x="47220" y="95157"/>
                                </a:lnTo>
                                <a:lnTo>
                                  <a:pt x="47154" y="95036"/>
                                </a:lnTo>
                                <a:lnTo>
                                  <a:pt x="47087" y="94914"/>
                                </a:lnTo>
                                <a:lnTo>
                                  <a:pt x="47020" y="94793"/>
                                </a:lnTo>
                                <a:lnTo>
                                  <a:pt x="46953" y="94671"/>
                                </a:lnTo>
                                <a:lnTo>
                                  <a:pt x="46886" y="94549"/>
                                </a:lnTo>
                                <a:lnTo>
                                  <a:pt x="46820" y="94427"/>
                                </a:lnTo>
                                <a:lnTo>
                                  <a:pt x="46753" y="94306"/>
                                </a:lnTo>
                                <a:lnTo>
                                  <a:pt x="46686" y="94184"/>
                                </a:lnTo>
                                <a:lnTo>
                                  <a:pt x="46619" y="94062"/>
                                </a:lnTo>
                                <a:lnTo>
                                  <a:pt x="46552" y="93940"/>
                                </a:lnTo>
                                <a:lnTo>
                                  <a:pt x="46486" y="93818"/>
                                </a:lnTo>
                                <a:lnTo>
                                  <a:pt x="46419" y="93696"/>
                                </a:lnTo>
                                <a:lnTo>
                                  <a:pt x="46352" y="93574"/>
                                </a:lnTo>
                                <a:lnTo>
                                  <a:pt x="46285" y="93452"/>
                                </a:lnTo>
                                <a:lnTo>
                                  <a:pt x="46219" y="93330"/>
                                </a:lnTo>
                                <a:lnTo>
                                  <a:pt x="46152" y="93208"/>
                                </a:lnTo>
                                <a:lnTo>
                                  <a:pt x="46085" y="93086"/>
                                </a:lnTo>
                                <a:lnTo>
                                  <a:pt x="46018" y="92964"/>
                                </a:lnTo>
                                <a:lnTo>
                                  <a:pt x="45951" y="92842"/>
                                </a:lnTo>
                                <a:lnTo>
                                  <a:pt x="45885" y="92719"/>
                                </a:lnTo>
                                <a:lnTo>
                                  <a:pt x="45818" y="92597"/>
                                </a:lnTo>
                                <a:lnTo>
                                  <a:pt x="45751" y="92475"/>
                                </a:lnTo>
                                <a:lnTo>
                                  <a:pt x="45684" y="92352"/>
                                </a:lnTo>
                                <a:lnTo>
                                  <a:pt x="45617" y="92230"/>
                                </a:lnTo>
                                <a:lnTo>
                                  <a:pt x="45551" y="92108"/>
                                </a:lnTo>
                                <a:lnTo>
                                  <a:pt x="45484" y="91985"/>
                                </a:lnTo>
                                <a:lnTo>
                                  <a:pt x="45417" y="91863"/>
                                </a:lnTo>
                                <a:lnTo>
                                  <a:pt x="45350" y="91740"/>
                                </a:lnTo>
                                <a:lnTo>
                                  <a:pt x="45283" y="91618"/>
                                </a:lnTo>
                                <a:lnTo>
                                  <a:pt x="45217" y="91495"/>
                                </a:lnTo>
                                <a:lnTo>
                                  <a:pt x="45150" y="91372"/>
                                </a:lnTo>
                                <a:lnTo>
                                  <a:pt x="45083" y="91250"/>
                                </a:lnTo>
                                <a:lnTo>
                                  <a:pt x="45016" y="91127"/>
                                </a:lnTo>
                                <a:lnTo>
                                  <a:pt x="44950" y="91004"/>
                                </a:lnTo>
                                <a:lnTo>
                                  <a:pt x="44883" y="90881"/>
                                </a:lnTo>
                                <a:lnTo>
                                  <a:pt x="44816" y="90759"/>
                                </a:lnTo>
                                <a:lnTo>
                                  <a:pt x="44749" y="90636"/>
                                </a:lnTo>
                                <a:lnTo>
                                  <a:pt x="44682" y="90513"/>
                                </a:lnTo>
                                <a:lnTo>
                                  <a:pt x="44616" y="90390"/>
                                </a:lnTo>
                                <a:lnTo>
                                  <a:pt x="44549" y="90267"/>
                                </a:lnTo>
                                <a:lnTo>
                                  <a:pt x="44482" y="90144"/>
                                </a:lnTo>
                                <a:lnTo>
                                  <a:pt x="44415" y="90021"/>
                                </a:lnTo>
                                <a:lnTo>
                                  <a:pt x="44348" y="89898"/>
                                </a:lnTo>
                                <a:lnTo>
                                  <a:pt x="44282" y="89775"/>
                                </a:lnTo>
                                <a:lnTo>
                                  <a:pt x="44215" y="89652"/>
                                </a:lnTo>
                                <a:lnTo>
                                  <a:pt x="44148" y="89528"/>
                                </a:lnTo>
                                <a:lnTo>
                                  <a:pt x="44081" y="89405"/>
                                </a:lnTo>
                                <a:lnTo>
                                  <a:pt x="44014" y="89282"/>
                                </a:lnTo>
                                <a:lnTo>
                                  <a:pt x="43948" y="89159"/>
                                </a:lnTo>
                                <a:lnTo>
                                  <a:pt x="43881" y="89035"/>
                                </a:lnTo>
                                <a:lnTo>
                                  <a:pt x="43814" y="88912"/>
                                </a:lnTo>
                                <a:lnTo>
                                  <a:pt x="43747" y="88789"/>
                                </a:lnTo>
                                <a:lnTo>
                                  <a:pt x="43681" y="88665"/>
                                </a:lnTo>
                                <a:lnTo>
                                  <a:pt x="43614" y="88542"/>
                                </a:lnTo>
                                <a:lnTo>
                                  <a:pt x="43547" y="88418"/>
                                </a:lnTo>
                                <a:lnTo>
                                  <a:pt x="43480" y="88295"/>
                                </a:lnTo>
                                <a:lnTo>
                                  <a:pt x="43413" y="88171"/>
                                </a:lnTo>
                                <a:lnTo>
                                  <a:pt x="43347" y="88047"/>
                                </a:lnTo>
                                <a:lnTo>
                                  <a:pt x="43280" y="87924"/>
                                </a:lnTo>
                                <a:lnTo>
                                  <a:pt x="43213" y="87800"/>
                                </a:lnTo>
                                <a:lnTo>
                                  <a:pt x="43146" y="87676"/>
                                </a:lnTo>
                                <a:lnTo>
                                  <a:pt x="43079" y="87553"/>
                                </a:lnTo>
                                <a:lnTo>
                                  <a:pt x="43013" y="87429"/>
                                </a:lnTo>
                                <a:lnTo>
                                  <a:pt x="42946" y="87305"/>
                                </a:lnTo>
                                <a:lnTo>
                                  <a:pt x="42879" y="87181"/>
                                </a:lnTo>
                                <a:lnTo>
                                  <a:pt x="42812" y="87057"/>
                                </a:lnTo>
                                <a:lnTo>
                                  <a:pt x="42745" y="86933"/>
                                </a:lnTo>
                                <a:lnTo>
                                  <a:pt x="42679" y="86809"/>
                                </a:lnTo>
                                <a:lnTo>
                                  <a:pt x="42612" y="86685"/>
                                </a:lnTo>
                                <a:lnTo>
                                  <a:pt x="42545" y="86561"/>
                                </a:lnTo>
                                <a:lnTo>
                                  <a:pt x="42478" y="86437"/>
                                </a:lnTo>
                                <a:lnTo>
                                  <a:pt x="42411" y="86313"/>
                                </a:lnTo>
                                <a:lnTo>
                                  <a:pt x="42345" y="86189"/>
                                </a:lnTo>
                                <a:lnTo>
                                  <a:pt x="42278" y="86064"/>
                                </a:lnTo>
                                <a:lnTo>
                                  <a:pt x="42211" y="85940"/>
                                </a:lnTo>
                                <a:lnTo>
                                  <a:pt x="42144" y="85816"/>
                                </a:lnTo>
                                <a:lnTo>
                                  <a:pt x="42078" y="85692"/>
                                </a:lnTo>
                                <a:lnTo>
                                  <a:pt x="42011" y="85567"/>
                                </a:lnTo>
                                <a:lnTo>
                                  <a:pt x="41944" y="85443"/>
                                </a:lnTo>
                                <a:lnTo>
                                  <a:pt x="41877" y="85318"/>
                                </a:lnTo>
                                <a:lnTo>
                                  <a:pt x="41810" y="85194"/>
                                </a:lnTo>
                                <a:lnTo>
                                  <a:pt x="41744" y="85070"/>
                                </a:lnTo>
                                <a:lnTo>
                                  <a:pt x="41677" y="84945"/>
                                </a:lnTo>
                                <a:lnTo>
                                  <a:pt x="41610" y="84820"/>
                                </a:lnTo>
                                <a:lnTo>
                                  <a:pt x="41543" y="84696"/>
                                </a:lnTo>
                                <a:lnTo>
                                  <a:pt x="41476" y="84571"/>
                                </a:lnTo>
                                <a:lnTo>
                                  <a:pt x="41410" y="84446"/>
                                </a:lnTo>
                                <a:lnTo>
                                  <a:pt x="41343" y="84322"/>
                                </a:lnTo>
                                <a:lnTo>
                                  <a:pt x="41276" y="84197"/>
                                </a:lnTo>
                                <a:lnTo>
                                  <a:pt x="41209" y="84072"/>
                                </a:lnTo>
                                <a:lnTo>
                                  <a:pt x="41142" y="83947"/>
                                </a:lnTo>
                                <a:lnTo>
                                  <a:pt x="41076" y="83823"/>
                                </a:lnTo>
                                <a:lnTo>
                                  <a:pt x="41009" y="83698"/>
                                </a:lnTo>
                                <a:lnTo>
                                  <a:pt x="40942" y="83573"/>
                                </a:lnTo>
                                <a:lnTo>
                                  <a:pt x="40875" y="83448"/>
                                </a:lnTo>
                                <a:lnTo>
                                  <a:pt x="40809" y="83323"/>
                                </a:lnTo>
                                <a:lnTo>
                                  <a:pt x="40742" y="83198"/>
                                </a:lnTo>
                                <a:lnTo>
                                  <a:pt x="40675" y="83073"/>
                                </a:lnTo>
                                <a:lnTo>
                                  <a:pt x="40608" y="82947"/>
                                </a:lnTo>
                                <a:lnTo>
                                  <a:pt x="40541" y="82822"/>
                                </a:lnTo>
                                <a:lnTo>
                                  <a:pt x="40475" y="82697"/>
                                </a:lnTo>
                                <a:lnTo>
                                  <a:pt x="40408" y="82572"/>
                                </a:lnTo>
                                <a:lnTo>
                                  <a:pt x="40341" y="82447"/>
                                </a:lnTo>
                                <a:lnTo>
                                  <a:pt x="40274" y="82321"/>
                                </a:lnTo>
                                <a:lnTo>
                                  <a:pt x="40207" y="82196"/>
                                </a:lnTo>
                                <a:lnTo>
                                  <a:pt x="40141" y="82071"/>
                                </a:lnTo>
                                <a:lnTo>
                                  <a:pt x="40074" y="81945"/>
                                </a:lnTo>
                                <a:lnTo>
                                  <a:pt x="40007" y="81820"/>
                                </a:lnTo>
                                <a:lnTo>
                                  <a:pt x="39940" y="81694"/>
                                </a:lnTo>
                                <a:lnTo>
                                  <a:pt x="39873" y="81569"/>
                                </a:lnTo>
                                <a:lnTo>
                                  <a:pt x="39807" y="81443"/>
                                </a:lnTo>
                                <a:lnTo>
                                  <a:pt x="39740" y="81318"/>
                                </a:lnTo>
                                <a:lnTo>
                                  <a:pt x="39673" y="81192"/>
                                </a:lnTo>
                                <a:lnTo>
                                  <a:pt x="39606" y="81066"/>
                                </a:lnTo>
                                <a:lnTo>
                                  <a:pt x="39539" y="80941"/>
                                </a:lnTo>
                                <a:lnTo>
                                  <a:pt x="39473" y="80815"/>
                                </a:lnTo>
                                <a:lnTo>
                                  <a:pt x="39406" y="80689"/>
                                </a:lnTo>
                                <a:lnTo>
                                  <a:pt x="39339" y="80563"/>
                                </a:lnTo>
                                <a:lnTo>
                                  <a:pt x="39272" y="80437"/>
                                </a:lnTo>
                                <a:lnTo>
                                  <a:pt x="39206" y="80312"/>
                                </a:lnTo>
                                <a:lnTo>
                                  <a:pt x="39139" y="80186"/>
                                </a:lnTo>
                                <a:lnTo>
                                  <a:pt x="39072" y="80060"/>
                                </a:lnTo>
                                <a:lnTo>
                                  <a:pt x="39005" y="79934"/>
                                </a:lnTo>
                                <a:lnTo>
                                  <a:pt x="38938" y="79808"/>
                                </a:lnTo>
                                <a:lnTo>
                                  <a:pt x="38872" y="79682"/>
                                </a:lnTo>
                                <a:lnTo>
                                  <a:pt x="38805" y="79555"/>
                                </a:lnTo>
                                <a:lnTo>
                                  <a:pt x="38738" y="79429"/>
                                </a:lnTo>
                                <a:lnTo>
                                  <a:pt x="38671" y="79303"/>
                                </a:lnTo>
                                <a:lnTo>
                                  <a:pt x="38604" y="79177"/>
                                </a:lnTo>
                                <a:lnTo>
                                  <a:pt x="38538" y="79051"/>
                                </a:lnTo>
                                <a:lnTo>
                                  <a:pt x="38471" y="78924"/>
                                </a:lnTo>
                                <a:lnTo>
                                  <a:pt x="38404" y="78798"/>
                                </a:lnTo>
                                <a:lnTo>
                                  <a:pt x="38337" y="78672"/>
                                </a:lnTo>
                                <a:lnTo>
                                  <a:pt x="38270" y="78545"/>
                                </a:lnTo>
                                <a:lnTo>
                                  <a:pt x="38204" y="78419"/>
                                </a:lnTo>
                                <a:lnTo>
                                  <a:pt x="38137" y="78292"/>
                                </a:lnTo>
                                <a:lnTo>
                                  <a:pt x="38070" y="78166"/>
                                </a:lnTo>
                                <a:lnTo>
                                  <a:pt x="38003" y="78039"/>
                                </a:lnTo>
                                <a:lnTo>
                                  <a:pt x="37937" y="77913"/>
                                </a:lnTo>
                                <a:lnTo>
                                  <a:pt x="37870" y="77786"/>
                                </a:lnTo>
                                <a:lnTo>
                                  <a:pt x="37803" y="77659"/>
                                </a:lnTo>
                                <a:lnTo>
                                  <a:pt x="37736" y="77533"/>
                                </a:lnTo>
                                <a:lnTo>
                                  <a:pt x="37669" y="77406"/>
                                </a:lnTo>
                                <a:lnTo>
                                  <a:pt x="37603" y="77279"/>
                                </a:lnTo>
                                <a:lnTo>
                                  <a:pt x="37536" y="77152"/>
                                </a:lnTo>
                                <a:lnTo>
                                  <a:pt x="37469" y="77026"/>
                                </a:lnTo>
                                <a:lnTo>
                                  <a:pt x="37402" y="76899"/>
                                </a:lnTo>
                                <a:lnTo>
                                  <a:pt x="37335" y="76772"/>
                                </a:lnTo>
                                <a:lnTo>
                                  <a:pt x="37269" y="76645"/>
                                </a:lnTo>
                                <a:lnTo>
                                  <a:pt x="37202" y="76518"/>
                                </a:lnTo>
                                <a:lnTo>
                                  <a:pt x="37135" y="76391"/>
                                </a:lnTo>
                                <a:lnTo>
                                  <a:pt x="37068" y="76264"/>
                                </a:lnTo>
                                <a:lnTo>
                                  <a:pt x="37001" y="76137"/>
                                </a:lnTo>
                                <a:lnTo>
                                  <a:pt x="36935" y="76009"/>
                                </a:lnTo>
                                <a:lnTo>
                                  <a:pt x="36868" y="75882"/>
                                </a:lnTo>
                                <a:lnTo>
                                  <a:pt x="36801" y="75755"/>
                                </a:lnTo>
                                <a:lnTo>
                                  <a:pt x="36734" y="75628"/>
                                </a:lnTo>
                                <a:lnTo>
                                  <a:pt x="36667" y="75501"/>
                                </a:lnTo>
                                <a:lnTo>
                                  <a:pt x="36601" y="75373"/>
                                </a:lnTo>
                                <a:lnTo>
                                  <a:pt x="36534" y="75246"/>
                                </a:lnTo>
                                <a:lnTo>
                                  <a:pt x="36467" y="75119"/>
                                </a:lnTo>
                                <a:lnTo>
                                  <a:pt x="36400" y="74991"/>
                                </a:lnTo>
                                <a:lnTo>
                                  <a:pt x="36334" y="74864"/>
                                </a:lnTo>
                                <a:lnTo>
                                  <a:pt x="36267" y="74736"/>
                                </a:lnTo>
                                <a:lnTo>
                                  <a:pt x="36200" y="74609"/>
                                </a:lnTo>
                                <a:lnTo>
                                  <a:pt x="36133" y="74481"/>
                                </a:lnTo>
                                <a:lnTo>
                                  <a:pt x="36066" y="74353"/>
                                </a:lnTo>
                                <a:lnTo>
                                  <a:pt x="36000" y="74226"/>
                                </a:lnTo>
                                <a:lnTo>
                                  <a:pt x="35933" y="74098"/>
                                </a:lnTo>
                                <a:lnTo>
                                  <a:pt x="35866" y="73970"/>
                                </a:lnTo>
                                <a:lnTo>
                                  <a:pt x="35799" y="73843"/>
                                </a:lnTo>
                                <a:lnTo>
                                  <a:pt x="35732" y="73715"/>
                                </a:lnTo>
                                <a:lnTo>
                                  <a:pt x="35666" y="73587"/>
                                </a:lnTo>
                                <a:lnTo>
                                  <a:pt x="35599" y="73459"/>
                                </a:lnTo>
                                <a:lnTo>
                                  <a:pt x="35532" y="73331"/>
                                </a:lnTo>
                                <a:lnTo>
                                  <a:pt x="35465" y="73203"/>
                                </a:lnTo>
                                <a:lnTo>
                                  <a:pt x="35398" y="73075"/>
                                </a:lnTo>
                                <a:lnTo>
                                  <a:pt x="35332" y="72947"/>
                                </a:lnTo>
                                <a:lnTo>
                                  <a:pt x="35265" y="72819"/>
                                </a:lnTo>
                                <a:lnTo>
                                  <a:pt x="35198" y="72691"/>
                                </a:lnTo>
                                <a:lnTo>
                                  <a:pt x="35131" y="72563"/>
                                </a:lnTo>
                                <a:lnTo>
                                  <a:pt x="35065" y="72435"/>
                                </a:lnTo>
                                <a:lnTo>
                                  <a:pt x="34998" y="72307"/>
                                </a:lnTo>
                                <a:lnTo>
                                  <a:pt x="34931" y="72178"/>
                                </a:lnTo>
                                <a:lnTo>
                                  <a:pt x="34864" y="72050"/>
                                </a:lnTo>
                                <a:lnTo>
                                  <a:pt x="34797" y="71922"/>
                                </a:lnTo>
                                <a:lnTo>
                                  <a:pt x="34731" y="71793"/>
                                </a:lnTo>
                                <a:lnTo>
                                  <a:pt x="34664" y="71665"/>
                                </a:lnTo>
                                <a:lnTo>
                                  <a:pt x="34597" y="71537"/>
                                </a:lnTo>
                                <a:lnTo>
                                  <a:pt x="34530" y="71408"/>
                                </a:lnTo>
                                <a:lnTo>
                                  <a:pt x="34463" y="71280"/>
                                </a:lnTo>
                                <a:lnTo>
                                  <a:pt x="34397" y="71151"/>
                                </a:lnTo>
                                <a:lnTo>
                                  <a:pt x="34330" y="71022"/>
                                </a:lnTo>
                                <a:lnTo>
                                  <a:pt x="34263" y="70894"/>
                                </a:lnTo>
                                <a:lnTo>
                                  <a:pt x="34196" y="70765"/>
                                </a:lnTo>
                                <a:lnTo>
                                  <a:pt x="34129" y="70637"/>
                                </a:lnTo>
                                <a:lnTo>
                                  <a:pt x="34063" y="70508"/>
                                </a:lnTo>
                                <a:lnTo>
                                  <a:pt x="33996" y="70379"/>
                                </a:lnTo>
                                <a:lnTo>
                                  <a:pt x="33929" y="70250"/>
                                </a:lnTo>
                                <a:lnTo>
                                  <a:pt x="33862" y="70121"/>
                                </a:lnTo>
                                <a:lnTo>
                                  <a:pt x="33796" y="69993"/>
                                </a:lnTo>
                                <a:lnTo>
                                  <a:pt x="33729" y="69864"/>
                                </a:lnTo>
                                <a:lnTo>
                                  <a:pt x="33662" y="69735"/>
                                </a:lnTo>
                                <a:lnTo>
                                  <a:pt x="33595" y="69606"/>
                                </a:lnTo>
                                <a:lnTo>
                                  <a:pt x="33528" y="69477"/>
                                </a:lnTo>
                                <a:lnTo>
                                  <a:pt x="33462" y="69348"/>
                                </a:lnTo>
                                <a:lnTo>
                                  <a:pt x="33395" y="69219"/>
                                </a:lnTo>
                                <a:lnTo>
                                  <a:pt x="33328" y="69089"/>
                                </a:lnTo>
                                <a:lnTo>
                                  <a:pt x="33261" y="68960"/>
                                </a:lnTo>
                                <a:lnTo>
                                  <a:pt x="33194" y="68831"/>
                                </a:lnTo>
                                <a:lnTo>
                                  <a:pt x="33128" y="68702"/>
                                </a:lnTo>
                                <a:lnTo>
                                  <a:pt x="33061" y="68573"/>
                                </a:lnTo>
                                <a:lnTo>
                                  <a:pt x="32994" y="68443"/>
                                </a:lnTo>
                                <a:lnTo>
                                  <a:pt x="32927" y="68314"/>
                                </a:lnTo>
                                <a:lnTo>
                                  <a:pt x="32860" y="68185"/>
                                </a:lnTo>
                                <a:lnTo>
                                  <a:pt x="32794" y="68055"/>
                                </a:lnTo>
                                <a:lnTo>
                                  <a:pt x="32727" y="67926"/>
                                </a:lnTo>
                                <a:lnTo>
                                  <a:pt x="32660" y="67796"/>
                                </a:lnTo>
                                <a:lnTo>
                                  <a:pt x="32593" y="67667"/>
                                </a:lnTo>
                                <a:lnTo>
                                  <a:pt x="32526" y="67537"/>
                                </a:lnTo>
                                <a:lnTo>
                                  <a:pt x="32460" y="67407"/>
                                </a:lnTo>
                                <a:lnTo>
                                  <a:pt x="32393" y="67278"/>
                                </a:lnTo>
                                <a:lnTo>
                                  <a:pt x="32326" y="67148"/>
                                </a:lnTo>
                                <a:lnTo>
                                  <a:pt x="32259" y="67018"/>
                                </a:lnTo>
                                <a:lnTo>
                                  <a:pt x="32193" y="66889"/>
                                </a:lnTo>
                                <a:lnTo>
                                  <a:pt x="32126" y="66759"/>
                                </a:lnTo>
                                <a:lnTo>
                                  <a:pt x="32059" y="66629"/>
                                </a:lnTo>
                                <a:lnTo>
                                  <a:pt x="31992" y="66499"/>
                                </a:lnTo>
                                <a:lnTo>
                                  <a:pt x="31925" y="66369"/>
                                </a:lnTo>
                                <a:lnTo>
                                  <a:pt x="31859" y="66239"/>
                                </a:lnTo>
                                <a:lnTo>
                                  <a:pt x="31792" y="66109"/>
                                </a:lnTo>
                                <a:lnTo>
                                  <a:pt x="31725" y="65979"/>
                                </a:lnTo>
                                <a:lnTo>
                                  <a:pt x="31658" y="65849"/>
                                </a:lnTo>
                                <a:lnTo>
                                  <a:pt x="31591" y="65719"/>
                                </a:lnTo>
                                <a:lnTo>
                                  <a:pt x="31525" y="65589"/>
                                </a:lnTo>
                                <a:lnTo>
                                  <a:pt x="31458" y="65459"/>
                                </a:lnTo>
                                <a:lnTo>
                                  <a:pt x="31391" y="65329"/>
                                </a:lnTo>
                                <a:lnTo>
                                  <a:pt x="31324" y="65198"/>
                                </a:lnTo>
                                <a:lnTo>
                                  <a:pt x="31257" y="65068"/>
                                </a:lnTo>
                                <a:lnTo>
                                  <a:pt x="31191" y="64938"/>
                                </a:lnTo>
                                <a:lnTo>
                                  <a:pt x="31124" y="64808"/>
                                </a:lnTo>
                                <a:lnTo>
                                  <a:pt x="31057" y="64677"/>
                                </a:lnTo>
                                <a:lnTo>
                                  <a:pt x="30990" y="64547"/>
                                </a:lnTo>
                                <a:lnTo>
                                  <a:pt x="30924" y="64416"/>
                                </a:lnTo>
                                <a:lnTo>
                                  <a:pt x="30857" y="64286"/>
                                </a:lnTo>
                                <a:lnTo>
                                  <a:pt x="30790" y="64155"/>
                                </a:lnTo>
                                <a:lnTo>
                                  <a:pt x="30723" y="64025"/>
                                </a:lnTo>
                                <a:lnTo>
                                  <a:pt x="30656" y="63894"/>
                                </a:lnTo>
                                <a:lnTo>
                                  <a:pt x="30590" y="63763"/>
                                </a:lnTo>
                                <a:lnTo>
                                  <a:pt x="30523" y="63633"/>
                                </a:lnTo>
                                <a:lnTo>
                                  <a:pt x="30456" y="63502"/>
                                </a:lnTo>
                                <a:lnTo>
                                  <a:pt x="30389" y="63371"/>
                                </a:lnTo>
                                <a:lnTo>
                                  <a:pt x="30322" y="63240"/>
                                </a:lnTo>
                                <a:lnTo>
                                  <a:pt x="30256" y="63110"/>
                                </a:lnTo>
                                <a:lnTo>
                                  <a:pt x="30189" y="62979"/>
                                </a:lnTo>
                                <a:lnTo>
                                  <a:pt x="30122" y="62848"/>
                                </a:lnTo>
                                <a:lnTo>
                                  <a:pt x="30055" y="62717"/>
                                </a:lnTo>
                                <a:lnTo>
                                  <a:pt x="29988" y="62586"/>
                                </a:lnTo>
                                <a:lnTo>
                                  <a:pt x="29922" y="62455"/>
                                </a:lnTo>
                                <a:lnTo>
                                  <a:pt x="29855" y="62324"/>
                                </a:lnTo>
                                <a:lnTo>
                                  <a:pt x="29788" y="62193"/>
                                </a:lnTo>
                                <a:lnTo>
                                  <a:pt x="29721" y="62062"/>
                                </a:lnTo>
                                <a:lnTo>
                                  <a:pt x="29654" y="61931"/>
                                </a:lnTo>
                                <a:lnTo>
                                  <a:pt x="29588" y="61799"/>
                                </a:lnTo>
                                <a:lnTo>
                                  <a:pt x="29521" y="61668"/>
                                </a:lnTo>
                                <a:lnTo>
                                  <a:pt x="29454" y="61537"/>
                                </a:lnTo>
                                <a:lnTo>
                                  <a:pt x="29387" y="61405"/>
                                </a:lnTo>
                                <a:lnTo>
                                  <a:pt x="29321" y="61274"/>
                                </a:lnTo>
                                <a:lnTo>
                                  <a:pt x="29254" y="61143"/>
                                </a:lnTo>
                                <a:lnTo>
                                  <a:pt x="29187" y="61011"/>
                                </a:lnTo>
                                <a:lnTo>
                                  <a:pt x="29120" y="60880"/>
                                </a:lnTo>
                                <a:lnTo>
                                  <a:pt x="29053" y="60748"/>
                                </a:lnTo>
                                <a:lnTo>
                                  <a:pt x="28987" y="60617"/>
                                </a:lnTo>
                                <a:lnTo>
                                  <a:pt x="28920" y="60485"/>
                                </a:lnTo>
                                <a:lnTo>
                                  <a:pt x="28853" y="60354"/>
                                </a:lnTo>
                                <a:lnTo>
                                  <a:pt x="28786" y="60222"/>
                                </a:lnTo>
                                <a:lnTo>
                                  <a:pt x="28719" y="60090"/>
                                </a:lnTo>
                                <a:lnTo>
                                  <a:pt x="28653" y="59959"/>
                                </a:lnTo>
                                <a:lnTo>
                                  <a:pt x="28586" y="59827"/>
                                </a:lnTo>
                                <a:lnTo>
                                  <a:pt x="28519" y="59695"/>
                                </a:lnTo>
                                <a:lnTo>
                                  <a:pt x="28452" y="59563"/>
                                </a:lnTo>
                                <a:lnTo>
                                  <a:pt x="28385" y="59431"/>
                                </a:lnTo>
                                <a:lnTo>
                                  <a:pt x="28319" y="59299"/>
                                </a:lnTo>
                                <a:lnTo>
                                  <a:pt x="28252" y="59168"/>
                                </a:lnTo>
                                <a:lnTo>
                                  <a:pt x="28185" y="59036"/>
                                </a:lnTo>
                                <a:lnTo>
                                  <a:pt x="28118" y="58904"/>
                                </a:lnTo>
                                <a:lnTo>
                                  <a:pt x="28052" y="58771"/>
                                </a:lnTo>
                                <a:lnTo>
                                  <a:pt x="27985" y="58639"/>
                                </a:lnTo>
                                <a:lnTo>
                                  <a:pt x="27918" y="58507"/>
                                </a:lnTo>
                                <a:lnTo>
                                  <a:pt x="27851" y="58375"/>
                                </a:lnTo>
                                <a:lnTo>
                                  <a:pt x="27784" y="58243"/>
                                </a:lnTo>
                                <a:lnTo>
                                  <a:pt x="27718" y="58111"/>
                                </a:lnTo>
                                <a:lnTo>
                                  <a:pt x="27651" y="57978"/>
                                </a:lnTo>
                                <a:lnTo>
                                  <a:pt x="27584" y="57846"/>
                                </a:lnTo>
                                <a:lnTo>
                                  <a:pt x="27517" y="57714"/>
                                </a:lnTo>
                                <a:lnTo>
                                  <a:pt x="27450" y="57581"/>
                                </a:lnTo>
                                <a:lnTo>
                                  <a:pt x="27384" y="57449"/>
                                </a:lnTo>
                                <a:lnTo>
                                  <a:pt x="27317" y="57316"/>
                                </a:lnTo>
                                <a:lnTo>
                                  <a:pt x="27250" y="57184"/>
                                </a:lnTo>
                                <a:lnTo>
                                  <a:pt x="27183" y="57051"/>
                                </a:lnTo>
                                <a:lnTo>
                                  <a:pt x="27116" y="56919"/>
                                </a:lnTo>
                                <a:lnTo>
                                  <a:pt x="27050" y="56786"/>
                                </a:lnTo>
                                <a:lnTo>
                                  <a:pt x="26983" y="56654"/>
                                </a:lnTo>
                                <a:lnTo>
                                  <a:pt x="26916" y="56521"/>
                                </a:lnTo>
                                <a:lnTo>
                                  <a:pt x="26849" y="56388"/>
                                </a:lnTo>
                                <a:lnTo>
                                  <a:pt x="26782" y="56255"/>
                                </a:lnTo>
                                <a:lnTo>
                                  <a:pt x="26716" y="56123"/>
                                </a:lnTo>
                                <a:lnTo>
                                  <a:pt x="26649" y="55990"/>
                                </a:lnTo>
                                <a:lnTo>
                                  <a:pt x="26582" y="55857"/>
                                </a:lnTo>
                                <a:lnTo>
                                  <a:pt x="26515" y="55724"/>
                                </a:lnTo>
                                <a:lnTo>
                                  <a:pt x="26449" y="55591"/>
                                </a:lnTo>
                                <a:lnTo>
                                  <a:pt x="26382" y="55458"/>
                                </a:lnTo>
                                <a:lnTo>
                                  <a:pt x="26315" y="55325"/>
                                </a:lnTo>
                                <a:lnTo>
                                  <a:pt x="26248" y="55192"/>
                                </a:lnTo>
                                <a:lnTo>
                                  <a:pt x="26181" y="55059"/>
                                </a:lnTo>
                                <a:lnTo>
                                  <a:pt x="26115" y="54926"/>
                                </a:lnTo>
                                <a:lnTo>
                                  <a:pt x="26048" y="54793"/>
                                </a:lnTo>
                                <a:lnTo>
                                  <a:pt x="25981" y="54659"/>
                                </a:lnTo>
                                <a:lnTo>
                                  <a:pt x="25914" y="54526"/>
                                </a:lnTo>
                                <a:lnTo>
                                  <a:pt x="25847" y="54393"/>
                                </a:lnTo>
                                <a:lnTo>
                                  <a:pt x="25781" y="54260"/>
                                </a:lnTo>
                                <a:lnTo>
                                  <a:pt x="25714" y="54126"/>
                                </a:lnTo>
                                <a:lnTo>
                                  <a:pt x="25647" y="53993"/>
                                </a:lnTo>
                                <a:lnTo>
                                  <a:pt x="25580" y="53859"/>
                                </a:lnTo>
                                <a:lnTo>
                                  <a:pt x="25513" y="53726"/>
                                </a:lnTo>
                                <a:lnTo>
                                  <a:pt x="25447" y="53592"/>
                                </a:lnTo>
                                <a:lnTo>
                                  <a:pt x="25380" y="53459"/>
                                </a:lnTo>
                                <a:lnTo>
                                  <a:pt x="25313" y="53325"/>
                                </a:lnTo>
                                <a:lnTo>
                                  <a:pt x="25246" y="53192"/>
                                </a:lnTo>
                                <a:lnTo>
                                  <a:pt x="25180" y="53058"/>
                                </a:lnTo>
                                <a:lnTo>
                                  <a:pt x="25113" y="52924"/>
                                </a:lnTo>
                                <a:lnTo>
                                  <a:pt x="25046" y="52791"/>
                                </a:lnTo>
                                <a:lnTo>
                                  <a:pt x="24979" y="52657"/>
                                </a:lnTo>
                                <a:lnTo>
                                  <a:pt x="24912" y="52523"/>
                                </a:lnTo>
                                <a:lnTo>
                                  <a:pt x="24846" y="52389"/>
                                </a:lnTo>
                                <a:lnTo>
                                  <a:pt x="24779" y="52255"/>
                                </a:lnTo>
                                <a:lnTo>
                                  <a:pt x="24712" y="52121"/>
                                </a:lnTo>
                                <a:lnTo>
                                  <a:pt x="24645" y="51987"/>
                                </a:lnTo>
                                <a:lnTo>
                                  <a:pt x="24578" y="51853"/>
                                </a:lnTo>
                                <a:lnTo>
                                  <a:pt x="24512" y="51719"/>
                                </a:lnTo>
                                <a:lnTo>
                                  <a:pt x="24445" y="51585"/>
                                </a:lnTo>
                                <a:lnTo>
                                  <a:pt x="24378" y="51451"/>
                                </a:lnTo>
                                <a:lnTo>
                                  <a:pt x="24311" y="51317"/>
                                </a:lnTo>
                                <a:lnTo>
                                  <a:pt x="24244" y="51183"/>
                                </a:lnTo>
                                <a:lnTo>
                                  <a:pt x="24178" y="51049"/>
                                </a:lnTo>
                                <a:lnTo>
                                  <a:pt x="24111" y="50914"/>
                                </a:lnTo>
                                <a:lnTo>
                                  <a:pt x="24044" y="50780"/>
                                </a:lnTo>
                                <a:lnTo>
                                  <a:pt x="23977" y="50646"/>
                                </a:lnTo>
                                <a:lnTo>
                                  <a:pt x="23911" y="50511"/>
                                </a:lnTo>
                                <a:lnTo>
                                  <a:pt x="23844" y="50377"/>
                                </a:lnTo>
                                <a:lnTo>
                                  <a:pt x="23777" y="50243"/>
                                </a:lnTo>
                                <a:lnTo>
                                  <a:pt x="23710" y="50108"/>
                                </a:lnTo>
                                <a:lnTo>
                                  <a:pt x="23643" y="49974"/>
                                </a:lnTo>
                                <a:lnTo>
                                  <a:pt x="23577" y="49839"/>
                                </a:lnTo>
                                <a:lnTo>
                                  <a:pt x="23510" y="49705"/>
                                </a:lnTo>
                                <a:lnTo>
                                  <a:pt x="23443" y="49570"/>
                                </a:lnTo>
                                <a:lnTo>
                                  <a:pt x="23376" y="49435"/>
                                </a:lnTo>
                                <a:lnTo>
                                  <a:pt x="23309" y="49301"/>
                                </a:lnTo>
                                <a:lnTo>
                                  <a:pt x="23243" y="49166"/>
                                </a:lnTo>
                                <a:lnTo>
                                  <a:pt x="23176" y="49031"/>
                                </a:lnTo>
                                <a:lnTo>
                                  <a:pt x="23109" y="48896"/>
                                </a:lnTo>
                                <a:lnTo>
                                  <a:pt x="23042" y="48761"/>
                                </a:lnTo>
                                <a:lnTo>
                                  <a:pt x="22975" y="48626"/>
                                </a:lnTo>
                                <a:lnTo>
                                  <a:pt x="22909" y="48492"/>
                                </a:lnTo>
                                <a:lnTo>
                                  <a:pt x="22842" y="48357"/>
                                </a:lnTo>
                                <a:lnTo>
                                  <a:pt x="22775" y="48222"/>
                                </a:lnTo>
                                <a:lnTo>
                                  <a:pt x="22708" y="48087"/>
                                </a:lnTo>
                                <a:lnTo>
                                  <a:pt x="22641" y="47951"/>
                                </a:lnTo>
                                <a:lnTo>
                                  <a:pt x="22575" y="47816"/>
                                </a:lnTo>
                                <a:lnTo>
                                  <a:pt x="22508" y="47681"/>
                                </a:lnTo>
                                <a:lnTo>
                                  <a:pt x="22441" y="47546"/>
                                </a:lnTo>
                                <a:lnTo>
                                  <a:pt x="22374" y="47411"/>
                                </a:lnTo>
                                <a:lnTo>
                                  <a:pt x="22308" y="47276"/>
                                </a:lnTo>
                                <a:lnTo>
                                  <a:pt x="22241" y="47140"/>
                                </a:lnTo>
                                <a:lnTo>
                                  <a:pt x="22174" y="47005"/>
                                </a:lnTo>
                                <a:lnTo>
                                  <a:pt x="22107" y="46870"/>
                                </a:lnTo>
                                <a:lnTo>
                                  <a:pt x="22040" y="46734"/>
                                </a:lnTo>
                                <a:lnTo>
                                  <a:pt x="21974" y="46599"/>
                                </a:lnTo>
                                <a:lnTo>
                                  <a:pt x="21907" y="46463"/>
                                </a:lnTo>
                                <a:lnTo>
                                  <a:pt x="21840" y="46328"/>
                                </a:lnTo>
                                <a:lnTo>
                                  <a:pt x="21773" y="46192"/>
                                </a:lnTo>
                                <a:lnTo>
                                  <a:pt x="21706" y="46057"/>
                                </a:lnTo>
                                <a:lnTo>
                                  <a:pt x="21640" y="45921"/>
                                </a:lnTo>
                                <a:lnTo>
                                  <a:pt x="21573" y="45785"/>
                                </a:lnTo>
                                <a:lnTo>
                                  <a:pt x="21506" y="45650"/>
                                </a:lnTo>
                                <a:lnTo>
                                  <a:pt x="21439" y="45514"/>
                                </a:lnTo>
                                <a:lnTo>
                                  <a:pt x="21372" y="45378"/>
                                </a:lnTo>
                                <a:lnTo>
                                  <a:pt x="21306" y="45242"/>
                                </a:lnTo>
                                <a:lnTo>
                                  <a:pt x="21239" y="45106"/>
                                </a:lnTo>
                                <a:lnTo>
                                  <a:pt x="21172" y="44970"/>
                                </a:lnTo>
                                <a:lnTo>
                                  <a:pt x="21105" y="44835"/>
                                </a:lnTo>
                                <a:lnTo>
                                  <a:pt x="21039" y="44699"/>
                                </a:lnTo>
                                <a:lnTo>
                                  <a:pt x="20972" y="44563"/>
                                </a:lnTo>
                                <a:lnTo>
                                  <a:pt x="20905" y="44427"/>
                                </a:lnTo>
                                <a:lnTo>
                                  <a:pt x="20838" y="44290"/>
                                </a:lnTo>
                                <a:lnTo>
                                  <a:pt x="20771" y="44154"/>
                                </a:lnTo>
                                <a:lnTo>
                                  <a:pt x="20705" y="44018"/>
                                </a:lnTo>
                                <a:lnTo>
                                  <a:pt x="20638" y="43882"/>
                                </a:lnTo>
                                <a:lnTo>
                                  <a:pt x="20571" y="43746"/>
                                </a:lnTo>
                                <a:lnTo>
                                  <a:pt x="20504" y="43609"/>
                                </a:lnTo>
                                <a:lnTo>
                                  <a:pt x="20437" y="43473"/>
                                </a:lnTo>
                                <a:lnTo>
                                  <a:pt x="20371" y="43337"/>
                                </a:lnTo>
                                <a:lnTo>
                                  <a:pt x="20304" y="43200"/>
                                </a:lnTo>
                                <a:lnTo>
                                  <a:pt x="20237" y="43064"/>
                                </a:lnTo>
                                <a:lnTo>
                                  <a:pt x="20170" y="42928"/>
                                </a:lnTo>
                                <a:lnTo>
                                  <a:pt x="20103" y="42791"/>
                                </a:lnTo>
                                <a:lnTo>
                                  <a:pt x="20037" y="42655"/>
                                </a:lnTo>
                                <a:lnTo>
                                  <a:pt x="19970" y="42518"/>
                                </a:lnTo>
                                <a:lnTo>
                                  <a:pt x="19903" y="42381"/>
                                </a:lnTo>
                                <a:lnTo>
                                  <a:pt x="19836" y="42245"/>
                                </a:lnTo>
                                <a:lnTo>
                                  <a:pt x="19769" y="42108"/>
                                </a:lnTo>
                                <a:lnTo>
                                  <a:pt x="19703" y="41971"/>
                                </a:lnTo>
                                <a:lnTo>
                                  <a:pt x="19636" y="41835"/>
                                </a:lnTo>
                                <a:lnTo>
                                  <a:pt x="19569" y="41698"/>
                                </a:lnTo>
                                <a:lnTo>
                                  <a:pt x="19502" y="41561"/>
                                </a:lnTo>
                                <a:lnTo>
                                  <a:pt x="19436" y="41424"/>
                                </a:lnTo>
                                <a:lnTo>
                                  <a:pt x="19369" y="41287"/>
                                </a:lnTo>
                                <a:lnTo>
                                  <a:pt x="19302" y="41150"/>
                                </a:lnTo>
                                <a:lnTo>
                                  <a:pt x="19235" y="41013"/>
                                </a:lnTo>
                                <a:lnTo>
                                  <a:pt x="19168" y="40876"/>
                                </a:lnTo>
                                <a:lnTo>
                                  <a:pt x="19102" y="40739"/>
                                </a:lnTo>
                                <a:lnTo>
                                  <a:pt x="19035" y="40602"/>
                                </a:lnTo>
                                <a:lnTo>
                                  <a:pt x="18968" y="40465"/>
                                </a:lnTo>
                                <a:lnTo>
                                  <a:pt x="18901" y="40328"/>
                                </a:lnTo>
                                <a:lnTo>
                                  <a:pt x="18834" y="40191"/>
                                </a:lnTo>
                                <a:lnTo>
                                  <a:pt x="18768" y="40053"/>
                                </a:lnTo>
                                <a:lnTo>
                                  <a:pt x="18701" y="39916"/>
                                </a:lnTo>
                                <a:lnTo>
                                  <a:pt x="18634" y="39779"/>
                                </a:lnTo>
                                <a:lnTo>
                                  <a:pt x="18567" y="39641"/>
                                </a:lnTo>
                                <a:lnTo>
                                  <a:pt x="18500" y="39504"/>
                                </a:lnTo>
                                <a:lnTo>
                                  <a:pt x="18434" y="39367"/>
                                </a:lnTo>
                                <a:lnTo>
                                  <a:pt x="18367" y="39229"/>
                                </a:lnTo>
                                <a:lnTo>
                                  <a:pt x="18300" y="39092"/>
                                </a:lnTo>
                                <a:lnTo>
                                  <a:pt x="18233" y="38954"/>
                                </a:lnTo>
                                <a:lnTo>
                                  <a:pt x="18167" y="38817"/>
                                </a:lnTo>
                                <a:lnTo>
                                  <a:pt x="18100" y="38679"/>
                                </a:lnTo>
                                <a:lnTo>
                                  <a:pt x="18033" y="38541"/>
                                </a:lnTo>
                                <a:lnTo>
                                  <a:pt x="17966" y="38404"/>
                                </a:lnTo>
                                <a:lnTo>
                                  <a:pt x="17899" y="38266"/>
                                </a:lnTo>
                                <a:lnTo>
                                  <a:pt x="17833" y="38128"/>
                                </a:lnTo>
                                <a:lnTo>
                                  <a:pt x="17766" y="37990"/>
                                </a:lnTo>
                                <a:lnTo>
                                  <a:pt x="17699" y="37852"/>
                                </a:lnTo>
                                <a:lnTo>
                                  <a:pt x="17632" y="37715"/>
                                </a:lnTo>
                                <a:lnTo>
                                  <a:pt x="17565" y="37577"/>
                                </a:lnTo>
                                <a:lnTo>
                                  <a:pt x="17499" y="37439"/>
                                </a:lnTo>
                                <a:lnTo>
                                  <a:pt x="17432" y="37301"/>
                                </a:lnTo>
                                <a:lnTo>
                                  <a:pt x="17365" y="37163"/>
                                </a:lnTo>
                                <a:lnTo>
                                  <a:pt x="17298" y="37025"/>
                                </a:lnTo>
                                <a:lnTo>
                                  <a:pt x="17231" y="36887"/>
                                </a:lnTo>
                                <a:lnTo>
                                  <a:pt x="17165" y="36748"/>
                                </a:lnTo>
                                <a:lnTo>
                                  <a:pt x="17098" y="36610"/>
                                </a:lnTo>
                                <a:lnTo>
                                  <a:pt x="17031" y="36472"/>
                                </a:lnTo>
                                <a:lnTo>
                                  <a:pt x="16964" y="36334"/>
                                </a:lnTo>
                                <a:lnTo>
                                  <a:pt x="16898" y="36195"/>
                                </a:lnTo>
                                <a:lnTo>
                                  <a:pt x="16831" y="36057"/>
                                </a:lnTo>
                                <a:lnTo>
                                  <a:pt x="16764" y="35919"/>
                                </a:lnTo>
                                <a:lnTo>
                                  <a:pt x="16697" y="35780"/>
                                </a:lnTo>
                                <a:lnTo>
                                  <a:pt x="16630" y="35642"/>
                                </a:lnTo>
                                <a:lnTo>
                                  <a:pt x="16564" y="35503"/>
                                </a:lnTo>
                                <a:lnTo>
                                  <a:pt x="16497" y="35365"/>
                                </a:lnTo>
                                <a:lnTo>
                                  <a:pt x="16430" y="35226"/>
                                </a:lnTo>
                                <a:lnTo>
                                  <a:pt x="16363" y="35088"/>
                                </a:lnTo>
                                <a:lnTo>
                                  <a:pt x="16296" y="34949"/>
                                </a:lnTo>
                                <a:lnTo>
                                  <a:pt x="16230" y="34810"/>
                                </a:lnTo>
                                <a:lnTo>
                                  <a:pt x="16163" y="34672"/>
                                </a:lnTo>
                                <a:lnTo>
                                  <a:pt x="16096" y="34533"/>
                                </a:lnTo>
                                <a:lnTo>
                                  <a:pt x="16029" y="34394"/>
                                </a:lnTo>
                                <a:lnTo>
                                  <a:pt x="15962" y="34255"/>
                                </a:lnTo>
                                <a:lnTo>
                                  <a:pt x="15896" y="34117"/>
                                </a:lnTo>
                                <a:lnTo>
                                  <a:pt x="15829" y="33978"/>
                                </a:lnTo>
                                <a:lnTo>
                                  <a:pt x="15762" y="33839"/>
                                </a:lnTo>
                                <a:lnTo>
                                  <a:pt x="15695" y="33700"/>
                                </a:lnTo>
                                <a:lnTo>
                                  <a:pt x="15628" y="33561"/>
                                </a:lnTo>
                                <a:lnTo>
                                  <a:pt x="15562" y="33422"/>
                                </a:lnTo>
                                <a:lnTo>
                                  <a:pt x="15495" y="33283"/>
                                </a:lnTo>
                                <a:lnTo>
                                  <a:pt x="15428" y="33144"/>
                                </a:lnTo>
                                <a:lnTo>
                                  <a:pt x="15361" y="33004"/>
                                </a:lnTo>
                                <a:lnTo>
                                  <a:pt x="15295" y="32865"/>
                                </a:lnTo>
                                <a:lnTo>
                                  <a:pt x="15228" y="32726"/>
                                </a:lnTo>
                                <a:lnTo>
                                  <a:pt x="15161" y="32587"/>
                                </a:lnTo>
                                <a:lnTo>
                                  <a:pt x="15094" y="32447"/>
                                </a:lnTo>
                                <a:lnTo>
                                  <a:pt x="15027" y="32308"/>
                                </a:lnTo>
                                <a:lnTo>
                                  <a:pt x="14961" y="32169"/>
                                </a:lnTo>
                                <a:lnTo>
                                  <a:pt x="14894" y="32029"/>
                                </a:lnTo>
                                <a:lnTo>
                                  <a:pt x="14827" y="31890"/>
                                </a:lnTo>
                                <a:lnTo>
                                  <a:pt x="14760" y="31750"/>
                                </a:lnTo>
                                <a:lnTo>
                                  <a:pt x="14693" y="31611"/>
                                </a:lnTo>
                                <a:lnTo>
                                  <a:pt x="14627" y="31471"/>
                                </a:lnTo>
                                <a:lnTo>
                                  <a:pt x="14560" y="31332"/>
                                </a:lnTo>
                                <a:lnTo>
                                  <a:pt x="14493" y="31192"/>
                                </a:lnTo>
                                <a:lnTo>
                                  <a:pt x="14426" y="31052"/>
                                </a:lnTo>
                                <a:lnTo>
                                  <a:pt x="14359" y="30913"/>
                                </a:lnTo>
                                <a:lnTo>
                                  <a:pt x="14293" y="30773"/>
                                </a:lnTo>
                                <a:lnTo>
                                  <a:pt x="14226" y="30633"/>
                                </a:lnTo>
                                <a:lnTo>
                                  <a:pt x="14159" y="30493"/>
                                </a:lnTo>
                                <a:lnTo>
                                  <a:pt x="14092" y="30353"/>
                                </a:lnTo>
                                <a:lnTo>
                                  <a:pt x="14026" y="30213"/>
                                </a:lnTo>
                                <a:lnTo>
                                  <a:pt x="13959" y="30074"/>
                                </a:lnTo>
                                <a:lnTo>
                                  <a:pt x="13892" y="29934"/>
                                </a:lnTo>
                                <a:lnTo>
                                  <a:pt x="13825" y="29794"/>
                                </a:lnTo>
                                <a:lnTo>
                                  <a:pt x="13758" y="29653"/>
                                </a:lnTo>
                                <a:lnTo>
                                  <a:pt x="13692" y="29513"/>
                                </a:lnTo>
                                <a:lnTo>
                                  <a:pt x="13625" y="29373"/>
                                </a:lnTo>
                                <a:lnTo>
                                  <a:pt x="13558" y="29233"/>
                                </a:lnTo>
                                <a:lnTo>
                                  <a:pt x="13491" y="29093"/>
                                </a:lnTo>
                                <a:lnTo>
                                  <a:pt x="13424" y="28953"/>
                                </a:lnTo>
                                <a:lnTo>
                                  <a:pt x="13358" y="28812"/>
                                </a:lnTo>
                                <a:lnTo>
                                  <a:pt x="13291" y="28672"/>
                                </a:lnTo>
                                <a:lnTo>
                                  <a:pt x="13224" y="28532"/>
                                </a:lnTo>
                                <a:lnTo>
                                  <a:pt x="13157" y="28391"/>
                                </a:lnTo>
                                <a:lnTo>
                                  <a:pt x="13090" y="28251"/>
                                </a:lnTo>
                                <a:lnTo>
                                  <a:pt x="13024" y="28110"/>
                                </a:lnTo>
                                <a:lnTo>
                                  <a:pt x="12957" y="27970"/>
                                </a:lnTo>
                                <a:lnTo>
                                  <a:pt x="12890" y="27829"/>
                                </a:lnTo>
                                <a:lnTo>
                                  <a:pt x="12823" y="27689"/>
                                </a:lnTo>
                                <a:lnTo>
                                  <a:pt x="12756" y="27548"/>
                                </a:lnTo>
                                <a:lnTo>
                                  <a:pt x="12690" y="27407"/>
                                </a:lnTo>
                                <a:lnTo>
                                  <a:pt x="12623" y="27267"/>
                                </a:lnTo>
                                <a:lnTo>
                                  <a:pt x="12556" y="27126"/>
                                </a:lnTo>
                                <a:lnTo>
                                  <a:pt x="12489" y="26985"/>
                                </a:lnTo>
                                <a:lnTo>
                                  <a:pt x="12423" y="26844"/>
                                </a:lnTo>
                                <a:lnTo>
                                  <a:pt x="12356" y="26704"/>
                                </a:lnTo>
                                <a:lnTo>
                                  <a:pt x="12289" y="26563"/>
                                </a:lnTo>
                                <a:lnTo>
                                  <a:pt x="12222" y="26422"/>
                                </a:lnTo>
                                <a:lnTo>
                                  <a:pt x="12155" y="26281"/>
                                </a:lnTo>
                                <a:lnTo>
                                  <a:pt x="12089" y="26140"/>
                                </a:lnTo>
                                <a:lnTo>
                                  <a:pt x="12022" y="25999"/>
                                </a:lnTo>
                                <a:lnTo>
                                  <a:pt x="11955" y="25858"/>
                                </a:lnTo>
                                <a:lnTo>
                                  <a:pt x="11888" y="25717"/>
                                </a:lnTo>
                                <a:lnTo>
                                  <a:pt x="11821" y="25576"/>
                                </a:lnTo>
                                <a:lnTo>
                                  <a:pt x="11755" y="25434"/>
                                </a:lnTo>
                                <a:lnTo>
                                  <a:pt x="11688" y="25293"/>
                                </a:lnTo>
                                <a:lnTo>
                                  <a:pt x="11621" y="25152"/>
                                </a:lnTo>
                                <a:lnTo>
                                  <a:pt x="11554" y="25011"/>
                                </a:lnTo>
                                <a:lnTo>
                                  <a:pt x="11487" y="24869"/>
                                </a:lnTo>
                                <a:lnTo>
                                  <a:pt x="11421" y="24728"/>
                                </a:lnTo>
                                <a:lnTo>
                                  <a:pt x="11354" y="24586"/>
                                </a:lnTo>
                                <a:lnTo>
                                  <a:pt x="11287" y="24445"/>
                                </a:lnTo>
                                <a:lnTo>
                                  <a:pt x="11220" y="24304"/>
                                </a:lnTo>
                                <a:lnTo>
                                  <a:pt x="11154" y="24162"/>
                                </a:lnTo>
                                <a:lnTo>
                                  <a:pt x="11087" y="24020"/>
                                </a:lnTo>
                                <a:lnTo>
                                  <a:pt x="11020" y="23879"/>
                                </a:lnTo>
                                <a:lnTo>
                                  <a:pt x="10953" y="23737"/>
                                </a:lnTo>
                                <a:lnTo>
                                  <a:pt x="10886" y="23596"/>
                                </a:lnTo>
                                <a:lnTo>
                                  <a:pt x="10820" y="23454"/>
                                </a:lnTo>
                                <a:lnTo>
                                  <a:pt x="10753" y="23312"/>
                                </a:lnTo>
                                <a:lnTo>
                                  <a:pt x="10686" y="23170"/>
                                </a:lnTo>
                                <a:lnTo>
                                  <a:pt x="10619" y="23028"/>
                                </a:lnTo>
                                <a:lnTo>
                                  <a:pt x="10552" y="22887"/>
                                </a:lnTo>
                                <a:lnTo>
                                  <a:pt x="10486" y="22745"/>
                                </a:lnTo>
                                <a:lnTo>
                                  <a:pt x="10419" y="22603"/>
                                </a:lnTo>
                                <a:lnTo>
                                  <a:pt x="10352" y="22461"/>
                                </a:lnTo>
                                <a:lnTo>
                                  <a:pt x="10285" y="22319"/>
                                </a:lnTo>
                                <a:lnTo>
                                  <a:pt x="10218" y="22177"/>
                                </a:lnTo>
                                <a:lnTo>
                                  <a:pt x="10152" y="22035"/>
                                </a:lnTo>
                                <a:lnTo>
                                  <a:pt x="10085" y="21893"/>
                                </a:lnTo>
                                <a:lnTo>
                                  <a:pt x="10018" y="21750"/>
                                </a:lnTo>
                                <a:lnTo>
                                  <a:pt x="9951" y="21608"/>
                                </a:lnTo>
                                <a:lnTo>
                                  <a:pt x="9884" y="21466"/>
                                </a:lnTo>
                                <a:lnTo>
                                  <a:pt x="9818" y="21324"/>
                                </a:lnTo>
                                <a:lnTo>
                                  <a:pt x="9751" y="21181"/>
                                </a:lnTo>
                                <a:lnTo>
                                  <a:pt x="9684" y="21039"/>
                                </a:lnTo>
                                <a:lnTo>
                                  <a:pt x="9617" y="20897"/>
                                </a:lnTo>
                                <a:lnTo>
                                  <a:pt x="9551" y="20754"/>
                                </a:lnTo>
                                <a:lnTo>
                                  <a:pt x="9484" y="20612"/>
                                </a:lnTo>
                                <a:lnTo>
                                  <a:pt x="9417" y="20469"/>
                                </a:lnTo>
                                <a:lnTo>
                                  <a:pt x="9350" y="20327"/>
                                </a:lnTo>
                                <a:lnTo>
                                  <a:pt x="9283" y="20184"/>
                                </a:lnTo>
                                <a:lnTo>
                                  <a:pt x="9217" y="20042"/>
                                </a:lnTo>
                                <a:lnTo>
                                  <a:pt x="9150" y="19899"/>
                                </a:lnTo>
                                <a:lnTo>
                                  <a:pt x="9083" y="19756"/>
                                </a:lnTo>
                                <a:lnTo>
                                  <a:pt x="9016" y="19613"/>
                                </a:lnTo>
                                <a:lnTo>
                                  <a:pt x="8949" y="19471"/>
                                </a:lnTo>
                                <a:lnTo>
                                  <a:pt x="8883" y="19328"/>
                                </a:lnTo>
                                <a:lnTo>
                                  <a:pt x="8816" y="19185"/>
                                </a:lnTo>
                                <a:lnTo>
                                  <a:pt x="8749" y="19042"/>
                                </a:lnTo>
                                <a:lnTo>
                                  <a:pt x="8682" y="18899"/>
                                </a:lnTo>
                                <a:lnTo>
                                  <a:pt x="8615" y="18756"/>
                                </a:lnTo>
                                <a:lnTo>
                                  <a:pt x="8549" y="18613"/>
                                </a:lnTo>
                                <a:lnTo>
                                  <a:pt x="8482" y="18470"/>
                                </a:lnTo>
                                <a:lnTo>
                                  <a:pt x="8415" y="18327"/>
                                </a:lnTo>
                                <a:lnTo>
                                  <a:pt x="8348" y="18184"/>
                                </a:lnTo>
                                <a:lnTo>
                                  <a:pt x="8282" y="18041"/>
                                </a:lnTo>
                                <a:lnTo>
                                  <a:pt x="8215" y="17898"/>
                                </a:lnTo>
                                <a:lnTo>
                                  <a:pt x="8148" y="17755"/>
                                </a:lnTo>
                                <a:lnTo>
                                  <a:pt x="8081" y="17611"/>
                                </a:lnTo>
                                <a:lnTo>
                                  <a:pt x="8014" y="17468"/>
                                </a:lnTo>
                                <a:lnTo>
                                  <a:pt x="7948" y="17325"/>
                                </a:lnTo>
                                <a:lnTo>
                                  <a:pt x="7881" y="17181"/>
                                </a:lnTo>
                                <a:lnTo>
                                  <a:pt x="7814" y="17038"/>
                                </a:lnTo>
                                <a:lnTo>
                                  <a:pt x="7747" y="16895"/>
                                </a:lnTo>
                                <a:lnTo>
                                  <a:pt x="7680" y="16751"/>
                                </a:lnTo>
                                <a:lnTo>
                                  <a:pt x="7614" y="16608"/>
                                </a:lnTo>
                                <a:lnTo>
                                  <a:pt x="7547" y="16464"/>
                                </a:lnTo>
                                <a:lnTo>
                                  <a:pt x="7480" y="16320"/>
                                </a:lnTo>
                                <a:lnTo>
                                  <a:pt x="7413" y="16177"/>
                                </a:lnTo>
                                <a:lnTo>
                                  <a:pt x="7346" y="16033"/>
                                </a:lnTo>
                                <a:lnTo>
                                  <a:pt x="7280" y="15889"/>
                                </a:lnTo>
                                <a:lnTo>
                                  <a:pt x="7213" y="15746"/>
                                </a:lnTo>
                                <a:lnTo>
                                  <a:pt x="7146" y="15602"/>
                                </a:lnTo>
                                <a:lnTo>
                                  <a:pt x="7079" y="15458"/>
                                </a:lnTo>
                                <a:lnTo>
                                  <a:pt x="7013" y="15314"/>
                                </a:lnTo>
                                <a:lnTo>
                                  <a:pt x="6946" y="15170"/>
                                </a:lnTo>
                                <a:lnTo>
                                  <a:pt x="6879" y="15026"/>
                                </a:lnTo>
                                <a:lnTo>
                                  <a:pt x="6812" y="14882"/>
                                </a:lnTo>
                                <a:lnTo>
                                  <a:pt x="6745" y="14738"/>
                                </a:lnTo>
                                <a:lnTo>
                                  <a:pt x="6679" y="14594"/>
                                </a:lnTo>
                                <a:lnTo>
                                  <a:pt x="6612" y="14450"/>
                                </a:lnTo>
                                <a:lnTo>
                                  <a:pt x="6545" y="14306"/>
                                </a:lnTo>
                                <a:lnTo>
                                  <a:pt x="6478" y="14162"/>
                                </a:lnTo>
                                <a:lnTo>
                                  <a:pt x="6411" y="14018"/>
                                </a:lnTo>
                                <a:lnTo>
                                  <a:pt x="6345" y="13874"/>
                                </a:lnTo>
                                <a:lnTo>
                                  <a:pt x="6278" y="13729"/>
                                </a:lnTo>
                                <a:lnTo>
                                  <a:pt x="6211" y="13585"/>
                                </a:lnTo>
                                <a:lnTo>
                                  <a:pt x="6144" y="13441"/>
                                </a:lnTo>
                                <a:lnTo>
                                  <a:pt x="6077" y="13296"/>
                                </a:lnTo>
                                <a:lnTo>
                                  <a:pt x="6011" y="13152"/>
                                </a:lnTo>
                                <a:lnTo>
                                  <a:pt x="5944" y="13007"/>
                                </a:lnTo>
                                <a:lnTo>
                                  <a:pt x="5877" y="12863"/>
                                </a:lnTo>
                                <a:lnTo>
                                  <a:pt x="5810" y="12718"/>
                                </a:lnTo>
                                <a:lnTo>
                                  <a:pt x="5743" y="12574"/>
                                </a:lnTo>
                                <a:lnTo>
                                  <a:pt x="5677" y="12429"/>
                                </a:lnTo>
                                <a:lnTo>
                                  <a:pt x="5610" y="12284"/>
                                </a:lnTo>
                                <a:lnTo>
                                  <a:pt x="5543" y="12140"/>
                                </a:lnTo>
                                <a:lnTo>
                                  <a:pt x="5476" y="11995"/>
                                </a:lnTo>
                                <a:lnTo>
                                  <a:pt x="5410" y="11850"/>
                                </a:lnTo>
                                <a:lnTo>
                                  <a:pt x="5343" y="11706"/>
                                </a:lnTo>
                                <a:lnTo>
                                  <a:pt x="5276" y="11561"/>
                                </a:lnTo>
                                <a:lnTo>
                                  <a:pt x="5209" y="11416"/>
                                </a:lnTo>
                                <a:lnTo>
                                  <a:pt x="5142" y="11271"/>
                                </a:lnTo>
                                <a:lnTo>
                                  <a:pt x="5076" y="11126"/>
                                </a:lnTo>
                                <a:lnTo>
                                  <a:pt x="5009" y="10981"/>
                                </a:lnTo>
                                <a:lnTo>
                                  <a:pt x="4942" y="10836"/>
                                </a:lnTo>
                                <a:lnTo>
                                  <a:pt x="4875" y="10691"/>
                                </a:lnTo>
                                <a:lnTo>
                                  <a:pt x="4808" y="10546"/>
                                </a:lnTo>
                                <a:lnTo>
                                  <a:pt x="4742" y="10401"/>
                                </a:lnTo>
                                <a:lnTo>
                                  <a:pt x="4675" y="10255"/>
                                </a:lnTo>
                                <a:lnTo>
                                  <a:pt x="4608" y="10110"/>
                                </a:lnTo>
                                <a:lnTo>
                                  <a:pt x="4541" y="9965"/>
                                </a:lnTo>
                                <a:lnTo>
                                  <a:pt x="4474" y="9820"/>
                                </a:lnTo>
                                <a:lnTo>
                                  <a:pt x="4408" y="9674"/>
                                </a:lnTo>
                                <a:lnTo>
                                  <a:pt x="4341" y="9529"/>
                                </a:lnTo>
                                <a:lnTo>
                                  <a:pt x="4274" y="9384"/>
                                </a:lnTo>
                                <a:lnTo>
                                  <a:pt x="4207" y="9238"/>
                                </a:lnTo>
                                <a:lnTo>
                                  <a:pt x="4141" y="9093"/>
                                </a:lnTo>
                                <a:lnTo>
                                  <a:pt x="4074" y="8947"/>
                                </a:lnTo>
                                <a:lnTo>
                                  <a:pt x="4007" y="8802"/>
                                </a:lnTo>
                                <a:lnTo>
                                  <a:pt x="3940" y="8656"/>
                                </a:lnTo>
                                <a:lnTo>
                                  <a:pt x="3873" y="8510"/>
                                </a:lnTo>
                                <a:lnTo>
                                  <a:pt x="3807" y="8365"/>
                                </a:lnTo>
                                <a:lnTo>
                                  <a:pt x="3740" y="8219"/>
                                </a:lnTo>
                                <a:lnTo>
                                  <a:pt x="3673" y="8073"/>
                                </a:lnTo>
                                <a:lnTo>
                                  <a:pt x="3606" y="7928"/>
                                </a:lnTo>
                                <a:lnTo>
                                  <a:pt x="3539" y="7782"/>
                                </a:lnTo>
                                <a:lnTo>
                                  <a:pt x="3473" y="7636"/>
                                </a:lnTo>
                                <a:lnTo>
                                  <a:pt x="3406" y="7490"/>
                                </a:lnTo>
                                <a:lnTo>
                                  <a:pt x="3339" y="7344"/>
                                </a:lnTo>
                                <a:lnTo>
                                  <a:pt x="3272" y="7198"/>
                                </a:lnTo>
                                <a:lnTo>
                                  <a:pt x="3205" y="7052"/>
                                </a:lnTo>
                                <a:lnTo>
                                  <a:pt x="3139" y="6906"/>
                                </a:lnTo>
                                <a:lnTo>
                                  <a:pt x="3072" y="6760"/>
                                </a:lnTo>
                                <a:lnTo>
                                  <a:pt x="3005" y="6614"/>
                                </a:lnTo>
                                <a:lnTo>
                                  <a:pt x="2938" y="6468"/>
                                </a:lnTo>
                                <a:lnTo>
                                  <a:pt x="2871" y="6321"/>
                                </a:lnTo>
                                <a:lnTo>
                                  <a:pt x="2805" y="6175"/>
                                </a:lnTo>
                                <a:lnTo>
                                  <a:pt x="2738" y="6029"/>
                                </a:lnTo>
                                <a:lnTo>
                                  <a:pt x="2671" y="5883"/>
                                </a:lnTo>
                                <a:lnTo>
                                  <a:pt x="2604" y="5736"/>
                                </a:lnTo>
                                <a:lnTo>
                                  <a:pt x="2538" y="5590"/>
                                </a:lnTo>
                                <a:lnTo>
                                  <a:pt x="2471" y="5444"/>
                                </a:lnTo>
                                <a:lnTo>
                                  <a:pt x="2404" y="5297"/>
                                </a:lnTo>
                                <a:lnTo>
                                  <a:pt x="2337" y="5151"/>
                                </a:lnTo>
                                <a:lnTo>
                                  <a:pt x="2270" y="5004"/>
                                </a:lnTo>
                                <a:lnTo>
                                  <a:pt x="2204" y="4857"/>
                                </a:lnTo>
                                <a:lnTo>
                                  <a:pt x="2137" y="4711"/>
                                </a:lnTo>
                                <a:lnTo>
                                  <a:pt x="2070" y="4564"/>
                                </a:lnTo>
                                <a:lnTo>
                                  <a:pt x="2003" y="4418"/>
                                </a:lnTo>
                                <a:lnTo>
                                  <a:pt x="1936" y="4271"/>
                                </a:lnTo>
                                <a:lnTo>
                                  <a:pt x="1870" y="4124"/>
                                </a:lnTo>
                                <a:lnTo>
                                  <a:pt x="1803" y="3977"/>
                                </a:lnTo>
                                <a:lnTo>
                                  <a:pt x="1736" y="3830"/>
                                </a:lnTo>
                                <a:lnTo>
                                  <a:pt x="1669" y="3684"/>
                                </a:lnTo>
                                <a:lnTo>
                                  <a:pt x="1602" y="3537"/>
                                </a:lnTo>
                                <a:lnTo>
                                  <a:pt x="1536" y="3390"/>
                                </a:lnTo>
                                <a:lnTo>
                                  <a:pt x="1469" y="3243"/>
                                </a:lnTo>
                                <a:lnTo>
                                  <a:pt x="1402" y="3096"/>
                                </a:lnTo>
                                <a:lnTo>
                                  <a:pt x="1335" y="2949"/>
                                </a:lnTo>
                                <a:lnTo>
                                  <a:pt x="1269" y="2802"/>
                                </a:lnTo>
                                <a:lnTo>
                                  <a:pt x="1202" y="2654"/>
                                </a:lnTo>
                                <a:lnTo>
                                  <a:pt x="1135" y="2507"/>
                                </a:lnTo>
                                <a:lnTo>
                                  <a:pt x="1068" y="2360"/>
                                </a:lnTo>
                                <a:lnTo>
                                  <a:pt x="1001" y="2213"/>
                                </a:lnTo>
                                <a:lnTo>
                                  <a:pt x="935" y="2065"/>
                                </a:lnTo>
                                <a:lnTo>
                                  <a:pt x="868" y="1918"/>
                                </a:lnTo>
                                <a:lnTo>
                                  <a:pt x="801" y="1771"/>
                                </a:lnTo>
                                <a:lnTo>
                                  <a:pt x="734" y="1623"/>
                                </a:lnTo>
                                <a:lnTo>
                                  <a:pt x="667" y="1476"/>
                                </a:lnTo>
                                <a:lnTo>
                                  <a:pt x="601" y="1328"/>
                                </a:lnTo>
                                <a:lnTo>
                                  <a:pt x="534" y="1181"/>
                                </a:lnTo>
                                <a:lnTo>
                                  <a:pt x="467" y="1033"/>
                                </a:lnTo>
                                <a:lnTo>
                                  <a:pt x="400" y="886"/>
                                </a:lnTo>
                                <a:lnTo>
                                  <a:pt x="333" y="738"/>
                                </a:lnTo>
                                <a:lnTo>
                                  <a:pt x="267" y="591"/>
                                </a:lnTo>
                                <a:lnTo>
                                  <a:pt x="200" y="443"/>
                                </a:lnTo>
                                <a:lnTo>
                                  <a:pt x="133" y="295"/>
                                </a:lnTo>
                                <a:lnTo>
                                  <a:pt x="66" y="147"/>
                                </a:lnTo>
                                <a:lnTo>
                                  <a:pt x="0" y="0"/>
                                </a:lnTo>
                                <a:lnTo>
                                  <a:pt x="0" y="404578"/>
                                </a:lnTo>
                                <a:lnTo>
                                  <a:pt x="667838" y="404578"/>
                                </a:lnTo>
                              </a:path>
                            </a:pathLst>
                          </a:custGeom>
                        </wps:spPr>
                        <wps:bodyPr/>
                      </wps:wsp>
                      <wps:wsp>
                        <wps:cNvPr id="9109" name="pl538"/>
                        <wps:cNvSpPr/>
                        <wps:spPr>
                          <a:xfrm>
                            <a:off x="768773" y="2682240"/>
                            <a:ext cx="2455333" cy="150876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455333" h="1508760">
                                <a:moveTo>
                                  <a:pt x="0" y="1508760"/>
                                </a:moveTo>
                                <a:lnTo>
                                  <a:pt x="245" y="1508759"/>
                                </a:lnTo>
                                <a:lnTo>
                                  <a:pt x="491" y="1508759"/>
                                </a:lnTo>
                                <a:lnTo>
                                  <a:pt x="736" y="1508758"/>
                                </a:lnTo>
                                <a:lnTo>
                                  <a:pt x="982" y="1508758"/>
                                </a:lnTo>
                                <a:lnTo>
                                  <a:pt x="1227" y="1508757"/>
                                </a:lnTo>
                                <a:lnTo>
                                  <a:pt x="1473" y="1508757"/>
                                </a:lnTo>
                                <a:lnTo>
                                  <a:pt x="1718" y="1508756"/>
                                </a:lnTo>
                                <a:lnTo>
                                  <a:pt x="1964" y="1508756"/>
                                </a:lnTo>
                                <a:lnTo>
                                  <a:pt x="2210" y="1508756"/>
                                </a:lnTo>
                                <a:lnTo>
                                  <a:pt x="2455" y="1508755"/>
                                </a:lnTo>
                                <a:lnTo>
                                  <a:pt x="2701" y="1508755"/>
                                </a:lnTo>
                                <a:lnTo>
                                  <a:pt x="2946" y="1508754"/>
                                </a:lnTo>
                                <a:lnTo>
                                  <a:pt x="3192" y="1508754"/>
                                </a:lnTo>
                                <a:lnTo>
                                  <a:pt x="3437" y="1508753"/>
                                </a:lnTo>
                                <a:lnTo>
                                  <a:pt x="3683" y="1508753"/>
                                </a:lnTo>
                                <a:lnTo>
                                  <a:pt x="3928" y="1508752"/>
                                </a:lnTo>
                                <a:lnTo>
                                  <a:pt x="4174" y="1508752"/>
                                </a:lnTo>
                                <a:lnTo>
                                  <a:pt x="4420" y="1508752"/>
                                </a:lnTo>
                                <a:lnTo>
                                  <a:pt x="4665" y="1508751"/>
                                </a:lnTo>
                                <a:lnTo>
                                  <a:pt x="4911" y="1508751"/>
                                </a:lnTo>
                                <a:lnTo>
                                  <a:pt x="5156" y="1508750"/>
                                </a:lnTo>
                                <a:lnTo>
                                  <a:pt x="5402" y="1508750"/>
                                </a:lnTo>
                                <a:lnTo>
                                  <a:pt x="5647" y="1508749"/>
                                </a:lnTo>
                                <a:lnTo>
                                  <a:pt x="5893" y="1508749"/>
                                </a:lnTo>
                                <a:lnTo>
                                  <a:pt x="6138" y="1508748"/>
                                </a:lnTo>
                                <a:lnTo>
                                  <a:pt x="6384" y="1508748"/>
                                </a:lnTo>
                                <a:lnTo>
                                  <a:pt x="6630" y="1508748"/>
                                </a:lnTo>
                                <a:lnTo>
                                  <a:pt x="6875" y="1508747"/>
                                </a:lnTo>
                                <a:lnTo>
                                  <a:pt x="7121" y="1508747"/>
                                </a:lnTo>
                                <a:lnTo>
                                  <a:pt x="7366" y="1508746"/>
                                </a:lnTo>
                                <a:lnTo>
                                  <a:pt x="7612" y="1508746"/>
                                </a:lnTo>
                                <a:lnTo>
                                  <a:pt x="7857" y="1508745"/>
                                </a:lnTo>
                                <a:lnTo>
                                  <a:pt x="8103" y="1508745"/>
                                </a:lnTo>
                                <a:lnTo>
                                  <a:pt x="8348" y="1508744"/>
                                </a:lnTo>
                                <a:lnTo>
                                  <a:pt x="8594" y="1508744"/>
                                </a:lnTo>
                                <a:lnTo>
                                  <a:pt x="8840" y="1508743"/>
                                </a:lnTo>
                                <a:lnTo>
                                  <a:pt x="9085" y="1508743"/>
                                </a:lnTo>
                                <a:lnTo>
                                  <a:pt x="9331" y="1508742"/>
                                </a:lnTo>
                                <a:lnTo>
                                  <a:pt x="9576" y="1508742"/>
                                </a:lnTo>
                                <a:lnTo>
                                  <a:pt x="9822" y="1508741"/>
                                </a:lnTo>
                                <a:lnTo>
                                  <a:pt x="10067" y="1508741"/>
                                </a:lnTo>
                                <a:lnTo>
                                  <a:pt x="10313" y="1508741"/>
                                </a:lnTo>
                                <a:lnTo>
                                  <a:pt x="10558" y="1508740"/>
                                </a:lnTo>
                                <a:lnTo>
                                  <a:pt x="10804" y="1508740"/>
                                </a:lnTo>
                                <a:lnTo>
                                  <a:pt x="11050" y="1508739"/>
                                </a:lnTo>
                                <a:lnTo>
                                  <a:pt x="11295" y="1508739"/>
                                </a:lnTo>
                                <a:lnTo>
                                  <a:pt x="11541" y="1508738"/>
                                </a:lnTo>
                                <a:lnTo>
                                  <a:pt x="11786" y="1508738"/>
                                </a:lnTo>
                                <a:lnTo>
                                  <a:pt x="12032" y="1508737"/>
                                </a:lnTo>
                                <a:lnTo>
                                  <a:pt x="12277" y="1508737"/>
                                </a:lnTo>
                                <a:lnTo>
                                  <a:pt x="12523" y="1508736"/>
                                </a:lnTo>
                                <a:lnTo>
                                  <a:pt x="12769" y="1508736"/>
                                </a:lnTo>
                                <a:lnTo>
                                  <a:pt x="13014" y="1508735"/>
                                </a:lnTo>
                                <a:lnTo>
                                  <a:pt x="13260" y="1508735"/>
                                </a:lnTo>
                                <a:lnTo>
                                  <a:pt x="13505" y="1508734"/>
                                </a:lnTo>
                                <a:lnTo>
                                  <a:pt x="13751" y="1508734"/>
                                </a:lnTo>
                                <a:lnTo>
                                  <a:pt x="13996" y="1508733"/>
                                </a:lnTo>
                                <a:lnTo>
                                  <a:pt x="14242" y="1508733"/>
                                </a:lnTo>
                                <a:lnTo>
                                  <a:pt x="14487" y="1508732"/>
                                </a:lnTo>
                                <a:lnTo>
                                  <a:pt x="14733" y="1508732"/>
                                </a:lnTo>
                                <a:lnTo>
                                  <a:pt x="14979" y="1508731"/>
                                </a:lnTo>
                                <a:lnTo>
                                  <a:pt x="15224" y="1508731"/>
                                </a:lnTo>
                                <a:lnTo>
                                  <a:pt x="15470" y="1508730"/>
                                </a:lnTo>
                                <a:lnTo>
                                  <a:pt x="15715" y="1508730"/>
                                </a:lnTo>
                                <a:lnTo>
                                  <a:pt x="15961" y="1508729"/>
                                </a:lnTo>
                                <a:lnTo>
                                  <a:pt x="16206" y="1508729"/>
                                </a:lnTo>
                                <a:lnTo>
                                  <a:pt x="16452" y="1508728"/>
                                </a:lnTo>
                                <a:lnTo>
                                  <a:pt x="16697" y="1508728"/>
                                </a:lnTo>
                                <a:lnTo>
                                  <a:pt x="16943" y="1508727"/>
                                </a:lnTo>
                                <a:lnTo>
                                  <a:pt x="17189" y="1508727"/>
                                </a:lnTo>
                                <a:lnTo>
                                  <a:pt x="17434" y="1508726"/>
                                </a:lnTo>
                                <a:lnTo>
                                  <a:pt x="17680" y="1508726"/>
                                </a:lnTo>
                                <a:lnTo>
                                  <a:pt x="17925" y="1508725"/>
                                </a:lnTo>
                                <a:lnTo>
                                  <a:pt x="18171" y="1508725"/>
                                </a:lnTo>
                                <a:lnTo>
                                  <a:pt x="18416" y="1508724"/>
                                </a:lnTo>
                                <a:lnTo>
                                  <a:pt x="18662" y="1508724"/>
                                </a:lnTo>
                                <a:lnTo>
                                  <a:pt x="18907" y="1508723"/>
                                </a:lnTo>
                                <a:lnTo>
                                  <a:pt x="19153" y="1508723"/>
                                </a:lnTo>
                                <a:lnTo>
                                  <a:pt x="19399" y="1508722"/>
                                </a:lnTo>
                                <a:lnTo>
                                  <a:pt x="19644" y="1508722"/>
                                </a:lnTo>
                                <a:lnTo>
                                  <a:pt x="19890" y="1508721"/>
                                </a:lnTo>
                                <a:lnTo>
                                  <a:pt x="20135" y="1508721"/>
                                </a:lnTo>
                                <a:lnTo>
                                  <a:pt x="20381" y="1508720"/>
                                </a:lnTo>
                                <a:lnTo>
                                  <a:pt x="20626" y="1508720"/>
                                </a:lnTo>
                                <a:lnTo>
                                  <a:pt x="20872" y="1508719"/>
                                </a:lnTo>
                                <a:lnTo>
                                  <a:pt x="21117" y="1508719"/>
                                </a:lnTo>
                                <a:lnTo>
                                  <a:pt x="21363" y="1508718"/>
                                </a:lnTo>
                                <a:lnTo>
                                  <a:pt x="21609" y="1508718"/>
                                </a:lnTo>
                                <a:lnTo>
                                  <a:pt x="21854" y="1508717"/>
                                </a:lnTo>
                                <a:lnTo>
                                  <a:pt x="22100" y="1508716"/>
                                </a:lnTo>
                                <a:lnTo>
                                  <a:pt x="22345" y="1508716"/>
                                </a:lnTo>
                                <a:lnTo>
                                  <a:pt x="22591" y="1508715"/>
                                </a:lnTo>
                                <a:lnTo>
                                  <a:pt x="22836" y="1508715"/>
                                </a:lnTo>
                                <a:lnTo>
                                  <a:pt x="23082" y="1508714"/>
                                </a:lnTo>
                                <a:lnTo>
                                  <a:pt x="23327" y="1508714"/>
                                </a:lnTo>
                                <a:lnTo>
                                  <a:pt x="23573" y="1508713"/>
                                </a:lnTo>
                                <a:lnTo>
                                  <a:pt x="23819" y="1508713"/>
                                </a:lnTo>
                                <a:lnTo>
                                  <a:pt x="24064" y="1508712"/>
                                </a:lnTo>
                                <a:lnTo>
                                  <a:pt x="24310" y="1508712"/>
                                </a:lnTo>
                                <a:lnTo>
                                  <a:pt x="24555" y="1508711"/>
                                </a:lnTo>
                                <a:lnTo>
                                  <a:pt x="24801" y="1508711"/>
                                </a:lnTo>
                                <a:lnTo>
                                  <a:pt x="25046" y="1508710"/>
                                </a:lnTo>
                                <a:lnTo>
                                  <a:pt x="25292" y="1508710"/>
                                </a:lnTo>
                                <a:lnTo>
                                  <a:pt x="25538" y="1508709"/>
                                </a:lnTo>
                                <a:lnTo>
                                  <a:pt x="25783" y="1508708"/>
                                </a:lnTo>
                                <a:lnTo>
                                  <a:pt x="26029" y="1508708"/>
                                </a:lnTo>
                                <a:lnTo>
                                  <a:pt x="26274" y="1508707"/>
                                </a:lnTo>
                                <a:lnTo>
                                  <a:pt x="26520" y="1508707"/>
                                </a:lnTo>
                                <a:lnTo>
                                  <a:pt x="26765" y="1508706"/>
                                </a:lnTo>
                                <a:lnTo>
                                  <a:pt x="27011" y="1508706"/>
                                </a:lnTo>
                                <a:lnTo>
                                  <a:pt x="27256" y="1508705"/>
                                </a:lnTo>
                                <a:lnTo>
                                  <a:pt x="27502" y="1508705"/>
                                </a:lnTo>
                                <a:lnTo>
                                  <a:pt x="27748" y="1508704"/>
                                </a:lnTo>
                                <a:lnTo>
                                  <a:pt x="27993" y="1508703"/>
                                </a:lnTo>
                                <a:lnTo>
                                  <a:pt x="28239" y="1508703"/>
                                </a:lnTo>
                                <a:lnTo>
                                  <a:pt x="28484" y="1508702"/>
                                </a:lnTo>
                                <a:lnTo>
                                  <a:pt x="28730" y="1508702"/>
                                </a:lnTo>
                                <a:lnTo>
                                  <a:pt x="28975" y="1508701"/>
                                </a:lnTo>
                                <a:lnTo>
                                  <a:pt x="29221" y="1508701"/>
                                </a:lnTo>
                                <a:lnTo>
                                  <a:pt x="29466" y="1508700"/>
                                </a:lnTo>
                                <a:lnTo>
                                  <a:pt x="29712" y="1508700"/>
                                </a:lnTo>
                                <a:lnTo>
                                  <a:pt x="29958" y="1508699"/>
                                </a:lnTo>
                                <a:lnTo>
                                  <a:pt x="30203" y="1508698"/>
                                </a:lnTo>
                                <a:lnTo>
                                  <a:pt x="30449" y="1508698"/>
                                </a:lnTo>
                                <a:lnTo>
                                  <a:pt x="30694" y="1508697"/>
                                </a:lnTo>
                                <a:lnTo>
                                  <a:pt x="30940" y="1508697"/>
                                </a:lnTo>
                                <a:lnTo>
                                  <a:pt x="31185" y="1508696"/>
                                </a:lnTo>
                                <a:lnTo>
                                  <a:pt x="31431" y="1508696"/>
                                </a:lnTo>
                                <a:lnTo>
                                  <a:pt x="31676" y="1508695"/>
                                </a:lnTo>
                                <a:lnTo>
                                  <a:pt x="31922" y="1508694"/>
                                </a:lnTo>
                                <a:lnTo>
                                  <a:pt x="32168" y="1508694"/>
                                </a:lnTo>
                                <a:lnTo>
                                  <a:pt x="32413" y="1508693"/>
                                </a:lnTo>
                                <a:lnTo>
                                  <a:pt x="32659" y="1508693"/>
                                </a:lnTo>
                                <a:lnTo>
                                  <a:pt x="32904" y="1508692"/>
                                </a:lnTo>
                                <a:lnTo>
                                  <a:pt x="33150" y="1508691"/>
                                </a:lnTo>
                                <a:lnTo>
                                  <a:pt x="33395" y="1508691"/>
                                </a:lnTo>
                                <a:lnTo>
                                  <a:pt x="33641" y="1508690"/>
                                </a:lnTo>
                                <a:lnTo>
                                  <a:pt x="33886" y="1508690"/>
                                </a:lnTo>
                                <a:lnTo>
                                  <a:pt x="34132" y="1508689"/>
                                </a:lnTo>
                                <a:lnTo>
                                  <a:pt x="34378" y="1508689"/>
                                </a:lnTo>
                                <a:lnTo>
                                  <a:pt x="34623" y="1508688"/>
                                </a:lnTo>
                                <a:lnTo>
                                  <a:pt x="34869" y="1508687"/>
                                </a:lnTo>
                                <a:lnTo>
                                  <a:pt x="35114" y="1508687"/>
                                </a:lnTo>
                                <a:lnTo>
                                  <a:pt x="35360" y="1508686"/>
                                </a:lnTo>
                                <a:lnTo>
                                  <a:pt x="35605" y="1508686"/>
                                </a:lnTo>
                                <a:lnTo>
                                  <a:pt x="35851" y="1508685"/>
                                </a:lnTo>
                                <a:lnTo>
                                  <a:pt x="36097" y="1508684"/>
                                </a:lnTo>
                                <a:lnTo>
                                  <a:pt x="36342" y="1508684"/>
                                </a:lnTo>
                                <a:lnTo>
                                  <a:pt x="36588" y="1508683"/>
                                </a:lnTo>
                                <a:lnTo>
                                  <a:pt x="36833" y="1508683"/>
                                </a:lnTo>
                                <a:lnTo>
                                  <a:pt x="37079" y="1508682"/>
                                </a:lnTo>
                                <a:lnTo>
                                  <a:pt x="37324" y="1508681"/>
                                </a:lnTo>
                                <a:lnTo>
                                  <a:pt x="37570" y="1508681"/>
                                </a:lnTo>
                                <a:lnTo>
                                  <a:pt x="37815" y="1508680"/>
                                </a:lnTo>
                                <a:lnTo>
                                  <a:pt x="38061" y="1508680"/>
                                </a:lnTo>
                                <a:lnTo>
                                  <a:pt x="38307" y="1508679"/>
                                </a:lnTo>
                                <a:lnTo>
                                  <a:pt x="38552" y="1508678"/>
                                </a:lnTo>
                                <a:lnTo>
                                  <a:pt x="38798" y="1508678"/>
                                </a:lnTo>
                                <a:lnTo>
                                  <a:pt x="39043" y="1508677"/>
                                </a:lnTo>
                                <a:lnTo>
                                  <a:pt x="39289" y="1508676"/>
                                </a:lnTo>
                                <a:lnTo>
                                  <a:pt x="39534" y="1508676"/>
                                </a:lnTo>
                                <a:lnTo>
                                  <a:pt x="39780" y="1508675"/>
                                </a:lnTo>
                                <a:lnTo>
                                  <a:pt x="40025" y="1508675"/>
                                </a:lnTo>
                                <a:lnTo>
                                  <a:pt x="40271" y="1508674"/>
                                </a:lnTo>
                                <a:lnTo>
                                  <a:pt x="40517" y="1508673"/>
                                </a:lnTo>
                                <a:lnTo>
                                  <a:pt x="40762" y="1508673"/>
                                </a:lnTo>
                                <a:lnTo>
                                  <a:pt x="41008" y="1508672"/>
                                </a:lnTo>
                                <a:lnTo>
                                  <a:pt x="41253" y="1508671"/>
                                </a:lnTo>
                                <a:lnTo>
                                  <a:pt x="41499" y="1508671"/>
                                </a:lnTo>
                                <a:lnTo>
                                  <a:pt x="41744" y="1508670"/>
                                </a:lnTo>
                                <a:lnTo>
                                  <a:pt x="41990" y="1508670"/>
                                </a:lnTo>
                                <a:lnTo>
                                  <a:pt x="42235" y="1508669"/>
                                </a:lnTo>
                                <a:lnTo>
                                  <a:pt x="42481" y="1508668"/>
                                </a:lnTo>
                                <a:lnTo>
                                  <a:pt x="42727" y="1508668"/>
                                </a:lnTo>
                                <a:lnTo>
                                  <a:pt x="42972" y="1508667"/>
                                </a:lnTo>
                                <a:lnTo>
                                  <a:pt x="43218" y="1508666"/>
                                </a:lnTo>
                                <a:lnTo>
                                  <a:pt x="43463" y="1508666"/>
                                </a:lnTo>
                                <a:lnTo>
                                  <a:pt x="43709" y="1508665"/>
                                </a:lnTo>
                                <a:lnTo>
                                  <a:pt x="43954" y="1508664"/>
                                </a:lnTo>
                                <a:lnTo>
                                  <a:pt x="44200" y="1508664"/>
                                </a:lnTo>
                                <a:lnTo>
                                  <a:pt x="44445" y="1508663"/>
                                </a:lnTo>
                                <a:lnTo>
                                  <a:pt x="44691" y="1508662"/>
                                </a:lnTo>
                                <a:lnTo>
                                  <a:pt x="44937" y="1508662"/>
                                </a:lnTo>
                                <a:lnTo>
                                  <a:pt x="45182" y="1508661"/>
                                </a:lnTo>
                                <a:lnTo>
                                  <a:pt x="45428" y="1508661"/>
                                </a:lnTo>
                                <a:lnTo>
                                  <a:pt x="45673" y="1508660"/>
                                </a:lnTo>
                                <a:lnTo>
                                  <a:pt x="45919" y="1508659"/>
                                </a:lnTo>
                                <a:lnTo>
                                  <a:pt x="46164" y="1508659"/>
                                </a:lnTo>
                                <a:lnTo>
                                  <a:pt x="46410" y="1508658"/>
                                </a:lnTo>
                                <a:lnTo>
                                  <a:pt x="46655" y="1508657"/>
                                </a:lnTo>
                                <a:lnTo>
                                  <a:pt x="46901" y="1508657"/>
                                </a:lnTo>
                                <a:lnTo>
                                  <a:pt x="47147" y="1508656"/>
                                </a:lnTo>
                                <a:lnTo>
                                  <a:pt x="47392" y="1508655"/>
                                </a:lnTo>
                                <a:lnTo>
                                  <a:pt x="47638" y="1508655"/>
                                </a:lnTo>
                                <a:lnTo>
                                  <a:pt x="47883" y="1508654"/>
                                </a:lnTo>
                                <a:lnTo>
                                  <a:pt x="48129" y="1508653"/>
                                </a:lnTo>
                                <a:lnTo>
                                  <a:pt x="48374" y="1508653"/>
                                </a:lnTo>
                                <a:lnTo>
                                  <a:pt x="48620" y="1508652"/>
                                </a:lnTo>
                                <a:lnTo>
                                  <a:pt x="48866" y="1508651"/>
                                </a:lnTo>
                                <a:lnTo>
                                  <a:pt x="49111" y="1508651"/>
                                </a:lnTo>
                                <a:lnTo>
                                  <a:pt x="49357" y="1508650"/>
                                </a:lnTo>
                                <a:lnTo>
                                  <a:pt x="49602" y="1508649"/>
                                </a:lnTo>
                                <a:lnTo>
                                  <a:pt x="49848" y="1508648"/>
                                </a:lnTo>
                                <a:lnTo>
                                  <a:pt x="50093" y="1508648"/>
                                </a:lnTo>
                                <a:lnTo>
                                  <a:pt x="50339" y="1508647"/>
                                </a:lnTo>
                                <a:lnTo>
                                  <a:pt x="50584" y="1508646"/>
                                </a:lnTo>
                                <a:lnTo>
                                  <a:pt x="50830" y="1508646"/>
                                </a:lnTo>
                                <a:lnTo>
                                  <a:pt x="51076" y="1508645"/>
                                </a:lnTo>
                                <a:lnTo>
                                  <a:pt x="51321" y="1508644"/>
                                </a:lnTo>
                                <a:lnTo>
                                  <a:pt x="51567" y="1508644"/>
                                </a:lnTo>
                                <a:lnTo>
                                  <a:pt x="51812" y="1508643"/>
                                </a:lnTo>
                                <a:lnTo>
                                  <a:pt x="52058" y="1508642"/>
                                </a:lnTo>
                                <a:lnTo>
                                  <a:pt x="52303" y="1508642"/>
                                </a:lnTo>
                                <a:lnTo>
                                  <a:pt x="52549" y="1508641"/>
                                </a:lnTo>
                                <a:lnTo>
                                  <a:pt x="52794" y="1508640"/>
                                </a:lnTo>
                                <a:lnTo>
                                  <a:pt x="53040" y="1508639"/>
                                </a:lnTo>
                                <a:lnTo>
                                  <a:pt x="53286" y="1508639"/>
                                </a:lnTo>
                                <a:lnTo>
                                  <a:pt x="53531" y="1508638"/>
                                </a:lnTo>
                                <a:lnTo>
                                  <a:pt x="53777" y="1508637"/>
                                </a:lnTo>
                                <a:lnTo>
                                  <a:pt x="54022" y="1508637"/>
                                </a:lnTo>
                                <a:lnTo>
                                  <a:pt x="54268" y="1508636"/>
                                </a:lnTo>
                                <a:lnTo>
                                  <a:pt x="54513" y="1508635"/>
                                </a:lnTo>
                                <a:lnTo>
                                  <a:pt x="54759" y="1508635"/>
                                </a:lnTo>
                                <a:lnTo>
                                  <a:pt x="55004" y="1508634"/>
                                </a:lnTo>
                                <a:lnTo>
                                  <a:pt x="55250" y="1508633"/>
                                </a:lnTo>
                                <a:lnTo>
                                  <a:pt x="55496" y="1508632"/>
                                </a:lnTo>
                                <a:lnTo>
                                  <a:pt x="55741" y="1508632"/>
                                </a:lnTo>
                                <a:lnTo>
                                  <a:pt x="55987" y="1508631"/>
                                </a:lnTo>
                                <a:lnTo>
                                  <a:pt x="56232" y="1508630"/>
                                </a:lnTo>
                                <a:lnTo>
                                  <a:pt x="56478" y="1508629"/>
                                </a:lnTo>
                                <a:lnTo>
                                  <a:pt x="56723" y="1508629"/>
                                </a:lnTo>
                                <a:lnTo>
                                  <a:pt x="56969" y="1508628"/>
                                </a:lnTo>
                                <a:lnTo>
                                  <a:pt x="57214" y="1508627"/>
                                </a:lnTo>
                                <a:lnTo>
                                  <a:pt x="57460" y="1508627"/>
                                </a:lnTo>
                                <a:lnTo>
                                  <a:pt x="57706" y="1508626"/>
                                </a:lnTo>
                                <a:lnTo>
                                  <a:pt x="57951" y="1508625"/>
                                </a:lnTo>
                                <a:lnTo>
                                  <a:pt x="58197" y="1508624"/>
                                </a:lnTo>
                                <a:lnTo>
                                  <a:pt x="58442" y="1508624"/>
                                </a:lnTo>
                                <a:lnTo>
                                  <a:pt x="58688" y="1508623"/>
                                </a:lnTo>
                                <a:lnTo>
                                  <a:pt x="58933" y="1508622"/>
                                </a:lnTo>
                                <a:lnTo>
                                  <a:pt x="59179" y="1508621"/>
                                </a:lnTo>
                                <a:lnTo>
                                  <a:pt x="59425" y="1508621"/>
                                </a:lnTo>
                                <a:lnTo>
                                  <a:pt x="59670" y="1508620"/>
                                </a:lnTo>
                                <a:lnTo>
                                  <a:pt x="59916" y="1508619"/>
                                </a:lnTo>
                                <a:lnTo>
                                  <a:pt x="60161" y="1508618"/>
                                </a:lnTo>
                                <a:lnTo>
                                  <a:pt x="60407" y="1508618"/>
                                </a:lnTo>
                                <a:lnTo>
                                  <a:pt x="60652" y="1508617"/>
                                </a:lnTo>
                                <a:lnTo>
                                  <a:pt x="60898" y="1508616"/>
                                </a:lnTo>
                                <a:lnTo>
                                  <a:pt x="61143" y="1508615"/>
                                </a:lnTo>
                                <a:lnTo>
                                  <a:pt x="61389" y="1508615"/>
                                </a:lnTo>
                                <a:lnTo>
                                  <a:pt x="61635" y="1508614"/>
                                </a:lnTo>
                                <a:lnTo>
                                  <a:pt x="61880" y="1508613"/>
                                </a:lnTo>
                                <a:lnTo>
                                  <a:pt x="62126" y="1508612"/>
                                </a:lnTo>
                                <a:lnTo>
                                  <a:pt x="62371" y="1508612"/>
                                </a:lnTo>
                                <a:lnTo>
                                  <a:pt x="62617" y="1508611"/>
                                </a:lnTo>
                                <a:lnTo>
                                  <a:pt x="62862" y="1508610"/>
                                </a:lnTo>
                                <a:lnTo>
                                  <a:pt x="63108" y="1508609"/>
                                </a:lnTo>
                                <a:lnTo>
                                  <a:pt x="63353" y="1508608"/>
                                </a:lnTo>
                                <a:lnTo>
                                  <a:pt x="63599" y="1508608"/>
                                </a:lnTo>
                                <a:lnTo>
                                  <a:pt x="63845" y="1508607"/>
                                </a:lnTo>
                                <a:lnTo>
                                  <a:pt x="64090" y="1508606"/>
                                </a:lnTo>
                                <a:lnTo>
                                  <a:pt x="64336" y="1508605"/>
                                </a:lnTo>
                                <a:lnTo>
                                  <a:pt x="64581" y="1508605"/>
                                </a:lnTo>
                                <a:lnTo>
                                  <a:pt x="64827" y="1508604"/>
                                </a:lnTo>
                                <a:lnTo>
                                  <a:pt x="65072" y="1508603"/>
                                </a:lnTo>
                                <a:lnTo>
                                  <a:pt x="65318" y="1508602"/>
                                </a:lnTo>
                                <a:lnTo>
                                  <a:pt x="65563" y="1508601"/>
                                </a:lnTo>
                                <a:lnTo>
                                  <a:pt x="65809" y="1508601"/>
                                </a:lnTo>
                                <a:lnTo>
                                  <a:pt x="66055" y="1508600"/>
                                </a:lnTo>
                                <a:lnTo>
                                  <a:pt x="66300" y="1508599"/>
                                </a:lnTo>
                                <a:lnTo>
                                  <a:pt x="66546" y="1508598"/>
                                </a:lnTo>
                                <a:lnTo>
                                  <a:pt x="66791" y="1508598"/>
                                </a:lnTo>
                                <a:lnTo>
                                  <a:pt x="67037" y="1508597"/>
                                </a:lnTo>
                                <a:lnTo>
                                  <a:pt x="67282" y="1508596"/>
                                </a:lnTo>
                                <a:lnTo>
                                  <a:pt x="67528" y="1508595"/>
                                </a:lnTo>
                                <a:lnTo>
                                  <a:pt x="67773" y="1508594"/>
                                </a:lnTo>
                                <a:lnTo>
                                  <a:pt x="68019" y="1508593"/>
                                </a:lnTo>
                                <a:lnTo>
                                  <a:pt x="68265" y="1508593"/>
                                </a:lnTo>
                                <a:lnTo>
                                  <a:pt x="68510" y="1508592"/>
                                </a:lnTo>
                                <a:lnTo>
                                  <a:pt x="68756" y="1508591"/>
                                </a:lnTo>
                                <a:lnTo>
                                  <a:pt x="69001" y="1508590"/>
                                </a:lnTo>
                                <a:lnTo>
                                  <a:pt x="69247" y="1508589"/>
                                </a:lnTo>
                                <a:lnTo>
                                  <a:pt x="69492" y="1508589"/>
                                </a:lnTo>
                                <a:lnTo>
                                  <a:pt x="69738" y="1508588"/>
                                </a:lnTo>
                                <a:lnTo>
                                  <a:pt x="69983" y="1508587"/>
                                </a:lnTo>
                                <a:lnTo>
                                  <a:pt x="70229" y="1508586"/>
                                </a:lnTo>
                                <a:lnTo>
                                  <a:pt x="70475" y="1508585"/>
                                </a:lnTo>
                                <a:lnTo>
                                  <a:pt x="70720" y="1508585"/>
                                </a:lnTo>
                                <a:lnTo>
                                  <a:pt x="70966" y="1508584"/>
                                </a:lnTo>
                                <a:lnTo>
                                  <a:pt x="71211" y="1508583"/>
                                </a:lnTo>
                                <a:lnTo>
                                  <a:pt x="71457" y="1508582"/>
                                </a:lnTo>
                                <a:lnTo>
                                  <a:pt x="71702" y="1508581"/>
                                </a:lnTo>
                                <a:lnTo>
                                  <a:pt x="71948" y="1508580"/>
                                </a:lnTo>
                                <a:lnTo>
                                  <a:pt x="72194" y="1508580"/>
                                </a:lnTo>
                                <a:lnTo>
                                  <a:pt x="72439" y="1508579"/>
                                </a:lnTo>
                                <a:lnTo>
                                  <a:pt x="72685" y="1508578"/>
                                </a:lnTo>
                                <a:lnTo>
                                  <a:pt x="72930" y="1508577"/>
                                </a:lnTo>
                                <a:lnTo>
                                  <a:pt x="73176" y="1508576"/>
                                </a:lnTo>
                                <a:lnTo>
                                  <a:pt x="73421" y="1508575"/>
                                </a:lnTo>
                                <a:lnTo>
                                  <a:pt x="73667" y="1508574"/>
                                </a:lnTo>
                                <a:lnTo>
                                  <a:pt x="73912" y="1508574"/>
                                </a:lnTo>
                                <a:lnTo>
                                  <a:pt x="74158" y="1508573"/>
                                </a:lnTo>
                                <a:lnTo>
                                  <a:pt x="74404" y="1508572"/>
                                </a:lnTo>
                                <a:lnTo>
                                  <a:pt x="74649" y="1508571"/>
                                </a:lnTo>
                                <a:lnTo>
                                  <a:pt x="74895" y="1508570"/>
                                </a:lnTo>
                                <a:lnTo>
                                  <a:pt x="75140" y="1508569"/>
                                </a:lnTo>
                                <a:lnTo>
                                  <a:pt x="75386" y="1508568"/>
                                </a:lnTo>
                                <a:lnTo>
                                  <a:pt x="75631" y="1508568"/>
                                </a:lnTo>
                                <a:lnTo>
                                  <a:pt x="75877" y="1508567"/>
                                </a:lnTo>
                                <a:lnTo>
                                  <a:pt x="76122" y="1508566"/>
                                </a:lnTo>
                                <a:lnTo>
                                  <a:pt x="76368" y="1508565"/>
                                </a:lnTo>
                                <a:lnTo>
                                  <a:pt x="76614" y="1508564"/>
                                </a:lnTo>
                                <a:lnTo>
                                  <a:pt x="76859" y="1508563"/>
                                </a:lnTo>
                                <a:lnTo>
                                  <a:pt x="77105" y="1508562"/>
                                </a:lnTo>
                                <a:lnTo>
                                  <a:pt x="77350" y="1508561"/>
                                </a:lnTo>
                                <a:lnTo>
                                  <a:pt x="77596" y="1508561"/>
                                </a:lnTo>
                                <a:lnTo>
                                  <a:pt x="77841" y="1508560"/>
                                </a:lnTo>
                                <a:lnTo>
                                  <a:pt x="78087" y="1508559"/>
                                </a:lnTo>
                                <a:lnTo>
                                  <a:pt x="78332" y="1508558"/>
                                </a:lnTo>
                                <a:lnTo>
                                  <a:pt x="78578" y="1508557"/>
                                </a:lnTo>
                                <a:lnTo>
                                  <a:pt x="78824" y="1508556"/>
                                </a:lnTo>
                                <a:lnTo>
                                  <a:pt x="79069" y="1508555"/>
                                </a:lnTo>
                                <a:lnTo>
                                  <a:pt x="79315" y="1508554"/>
                                </a:lnTo>
                                <a:lnTo>
                                  <a:pt x="79560" y="1508553"/>
                                </a:lnTo>
                                <a:lnTo>
                                  <a:pt x="79806" y="1508553"/>
                                </a:lnTo>
                                <a:lnTo>
                                  <a:pt x="80051" y="1508552"/>
                                </a:lnTo>
                                <a:lnTo>
                                  <a:pt x="80297" y="1508551"/>
                                </a:lnTo>
                                <a:lnTo>
                                  <a:pt x="80542" y="1508550"/>
                                </a:lnTo>
                                <a:lnTo>
                                  <a:pt x="80788" y="1508549"/>
                                </a:lnTo>
                                <a:lnTo>
                                  <a:pt x="81034" y="1508548"/>
                                </a:lnTo>
                                <a:lnTo>
                                  <a:pt x="81279" y="1508547"/>
                                </a:lnTo>
                                <a:lnTo>
                                  <a:pt x="81525" y="1508546"/>
                                </a:lnTo>
                                <a:lnTo>
                                  <a:pt x="81770" y="1508545"/>
                                </a:lnTo>
                                <a:lnTo>
                                  <a:pt x="82016" y="1508544"/>
                                </a:lnTo>
                                <a:lnTo>
                                  <a:pt x="82261" y="1508543"/>
                                </a:lnTo>
                                <a:lnTo>
                                  <a:pt x="82507" y="1508543"/>
                                </a:lnTo>
                                <a:lnTo>
                                  <a:pt x="82753" y="1508542"/>
                                </a:lnTo>
                                <a:lnTo>
                                  <a:pt x="82998" y="1508541"/>
                                </a:lnTo>
                                <a:lnTo>
                                  <a:pt x="83244" y="1508540"/>
                                </a:lnTo>
                                <a:lnTo>
                                  <a:pt x="83489" y="1508539"/>
                                </a:lnTo>
                                <a:lnTo>
                                  <a:pt x="83735" y="1508538"/>
                                </a:lnTo>
                                <a:lnTo>
                                  <a:pt x="83980" y="1508537"/>
                                </a:lnTo>
                                <a:lnTo>
                                  <a:pt x="84226" y="1508536"/>
                                </a:lnTo>
                                <a:lnTo>
                                  <a:pt x="84471" y="1508535"/>
                                </a:lnTo>
                                <a:lnTo>
                                  <a:pt x="84717" y="1508534"/>
                                </a:lnTo>
                                <a:lnTo>
                                  <a:pt x="84963" y="1508533"/>
                                </a:lnTo>
                                <a:lnTo>
                                  <a:pt x="85208" y="1508532"/>
                                </a:lnTo>
                                <a:lnTo>
                                  <a:pt x="85454" y="1508531"/>
                                </a:lnTo>
                                <a:lnTo>
                                  <a:pt x="85699" y="1508530"/>
                                </a:lnTo>
                                <a:lnTo>
                                  <a:pt x="85945" y="1508529"/>
                                </a:lnTo>
                                <a:lnTo>
                                  <a:pt x="86190" y="1508528"/>
                                </a:lnTo>
                                <a:lnTo>
                                  <a:pt x="86436" y="1508528"/>
                                </a:lnTo>
                                <a:lnTo>
                                  <a:pt x="86681" y="1508527"/>
                                </a:lnTo>
                                <a:lnTo>
                                  <a:pt x="86927" y="1508526"/>
                                </a:lnTo>
                                <a:lnTo>
                                  <a:pt x="87173" y="1508525"/>
                                </a:lnTo>
                                <a:lnTo>
                                  <a:pt x="87418" y="1508524"/>
                                </a:lnTo>
                                <a:lnTo>
                                  <a:pt x="87664" y="1508523"/>
                                </a:lnTo>
                                <a:lnTo>
                                  <a:pt x="87909" y="1508522"/>
                                </a:lnTo>
                                <a:lnTo>
                                  <a:pt x="88155" y="1508521"/>
                                </a:lnTo>
                                <a:lnTo>
                                  <a:pt x="88400" y="1508520"/>
                                </a:lnTo>
                                <a:lnTo>
                                  <a:pt x="88646" y="1508519"/>
                                </a:lnTo>
                                <a:lnTo>
                                  <a:pt x="88891" y="1508518"/>
                                </a:lnTo>
                                <a:lnTo>
                                  <a:pt x="89137" y="1508517"/>
                                </a:lnTo>
                                <a:lnTo>
                                  <a:pt x="89383" y="1508516"/>
                                </a:lnTo>
                                <a:lnTo>
                                  <a:pt x="89628" y="1508515"/>
                                </a:lnTo>
                                <a:lnTo>
                                  <a:pt x="89874" y="1508514"/>
                                </a:lnTo>
                                <a:lnTo>
                                  <a:pt x="90119" y="1508513"/>
                                </a:lnTo>
                                <a:lnTo>
                                  <a:pt x="90365" y="1508512"/>
                                </a:lnTo>
                                <a:lnTo>
                                  <a:pt x="90610" y="1508511"/>
                                </a:lnTo>
                                <a:lnTo>
                                  <a:pt x="90856" y="1508510"/>
                                </a:lnTo>
                                <a:lnTo>
                                  <a:pt x="91101" y="1508509"/>
                                </a:lnTo>
                                <a:lnTo>
                                  <a:pt x="91347" y="1508508"/>
                                </a:lnTo>
                                <a:lnTo>
                                  <a:pt x="91593" y="1508507"/>
                                </a:lnTo>
                                <a:lnTo>
                                  <a:pt x="91838" y="1508506"/>
                                </a:lnTo>
                                <a:lnTo>
                                  <a:pt x="92084" y="1508505"/>
                                </a:lnTo>
                                <a:lnTo>
                                  <a:pt x="92329" y="1508504"/>
                                </a:lnTo>
                                <a:lnTo>
                                  <a:pt x="92575" y="1508503"/>
                                </a:lnTo>
                                <a:lnTo>
                                  <a:pt x="92820" y="1508502"/>
                                </a:lnTo>
                                <a:lnTo>
                                  <a:pt x="93066" y="1508501"/>
                                </a:lnTo>
                                <a:lnTo>
                                  <a:pt x="93311" y="1508500"/>
                                </a:lnTo>
                                <a:lnTo>
                                  <a:pt x="93557" y="1508499"/>
                                </a:lnTo>
                                <a:lnTo>
                                  <a:pt x="93803" y="1508498"/>
                                </a:lnTo>
                                <a:lnTo>
                                  <a:pt x="94048" y="1508497"/>
                                </a:lnTo>
                                <a:lnTo>
                                  <a:pt x="94294" y="1508496"/>
                                </a:lnTo>
                                <a:lnTo>
                                  <a:pt x="94539" y="1508495"/>
                                </a:lnTo>
                                <a:lnTo>
                                  <a:pt x="94785" y="1508494"/>
                                </a:lnTo>
                                <a:lnTo>
                                  <a:pt x="95030" y="1508493"/>
                                </a:lnTo>
                                <a:lnTo>
                                  <a:pt x="95276" y="1508492"/>
                                </a:lnTo>
                                <a:lnTo>
                                  <a:pt x="95522" y="1508491"/>
                                </a:lnTo>
                                <a:lnTo>
                                  <a:pt x="95767" y="1508490"/>
                                </a:lnTo>
                                <a:lnTo>
                                  <a:pt x="96013" y="1508488"/>
                                </a:lnTo>
                                <a:lnTo>
                                  <a:pt x="96258" y="1508487"/>
                                </a:lnTo>
                                <a:lnTo>
                                  <a:pt x="96504" y="1508486"/>
                                </a:lnTo>
                                <a:lnTo>
                                  <a:pt x="96749" y="1508485"/>
                                </a:lnTo>
                                <a:lnTo>
                                  <a:pt x="96995" y="1508484"/>
                                </a:lnTo>
                                <a:lnTo>
                                  <a:pt x="97240" y="1508483"/>
                                </a:lnTo>
                                <a:lnTo>
                                  <a:pt x="97486" y="1508482"/>
                                </a:lnTo>
                                <a:lnTo>
                                  <a:pt x="97732" y="1508481"/>
                                </a:lnTo>
                                <a:lnTo>
                                  <a:pt x="97977" y="1508480"/>
                                </a:lnTo>
                                <a:lnTo>
                                  <a:pt x="98223" y="1508479"/>
                                </a:lnTo>
                                <a:lnTo>
                                  <a:pt x="98468" y="1508478"/>
                                </a:lnTo>
                                <a:lnTo>
                                  <a:pt x="98714" y="1508477"/>
                                </a:lnTo>
                                <a:lnTo>
                                  <a:pt x="98959" y="1508476"/>
                                </a:lnTo>
                                <a:lnTo>
                                  <a:pt x="99205" y="1508475"/>
                                </a:lnTo>
                                <a:lnTo>
                                  <a:pt x="99450" y="1508474"/>
                                </a:lnTo>
                                <a:lnTo>
                                  <a:pt x="99696" y="1508473"/>
                                </a:lnTo>
                                <a:lnTo>
                                  <a:pt x="99942" y="1508471"/>
                                </a:lnTo>
                                <a:lnTo>
                                  <a:pt x="100187" y="1508470"/>
                                </a:lnTo>
                                <a:lnTo>
                                  <a:pt x="100433" y="1508469"/>
                                </a:lnTo>
                                <a:lnTo>
                                  <a:pt x="100678" y="1508468"/>
                                </a:lnTo>
                                <a:lnTo>
                                  <a:pt x="100924" y="1508467"/>
                                </a:lnTo>
                                <a:lnTo>
                                  <a:pt x="101169" y="1508466"/>
                                </a:lnTo>
                                <a:lnTo>
                                  <a:pt x="101415" y="1508465"/>
                                </a:lnTo>
                                <a:lnTo>
                                  <a:pt x="101660" y="1508464"/>
                                </a:lnTo>
                                <a:lnTo>
                                  <a:pt x="101906" y="1508463"/>
                                </a:lnTo>
                                <a:lnTo>
                                  <a:pt x="102152" y="1508462"/>
                                </a:lnTo>
                                <a:lnTo>
                                  <a:pt x="102397" y="1508460"/>
                                </a:lnTo>
                                <a:lnTo>
                                  <a:pt x="102643" y="1508459"/>
                                </a:lnTo>
                                <a:lnTo>
                                  <a:pt x="102888" y="1508458"/>
                                </a:lnTo>
                                <a:lnTo>
                                  <a:pt x="103134" y="1508457"/>
                                </a:lnTo>
                                <a:lnTo>
                                  <a:pt x="103379" y="1508456"/>
                                </a:lnTo>
                                <a:lnTo>
                                  <a:pt x="103625" y="1508455"/>
                                </a:lnTo>
                                <a:lnTo>
                                  <a:pt x="103870" y="1508454"/>
                                </a:lnTo>
                                <a:lnTo>
                                  <a:pt x="104116" y="1508453"/>
                                </a:lnTo>
                                <a:lnTo>
                                  <a:pt x="104362" y="1508452"/>
                                </a:lnTo>
                                <a:lnTo>
                                  <a:pt x="104607" y="1508450"/>
                                </a:lnTo>
                                <a:lnTo>
                                  <a:pt x="104853" y="1508449"/>
                                </a:lnTo>
                                <a:lnTo>
                                  <a:pt x="105098" y="1508448"/>
                                </a:lnTo>
                                <a:lnTo>
                                  <a:pt x="105344" y="1508447"/>
                                </a:lnTo>
                                <a:lnTo>
                                  <a:pt x="105589" y="1508446"/>
                                </a:lnTo>
                                <a:lnTo>
                                  <a:pt x="105835" y="1508445"/>
                                </a:lnTo>
                                <a:lnTo>
                                  <a:pt x="106081" y="1508444"/>
                                </a:lnTo>
                                <a:lnTo>
                                  <a:pt x="106326" y="1508442"/>
                                </a:lnTo>
                                <a:lnTo>
                                  <a:pt x="106572" y="1508441"/>
                                </a:lnTo>
                                <a:lnTo>
                                  <a:pt x="106817" y="1508440"/>
                                </a:lnTo>
                                <a:lnTo>
                                  <a:pt x="107063" y="1508439"/>
                                </a:lnTo>
                                <a:lnTo>
                                  <a:pt x="107308" y="1508438"/>
                                </a:lnTo>
                                <a:lnTo>
                                  <a:pt x="107554" y="1508437"/>
                                </a:lnTo>
                                <a:lnTo>
                                  <a:pt x="107799" y="1508435"/>
                                </a:lnTo>
                                <a:lnTo>
                                  <a:pt x="108045" y="1508434"/>
                                </a:lnTo>
                                <a:lnTo>
                                  <a:pt x="108291" y="1508433"/>
                                </a:lnTo>
                                <a:lnTo>
                                  <a:pt x="108536" y="1508432"/>
                                </a:lnTo>
                                <a:lnTo>
                                  <a:pt x="108782" y="1508431"/>
                                </a:lnTo>
                                <a:lnTo>
                                  <a:pt x="109027" y="1508430"/>
                                </a:lnTo>
                                <a:lnTo>
                                  <a:pt x="109273" y="1508428"/>
                                </a:lnTo>
                                <a:lnTo>
                                  <a:pt x="109518" y="1508427"/>
                                </a:lnTo>
                                <a:lnTo>
                                  <a:pt x="109764" y="1508426"/>
                                </a:lnTo>
                                <a:lnTo>
                                  <a:pt x="110009" y="1508425"/>
                                </a:lnTo>
                                <a:lnTo>
                                  <a:pt x="110255" y="1508424"/>
                                </a:lnTo>
                                <a:lnTo>
                                  <a:pt x="110501" y="1508422"/>
                                </a:lnTo>
                                <a:lnTo>
                                  <a:pt x="110746" y="1508421"/>
                                </a:lnTo>
                                <a:lnTo>
                                  <a:pt x="110992" y="1508420"/>
                                </a:lnTo>
                                <a:lnTo>
                                  <a:pt x="111237" y="1508419"/>
                                </a:lnTo>
                                <a:lnTo>
                                  <a:pt x="111483" y="1508418"/>
                                </a:lnTo>
                                <a:lnTo>
                                  <a:pt x="111728" y="1508416"/>
                                </a:lnTo>
                                <a:lnTo>
                                  <a:pt x="111974" y="1508415"/>
                                </a:lnTo>
                                <a:lnTo>
                                  <a:pt x="112219" y="1508414"/>
                                </a:lnTo>
                                <a:lnTo>
                                  <a:pt x="112465" y="1508413"/>
                                </a:lnTo>
                                <a:lnTo>
                                  <a:pt x="112711" y="1508412"/>
                                </a:lnTo>
                                <a:lnTo>
                                  <a:pt x="112956" y="1508410"/>
                                </a:lnTo>
                                <a:lnTo>
                                  <a:pt x="113202" y="1508409"/>
                                </a:lnTo>
                                <a:lnTo>
                                  <a:pt x="113447" y="1508408"/>
                                </a:lnTo>
                                <a:lnTo>
                                  <a:pt x="113693" y="1508407"/>
                                </a:lnTo>
                                <a:lnTo>
                                  <a:pt x="113938" y="1508406"/>
                                </a:lnTo>
                                <a:lnTo>
                                  <a:pt x="114184" y="1508404"/>
                                </a:lnTo>
                                <a:lnTo>
                                  <a:pt x="114429" y="1508403"/>
                                </a:lnTo>
                                <a:lnTo>
                                  <a:pt x="114675" y="1508402"/>
                                </a:lnTo>
                                <a:lnTo>
                                  <a:pt x="114921" y="1508401"/>
                                </a:lnTo>
                                <a:lnTo>
                                  <a:pt x="115166" y="1508399"/>
                                </a:lnTo>
                                <a:lnTo>
                                  <a:pt x="115412" y="1508398"/>
                                </a:lnTo>
                                <a:lnTo>
                                  <a:pt x="115657" y="1508397"/>
                                </a:lnTo>
                                <a:lnTo>
                                  <a:pt x="115903" y="1508396"/>
                                </a:lnTo>
                                <a:lnTo>
                                  <a:pt x="116148" y="1508394"/>
                                </a:lnTo>
                                <a:lnTo>
                                  <a:pt x="116394" y="1508393"/>
                                </a:lnTo>
                                <a:lnTo>
                                  <a:pt x="116639" y="1508392"/>
                                </a:lnTo>
                                <a:lnTo>
                                  <a:pt x="116885" y="1508390"/>
                                </a:lnTo>
                                <a:lnTo>
                                  <a:pt x="117131" y="1508389"/>
                                </a:lnTo>
                                <a:lnTo>
                                  <a:pt x="117376" y="1508388"/>
                                </a:lnTo>
                                <a:lnTo>
                                  <a:pt x="117622" y="1508387"/>
                                </a:lnTo>
                                <a:lnTo>
                                  <a:pt x="117867" y="1508385"/>
                                </a:lnTo>
                                <a:lnTo>
                                  <a:pt x="118113" y="1508384"/>
                                </a:lnTo>
                                <a:lnTo>
                                  <a:pt x="118358" y="1508383"/>
                                </a:lnTo>
                                <a:lnTo>
                                  <a:pt x="118604" y="1508382"/>
                                </a:lnTo>
                                <a:lnTo>
                                  <a:pt x="118850" y="1508380"/>
                                </a:lnTo>
                                <a:lnTo>
                                  <a:pt x="119095" y="1508379"/>
                                </a:lnTo>
                                <a:lnTo>
                                  <a:pt x="119341" y="1508378"/>
                                </a:lnTo>
                                <a:lnTo>
                                  <a:pt x="119586" y="1508376"/>
                                </a:lnTo>
                                <a:lnTo>
                                  <a:pt x="119832" y="1508375"/>
                                </a:lnTo>
                                <a:lnTo>
                                  <a:pt x="120077" y="1508374"/>
                                </a:lnTo>
                                <a:lnTo>
                                  <a:pt x="120323" y="1508372"/>
                                </a:lnTo>
                                <a:lnTo>
                                  <a:pt x="120568" y="1508371"/>
                                </a:lnTo>
                                <a:lnTo>
                                  <a:pt x="120814" y="1508370"/>
                                </a:lnTo>
                                <a:lnTo>
                                  <a:pt x="121060" y="1508369"/>
                                </a:lnTo>
                                <a:lnTo>
                                  <a:pt x="121305" y="1508367"/>
                                </a:lnTo>
                                <a:lnTo>
                                  <a:pt x="121551" y="1508366"/>
                                </a:lnTo>
                                <a:lnTo>
                                  <a:pt x="121796" y="1508365"/>
                                </a:lnTo>
                                <a:lnTo>
                                  <a:pt x="122042" y="1508363"/>
                                </a:lnTo>
                                <a:lnTo>
                                  <a:pt x="122287" y="1508362"/>
                                </a:lnTo>
                                <a:lnTo>
                                  <a:pt x="122533" y="1508361"/>
                                </a:lnTo>
                                <a:lnTo>
                                  <a:pt x="122778" y="1508359"/>
                                </a:lnTo>
                                <a:lnTo>
                                  <a:pt x="123024" y="1508358"/>
                                </a:lnTo>
                                <a:lnTo>
                                  <a:pt x="123270" y="1508357"/>
                                </a:lnTo>
                                <a:lnTo>
                                  <a:pt x="123515" y="1508355"/>
                                </a:lnTo>
                                <a:lnTo>
                                  <a:pt x="123761" y="1508354"/>
                                </a:lnTo>
                                <a:lnTo>
                                  <a:pt x="124006" y="1508352"/>
                                </a:lnTo>
                                <a:lnTo>
                                  <a:pt x="124252" y="1508351"/>
                                </a:lnTo>
                                <a:lnTo>
                                  <a:pt x="124497" y="1508350"/>
                                </a:lnTo>
                                <a:lnTo>
                                  <a:pt x="124743" y="1508348"/>
                                </a:lnTo>
                                <a:lnTo>
                                  <a:pt x="124988" y="1508347"/>
                                </a:lnTo>
                                <a:lnTo>
                                  <a:pt x="125234" y="1508346"/>
                                </a:lnTo>
                                <a:lnTo>
                                  <a:pt x="125480" y="1508344"/>
                                </a:lnTo>
                                <a:lnTo>
                                  <a:pt x="125725" y="1508343"/>
                                </a:lnTo>
                                <a:lnTo>
                                  <a:pt x="125971" y="1508342"/>
                                </a:lnTo>
                                <a:lnTo>
                                  <a:pt x="126216" y="1508340"/>
                                </a:lnTo>
                                <a:lnTo>
                                  <a:pt x="126462" y="1508339"/>
                                </a:lnTo>
                                <a:lnTo>
                                  <a:pt x="126707" y="1508337"/>
                                </a:lnTo>
                                <a:lnTo>
                                  <a:pt x="126953" y="1508336"/>
                                </a:lnTo>
                                <a:lnTo>
                                  <a:pt x="127198" y="1508335"/>
                                </a:lnTo>
                                <a:lnTo>
                                  <a:pt x="127444" y="1508333"/>
                                </a:lnTo>
                                <a:lnTo>
                                  <a:pt x="127690" y="1508332"/>
                                </a:lnTo>
                                <a:lnTo>
                                  <a:pt x="127935" y="1508330"/>
                                </a:lnTo>
                                <a:lnTo>
                                  <a:pt x="128181" y="1508329"/>
                                </a:lnTo>
                                <a:lnTo>
                                  <a:pt x="128426" y="1508328"/>
                                </a:lnTo>
                                <a:lnTo>
                                  <a:pt x="128672" y="1508326"/>
                                </a:lnTo>
                                <a:lnTo>
                                  <a:pt x="128917" y="1508325"/>
                                </a:lnTo>
                                <a:lnTo>
                                  <a:pt x="129163" y="1508323"/>
                                </a:lnTo>
                                <a:lnTo>
                                  <a:pt x="129409" y="1508322"/>
                                </a:lnTo>
                                <a:lnTo>
                                  <a:pt x="129654" y="1508321"/>
                                </a:lnTo>
                                <a:lnTo>
                                  <a:pt x="129900" y="1508319"/>
                                </a:lnTo>
                                <a:lnTo>
                                  <a:pt x="130145" y="1508318"/>
                                </a:lnTo>
                                <a:lnTo>
                                  <a:pt x="130391" y="1508316"/>
                                </a:lnTo>
                                <a:lnTo>
                                  <a:pt x="130636" y="1508315"/>
                                </a:lnTo>
                                <a:lnTo>
                                  <a:pt x="130882" y="1508313"/>
                                </a:lnTo>
                                <a:lnTo>
                                  <a:pt x="131127" y="1508312"/>
                                </a:lnTo>
                                <a:lnTo>
                                  <a:pt x="131373" y="1508310"/>
                                </a:lnTo>
                                <a:lnTo>
                                  <a:pt x="131619" y="1508309"/>
                                </a:lnTo>
                                <a:lnTo>
                                  <a:pt x="131864" y="1508308"/>
                                </a:lnTo>
                                <a:lnTo>
                                  <a:pt x="132110" y="1508306"/>
                                </a:lnTo>
                                <a:lnTo>
                                  <a:pt x="132355" y="1508305"/>
                                </a:lnTo>
                                <a:lnTo>
                                  <a:pt x="132601" y="1508303"/>
                                </a:lnTo>
                                <a:lnTo>
                                  <a:pt x="132846" y="1508302"/>
                                </a:lnTo>
                                <a:lnTo>
                                  <a:pt x="133092" y="1508300"/>
                                </a:lnTo>
                                <a:lnTo>
                                  <a:pt x="133337" y="1508299"/>
                                </a:lnTo>
                                <a:lnTo>
                                  <a:pt x="133583" y="1508297"/>
                                </a:lnTo>
                                <a:lnTo>
                                  <a:pt x="133829" y="1508296"/>
                                </a:lnTo>
                                <a:lnTo>
                                  <a:pt x="134074" y="1508294"/>
                                </a:lnTo>
                                <a:lnTo>
                                  <a:pt x="134320" y="1508293"/>
                                </a:lnTo>
                                <a:lnTo>
                                  <a:pt x="134565" y="1508291"/>
                                </a:lnTo>
                                <a:lnTo>
                                  <a:pt x="134811" y="1508290"/>
                                </a:lnTo>
                                <a:lnTo>
                                  <a:pt x="135056" y="1508288"/>
                                </a:lnTo>
                                <a:lnTo>
                                  <a:pt x="135302" y="1508287"/>
                                </a:lnTo>
                                <a:lnTo>
                                  <a:pt x="135547" y="1508285"/>
                                </a:lnTo>
                                <a:lnTo>
                                  <a:pt x="135793" y="1508284"/>
                                </a:lnTo>
                                <a:lnTo>
                                  <a:pt x="136039" y="1508282"/>
                                </a:lnTo>
                                <a:lnTo>
                                  <a:pt x="136284" y="1508281"/>
                                </a:lnTo>
                                <a:lnTo>
                                  <a:pt x="136530" y="1508279"/>
                                </a:lnTo>
                                <a:lnTo>
                                  <a:pt x="136775" y="1508278"/>
                                </a:lnTo>
                                <a:lnTo>
                                  <a:pt x="137021" y="1508276"/>
                                </a:lnTo>
                                <a:lnTo>
                                  <a:pt x="137266" y="1508275"/>
                                </a:lnTo>
                                <a:lnTo>
                                  <a:pt x="137512" y="1508273"/>
                                </a:lnTo>
                                <a:lnTo>
                                  <a:pt x="137757" y="1508272"/>
                                </a:lnTo>
                                <a:lnTo>
                                  <a:pt x="138003" y="1508270"/>
                                </a:lnTo>
                                <a:lnTo>
                                  <a:pt x="138249" y="1508269"/>
                                </a:lnTo>
                                <a:lnTo>
                                  <a:pt x="138494" y="1508267"/>
                                </a:lnTo>
                                <a:lnTo>
                                  <a:pt x="138740" y="1508265"/>
                                </a:lnTo>
                                <a:lnTo>
                                  <a:pt x="138985" y="1508264"/>
                                </a:lnTo>
                                <a:lnTo>
                                  <a:pt x="139231" y="1508262"/>
                                </a:lnTo>
                                <a:lnTo>
                                  <a:pt x="139476" y="1508261"/>
                                </a:lnTo>
                                <a:lnTo>
                                  <a:pt x="139722" y="1508259"/>
                                </a:lnTo>
                                <a:lnTo>
                                  <a:pt x="139967" y="1508258"/>
                                </a:lnTo>
                                <a:lnTo>
                                  <a:pt x="140213" y="1508256"/>
                                </a:lnTo>
                                <a:lnTo>
                                  <a:pt x="140459" y="1508255"/>
                                </a:lnTo>
                                <a:lnTo>
                                  <a:pt x="140704" y="1508253"/>
                                </a:lnTo>
                                <a:lnTo>
                                  <a:pt x="140950" y="1508251"/>
                                </a:lnTo>
                                <a:lnTo>
                                  <a:pt x="141195" y="1508250"/>
                                </a:lnTo>
                                <a:lnTo>
                                  <a:pt x="141441" y="1508248"/>
                                </a:lnTo>
                                <a:lnTo>
                                  <a:pt x="141686" y="1508247"/>
                                </a:lnTo>
                                <a:lnTo>
                                  <a:pt x="141932" y="1508245"/>
                                </a:lnTo>
                                <a:lnTo>
                                  <a:pt x="142178" y="1508243"/>
                                </a:lnTo>
                                <a:lnTo>
                                  <a:pt x="142423" y="1508242"/>
                                </a:lnTo>
                                <a:lnTo>
                                  <a:pt x="142669" y="1508240"/>
                                </a:lnTo>
                                <a:lnTo>
                                  <a:pt x="142914" y="1508239"/>
                                </a:lnTo>
                                <a:lnTo>
                                  <a:pt x="143160" y="1508237"/>
                                </a:lnTo>
                                <a:lnTo>
                                  <a:pt x="143405" y="1508235"/>
                                </a:lnTo>
                                <a:lnTo>
                                  <a:pt x="143651" y="1508234"/>
                                </a:lnTo>
                                <a:lnTo>
                                  <a:pt x="143896" y="1508232"/>
                                </a:lnTo>
                                <a:lnTo>
                                  <a:pt x="144142" y="1508231"/>
                                </a:lnTo>
                                <a:lnTo>
                                  <a:pt x="144388" y="1508229"/>
                                </a:lnTo>
                                <a:lnTo>
                                  <a:pt x="144633" y="1508227"/>
                                </a:lnTo>
                                <a:lnTo>
                                  <a:pt x="144879" y="1508226"/>
                                </a:lnTo>
                                <a:lnTo>
                                  <a:pt x="145124" y="1508224"/>
                                </a:lnTo>
                                <a:lnTo>
                                  <a:pt x="145370" y="1508222"/>
                                </a:lnTo>
                                <a:lnTo>
                                  <a:pt x="145615" y="1508221"/>
                                </a:lnTo>
                                <a:lnTo>
                                  <a:pt x="145861" y="1508219"/>
                                </a:lnTo>
                                <a:lnTo>
                                  <a:pt x="146106" y="1508217"/>
                                </a:lnTo>
                                <a:lnTo>
                                  <a:pt x="146352" y="1508216"/>
                                </a:lnTo>
                                <a:lnTo>
                                  <a:pt x="146598" y="1508214"/>
                                </a:lnTo>
                                <a:lnTo>
                                  <a:pt x="146843" y="1508212"/>
                                </a:lnTo>
                                <a:lnTo>
                                  <a:pt x="147089" y="1508211"/>
                                </a:lnTo>
                                <a:lnTo>
                                  <a:pt x="147334" y="1508209"/>
                                </a:lnTo>
                                <a:lnTo>
                                  <a:pt x="147580" y="1508207"/>
                                </a:lnTo>
                                <a:lnTo>
                                  <a:pt x="147825" y="1508206"/>
                                </a:lnTo>
                                <a:lnTo>
                                  <a:pt x="148071" y="1508204"/>
                                </a:lnTo>
                                <a:lnTo>
                                  <a:pt x="148316" y="1508202"/>
                                </a:lnTo>
                                <a:lnTo>
                                  <a:pt x="148562" y="1508201"/>
                                </a:lnTo>
                                <a:lnTo>
                                  <a:pt x="148808" y="1508199"/>
                                </a:lnTo>
                                <a:lnTo>
                                  <a:pt x="149053" y="1508197"/>
                                </a:lnTo>
                                <a:lnTo>
                                  <a:pt x="149299" y="1508195"/>
                                </a:lnTo>
                                <a:lnTo>
                                  <a:pt x="149544" y="1508194"/>
                                </a:lnTo>
                                <a:lnTo>
                                  <a:pt x="149790" y="1508192"/>
                                </a:lnTo>
                                <a:lnTo>
                                  <a:pt x="150035" y="1508190"/>
                                </a:lnTo>
                                <a:lnTo>
                                  <a:pt x="150281" y="1508189"/>
                                </a:lnTo>
                                <a:lnTo>
                                  <a:pt x="150526" y="1508187"/>
                                </a:lnTo>
                                <a:lnTo>
                                  <a:pt x="150772" y="1508185"/>
                                </a:lnTo>
                                <a:lnTo>
                                  <a:pt x="151018" y="1508183"/>
                                </a:lnTo>
                                <a:lnTo>
                                  <a:pt x="151263" y="1508182"/>
                                </a:lnTo>
                                <a:lnTo>
                                  <a:pt x="151509" y="1508180"/>
                                </a:lnTo>
                                <a:lnTo>
                                  <a:pt x="151754" y="1508178"/>
                                </a:lnTo>
                                <a:lnTo>
                                  <a:pt x="152000" y="1508176"/>
                                </a:lnTo>
                                <a:lnTo>
                                  <a:pt x="152245" y="1508175"/>
                                </a:lnTo>
                                <a:lnTo>
                                  <a:pt x="152491" y="1508173"/>
                                </a:lnTo>
                                <a:lnTo>
                                  <a:pt x="152737" y="1508171"/>
                                </a:lnTo>
                                <a:lnTo>
                                  <a:pt x="152982" y="1508169"/>
                                </a:lnTo>
                                <a:lnTo>
                                  <a:pt x="153228" y="1508168"/>
                                </a:lnTo>
                                <a:lnTo>
                                  <a:pt x="153473" y="1508166"/>
                                </a:lnTo>
                                <a:lnTo>
                                  <a:pt x="153719" y="1508164"/>
                                </a:lnTo>
                                <a:lnTo>
                                  <a:pt x="153964" y="1508162"/>
                                </a:lnTo>
                                <a:lnTo>
                                  <a:pt x="154210" y="1508160"/>
                                </a:lnTo>
                                <a:lnTo>
                                  <a:pt x="154455" y="1508159"/>
                                </a:lnTo>
                                <a:lnTo>
                                  <a:pt x="154701" y="1508157"/>
                                </a:lnTo>
                                <a:lnTo>
                                  <a:pt x="154947" y="1508155"/>
                                </a:lnTo>
                                <a:lnTo>
                                  <a:pt x="155192" y="1508153"/>
                                </a:lnTo>
                                <a:lnTo>
                                  <a:pt x="155438" y="1508151"/>
                                </a:lnTo>
                                <a:lnTo>
                                  <a:pt x="155683" y="1508150"/>
                                </a:lnTo>
                                <a:lnTo>
                                  <a:pt x="155929" y="1508148"/>
                                </a:lnTo>
                                <a:lnTo>
                                  <a:pt x="156174" y="1508146"/>
                                </a:lnTo>
                                <a:lnTo>
                                  <a:pt x="156420" y="1508144"/>
                                </a:lnTo>
                                <a:lnTo>
                                  <a:pt x="156665" y="1508142"/>
                                </a:lnTo>
                                <a:lnTo>
                                  <a:pt x="156911" y="1508141"/>
                                </a:lnTo>
                                <a:lnTo>
                                  <a:pt x="157157" y="1508139"/>
                                </a:lnTo>
                                <a:lnTo>
                                  <a:pt x="157402" y="1508137"/>
                                </a:lnTo>
                                <a:lnTo>
                                  <a:pt x="157648" y="1508135"/>
                                </a:lnTo>
                                <a:lnTo>
                                  <a:pt x="157893" y="1508133"/>
                                </a:lnTo>
                                <a:lnTo>
                                  <a:pt x="158139" y="1508131"/>
                                </a:lnTo>
                                <a:lnTo>
                                  <a:pt x="158384" y="1508129"/>
                                </a:lnTo>
                                <a:lnTo>
                                  <a:pt x="158630" y="1508128"/>
                                </a:lnTo>
                                <a:lnTo>
                                  <a:pt x="158875" y="1508126"/>
                                </a:lnTo>
                                <a:lnTo>
                                  <a:pt x="159121" y="1508124"/>
                                </a:lnTo>
                                <a:lnTo>
                                  <a:pt x="159367" y="1508122"/>
                                </a:lnTo>
                                <a:lnTo>
                                  <a:pt x="159612" y="1508120"/>
                                </a:lnTo>
                                <a:lnTo>
                                  <a:pt x="159858" y="1508118"/>
                                </a:lnTo>
                                <a:lnTo>
                                  <a:pt x="160103" y="1508116"/>
                                </a:lnTo>
                                <a:lnTo>
                                  <a:pt x="160349" y="1508114"/>
                                </a:lnTo>
                                <a:lnTo>
                                  <a:pt x="160594" y="1508113"/>
                                </a:lnTo>
                                <a:lnTo>
                                  <a:pt x="160840" y="1508111"/>
                                </a:lnTo>
                                <a:lnTo>
                                  <a:pt x="161085" y="1508109"/>
                                </a:lnTo>
                                <a:lnTo>
                                  <a:pt x="161331" y="1508107"/>
                                </a:lnTo>
                                <a:lnTo>
                                  <a:pt x="161577" y="1508105"/>
                                </a:lnTo>
                                <a:lnTo>
                                  <a:pt x="161822" y="1508103"/>
                                </a:lnTo>
                                <a:lnTo>
                                  <a:pt x="162068" y="1508101"/>
                                </a:lnTo>
                                <a:lnTo>
                                  <a:pt x="162313" y="1508099"/>
                                </a:lnTo>
                                <a:lnTo>
                                  <a:pt x="162559" y="1508097"/>
                                </a:lnTo>
                                <a:lnTo>
                                  <a:pt x="162804" y="1508095"/>
                                </a:lnTo>
                                <a:lnTo>
                                  <a:pt x="163050" y="1508093"/>
                                </a:lnTo>
                                <a:lnTo>
                                  <a:pt x="163295" y="1508091"/>
                                </a:lnTo>
                                <a:lnTo>
                                  <a:pt x="163541" y="1508089"/>
                                </a:lnTo>
                                <a:lnTo>
                                  <a:pt x="163787" y="1508088"/>
                                </a:lnTo>
                                <a:lnTo>
                                  <a:pt x="164032" y="1508086"/>
                                </a:lnTo>
                                <a:lnTo>
                                  <a:pt x="164278" y="1508084"/>
                                </a:lnTo>
                                <a:lnTo>
                                  <a:pt x="164523" y="1508082"/>
                                </a:lnTo>
                                <a:lnTo>
                                  <a:pt x="164769" y="1508080"/>
                                </a:lnTo>
                                <a:lnTo>
                                  <a:pt x="165014" y="1508078"/>
                                </a:lnTo>
                                <a:lnTo>
                                  <a:pt x="165260" y="1508076"/>
                                </a:lnTo>
                                <a:lnTo>
                                  <a:pt x="165506" y="1508074"/>
                                </a:lnTo>
                                <a:lnTo>
                                  <a:pt x="165751" y="1508072"/>
                                </a:lnTo>
                                <a:lnTo>
                                  <a:pt x="165997" y="1508070"/>
                                </a:lnTo>
                                <a:lnTo>
                                  <a:pt x="166242" y="1508068"/>
                                </a:lnTo>
                                <a:lnTo>
                                  <a:pt x="166488" y="1508066"/>
                                </a:lnTo>
                                <a:lnTo>
                                  <a:pt x="166733" y="1508064"/>
                                </a:lnTo>
                                <a:lnTo>
                                  <a:pt x="166979" y="1508062"/>
                                </a:lnTo>
                                <a:lnTo>
                                  <a:pt x="167224" y="1508060"/>
                                </a:lnTo>
                                <a:lnTo>
                                  <a:pt x="167470" y="1508058"/>
                                </a:lnTo>
                                <a:lnTo>
                                  <a:pt x="167716" y="1508056"/>
                                </a:lnTo>
                                <a:lnTo>
                                  <a:pt x="167961" y="1508054"/>
                                </a:lnTo>
                                <a:lnTo>
                                  <a:pt x="168207" y="1508052"/>
                                </a:lnTo>
                                <a:lnTo>
                                  <a:pt x="168452" y="1508050"/>
                                </a:lnTo>
                                <a:lnTo>
                                  <a:pt x="168698" y="1508048"/>
                                </a:lnTo>
                                <a:lnTo>
                                  <a:pt x="168943" y="1508045"/>
                                </a:lnTo>
                                <a:lnTo>
                                  <a:pt x="169189" y="1508043"/>
                                </a:lnTo>
                                <a:lnTo>
                                  <a:pt x="169434" y="1508041"/>
                                </a:lnTo>
                                <a:lnTo>
                                  <a:pt x="169680" y="1508039"/>
                                </a:lnTo>
                                <a:lnTo>
                                  <a:pt x="169926" y="1508037"/>
                                </a:lnTo>
                                <a:lnTo>
                                  <a:pt x="170171" y="1508035"/>
                                </a:lnTo>
                                <a:lnTo>
                                  <a:pt x="170417" y="1508033"/>
                                </a:lnTo>
                                <a:lnTo>
                                  <a:pt x="170662" y="1508031"/>
                                </a:lnTo>
                                <a:lnTo>
                                  <a:pt x="170908" y="1508029"/>
                                </a:lnTo>
                                <a:lnTo>
                                  <a:pt x="171153" y="1508027"/>
                                </a:lnTo>
                                <a:lnTo>
                                  <a:pt x="171399" y="1508025"/>
                                </a:lnTo>
                                <a:lnTo>
                                  <a:pt x="171644" y="1508023"/>
                                </a:lnTo>
                                <a:lnTo>
                                  <a:pt x="171890" y="1508021"/>
                                </a:lnTo>
                                <a:lnTo>
                                  <a:pt x="172136" y="1508018"/>
                                </a:lnTo>
                                <a:lnTo>
                                  <a:pt x="172381" y="1508016"/>
                                </a:lnTo>
                                <a:lnTo>
                                  <a:pt x="172627" y="1508014"/>
                                </a:lnTo>
                                <a:lnTo>
                                  <a:pt x="172872" y="1508012"/>
                                </a:lnTo>
                                <a:lnTo>
                                  <a:pt x="173118" y="1508010"/>
                                </a:lnTo>
                                <a:lnTo>
                                  <a:pt x="173363" y="1508008"/>
                                </a:lnTo>
                                <a:lnTo>
                                  <a:pt x="173609" y="1508006"/>
                                </a:lnTo>
                                <a:lnTo>
                                  <a:pt x="173854" y="1508004"/>
                                </a:lnTo>
                                <a:lnTo>
                                  <a:pt x="174100" y="1508001"/>
                                </a:lnTo>
                                <a:lnTo>
                                  <a:pt x="174346" y="1507999"/>
                                </a:lnTo>
                                <a:lnTo>
                                  <a:pt x="174591" y="1507997"/>
                                </a:lnTo>
                                <a:lnTo>
                                  <a:pt x="174837" y="1507995"/>
                                </a:lnTo>
                                <a:lnTo>
                                  <a:pt x="175082" y="1507993"/>
                                </a:lnTo>
                                <a:lnTo>
                                  <a:pt x="175328" y="1507991"/>
                                </a:lnTo>
                                <a:lnTo>
                                  <a:pt x="175573" y="1507988"/>
                                </a:lnTo>
                                <a:lnTo>
                                  <a:pt x="175819" y="1507986"/>
                                </a:lnTo>
                                <a:lnTo>
                                  <a:pt x="176065" y="1507984"/>
                                </a:lnTo>
                                <a:lnTo>
                                  <a:pt x="176310" y="1507982"/>
                                </a:lnTo>
                                <a:lnTo>
                                  <a:pt x="176556" y="1507980"/>
                                </a:lnTo>
                                <a:lnTo>
                                  <a:pt x="176801" y="1507977"/>
                                </a:lnTo>
                                <a:lnTo>
                                  <a:pt x="177047" y="1507975"/>
                                </a:lnTo>
                                <a:lnTo>
                                  <a:pt x="177292" y="1507973"/>
                                </a:lnTo>
                                <a:lnTo>
                                  <a:pt x="177538" y="1507971"/>
                                </a:lnTo>
                                <a:lnTo>
                                  <a:pt x="177783" y="1507969"/>
                                </a:lnTo>
                                <a:lnTo>
                                  <a:pt x="178029" y="1507966"/>
                                </a:lnTo>
                                <a:lnTo>
                                  <a:pt x="178275" y="1507964"/>
                                </a:lnTo>
                                <a:lnTo>
                                  <a:pt x="178520" y="1507962"/>
                                </a:lnTo>
                                <a:lnTo>
                                  <a:pt x="178766" y="1507960"/>
                                </a:lnTo>
                                <a:lnTo>
                                  <a:pt x="179011" y="1507957"/>
                                </a:lnTo>
                                <a:lnTo>
                                  <a:pt x="179257" y="1507955"/>
                                </a:lnTo>
                                <a:lnTo>
                                  <a:pt x="179502" y="1507953"/>
                                </a:lnTo>
                                <a:lnTo>
                                  <a:pt x="179748" y="1507951"/>
                                </a:lnTo>
                                <a:lnTo>
                                  <a:pt x="179993" y="1507948"/>
                                </a:lnTo>
                                <a:lnTo>
                                  <a:pt x="180239" y="1507946"/>
                                </a:lnTo>
                                <a:lnTo>
                                  <a:pt x="180485" y="1507944"/>
                                </a:lnTo>
                                <a:lnTo>
                                  <a:pt x="180730" y="1507942"/>
                                </a:lnTo>
                                <a:lnTo>
                                  <a:pt x="180976" y="1507939"/>
                                </a:lnTo>
                                <a:lnTo>
                                  <a:pt x="181221" y="1507937"/>
                                </a:lnTo>
                                <a:lnTo>
                                  <a:pt x="181467" y="1507935"/>
                                </a:lnTo>
                                <a:lnTo>
                                  <a:pt x="181712" y="1507932"/>
                                </a:lnTo>
                                <a:lnTo>
                                  <a:pt x="181958" y="1507930"/>
                                </a:lnTo>
                                <a:lnTo>
                                  <a:pt x="182203" y="1507928"/>
                                </a:lnTo>
                                <a:lnTo>
                                  <a:pt x="182449" y="1507925"/>
                                </a:lnTo>
                                <a:lnTo>
                                  <a:pt x="182695" y="1507923"/>
                                </a:lnTo>
                                <a:lnTo>
                                  <a:pt x="182940" y="1507921"/>
                                </a:lnTo>
                                <a:lnTo>
                                  <a:pt x="183186" y="1507919"/>
                                </a:lnTo>
                                <a:lnTo>
                                  <a:pt x="183431" y="1507916"/>
                                </a:lnTo>
                                <a:lnTo>
                                  <a:pt x="183677" y="1507914"/>
                                </a:lnTo>
                                <a:lnTo>
                                  <a:pt x="183922" y="1507911"/>
                                </a:lnTo>
                                <a:lnTo>
                                  <a:pt x="184168" y="1507909"/>
                                </a:lnTo>
                                <a:lnTo>
                                  <a:pt x="184413" y="1507907"/>
                                </a:lnTo>
                                <a:lnTo>
                                  <a:pt x="184659" y="1507904"/>
                                </a:lnTo>
                                <a:lnTo>
                                  <a:pt x="184905" y="1507902"/>
                                </a:lnTo>
                                <a:lnTo>
                                  <a:pt x="185150" y="1507900"/>
                                </a:lnTo>
                                <a:lnTo>
                                  <a:pt x="185396" y="1507897"/>
                                </a:lnTo>
                                <a:lnTo>
                                  <a:pt x="185641" y="1507895"/>
                                </a:lnTo>
                                <a:lnTo>
                                  <a:pt x="185887" y="1507892"/>
                                </a:lnTo>
                                <a:lnTo>
                                  <a:pt x="186132" y="1507890"/>
                                </a:lnTo>
                                <a:lnTo>
                                  <a:pt x="186378" y="1507888"/>
                                </a:lnTo>
                                <a:lnTo>
                                  <a:pt x="186623" y="1507885"/>
                                </a:lnTo>
                                <a:lnTo>
                                  <a:pt x="186869" y="1507883"/>
                                </a:lnTo>
                                <a:lnTo>
                                  <a:pt x="187115" y="1507880"/>
                                </a:lnTo>
                                <a:lnTo>
                                  <a:pt x="187360" y="1507878"/>
                                </a:lnTo>
                                <a:lnTo>
                                  <a:pt x="187606" y="1507876"/>
                                </a:lnTo>
                                <a:lnTo>
                                  <a:pt x="187851" y="1507873"/>
                                </a:lnTo>
                                <a:lnTo>
                                  <a:pt x="188097" y="1507871"/>
                                </a:lnTo>
                                <a:lnTo>
                                  <a:pt x="188342" y="1507868"/>
                                </a:lnTo>
                                <a:lnTo>
                                  <a:pt x="188588" y="1507866"/>
                                </a:lnTo>
                                <a:lnTo>
                                  <a:pt x="188834" y="1507863"/>
                                </a:lnTo>
                                <a:lnTo>
                                  <a:pt x="189079" y="1507861"/>
                                </a:lnTo>
                                <a:lnTo>
                                  <a:pt x="189325" y="1507858"/>
                                </a:lnTo>
                                <a:lnTo>
                                  <a:pt x="189570" y="1507856"/>
                                </a:lnTo>
                                <a:lnTo>
                                  <a:pt x="189816" y="1507853"/>
                                </a:lnTo>
                                <a:lnTo>
                                  <a:pt x="190061" y="1507851"/>
                                </a:lnTo>
                                <a:lnTo>
                                  <a:pt x="190307" y="1507848"/>
                                </a:lnTo>
                                <a:lnTo>
                                  <a:pt x="190552" y="1507846"/>
                                </a:lnTo>
                                <a:lnTo>
                                  <a:pt x="190798" y="1507843"/>
                                </a:lnTo>
                                <a:lnTo>
                                  <a:pt x="191044" y="1507841"/>
                                </a:lnTo>
                                <a:lnTo>
                                  <a:pt x="191289" y="1507838"/>
                                </a:lnTo>
                                <a:lnTo>
                                  <a:pt x="191535" y="1507836"/>
                                </a:lnTo>
                                <a:lnTo>
                                  <a:pt x="191780" y="1507833"/>
                                </a:lnTo>
                                <a:lnTo>
                                  <a:pt x="192026" y="1507831"/>
                                </a:lnTo>
                                <a:lnTo>
                                  <a:pt x="192271" y="1507828"/>
                                </a:lnTo>
                                <a:lnTo>
                                  <a:pt x="192517" y="1507826"/>
                                </a:lnTo>
                                <a:lnTo>
                                  <a:pt x="192762" y="1507823"/>
                                </a:lnTo>
                                <a:lnTo>
                                  <a:pt x="193008" y="1507821"/>
                                </a:lnTo>
                                <a:lnTo>
                                  <a:pt x="193254" y="1507818"/>
                                </a:lnTo>
                                <a:lnTo>
                                  <a:pt x="193499" y="1507816"/>
                                </a:lnTo>
                                <a:lnTo>
                                  <a:pt x="193745" y="1507813"/>
                                </a:lnTo>
                                <a:lnTo>
                                  <a:pt x="193990" y="1507810"/>
                                </a:lnTo>
                                <a:lnTo>
                                  <a:pt x="194236" y="1507808"/>
                                </a:lnTo>
                                <a:lnTo>
                                  <a:pt x="194481" y="1507805"/>
                                </a:lnTo>
                                <a:lnTo>
                                  <a:pt x="194727" y="1507803"/>
                                </a:lnTo>
                                <a:lnTo>
                                  <a:pt x="194972" y="1507800"/>
                                </a:lnTo>
                                <a:lnTo>
                                  <a:pt x="195218" y="1507797"/>
                                </a:lnTo>
                                <a:lnTo>
                                  <a:pt x="195464" y="1507795"/>
                                </a:lnTo>
                                <a:lnTo>
                                  <a:pt x="195709" y="1507792"/>
                                </a:lnTo>
                                <a:lnTo>
                                  <a:pt x="195955" y="1507790"/>
                                </a:lnTo>
                                <a:lnTo>
                                  <a:pt x="196200" y="1507787"/>
                                </a:lnTo>
                                <a:lnTo>
                                  <a:pt x="196446" y="1507784"/>
                                </a:lnTo>
                                <a:lnTo>
                                  <a:pt x="196691" y="1507782"/>
                                </a:lnTo>
                                <a:lnTo>
                                  <a:pt x="196937" y="1507779"/>
                                </a:lnTo>
                                <a:lnTo>
                                  <a:pt x="197182" y="1507776"/>
                                </a:lnTo>
                                <a:lnTo>
                                  <a:pt x="197428" y="1507774"/>
                                </a:lnTo>
                                <a:lnTo>
                                  <a:pt x="197674" y="1507771"/>
                                </a:lnTo>
                                <a:lnTo>
                                  <a:pt x="197919" y="1507768"/>
                                </a:lnTo>
                                <a:lnTo>
                                  <a:pt x="198165" y="1507766"/>
                                </a:lnTo>
                                <a:lnTo>
                                  <a:pt x="198410" y="1507763"/>
                                </a:lnTo>
                                <a:lnTo>
                                  <a:pt x="198656" y="1507760"/>
                                </a:lnTo>
                                <a:lnTo>
                                  <a:pt x="198901" y="1507758"/>
                                </a:lnTo>
                                <a:lnTo>
                                  <a:pt x="199147" y="1507755"/>
                                </a:lnTo>
                                <a:lnTo>
                                  <a:pt x="199393" y="1507752"/>
                                </a:lnTo>
                                <a:lnTo>
                                  <a:pt x="199638" y="1507750"/>
                                </a:lnTo>
                                <a:lnTo>
                                  <a:pt x="199884" y="1507747"/>
                                </a:lnTo>
                                <a:lnTo>
                                  <a:pt x="200129" y="1507744"/>
                                </a:lnTo>
                                <a:lnTo>
                                  <a:pt x="200375" y="1507741"/>
                                </a:lnTo>
                                <a:lnTo>
                                  <a:pt x="200620" y="1507739"/>
                                </a:lnTo>
                                <a:lnTo>
                                  <a:pt x="200866" y="1507736"/>
                                </a:lnTo>
                                <a:lnTo>
                                  <a:pt x="201111" y="1507733"/>
                                </a:lnTo>
                                <a:lnTo>
                                  <a:pt x="201357" y="1507730"/>
                                </a:lnTo>
                                <a:lnTo>
                                  <a:pt x="201603" y="1507728"/>
                                </a:lnTo>
                                <a:lnTo>
                                  <a:pt x="201848" y="1507725"/>
                                </a:lnTo>
                                <a:lnTo>
                                  <a:pt x="202094" y="1507722"/>
                                </a:lnTo>
                                <a:lnTo>
                                  <a:pt x="202339" y="1507719"/>
                                </a:lnTo>
                                <a:lnTo>
                                  <a:pt x="202585" y="1507716"/>
                                </a:lnTo>
                                <a:lnTo>
                                  <a:pt x="202830" y="1507714"/>
                                </a:lnTo>
                                <a:lnTo>
                                  <a:pt x="203076" y="1507711"/>
                                </a:lnTo>
                                <a:lnTo>
                                  <a:pt x="203321" y="1507708"/>
                                </a:lnTo>
                                <a:lnTo>
                                  <a:pt x="203567" y="1507705"/>
                                </a:lnTo>
                                <a:lnTo>
                                  <a:pt x="203813" y="1507702"/>
                                </a:lnTo>
                                <a:lnTo>
                                  <a:pt x="204058" y="1507700"/>
                                </a:lnTo>
                                <a:lnTo>
                                  <a:pt x="204304" y="1507697"/>
                                </a:lnTo>
                                <a:lnTo>
                                  <a:pt x="204549" y="1507694"/>
                                </a:lnTo>
                                <a:lnTo>
                                  <a:pt x="204795" y="1507691"/>
                                </a:lnTo>
                                <a:lnTo>
                                  <a:pt x="205040" y="1507688"/>
                                </a:lnTo>
                                <a:lnTo>
                                  <a:pt x="205286" y="1507685"/>
                                </a:lnTo>
                                <a:lnTo>
                                  <a:pt x="205531" y="1507683"/>
                                </a:lnTo>
                                <a:lnTo>
                                  <a:pt x="205777" y="1507680"/>
                                </a:lnTo>
                                <a:lnTo>
                                  <a:pt x="206023" y="1507677"/>
                                </a:lnTo>
                                <a:lnTo>
                                  <a:pt x="206268" y="1507674"/>
                                </a:lnTo>
                                <a:lnTo>
                                  <a:pt x="206514" y="1507671"/>
                                </a:lnTo>
                                <a:lnTo>
                                  <a:pt x="206759" y="1507668"/>
                                </a:lnTo>
                                <a:lnTo>
                                  <a:pt x="207005" y="1507665"/>
                                </a:lnTo>
                                <a:lnTo>
                                  <a:pt x="207250" y="1507662"/>
                                </a:lnTo>
                                <a:lnTo>
                                  <a:pt x="207496" y="1507659"/>
                                </a:lnTo>
                                <a:lnTo>
                                  <a:pt x="207741" y="1507656"/>
                                </a:lnTo>
                                <a:lnTo>
                                  <a:pt x="207987" y="1507653"/>
                                </a:lnTo>
                                <a:lnTo>
                                  <a:pt x="208233" y="1507651"/>
                                </a:lnTo>
                                <a:lnTo>
                                  <a:pt x="208478" y="1507648"/>
                                </a:lnTo>
                                <a:lnTo>
                                  <a:pt x="208724" y="1507645"/>
                                </a:lnTo>
                                <a:lnTo>
                                  <a:pt x="208969" y="1507642"/>
                                </a:lnTo>
                                <a:lnTo>
                                  <a:pt x="209215" y="1507639"/>
                                </a:lnTo>
                                <a:lnTo>
                                  <a:pt x="209460" y="1507636"/>
                                </a:lnTo>
                                <a:lnTo>
                                  <a:pt x="209706" y="1507633"/>
                                </a:lnTo>
                                <a:lnTo>
                                  <a:pt x="209951" y="1507630"/>
                                </a:lnTo>
                                <a:lnTo>
                                  <a:pt x="210197" y="1507627"/>
                                </a:lnTo>
                                <a:lnTo>
                                  <a:pt x="210443" y="1507624"/>
                                </a:lnTo>
                                <a:lnTo>
                                  <a:pt x="210688" y="1507621"/>
                                </a:lnTo>
                                <a:lnTo>
                                  <a:pt x="210934" y="1507618"/>
                                </a:lnTo>
                                <a:lnTo>
                                  <a:pt x="211179" y="1507615"/>
                                </a:lnTo>
                                <a:lnTo>
                                  <a:pt x="211425" y="1507612"/>
                                </a:lnTo>
                                <a:lnTo>
                                  <a:pt x="211670" y="1507609"/>
                                </a:lnTo>
                                <a:lnTo>
                                  <a:pt x="211916" y="1507606"/>
                                </a:lnTo>
                                <a:lnTo>
                                  <a:pt x="212162" y="1507603"/>
                                </a:lnTo>
                                <a:lnTo>
                                  <a:pt x="212407" y="1507600"/>
                                </a:lnTo>
                                <a:lnTo>
                                  <a:pt x="212653" y="1507597"/>
                                </a:lnTo>
                                <a:lnTo>
                                  <a:pt x="212898" y="1507593"/>
                                </a:lnTo>
                                <a:lnTo>
                                  <a:pt x="213144" y="1507590"/>
                                </a:lnTo>
                                <a:lnTo>
                                  <a:pt x="213389" y="1507587"/>
                                </a:lnTo>
                                <a:lnTo>
                                  <a:pt x="213635" y="1507584"/>
                                </a:lnTo>
                                <a:lnTo>
                                  <a:pt x="213880" y="1507581"/>
                                </a:lnTo>
                                <a:lnTo>
                                  <a:pt x="214126" y="1507578"/>
                                </a:lnTo>
                                <a:lnTo>
                                  <a:pt x="214372" y="1507575"/>
                                </a:lnTo>
                                <a:lnTo>
                                  <a:pt x="214617" y="1507572"/>
                                </a:lnTo>
                                <a:lnTo>
                                  <a:pt x="214863" y="1507569"/>
                                </a:lnTo>
                                <a:lnTo>
                                  <a:pt x="215108" y="1507566"/>
                                </a:lnTo>
                                <a:lnTo>
                                  <a:pt x="215354" y="1507562"/>
                                </a:lnTo>
                                <a:lnTo>
                                  <a:pt x="215599" y="1507559"/>
                                </a:lnTo>
                                <a:lnTo>
                                  <a:pt x="215845" y="1507556"/>
                                </a:lnTo>
                                <a:lnTo>
                                  <a:pt x="216090" y="1507553"/>
                                </a:lnTo>
                                <a:lnTo>
                                  <a:pt x="216336" y="1507550"/>
                                </a:lnTo>
                                <a:lnTo>
                                  <a:pt x="216582" y="1507547"/>
                                </a:lnTo>
                                <a:lnTo>
                                  <a:pt x="216827" y="1507543"/>
                                </a:lnTo>
                                <a:lnTo>
                                  <a:pt x="217073" y="1507540"/>
                                </a:lnTo>
                                <a:lnTo>
                                  <a:pt x="217318" y="1507537"/>
                                </a:lnTo>
                                <a:lnTo>
                                  <a:pt x="217564" y="1507534"/>
                                </a:lnTo>
                                <a:lnTo>
                                  <a:pt x="217809" y="1507531"/>
                                </a:lnTo>
                                <a:lnTo>
                                  <a:pt x="218055" y="1507527"/>
                                </a:lnTo>
                                <a:lnTo>
                                  <a:pt x="218300" y="1507524"/>
                                </a:lnTo>
                                <a:lnTo>
                                  <a:pt x="218546" y="1507521"/>
                                </a:lnTo>
                                <a:lnTo>
                                  <a:pt x="218792" y="1507518"/>
                                </a:lnTo>
                                <a:lnTo>
                                  <a:pt x="219037" y="1507515"/>
                                </a:lnTo>
                                <a:lnTo>
                                  <a:pt x="219283" y="1507511"/>
                                </a:lnTo>
                                <a:lnTo>
                                  <a:pt x="219528" y="1507508"/>
                                </a:lnTo>
                                <a:lnTo>
                                  <a:pt x="219774" y="1507505"/>
                                </a:lnTo>
                                <a:lnTo>
                                  <a:pt x="220019" y="1507501"/>
                                </a:lnTo>
                                <a:lnTo>
                                  <a:pt x="220265" y="1507498"/>
                                </a:lnTo>
                                <a:lnTo>
                                  <a:pt x="220510" y="1507495"/>
                                </a:lnTo>
                                <a:lnTo>
                                  <a:pt x="220756" y="1507492"/>
                                </a:lnTo>
                                <a:lnTo>
                                  <a:pt x="221002" y="1507488"/>
                                </a:lnTo>
                                <a:lnTo>
                                  <a:pt x="221247" y="1507485"/>
                                </a:lnTo>
                                <a:lnTo>
                                  <a:pt x="221493" y="1507482"/>
                                </a:lnTo>
                                <a:lnTo>
                                  <a:pt x="221738" y="1507478"/>
                                </a:lnTo>
                                <a:lnTo>
                                  <a:pt x="221984" y="1507475"/>
                                </a:lnTo>
                                <a:lnTo>
                                  <a:pt x="222229" y="1507472"/>
                                </a:lnTo>
                                <a:lnTo>
                                  <a:pt x="222475" y="1507468"/>
                                </a:lnTo>
                                <a:lnTo>
                                  <a:pt x="222721" y="1507465"/>
                                </a:lnTo>
                                <a:lnTo>
                                  <a:pt x="222966" y="1507462"/>
                                </a:lnTo>
                                <a:lnTo>
                                  <a:pt x="223212" y="1507458"/>
                                </a:lnTo>
                                <a:lnTo>
                                  <a:pt x="223457" y="1507455"/>
                                </a:lnTo>
                                <a:lnTo>
                                  <a:pt x="223703" y="1507451"/>
                                </a:lnTo>
                                <a:lnTo>
                                  <a:pt x="223948" y="1507448"/>
                                </a:lnTo>
                                <a:lnTo>
                                  <a:pt x="224194" y="1507445"/>
                                </a:lnTo>
                                <a:lnTo>
                                  <a:pt x="224439" y="1507441"/>
                                </a:lnTo>
                                <a:lnTo>
                                  <a:pt x="224685" y="1507438"/>
                                </a:lnTo>
                                <a:lnTo>
                                  <a:pt x="224931" y="1507434"/>
                                </a:lnTo>
                                <a:lnTo>
                                  <a:pt x="225176" y="1507431"/>
                                </a:lnTo>
                                <a:lnTo>
                                  <a:pt x="225422" y="1507428"/>
                                </a:lnTo>
                                <a:lnTo>
                                  <a:pt x="225667" y="1507424"/>
                                </a:lnTo>
                                <a:lnTo>
                                  <a:pt x="225913" y="1507421"/>
                                </a:lnTo>
                                <a:lnTo>
                                  <a:pt x="226158" y="1507417"/>
                                </a:lnTo>
                                <a:lnTo>
                                  <a:pt x="226404" y="1507414"/>
                                </a:lnTo>
                                <a:lnTo>
                                  <a:pt x="226649" y="1507410"/>
                                </a:lnTo>
                                <a:lnTo>
                                  <a:pt x="226895" y="1507407"/>
                                </a:lnTo>
                                <a:lnTo>
                                  <a:pt x="227141" y="1507403"/>
                                </a:lnTo>
                                <a:lnTo>
                                  <a:pt x="227386" y="1507400"/>
                                </a:lnTo>
                                <a:lnTo>
                                  <a:pt x="227632" y="1507396"/>
                                </a:lnTo>
                                <a:lnTo>
                                  <a:pt x="227877" y="1507393"/>
                                </a:lnTo>
                                <a:lnTo>
                                  <a:pt x="228123" y="1507389"/>
                                </a:lnTo>
                                <a:lnTo>
                                  <a:pt x="228368" y="1507386"/>
                                </a:lnTo>
                                <a:lnTo>
                                  <a:pt x="228614" y="1507382"/>
                                </a:lnTo>
                                <a:lnTo>
                                  <a:pt x="228859" y="1507379"/>
                                </a:lnTo>
                                <a:lnTo>
                                  <a:pt x="229105" y="1507375"/>
                                </a:lnTo>
                                <a:lnTo>
                                  <a:pt x="229351" y="1507371"/>
                                </a:lnTo>
                                <a:lnTo>
                                  <a:pt x="229596" y="1507368"/>
                                </a:lnTo>
                                <a:lnTo>
                                  <a:pt x="229842" y="1507364"/>
                                </a:lnTo>
                                <a:lnTo>
                                  <a:pt x="230087" y="1507361"/>
                                </a:lnTo>
                                <a:lnTo>
                                  <a:pt x="230333" y="1507357"/>
                                </a:lnTo>
                                <a:lnTo>
                                  <a:pt x="230578" y="1507354"/>
                                </a:lnTo>
                                <a:lnTo>
                                  <a:pt x="230824" y="1507350"/>
                                </a:lnTo>
                                <a:lnTo>
                                  <a:pt x="231069" y="1507346"/>
                                </a:lnTo>
                                <a:lnTo>
                                  <a:pt x="231315" y="1507343"/>
                                </a:lnTo>
                                <a:lnTo>
                                  <a:pt x="231561" y="1507339"/>
                                </a:lnTo>
                                <a:lnTo>
                                  <a:pt x="231806" y="1507335"/>
                                </a:lnTo>
                                <a:lnTo>
                                  <a:pt x="232052" y="1507332"/>
                                </a:lnTo>
                                <a:lnTo>
                                  <a:pt x="232297" y="1507328"/>
                                </a:lnTo>
                                <a:lnTo>
                                  <a:pt x="232543" y="1507324"/>
                                </a:lnTo>
                                <a:lnTo>
                                  <a:pt x="232788" y="1507321"/>
                                </a:lnTo>
                                <a:lnTo>
                                  <a:pt x="233034" y="1507317"/>
                                </a:lnTo>
                                <a:lnTo>
                                  <a:pt x="233279" y="1507313"/>
                                </a:lnTo>
                                <a:lnTo>
                                  <a:pt x="233525" y="1507310"/>
                                </a:lnTo>
                                <a:lnTo>
                                  <a:pt x="233771" y="1507306"/>
                                </a:lnTo>
                                <a:lnTo>
                                  <a:pt x="234016" y="1507302"/>
                                </a:lnTo>
                                <a:lnTo>
                                  <a:pt x="234262" y="1507298"/>
                                </a:lnTo>
                                <a:lnTo>
                                  <a:pt x="234507" y="1507295"/>
                                </a:lnTo>
                                <a:lnTo>
                                  <a:pt x="234753" y="1507291"/>
                                </a:lnTo>
                                <a:lnTo>
                                  <a:pt x="234998" y="1507287"/>
                                </a:lnTo>
                                <a:lnTo>
                                  <a:pt x="235244" y="1507283"/>
                                </a:lnTo>
                                <a:lnTo>
                                  <a:pt x="235490" y="1507280"/>
                                </a:lnTo>
                                <a:lnTo>
                                  <a:pt x="235735" y="1507276"/>
                                </a:lnTo>
                                <a:lnTo>
                                  <a:pt x="235981" y="1507272"/>
                                </a:lnTo>
                                <a:lnTo>
                                  <a:pt x="236226" y="1507268"/>
                                </a:lnTo>
                                <a:lnTo>
                                  <a:pt x="236472" y="1507265"/>
                                </a:lnTo>
                                <a:lnTo>
                                  <a:pt x="236717" y="1507261"/>
                                </a:lnTo>
                                <a:lnTo>
                                  <a:pt x="236963" y="1507257"/>
                                </a:lnTo>
                                <a:lnTo>
                                  <a:pt x="237208" y="1507253"/>
                                </a:lnTo>
                                <a:lnTo>
                                  <a:pt x="237454" y="1507249"/>
                                </a:lnTo>
                                <a:lnTo>
                                  <a:pt x="237700" y="1507245"/>
                                </a:lnTo>
                                <a:lnTo>
                                  <a:pt x="237945" y="1507242"/>
                                </a:lnTo>
                                <a:lnTo>
                                  <a:pt x="238191" y="1507238"/>
                                </a:lnTo>
                                <a:lnTo>
                                  <a:pt x="238436" y="1507234"/>
                                </a:lnTo>
                                <a:lnTo>
                                  <a:pt x="238682" y="1507230"/>
                                </a:lnTo>
                                <a:lnTo>
                                  <a:pt x="238927" y="1507226"/>
                                </a:lnTo>
                                <a:lnTo>
                                  <a:pt x="239173" y="1507222"/>
                                </a:lnTo>
                                <a:lnTo>
                                  <a:pt x="239418" y="1507218"/>
                                </a:lnTo>
                                <a:lnTo>
                                  <a:pt x="239664" y="1507214"/>
                                </a:lnTo>
                                <a:lnTo>
                                  <a:pt x="239910" y="1507210"/>
                                </a:lnTo>
                                <a:lnTo>
                                  <a:pt x="240155" y="1507206"/>
                                </a:lnTo>
                                <a:lnTo>
                                  <a:pt x="240401" y="1507203"/>
                                </a:lnTo>
                                <a:lnTo>
                                  <a:pt x="240646" y="1507199"/>
                                </a:lnTo>
                                <a:lnTo>
                                  <a:pt x="240892" y="1507195"/>
                                </a:lnTo>
                                <a:lnTo>
                                  <a:pt x="241137" y="1507191"/>
                                </a:lnTo>
                                <a:lnTo>
                                  <a:pt x="241383" y="1507187"/>
                                </a:lnTo>
                                <a:lnTo>
                                  <a:pt x="241628" y="1507183"/>
                                </a:lnTo>
                                <a:lnTo>
                                  <a:pt x="241874" y="1507179"/>
                                </a:lnTo>
                                <a:lnTo>
                                  <a:pt x="242120" y="1507175"/>
                                </a:lnTo>
                                <a:lnTo>
                                  <a:pt x="242365" y="1507171"/>
                                </a:lnTo>
                                <a:lnTo>
                                  <a:pt x="242611" y="1507167"/>
                                </a:lnTo>
                                <a:lnTo>
                                  <a:pt x="242856" y="1507163"/>
                                </a:lnTo>
                                <a:lnTo>
                                  <a:pt x="243102" y="1507159"/>
                                </a:lnTo>
                                <a:lnTo>
                                  <a:pt x="243347" y="1507154"/>
                                </a:lnTo>
                                <a:lnTo>
                                  <a:pt x="243593" y="1507150"/>
                                </a:lnTo>
                                <a:lnTo>
                                  <a:pt x="243838" y="1507146"/>
                                </a:lnTo>
                                <a:lnTo>
                                  <a:pt x="244084" y="1507142"/>
                                </a:lnTo>
                                <a:lnTo>
                                  <a:pt x="244330" y="1507138"/>
                                </a:lnTo>
                                <a:lnTo>
                                  <a:pt x="244575" y="1507134"/>
                                </a:lnTo>
                                <a:lnTo>
                                  <a:pt x="244821" y="1507130"/>
                                </a:lnTo>
                                <a:lnTo>
                                  <a:pt x="245066" y="1507126"/>
                                </a:lnTo>
                                <a:lnTo>
                                  <a:pt x="245312" y="1507122"/>
                                </a:lnTo>
                                <a:lnTo>
                                  <a:pt x="245557" y="1507118"/>
                                </a:lnTo>
                                <a:lnTo>
                                  <a:pt x="245803" y="1507113"/>
                                </a:lnTo>
                                <a:lnTo>
                                  <a:pt x="246049" y="1507109"/>
                                </a:lnTo>
                                <a:lnTo>
                                  <a:pt x="246294" y="1507105"/>
                                </a:lnTo>
                                <a:lnTo>
                                  <a:pt x="246540" y="1507101"/>
                                </a:lnTo>
                                <a:lnTo>
                                  <a:pt x="246785" y="1507097"/>
                                </a:lnTo>
                                <a:lnTo>
                                  <a:pt x="247031" y="1507093"/>
                                </a:lnTo>
                                <a:lnTo>
                                  <a:pt x="247276" y="1507088"/>
                                </a:lnTo>
                                <a:lnTo>
                                  <a:pt x="247522" y="1507084"/>
                                </a:lnTo>
                                <a:lnTo>
                                  <a:pt x="247767" y="1507080"/>
                                </a:lnTo>
                                <a:lnTo>
                                  <a:pt x="248013" y="1507076"/>
                                </a:lnTo>
                                <a:lnTo>
                                  <a:pt x="248259" y="1507072"/>
                                </a:lnTo>
                                <a:lnTo>
                                  <a:pt x="248504" y="1507067"/>
                                </a:lnTo>
                                <a:lnTo>
                                  <a:pt x="248750" y="1507063"/>
                                </a:lnTo>
                                <a:lnTo>
                                  <a:pt x="248995" y="1507059"/>
                                </a:lnTo>
                                <a:lnTo>
                                  <a:pt x="249241" y="1507054"/>
                                </a:lnTo>
                                <a:lnTo>
                                  <a:pt x="249486" y="1507050"/>
                                </a:lnTo>
                                <a:lnTo>
                                  <a:pt x="249732" y="1507046"/>
                                </a:lnTo>
                                <a:lnTo>
                                  <a:pt x="249977" y="1507042"/>
                                </a:lnTo>
                                <a:lnTo>
                                  <a:pt x="250223" y="1507037"/>
                                </a:lnTo>
                                <a:lnTo>
                                  <a:pt x="250469" y="1507033"/>
                                </a:lnTo>
                                <a:lnTo>
                                  <a:pt x="250714" y="1507029"/>
                                </a:lnTo>
                                <a:lnTo>
                                  <a:pt x="250960" y="1507024"/>
                                </a:lnTo>
                                <a:lnTo>
                                  <a:pt x="251205" y="1507020"/>
                                </a:lnTo>
                                <a:lnTo>
                                  <a:pt x="251451" y="1507016"/>
                                </a:lnTo>
                                <a:lnTo>
                                  <a:pt x="251696" y="1507011"/>
                                </a:lnTo>
                                <a:lnTo>
                                  <a:pt x="251942" y="1507007"/>
                                </a:lnTo>
                                <a:lnTo>
                                  <a:pt x="252187" y="1507002"/>
                                </a:lnTo>
                                <a:lnTo>
                                  <a:pt x="252433" y="1506998"/>
                                </a:lnTo>
                                <a:lnTo>
                                  <a:pt x="252679" y="1506994"/>
                                </a:lnTo>
                                <a:lnTo>
                                  <a:pt x="252924" y="1506989"/>
                                </a:lnTo>
                                <a:lnTo>
                                  <a:pt x="253170" y="1506985"/>
                                </a:lnTo>
                                <a:lnTo>
                                  <a:pt x="253415" y="1506980"/>
                                </a:lnTo>
                                <a:lnTo>
                                  <a:pt x="253661" y="1506976"/>
                                </a:lnTo>
                                <a:lnTo>
                                  <a:pt x="253906" y="1506971"/>
                                </a:lnTo>
                                <a:lnTo>
                                  <a:pt x="254152" y="1506967"/>
                                </a:lnTo>
                                <a:lnTo>
                                  <a:pt x="254397" y="1506962"/>
                                </a:lnTo>
                                <a:lnTo>
                                  <a:pt x="254643" y="1506958"/>
                                </a:lnTo>
                                <a:lnTo>
                                  <a:pt x="254889" y="1506953"/>
                                </a:lnTo>
                                <a:lnTo>
                                  <a:pt x="255134" y="1506949"/>
                                </a:lnTo>
                                <a:lnTo>
                                  <a:pt x="255380" y="1506944"/>
                                </a:lnTo>
                                <a:lnTo>
                                  <a:pt x="255625" y="1506940"/>
                                </a:lnTo>
                                <a:lnTo>
                                  <a:pt x="255871" y="1506935"/>
                                </a:lnTo>
                                <a:lnTo>
                                  <a:pt x="256116" y="1506931"/>
                                </a:lnTo>
                                <a:lnTo>
                                  <a:pt x="256362" y="1506926"/>
                                </a:lnTo>
                                <a:lnTo>
                                  <a:pt x="256607" y="1506922"/>
                                </a:lnTo>
                                <a:lnTo>
                                  <a:pt x="256853" y="1506917"/>
                                </a:lnTo>
                                <a:lnTo>
                                  <a:pt x="257099" y="1506912"/>
                                </a:lnTo>
                                <a:lnTo>
                                  <a:pt x="257344" y="1506908"/>
                                </a:lnTo>
                                <a:lnTo>
                                  <a:pt x="257590" y="1506903"/>
                                </a:lnTo>
                                <a:lnTo>
                                  <a:pt x="257835" y="1506899"/>
                                </a:lnTo>
                                <a:lnTo>
                                  <a:pt x="258081" y="1506894"/>
                                </a:lnTo>
                                <a:lnTo>
                                  <a:pt x="258326" y="1506889"/>
                                </a:lnTo>
                                <a:lnTo>
                                  <a:pt x="258572" y="1506885"/>
                                </a:lnTo>
                                <a:lnTo>
                                  <a:pt x="258818" y="1506880"/>
                                </a:lnTo>
                                <a:lnTo>
                                  <a:pt x="259063" y="1506875"/>
                                </a:lnTo>
                                <a:lnTo>
                                  <a:pt x="259309" y="1506871"/>
                                </a:lnTo>
                                <a:lnTo>
                                  <a:pt x="259554" y="1506866"/>
                                </a:lnTo>
                                <a:lnTo>
                                  <a:pt x="259800" y="1506861"/>
                                </a:lnTo>
                                <a:lnTo>
                                  <a:pt x="260045" y="1506857"/>
                                </a:lnTo>
                                <a:lnTo>
                                  <a:pt x="260291" y="1506852"/>
                                </a:lnTo>
                                <a:lnTo>
                                  <a:pt x="260536" y="1506847"/>
                                </a:lnTo>
                                <a:lnTo>
                                  <a:pt x="260782" y="1506842"/>
                                </a:lnTo>
                                <a:lnTo>
                                  <a:pt x="261028" y="1506838"/>
                                </a:lnTo>
                                <a:lnTo>
                                  <a:pt x="261273" y="1506833"/>
                                </a:lnTo>
                                <a:lnTo>
                                  <a:pt x="261519" y="1506828"/>
                                </a:lnTo>
                                <a:lnTo>
                                  <a:pt x="261764" y="1506823"/>
                                </a:lnTo>
                                <a:lnTo>
                                  <a:pt x="262010" y="1506818"/>
                                </a:lnTo>
                                <a:lnTo>
                                  <a:pt x="262255" y="1506814"/>
                                </a:lnTo>
                                <a:lnTo>
                                  <a:pt x="262501" y="1506809"/>
                                </a:lnTo>
                                <a:lnTo>
                                  <a:pt x="262746" y="1506804"/>
                                </a:lnTo>
                                <a:lnTo>
                                  <a:pt x="262992" y="1506799"/>
                                </a:lnTo>
                                <a:lnTo>
                                  <a:pt x="263238" y="1506794"/>
                                </a:lnTo>
                                <a:lnTo>
                                  <a:pt x="263483" y="1506789"/>
                                </a:lnTo>
                                <a:lnTo>
                                  <a:pt x="263729" y="1506785"/>
                                </a:lnTo>
                                <a:lnTo>
                                  <a:pt x="263974" y="1506780"/>
                                </a:lnTo>
                                <a:lnTo>
                                  <a:pt x="264220" y="1506775"/>
                                </a:lnTo>
                                <a:lnTo>
                                  <a:pt x="264465" y="1506770"/>
                                </a:lnTo>
                                <a:lnTo>
                                  <a:pt x="264711" y="1506765"/>
                                </a:lnTo>
                                <a:lnTo>
                                  <a:pt x="264956" y="1506760"/>
                                </a:lnTo>
                                <a:lnTo>
                                  <a:pt x="265202" y="1506755"/>
                                </a:lnTo>
                                <a:lnTo>
                                  <a:pt x="265448" y="1506750"/>
                                </a:lnTo>
                                <a:lnTo>
                                  <a:pt x="265693" y="1506745"/>
                                </a:lnTo>
                                <a:lnTo>
                                  <a:pt x="265939" y="1506740"/>
                                </a:lnTo>
                                <a:lnTo>
                                  <a:pt x="266184" y="1506735"/>
                                </a:lnTo>
                                <a:lnTo>
                                  <a:pt x="266430" y="1506730"/>
                                </a:lnTo>
                                <a:lnTo>
                                  <a:pt x="266675" y="1506725"/>
                                </a:lnTo>
                                <a:lnTo>
                                  <a:pt x="266921" y="1506720"/>
                                </a:lnTo>
                                <a:lnTo>
                                  <a:pt x="267166" y="1506715"/>
                                </a:lnTo>
                                <a:lnTo>
                                  <a:pt x="267412" y="1506710"/>
                                </a:lnTo>
                                <a:lnTo>
                                  <a:pt x="267658" y="1506705"/>
                                </a:lnTo>
                                <a:lnTo>
                                  <a:pt x="267903" y="1506700"/>
                                </a:lnTo>
                                <a:lnTo>
                                  <a:pt x="268149" y="1506695"/>
                                </a:lnTo>
                                <a:lnTo>
                                  <a:pt x="268394" y="1506690"/>
                                </a:lnTo>
                                <a:lnTo>
                                  <a:pt x="268640" y="1506685"/>
                                </a:lnTo>
                                <a:lnTo>
                                  <a:pt x="268885" y="1506679"/>
                                </a:lnTo>
                                <a:lnTo>
                                  <a:pt x="269131" y="1506674"/>
                                </a:lnTo>
                                <a:lnTo>
                                  <a:pt x="269377" y="1506669"/>
                                </a:lnTo>
                                <a:lnTo>
                                  <a:pt x="269622" y="1506664"/>
                                </a:lnTo>
                                <a:lnTo>
                                  <a:pt x="269868" y="1506659"/>
                                </a:lnTo>
                                <a:lnTo>
                                  <a:pt x="270113" y="1506654"/>
                                </a:lnTo>
                                <a:lnTo>
                                  <a:pt x="270359" y="1506649"/>
                                </a:lnTo>
                                <a:lnTo>
                                  <a:pt x="270604" y="1506643"/>
                                </a:lnTo>
                                <a:lnTo>
                                  <a:pt x="270850" y="1506638"/>
                                </a:lnTo>
                                <a:lnTo>
                                  <a:pt x="271095" y="1506633"/>
                                </a:lnTo>
                                <a:lnTo>
                                  <a:pt x="271341" y="1506628"/>
                                </a:lnTo>
                                <a:lnTo>
                                  <a:pt x="271587" y="1506622"/>
                                </a:lnTo>
                                <a:lnTo>
                                  <a:pt x="271832" y="1506617"/>
                                </a:lnTo>
                                <a:lnTo>
                                  <a:pt x="272078" y="1506612"/>
                                </a:lnTo>
                                <a:lnTo>
                                  <a:pt x="272323" y="1506607"/>
                                </a:lnTo>
                                <a:lnTo>
                                  <a:pt x="272569" y="1506601"/>
                                </a:lnTo>
                                <a:lnTo>
                                  <a:pt x="272814" y="1506596"/>
                                </a:lnTo>
                                <a:lnTo>
                                  <a:pt x="273060" y="1506591"/>
                                </a:lnTo>
                                <a:lnTo>
                                  <a:pt x="273305" y="1506585"/>
                                </a:lnTo>
                                <a:lnTo>
                                  <a:pt x="273551" y="1506580"/>
                                </a:lnTo>
                                <a:lnTo>
                                  <a:pt x="273797" y="1506575"/>
                                </a:lnTo>
                                <a:lnTo>
                                  <a:pt x="274042" y="1506569"/>
                                </a:lnTo>
                                <a:lnTo>
                                  <a:pt x="274288" y="1506564"/>
                                </a:lnTo>
                                <a:lnTo>
                                  <a:pt x="274533" y="1506559"/>
                                </a:lnTo>
                                <a:lnTo>
                                  <a:pt x="274779" y="1506553"/>
                                </a:lnTo>
                                <a:lnTo>
                                  <a:pt x="275024" y="1506548"/>
                                </a:lnTo>
                                <a:lnTo>
                                  <a:pt x="275270" y="1506542"/>
                                </a:lnTo>
                                <a:lnTo>
                                  <a:pt x="275515" y="1506537"/>
                                </a:lnTo>
                                <a:lnTo>
                                  <a:pt x="275761" y="1506532"/>
                                </a:lnTo>
                                <a:lnTo>
                                  <a:pt x="276007" y="1506526"/>
                                </a:lnTo>
                                <a:lnTo>
                                  <a:pt x="276252" y="1506521"/>
                                </a:lnTo>
                                <a:lnTo>
                                  <a:pt x="276498" y="1506515"/>
                                </a:lnTo>
                                <a:lnTo>
                                  <a:pt x="276743" y="1506510"/>
                                </a:lnTo>
                                <a:lnTo>
                                  <a:pt x="276989" y="1506504"/>
                                </a:lnTo>
                                <a:lnTo>
                                  <a:pt x="277234" y="1506499"/>
                                </a:lnTo>
                                <a:lnTo>
                                  <a:pt x="277480" y="1506493"/>
                                </a:lnTo>
                                <a:lnTo>
                                  <a:pt x="277725" y="1506488"/>
                                </a:lnTo>
                                <a:lnTo>
                                  <a:pt x="277971" y="1506482"/>
                                </a:lnTo>
                                <a:lnTo>
                                  <a:pt x="278217" y="1506476"/>
                                </a:lnTo>
                                <a:lnTo>
                                  <a:pt x="278462" y="1506471"/>
                                </a:lnTo>
                                <a:lnTo>
                                  <a:pt x="278708" y="1506465"/>
                                </a:lnTo>
                                <a:lnTo>
                                  <a:pt x="278953" y="1506460"/>
                                </a:lnTo>
                                <a:lnTo>
                                  <a:pt x="279199" y="1506454"/>
                                </a:lnTo>
                                <a:lnTo>
                                  <a:pt x="279444" y="1506448"/>
                                </a:lnTo>
                                <a:lnTo>
                                  <a:pt x="279690" y="1506443"/>
                                </a:lnTo>
                                <a:lnTo>
                                  <a:pt x="279935" y="1506437"/>
                                </a:lnTo>
                                <a:lnTo>
                                  <a:pt x="280181" y="1506432"/>
                                </a:lnTo>
                                <a:lnTo>
                                  <a:pt x="280427" y="1506426"/>
                                </a:lnTo>
                                <a:lnTo>
                                  <a:pt x="280672" y="1506420"/>
                                </a:lnTo>
                                <a:lnTo>
                                  <a:pt x="280918" y="1506414"/>
                                </a:lnTo>
                                <a:lnTo>
                                  <a:pt x="281163" y="1506409"/>
                                </a:lnTo>
                                <a:lnTo>
                                  <a:pt x="281409" y="1506403"/>
                                </a:lnTo>
                                <a:lnTo>
                                  <a:pt x="281654" y="1506397"/>
                                </a:lnTo>
                                <a:lnTo>
                                  <a:pt x="281900" y="1506391"/>
                                </a:lnTo>
                                <a:lnTo>
                                  <a:pt x="282146" y="1506386"/>
                                </a:lnTo>
                                <a:lnTo>
                                  <a:pt x="282391" y="1506380"/>
                                </a:lnTo>
                                <a:lnTo>
                                  <a:pt x="282637" y="1506374"/>
                                </a:lnTo>
                                <a:lnTo>
                                  <a:pt x="282882" y="1506368"/>
                                </a:lnTo>
                                <a:lnTo>
                                  <a:pt x="283128" y="1506363"/>
                                </a:lnTo>
                                <a:lnTo>
                                  <a:pt x="283373" y="1506357"/>
                                </a:lnTo>
                                <a:lnTo>
                                  <a:pt x="283619" y="1506351"/>
                                </a:lnTo>
                                <a:lnTo>
                                  <a:pt x="283864" y="1506345"/>
                                </a:lnTo>
                                <a:lnTo>
                                  <a:pt x="284110" y="1506339"/>
                                </a:lnTo>
                                <a:lnTo>
                                  <a:pt x="284356" y="1506333"/>
                                </a:lnTo>
                                <a:lnTo>
                                  <a:pt x="284601" y="1506327"/>
                                </a:lnTo>
                                <a:lnTo>
                                  <a:pt x="284847" y="1506321"/>
                                </a:lnTo>
                                <a:lnTo>
                                  <a:pt x="285092" y="1506316"/>
                                </a:lnTo>
                                <a:lnTo>
                                  <a:pt x="285338" y="1506310"/>
                                </a:lnTo>
                                <a:lnTo>
                                  <a:pt x="285583" y="1506304"/>
                                </a:lnTo>
                                <a:lnTo>
                                  <a:pt x="285829" y="1506298"/>
                                </a:lnTo>
                                <a:lnTo>
                                  <a:pt x="286074" y="1506292"/>
                                </a:lnTo>
                                <a:lnTo>
                                  <a:pt x="286320" y="1506286"/>
                                </a:lnTo>
                                <a:lnTo>
                                  <a:pt x="286566" y="1506280"/>
                                </a:lnTo>
                                <a:lnTo>
                                  <a:pt x="286811" y="1506274"/>
                                </a:lnTo>
                                <a:lnTo>
                                  <a:pt x="287057" y="1506268"/>
                                </a:lnTo>
                                <a:lnTo>
                                  <a:pt x="287302" y="1506262"/>
                                </a:lnTo>
                                <a:lnTo>
                                  <a:pt x="287548" y="1506256"/>
                                </a:lnTo>
                                <a:lnTo>
                                  <a:pt x="287793" y="1506249"/>
                                </a:lnTo>
                                <a:lnTo>
                                  <a:pt x="288039" y="1506243"/>
                                </a:lnTo>
                                <a:lnTo>
                                  <a:pt x="288284" y="1506237"/>
                                </a:lnTo>
                                <a:lnTo>
                                  <a:pt x="288530" y="1506231"/>
                                </a:lnTo>
                                <a:lnTo>
                                  <a:pt x="288776" y="1506225"/>
                                </a:lnTo>
                                <a:lnTo>
                                  <a:pt x="289021" y="1506219"/>
                                </a:lnTo>
                                <a:lnTo>
                                  <a:pt x="289267" y="1506213"/>
                                </a:lnTo>
                                <a:lnTo>
                                  <a:pt x="289512" y="1506207"/>
                                </a:lnTo>
                                <a:lnTo>
                                  <a:pt x="289758" y="1506200"/>
                                </a:lnTo>
                                <a:lnTo>
                                  <a:pt x="290003" y="1506194"/>
                                </a:lnTo>
                                <a:lnTo>
                                  <a:pt x="290249" y="1506188"/>
                                </a:lnTo>
                                <a:lnTo>
                                  <a:pt x="290494" y="1506182"/>
                                </a:lnTo>
                                <a:lnTo>
                                  <a:pt x="290740" y="1506176"/>
                                </a:lnTo>
                                <a:lnTo>
                                  <a:pt x="290986" y="1506169"/>
                                </a:lnTo>
                                <a:lnTo>
                                  <a:pt x="291231" y="1506163"/>
                                </a:lnTo>
                                <a:lnTo>
                                  <a:pt x="291477" y="1506157"/>
                                </a:lnTo>
                                <a:lnTo>
                                  <a:pt x="291722" y="1506150"/>
                                </a:lnTo>
                                <a:lnTo>
                                  <a:pt x="291968" y="1506144"/>
                                </a:lnTo>
                                <a:lnTo>
                                  <a:pt x="292213" y="1506138"/>
                                </a:lnTo>
                                <a:lnTo>
                                  <a:pt x="292459" y="1506132"/>
                                </a:lnTo>
                                <a:lnTo>
                                  <a:pt x="292705" y="1506125"/>
                                </a:lnTo>
                                <a:lnTo>
                                  <a:pt x="292950" y="1506119"/>
                                </a:lnTo>
                                <a:lnTo>
                                  <a:pt x="293196" y="1506112"/>
                                </a:lnTo>
                                <a:lnTo>
                                  <a:pt x="293441" y="1506106"/>
                                </a:lnTo>
                                <a:lnTo>
                                  <a:pt x="293687" y="1506100"/>
                                </a:lnTo>
                                <a:lnTo>
                                  <a:pt x="293932" y="1506093"/>
                                </a:lnTo>
                                <a:lnTo>
                                  <a:pt x="294178" y="1506087"/>
                                </a:lnTo>
                                <a:lnTo>
                                  <a:pt x="294423" y="1506080"/>
                                </a:lnTo>
                                <a:lnTo>
                                  <a:pt x="294669" y="1506074"/>
                                </a:lnTo>
                                <a:lnTo>
                                  <a:pt x="294915" y="1506067"/>
                                </a:lnTo>
                                <a:lnTo>
                                  <a:pt x="295160" y="1506061"/>
                                </a:lnTo>
                                <a:lnTo>
                                  <a:pt x="295406" y="1506054"/>
                                </a:lnTo>
                                <a:lnTo>
                                  <a:pt x="295651" y="1506048"/>
                                </a:lnTo>
                                <a:lnTo>
                                  <a:pt x="295897" y="1506041"/>
                                </a:lnTo>
                                <a:lnTo>
                                  <a:pt x="296142" y="1506035"/>
                                </a:lnTo>
                                <a:lnTo>
                                  <a:pt x="296388" y="1506028"/>
                                </a:lnTo>
                                <a:lnTo>
                                  <a:pt x="296633" y="1506022"/>
                                </a:lnTo>
                                <a:lnTo>
                                  <a:pt x="296879" y="1506015"/>
                                </a:lnTo>
                                <a:lnTo>
                                  <a:pt x="297125" y="1506008"/>
                                </a:lnTo>
                                <a:lnTo>
                                  <a:pt x="297370" y="1506002"/>
                                </a:lnTo>
                                <a:lnTo>
                                  <a:pt x="297616" y="1505995"/>
                                </a:lnTo>
                                <a:lnTo>
                                  <a:pt x="297861" y="1505989"/>
                                </a:lnTo>
                                <a:lnTo>
                                  <a:pt x="298107" y="1505982"/>
                                </a:lnTo>
                                <a:lnTo>
                                  <a:pt x="298352" y="1505975"/>
                                </a:lnTo>
                                <a:lnTo>
                                  <a:pt x="298598" y="1505969"/>
                                </a:lnTo>
                                <a:lnTo>
                                  <a:pt x="298843" y="1505962"/>
                                </a:lnTo>
                                <a:lnTo>
                                  <a:pt x="299089" y="1505955"/>
                                </a:lnTo>
                                <a:lnTo>
                                  <a:pt x="299335" y="1505948"/>
                                </a:lnTo>
                                <a:lnTo>
                                  <a:pt x="299580" y="1505942"/>
                                </a:lnTo>
                                <a:lnTo>
                                  <a:pt x="299826" y="1505935"/>
                                </a:lnTo>
                                <a:lnTo>
                                  <a:pt x="300071" y="1505928"/>
                                </a:lnTo>
                                <a:lnTo>
                                  <a:pt x="300317" y="1505921"/>
                                </a:lnTo>
                                <a:lnTo>
                                  <a:pt x="300562" y="1505914"/>
                                </a:lnTo>
                                <a:lnTo>
                                  <a:pt x="300808" y="1505908"/>
                                </a:lnTo>
                                <a:lnTo>
                                  <a:pt x="301053" y="1505901"/>
                                </a:lnTo>
                                <a:lnTo>
                                  <a:pt x="301299" y="1505894"/>
                                </a:lnTo>
                                <a:lnTo>
                                  <a:pt x="301545" y="1505887"/>
                                </a:lnTo>
                                <a:lnTo>
                                  <a:pt x="301790" y="1505880"/>
                                </a:lnTo>
                                <a:lnTo>
                                  <a:pt x="302036" y="1505873"/>
                                </a:lnTo>
                                <a:lnTo>
                                  <a:pt x="302281" y="1505866"/>
                                </a:lnTo>
                                <a:lnTo>
                                  <a:pt x="302527" y="1505859"/>
                                </a:lnTo>
                                <a:lnTo>
                                  <a:pt x="302772" y="1505852"/>
                                </a:lnTo>
                                <a:lnTo>
                                  <a:pt x="303018" y="1505845"/>
                                </a:lnTo>
                                <a:lnTo>
                                  <a:pt x="303263" y="1505839"/>
                                </a:lnTo>
                                <a:lnTo>
                                  <a:pt x="303509" y="1505832"/>
                                </a:lnTo>
                                <a:lnTo>
                                  <a:pt x="303755" y="1505825"/>
                                </a:lnTo>
                                <a:lnTo>
                                  <a:pt x="304000" y="1505817"/>
                                </a:lnTo>
                                <a:lnTo>
                                  <a:pt x="304246" y="1505810"/>
                                </a:lnTo>
                                <a:lnTo>
                                  <a:pt x="304491" y="1505803"/>
                                </a:lnTo>
                                <a:lnTo>
                                  <a:pt x="304737" y="1505796"/>
                                </a:lnTo>
                                <a:lnTo>
                                  <a:pt x="304982" y="1505789"/>
                                </a:lnTo>
                                <a:lnTo>
                                  <a:pt x="305228" y="1505782"/>
                                </a:lnTo>
                                <a:lnTo>
                                  <a:pt x="305474" y="1505775"/>
                                </a:lnTo>
                                <a:lnTo>
                                  <a:pt x="305719" y="1505768"/>
                                </a:lnTo>
                                <a:lnTo>
                                  <a:pt x="305965" y="1505761"/>
                                </a:lnTo>
                                <a:lnTo>
                                  <a:pt x="306210" y="1505754"/>
                                </a:lnTo>
                                <a:lnTo>
                                  <a:pt x="306456" y="1505746"/>
                                </a:lnTo>
                                <a:lnTo>
                                  <a:pt x="306701" y="1505739"/>
                                </a:lnTo>
                                <a:lnTo>
                                  <a:pt x="306947" y="1505732"/>
                                </a:lnTo>
                                <a:lnTo>
                                  <a:pt x="307192" y="1505725"/>
                                </a:lnTo>
                                <a:lnTo>
                                  <a:pt x="307438" y="1505717"/>
                                </a:lnTo>
                                <a:lnTo>
                                  <a:pt x="307684" y="1505710"/>
                                </a:lnTo>
                                <a:lnTo>
                                  <a:pt x="307929" y="1505703"/>
                                </a:lnTo>
                                <a:lnTo>
                                  <a:pt x="308175" y="1505696"/>
                                </a:lnTo>
                                <a:lnTo>
                                  <a:pt x="308420" y="1505688"/>
                                </a:lnTo>
                                <a:lnTo>
                                  <a:pt x="308666" y="1505681"/>
                                </a:lnTo>
                                <a:lnTo>
                                  <a:pt x="308911" y="1505674"/>
                                </a:lnTo>
                                <a:lnTo>
                                  <a:pt x="309157" y="1505666"/>
                                </a:lnTo>
                                <a:lnTo>
                                  <a:pt x="309402" y="1505659"/>
                                </a:lnTo>
                                <a:lnTo>
                                  <a:pt x="309648" y="1505651"/>
                                </a:lnTo>
                                <a:lnTo>
                                  <a:pt x="309894" y="1505644"/>
                                </a:lnTo>
                                <a:lnTo>
                                  <a:pt x="310139" y="1505637"/>
                                </a:lnTo>
                                <a:lnTo>
                                  <a:pt x="310385" y="1505629"/>
                                </a:lnTo>
                                <a:lnTo>
                                  <a:pt x="310630" y="1505622"/>
                                </a:lnTo>
                                <a:lnTo>
                                  <a:pt x="310876" y="1505614"/>
                                </a:lnTo>
                                <a:lnTo>
                                  <a:pt x="311121" y="1505607"/>
                                </a:lnTo>
                                <a:lnTo>
                                  <a:pt x="311367" y="1505599"/>
                                </a:lnTo>
                                <a:lnTo>
                                  <a:pt x="311612" y="1505592"/>
                                </a:lnTo>
                                <a:lnTo>
                                  <a:pt x="311858" y="1505584"/>
                                </a:lnTo>
                                <a:lnTo>
                                  <a:pt x="312104" y="1505577"/>
                                </a:lnTo>
                                <a:lnTo>
                                  <a:pt x="312349" y="1505569"/>
                                </a:lnTo>
                                <a:lnTo>
                                  <a:pt x="312595" y="1505561"/>
                                </a:lnTo>
                                <a:lnTo>
                                  <a:pt x="312840" y="1505554"/>
                                </a:lnTo>
                                <a:lnTo>
                                  <a:pt x="313086" y="1505546"/>
                                </a:lnTo>
                                <a:lnTo>
                                  <a:pt x="313331" y="1505539"/>
                                </a:lnTo>
                                <a:lnTo>
                                  <a:pt x="313577" y="1505531"/>
                                </a:lnTo>
                                <a:lnTo>
                                  <a:pt x="313822" y="1505523"/>
                                </a:lnTo>
                                <a:lnTo>
                                  <a:pt x="314068" y="1505515"/>
                                </a:lnTo>
                                <a:lnTo>
                                  <a:pt x="314314" y="1505508"/>
                                </a:lnTo>
                                <a:lnTo>
                                  <a:pt x="314559" y="1505500"/>
                                </a:lnTo>
                                <a:lnTo>
                                  <a:pt x="314805" y="1505492"/>
                                </a:lnTo>
                                <a:lnTo>
                                  <a:pt x="315050" y="1505485"/>
                                </a:lnTo>
                                <a:lnTo>
                                  <a:pt x="315296" y="1505477"/>
                                </a:lnTo>
                                <a:lnTo>
                                  <a:pt x="315541" y="1505469"/>
                                </a:lnTo>
                                <a:lnTo>
                                  <a:pt x="315787" y="1505461"/>
                                </a:lnTo>
                                <a:lnTo>
                                  <a:pt x="316033" y="1505453"/>
                                </a:lnTo>
                                <a:lnTo>
                                  <a:pt x="316278" y="1505445"/>
                                </a:lnTo>
                                <a:lnTo>
                                  <a:pt x="316524" y="1505438"/>
                                </a:lnTo>
                                <a:lnTo>
                                  <a:pt x="316769" y="1505430"/>
                                </a:lnTo>
                                <a:lnTo>
                                  <a:pt x="317015" y="1505422"/>
                                </a:lnTo>
                                <a:lnTo>
                                  <a:pt x="317260" y="1505414"/>
                                </a:lnTo>
                                <a:lnTo>
                                  <a:pt x="317506" y="1505406"/>
                                </a:lnTo>
                                <a:lnTo>
                                  <a:pt x="317751" y="1505398"/>
                                </a:lnTo>
                                <a:lnTo>
                                  <a:pt x="317997" y="1505390"/>
                                </a:lnTo>
                                <a:lnTo>
                                  <a:pt x="318243" y="1505382"/>
                                </a:lnTo>
                                <a:lnTo>
                                  <a:pt x="318488" y="1505374"/>
                                </a:lnTo>
                                <a:lnTo>
                                  <a:pt x="318734" y="1505366"/>
                                </a:lnTo>
                                <a:lnTo>
                                  <a:pt x="318979" y="1505358"/>
                                </a:lnTo>
                                <a:lnTo>
                                  <a:pt x="319225" y="1505350"/>
                                </a:lnTo>
                                <a:lnTo>
                                  <a:pt x="319470" y="1505342"/>
                                </a:lnTo>
                                <a:lnTo>
                                  <a:pt x="319716" y="1505334"/>
                                </a:lnTo>
                                <a:lnTo>
                                  <a:pt x="319961" y="1505326"/>
                                </a:lnTo>
                                <a:lnTo>
                                  <a:pt x="320207" y="1505317"/>
                                </a:lnTo>
                                <a:lnTo>
                                  <a:pt x="320453" y="1505309"/>
                                </a:lnTo>
                                <a:lnTo>
                                  <a:pt x="320698" y="1505301"/>
                                </a:lnTo>
                                <a:lnTo>
                                  <a:pt x="320944" y="1505293"/>
                                </a:lnTo>
                                <a:lnTo>
                                  <a:pt x="321189" y="1505285"/>
                                </a:lnTo>
                                <a:lnTo>
                                  <a:pt x="321435" y="1505277"/>
                                </a:lnTo>
                                <a:lnTo>
                                  <a:pt x="321680" y="1505268"/>
                                </a:lnTo>
                                <a:lnTo>
                                  <a:pt x="321926" y="1505260"/>
                                </a:lnTo>
                                <a:lnTo>
                                  <a:pt x="322171" y="1505252"/>
                                </a:lnTo>
                                <a:lnTo>
                                  <a:pt x="322417" y="1505243"/>
                                </a:lnTo>
                                <a:lnTo>
                                  <a:pt x="322663" y="1505235"/>
                                </a:lnTo>
                                <a:lnTo>
                                  <a:pt x="322908" y="1505227"/>
                                </a:lnTo>
                                <a:lnTo>
                                  <a:pt x="323154" y="1505218"/>
                                </a:lnTo>
                                <a:lnTo>
                                  <a:pt x="323399" y="1505210"/>
                                </a:lnTo>
                                <a:lnTo>
                                  <a:pt x="323645" y="1505202"/>
                                </a:lnTo>
                                <a:lnTo>
                                  <a:pt x="323890" y="1505193"/>
                                </a:lnTo>
                                <a:lnTo>
                                  <a:pt x="324136" y="1505185"/>
                                </a:lnTo>
                                <a:lnTo>
                                  <a:pt x="324381" y="1505176"/>
                                </a:lnTo>
                                <a:lnTo>
                                  <a:pt x="324627" y="1505168"/>
                                </a:lnTo>
                                <a:lnTo>
                                  <a:pt x="324873" y="1505159"/>
                                </a:lnTo>
                                <a:lnTo>
                                  <a:pt x="325118" y="1505151"/>
                                </a:lnTo>
                                <a:lnTo>
                                  <a:pt x="325364" y="1505142"/>
                                </a:lnTo>
                                <a:lnTo>
                                  <a:pt x="325609" y="1505134"/>
                                </a:lnTo>
                                <a:lnTo>
                                  <a:pt x="325855" y="1505125"/>
                                </a:lnTo>
                                <a:lnTo>
                                  <a:pt x="326100" y="1505117"/>
                                </a:lnTo>
                                <a:lnTo>
                                  <a:pt x="326346" y="1505108"/>
                                </a:lnTo>
                                <a:lnTo>
                                  <a:pt x="326591" y="1505100"/>
                                </a:lnTo>
                                <a:lnTo>
                                  <a:pt x="326837" y="1505091"/>
                                </a:lnTo>
                                <a:lnTo>
                                  <a:pt x="327083" y="1505082"/>
                                </a:lnTo>
                                <a:lnTo>
                                  <a:pt x="327328" y="1505074"/>
                                </a:lnTo>
                                <a:lnTo>
                                  <a:pt x="327574" y="1505065"/>
                                </a:lnTo>
                                <a:lnTo>
                                  <a:pt x="327819" y="1505056"/>
                                </a:lnTo>
                                <a:lnTo>
                                  <a:pt x="328065" y="1505047"/>
                                </a:lnTo>
                                <a:lnTo>
                                  <a:pt x="328310" y="1505039"/>
                                </a:lnTo>
                                <a:lnTo>
                                  <a:pt x="328556" y="1505030"/>
                                </a:lnTo>
                                <a:lnTo>
                                  <a:pt x="328802" y="1505021"/>
                                </a:lnTo>
                                <a:lnTo>
                                  <a:pt x="329047" y="1505012"/>
                                </a:lnTo>
                                <a:lnTo>
                                  <a:pt x="329293" y="1505004"/>
                                </a:lnTo>
                                <a:lnTo>
                                  <a:pt x="329538" y="1504995"/>
                                </a:lnTo>
                                <a:lnTo>
                                  <a:pt x="329784" y="1504986"/>
                                </a:lnTo>
                                <a:lnTo>
                                  <a:pt x="330029" y="1504977"/>
                                </a:lnTo>
                                <a:lnTo>
                                  <a:pt x="330275" y="1504968"/>
                                </a:lnTo>
                                <a:lnTo>
                                  <a:pt x="330520" y="1504959"/>
                                </a:lnTo>
                                <a:lnTo>
                                  <a:pt x="330766" y="1504950"/>
                                </a:lnTo>
                                <a:lnTo>
                                  <a:pt x="331012" y="1504941"/>
                                </a:lnTo>
                                <a:lnTo>
                                  <a:pt x="331257" y="1504932"/>
                                </a:lnTo>
                                <a:lnTo>
                                  <a:pt x="331503" y="1504923"/>
                                </a:lnTo>
                                <a:lnTo>
                                  <a:pt x="331748" y="1504914"/>
                                </a:lnTo>
                                <a:lnTo>
                                  <a:pt x="331994" y="1504905"/>
                                </a:lnTo>
                                <a:lnTo>
                                  <a:pt x="332239" y="1504896"/>
                                </a:lnTo>
                                <a:lnTo>
                                  <a:pt x="332485" y="1504887"/>
                                </a:lnTo>
                                <a:lnTo>
                                  <a:pt x="332730" y="1504878"/>
                                </a:lnTo>
                                <a:lnTo>
                                  <a:pt x="332976" y="1504869"/>
                                </a:lnTo>
                                <a:lnTo>
                                  <a:pt x="333222" y="1504860"/>
                                </a:lnTo>
                                <a:lnTo>
                                  <a:pt x="333467" y="1504851"/>
                                </a:lnTo>
                                <a:lnTo>
                                  <a:pt x="333713" y="1504841"/>
                                </a:lnTo>
                                <a:lnTo>
                                  <a:pt x="333958" y="1504832"/>
                                </a:lnTo>
                                <a:lnTo>
                                  <a:pt x="334204" y="1504823"/>
                                </a:lnTo>
                                <a:lnTo>
                                  <a:pt x="334449" y="1504814"/>
                                </a:lnTo>
                                <a:lnTo>
                                  <a:pt x="334695" y="1504804"/>
                                </a:lnTo>
                                <a:lnTo>
                                  <a:pt x="334940" y="1504795"/>
                                </a:lnTo>
                                <a:lnTo>
                                  <a:pt x="335186" y="1504786"/>
                                </a:lnTo>
                                <a:lnTo>
                                  <a:pt x="335432" y="1504777"/>
                                </a:lnTo>
                                <a:lnTo>
                                  <a:pt x="335677" y="1504767"/>
                                </a:lnTo>
                                <a:lnTo>
                                  <a:pt x="335923" y="1504758"/>
                                </a:lnTo>
                                <a:lnTo>
                                  <a:pt x="336168" y="1504748"/>
                                </a:lnTo>
                                <a:lnTo>
                                  <a:pt x="336414" y="1504739"/>
                                </a:lnTo>
                                <a:lnTo>
                                  <a:pt x="336659" y="1504730"/>
                                </a:lnTo>
                                <a:lnTo>
                                  <a:pt x="336905" y="1504720"/>
                                </a:lnTo>
                                <a:lnTo>
                                  <a:pt x="337150" y="1504711"/>
                                </a:lnTo>
                                <a:lnTo>
                                  <a:pt x="337396" y="1504701"/>
                                </a:lnTo>
                                <a:lnTo>
                                  <a:pt x="337642" y="1504692"/>
                                </a:lnTo>
                                <a:lnTo>
                                  <a:pt x="337887" y="1504682"/>
                                </a:lnTo>
                                <a:lnTo>
                                  <a:pt x="338133" y="1504673"/>
                                </a:lnTo>
                                <a:lnTo>
                                  <a:pt x="338378" y="1504663"/>
                                </a:lnTo>
                                <a:lnTo>
                                  <a:pt x="338624" y="1504653"/>
                                </a:lnTo>
                                <a:lnTo>
                                  <a:pt x="338869" y="1504644"/>
                                </a:lnTo>
                                <a:lnTo>
                                  <a:pt x="339115" y="1504634"/>
                                </a:lnTo>
                                <a:lnTo>
                                  <a:pt x="339361" y="1504625"/>
                                </a:lnTo>
                                <a:lnTo>
                                  <a:pt x="339606" y="1504615"/>
                                </a:lnTo>
                                <a:lnTo>
                                  <a:pt x="339852" y="1504605"/>
                                </a:lnTo>
                                <a:lnTo>
                                  <a:pt x="340097" y="1504595"/>
                                </a:lnTo>
                                <a:lnTo>
                                  <a:pt x="340343" y="1504586"/>
                                </a:lnTo>
                                <a:lnTo>
                                  <a:pt x="340588" y="1504576"/>
                                </a:lnTo>
                                <a:lnTo>
                                  <a:pt x="340834" y="1504566"/>
                                </a:lnTo>
                                <a:lnTo>
                                  <a:pt x="341079" y="1504556"/>
                                </a:lnTo>
                                <a:lnTo>
                                  <a:pt x="341325" y="1504547"/>
                                </a:lnTo>
                                <a:lnTo>
                                  <a:pt x="341571" y="1504537"/>
                                </a:lnTo>
                                <a:lnTo>
                                  <a:pt x="341816" y="1504527"/>
                                </a:lnTo>
                                <a:lnTo>
                                  <a:pt x="342062" y="1504517"/>
                                </a:lnTo>
                                <a:lnTo>
                                  <a:pt x="342307" y="1504507"/>
                                </a:lnTo>
                                <a:lnTo>
                                  <a:pt x="342553" y="1504497"/>
                                </a:lnTo>
                                <a:lnTo>
                                  <a:pt x="342798" y="1504487"/>
                                </a:lnTo>
                                <a:lnTo>
                                  <a:pt x="343044" y="1504477"/>
                                </a:lnTo>
                                <a:lnTo>
                                  <a:pt x="343289" y="1504467"/>
                                </a:lnTo>
                                <a:lnTo>
                                  <a:pt x="343535" y="1504457"/>
                                </a:lnTo>
                                <a:lnTo>
                                  <a:pt x="343781" y="1504447"/>
                                </a:lnTo>
                                <a:lnTo>
                                  <a:pt x="344026" y="1504437"/>
                                </a:lnTo>
                                <a:lnTo>
                                  <a:pt x="344272" y="1504427"/>
                                </a:lnTo>
                                <a:lnTo>
                                  <a:pt x="344517" y="1504417"/>
                                </a:lnTo>
                                <a:lnTo>
                                  <a:pt x="344763" y="1504407"/>
                                </a:lnTo>
                                <a:lnTo>
                                  <a:pt x="345008" y="1504396"/>
                                </a:lnTo>
                                <a:lnTo>
                                  <a:pt x="345254" y="1504386"/>
                                </a:lnTo>
                                <a:lnTo>
                                  <a:pt x="345499" y="1504376"/>
                                </a:lnTo>
                                <a:lnTo>
                                  <a:pt x="345745" y="1504366"/>
                                </a:lnTo>
                                <a:lnTo>
                                  <a:pt x="345991" y="1504356"/>
                                </a:lnTo>
                                <a:lnTo>
                                  <a:pt x="346236" y="1504345"/>
                                </a:lnTo>
                                <a:lnTo>
                                  <a:pt x="346482" y="1504335"/>
                                </a:lnTo>
                                <a:lnTo>
                                  <a:pt x="346727" y="1504325"/>
                                </a:lnTo>
                                <a:lnTo>
                                  <a:pt x="346973" y="1504314"/>
                                </a:lnTo>
                                <a:lnTo>
                                  <a:pt x="347218" y="1504304"/>
                                </a:lnTo>
                                <a:lnTo>
                                  <a:pt x="347464" y="1504294"/>
                                </a:lnTo>
                                <a:lnTo>
                                  <a:pt x="347709" y="1504283"/>
                                </a:lnTo>
                                <a:lnTo>
                                  <a:pt x="347955" y="1504273"/>
                                </a:lnTo>
                                <a:lnTo>
                                  <a:pt x="348201" y="1504262"/>
                                </a:lnTo>
                                <a:lnTo>
                                  <a:pt x="348446" y="1504252"/>
                                </a:lnTo>
                                <a:lnTo>
                                  <a:pt x="348692" y="1504241"/>
                                </a:lnTo>
                                <a:lnTo>
                                  <a:pt x="348937" y="1504231"/>
                                </a:lnTo>
                                <a:lnTo>
                                  <a:pt x="349183" y="1504220"/>
                                </a:lnTo>
                                <a:lnTo>
                                  <a:pt x="349428" y="1504210"/>
                                </a:lnTo>
                                <a:lnTo>
                                  <a:pt x="349674" y="1504199"/>
                                </a:lnTo>
                                <a:lnTo>
                                  <a:pt x="349919" y="1504189"/>
                                </a:lnTo>
                                <a:lnTo>
                                  <a:pt x="350165" y="1504178"/>
                                </a:lnTo>
                                <a:lnTo>
                                  <a:pt x="350411" y="1504167"/>
                                </a:lnTo>
                                <a:lnTo>
                                  <a:pt x="350656" y="1504157"/>
                                </a:lnTo>
                                <a:lnTo>
                                  <a:pt x="350902" y="1504146"/>
                                </a:lnTo>
                                <a:lnTo>
                                  <a:pt x="351147" y="1504135"/>
                                </a:lnTo>
                                <a:lnTo>
                                  <a:pt x="351393" y="1504124"/>
                                </a:lnTo>
                                <a:lnTo>
                                  <a:pt x="351638" y="1504114"/>
                                </a:lnTo>
                                <a:lnTo>
                                  <a:pt x="351884" y="1504103"/>
                                </a:lnTo>
                                <a:lnTo>
                                  <a:pt x="352130" y="1504092"/>
                                </a:lnTo>
                                <a:lnTo>
                                  <a:pt x="352375" y="1504081"/>
                                </a:lnTo>
                                <a:lnTo>
                                  <a:pt x="352621" y="1504070"/>
                                </a:lnTo>
                                <a:lnTo>
                                  <a:pt x="352866" y="1504059"/>
                                </a:lnTo>
                                <a:lnTo>
                                  <a:pt x="353112" y="1504049"/>
                                </a:lnTo>
                                <a:lnTo>
                                  <a:pt x="353357" y="1504038"/>
                                </a:lnTo>
                                <a:lnTo>
                                  <a:pt x="353603" y="1504027"/>
                                </a:lnTo>
                                <a:lnTo>
                                  <a:pt x="353848" y="1504016"/>
                                </a:lnTo>
                                <a:lnTo>
                                  <a:pt x="354094" y="1504005"/>
                                </a:lnTo>
                                <a:lnTo>
                                  <a:pt x="354340" y="1503994"/>
                                </a:lnTo>
                                <a:lnTo>
                                  <a:pt x="354585" y="1503983"/>
                                </a:lnTo>
                                <a:lnTo>
                                  <a:pt x="354831" y="1503971"/>
                                </a:lnTo>
                                <a:lnTo>
                                  <a:pt x="355076" y="1503960"/>
                                </a:lnTo>
                                <a:lnTo>
                                  <a:pt x="355322" y="1503949"/>
                                </a:lnTo>
                                <a:lnTo>
                                  <a:pt x="355567" y="1503938"/>
                                </a:lnTo>
                                <a:lnTo>
                                  <a:pt x="355813" y="1503927"/>
                                </a:lnTo>
                                <a:lnTo>
                                  <a:pt x="356058" y="1503916"/>
                                </a:lnTo>
                                <a:lnTo>
                                  <a:pt x="356304" y="1503904"/>
                                </a:lnTo>
                                <a:lnTo>
                                  <a:pt x="356550" y="1503893"/>
                                </a:lnTo>
                                <a:lnTo>
                                  <a:pt x="356795" y="1503882"/>
                                </a:lnTo>
                                <a:lnTo>
                                  <a:pt x="357041" y="1503871"/>
                                </a:lnTo>
                                <a:lnTo>
                                  <a:pt x="357286" y="1503859"/>
                                </a:lnTo>
                                <a:lnTo>
                                  <a:pt x="357532" y="1503848"/>
                                </a:lnTo>
                                <a:lnTo>
                                  <a:pt x="357777" y="1503837"/>
                                </a:lnTo>
                                <a:lnTo>
                                  <a:pt x="358023" y="1503825"/>
                                </a:lnTo>
                                <a:lnTo>
                                  <a:pt x="358268" y="1503814"/>
                                </a:lnTo>
                                <a:lnTo>
                                  <a:pt x="358514" y="1503802"/>
                                </a:lnTo>
                                <a:lnTo>
                                  <a:pt x="358760" y="1503791"/>
                                </a:lnTo>
                                <a:lnTo>
                                  <a:pt x="359005" y="1503779"/>
                                </a:lnTo>
                                <a:lnTo>
                                  <a:pt x="359251" y="1503768"/>
                                </a:lnTo>
                                <a:lnTo>
                                  <a:pt x="359496" y="1503756"/>
                                </a:lnTo>
                                <a:lnTo>
                                  <a:pt x="359742" y="1503745"/>
                                </a:lnTo>
                                <a:lnTo>
                                  <a:pt x="359987" y="1503733"/>
                                </a:lnTo>
                                <a:lnTo>
                                  <a:pt x="360233" y="1503721"/>
                                </a:lnTo>
                                <a:lnTo>
                                  <a:pt x="360478" y="1503710"/>
                                </a:lnTo>
                                <a:lnTo>
                                  <a:pt x="360724" y="1503698"/>
                                </a:lnTo>
                                <a:lnTo>
                                  <a:pt x="360970" y="1503686"/>
                                </a:lnTo>
                                <a:lnTo>
                                  <a:pt x="361215" y="1503675"/>
                                </a:lnTo>
                                <a:lnTo>
                                  <a:pt x="361461" y="1503663"/>
                                </a:lnTo>
                                <a:lnTo>
                                  <a:pt x="361706" y="1503651"/>
                                </a:lnTo>
                                <a:lnTo>
                                  <a:pt x="361952" y="1503639"/>
                                </a:lnTo>
                                <a:lnTo>
                                  <a:pt x="362197" y="1503627"/>
                                </a:lnTo>
                                <a:lnTo>
                                  <a:pt x="362443" y="1503616"/>
                                </a:lnTo>
                                <a:lnTo>
                                  <a:pt x="362689" y="1503604"/>
                                </a:lnTo>
                                <a:lnTo>
                                  <a:pt x="362934" y="1503592"/>
                                </a:lnTo>
                                <a:lnTo>
                                  <a:pt x="363180" y="1503580"/>
                                </a:lnTo>
                                <a:lnTo>
                                  <a:pt x="363425" y="1503568"/>
                                </a:lnTo>
                                <a:lnTo>
                                  <a:pt x="363671" y="1503556"/>
                                </a:lnTo>
                                <a:lnTo>
                                  <a:pt x="363916" y="1503544"/>
                                </a:lnTo>
                                <a:lnTo>
                                  <a:pt x="364162" y="1503532"/>
                                </a:lnTo>
                                <a:lnTo>
                                  <a:pt x="364407" y="1503520"/>
                                </a:lnTo>
                                <a:lnTo>
                                  <a:pt x="364653" y="1503508"/>
                                </a:lnTo>
                                <a:lnTo>
                                  <a:pt x="364899" y="1503495"/>
                                </a:lnTo>
                                <a:lnTo>
                                  <a:pt x="365144" y="1503483"/>
                                </a:lnTo>
                                <a:lnTo>
                                  <a:pt x="365390" y="1503471"/>
                                </a:lnTo>
                                <a:lnTo>
                                  <a:pt x="365635" y="1503459"/>
                                </a:lnTo>
                                <a:lnTo>
                                  <a:pt x="365881" y="1503447"/>
                                </a:lnTo>
                                <a:lnTo>
                                  <a:pt x="366126" y="1503434"/>
                                </a:lnTo>
                                <a:lnTo>
                                  <a:pt x="366372" y="1503422"/>
                                </a:lnTo>
                                <a:lnTo>
                                  <a:pt x="366617" y="1503410"/>
                                </a:lnTo>
                                <a:lnTo>
                                  <a:pt x="366863" y="1503398"/>
                                </a:lnTo>
                                <a:lnTo>
                                  <a:pt x="367109" y="1503385"/>
                                </a:lnTo>
                                <a:lnTo>
                                  <a:pt x="367354" y="1503373"/>
                                </a:lnTo>
                                <a:lnTo>
                                  <a:pt x="367600" y="1503360"/>
                                </a:lnTo>
                                <a:lnTo>
                                  <a:pt x="367845" y="1503348"/>
                                </a:lnTo>
                                <a:lnTo>
                                  <a:pt x="368091" y="1503335"/>
                                </a:lnTo>
                                <a:lnTo>
                                  <a:pt x="368336" y="1503323"/>
                                </a:lnTo>
                                <a:lnTo>
                                  <a:pt x="368582" y="1503310"/>
                                </a:lnTo>
                                <a:lnTo>
                                  <a:pt x="368827" y="1503298"/>
                                </a:lnTo>
                                <a:lnTo>
                                  <a:pt x="369073" y="1503285"/>
                                </a:lnTo>
                                <a:lnTo>
                                  <a:pt x="369319" y="1503273"/>
                                </a:lnTo>
                                <a:lnTo>
                                  <a:pt x="369564" y="1503260"/>
                                </a:lnTo>
                                <a:lnTo>
                                  <a:pt x="369810" y="1503247"/>
                                </a:lnTo>
                                <a:lnTo>
                                  <a:pt x="370055" y="1503235"/>
                                </a:lnTo>
                                <a:lnTo>
                                  <a:pt x="370301" y="1503222"/>
                                </a:lnTo>
                                <a:lnTo>
                                  <a:pt x="370546" y="1503209"/>
                                </a:lnTo>
                                <a:lnTo>
                                  <a:pt x="370792" y="1503196"/>
                                </a:lnTo>
                                <a:lnTo>
                                  <a:pt x="371037" y="1503184"/>
                                </a:lnTo>
                                <a:lnTo>
                                  <a:pt x="371283" y="1503171"/>
                                </a:lnTo>
                                <a:lnTo>
                                  <a:pt x="371529" y="1503158"/>
                                </a:lnTo>
                                <a:lnTo>
                                  <a:pt x="371774" y="1503145"/>
                                </a:lnTo>
                                <a:lnTo>
                                  <a:pt x="372020" y="1503132"/>
                                </a:lnTo>
                                <a:lnTo>
                                  <a:pt x="372265" y="1503119"/>
                                </a:lnTo>
                                <a:lnTo>
                                  <a:pt x="372511" y="1503106"/>
                                </a:lnTo>
                                <a:lnTo>
                                  <a:pt x="372756" y="1503093"/>
                                </a:lnTo>
                                <a:lnTo>
                                  <a:pt x="373002" y="1503080"/>
                                </a:lnTo>
                                <a:lnTo>
                                  <a:pt x="373247" y="1503067"/>
                                </a:lnTo>
                                <a:lnTo>
                                  <a:pt x="373493" y="1503054"/>
                                </a:lnTo>
                                <a:lnTo>
                                  <a:pt x="373739" y="1503041"/>
                                </a:lnTo>
                                <a:lnTo>
                                  <a:pt x="373984" y="1503028"/>
                                </a:lnTo>
                                <a:lnTo>
                                  <a:pt x="374230" y="1503015"/>
                                </a:lnTo>
                                <a:lnTo>
                                  <a:pt x="374475" y="1503002"/>
                                </a:lnTo>
                                <a:lnTo>
                                  <a:pt x="374721" y="1502988"/>
                                </a:lnTo>
                                <a:lnTo>
                                  <a:pt x="374966" y="1502975"/>
                                </a:lnTo>
                                <a:lnTo>
                                  <a:pt x="375212" y="1502962"/>
                                </a:lnTo>
                                <a:lnTo>
                                  <a:pt x="375458" y="1502948"/>
                                </a:lnTo>
                                <a:lnTo>
                                  <a:pt x="375703" y="1502935"/>
                                </a:lnTo>
                                <a:lnTo>
                                  <a:pt x="375949" y="1502922"/>
                                </a:lnTo>
                                <a:lnTo>
                                  <a:pt x="376194" y="1502908"/>
                                </a:lnTo>
                                <a:lnTo>
                                  <a:pt x="376440" y="1502895"/>
                                </a:lnTo>
                                <a:lnTo>
                                  <a:pt x="376685" y="1502881"/>
                                </a:lnTo>
                                <a:lnTo>
                                  <a:pt x="376931" y="1502868"/>
                                </a:lnTo>
                                <a:lnTo>
                                  <a:pt x="377176" y="1502854"/>
                                </a:lnTo>
                                <a:lnTo>
                                  <a:pt x="377422" y="1502841"/>
                                </a:lnTo>
                                <a:lnTo>
                                  <a:pt x="377668" y="1502827"/>
                                </a:lnTo>
                                <a:lnTo>
                                  <a:pt x="377913" y="1502814"/>
                                </a:lnTo>
                                <a:lnTo>
                                  <a:pt x="378159" y="1502800"/>
                                </a:lnTo>
                                <a:lnTo>
                                  <a:pt x="378404" y="1502786"/>
                                </a:lnTo>
                                <a:lnTo>
                                  <a:pt x="378650" y="1502773"/>
                                </a:lnTo>
                                <a:lnTo>
                                  <a:pt x="378895" y="1502759"/>
                                </a:lnTo>
                                <a:lnTo>
                                  <a:pt x="379141" y="1502745"/>
                                </a:lnTo>
                                <a:lnTo>
                                  <a:pt x="379386" y="1502732"/>
                                </a:lnTo>
                                <a:lnTo>
                                  <a:pt x="379632" y="1502718"/>
                                </a:lnTo>
                                <a:lnTo>
                                  <a:pt x="379878" y="1502704"/>
                                </a:lnTo>
                                <a:lnTo>
                                  <a:pt x="380123" y="1502690"/>
                                </a:lnTo>
                                <a:lnTo>
                                  <a:pt x="380369" y="1502676"/>
                                </a:lnTo>
                                <a:lnTo>
                                  <a:pt x="380614" y="1502662"/>
                                </a:lnTo>
                                <a:lnTo>
                                  <a:pt x="380860" y="1502648"/>
                                </a:lnTo>
                                <a:lnTo>
                                  <a:pt x="381105" y="1502634"/>
                                </a:lnTo>
                                <a:lnTo>
                                  <a:pt x="381351" y="1502620"/>
                                </a:lnTo>
                                <a:lnTo>
                                  <a:pt x="381596" y="1502606"/>
                                </a:lnTo>
                                <a:lnTo>
                                  <a:pt x="381842" y="1502592"/>
                                </a:lnTo>
                                <a:lnTo>
                                  <a:pt x="382088" y="1502578"/>
                                </a:lnTo>
                                <a:lnTo>
                                  <a:pt x="382333" y="1502564"/>
                                </a:lnTo>
                                <a:lnTo>
                                  <a:pt x="382579" y="1502550"/>
                                </a:lnTo>
                                <a:lnTo>
                                  <a:pt x="382824" y="1502535"/>
                                </a:lnTo>
                                <a:lnTo>
                                  <a:pt x="383070" y="1502521"/>
                                </a:lnTo>
                                <a:lnTo>
                                  <a:pt x="383315" y="1502507"/>
                                </a:lnTo>
                                <a:lnTo>
                                  <a:pt x="383561" y="1502493"/>
                                </a:lnTo>
                                <a:lnTo>
                                  <a:pt x="383806" y="1502478"/>
                                </a:lnTo>
                                <a:lnTo>
                                  <a:pt x="384052" y="1502464"/>
                                </a:lnTo>
                                <a:lnTo>
                                  <a:pt x="384298" y="1502450"/>
                                </a:lnTo>
                                <a:lnTo>
                                  <a:pt x="384543" y="1502435"/>
                                </a:lnTo>
                                <a:lnTo>
                                  <a:pt x="384789" y="1502421"/>
                                </a:lnTo>
                                <a:lnTo>
                                  <a:pt x="385034" y="1502406"/>
                                </a:lnTo>
                                <a:lnTo>
                                  <a:pt x="385280" y="1502392"/>
                                </a:lnTo>
                                <a:lnTo>
                                  <a:pt x="385525" y="1502377"/>
                                </a:lnTo>
                                <a:lnTo>
                                  <a:pt x="385771" y="1502363"/>
                                </a:lnTo>
                                <a:lnTo>
                                  <a:pt x="386017" y="1502348"/>
                                </a:lnTo>
                                <a:lnTo>
                                  <a:pt x="386262" y="1502333"/>
                                </a:lnTo>
                                <a:lnTo>
                                  <a:pt x="386508" y="1502319"/>
                                </a:lnTo>
                                <a:lnTo>
                                  <a:pt x="386753" y="1502304"/>
                                </a:lnTo>
                                <a:lnTo>
                                  <a:pt x="386999" y="1502289"/>
                                </a:lnTo>
                                <a:lnTo>
                                  <a:pt x="387244" y="1502274"/>
                                </a:lnTo>
                                <a:lnTo>
                                  <a:pt x="387490" y="1502260"/>
                                </a:lnTo>
                                <a:lnTo>
                                  <a:pt x="387735" y="1502245"/>
                                </a:lnTo>
                                <a:lnTo>
                                  <a:pt x="387981" y="1502230"/>
                                </a:lnTo>
                                <a:lnTo>
                                  <a:pt x="388227" y="1502215"/>
                                </a:lnTo>
                                <a:lnTo>
                                  <a:pt x="388472" y="1502200"/>
                                </a:lnTo>
                                <a:lnTo>
                                  <a:pt x="388718" y="1502185"/>
                                </a:lnTo>
                                <a:lnTo>
                                  <a:pt x="388963" y="1502170"/>
                                </a:lnTo>
                                <a:lnTo>
                                  <a:pt x="389209" y="1502155"/>
                                </a:lnTo>
                                <a:lnTo>
                                  <a:pt x="389454" y="1502140"/>
                                </a:lnTo>
                                <a:lnTo>
                                  <a:pt x="389700" y="1502125"/>
                                </a:lnTo>
                                <a:lnTo>
                                  <a:pt x="389945" y="1502110"/>
                                </a:lnTo>
                                <a:lnTo>
                                  <a:pt x="390191" y="1502095"/>
                                </a:lnTo>
                                <a:lnTo>
                                  <a:pt x="390437" y="1502080"/>
                                </a:lnTo>
                                <a:lnTo>
                                  <a:pt x="390682" y="1502064"/>
                                </a:lnTo>
                                <a:lnTo>
                                  <a:pt x="390928" y="1502049"/>
                                </a:lnTo>
                                <a:lnTo>
                                  <a:pt x="391173" y="1502034"/>
                                </a:lnTo>
                                <a:lnTo>
                                  <a:pt x="391419" y="1502018"/>
                                </a:lnTo>
                                <a:lnTo>
                                  <a:pt x="391664" y="1502003"/>
                                </a:lnTo>
                                <a:lnTo>
                                  <a:pt x="391910" y="1501988"/>
                                </a:lnTo>
                                <a:lnTo>
                                  <a:pt x="392155" y="1501972"/>
                                </a:lnTo>
                                <a:lnTo>
                                  <a:pt x="392401" y="1501957"/>
                                </a:lnTo>
                                <a:lnTo>
                                  <a:pt x="392647" y="1501941"/>
                                </a:lnTo>
                                <a:lnTo>
                                  <a:pt x="392892" y="1501926"/>
                                </a:lnTo>
                                <a:lnTo>
                                  <a:pt x="393138" y="1501910"/>
                                </a:lnTo>
                                <a:lnTo>
                                  <a:pt x="393383" y="1501895"/>
                                </a:lnTo>
                                <a:lnTo>
                                  <a:pt x="393629" y="1501879"/>
                                </a:lnTo>
                                <a:lnTo>
                                  <a:pt x="393874" y="1501863"/>
                                </a:lnTo>
                                <a:lnTo>
                                  <a:pt x="394120" y="1501848"/>
                                </a:lnTo>
                                <a:lnTo>
                                  <a:pt x="394365" y="1501832"/>
                                </a:lnTo>
                                <a:lnTo>
                                  <a:pt x="394611" y="1501816"/>
                                </a:lnTo>
                                <a:lnTo>
                                  <a:pt x="394857" y="1501800"/>
                                </a:lnTo>
                                <a:lnTo>
                                  <a:pt x="395102" y="1501785"/>
                                </a:lnTo>
                                <a:lnTo>
                                  <a:pt x="395348" y="1501769"/>
                                </a:lnTo>
                                <a:lnTo>
                                  <a:pt x="395593" y="1501753"/>
                                </a:lnTo>
                                <a:lnTo>
                                  <a:pt x="395839" y="1501737"/>
                                </a:lnTo>
                                <a:lnTo>
                                  <a:pt x="396084" y="1501721"/>
                                </a:lnTo>
                                <a:lnTo>
                                  <a:pt x="396330" y="1501705"/>
                                </a:lnTo>
                                <a:lnTo>
                                  <a:pt x="396575" y="1501689"/>
                                </a:lnTo>
                                <a:lnTo>
                                  <a:pt x="396821" y="1501673"/>
                                </a:lnTo>
                                <a:lnTo>
                                  <a:pt x="397067" y="1501657"/>
                                </a:lnTo>
                                <a:lnTo>
                                  <a:pt x="397312" y="1501641"/>
                                </a:lnTo>
                                <a:lnTo>
                                  <a:pt x="397558" y="1501625"/>
                                </a:lnTo>
                                <a:lnTo>
                                  <a:pt x="397803" y="1501608"/>
                                </a:lnTo>
                                <a:lnTo>
                                  <a:pt x="398049" y="1501592"/>
                                </a:lnTo>
                                <a:lnTo>
                                  <a:pt x="398294" y="1501576"/>
                                </a:lnTo>
                                <a:lnTo>
                                  <a:pt x="398540" y="1501559"/>
                                </a:lnTo>
                                <a:lnTo>
                                  <a:pt x="398786" y="1501543"/>
                                </a:lnTo>
                                <a:lnTo>
                                  <a:pt x="399031" y="1501527"/>
                                </a:lnTo>
                                <a:lnTo>
                                  <a:pt x="399277" y="1501510"/>
                                </a:lnTo>
                                <a:lnTo>
                                  <a:pt x="399522" y="1501494"/>
                                </a:lnTo>
                                <a:lnTo>
                                  <a:pt x="399768" y="1501477"/>
                                </a:lnTo>
                                <a:lnTo>
                                  <a:pt x="400013" y="1501461"/>
                                </a:lnTo>
                                <a:lnTo>
                                  <a:pt x="400259" y="1501444"/>
                                </a:lnTo>
                                <a:lnTo>
                                  <a:pt x="400504" y="1501428"/>
                                </a:lnTo>
                                <a:lnTo>
                                  <a:pt x="400750" y="1501411"/>
                                </a:lnTo>
                                <a:lnTo>
                                  <a:pt x="400996" y="1501394"/>
                                </a:lnTo>
                                <a:lnTo>
                                  <a:pt x="401241" y="1501378"/>
                                </a:lnTo>
                                <a:lnTo>
                                  <a:pt x="401487" y="1501361"/>
                                </a:lnTo>
                                <a:lnTo>
                                  <a:pt x="401732" y="1501344"/>
                                </a:lnTo>
                                <a:lnTo>
                                  <a:pt x="401978" y="1501327"/>
                                </a:lnTo>
                                <a:lnTo>
                                  <a:pt x="402223" y="1501311"/>
                                </a:lnTo>
                                <a:lnTo>
                                  <a:pt x="402469" y="1501294"/>
                                </a:lnTo>
                                <a:lnTo>
                                  <a:pt x="402714" y="1501277"/>
                                </a:lnTo>
                                <a:lnTo>
                                  <a:pt x="402960" y="1501260"/>
                                </a:lnTo>
                                <a:lnTo>
                                  <a:pt x="403206" y="1501243"/>
                                </a:lnTo>
                                <a:lnTo>
                                  <a:pt x="403451" y="1501226"/>
                                </a:lnTo>
                                <a:lnTo>
                                  <a:pt x="403697" y="1501209"/>
                                </a:lnTo>
                                <a:lnTo>
                                  <a:pt x="403942" y="1501192"/>
                                </a:lnTo>
                                <a:lnTo>
                                  <a:pt x="404188" y="1501175"/>
                                </a:lnTo>
                                <a:lnTo>
                                  <a:pt x="404433" y="1501157"/>
                                </a:lnTo>
                                <a:lnTo>
                                  <a:pt x="404679" y="1501140"/>
                                </a:lnTo>
                                <a:lnTo>
                                  <a:pt x="404924" y="1501123"/>
                                </a:lnTo>
                                <a:lnTo>
                                  <a:pt x="405170" y="1501106"/>
                                </a:lnTo>
                                <a:lnTo>
                                  <a:pt x="405416" y="1501088"/>
                                </a:lnTo>
                                <a:lnTo>
                                  <a:pt x="405661" y="1501071"/>
                                </a:lnTo>
                                <a:lnTo>
                                  <a:pt x="405907" y="1501054"/>
                                </a:lnTo>
                                <a:lnTo>
                                  <a:pt x="406152" y="1501036"/>
                                </a:lnTo>
                                <a:lnTo>
                                  <a:pt x="406398" y="1501019"/>
                                </a:lnTo>
                                <a:lnTo>
                                  <a:pt x="406643" y="1501001"/>
                                </a:lnTo>
                                <a:lnTo>
                                  <a:pt x="406889" y="1500984"/>
                                </a:lnTo>
                                <a:lnTo>
                                  <a:pt x="407134" y="1500966"/>
                                </a:lnTo>
                                <a:lnTo>
                                  <a:pt x="407380" y="1500948"/>
                                </a:lnTo>
                                <a:lnTo>
                                  <a:pt x="407626" y="1500931"/>
                                </a:lnTo>
                                <a:lnTo>
                                  <a:pt x="407871" y="1500913"/>
                                </a:lnTo>
                                <a:lnTo>
                                  <a:pt x="408117" y="1500895"/>
                                </a:lnTo>
                                <a:lnTo>
                                  <a:pt x="408362" y="1500878"/>
                                </a:lnTo>
                                <a:lnTo>
                                  <a:pt x="408608" y="1500860"/>
                                </a:lnTo>
                                <a:lnTo>
                                  <a:pt x="408853" y="1500842"/>
                                </a:lnTo>
                                <a:lnTo>
                                  <a:pt x="409099" y="1500824"/>
                                </a:lnTo>
                                <a:lnTo>
                                  <a:pt x="409345" y="1500806"/>
                                </a:lnTo>
                                <a:lnTo>
                                  <a:pt x="409590" y="1500788"/>
                                </a:lnTo>
                                <a:lnTo>
                                  <a:pt x="409836" y="1500770"/>
                                </a:lnTo>
                                <a:lnTo>
                                  <a:pt x="410081" y="1500752"/>
                                </a:lnTo>
                                <a:lnTo>
                                  <a:pt x="410327" y="1500734"/>
                                </a:lnTo>
                                <a:lnTo>
                                  <a:pt x="410572" y="1500716"/>
                                </a:lnTo>
                                <a:lnTo>
                                  <a:pt x="410818" y="1500698"/>
                                </a:lnTo>
                                <a:lnTo>
                                  <a:pt x="411063" y="1500680"/>
                                </a:lnTo>
                                <a:lnTo>
                                  <a:pt x="411309" y="1500661"/>
                                </a:lnTo>
                                <a:lnTo>
                                  <a:pt x="411555" y="1500643"/>
                                </a:lnTo>
                                <a:lnTo>
                                  <a:pt x="411800" y="1500625"/>
                                </a:lnTo>
                                <a:lnTo>
                                  <a:pt x="412046" y="1500606"/>
                                </a:lnTo>
                                <a:lnTo>
                                  <a:pt x="412291" y="1500588"/>
                                </a:lnTo>
                                <a:lnTo>
                                  <a:pt x="412537" y="1500570"/>
                                </a:lnTo>
                                <a:lnTo>
                                  <a:pt x="412782" y="1500551"/>
                                </a:lnTo>
                                <a:lnTo>
                                  <a:pt x="413028" y="1500533"/>
                                </a:lnTo>
                                <a:lnTo>
                                  <a:pt x="413273" y="1500514"/>
                                </a:lnTo>
                                <a:lnTo>
                                  <a:pt x="413519" y="1500496"/>
                                </a:lnTo>
                                <a:lnTo>
                                  <a:pt x="413765" y="1500477"/>
                                </a:lnTo>
                                <a:lnTo>
                                  <a:pt x="414010" y="1500458"/>
                                </a:lnTo>
                                <a:lnTo>
                                  <a:pt x="414256" y="1500440"/>
                                </a:lnTo>
                                <a:lnTo>
                                  <a:pt x="414501" y="1500421"/>
                                </a:lnTo>
                                <a:lnTo>
                                  <a:pt x="414747" y="1500402"/>
                                </a:lnTo>
                                <a:lnTo>
                                  <a:pt x="414992" y="1500383"/>
                                </a:lnTo>
                                <a:lnTo>
                                  <a:pt x="415238" y="1500364"/>
                                </a:lnTo>
                                <a:lnTo>
                                  <a:pt x="415483" y="1500345"/>
                                </a:lnTo>
                                <a:lnTo>
                                  <a:pt x="415729" y="1500326"/>
                                </a:lnTo>
                                <a:lnTo>
                                  <a:pt x="415975" y="1500307"/>
                                </a:lnTo>
                                <a:lnTo>
                                  <a:pt x="416220" y="1500288"/>
                                </a:lnTo>
                                <a:lnTo>
                                  <a:pt x="416466" y="1500269"/>
                                </a:lnTo>
                                <a:lnTo>
                                  <a:pt x="416711" y="1500250"/>
                                </a:lnTo>
                                <a:lnTo>
                                  <a:pt x="416957" y="1500231"/>
                                </a:lnTo>
                                <a:lnTo>
                                  <a:pt x="417202" y="1500212"/>
                                </a:lnTo>
                                <a:lnTo>
                                  <a:pt x="417448" y="1500193"/>
                                </a:lnTo>
                                <a:lnTo>
                                  <a:pt x="417693" y="1500173"/>
                                </a:lnTo>
                                <a:lnTo>
                                  <a:pt x="417939" y="1500154"/>
                                </a:lnTo>
                                <a:lnTo>
                                  <a:pt x="418185" y="1500135"/>
                                </a:lnTo>
                                <a:lnTo>
                                  <a:pt x="418430" y="1500115"/>
                                </a:lnTo>
                                <a:lnTo>
                                  <a:pt x="418676" y="1500096"/>
                                </a:lnTo>
                                <a:lnTo>
                                  <a:pt x="418921" y="1500076"/>
                                </a:lnTo>
                                <a:lnTo>
                                  <a:pt x="419167" y="1500057"/>
                                </a:lnTo>
                                <a:lnTo>
                                  <a:pt x="419412" y="1500037"/>
                                </a:lnTo>
                                <a:lnTo>
                                  <a:pt x="419658" y="1500018"/>
                                </a:lnTo>
                                <a:lnTo>
                                  <a:pt x="419903" y="1499998"/>
                                </a:lnTo>
                                <a:lnTo>
                                  <a:pt x="420149" y="1499978"/>
                                </a:lnTo>
                                <a:lnTo>
                                  <a:pt x="420395" y="1499959"/>
                                </a:lnTo>
                                <a:lnTo>
                                  <a:pt x="420640" y="1499939"/>
                                </a:lnTo>
                                <a:lnTo>
                                  <a:pt x="420886" y="1499919"/>
                                </a:lnTo>
                                <a:lnTo>
                                  <a:pt x="421131" y="1499899"/>
                                </a:lnTo>
                                <a:lnTo>
                                  <a:pt x="421377" y="1499879"/>
                                </a:lnTo>
                                <a:lnTo>
                                  <a:pt x="421622" y="1499859"/>
                                </a:lnTo>
                                <a:lnTo>
                                  <a:pt x="421868" y="1499839"/>
                                </a:lnTo>
                                <a:lnTo>
                                  <a:pt x="422114" y="1499819"/>
                                </a:lnTo>
                                <a:lnTo>
                                  <a:pt x="422359" y="1499799"/>
                                </a:lnTo>
                                <a:lnTo>
                                  <a:pt x="422605" y="1499779"/>
                                </a:lnTo>
                                <a:lnTo>
                                  <a:pt x="422850" y="1499759"/>
                                </a:lnTo>
                                <a:lnTo>
                                  <a:pt x="423096" y="1499739"/>
                                </a:lnTo>
                                <a:lnTo>
                                  <a:pt x="423341" y="1499719"/>
                                </a:lnTo>
                                <a:lnTo>
                                  <a:pt x="423587" y="1499698"/>
                                </a:lnTo>
                                <a:lnTo>
                                  <a:pt x="423832" y="1499678"/>
                                </a:lnTo>
                                <a:lnTo>
                                  <a:pt x="424078" y="1499658"/>
                                </a:lnTo>
                                <a:lnTo>
                                  <a:pt x="424324" y="1499637"/>
                                </a:lnTo>
                                <a:lnTo>
                                  <a:pt x="424569" y="1499617"/>
                                </a:lnTo>
                                <a:lnTo>
                                  <a:pt x="424815" y="1499596"/>
                                </a:lnTo>
                                <a:lnTo>
                                  <a:pt x="425060" y="1499576"/>
                                </a:lnTo>
                                <a:lnTo>
                                  <a:pt x="425306" y="1499555"/>
                                </a:lnTo>
                                <a:lnTo>
                                  <a:pt x="425551" y="1499534"/>
                                </a:lnTo>
                                <a:lnTo>
                                  <a:pt x="425797" y="1499514"/>
                                </a:lnTo>
                                <a:lnTo>
                                  <a:pt x="426042" y="1499493"/>
                                </a:lnTo>
                                <a:lnTo>
                                  <a:pt x="426288" y="1499472"/>
                                </a:lnTo>
                                <a:lnTo>
                                  <a:pt x="426534" y="1499452"/>
                                </a:lnTo>
                                <a:lnTo>
                                  <a:pt x="426779" y="1499431"/>
                                </a:lnTo>
                                <a:lnTo>
                                  <a:pt x="427025" y="1499410"/>
                                </a:lnTo>
                                <a:lnTo>
                                  <a:pt x="427270" y="1499389"/>
                                </a:lnTo>
                                <a:lnTo>
                                  <a:pt x="427516" y="1499368"/>
                                </a:lnTo>
                                <a:lnTo>
                                  <a:pt x="427761" y="1499347"/>
                                </a:lnTo>
                                <a:lnTo>
                                  <a:pt x="428007" y="1499326"/>
                                </a:lnTo>
                                <a:lnTo>
                                  <a:pt x="428252" y="1499305"/>
                                </a:lnTo>
                                <a:lnTo>
                                  <a:pt x="428498" y="1499283"/>
                                </a:lnTo>
                                <a:lnTo>
                                  <a:pt x="428744" y="1499262"/>
                                </a:lnTo>
                                <a:lnTo>
                                  <a:pt x="428989" y="1499241"/>
                                </a:lnTo>
                                <a:lnTo>
                                  <a:pt x="429235" y="1499220"/>
                                </a:lnTo>
                                <a:lnTo>
                                  <a:pt x="429480" y="1499198"/>
                                </a:lnTo>
                                <a:lnTo>
                                  <a:pt x="429726" y="1499177"/>
                                </a:lnTo>
                                <a:lnTo>
                                  <a:pt x="429971" y="1499156"/>
                                </a:lnTo>
                                <a:lnTo>
                                  <a:pt x="430217" y="1499134"/>
                                </a:lnTo>
                                <a:lnTo>
                                  <a:pt x="430462" y="1499112"/>
                                </a:lnTo>
                                <a:lnTo>
                                  <a:pt x="430708" y="1499091"/>
                                </a:lnTo>
                                <a:lnTo>
                                  <a:pt x="430954" y="1499069"/>
                                </a:lnTo>
                                <a:lnTo>
                                  <a:pt x="431199" y="1499048"/>
                                </a:lnTo>
                                <a:lnTo>
                                  <a:pt x="431445" y="1499026"/>
                                </a:lnTo>
                                <a:lnTo>
                                  <a:pt x="431690" y="1499004"/>
                                </a:lnTo>
                                <a:lnTo>
                                  <a:pt x="431936" y="1498982"/>
                                </a:lnTo>
                                <a:lnTo>
                                  <a:pt x="432181" y="1498961"/>
                                </a:lnTo>
                                <a:lnTo>
                                  <a:pt x="432427" y="1498939"/>
                                </a:lnTo>
                                <a:lnTo>
                                  <a:pt x="432673" y="1498917"/>
                                </a:lnTo>
                                <a:lnTo>
                                  <a:pt x="432918" y="1498895"/>
                                </a:lnTo>
                                <a:lnTo>
                                  <a:pt x="433164" y="1498873"/>
                                </a:lnTo>
                                <a:lnTo>
                                  <a:pt x="433409" y="1498851"/>
                                </a:lnTo>
                                <a:lnTo>
                                  <a:pt x="433655" y="1498828"/>
                                </a:lnTo>
                                <a:lnTo>
                                  <a:pt x="433900" y="1498806"/>
                                </a:lnTo>
                                <a:lnTo>
                                  <a:pt x="434146" y="1498784"/>
                                </a:lnTo>
                                <a:lnTo>
                                  <a:pt x="434391" y="1498762"/>
                                </a:lnTo>
                                <a:lnTo>
                                  <a:pt x="434637" y="1498739"/>
                                </a:lnTo>
                                <a:lnTo>
                                  <a:pt x="434883" y="1498717"/>
                                </a:lnTo>
                                <a:lnTo>
                                  <a:pt x="435128" y="1498695"/>
                                </a:lnTo>
                                <a:lnTo>
                                  <a:pt x="435374" y="1498672"/>
                                </a:lnTo>
                                <a:lnTo>
                                  <a:pt x="435619" y="1498650"/>
                                </a:lnTo>
                                <a:lnTo>
                                  <a:pt x="435865" y="1498627"/>
                                </a:lnTo>
                                <a:lnTo>
                                  <a:pt x="436110" y="1498605"/>
                                </a:lnTo>
                                <a:lnTo>
                                  <a:pt x="436356" y="1498582"/>
                                </a:lnTo>
                                <a:lnTo>
                                  <a:pt x="436601" y="1498559"/>
                                </a:lnTo>
                                <a:lnTo>
                                  <a:pt x="436847" y="1498536"/>
                                </a:lnTo>
                                <a:lnTo>
                                  <a:pt x="437093" y="1498514"/>
                                </a:lnTo>
                                <a:lnTo>
                                  <a:pt x="437338" y="1498491"/>
                                </a:lnTo>
                                <a:lnTo>
                                  <a:pt x="437584" y="1498468"/>
                                </a:lnTo>
                                <a:lnTo>
                                  <a:pt x="437829" y="1498445"/>
                                </a:lnTo>
                                <a:lnTo>
                                  <a:pt x="438075" y="1498422"/>
                                </a:lnTo>
                                <a:lnTo>
                                  <a:pt x="438320" y="1498399"/>
                                </a:lnTo>
                                <a:lnTo>
                                  <a:pt x="438566" y="1498376"/>
                                </a:lnTo>
                                <a:lnTo>
                                  <a:pt x="438811" y="1498353"/>
                                </a:lnTo>
                                <a:lnTo>
                                  <a:pt x="439057" y="1498330"/>
                                </a:lnTo>
                                <a:lnTo>
                                  <a:pt x="439303" y="1498306"/>
                                </a:lnTo>
                                <a:lnTo>
                                  <a:pt x="439548" y="1498283"/>
                                </a:lnTo>
                                <a:lnTo>
                                  <a:pt x="439794" y="1498260"/>
                                </a:lnTo>
                                <a:lnTo>
                                  <a:pt x="440039" y="1498236"/>
                                </a:lnTo>
                                <a:lnTo>
                                  <a:pt x="440285" y="1498213"/>
                                </a:lnTo>
                                <a:lnTo>
                                  <a:pt x="440530" y="1498189"/>
                                </a:lnTo>
                                <a:lnTo>
                                  <a:pt x="440776" y="1498166"/>
                                </a:lnTo>
                                <a:lnTo>
                                  <a:pt x="441021" y="1498142"/>
                                </a:lnTo>
                                <a:lnTo>
                                  <a:pt x="441267" y="1498119"/>
                                </a:lnTo>
                                <a:lnTo>
                                  <a:pt x="441513" y="1498095"/>
                                </a:lnTo>
                                <a:lnTo>
                                  <a:pt x="441758" y="1498071"/>
                                </a:lnTo>
                                <a:lnTo>
                                  <a:pt x="442004" y="1498047"/>
                                </a:lnTo>
                                <a:lnTo>
                                  <a:pt x="442249" y="1498024"/>
                                </a:lnTo>
                                <a:lnTo>
                                  <a:pt x="442495" y="1498000"/>
                                </a:lnTo>
                                <a:lnTo>
                                  <a:pt x="442740" y="1497976"/>
                                </a:lnTo>
                                <a:lnTo>
                                  <a:pt x="442986" y="1497952"/>
                                </a:lnTo>
                                <a:lnTo>
                                  <a:pt x="443231" y="1497928"/>
                                </a:lnTo>
                                <a:lnTo>
                                  <a:pt x="443477" y="1497904"/>
                                </a:lnTo>
                                <a:lnTo>
                                  <a:pt x="443723" y="1497880"/>
                                </a:lnTo>
                                <a:lnTo>
                                  <a:pt x="443968" y="1497855"/>
                                </a:lnTo>
                                <a:lnTo>
                                  <a:pt x="444214" y="1497831"/>
                                </a:lnTo>
                                <a:lnTo>
                                  <a:pt x="444459" y="1497807"/>
                                </a:lnTo>
                                <a:lnTo>
                                  <a:pt x="444705" y="1497783"/>
                                </a:lnTo>
                                <a:lnTo>
                                  <a:pt x="444950" y="1497758"/>
                                </a:lnTo>
                                <a:lnTo>
                                  <a:pt x="445196" y="1497734"/>
                                </a:lnTo>
                                <a:lnTo>
                                  <a:pt x="445442" y="1497709"/>
                                </a:lnTo>
                                <a:lnTo>
                                  <a:pt x="445687" y="1497685"/>
                                </a:lnTo>
                                <a:lnTo>
                                  <a:pt x="445933" y="1497660"/>
                                </a:lnTo>
                                <a:lnTo>
                                  <a:pt x="446178" y="1497635"/>
                                </a:lnTo>
                                <a:lnTo>
                                  <a:pt x="446424" y="1497611"/>
                                </a:lnTo>
                                <a:lnTo>
                                  <a:pt x="446669" y="1497586"/>
                                </a:lnTo>
                                <a:lnTo>
                                  <a:pt x="446915" y="1497561"/>
                                </a:lnTo>
                                <a:lnTo>
                                  <a:pt x="447160" y="1497536"/>
                                </a:lnTo>
                                <a:lnTo>
                                  <a:pt x="447406" y="1497511"/>
                                </a:lnTo>
                                <a:lnTo>
                                  <a:pt x="447652" y="1497487"/>
                                </a:lnTo>
                                <a:lnTo>
                                  <a:pt x="447897" y="1497462"/>
                                </a:lnTo>
                                <a:lnTo>
                                  <a:pt x="448143" y="1497436"/>
                                </a:lnTo>
                                <a:lnTo>
                                  <a:pt x="448388" y="1497411"/>
                                </a:lnTo>
                                <a:lnTo>
                                  <a:pt x="448634" y="1497386"/>
                                </a:lnTo>
                                <a:lnTo>
                                  <a:pt x="448879" y="1497361"/>
                                </a:lnTo>
                                <a:lnTo>
                                  <a:pt x="449125" y="1497336"/>
                                </a:lnTo>
                                <a:lnTo>
                                  <a:pt x="449370" y="1497310"/>
                                </a:lnTo>
                                <a:lnTo>
                                  <a:pt x="449616" y="1497285"/>
                                </a:lnTo>
                                <a:lnTo>
                                  <a:pt x="449862" y="1497260"/>
                                </a:lnTo>
                                <a:lnTo>
                                  <a:pt x="450107" y="1497234"/>
                                </a:lnTo>
                                <a:lnTo>
                                  <a:pt x="450353" y="1497208"/>
                                </a:lnTo>
                                <a:lnTo>
                                  <a:pt x="450598" y="1497183"/>
                                </a:lnTo>
                                <a:lnTo>
                                  <a:pt x="450844" y="1497157"/>
                                </a:lnTo>
                                <a:lnTo>
                                  <a:pt x="451089" y="1497132"/>
                                </a:lnTo>
                                <a:lnTo>
                                  <a:pt x="451335" y="1497106"/>
                                </a:lnTo>
                                <a:lnTo>
                                  <a:pt x="451580" y="1497080"/>
                                </a:lnTo>
                                <a:lnTo>
                                  <a:pt x="451826" y="1497054"/>
                                </a:lnTo>
                                <a:lnTo>
                                  <a:pt x="452072" y="1497028"/>
                                </a:lnTo>
                                <a:lnTo>
                                  <a:pt x="452317" y="1497002"/>
                                </a:lnTo>
                                <a:lnTo>
                                  <a:pt x="452563" y="1496976"/>
                                </a:lnTo>
                                <a:lnTo>
                                  <a:pt x="452808" y="1496950"/>
                                </a:lnTo>
                                <a:lnTo>
                                  <a:pt x="453054" y="1496924"/>
                                </a:lnTo>
                                <a:lnTo>
                                  <a:pt x="453299" y="1496898"/>
                                </a:lnTo>
                                <a:lnTo>
                                  <a:pt x="453545" y="1496872"/>
                                </a:lnTo>
                                <a:lnTo>
                                  <a:pt x="453790" y="1496845"/>
                                </a:lnTo>
                                <a:lnTo>
                                  <a:pt x="454036" y="1496819"/>
                                </a:lnTo>
                                <a:lnTo>
                                  <a:pt x="454282" y="1496792"/>
                                </a:lnTo>
                                <a:lnTo>
                                  <a:pt x="454527" y="1496766"/>
                                </a:lnTo>
                                <a:lnTo>
                                  <a:pt x="454773" y="1496739"/>
                                </a:lnTo>
                                <a:lnTo>
                                  <a:pt x="455018" y="1496713"/>
                                </a:lnTo>
                                <a:lnTo>
                                  <a:pt x="455264" y="1496686"/>
                                </a:lnTo>
                                <a:lnTo>
                                  <a:pt x="455509" y="1496660"/>
                                </a:lnTo>
                                <a:lnTo>
                                  <a:pt x="455755" y="1496633"/>
                                </a:lnTo>
                                <a:lnTo>
                                  <a:pt x="456001" y="1496606"/>
                                </a:lnTo>
                                <a:lnTo>
                                  <a:pt x="456246" y="1496579"/>
                                </a:lnTo>
                                <a:lnTo>
                                  <a:pt x="456492" y="1496552"/>
                                </a:lnTo>
                                <a:lnTo>
                                  <a:pt x="456737" y="1496525"/>
                                </a:lnTo>
                                <a:lnTo>
                                  <a:pt x="456983" y="1496498"/>
                                </a:lnTo>
                                <a:lnTo>
                                  <a:pt x="457228" y="1496471"/>
                                </a:lnTo>
                                <a:lnTo>
                                  <a:pt x="457474" y="1496444"/>
                                </a:lnTo>
                                <a:lnTo>
                                  <a:pt x="457719" y="1496417"/>
                                </a:lnTo>
                                <a:lnTo>
                                  <a:pt x="457965" y="1496389"/>
                                </a:lnTo>
                                <a:lnTo>
                                  <a:pt x="458211" y="1496362"/>
                                </a:lnTo>
                                <a:lnTo>
                                  <a:pt x="458456" y="1496335"/>
                                </a:lnTo>
                                <a:lnTo>
                                  <a:pt x="458702" y="1496307"/>
                                </a:lnTo>
                                <a:lnTo>
                                  <a:pt x="458947" y="1496280"/>
                                </a:lnTo>
                                <a:lnTo>
                                  <a:pt x="459193" y="1496252"/>
                                </a:lnTo>
                                <a:lnTo>
                                  <a:pt x="459438" y="1496225"/>
                                </a:lnTo>
                                <a:lnTo>
                                  <a:pt x="459684" y="1496197"/>
                                </a:lnTo>
                                <a:lnTo>
                                  <a:pt x="459929" y="1496169"/>
                                </a:lnTo>
                                <a:lnTo>
                                  <a:pt x="460175" y="1496142"/>
                                </a:lnTo>
                                <a:lnTo>
                                  <a:pt x="460421" y="1496114"/>
                                </a:lnTo>
                                <a:lnTo>
                                  <a:pt x="460666" y="1496086"/>
                                </a:lnTo>
                                <a:lnTo>
                                  <a:pt x="460912" y="1496058"/>
                                </a:lnTo>
                                <a:lnTo>
                                  <a:pt x="461157" y="1496030"/>
                                </a:lnTo>
                                <a:lnTo>
                                  <a:pt x="461403" y="1496002"/>
                                </a:lnTo>
                                <a:lnTo>
                                  <a:pt x="461648" y="1495974"/>
                                </a:lnTo>
                                <a:lnTo>
                                  <a:pt x="461894" y="1495946"/>
                                </a:lnTo>
                                <a:lnTo>
                                  <a:pt x="462139" y="1495917"/>
                                </a:lnTo>
                                <a:lnTo>
                                  <a:pt x="462385" y="1495889"/>
                                </a:lnTo>
                                <a:lnTo>
                                  <a:pt x="462631" y="1495861"/>
                                </a:lnTo>
                                <a:lnTo>
                                  <a:pt x="462876" y="1495832"/>
                                </a:lnTo>
                                <a:lnTo>
                                  <a:pt x="463122" y="1495804"/>
                                </a:lnTo>
                                <a:lnTo>
                                  <a:pt x="463367" y="1495775"/>
                                </a:lnTo>
                                <a:lnTo>
                                  <a:pt x="463613" y="1495747"/>
                                </a:lnTo>
                                <a:lnTo>
                                  <a:pt x="463858" y="1495718"/>
                                </a:lnTo>
                                <a:lnTo>
                                  <a:pt x="464104" y="1495689"/>
                                </a:lnTo>
                                <a:lnTo>
                                  <a:pt x="464349" y="1495660"/>
                                </a:lnTo>
                                <a:lnTo>
                                  <a:pt x="464595" y="1495632"/>
                                </a:lnTo>
                                <a:lnTo>
                                  <a:pt x="464841" y="1495603"/>
                                </a:lnTo>
                                <a:lnTo>
                                  <a:pt x="465086" y="1495574"/>
                                </a:lnTo>
                                <a:lnTo>
                                  <a:pt x="465332" y="1495545"/>
                                </a:lnTo>
                                <a:lnTo>
                                  <a:pt x="465577" y="1495516"/>
                                </a:lnTo>
                                <a:lnTo>
                                  <a:pt x="465823" y="1495486"/>
                                </a:lnTo>
                                <a:lnTo>
                                  <a:pt x="466068" y="1495457"/>
                                </a:lnTo>
                                <a:lnTo>
                                  <a:pt x="466314" y="1495428"/>
                                </a:lnTo>
                                <a:lnTo>
                                  <a:pt x="466559" y="1495399"/>
                                </a:lnTo>
                                <a:lnTo>
                                  <a:pt x="466805" y="1495369"/>
                                </a:lnTo>
                                <a:lnTo>
                                  <a:pt x="467051" y="1495340"/>
                                </a:lnTo>
                                <a:lnTo>
                                  <a:pt x="467296" y="1495310"/>
                                </a:lnTo>
                                <a:lnTo>
                                  <a:pt x="467542" y="1495281"/>
                                </a:lnTo>
                                <a:lnTo>
                                  <a:pt x="467787" y="1495251"/>
                                </a:lnTo>
                                <a:lnTo>
                                  <a:pt x="468033" y="1495221"/>
                                </a:lnTo>
                                <a:lnTo>
                                  <a:pt x="468278" y="1495192"/>
                                </a:lnTo>
                                <a:lnTo>
                                  <a:pt x="468524" y="1495162"/>
                                </a:lnTo>
                                <a:lnTo>
                                  <a:pt x="468770" y="1495132"/>
                                </a:lnTo>
                                <a:lnTo>
                                  <a:pt x="469015" y="1495102"/>
                                </a:lnTo>
                                <a:lnTo>
                                  <a:pt x="469261" y="1495072"/>
                                </a:lnTo>
                                <a:lnTo>
                                  <a:pt x="469506" y="1495042"/>
                                </a:lnTo>
                                <a:lnTo>
                                  <a:pt x="469752" y="1495012"/>
                                </a:lnTo>
                                <a:lnTo>
                                  <a:pt x="469997" y="1494982"/>
                                </a:lnTo>
                                <a:lnTo>
                                  <a:pt x="470243" y="1494951"/>
                                </a:lnTo>
                                <a:lnTo>
                                  <a:pt x="470488" y="1494921"/>
                                </a:lnTo>
                                <a:lnTo>
                                  <a:pt x="470734" y="1494891"/>
                                </a:lnTo>
                                <a:lnTo>
                                  <a:pt x="470980" y="1494860"/>
                                </a:lnTo>
                                <a:lnTo>
                                  <a:pt x="471225" y="1494830"/>
                                </a:lnTo>
                                <a:lnTo>
                                  <a:pt x="471471" y="1494799"/>
                                </a:lnTo>
                                <a:lnTo>
                                  <a:pt x="471716" y="1494769"/>
                                </a:lnTo>
                                <a:lnTo>
                                  <a:pt x="471962" y="1494738"/>
                                </a:lnTo>
                                <a:lnTo>
                                  <a:pt x="472207" y="1494707"/>
                                </a:lnTo>
                                <a:lnTo>
                                  <a:pt x="472453" y="1494676"/>
                                </a:lnTo>
                                <a:lnTo>
                                  <a:pt x="472698" y="1494645"/>
                                </a:lnTo>
                                <a:lnTo>
                                  <a:pt x="472944" y="1494614"/>
                                </a:lnTo>
                                <a:lnTo>
                                  <a:pt x="473190" y="1494583"/>
                                </a:lnTo>
                                <a:lnTo>
                                  <a:pt x="473435" y="1494552"/>
                                </a:lnTo>
                                <a:lnTo>
                                  <a:pt x="473681" y="1494521"/>
                                </a:lnTo>
                                <a:lnTo>
                                  <a:pt x="473926" y="1494490"/>
                                </a:lnTo>
                                <a:lnTo>
                                  <a:pt x="474172" y="1494459"/>
                                </a:lnTo>
                                <a:lnTo>
                                  <a:pt x="474417" y="1494427"/>
                                </a:lnTo>
                                <a:lnTo>
                                  <a:pt x="474663" y="1494396"/>
                                </a:lnTo>
                                <a:lnTo>
                                  <a:pt x="474908" y="1494364"/>
                                </a:lnTo>
                                <a:lnTo>
                                  <a:pt x="475154" y="1494333"/>
                                </a:lnTo>
                                <a:lnTo>
                                  <a:pt x="475400" y="1494301"/>
                                </a:lnTo>
                                <a:lnTo>
                                  <a:pt x="475645" y="1494270"/>
                                </a:lnTo>
                                <a:lnTo>
                                  <a:pt x="475891" y="1494238"/>
                                </a:lnTo>
                                <a:lnTo>
                                  <a:pt x="476136" y="1494206"/>
                                </a:lnTo>
                                <a:lnTo>
                                  <a:pt x="476382" y="1494174"/>
                                </a:lnTo>
                                <a:lnTo>
                                  <a:pt x="476627" y="1494142"/>
                                </a:lnTo>
                                <a:lnTo>
                                  <a:pt x="476873" y="1494110"/>
                                </a:lnTo>
                                <a:lnTo>
                                  <a:pt x="477118" y="1494078"/>
                                </a:lnTo>
                                <a:lnTo>
                                  <a:pt x="477364" y="1494046"/>
                                </a:lnTo>
                                <a:lnTo>
                                  <a:pt x="477610" y="1494014"/>
                                </a:lnTo>
                                <a:lnTo>
                                  <a:pt x="477855" y="1493982"/>
                                </a:lnTo>
                                <a:lnTo>
                                  <a:pt x="478101" y="1493949"/>
                                </a:lnTo>
                                <a:lnTo>
                                  <a:pt x="478346" y="1493917"/>
                                </a:lnTo>
                                <a:lnTo>
                                  <a:pt x="478592" y="1493884"/>
                                </a:lnTo>
                                <a:lnTo>
                                  <a:pt x="478837" y="1493852"/>
                                </a:lnTo>
                                <a:lnTo>
                                  <a:pt x="479083" y="1493819"/>
                                </a:lnTo>
                                <a:lnTo>
                                  <a:pt x="479328" y="1493787"/>
                                </a:lnTo>
                                <a:lnTo>
                                  <a:pt x="479574" y="1493754"/>
                                </a:lnTo>
                                <a:lnTo>
                                  <a:pt x="479820" y="1493721"/>
                                </a:lnTo>
                                <a:lnTo>
                                  <a:pt x="480065" y="1493688"/>
                                </a:lnTo>
                                <a:lnTo>
                                  <a:pt x="480311" y="1493655"/>
                                </a:lnTo>
                                <a:lnTo>
                                  <a:pt x="480556" y="1493622"/>
                                </a:lnTo>
                                <a:lnTo>
                                  <a:pt x="480802" y="1493589"/>
                                </a:lnTo>
                                <a:lnTo>
                                  <a:pt x="481047" y="1493556"/>
                                </a:lnTo>
                                <a:lnTo>
                                  <a:pt x="481293" y="1493523"/>
                                </a:lnTo>
                                <a:lnTo>
                                  <a:pt x="481539" y="1493490"/>
                                </a:lnTo>
                                <a:lnTo>
                                  <a:pt x="481784" y="1493456"/>
                                </a:lnTo>
                                <a:lnTo>
                                  <a:pt x="482030" y="1493423"/>
                                </a:lnTo>
                                <a:lnTo>
                                  <a:pt x="482275" y="1493389"/>
                                </a:lnTo>
                                <a:lnTo>
                                  <a:pt x="482521" y="1493356"/>
                                </a:lnTo>
                                <a:lnTo>
                                  <a:pt x="482766" y="1493322"/>
                                </a:lnTo>
                                <a:lnTo>
                                  <a:pt x="483012" y="1493288"/>
                                </a:lnTo>
                                <a:lnTo>
                                  <a:pt x="483257" y="1493255"/>
                                </a:lnTo>
                                <a:lnTo>
                                  <a:pt x="483503" y="1493221"/>
                                </a:lnTo>
                                <a:lnTo>
                                  <a:pt x="483749" y="1493187"/>
                                </a:lnTo>
                                <a:lnTo>
                                  <a:pt x="483994" y="1493153"/>
                                </a:lnTo>
                                <a:lnTo>
                                  <a:pt x="484240" y="1493119"/>
                                </a:lnTo>
                                <a:lnTo>
                                  <a:pt x="484485" y="1493085"/>
                                </a:lnTo>
                                <a:lnTo>
                                  <a:pt x="484731" y="1493051"/>
                                </a:lnTo>
                                <a:lnTo>
                                  <a:pt x="484976" y="1493016"/>
                                </a:lnTo>
                                <a:lnTo>
                                  <a:pt x="485222" y="1492982"/>
                                </a:lnTo>
                                <a:lnTo>
                                  <a:pt x="485467" y="1492948"/>
                                </a:lnTo>
                                <a:lnTo>
                                  <a:pt x="485713" y="1492913"/>
                                </a:lnTo>
                                <a:lnTo>
                                  <a:pt x="485959" y="1492879"/>
                                </a:lnTo>
                                <a:lnTo>
                                  <a:pt x="486204" y="1492844"/>
                                </a:lnTo>
                                <a:lnTo>
                                  <a:pt x="486450" y="1492809"/>
                                </a:lnTo>
                                <a:lnTo>
                                  <a:pt x="486695" y="1492775"/>
                                </a:lnTo>
                                <a:lnTo>
                                  <a:pt x="486941" y="1492740"/>
                                </a:lnTo>
                                <a:lnTo>
                                  <a:pt x="487186" y="1492705"/>
                                </a:lnTo>
                                <a:lnTo>
                                  <a:pt x="487432" y="1492670"/>
                                </a:lnTo>
                                <a:lnTo>
                                  <a:pt x="487677" y="1492635"/>
                                </a:lnTo>
                                <a:lnTo>
                                  <a:pt x="487923" y="1492600"/>
                                </a:lnTo>
                                <a:lnTo>
                                  <a:pt x="488169" y="1492565"/>
                                </a:lnTo>
                                <a:lnTo>
                                  <a:pt x="488414" y="1492529"/>
                                </a:lnTo>
                                <a:lnTo>
                                  <a:pt x="488660" y="1492494"/>
                                </a:lnTo>
                                <a:lnTo>
                                  <a:pt x="488905" y="1492459"/>
                                </a:lnTo>
                                <a:lnTo>
                                  <a:pt x="489151" y="1492423"/>
                                </a:lnTo>
                                <a:lnTo>
                                  <a:pt x="489396" y="1492388"/>
                                </a:lnTo>
                                <a:lnTo>
                                  <a:pt x="489642" y="1492352"/>
                                </a:lnTo>
                                <a:lnTo>
                                  <a:pt x="489887" y="1492316"/>
                                </a:lnTo>
                                <a:lnTo>
                                  <a:pt x="490133" y="1492281"/>
                                </a:lnTo>
                                <a:lnTo>
                                  <a:pt x="490379" y="1492245"/>
                                </a:lnTo>
                                <a:lnTo>
                                  <a:pt x="490624" y="1492209"/>
                                </a:lnTo>
                                <a:lnTo>
                                  <a:pt x="490870" y="1492173"/>
                                </a:lnTo>
                                <a:lnTo>
                                  <a:pt x="491115" y="1492137"/>
                                </a:lnTo>
                                <a:lnTo>
                                  <a:pt x="491361" y="1492101"/>
                                </a:lnTo>
                                <a:lnTo>
                                  <a:pt x="491606" y="1492064"/>
                                </a:lnTo>
                                <a:lnTo>
                                  <a:pt x="491852" y="1492028"/>
                                </a:lnTo>
                                <a:lnTo>
                                  <a:pt x="492098" y="1491992"/>
                                </a:lnTo>
                                <a:lnTo>
                                  <a:pt x="492343" y="1491955"/>
                                </a:lnTo>
                                <a:lnTo>
                                  <a:pt x="492589" y="1491919"/>
                                </a:lnTo>
                                <a:lnTo>
                                  <a:pt x="492834" y="1491882"/>
                                </a:lnTo>
                                <a:lnTo>
                                  <a:pt x="493080" y="1491846"/>
                                </a:lnTo>
                                <a:lnTo>
                                  <a:pt x="493325" y="1491809"/>
                                </a:lnTo>
                                <a:lnTo>
                                  <a:pt x="493571" y="1491772"/>
                                </a:lnTo>
                                <a:lnTo>
                                  <a:pt x="493816" y="1491735"/>
                                </a:lnTo>
                                <a:lnTo>
                                  <a:pt x="494062" y="1491698"/>
                                </a:lnTo>
                                <a:lnTo>
                                  <a:pt x="494308" y="1491661"/>
                                </a:lnTo>
                                <a:lnTo>
                                  <a:pt x="494553" y="1491624"/>
                                </a:lnTo>
                                <a:lnTo>
                                  <a:pt x="494799" y="1491587"/>
                                </a:lnTo>
                                <a:lnTo>
                                  <a:pt x="495044" y="1491550"/>
                                </a:lnTo>
                                <a:lnTo>
                                  <a:pt x="495290" y="1491512"/>
                                </a:lnTo>
                                <a:lnTo>
                                  <a:pt x="495535" y="1491475"/>
                                </a:lnTo>
                                <a:lnTo>
                                  <a:pt x="495781" y="1491437"/>
                                </a:lnTo>
                                <a:lnTo>
                                  <a:pt x="496026" y="1491400"/>
                                </a:lnTo>
                                <a:lnTo>
                                  <a:pt x="496272" y="1491362"/>
                                </a:lnTo>
                                <a:lnTo>
                                  <a:pt x="496518" y="1491324"/>
                                </a:lnTo>
                                <a:lnTo>
                                  <a:pt x="496763" y="1491287"/>
                                </a:lnTo>
                                <a:lnTo>
                                  <a:pt x="497009" y="1491249"/>
                                </a:lnTo>
                                <a:lnTo>
                                  <a:pt x="497254" y="1491211"/>
                                </a:lnTo>
                                <a:lnTo>
                                  <a:pt x="497500" y="1491173"/>
                                </a:lnTo>
                                <a:lnTo>
                                  <a:pt x="497745" y="1491135"/>
                                </a:lnTo>
                                <a:lnTo>
                                  <a:pt x="497991" y="1491096"/>
                                </a:lnTo>
                                <a:lnTo>
                                  <a:pt x="498236" y="1491058"/>
                                </a:lnTo>
                                <a:lnTo>
                                  <a:pt x="498482" y="1491020"/>
                                </a:lnTo>
                                <a:lnTo>
                                  <a:pt x="498728" y="1490981"/>
                                </a:lnTo>
                                <a:lnTo>
                                  <a:pt x="498973" y="1490943"/>
                                </a:lnTo>
                                <a:lnTo>
                                  <a:pt x="499219" y="1490904"/>
                                </a:lnTo>
                                <a:lnTo>
                                  <a:pt x="499464" y="1490866"/>
                                </a:lnTo>
                                <a:lnTo>
                                  <a:pt x="499710" y="1490827"/>
                                </a:lnTo>
                                <a:lnTo>
                                  <a:pt x="499955" y="1490788"/>
                                </a:lnTo>
                                <a:lnTo>
                                  <a:pt x="500201" y="1490749"/>
                                </a:lnTo>
                                <a:lnTo>
                                  <a:pt x="500446" y="1490710"/>
                                </a:lnTo>
                                <a:lnTo>
                                  <a:pt x="500692" y="1490671"/>
                                </a:lnTo>
                                <a:lnTo>
                                  <a:pt x="500938" y="1490632"/>
                                </a:lnTo>
                                <a:lnTo>
                                  <a:pt x="501183" y="1490593"/>
                                </a:lnTo>
                                <a:lnTo>
                                  <a:pt x="501429" y="1490553"/>
                                </a:lnTo>
                                <a:lnTo>
                                  <a:pt x="501674" y="1490514"/>
                                </a:lnTo>
                                <a:lnTo>
                                  <a:pt x="501920" y="1490475"/>
                                </a:lnTo>
                                <a:lnTo>
                                  <a:pt x="502165" y="1490435"/>
                                </a:lnTo>
                                <a:lnTo>
                                  <a:pt x="502411" y="1490395"/>
                                </a:lnTo>
                                <a:lnTo>
                                  <a:pt x="502656" y="1490356"/>
                                </a:lnTo>
                                <a:lnTo>
                                  <a:pt x="502902" y="1490316"/>
                                </a:lnTo>
                                <a:lnTo>
                                  <a:pt x="503148" y="1490276"/>
                                </a:lnTo>
                                <a:lnTo>
                                  <a:pt x="503393" y="1490236"/>
                                </a:lnTo>
                                <a:lnTo>
                                  <a:pt x="503639" y="1490196"/>
                                </a:lnTo>
                                <a:lnTo>
                                  <a:pt x="503884" y="1490156"/>
                                </a:lnTo>
                                <a:lnTo>
                                  <a:pt x="504130" y="1490116"/>
                                </a:lnTo>
                                <a:lnTo>
                                  <a:pt x="504375" y="1490075"/>
                                </a:lnTo>
                                <a:lnTo>
                                  <a:pt x="504621" y="1490035"/>
                                </a:lnTo>
                                <a:lnTo>
                                  <a:pt x="504867" y="1489995"/>
                                </a:lnTo>
                                <a:lnTo>
                                  <a:pt x="505112" y="1489954"/>
                                </a:lnTo>
                                <a:lnTo>
                                  <a:pt x="505358" y="1489914"/>
                                </a:lnTo>
                                <a:lnTo>
                                  <a:pt x="505603" y="1489873"/>
                                </a:lnTo>
                                <a:lnTo>
                                  <a:pt x="505849" y="1489832"/>
                                </a:lnTo>
                                <a:lnTo>
                                  <a:pt x="506094" y="1489791"/>
                                </a:lnTo>
                                <a:lnTo>
                                  <a:pt x="506340" y="1489750"/>
                                </a:lnTo>
                                <a:lnTo>
                                  <a:pt x="506585" y="1489709"/>
                                </a:lnTo>
                                <a:lnTo>
                                  <a:pt x="506831" y="1489668"/>
                                </a:lnTo>
                                <a:lnTo>
                                  <a:pt x="507077" y="1489627"/>
                                </a:lnTo>
                                <a:lnTo>
                                  <a:pt x="507322" y="1489586"/>
                                </a:lnTo>
                                <a:lnTo>
                                  <a:pt x="507568" y="1489544"/>
                                </a:lnTo>
                                <a:lnTo>
                                  <a:pt x="507813" y="1489503"/>
                                </a:lnTo>
                                <a:lnTo>
                                  <a:pt x="508059" y="1489461"/>
                                </a:lnTo>
                                <a:lnTo>
                                  <a:pt x="508304" y="1489420"/>
                                </a:lnTo>
                                <a:lnTo>
                                  <a:pt x="508550" y="1489378"/>
                                </a:lnTo>
                                <a:lnTo>
                                  <a:pt x="508795" y="1489336"/>
                                </a:lnTo>
                                <a:lnTo>
                                  <a:pt x="509041" y="1489295"/>
                                </a:lnTo>
                                <a:lnTo>
                                  <a:pt x="509287" y="1489253"/>
                                </a:lnTo>
                                <a:lnTo>
                                  <a:pt x="509532" y="1489211"/>
                                </a:lnTo>
                                <a:lnTo>
                                  <a:pt x="509778" y="1489168"/>
                                </a:lnTo>
                                <a:lnTo>
                                  <a:pt x="510023" y="1489126"/>
                                </a:lnTo>
                                <a:lnTo>
                                  <a:pt x="510269" y="1489084"/>
                                </a:lnTo>
                                <a:lnTo>
                                  <a:pt x="510514" y="1489042"/>
                                </a:lnTo>
                                <a:lnTo>
                                  <a:pt x="510760" y="1488999"/>
                                </a:lnTo>
                                <a:lnTo>
                                  <a:pt x="511005" y="1488957"/>
                                </a:lnTo>
                                <a:lnTo>
                                  <a:pt x="511251" y="1488914"/>
                                </a:lnTo>
                                <a:lnTo>
                                  <a:pt x="511497" y="1488871"/>
                                </a:lnTo>
                                <a:lnTo>
                                  <a:pt x="511742" y="1488828"/>
                                </a:lnTo>
                                <a:lnTo>
                                  <a:pt x="511988" y="1488786"/>
                                </a:lnTo>
                                <a:lnTo>
                                  <a:pt x="512233" y="1488743"/>
                                </a:lnTo>
                                <a:lnTo>
                                  <a:pt x="512479" y="1488700"/>
                                </a:lnTo>
                                <a:lnTo>
                                  <a:pt x="512724" y="1488656"/>
                                </a:lnTo>
                                <a:lnTo>
                                  <a:pt x="512970" y="1488613"/>
                                </a:lnTo>
                                <a:lnTo>
                                  <a:pt x="513215" y="1488570"/>
                                </a:lnTo>
                                <a:lnTo>
                                  <a:pt x="513461" y="1488526"/>
                                </a:lnTo>
                                <a:lnTo>
                                  <a:pt x="513707" y="1488483"/>
                                </a:lnTo>
                                <a:lnTo>
                                  <a:pt x="513952" y="1488439"/>
                                </a:lnTo>
                                <a:lnTo>
                                  <a:pt x="514198" y="1488396"/>
                                </a:lnTo>
                                <a:lnTo>
                                  <a:pt x="514443" y="1488352"/>
                                </a:lnTo>
                                <a:lnTo>
                                  <a:pt x="514689" y="1488308"/>
                                </a:lnTo>
                                <a:lnTo>
                                  <a:pt x="514934" y="1488264"/>
                                </a:lnTo>
                                <a:lnTo>
                                  <a:pt x="515180" y="1488220"/>
                                </a:lnTo>
                                <a:lnTo>
                                  <a:pt x="515426" y="1488176"/>
                                </a:lnTo>
                                <a:lnTo>
                                  <a:pt x="515671" y="1488132"/>
                                </a:lnTo>
                                <a:lnTo>
                                  <a:pt x="515917" y="1488087"/>
                                </a:lnTo>
                                <a:lnTo>
                                  <a:pt x="516162" y="1488043"/>
                                </a:lnTo>
                                <a:lnTo>
                                  <a:pt x="516408" y="1487998"/>
                                </a:lnTo>
                                <a:lnTo>
                                  <a:pt x="516653" y="1487954"/>
                                </a:lnTo>
                                <a:lnTo>
                                  <a:pt x="516899" y="1487909"/>
                                </a:lnTo>
                                <a:lnTo>
                                  <a:pt x="517144" y="1487865"/>
                                </a:lnTo>
                                <a:lnTo>
                                  <a:pt x="517390" y="1487820"/>
                                </a:lnTo>
                                <a:lnTo>
                                  <a:pt x="517636" y="1487775"/>
                                </a:lnTo>
                                <a:lnTo>
                                  <a:pt x="517881" y="1487730"/>
                                </a:lnTo>
                                <a:lnTo>
                                  <a:pt x="518127" y="1487685"/>
                                </a:lnTo>
                                <a:lnTo>
                                  <a:pt x="518372" y="1487639"/>
                                </a:lnTo>
                                <a:lnTo>
                                  <a:pt x="518618" y="1487594"/>
                                </a:lnTo>
                                <a:lnTo>
                                  <a:pt x="518863" y="1487549"/>
                                </a:lnTo>
                                <a:lnTo>
                                  <a:pt x="519109" y="1487503"/>
                                </a:lnTo>
                                <a:lnTo>
                                  <a:pt x="519354" y="1487458"/>
                                </a:lnTo>
                                <a:lnTo>
                                  <a:pt x="519600" y="1487412"/>
                                </a:lnTo>
                                <a:lnTo>
                                  <a:pt x="519846" y="1487366"/>
                                </a:lnTo>
                                <a:lnTo>
                                  <a:pt x="520091" y="1487320"/>
                                </a:lnTo>
                                <a:lnTo>
                                  <a:pt x="520337" y="1487274"/>
                                </a:lnTo>
                                <a:lnTo>
                                  <a:pt x="520582" y="1487228"/>
                                </a:lnTo>
                                <a:lnTo>
                                  <a:pt x="520828" y="1487182"/>
                                </a:lnTo>
                                <a:lnTo>
                                  <a:pt x="521073" y="1487136"/>
                                </a:lnTo>
                                <a:lnTo>
                                  <a:pt x="521319" y="1487090"/>
                                </a:lnTo>
                                <a:lnTo>
                                  <a:pt x="521564" y="1487043"/>
                                </a:lnTo>
                                <a:lnTo>
                                  <a:pt x="521810" y="1486997"/>
                                </a:lnTo>
                                <a:lnTo>
                                  <a:pt x="522056" y="1486950"/>
                                </a:lnTo>
                                <a:lnTo>
                                  <a:pt x="522301" y="1486904"/>
                                </a:lnTo>
                                <a:lnTo>
                                  <a:pt x="522547" y="1486857"/>
                                </a:lnTo>
                                <a:lnTo>
                                  <a:pt x="522792" y="1486810"/>
                                </a:lnTo>
                                <a:lnTo>
                                  <a:pt x="523038" y="1486763"/>
                                </a:lnTo>
                                <a:lnTo>
                                  <a:pt x="523283" y="1486716"/>
                                </a:lnTo>
                                <a:lnTo>
                                  <a:pt x="523529" y="1486669"/>
                                </a:lnTo>
                                <a:lnTo>
                                  <a:pt x="523774" y="1486621"/>
                                </a:lnTo>
                                <a:lnTo>
                                  <a:pt x="524020" y="1486574"/>
                                </a:lnTo>
                                <a:lnTo>
                                  <a:pt x="524266" y="1486527"/>
                                </a:lnTo>
                                <a:lnTo>
                                  <a:pt x="524511" y="1486479"/>
                                </a:lnTo>
                                <a:lnTo>
                                  <a:pt x="524757" y="1486432"/>
                                </a:lnTo>
                                <a:lnTo>
                                  <a:pt x="525002" y="1486384"/>
                                </a:lnTo>
                                <a:lnTo>
                                  <a:pt x="525248" y="1486336"/>
                                </a:lnTo>
                                <a:lnTo>
                                  <a:pt x="525493" y="1486288"/>
                                </a:lnTo>
                                <a:lnTo>
                                  <a:pt x="525739" y="1486240"/>
                                </a:lnTo>
                                <a:lnTo>
                                  <a:pt x="525984" y="1486192"/>
                                </a:lnTo>
                                <a:lnTo>
                                  <a:pt x="526230" y="1486144"/>
                                </a:lnTo>
                                <a:lnTo>
                                  <a:pt x="526476" y="1486095"/>
                                </a:lnTo>
                                <a:lnTo>
                                  <a:pt x="526721" y="1486047"/>
                                </a:lnTo>
                                <a:lnTo>
                                  <a:pt x="526967" y="1485998"/>
                                </a:lnTo>
                                <a:lnTo>
                                  <a:pt x="527212" y="1485950"/>
                                </a:lnTo>
                                <a:lnTo>
                                  <a:pt x="527458" y="1485901"/>
                                </a:lnTo>
                                <a:lnTo>
                                  <a:pt x="527703" y="1485852"/>
                                </a:lnTo>
                                <a:lnTo>
                                  <a:pt x="527949" y="1485803"/>
                                </a:lnTo>
                                <a:lnTo>
                                  <a:pt x="528195" y="1485755"/>
                                </a:lnTo>
                                <a:lnTo>
                                  <a:pt x="528440" y="1485705"/>
                                </a:lnTo>
                                <a:lnTo>
                                  <a:pt x="528686" y="1485656"/>
                                </a:lnTo>
                                <a:lnTo>
                                  <a:pt x="528931" y="1485607"/>
                                </a:lnTo>
                                <a:lnTo>
                                  <a:pt x="529177" y="1485558"/>
                                </a:lnTo>
                                <a:lnTo>
                                  <a:pt x="529422" y="1485508"/>
                                </a:lnTo>
                                <a:lnTo>
                                  <a:pt x="529668" y="1485458"/>
                                </a:lnTo>
                                <a:lnTo>
                                  <a:pt x="529913" y="1485409"/>
                                </a:lnTo>
                                <a:lnTo>
                                  <a:pt x="530159" y="1485359"/>
                                </a:lnTo>
                                <a:lnTo>
                                  <a:pt x="530405" y="1485309"/>
                                </a:lnTo>
                                <a:lnTo>
                                  <a:pt x="530650" y="1485259"/>
                                </a:lnTo>
                                <a:lnTo>
                                  <a:pt x="530896" y="1485209"/>
                                </a:lnTo>
                                <a:lnTo>
                                  <a:pt x="531141" y="1485159"/>
                                </a:lnTo>
                                <a:lnTo>
                                  <a:pt x="531387" y="1485109"/>
                                </a:lnTo>
                                <a:lnTo>
                                  <a:pt x="531632" y="1485058"/>
                                </a:lnTo>
                                <a:lnTo>
                                  <a:pt x="531878" y="1485008"/>
                                </a:lnTo>
                                <a:lnTo>
                                  <a:pt x="532123" y="1484957"/>
                                </a:lnTo>
                                <a:lnTo>
                                  <a:pt x="532369" y="1484906"/>
                                </a:lnTo>
                                <a:lnTo>
                                  <a:pt x="532615" y="1484856"/>
                                </a:lnTo>
                                <a:lnTo>
                                  <a:pt x="532860" y="1484805"/>
                                </a:lnTo>
                                <a:lnTo>
                                  <a:pt x="533106" y="1484754"/>
                                </a:lnTo>
                                <a:lnTo>
                                  <a:pt x="533351" y="1484703"/>
                                </a:lnTo>
                                <a:lnTo>
                                  <a:pt x="533597" y="1484652"/>
                                </a:lnTo>
                                <a:lnTo>
                                  <a:pt x="533842" y="1484600"/>
                                </a:lnTo>
                                <a:lnTo>
                                  <a:pt x="534088" y="1484549"/>
                                </a:lnTo>
                                <a:lnTo>
                                  <a:pt x="534333" y="1484497"/>
                                </a:lnTo>
                                <a:lnTo>
                                  <a:pt x="534579" y="1484446"/>
                                </a:lnTo>
                                <a:lnTo>
                                  <a:pt x="534825" y="1484394"/>
                                </a:lnTo>
                                <a:lnTo>
                                  <a:pt x="535070" y="1484342"/>
                                </a:lnTo>
                                <a:lnTo>
                                  <a:pt x="535316" y="1484290"/>
                                </a:lnTo>
                                <a:lnTo>
                                  <a:pt x="535561" y="1484238"/>
                                </a:lnTo>
                                <a:lnTo>
                                  <a:pt x="535807" y="1484186"/>
                                </a:lnTo>
                                <a:lnTo>
                                  <a:pt x="536052" y="1484134"/>
                                </a:lnTo>
                                <a:lnTo>
                                  <a:pt x="536298" y="1484082"/>
                                </a:lnTo>
                                <a:lnTo>
                                  <a:pt x="536543" y="1484029"/>
                                </a:lnTo>
                                <a:lnTo>
                                  <a:pt x="536789" y="1483977"/>
                                </a:lnTo>
                                <a:lnTo>
                                  <a:pt x="537035" y="1483924"/>
                                </a:lnTo>
                                <a:lnTo>
                                  <a:pt x="537280" y="1483871"/>
                                </a:lnTo>
                                <a:lnTo>
                                  <a:pt x="537526" y="1483818"/>
                                </a:lnTo>
                                <a:lnTo>
                                  <a:pt x="537771" y="1483765"/>
                                </a:lnTo>
                                <a:lnTo>
                                  <a:pt x="538017" y="1483712"/>
                                </a:lnTo>
                                <a:lnTo>
                                  <a:pt x="538262" y="1483659"/>
                                </a:lnTo>
                                <a:lnTo>
                                  <a:pt x="538508" y="1483606"/>
                                </a:lnTo>
                                <a:lnTo>
                                  <a:pt x="538754" y="1483553"/>
                                </a:lnTo>
                                <a:lnTo>
                                  <a:pt x="538999" y="1483499"/>
                                </a:lnTo>
                                <a:lnTo>
                                  <a:pt x="539245" y="1483445"/>
                                </a:lnTo>
                                <a:lnTo>
                                  <a:pt x="539490" y="1483392"/>
                                </a:lnTo>
                                <a:lnTo>
                                  <a:pt x="539736" y="1483338"/>
                                </a:lnTo>
                                <a:lnTo>
                                  <a:pt x="539981" y="1483284"/>
                                </a:lnTo>
                                <a:lnTo>
                                  <a:pt x="540227" y="1483230"/>
                                </a:lnTo>
                                <a:lnTo>
                                  <a:pt x="540472" y="1483176"/>
                                </a:lnTo>
                                <a:lnTo>
                                  <a:pt x="540718" y="1483122"/>
                                </a:lnTo>
                                <a:lnTo>
                                  <a:pt x="540964" y="1483067"/>
                                </a:lnTo>
                                <a:lnTo>
                                  <a:pt x="541209" y="1483013"/>
                                </a:lnTo>
                                <a:lnTo>
                                  <a:pt x="541455" y="1482958"/>
                                </a:lnTo>
                                <a:lnTo>
                                  <a:pt x="541700" y="1482904"/>
                                </a:lnTo>
                                <a:lnTo>
                                  <a:pt x="541946" y="1482849"/>
                                </a:lnTo>
                                <a:lnTo>
                                  <a:pt x="542191" y="1482794"/>
                                </a:lnTo>
                                <a:lnTo>
                                  <a:pt x="542437" y="1482739"/>
                                </a:lnTo>
                                <a:lnTo>
                                  <a:pt x="542682" y="1482684"/>
                                </a:lnTo>
                                <a:lnTo>
                                  <a:pt x="542928" y="1482629"/>
                                </a:lnTo>
                                <a:lnTo>
                                  <a:pt x="543174" y="1482573"/>
                                </a:lnTo>
                                <a:lnTo>
                                  <a:pt x="543419" y="1482518"/>
                                </a:lnTo>
                                <a:lnTo>
                                  <a:pt x="543665" y="1482462"/>
                                </a:lnTo>
                                <a:lnTo>
                                  <a:pt x="543910" y="1482407"/>
                                </a:lnTo>
                                <a:lnTo>
                                  <a:pt x="544156" y="1482351"/>
                                </a:lnTo>
                                <a:lnTo>
                                  <a:pt x="544401" y="1482295"/>
                                </a:lnTo>
                                <a:lnTo>
                                  <a:pt x="544647" y="1482239"/>
                                </a:lnTo>
                                <a:lnTo>
                                  <a:pt x="544892" y="1482183"/>
                                </a:lnTo>
                                <a:lnTo>
                                  <a:pt x="545138" y="1482127"/>
                                </a:lnTo>
                                <a:lnTo>
                                  <a:pt x="545384" y="1482071"/>
                                </a:lnTo>
                                <a:lnTo>
                                  <a:pt x="545629" y="1482014"/>
                                </a:lnTo>
                                <a:lnTo>
                                  <a:pt x="545875" y="1481958"/>
                                </a:lnTo>
                                <a:lnTo>
                                  <a:pt x="546120" y="1481901"/>
                                </a:lnTo>
                                <a:lnTo>
                                  <a:pt x="546366" y="1481844"/>
                                </a:lnTo>
                                <a:lnTo>
                                  <a:pt x="546611" y="1481787"/>
                                </a:lnTo>
                                <a:lnTo>
                                  <a:pt x="546857" y="1481730"/>
                                </a:lnTo>
                                <a:lnTo>
                                  <a:pt x="547102" y="1481673"/>
                                </a:lnTo>
                                <a:lnTo>
                                  <a:pt x="547348" y="1481616"/>
                                </a:lnTo>
                                <a:lnTo>
                                  <a:pt x="547594" y="1481559"/>
                                </a:lnTo>
                                <a:lnTo>
                                  <a:pt x="547839" y="1481501"/>
                                </a:lnTo>
                                <a:lnTo>
                                  <a:pt x="548085" y="1481444"/>
                                </a:lnTo>
                                <a:lnTo>
                                  <a:pt x="548330" y="1481386"/>
                                </a:lnTo>
                                <a:lnTo>
                                  <a:pt x="548576" y="1481328"/>
                                </a:lnTo>
                                <a:lnTo>
                                  <a:pt x="548821" y="1481270"/>
                                </a:lnTo>
                                <a:lnTo>
                                  <a:pt x="549067" y="1481212"/>
                                </a:lnTo>
                                <a:lnTo>
                                  <a:pt x="549312" y="1481154"/>
                                </a:lnTo>
                                <a:lnTo>
                                  <a:pt x="549558" y="1481096"/>
                                </a:lnTo>
                                <a:lnTo>
                                  <a:pt x="549804" y="1481038"/>
                                </a:lnTo>
                                <a:lnTo>
                                  <a:pt x="550049" y="1480979"/>
                                </a:lnTo>
                                <a:lnTo>
                                  <a:pt x="550295" y="1480921"/>
                                </a:lnTo>
                                <a:lnTo>
                                  <a:pt x="550540" y="1480862"/>
                                </a:lnTo>
                                <a:lnTo>
                                  <a:pt x="550786" y="1480803"/>
                                </a:lnTo>
                                <a:lnTo>
                                  <a:pt x="551031" y="1480744"/>
                                </a:lnTo>
                                <a:lnTo>
                                  <a:pt x="551277" y="1480685"/>
                                </a:lnTo>
                                <a:lnTo>
                                  <a:pt x="551523" y="1480626"/>
                                </a:lnTo>
                                <a:lnTo>
                                  <a:pt x="551768" y="1480567"/>
                                </a:lnTo>
                                <a:lnTo>
                                  <a:pt x="552014" y="1480507"/>
                                </a:lnTo>
                                <a:lnTo>
                                  <a:pt x="552259" y="1480448"/>
                                </a:lnTo>
                                <a:lnTo>
                                  <a:pt x="552505" y="1480388"/>
                                </a:lnTo>
                                <a:lnTo>
                                  <a:pt x="552750" y="1480328"/>
                                </a:lnTo>
                                <a:lnTo>
                                  <a:pt x="552996" y="1480268"/>
                                </a:lnTo>
                                <a:lnTo>
                                  <a:pt x="553241" y="1480208"/>
                                </a:lnTo>
                                <a:lnTo>
                                  <a:pt x="553487" y="1480148"/>
                                </a:lnTo>
                                <a:lnTo>
                                  <a:pt x="553733" y="1480088"/>
                                </a:lnTo>
                                <a:lnTo>
                                  <a:pt x="553978" y="1480028"/>
                                </a:lnTo>
                                <a:lnTo>
                                  <a:pt x="554224" y="1479967"/>
                                </a:lnTo>
                                <a:lnTo>
                                  <a:pt x="554469" y="1479907"/>
                                </a:lnTo>
                                <a:lnTo>
                                  <a:pt x="554715" y="1479846"/>
                                </a:lnTo>
                                <a:lnTo>
                                  <a:pt x="554960" y="1479785"/>
                                </a:lnTo>
                                <a:lnTo>
                                  <a:pt x="555206" y="1479724"/>
                                </a:lnTo>
                                <a:lnTo>
                                  <a:pt x="555451" y="1479663"/>
                                </a:lnTo>
                                <a:lnTo>
                                  <a:pt x="555697" y="1479602"/>
                                </a:lnTo>
                                <a:lnTo>
                                  <a:pt x="555943" y="1479541"/>
                                </a:lnTo>
                                <a:lnTo>
                                  <a:pt x="556188" y="1479479"/>
                                </a:lnTo>
                                <a:lnTo>
                                  <a:pt x="556434" y="1479418"/>
                                </a:lnTo>
                                <a:lnTo>
                                  <a:pt x="556679" y="1479356"/>
                                </a:lnTo>
                                <a:lnTo>
                                  <a:pt x="556925" y="1479294"/>
                                </a:lnTo>
                                <a:lnTo>
                                  <a:pt x="557170" y="1479232"/>
                                </a:lnTo>
                                <a:lnTo>
                                  <a:pt x="557416" y="1479170"/>
                                </a:lnTo>
                                <a:lnTo>
                                  <a:pt x="557661" y="1479108"/>
                                </a:lnTo>
                                <a:lnTo>
                                  <a:pt x="557907" y="1479046"/>
                                </a:lnTo>
                                <a:lnTo>
                                  <a:pt x="558153" y="1478984"/>
                                </a:lnTo>
                                <a:lnTo>
                                  <a:pt x="558398" y="1478921"/>
                                </a:lnTo>
                                <a:lnTo>
                                  <a:pt x="558644" y="1478859"/>
                                </a:lnTo>
                                <a:lnTo>
                                  <a:pt x="558889" y="1478796"/>
                                </a:lnTo>
                                <a:lnTo>
                                  <a:pt x="559135" y="1478733"/>
                                </a:lnTo>
                                <a:lnTo>
                                  <a:pt x="559380" y="1478670"/>
                                </a:lnTo>
                                <a:lnTo>
                                  <a:pt x="559626" y="1478607"/>
                                </a:lnTo>
                                <a:lnTo>
                                  <a:pt x="559871" y="1478544"/>
                                </a:lnTo>
                                <a:lnTo>
                                  <a:pt x="560117" y="1478480"/>
                                </a:lnTo>
                                <a:lnTo>
                                  <a:pt x="560363" y="1478417"/>
                                </a:lnTo>
                                <a:lnTo>
                                  <a:pt x="560608" y="1478353"/>
                                </a:lnTo>
                                <a:lnTo>
                                  <a:pt x="560854" y="1478289"/>
                                </a:lnTo>
                                <a:lnTo>
                                  <a:pt x="561099" y="1478225"/>
                                </a:lnTo>
                                <a:lnTo>
                                  <a:pt x="561345" y="1478161"/>
                                </a:lnTo>
                                <a:lnTo>
                                  <a:pt x="561590" y="1478097"/>
                                </a:lnTo>
                                <a:lnTo>
                                  <a:pt x="561836" y="1478033"/>
                                </a:lnTo>
                                <a:lnTo>
                                  <a:pt x="562082" y="1477969"/>
                                </a:lnTo>
                                <a:lnTo>
                                  <a:pt x="562327" y="1477904"/>
                                </a:lnTo>
                                <a:lnTo>
                                  <a:pt x="562573" y="1477840"/>
                                </a:lnTo>
                                <a:lnTo>
                                  <a:pt x="562818" y="1477775"/>
                                </a:lnTo>
                                <a:lnTo>
                                  <a:pt x="563064" y="1477710"/>
                                </a:lnTo>
                                <a:lnTo>
                                  <a:pt x="563309" y="1477645"/>
                                </a:lnTo>
                                <a:lnTo>
                                  <a:pt x="563555" y="1477580"/>
                                </a:lnTo>
                                <a:lnTo>
                                  <a:pt x="563800" y="1477515"/>
                                </a:lnTo>
                                <a:lnTo>
                                  <a:pt x="564046" y="1477449"/>
                                </a:lnTo>
                                <a:lnTo>
                                  <a:pt x="564292" y="1477384"/>
                                </a:lnTo>
                                <a:lnTo>
                                  <a:pt x="564537" y="1477318"/>
                                </a:lnTo>
                                <a:lnTo>
                                  <a:pt x="564783" y="1477252"/>
                                </a:lnTo>
                                <a:lnTo>
                                  <a:pt x="565028" y="1477186"/>
                                </a:lnTo>
                                <a:lnTo>
                                  <a:pt x="565274" y="1477120"/>
                                </a:lnTo>
                                <a:lnTo>
                                  <a:pt x="565519" y="1477054"/>
                                </a:lnTo>
                                <a:lnTo>
                                  <a:pt x="565765" y="1476988"/>
                                </a:lnTo>
                                <a:lnTo>
                                  <a:pt x="566010" y="1476922"/>
                                </a:lnTo>
                                <a:lnTo>
                                  <a:pt x="566256" y="1476855"/>
                                </a:lnTo>
                                <a:lnTo>
                                  <a:pt x="566502" y="1476788"/>
                                </a:lnTo>
                                <a:lnTo>
                                  <a:pt x="566747" y="1476722"/>
                                </a:lnTo>
                                <a:lnTo>
                                  <a:pt x="566993" y="1476655"/>
                                </a:lnTo>
                                <a:lnTo>
                                  <a:pt x="567238" y="1476588"/>
                                </a:lnTo>
                                <a:lnTo>
                                  <a:pt x="567484" y="1476520"/>
                                </a:lnTo>
                                <a:lnTo>
                                  <a:pt x="567729" y="1476453"/>
                                </a:lnTo>
                                <a:lnTo>
                                  <a:pt x="567975" y="1476386"/>
                                </a:lnTo>
                                <a:lnTo>
                                  <a:pt x="568220" y="1476318"/>
                                </a:lnTo>
                                <a:lnTo>
                                  <a:pt x="568466" y="1476250"/>
                                </a:lnTo>
                                <a:lnTo>
                                  <a:pt x="568712" y="1476183"/>
                                </a:lnTo>
                                <a:lnTo>
                                  <a:pt x="568957" y="1476115"/>
                                </a:lnTo>
                                <a:lnTo>
                                  <a:pt x="569203" y="1476046"/>
                                </a:lnTo>
                                <a:lnTo>
                                  <a:pt x="569448" y="1475978"/>
                                </a:lnTo>
                                <a:lnTo>
                                  <a:pt x="569694" y="1475910"/>
                                </a:lnTo>
                                <a:lnTo>
                                  <a:pt x="569939" y="1475841"/>
                                </a:lnTo>
                                <a:lnTo>
                                  <a:pt x="570185" y="1475773"/>
                                </a:lnTo>
                                <a:lnTo>
                                  <a:pt x="570430" y="1475704"/>
                                </a:lnTo>
                                <a:lnTo>
                                  <a:pt x="570676" y="1475635"/>
                                </a:lnTo>
                                <a:lnTo>
                                  <a:pt x="570922" y="1475566"/>
                                </a:lnTo>
                                <a:lnTo>
                                  <a:pt x="571167" y="1475497"/>
                                </a:lnTo>
                                <a:lnTo>
                                  <a:pt x="571413" y="1475428"/>
                                </a:lnTo>
                                <a:lnTo>
                                  <a:pt x="571658" y="1475358"/>
                                </a:lnTo>
                                <a:lnTo>
                                  <a:pt x="571904" y="1475289"/>
                                </a:lnTo>
                                <a:lnTo>
                                  <a:pt x="572149" y="1475219"/>
                                </a:lnTo>
                                <a:lnTo>
                                  <a:pt x="572395" y="1475149"/>
                                </a:lnTo>
                                <a:lnTo>
                                  <a:pt x="572640" y="1475079"/>
                                </a:lnTo>
                                <a:lnTo>
                                  <a:pt x="572886" y="1475009"/>
                                </a:lnTo>
                                <a:lnTo>
                                  <a:pt x="573132" y="1474939"/>
                                </a:lnTo>
                                <a:lnTo>
                                  <a:pt x="573377" y="1474868"/>
                                </a:lnTo>
                                <a:lnTo>
                                  <a:pt x="573623" y="1474798"/>
                                </a:lnTo>
                                <a:lnTo>
                                  <a:pt x="573868" y="1474727"/>
                                </a:lnTo>
                                <a:lnTo>
                                  <a:pt x="574114" y="1474656"/>
                                </a:lnTo>
                                <a:lnTo>
                                  <a:pt x="574359" y="1474585"/>
                                </a:lnTo>
                                <a:lnTo>
                                  <a:pt x="574605" y="1474514"/>
                                </a:lnTo>
                                <a:lnTo>
                                  <a:pt x="574851" y="1474443"/>
                                </a:lnTo>
                                <a:lnTo>
                                  <a:pt x="575096" y="1474372"/>
                                </a:lnTo>
                                <a:lnTo>
                                  <a:pt x="575342" y="1474300"/>
                                </a:lnTo>
                                <a:lnTo>
                                  <a:pt x="575587" y="1474229"/>
                                </a:lnTo>
                                <a:lnTo>
                                  <a:pt x="575833" y="1474157"/>
                                </a:lnTo>
                                <a:lnTo>
                                  <a:pt x="576078" y="1474085"/>
                                </a:lnTo>
                                <a:lnTo>
                                  <a:pt x="576324" y="1474013"/>
                                </a:lnTo>
                                <a:lnTo>
                                  <a:pt x="576569" y="1473941"/>
                                </a:lnTo>
                                <a:lnTo>
                                  <a:pt x="576815" y="1473869"/>
                                </a:lnTo>
                                <a:lnTo>
                                  <a:pt x="577061" y="1473796"/>
                                </a:lnTo>
                                <a:lnTo>
                                  <a:pt x="577306" y="1473723"/>
                                </a:lnTo>
                                <a:lnTo>
                                  <a:pt x="577552" y="1473651"/>
                                </a:lnTo>
                                <a:lnTo>
                                  <a:pt x="577797" y="1473578"/>
                                </a:lnTo>
                                <a:lnTo>
                                  <a:pt x="578043" y="1473505"/>
                                </a:lnTo>
                                <a:lnTo>
                                  <a:pt x="578288" y="1473432"/>
                                </a:lnTo>
                                <a:lnTo>
                                  <a:pt x="578534" y="1473358"/>
                                </a:lnTo>
                                <a:lnTo>
                                  <a:pt x="578779" y="1473285"/>
                                </a:lnTo>
                                <a:lnTo>
                                  <a:pt x="579025" y="1473211"/>
                                </a:lnTo>
                                <a:lnTo>
                                  <a:pt x="579271" y="1473138"/>
                                </a:lnTo>
                                <a:lnTo>
                                  <a:pt x="579516" y="1473064"/>
                                </a:lnTo>
                                <a:lnTo>
                                  <a:pt x="579762" y="1472990"/>
                                </a:lnTo>
                                <a:lnTo>
                                  <a:pt x="580007" y="1472916"/>
                                </a:lnTo>
                                <a:lnTo>
                                  <a:pt x="580253" y="1472841"/>
                                </a:lnTo>
                                <a:lnTo>
                                  <a:pt x="580498" y="1472767"/>
                                </a:lnTo>
                                <a:lnTo>
                                  <a:pt x="580744" y="1472692"/>
                                </a:lnTo>
                                <a:lnTo>
                                  <a:pt x="580989" y="1472618"/>
                                </a:lnTo>
                                <a:lnTo>
                                  <a:pt x="581235" y="1472543"/>
                                </a:lnTo>
                                <a:lnTo>
                                  <a:pt x="581481" y="1472468"/>
                                </a:lnTo>
                                <a:lnTo>
                                  <a:pt x="581726" y="1472393"/>
                                </a:lnTo>
                                <a:lnTo>
                                  <a:pt x="581972" y="1472317"/>
                                </a:lnTo>
                                <a:lnTo>
                                  <a:pt x="582217" y="1472242"/>
                                </a:lnTo>
                                <a:lnTo>
                                  <a:pt x="582463" y="1472166"/>
                                </a:lnTo>
                                <a:lnTo>
                                  <a:pt x="582708" y="1472091"/>
                                </a:lnTo>
                                <a:lnTo>
                                  <a:pt x="582954" y="1472015"/>
                                </a:lnTo>
                                <a:lnTo>
                                  <a:pt x="583199" y="1471939"/>
                                </a:lnTo>
                                <a:lnTo>
                                  <a:pt x="583445" y="1471863"/>
                                </a:lnTo>
                                <a:lnTo>
                                  <a:pt x="583691" y="1471786"/>
                                </a:lnTo>
                                <a:lnTo>
                                  <a:pt x="583936" y="1471710"/>
                                </a:lnTo>
                                <a:lnTo>
                                  <a:pt x="584182" y="1471633"/>
                                </a:lnTo>
                                <a:lnTo>
                                  <a:pt x="584427" y="1471556"/>
                                </a:lnTo>
                                <a:lnTo>
                                  <a:pt x="584673" y="1471480"/>
                                </a:lnTo>
                                <a:lnTo>
                                  <a:pt x="584918" y="1471403"/>
                                </a:lnTo>
                                <a:lnTo>
                                  <a:pt x="585164" y="1471325"/>
                                </a:lnTo>
                                <a:lnTo>
                                  <a:pt x="585410" y="1471248"/>
                                </a:lnTo>
                                <a:lnTo>
                                  <a:pt x="585655" y="1471171"/>
                                </a:lnTo>
                                <a:lnTo>
                                  <a:pt x="585901" y="1471093"/>
                                </a:lnTo>
                                <a:lnTo>
                                  <a:pt x="586146" y="1471015"/>
                                </a:lnTo>
                                <a:lnTo>
                                  <a:pt x="586392" y="1470937"/>
                                </a:lnTo>
                                <a:lnTo>
                                  <a:pt x="586637" y="1470859"/>
                                </a:lnTo>
                                <a:lnTo>
                                  <a:pt x="586883" y="1470781"/>
                                </a:lnTo>
                                <a:lnTo>
                                  <a:pt x="587128" y="1470702"/>
                                </a:lnTo>
                                <a:lnTo>
                                  <a:pt x="587374" y="1470624"/>
                                </a:lnTo>
                                <a:lnTo>
                                  <a:pt x="587620" y="1470545"/>
                                </a:lnTo>
                                <a:lnTo>
                                  <a:pt x="587865" y="1470466"/>
                                </a:lnTo>
                                <a:lnTo>
                                  <a:pt x="588111" y="1470387"/>
                                </a:lnTo>
                                <a:lnTo>
                                  <a:pt x="588356" y="1470308"/>
                                </a:lnTo>
                                <a:lnTo>
                                  <a:pt x="588602" y="1470229"/>
                                </a:lnTo>
                                <a:lnTo>
                                  <a:pt x="588847" y="1470150"/>
                                </a:lnTo>
                                <a:lnTo>
                                  <a:pt x="589093" y="1470070"/>
                                </a:lnTo>
                                <a:lnTo>
                                  <a:pt x="589338" y="1469990"/>
                                </a:lnTo>
                                <a:lnTo>
                                  <a:pt x="589584" y="1469910"/>
                                </a:lnTo>
                                <a:lnTo>
                                  <a:pt x="589830" y="1469830"/>
                                </a:lnTo>
                                <a:lnTo>
                                  <a:pt x="590075" y="1469750"/>
                                </a:lnTo>
                                <a:lnTo>
                                  <a:pt x="590321" y="1469670"/>
                                </a:lnTo>
                                <a:lnTo>
                                  <a:pt x="590566" y="1469589"/>
                                </a:lnTo>
                                <a:lnTo>
                                  <a:pt x="590812" y="1469509"/>
                                </a:lnTo>
                                <a:lnTo>
                                  <a:pt x="591057" y="1469428"/>
                                </a:lnTo>
                                <a:lnTo>
                                  <a:pt x="591303" y="1469347"/>
                                </a:lnTo>
                                <a:lnTo>
                                  <a:pt x="591548" y="1469266"/>
                                </a:lnTo>
                                <a:lnTo>
                                  <a:pt x="591794" y="1469185"/>
                                </a:lnTo>
                                <a:lnTo>
                                  <a:pt x="592040" y="1469103"/>
                                </a:lnTo>
                                <a:lnTo>
                                  <a:pt x="592285" y="1469022"/>
                                </a:lnTo>
                                <a:lnTo>
                                  <a:pt x="592531" y="1468940"/>
                                </a:lnTo>
                                <a:lnTo>
                                  <a:pt x="592776" y="1468858"/>
                                </a:lnTo>
                                <a:lnTo>
                                  <a:pt x="593022" y="1468776"/>
                                </a:lnTo>
                                <a:lnTo>
                                  <a:pt x="593267" y="1468694"/>
                                </a:lnTo>
                                <a:lnTo>
                                  <a:pt x="593513" y="1468611"/>
                                </a:lnTo>
                                <a:lnTo>
                                  <a:pt x="593758" y="1468529"/>
                                </a:lnTo>
                                <a:lnTo>
                                  <a:pt x="594004" y="1468446"/>
                                </a:lnTo>
                                <a:lnTo>
                                  <a:pt x="594250" y="1468363"/>
                                </a:lnTo>
                                <a:lnTo>
                                  <a:pt x="594495" y="1468280"/>
                                </a:lnTo>
                                <a:lnTo>
                                  <a:pt x="594741" y="1468197"/>
                                </a:lnTo>
                                <a:lnTo>
                                  <a:pt x="594986" y="1468114"/>
                                </a:lnTo>
                                <a:lnTo>
                                  <a:pt x="595232" y="1468030"/>
                                </a:lnTo>
                                <a:lnTo>
                                  <a:pt x="595477" y="1467947"/>
                                </a:lnTo>
                                <a:lnTo>
                                  <a:pt x="595723" y="1467863"/>
                                </a:lnTo>
                                <a:lnTo>
                                  <a:pt x="595968" y="1467779"/>
                                </a:lnTo>
                                <a:lnTo>
                                  <a:pt x="596214" y="1467695"/>
                                </a:lnTo>
                                <a:lnTo>
                                  <a:pt x="596460" y="1467611"/>
                                </a:lnTo>
                                <a:lnTo>
                                  <a:pt x="596705" y="1467526"/>
                                </a:lnTo>
                                <a:lnTo>
                                  <a:pt x="596951" y="1467442"/>
                                </a:lnTo>
                                <a:lnTo>
                                  <a:pt x="597196" y="1467357"/>
                                </a:lnTo>
                                <a:lnTo>
                                  <a:pt x="597442" y="1467272"/>
                                </a:lnTo>
                                <a:lnTo>
                                  <a:pt x="597687" y="1467187"/>
                                </a:lnTo>
                                <a:lnTo>
                                  <a:pt x="597933" y="1467102"/>
                                </a:lnTo>
                                <a:lnTo>
                                  <a:pt x="598179" y="1467016"/>
                                </a:lnTo>
                                <a:lnTo>
                                  <a:pt x="598424" y="1466931"/>
                                </a:lnTo>
                                <a:lnTo>
                                  <a:pt x="598670" y="1466845"/>
                                </a:lnTo>
                                <a:lnTo>
                                  <a:pt x="598915" y="1466759"/>
                                </a:lnTo>
                                <a:lnTo>
                                  <a:pt x="599161" y="1466673"/>
                                </a:lnTo>
                                <a:lnTo>
                                  <a:pt x="599406" y="1466587"/>
                                </a:lnTo>
                                <a:lnTo>
                                  <a:pt x="599652" y="1466501"/>
                                </a:lnTo>
                                <a:lnTo>
                                  <a:pt x="599897" y="1466414"/>
                                </a:lnTo>
                                <a:lnTo>
                                  <a:pt x="600143" y="1466328"/>
                                </a:lnTo>
                                <a:lnTo>
                                  <a:pt x="600389" y="1466241"/>
                                </a:lnTo>
                                <a:lnTo>
                                  <a:pt x="600634" y="1466154"/>
                                </a:lnTo>
                                <a:lnTo>
                                  <a:pt x="600880" y="1466067"/>
                                </a:lnTo>
                                <a:lnTo>
                                  <a:pt x="601125" y="1465979"/>
                                </a:lnTo>
                                <a:lnTo>
                                  <a:pt x="601371" y="1465892"/>
                                </a:lnTo>
                                <a:lnTo>
                                  <a:pt x="601616" y="1465804"/>
                                </a:lnTo>
                                <a:lnTo>
                                  <a:pt x="601862" y="1465716"/>
                                </a:lnTo>
                                <a:lnTo>
                                  <a:pt x="602107" y="1465628"/>
                                </a:lnTo>
                                <a:lnTo>
                                  <a:pt x="602353" y="1465540"/>
                                </a:lnTo>
                                <a:lnTo>
                                  <a:pt x="602599" y="1465452"/>
                                </a:lnTo>
                                <a:lnTo>
                                  <a:pt x="602844" y="1465363"/>
                                </a:lnTo>
                                <a:lnTo>
                                  <a:pt x="603090" y="1465275"/>
                                </a:lnTo>
                                <a:lnTo>
                                  <a:pt x="603335" y="1465186"/>
                                </a:lnTo>
                                <a:lnTo>
                                  <a:pt x="603581" y="1465097"/>
                                </a:lnTo>
                                <a:lnTo>
                                  <a:pt x="603826" y="1465008"/>
                                </a:lnTo>
                                <a:lnTo>
                                  <a:pt x="604072" y="1464918"/>
                                </a:lnTo>
                                <a:lnTo>
                                  <a:pt x="604317" y="1464829"/>
                                </a:lnTo>
                                <a:lnTo>
                                  <a:pt x="604563" y="1464739"/>
                                </a:lnTo>
                                <a:lnTo>
                                  <a:pt x="604809" y="1464649"/>
                                </a:lnTo>
                                <a:lnTo>
                                  <a:pt x="605054" y="1464559"/>
                                </a:lnTo>
                                <a:lnTo>
                                  <a:pt x="605300" y="1464469"/>
                                </a:lnTo>
                                <a:lnTo>
                                  <a:pt x="605545" y="1464379"/>
                                </a:lnTo>
                                <a:lnTo>
                                  <a:pt x="605791" y="1464288"/>
                                </a:lnTo>
                                <a:lnTo>
                                  <a:pt x="606036" y="1464198"/>
                                </a:lnTo>
                                <a:lnTo>
                                  <a:pt x="606282" y="1464107"/>
                                </a:lnTo>
                                <a:lnTo>
                                  <a:pt x="606527" y="1464016"/>
                                </a:lnTo>
                                <a:lnTo>
                                  <a:pt x="606773" y="1463925"/>
                                </a:lnTo>
                                <a:lnTo>
                                  <a:pt x="607019" y="1463833"/>
                                </a:lnTo>
                                <a:lnTo>
                                  <a:pt x="607264" y="1463742"/>
                                </a:lnTo>
                                <a:lnTo>
                                  <a:pt x="607510" y="1463650"/>
                                </a:lnTo>
                                <a:lnTo>
                                  <a:pt x="607755" y="1463558"/>
                                </a:lnTo>
                                <a:lnTo>
                                  <a:pt x="608001" y="1463466"/>
                                </a:lnTo>
                                <a:lnTo>
                                  <a:pt x="608246" y="1463374"/>
                                </a:lnTo>
                                <a:lnTo>
                                  <a:pt x="608492" y="1463282"/>
                                </a:lnTo>
                                <a:lnTo>
                                  <a:pt x="608738" y="1463189"/>
                                </a:lnTo>
                                <a:lnTo>
                                  <a:pt x="608983" y="1463096"/>
                                </a:lnTo>
                                <a:lnTo>
                                  <a:pt x="609229" y="1463003"/>
                                </a:lnTo>
                                <a:lnTo>
                                  <a:pt x="609474" y="1462910"/>
                                </a:lnTo>
                                <a:lnTo>
                                  <a:pt x="609720" y="1462817"/>
                                </a:lnTo>
                                <a:lnTo>
                                  <a:pt x="609965" y="1462724"/>
                                </a:lnTo>
                                <a:lnTo>
                                  <a:pt x="610211" y="1462630"/>
                                </a:lnTo>
                                <a:lnTo>
                                  <a:pt x="610456" y="1462536"/>
                                </a:lnTo>
                                <a:lnTo>
                                  <a:pt x="610702" y="1462442"/>
                                </a:lnTo>
                                <a:lnTo>
                                  <a:pt x="610948" y="1462348"/>
                                </a:lnTo>
                                <a:lnTo>
                                  <a:pt x="611193" y="1462254"/>
                                </a:lnTo>
                                <a:lnTo>
                                  <a:pt x="611439" y="1462159"/>
                                </a:lnTo>
                                <a:lnTo>
                                  <a:pt x="611684" y="1462065"/>
                                </a:lnTo>
                                <a:lnTo>
                                  <a:pt x="611930" y="1461970"/>
                                </a:lnTo>
                                <a:lnTo>
                                  <a:pt x="612175" y="1461875"/>
                                </a:lnTo>
                                <a:lnTo>
                                  <a:pt x="612421" y="1461780"/>
                                </a:lnTo>
                                <a:lnTo>
                                  <a:pt x="612666" y="1461684"/>
                                </a:lnTo>
                                <a:lnTo>
                                  <a:pt x="612912" y="1461589"/>
                                </a:lnTo>
                                <a:lnTo>
                                  <a:pt x="613158" y="1461493"/>
                                </a:lnTo>
                                <a:lnTo>
                                  <a:pt x="613403" y="1461397"/>
                                </a:lnTo>
                                <a:lnTo>
                                  <a:pt x="613649" y="1461301"/>
                                </a:lnTo>
                                <a:lnTo>
                                  <a:pt x="613894" y="1461205"/>
                                </a:lnTo>
                                <a:lnTo>
                                  <a:pt x="614140" y="1461108"/>
                                </a:lnTo>
                                <a:lnTo>
                                  <a:pt x="614385" y="1461012"/>
                                </a:lnTo>
                                <a:lnTo>
                                  <a:pt x="614631" y="1460915"/>
                                </a:lnTo>
                                <a:lnTo>
                                  <a:pt x="614876" y="1460818"/>
                                </a:lnTo>
                                <a:lnTo>
                                  <a:pt x="615122" y="1460721"/>
                                </a:lnTo>
                                <a:lnTo>
                                  <a:pt x="615368" y="1460623"/>
                                </a:lnTo>
                                <a:lnTo>
                                  <a:pt x="615613" y="1460526"/>
                                </a:lnTo>
                                <a:lnTo>
                                  <a:pt x="615859" y="1460428"/>
                                </a:lnTo>
                                <a:lnTo>
                                  <a:pt x="616104" y="1460330"/>
                                </a:lnTo>
                                <a:lnTo>
                                  <a:pt x="616350" y="1460232"/>
                                </a:lnTo>
                                <a:lnTo>
                                  <a:pt x="616595" y="1460134"/>
                                </a:lnTo>
                                <a:lnTo>
                                  <a:pt x="616841" y="1460035"/>
                                </a:lnTo>
                                <a:lnTo>
                                  <a:pt x="617086" y="1459937"/>
                                </a:lnTo>
                                <a:lnTo>
                                  <a:pt x="617332" y="1459838"/>
                                </a:lnTo>
                                <a:lnTo>
                                  <a:pt x="617578" y="1459739"/>
                                </a:lnTo>
                                <a:lnTo>
                                  <a:pt x="617823" y="1459640"/>
                                </a:lnTo>
                                <a:lnTo>
                                  <a:pt x="618069" y="1459541"/>
                                </a:lnTo>
                                <a:lnTo>
                                  <a:pt x="618314" y="1459441"/>
                                </a:lnTo>
                                <a:lnTo>
                                  <a:pt x="618560" y="1459341"/>
                                </a:lnTo>
                                <a:lnTo>
                                  <a:pt x="618805" y="1459241"/>
                                </a:lnTo>
                                <a:lnTo>
                                  <a:pt x="619051" y="1459141"/>
                                </a:lnTo>
                                <a:lnTo>
                                  <a:pt x="619296" y="1459041"/>
                                </a:lnTo>
                                <a:lnTo>
                                  <a:pt x="619542" y="1458941"/>
                                </a:lnTo>
                                <a:lnTo>
                                  <a:pt x="619788" y="1458840"/>
                                </a:lnTo>
                                <a:lnTo>
                                  <a:pt x="620033" y="1458739"/>
                                </a:lnTo>
                                <a:lnTo>
                                  <a:pt x="620279" y="1458638"/>
                                </a:lnTo>
                                <a:lnTo>
                                  <a:pt x="620524" y="1458537"/>
                                </a:lnTo>
                                <a:lnTo>
                                  <a:pt x="620770" y="1458435"/>
                                </a:lnTo>
                                <a:lnTo>
                                  <a:pt x="621015" y="1458334"/>
                                </a:lnTo>
                                <a:lnTo>
                                  <a:pt x="621261" y="1458232"/>
                                </a:lnTo>
                                <a:lnTo>
                                  <a:pt x="621507" y="1458130"/>
                                </a:lnTo>
                                <a:lnTo>
                                  <a:pt x="621752" y="1458028"/>
                                </a:lnTo>
                                <a:lnTo>
                                  <a:pt x="621998" y="1457926"/>
                                </a:lnTo>
                                <a:lnTo>
                                  <a:pt x="622243" y="1457823"/>
                                </a:lnTo>
                                <a:lnTo>
                                  <a:pt x="622489" y="1457720"/>
                                </a:lnTo>
                                <a:lnTo>
                                  <a:pt x="622734" y="1457618"/>
                                </a:lnTo>
                                <a:lnTo>
                                  <a:pt x="622980" y="1457514"/>
                                </a:lnTo>
                                <a:lnTo>
                                  <a:pt x="623225" y="1457411"/>
                                </a:lnTo>
                                <a:lnTo>
                                  <a:pt x="623471" y="1457308"/>
                                </a:lnTo>
                                <a:lnTo>
                                  <a:pt x="623717" y="1457204"/>
                                </a:lnTo>
                                <a:lnTo>
                                  <a:pt x="623962" y="1457100"/>
                                </a:lnTo>
                                <a:lnTo>
                                  <a:pt x="624208" y="1456996"/>
                                </a:lnTo>
                                <a:lnTo>
                                  <a:pt x="624453" y="1456892"/>
                                </a:lnTo>
                                <a:lnTo>
                                  <a:pt x="624699" y="1456788"/>
                                </a:lnTo>
                                <a:lnTo>
                                  <a:pt x="624944" y="1456683"/>
                                </a:lnTo>
                                <a:lnTo>
                                  <a:pt x="625190" y="1456578"/>
                                </a:lnTo>
                                <a:lnTo>
                                  <a:pt x="625435" y="1456473"/>
                                </a:lnTo>
                                <a:lnTo>
                                  <a:pt x="625681" y="1456368"/>
                                </a:lnTo>
                                <a:lnTo>
                                  <a:pt x="625927" y="1456262"/>
                                </a:lnTo>
                                <a:lnTo>
                                  <a:pt x="626172" y="1456157"/>
                                </a:lnTo>
                                <a:lnTo>
                                  <a:pt x="626418" y="1456051"/>
                                </a:lnTo>
                                <a:lnTo>
                                  <a:pt x="626663" y="1455945"/>
                                </a:lnTo>
                                <a:lnTo>
                                  <a:pt x="626909" y="1455839"/>
                                </a:lnTo>
                                <a:lnTo>
                                  <a:pt x="627154" y="1455733"/>
                                </a:lnTo>
                                <a:lnTo>
                                  <a:pt x="627400" y="1455626"/>
                                </a:lnTo>
                                <a:lnTo>
                                  <a:pt x="627645" y="1455519"/>
                                </a:lnTo>
                                <a:lnTo>
                                  <a:pt x="627891" y="1455412"/>
                                </a:lnTo>
                                <a:lnTo>
                                  <a:pt x="628137" y="1455305"/>
                                </a:lnTo>
                                <a:lnTo>
                                  <a:pt x="628382" y="1455198"/>
                                </a:lnTo>
                                <a:lnTo>
                                  <a:pt x="628628" y="1455090"/>
                                </a:lnTo>
                                <a:lnTo>
                                  <a:pt x="628873" y="1454983"/>
                                </a:lnTo>
                                <a:lnTo>
                                  <a:pt x="629119" y="1454875"/>
                                </a:lnTo>
                                <a:lnTo>
                                  <a:pt x="629364" y="1454766"/>
                                </a:lnTo>
                                <a:lnTo>
                                  <a:pt x="629610" y="1454658"/>
                                </a:lnTo>
                                <a:lnTo>
                                  <a:pt x="629855" y="1454550"/>
                                </a:lnTo>
                                <a:lnTo>
                                  <a:pt x="630101" y="1454441"/>
                                </a:lnTo>
                                <a:lnTo>
                                  <a:pt x="630347" y="1454332"/>
                                </a:lnTo>
                                <a:lnTo>
                                  <a:pt x="630592" y="1454223"/>
                                </a:lnTo>
                                <a:lnTo>
                                  <a:pt x="630838" y="1454114"/>
                                </a:lnTo>
                                <a:lnTo>
                                  <a:pt x="631083" y="1454004"/>
                                </a:lnTo>
                                <a:lnTo>
                                  <a:pt x="631329" y="1453894"/>
                                </a:lnTo>
                                <a:lnTo>
                                  <a:pt x="631574" y="1453784"/>
                                </a:lnTo>
                                <a:lnTo>
                                  <a:pt x="631820" y="1453674"/>
                                </a:lnTo>
                                <a:lnTo>
                                  <a:pt x="632066" y="1453564"/>
                                </a:lnTo>
                                <a:lnTo>
                                  <a:pt x="632311" y="1453453"/>
                                </a:lnTo>
                                <a:lnTo>
                                  <a:pt x="632557" y="1453343"/>
                                </a:lnTo>
                                <a:lnTo>
                                  <a:pt x="632802" y="1453232"/>
                                </a:lnTo>
                                <a:lnTo>
                                  <a:pt x="633048" y="1453121"/>
                                </a:lnTo>
                                <a:lnTo>
                                  <a:pt x="633293" y="1453009"/>
                                </a:lnTo>
                                <a:lnTo>
                                  <a:pt x="633539" y="1452898"/>
                                </a:lnTo>
                                <a:lnTo>
                                  <a:pt x="633784" y="1452786"/>
                                </a:lnTo>
                                <a:lnTo>
                                  <a:pt x="634030" y="1452674"/>
                                </a:lnTo>
                                <a:lnTo>
                                  <a:pt x="634276" y="1452562"/>
                                </a:lnTo>
                                <a:lnTo>
                                  <a:pt x="634521" y="1452449"/>
                                </a:lnTo>
                                <a:lnTo>
                                  <a:pt x="634767" y="1452337"/>
                                </a:lnTo>
                                <a:lnTo>
                                  <a:pt x="635012" y="1452224"/>
                                </a:lnTo>
                                <a:lnTo>
                                  <a:pt x="635258" y="1452111"/>
                                </a:lnTo>
                                <a:lnTo>
                                  <a:pt x="635503" y="1451998"/>
                                </a:lnTo>
                                <a:lnTo>
                                  <a:pt x="635749" y="1451885"/>
                                </a:lnTo>
                                <a:lnTo>
                                  <a:pt x="635994" y="1451771"/>
                                </a:lnTo>
                                <a:lnTo>
                                  <a:pt x="636240" y="1451657"/>
                                </a:lnTo>
                                <a:lnTo>
                                  <a:pt x="636486" y="1451543"/>
                                </a:lnTo>
                                <a:lnTo>
                                  <a:pt x="636731" y="1451429"/>
                                </a:lnTo>
                                <a:lnTo>
                                  <a:pt x="636977" y="1451315"/>
                                </a:lnTo>
                                <a:lnTo>
                                  <a:pt x="637222" y="1451200"/>
                                </a:lnTo>
                                <a:lnTo>
                                  <a:pt x="637468" y="1451085"/>
                                </a:lnTo>
                                <a:lnTo>
                                  <a:pt x="637713" y="1450970"/>
                                </a:lnTo>
                                <a:lnTo>
                                  <a:pt x="637959" y="1450855"/>
                                </a:lnTo>
                                <a:lnTo>
                                  <a:pt x="638204" y="1450739"/>
                                </a:lnTo>
                                <a:lnTo>
                                  <a:pt x="638450" y="1450624"/>
                                </a:lnTo>
                                <a:lnTo>
                                  <a:pt x="638696" y="1450508"/>
                                </a:lnTo>
                                <a:lnTo>
                                  <a:pt x="638941" y="1450392"/>
                                </a:lnTo>
                                <a:lnTo>
                                  <a:pt x="639187" y="1450275"/>
                                </a:lnTo>
                                <a:lnTo>
                                  <a:pt x="639432" y="1450159"/>
                                </a:lnTo>
                                <a:lnTo>
                                  <a:pt x="639678" y="1450042"/>
                                </a:lnTo>
                                <a:lnTo>
                                  <a:pt x="639923" y="1449925"/>
                                </a:lnTo>
                                <a:lnTo>
                                  <a:pt x="640169" y="1449808"/>
                                </a:lnTo>
                                <a:lnTo>
                                  <a:pt x="640414" y="1449691"/>
                                </a:lnTo>
                                <a:lnTo>
                                  <a:pt x="640660" y="1449573"/>
                                </a:lnTo>
                                <a:lnTo>
                                  <a:pt x="640906" y="1449455"/>
                                </a:lnTo>
                                <a:lnTo>
                                  <a:pt x="641151" y="1449337"/>
                                </a:lnTo>
                                <a:lnTo>
                                  <a:pt x="641397" y="1449219"/>
                                </a:lnTo>
                                <a:lnTo>
                                  <a:pt x="641642" y="1449101"/>
                                </a:lnTo>
                                <a:lnTo>
                                  <a:pt x="641888" y="1448982"/>
                                </a:lnTo>
                                <a:lnTo>
                                  <a:pt x="642133" y="1448863"/>
                                </a:lnTo>
                                <a:lnTo>
                                  <a:pt x="642379" y="1448744"/>
                                </a:lnTo>
                                <a:lnTo>
                                  <a:pt x="642624" y="1448625"/>
                                </a:lnTo>
                                <a:lnTo>
                                  <a:pt x="642870" y="1448505"/>
                                </a:lnTo>
                                <a:lnTo>
                                  <a:pt x="643116" y="1448386"/>
                                </a:lnTo>
                                <a:lnTo>
                                  <a:pt x="643361" y="1448266"/>
                                </a:lnTo>
                                <a:lnTo>
                                  <a:pt x="643607" y="1448146"/>
                                </a:lnTo>
                                <a:lnTo>
                                  <a:pt x="643852" y="1448025"/>
                                </a:lnTo>
                                <a:lnTo>
                                  <a:pt x="644098" y="1447905"/>
                                </a:lnTo>
                                <a:lnTo>
                                  <a:pt x="644343" y="1447784"/>
                                </a:lnTo>
                                <a:lnTo>
                                  <a:pt x="644589" y="1447663"/>
                                </a:lnTo>
                                <a:lnTo>
                                  <a:pt x="644835" y="1447542"/>
                                </a:lnTo>
                                <a:lnTo>
                                  <a:pt x="645080" y="1447420"/>
                                </a:lnTo>
                                <a:lnTo>
                                  <a:pt x="645326" y="1447299"/>
                                </a:lnTo>
                                <a:lnTo>
                                  <a:pt x="645571" y="1447177"/>
                                </a:lnTo>
                                <a:lnTo>
                                  <a:pt x="645817" y="1447055"/>
                                </a:lnTo>
                                <a:lnTo>
                                  <a:pt x="646062" y="1446932"/>
                                </a:lnTo>
                                <a:lnTo>
                                  <a:pt x="646308" y="1446810"/>
                                </a:lnTo>
                                <a:lnTo>
                                  <a:pt x="646553" y="1446687"/>
                                </a:lnTo>
                                <a:lnTo>
                                  <a:pt x="646799" y="1446564"/>
                                </a:lnTo>
                                <a:lnTo>
                                  <a:pt x="647045" y="1446441"/>
                                </a:lnTo>
                                <a:lnTo>
                                  <a:pt x="647290" y="1446317"/>
                                </a:lnTo>
                                <a:lnTo>
                                  <a:pt x="647536" y="1446194"/>
                                </a:lnTo>
                                <a:lnTo>
                                  <a:pt x="647781" y="1446070"/>
                                </a:lnTo>
                                <a:lnTo>
                                  <a:pt x="648027" y="1445946"/>
                                </a:lnTo>
                                <a:lnTo>
                                  <a:pt x="648272" y="1445821"/>
                                </a:lnTo>
                                <a:lnTo>
                                  <a:pt x="648518" y="1445697"/>
                                </a:lnTo>
                                <a:lnTo>
                                  <a:pt x="648763" y="1445572"/>
                                </a:lnTo>
                                <a:lnTo>
                                  <a:pt x="649009" y="1445447"/>
                                </a:lnTo>
                                <a:lnTo>
                                  <a:pt x="649255" y="1445322"/>
                                </a:lnTo>
                                <a:lnTo>
                                  <a:pt x="649500" y="1445196"/>
                                </a:lnTo>
                                <a:lnTo>
                                  <a:pt x="649746" y="1445071"/>
                                </a:lnTo>
                                <a:lnTo>
                                  <a:pt x="649991" y="1444945"/>
                                </a:lnTo>
                                <a:lnTo>
                                  <a:pt x="650237" y="1444819"/>
                                </a:lnTo>
                                <a:lnTo>
                                  <a:pt x="650482" y="1444692"/>
                                </a:lnTo>
                                <a:lnTo>
                                  <a:pt x="650728" y="1444566"/>
                                </a:lnTo>
                                <a:lnTo>
                                  <a:pt x="650973" y="1444439"/>
                                </a:lnTo>
                                <a:lnTo>
                                  <a:pt x="651219" y="1444312"/>
                                </a:lnTo>
                                <a:lnTo>
                                  <a:pt x="651465" y="1444185"/>
                                </a:lnTo>
                                <a:lnTo>
                                  <a:pt x="651710" y="1444057"/>
                                </a:lnTo>
                                <a:lnTo>
                                  <a:pt x="651956" y="1443930"/>
                                </a:lnTo>
                                <a:lnTo>
                                  <a:pt x="652201" y="1443802"/>
                                </a:lnTo>
                                <a:lnTo>
                                  <a:pt x="652447" y="1443674"/>
                                </a:lnTo>
                                <a:lnTo>
                                  <a:pt x="652692" y="1443545"/>
                                </a:lnTo>
                                <a:lnTo>
                                  <a:pt x="652938" y="1443417"/>
                                </a:lnTo>
                                <a:lnTo>
                                  <a:pt x="653183" y="1443288"/>
                                </a:lnTo>
                                <a:lnTo>
                                  <a:pt x="653429" y="1443159"/>
                                </a:lnTo>
                                <a:lnTo>
                                  <a:pt x="653675" y="1443029"/>
                                </a:lnTo>
                                <a:lnTo>
                                  <a:pt x="653920" y="1442900"/>
                                </a:lnTo>
                                <a:lnTo>
                                  <a:pt x="654166" y="1442770"/>
                                </a:lnTo>
                                <a:lnTo>
                                  <a:pt x="654411" y="1442640"/>
                                </a:lnTo>
                                <a:lnTo>
                                  <a:pt x="654657" y="1442510"/>
                                </a:lnTo>
                                <a:lnTo>
                                  <a:pt x="654902" y="1442379"/>
                                </a:lnTo>
                                <a:lnTo>
                                  <a:pt x="655148" y="1442249"/>
                                </a:lnTo>
                                <a:lnTo>
                                  <a:pt x="655394" y="1442118"/>
                                </a:lnTo>
                                <a:lnTo>
                                  <a:pt x="655639" y="1441987"/>
                                </a:lnTo>
                                <a:lnTo>
                                  <a:pt x="655885" y="1441855"/>
                                </a:lnTo>
                                <a:lnTo>
                                  <a:pt x="656130" y="1441724"/>
                                </a:lnTo>
                                <a:lnTo>
                                  <a:pt x="656376" y="1441592"/>
                                </a:lnTo>
                                <a:lnTo>
                                  <a:pt x="656621" y="1441460"/>
                                </a:lnTo>
                                <a:lnTo>
                                  <a:pt x="656867" y="1441327"/>
                                </a:lnTo>
                                <a:lnTo>
                                  <a:pt x="657112" y="1441195"/>
                                </a:lnTo>
                                <a:lnTo>
                                  <a:pt x="657358" y="1441062"/>
                                </a:lnTo>
                                <a:lnTo>
                                  <a:pt x="657604" y="1440929"/>
                                </a:lnTo>
                                <a:lnTo>
                                  <a:pt x="657849" y="1440796"/>
                                </a:lnTo>
                                <a:lnTo>
                                  <a:pt x="658095" y="1440662"/>
                                </a:lnTo>
                                <a:lnTo>
                                  <a:pt x="658340" y="1440529"/>
                                </a:lnTo>
                                <a:lnTo>
                                  <a:pt x="658586" y="1440395"/>
                                </a:lnTo>
                                <a:lnTo>
                                  <a:pt x="658831" y="1440260"/>
                                </a:lnTo>
                                <a:lnTo>
                                  <a:pt x="659077" y="1440126"/>
                                </a:lnTo>
                                <a:lnTo>
                                  <a:pt x="659322" y="1439991"/>
                                </a:lnTo>
                                <a:lnTo>
                                  <a:pt x="659568" y="1439856"/>
                                </a:lnTo>
                                <a:lnTo>
                                  <a:pt x="659814" y="1439721"/>
                                </a:lnTo>
                                <a:lnTo>
                                  <a:pt x="660059" y="1439586"/>
                                </a:lnTo>
                                <a:lnTo>
                                  <a:pt x="660305" y="1439450"/>
                                </a:lnTo>
                                <a:lnTo>
                                  <a:pt x="660550" y="1439314"/>
                                </a:lnTo>
                                <a:lnTo>
                                  <a:pt x="660796" y="1439178"/>
                                </a:lnTo>
                                <a:lnTo>
                                  <a:pt x="661041" y="1439042"/>
                                </a:lnTo>
                                <a:lnTo>
                                  <a:pt x="661287" y="1438905"/>
                                </a:lnTo>
                                <a:lnTo>
                                  <a:pt x="661532" y="1438768"/>
                                </a:lnTo>
                                <a:lnTo>
                                  <a:pt x="661778" y="1438631"/>
                                </a:lnTo>
                                <a:lnTo>
                                  <a:pt x="662024" y="1438494"/>
                                </a:lnTo>
                                <a:lnTo>
                                  <a:pt x="662269" y="1438356"/>
                                </a:lnTo>
                                <a:lnTo>
                                  <a:pt x="662515" y="1438219"/>
                                </a:lnTo>
                                <a:lnTo>
                                  <a:pt x="662760" y="1438081"/>
                                </a:lnTo>
                                <a:lnTo>
                                  <a:pt x="663006" y="1437942"/>
                                </a:lnTo>
                                <a:lnTo>
                                  <a:pt x="663251" y="1437804"/>
                                </a:lnTo>
                                <a:lnTo>
                                  <a:pt x="663497" y="1437665"/>
                                </a:lnTo>
                                <a:lnTo>
                                  <a:pt x="663742" y="1437526"/>
                                </a:lnTo>
                                <a:lnTo>
                                  <a:pt x="663988" y="1437387"/>
                                </a:lnTo>
                                <a:lnTo>
                                  <a:pt x="664234" y="1437247"/>
                                </a:lnTo>
                                <a:lnTo>
                                  <a:pt x="664479" y="1437107"/>
                                </a:lnTo>
                                <a:lnTo>
                                  <a:pt x="664725" y="1436967"/>
                                </a:lnTo>
                                <a:lnTo>
                                  <a:pt x="664970" y="1436827"/>
                                </a:lnTo>
                                <a:lnTo>
                                  <a:pt x="665216" y="1436687"/>
                                </a:lnTo>
                                <a:lnTo>
                                  <a:pt x="665461" y="1436546"/>
                                </a:lnTo>
                                <a:lnTo>
                                  <a:pt x="665707" y="1436405"/>
                                </a:lnTo>
                                <a:lnTo>
                                  <a:pt x="665952" y="1436264"/>
                                </a:lnTo>
                                <a:lnTo>
                                  <a:pt x="666198" y="1436122"/>
                                </a:lnTo>
                                <a:lnTo>
                                  <a:pt x="666444" y="1435980"/>
                                </a:lnTo>
                                <a:lnTo>
                                  <a:pt x="666689" y="1435838"/>
                                </a:lnTo>
                                <a:lnTo>
                                  <a:pt x="666935" y="1435696"/>
                                </a:lnTo>
                                <a:lnTo>
                                  <a:pt x="667180" y="1435554"/>
                                </a:lnTo>
                                <a:lnTo>
                                  <a:pt x="667426" y="1435411"/>
                                </a:lnTo>
                                <a:lnTo>
                                  <a:pt x="667671" y="1435268"/>
                                </a:lnTo>
                                <a:lnTo>
                                  <a:pt x="667917" y="1435125"/>
                                </a:lnTo>
                                <a:lnTo>
                                  <a:pt x="668163" y="1434981"/>
                                </a:lnTo>
                                <a:lnTo>
                                  <a:pt x="668408" y="1434837"/>
                                </a:lnTo>
                                <a:lnTo>
                                  <a:pt x="668654" y="1434694"/>
                                </a:lnTo>
                                <a:lnTo>
                                  <a:pt x="668899" y="1434549"/>
                                </a:lnTo>
                                <a:lnTo>
                                  <a:pt x="669145" y="1434405"/>
                                </a:lnTo>
                                <a:lnTo>
                                  <a:pt x="669390" y="1434260"/>
                                </a:lnTo>
                                <a:lnTo>
                                  <a:pt x="669636" y="1434115"/>
                                </a:lnTo>
                                <a:lnTo>
                                  <a:pt x="669881" y="1433970"/>
                                </a:lnTo>
                                <a:lnTo>
                                  <a:pt x="670127" y="1433824"/>
                                </a:lnTo>
                                <a:lnTo>
                                  <a:pt x="670373" y="1433679"/>
                                </a:lnTo>
                                <a:lnTo>
                                  <a:pt x="670618" y="1433533"/>
                                </a:lnTo>
                                <a:lnTo>
                                  <a:pt x="670864" y="1433386"/>
                                </a:lnTo>
                                <a:lnTo>
                                  <a:pt x="671109" y="1433240"/>
                                </a:lnTo>
                                <a:lnTo>
                                  <a:pt x="671355" y="1433093"/>
                                </a:lnTo>
                                <a:lnTo>
                                  <a:pt x="671600" y="1432946"/>
                                </a:lnTo>
                                <a:lnTo>
                                  <a:pt x="671846" y="1432799"/>
                                </a:lnTo>
                                <a:lnTo>
                                  <a:pt x="672091" y="1432651"/>
                                </a:lnTo>
                                <a:lnTo>
                                  <a:pt x="672337" y="1432503"/>
                                </a:lnTo>
                                <a:lnTo>
                                  <a:pt x="672583" y="1432355"/>
                                </a:lnTo>
                                <a:lnTo>
                                  <a:pt x="672828" y="1432207"/>
                                </a:lnTo>
                                <a:lnTo>
                                  <a:pt x="673074" y="1432058"/>
                                </a:lnTo>
                                <a:lnTo>
                                  <a:pt x="673319" y="1431910"/>
                                </a:lnTo>
                                <a:lnTo>
                                  <a:pt x="673565" y="1431760"/>
                                </a:lnTo>
                                <a:lnTo>
                                  <a:pt x="673810" y="1431611"/>
                                </a:lnTo>
                                <a:lnTo>
                                  <a:pt x="674056" y="1431461"/>
                                </a:lnTo>
                                <a:lnTo>
                                  <a:pt x="674301" y="1431312"/>
                                </a:lnTo>
                                <a:lnTo>
                                  <a:pt x="674547" y="1431161"/>
                                </a:lnTo>
                                <a:lnTo>
                                  <a:pt x="674793" y="1431011"/>
                                </a:lnTo>
                                <a:lnTo>
                                  <a:pt x="675038" y="1430860"/>
                                </a:lnTo>
                                <a:lnTo>
                                  <a:pt x="675284" y="1430710"/>
                                </a:lnTo>
                                <a:lnTo>
                                  <a:pt x="675529" y="1430558"/>
                                </a:lnTo>
                                <a:lnTo>
                                  <a:pt x="675775" y="1430407"/>
                                </a:lnTo>
                                <a:lnTo>
                                  <a:pt x="676020" y="1430255"/>
                                </a:lnTo>
                                <a:lnTo>
                                  <a:pt x="676266" y="1430103"/>
                                </a:lnTo>
                                <a:lnTo>
                                  <a:pt x="676511" y="1429951"/>
                                </a:lnTo>
                                <a:lnTo>
                                  <a:pt x="676757" y="1429799"/>
                                </a:lnTo>
                                <a:lnTo>
                                  <a:pt x="677003" y="1429646"/>
                                </a:lnTo>
                                <a:lnTo>
                                  <a:pt x="677248" y="1429493"/>
                                </a:lnTo>
                                <a:lnTo>
                                  <a:pt x="677494" y="1429340"/>
                                </a:lnTo>
                                <a:lnTo>
                                  <a:pt x="677739" y="1429186"/>
                                </a:lnTo>
                                <a:lnTo>
                                  <a:pt x="677985" y="1429032"/>
                                </a:lnTo>
                                <a:lnTo>
                                  <a:pt x="678230" y="1428878"/>
                                </a:lnTo>
                                <a:lnTo>
                                  <a:pt x="678476" y="1428724"/>
                                </a:lnTo>
                                <a:lnTo>
                                  <a:pt x="678722" y="1428569"/>
                                </a:lnTo>
                                <a:lnTo>
                                  <a:pt x="678967" y="1428414"/>
                                </a:lnTo>
                                <a:lnTo>
                                  <a:pt x="679213" y="1428259"/>
                                </a:lnTo>
                                <a:lnTo>
                                  <a:pt x="679458" y="1428104"/>
                                </a:lnTo>
                                <a:lnTo>
                                  <a:pt x="679704" y="1427948"/>
                                </a:lnTo>
                                <a:lnTo>
                                  <a:pt x="679949" y="1427792"/>
                                </a:lnTo>
                                <a:lnTo>
                                  <a:pt x="680195" y="1427636"/>
                                </a:lnTo>
                                <a:lnTo>
                                  <a:pt x="680440" y="1427479"/>
                                </a:lnTo>
                                <a:lnTo>
                                  <a:pt x="680686" y="1427323"/>
                                </a:lnTo>
                                <a:lnTo>
                                  <a:pt x="680932" y="1427166"/>
                                </a:lnTo>
                                <a:lnTo>
                                  <a:pt x="681177" y="1427008"/>
                                </a:lnTo>
                                <a:lnTo>
                                  <a:pt x="681423" y="1426851"/>
                                </a:lnTo>
                                <a:lnTo>
                                  <a:pt x="681668" y="1426693"/>
                                </a:lnTo>
                                <a:lnTo>
                                  <a:pt x="681914" y="1426535"/>
                                </a:lnTo>
                                <a:lnTo>
                                  <a:pt x="682159" y="1426376"/>
                                </a:lnTo>
                                <a:lnTo>
                                  <a:pt x="682405" y="1426218"/>
                                </a:lnTo>
                                <a:lnTo>
                                  <a:pt x="682650" y="1426059"/>
                                </a:lnTo>
                                <a:lnTo>
                                  <a:pt x="682896" y="1425900"/>
                                </a:lnTo>
                                <a:lnTo>
                                  <a:pt x="683142" y="1425740"/>
                                </a:lnTo>
                                <a:lnTo>
                                  <a:pt x="683387" y="1425580"/>
                                </a:lnTo>
                                <a:lnTo>
                                  <a:pt x="683633" y="1425420"/>
                                </a:lnTo>
                                <a:lnTo>
                                  <a:pt x="683878" y="1425260"/>
                                </a:lnTo>
                                <a:lnTo>
                                  <a:pt x="684124" y="1425100"/>
                                </a:lnTo>
                                <a:lnTo>
                                  <a:pt x="684369" y="1424939"/>
                                </a:lnTo>
                                <a:lnTo>
                                  <a:pt x="684615" y="1424778"/>
                                </a:lnTo>
                                <a:lnTo>
                                  <a:pt x="684860" y="1424616"/>
                                </a:lnTo>
                                <a:lnTo>
                                  <a:pt x="685106" y="1424455"/>
                                </a:lnTo>
                                <a:lnTo>
                                  <a:pt x="685352" y="1424293"/>
                                </a:lnTo>
                                <a:lnTo>
                                  <a:pt x="685597" y="1424130"/>
                                </a:lnTo>
                                <a:lnTo>
                                  <a:pt x="685843" y="1423968"/>
                                </a:lnTo>
                                <a:lnTo>
                                  <a:pt x="686088" y="1423805"/>
                                </a:lnTo>
                                <a:lnTo>
                                  <a:pt x="686334" y="1423642"/>
                                </a:lnTo>
                                <a:lnTo>
                                  <a:pt x="686579" y="1423479"/>
                                </a:lnTo>
                                <a:lnTo>
                                  <a:pt x="686825" y="1423315"/>
                                </a:lnTo>
                                <a:lnTo>
                                  <a:pt x="687070" y="1423151"/>
                                </a:lnTo>
                                <a:lnTo>
                                  <a:pt x="687316" y="1422987"/>
                                </a:lnTo>
                                <a:lnTo>
                                  <a:pt x="687562" y="1422823"/>
                                </a:lnTo>
                                <a:lnTo>
                                  <a:pt x="687807" y="1422658"/>
                                </a:lnTo>
                                <a:lnTo>
                                  <a:pt x="688053" y="1422493"/>
                                </a:lnTo>
                                <a:lnTo>
                                  <a:pt x="688298" y="1422328"/>
                                </a:lnTo>
                                <a:lnTo>
                                  <a:pt x="688544" y="1422162"/>
                                </a:lnTo>
                                <a:lnTo>
                                  <a:pt x="688789" y="1421996"/>
                                </a:lnTo>
                                <a:lnTo>
                                  <a:pt x="689035" y="1421830"/>
                                </a:lnTo>
                                <a:lnTo>
                                  <a:pt x="689280" y="1421664"/>
                                </a:lnTo>
                                <a:lnTo>
                                  <a:pt x="689526" y="1421497"/>
                                </a:lnTo>
                                <a:lnTo>
                                  <a:pt x="689772" y="1421330"/>
                                </a:lnTo>
                                <a:lnTo>
                                  <a:pt x="690017" y="1421163"/>
                                </a:lnTo>
                                <a:lnTo>
                                  <a:pt x="690263" y="1420995"/>
                                </a:lnTo>
                                <a:lnTo>
                                  <a:pt x="690508" y="1420827"/>
                                </a:lnTo>
                                <a:lnTo>
                                  <a:pt x="690754" y="1420659"/>
                                </a:lnTo>
                                <a:lnTo>
                                  <a:pt x="690999" y="1420491"/>
                                </a:lnTo>
                                <a:lnTo>
                                  <a:pt x="691245" y="1420322"/>
                                </a:lnTo>
                                <a:lnTo>
                                  <a:pt x="691491" y="1420153"/>
                                </a:lnTo>
                                <a:lnTo>
                                  <a:pt x="691736" y="1419984"/>
                                </a:lnTo>
                                <a:lnTo>
                                  <a:pt x="691982" y="1419814"/>
                                </a:lnTo>
                                <a:lnTo>
                                  <a:pt x="692227" y="1419644"/>
                                </a:lnTo>
                                <a:lnTo>
                                  <a:pt x="692473" y="1419474"/>
                                </a:lnTo>
                                <a:lnTo>
                                  <a:pt x="692718" y="1419304"/>
                                </a:lnTo>
                                <a:lnTo>
                                  <a:pt x="692964" y="1419133"/>
                                </a:lnTo>
                                <a:lnTo>
                                  <a:pt x="693209" y="1418962"/>
                                </a:lnTo>
                                <a:lnTo>
                                  <a:pt x="693455" y="1418791"/>
                                </a:lnTo>
                                <a:lnTo>
                                  <a:pt x="693701" y="1418619"/>
                                </a:lnTo>
                                <a:lnTo>
                                  <a:pt x="693946" y="1418448"/>
                                </a:lnTo>
                                <a:lnTo>
                                  <a:pt x="694192" y="1418275"/>
                                </a:lnTo>
                                <a:lnTo>
                                  <a:pt x="694437" y="1418103"/>
                                </a:lnTo>
                                <a:lnTo>
                                  <a:pt x="694683" y="1417930"/>
                                </a:lnTo>
                                <a:lnTo>
                                  <a:pt x="694928" y="1417757"/>
                                </a:lnTo>
                                <a:lnTo>
                                  <a:pt x="695174" y="1417584"/>
                                </a:lnTo>
                                <a:lnTo>
                                  <a:pt x="695419" y="1417410"/>
                                </a:lnTo>
                                <a:lnTo>
                                  <a:pt x="695665" y="1417236"/>
                                </a:lnTo>
                                <a:lnTo>
                                  <a:pt x="695911" y="1417062"/>
                                </a:lnTo>
                                <a:lnTo>
                                  <a:pt x="696156" y="1416888"/>
                                </a:lnTo>
                                <a:lnTo>
                                  <a:pt x="696402" y="1416713"/>
                                </a:lnTo>
                                <a:lnTo>
                                  <a:pt x="696647" y="1416538"/>
                                </a:lnTo>
                                <a:lnTo>
                                  <a:pt x="696893" y="1416362"/>
                                </a:lnTo>
                                <a:lnTo>
                                  <a:pt x="697138" y="1416187"/>
                                </a:lnTo>
                                <a:lnTo>
                                  <a:pt x="697384" y="1416011"/>
                                </a:lnTo>
                                <a:lnTo>
                                  <a:pt x="697629" y="1415835"/>
                                </a:lnTo>
                                <a:lnTo>
                                  <a:pt x="697875" y="1415658"/>
                                </a:lnTo>
                                <a:lnTo>
                                  <a:pt x="698121" y="1415481"/>
                                </a:lnTo>
                                <a:lnTo>
                                  <a:pt x="698366" y="1415304"/>
                                </a:lnTo>
                                <a:lnTo>
                                  <a:pt x="698612" y="1415127"/>
                                </a:lnTo>
                                <a:lnTo>
                                  <a:pt x="698857" y="1414949"/>
                                </a:lnTo>
                                <a:lnTo>
                                  <a:pt x="699103" y="1414771"/>
                                </a:lnTo>
                                <a:lnTo>
                                  <a:pt x="699348" y="1414592"/>
                                </a:lnTo>
                                <a:lnTo>
                                  <a:pt x="699594" y="1414414"/>
                                </a:lnTo>
                                <a:lnTo>
                                  <a:pt x="699839" y="1414235"/>
                                </a:lnTo>
                                <a:lnTo>
                                  <a:pt x="700085" y="1414056"/>
                                </a:lnTo>
                                <a:lnTo>
                                  <a:pt x="700331" y="1413876"/>
                                </a:lnTo>
                                <a:lnTo>
                                  <a:pt x="700576" y="1413696"/>
                                </a:lnTo>
                                <a:lnTo>
                                  <a:pt x="700822" y="1413516"/>
                                </a:lnTo>
                                <a:lnTo>
                                  <a:pt x="701067" y="1413336"/>
                                </a:lnTo>
                                <a:lnTo>
                                  <a:pt x="701313" y="1413155"/>
                                </a:lnTo>
                                <a:lnTo>
                                  <a:pt x="701558" y="1412974"/>
                                </a:lnTo>
                                <a:lnTo>
                                  <a:pt x="701804" y="1412793"/>
                                </a:lnTo>
                                <a:lnTo>
                                  <a:pt x="702050" y="1412611"/>
                                </a:lnTo>
                                <a:lnTo>
                                  <a:pt x="702295" y="1412429"/>
                                </a:lnTo>
                                <a:lnTo>
                                  <a:pt x="702541" y="1412247"/>
                                </a:lnTo>
                                <a:lnTo>
                                  <a:pt x="702786" y="1412064"/>
                                </a:lnTo>
                                <a:lnTo>
                                  <a:pt x="703032" y="1411881"/>
                                </a:lnTo>
                                <a:lnTo>
                                  <a:pt x="703277" y="1411698"/>
                                </a:lnTo>
                                <a:lnTo>
                                  <a:pt x="703523" y="1411515"/>
                                </a:lnTo>
                                <a:lnTo>
                                  <a:pt x="703768" y="1411331"/>
                                </a:lnTo>
                                <a:lnTo>
                                  <a:pt x="704014" y="1411147"/>
                                </a:lnTo>
                                <a:lnTo>
                                  <a:pt x="704260" y="1410962"/>
                                </a:lnTo>
                                <a:lnTo>
                                  <a:pt x="704505" y="1410778"/>
                                </a:lnTo>
                                <a:lnTo>
                                  <a:pt x="704751" y="1410593"/>
                                </a:lnTo>
                                <a:lnTo>
                                  <a:pt x="704996" y="1410407"/>
                                </a:lnTo>
                                <a:lnTo>
                                  <a:pt x="705242" y="1410222"/>
                                </a:lnTo>
                                <a:lnTo>
                                  <a:pt x="705487" y="1410036"/>
                                </a:lnTo>
                                <a:lnTo>
                                  <a:pt x="705733" y="1409849"/>
                                </a:lnTo>
                                <a:lnTo>
                                  <a:pt x="705978" y="1409663"/>
                                </a:lnTo>
                                <a:lnTo>
                                  <a:pt x="706224" y="1409476"/>
                                </a:lnTo>
                                <a:lnTo>
                                  <a:pt x="706470" y="1409289"/>
                                </a:lnTo>
                                <a:lnTo>
                                  <a:pt x="706715" y="1409101"/>
                                </a:lnTo>
                                <a:lnTo>
                                  <a:pt x="706961" y="1408914"/>
                                </a:lnTo>
                                <a:lnTo>
                                  <a:pt x="707206" y="1408726"/>
                                </a:lnTo>
                                <a:lnTo>
                                  <a:pt x="707452" y="1408537"/>
                                </a:lnTo>
                                <a:lnTo>
                                  <a:pt x="707697" y="1408348"/>
                                </a:lnTo>
                                <a:lnTo>
                                  <a:pt x="707943" y="1408159"/>
                                </a:lnTo>
                                <a:lnTo>
                                  <a:pt x="708188" y="1407970"/>
                                </a:lnTo>
                                <a:lnTo>
                                  <a:pt x="708434" y="1407780"/>
                                </a:lnTo>
                                <a:lnTo>
                                  <a:pt x="708680" y="1407590"/>
                                </a:lnTo>
                                <a:lnTo>
                                  <a:pt x="708925" y="1407400"/>
                                </a:lnTo>
                                <a:lnTo>
                                  <a:pt x="709171" y="1407209"/>
                                </a:lnTo>
                                <a:lnTo>
                                  <a:pt x="709416" y="1407019"/>
                                </a:lnTo>
                                <a:lnTo>
                                  <a:pt x="709662" y="1406827"/>
                                </a:lnTo>
                                <a:lnTo>
                                  <a:pt x="709907" y="1406636"/>
                                </a:lnTo>
                                <a:lnTo>
                                  <a:pt x="710153" y="1406444"/>
                                </a:lnTo>
                                <a:lnTo>
                                  <a:pt x="710398" y="1406252"/>
                                </a:lnTo>
                                <a:lnTo>
                                  <a:pt x="710644" y="1406059"/>
                                </a:lnTo>
                                <a:lnTo>
                                  <a:pt x="710890" y="1405866"/>
                                </a:lnTo>
                                <a:lnTo>
                                  <a:pt x="711135" y="1405673"/>
                                </a:lnTo>
                                <a:lnTo>
                                  <a:pt x="711381" y="1405480"/>
                                </a:lnTo>
                                <a:lnTo>
                                  <a:pt x="711626" y="1405286"/>
                                </a:lnTo>
                                <a:lnTo>
                                  <a:pt x="711872" y="1405092"/>
                                </a:lnTo>
                                <a:lnTo>
                                  <a:pt x="712117" y="1404897"/>
                                </a:lnTo>
                                <a:lnTo>
                                  <a:pt x="712363" y="1404703"/>
                                </a:lnTo>
                                <a:lnTo>
                                  <a:pt x="712608" y="1404508"/>
                                </a:lnTo>
                                <a:lnTo>
                                  <a:pt x="712854" y="1404312"/>
                                </a:lnTo>
                                <a:lnTo>
                                  <a:pt x="713100" y="1404117"/>
                                </a:lnTo>
                                <a:lnTo>
                                  <a:pt x="713345" y="1403921"/>
                                </a:lnTo>
                                <a:lnTo>
                                  <a:pt x="713591" y="1403724"/>
                                </a:lnTo>
                                <a:lnTo>
                                  <a:pt x="713836" y="1403528"/>
                                </a:lnTo>
                                <a:lnTo>
                                  <a:pt x="714082" y="1403331"/>
                                </a:lnTo>
                                <a:lnTo>
                                  <a:pt x="714327" y="1403133"/>
                                </a:lnTo>
                                <a:lnTo>
                                  <a:pt x="714573" y="1402936"/>
                                </a:lnTo>
                                <a:lnTo>
                                  <a:pt x="714819" y="1402738"/>
                                </a:lnTo>
                                <a:lnTo>
                                  <a:pt x="715064" y="1402539"/>
                                </a:lnTo>
                                <a:lnTo>
                                  <a:pt x="715310" y="1402341"/>
                                </a:lnTo>
                                <a:lnTo>
                                  <a:pt x="715555" y="1402142"/>
                                </a:lnTo>
                                <a:lnTo>
                                  <a:pt x="715801" y="1401943"/>
                                </a:lnTo>
                                <a:lnTo>
                                  <a:pt x="716046" y="1401743"/>
                                </a:lnTo>
                                <a:lnTo>
                                  <a:pt x="716292" y="1401543"/>
                                </a:lnTo>
                                <a:lnTo>
                                  <a:pt x="716537" y="1401343"/>
                                </a:lnTo>
                                <a:lnTo>
                                  <a:pt x="716783" y="1401142"/>
                                </a:lnTo>
                                <a:lnTo>
                                  <a:pt x="717029" y="1400942"/>
                                </a:lnTo>
                                <a:lnTo>
                                  <a:pt x="717274" y="1400740"/>
                                </a:lnTo>
                                <a:lnTo>
                                  <a:pt x="717520" y="1400539"/>
                                </a:lnTo>
                                <a:lnTo>
                                  <a:pt x="717765" y="1400337"/>
                                </a:lnTo>
                                <a:lnTo>
                                  <a:pt x="718011" y="1400135"/>
                                </a:lnTo>
                                <a:lnTo>
                                  <a:pt x="718256" y="1399932"/>
                                </a:lnTo>
                                <a:lnTo>
                                  <a:pt x="718502" y="1399729"/>
                                </a:lnTo>
                                <a:lnTo>
                                  <a:pt x="718747" y="1399526"/>
                                </a:lnTo>
                                <a:lnTo>
                                  <a:pt x="718993" y="1399323"/>
                                </a:lnTo>
                                <a:lnTo>
                                  <a:pt x="719239" y="1399119"/>
                                </a:lnTo>
                                <a:lnTo>
                                  <a:pt x="719484" y="1398915"/>
                                </a:lnTo>
                                <a:lnTo>
                                  <a:pt x="719730" y="1398710"/>
                                </a:lnTo>
                                <a:lnTo>
                                  <a:pt x="719975" y="1398505"/>
                                </a:lnTo>
                                <a:lnTo>
                                  <a:pt x="720221" y="1398300"/>
                                </a:lnTo>
                                <a:lnTo>
                                  <a:pt x="720466" y="1398095"/>
                                </a:lnTo>
                                <a:lnTo>
                                  <a:pt x="720712" y="1397889"/>
                                </a:lnTo>
                                <a:lnTo>
                                  <a:pt x="720957" y="1397683"/>
                                </a:lnTo>
                                <a:lnTo>
                                  <a:pt x="721203" y="1397476"/>
                                </a:lnTo>
                                <a:lnTo>
                                  <a:pt x="721449" y="1397269"/>
                                </a:lnTo>
                                <a:lnTo>
                                  <a:pt x="721694" y="1397062"/>
                                </a:lnTo>
                                <a:lnTo>
                                  <a:pt x="721940" y="1396854"/>
                                </a:lnTo>
                                <a:lnTo>
                                  <a:pt x="722185" y="1396647"/>
                                </a:lnTo>
                                <a:lnTo>
                                  <a:pt x="722431" y="1396438"/>
                                </a:lnTo>
                                <a:lnTo>
                                  <a:pt x="722676" y="1396230"/>
                                </a:lnTo>
                                <a:lnTo>
                                  <a:pt x="722922" y="1396021"/>
                                </a:lnTo>
                                <a:lnTo>
                                  <a:pt x="723167" y="1395812"/>
                                </a:lnTo>
                                <a:lnTo>
                                  <a:pt x="723413" y="1395602"/>
                                </a:lnTo>
                                <a:lnTo>
                                  <a:pt x="723659" y="1395392"/>
                                </a:lnTo>
                                <a:lnTo>
                                  <a:pt x="723904" y="1395182"/>
                                </a:lnTo>
                                <a:lnTo>
                                  <a:pt x="724150" y="1394972"/>
                                </a:lnTo>
                                <a:lnTo>
                                  <a:pt x="724395" y="1394761"/>
                                </a:lnTo>
                                <a:lnTo>
                                  <a:pt x="724641" y="1394549"/>
                                </a:lnTo>
                                <a:lnTo>
                                  <a:pt x="724886" y="1394338"/>
                                </a:lnTo>
                                <a:lnTo>
                                  <a:pt x="725132" y="1394126"/>
                                </a:lnTo>
                                <a:lnTo>
                                  <a:pt x="725378" y="1393914"/>
                                </a:lnTo>
                                <a:lnTo>
                                  <a:pt x="725623" y="1393701"/>
                                </a:lnTo>
                                <a:lnTo>
                                  <a:pt x="725869" y="1393488"/>
                                </a:lnTo>
                                <a:lnTo>
                                  <a:pt x="726114" y="1393275"/>
                                </a:lnTo>
                                <a:lnTo>
                                  <a:pt x="726360" y="1393061"/>
                                </a:lnTo>
                                <a:lnTo>
                                  <a:pt x="726605" y="1392847"/>
                                </a:lnTo>
                                <a:lnTo>
                                  <a:pt x="726851" y="1392633"/>
                                </a:lnTo>
                                <a:lnTo>
                                  <a:pt x="727096" y="1392418"/>
                                </a:lnTo>
                                <a:lnTo>
                                  <a:pt x="727342" y="1392203"/>
                                </a:lnTo>
                                <a:lnTo>
                                  <a:pt x="727588" y="1391988"/>
                                </a:lnTo>
                                <a:lnTo>
                                  <a:pt x="727833" y="1391772"/>
                                </a:lnTo>
                                <a:lnTo>
                                  <a:pt x="728079" y="1391556"/>
                                </a:lnTo>
                                <a:lnTo>
                                  <a:pt x="728324" y="1391340"/>
                                </a:lnTo>
                                <a:lnTo>
                                  <a:pt x="728570" y="1391123"/>
                                </a:lnTo>
                                <a:lnTo>
                                  <a:pt x="728815" y="1390906"/>
                                </a:lnTo>
                                <a:lnTo>
                                  <a:pt x="729061" y="1390689"/>
                                </a:lnTo>
                                <a:lnTo>
                                  <a:pt x="729306" y="1390471"/>
                                </a:lnTo>
                                <a:lnTo>
                                  <a:pt x="729552" y="1390253"/>
                                </a:lnTo>
                                <a:lnTo>
                                  <a:pt x="729798" y="1390034"/>
                                </a:lnTo>
                                <a:lnTo>
                                  <a:pt x="730043" y="1389815"/>
                                </a:lnTo>
                                <a:lnTo>
                                  <a:pt x="730289" y="1389596"/>
                                </a:lnTo>
                                <a:lnTo>
                                  <a:pt x="730534" y="1389377"/>
                                </a:lnTo>
                                <a:lnTo>
                                  <a:pt x="730780" y="1389157"/>
                                </a:lnTo>
                                <a:lnTo>
                                  <a:pt x="731025" y="1388937"/>
                                </a:lnTo>
                                <a:lnTo>
                                  <a:pt x="731271" y="1388716"/>
                                </a:lnTo>
                                <a:lnTo>
                                  <a:pt x="731516" y="1388495"/>
                                </a:lnTo>
                                <a:lnTo>
                                  <a:pt x="731762" y="1388274"/>
                                </a:lnTo>
                                <a:lnTo>
                                  <a:pt x="732008" y="1388052"/>
                                </a:lnTo>
                                <a:lnTo>
                                  <a:pt x="732253" y="1387830"/>
                                </a:lnTo>
                                <a:lnTo>
                                  <a:pt x="732499" y="1387608"/>
                                </a:lnTo>
                                <a:lnTo>
                                  <a:pt x="732744" y="1387385"/>
                                </a:lnTo>
                                <a:lnTo>
                                  <a:pt x="732990" y="1387162"/>
                                </a:lnTo>
                                <a:lnTo>
                                  <a:pt x="733235" y="1386939"/>
                                </a:lnTo>
                                <a:lnTo>
                                  <a:pt x="733481" y="1386715"/>
                                </a:lnTo>
                                <a:lnTo>
                                  <a:pt x="733726" y="1386491"/>
                                </a:lnTo>
                                <a:lnTo>
                                  <a:pt x="733972" y="1386266"/>
                                </a:lnTo>
                                <a:lnTo>
                                  <a:pt x="734218" y="1386041"/>
                                </a:lnTo>
                                <a:lnTo>
                                  <a:pt x="734463" y="1385816"/>
                                </a:lnTo>
                                <a:lnTo>
                                  <a:pt x="734709" y="1385591"/>
                                </a:lnTo>
                                <a:lnTo>
                                  <a:pt x="734954" y="1385365"/>
                                </a:lnTo>
                                <a:lnTo>
                                  <a:pt x="735200" y="1385139"/>
                                </a:lnTo>
                                <a:lnTo>
                                  <a:pt x="735445" y="1384912"/>
                                </a:lnTo>
                                <a:lnTo>
                                  <a:pt x="735691" y="1384685"/>
                                </a:lnTo>
                                <a:lnTo>
                                  <a:pt x="735936" y="1384458"/>
                                </a:lnTo>
                                <a:lnTo>
                                  <a:pt x="736182" y="1384230"/>
                                </a:lnTo>
                                <a:lnTo>
                                  <a:pt x="736428" y="1384002"/>
                                </a:lnTo>
                                <a:lnTo>
                                  <a:pt x="736673" y="1383774"/>
                                </a:lnTo>
                                <a:lnTo>
                                  <a:pt x="736919" y="1383545"/>
                                </a:lnTo>
                                <a:lnTo>
                                  <a:pt x="737164" y="1383316"/>
                                </a:lnTo>
                                <a:lnTo>
                                  <a:pt x="737410" y="1383086"/>
                                </a:lnTo>
                                <a:lnTo>
                                  <a:pt x="737655" y="1382856"/>
                                </a:lnTo>
                                <a:lnTo>
                                  <a:pt x="737901" y="1382626"/>
                                </a:lnTo>
                                <a:lnTo>
                                  <a:pt x="738147" y="1382395"/>
                                </a:lnTo>
                                <a:lnTo>
                                  <a:pt x="738392" y="1382165"/>
                                </a:lnTo>
                                <a:lnTo>
                                  <a:pt x="738638" y="1381933"/>
                                </a:lnTo>
                                <a:lnTo>
                                  <a:pt x="738883" y="1381702"/>
                                </a:lnTo>
                                <a:lnTo>
                                  <a:pt x="739129" y="1381469"/>
                                </a:lnTo>
                                <a:lnTo>
                                  <a:pt x="739374" y="1381237"/>
                                </a:lnTo>
                                <a:lnTo>
                                  <a:pt x="739620" y="1381004"/>
                                </a:lnTo>
                                <a:lnTo>
                                  <a:pt x="739865" y="1380771"/>
                                </a:lnTo>
                                <a:lnTo>
                                  <a:pt x="740111" y="1380538"/>
                                </a:lnTo>
                                <a:lnTo>
                                  <a:pt x="740357" y="1380304"/>
                                </a:lnTo>
                                <a:lnTo>
                                  <a:pt x="740602" y="1380070"/>
                                </a:lnTo>
                                <a:lnTo>
                                  <a:pt x="740848" y="1379835"/>
                                </a:lnTo>
                                <a:lnTo>
                                  <a:pt x="741093" y="1379600"/>
                                </a:lnTo>
                                <a:lnTo>
                                  <a:pt x="741339" y="1379365"/>
                                </a:lnTo>
                                <a:lnTo>
                                  <a:pt x="741584" y="1379129"/>
                                </a:lnTo>
                                <a:lnTo>
                                  <a:pt x="741830" y="1378893"/>
                                </a:lnTo>
                                <a:lnTo>
                                  <a:pt x="742075" y="1378656"/>
                                </a:lnTo>
                                <a:lnTo>
                                  <a:pt x="742321" y="1378420"/>
                                </a:lnTo>
                                <a:lnTo>
                                  <a:pt x="742567" y="1378182"/>
                                </a:lnTo>
                                <a:lnTo>
                                  <a:pt x="742812" y="1377945"/>
                                </a:lnTo>
                                <a:lnTo>
                                  <a:pt x="743058" y="1377707"/>
                                </a:lnTo>
                                <a:lnTo>
                                  <a:pt x="743303" y="1377469"/>
                                </a:lnTo>
                                <a:lnTo>
                                  <a:pt x="743549" y="1377230"/>
                                </a:lnTo>
                                <a:lnTo>
                                  <a:pt x="743794" y="1376991"/>
                                </a:lnTo>
                                <a:lnTo>
                                  <a:pt x="744040" y="1376751"/>
                                </a:lnTo>
                                <a:lnTo>
                                  <a:pt x="744285" y="1376512"/>
                                </a:lnTo>
                                <a:lnTo>
                                  <a:pt x="744531" y="1376272"/>
                                </a:lnTo>
                                <a:lnTo>
                                  <a:pt x="744777" y="1376031"/>
                                </a:lnTo>
                                <a:lnTo>
                                  <a:pt x="745022" y="1375790"/>
                                </a:lnTo>
                                <a:lnTo>
                                  <a:pt x="745268" y="1375549"/>
                                </a:lnTo>
                                <a:lnTo>
                                  <a:pt x="745513" y="1375307"/>
                                </a:lnTo>
                                <a:lnTo>
                                  <a:pt x="745759" y="1375065"/>
                                </a:lnTo>
                                <a:lnTo>
                                  <a:pt x="746004" y="1374823"/>
                                </a:lnTo>
                                <a:lnTo>
                                  <a:pt x="746250" y="1374580"/>
                                </a:lnTo>
                                <a:lnTo>
                                  <a:pt x="746495" y="1374337"/>
                                </a:lnTo>
                                <a:lnTo>
                                  <a:pt x="746741" y="1374093"/>
                                </a:lnTo>
                                <a:lnTo>
                                  <a:pt x="746987" y="1373849"/>
                                </a:lnTo>
                                <a:lnTo>
                                  <a:pt x="747232" y="1373605"/>
                                </a:lnTo>
                                <a:lnTo>
                                  <a:pt x="747478" y="1373360"/>
                                </a:lnTo>
                                <a:lnTo>
                                  <a:pt x="747723" y="1373115"/>
                                </a:lnTo>
                                <a:lnTo>
                                  <a:pt x="747969" y="1372870"/>
                                </a:lnTo>
                                <a:lnTo>
                                  <a:pt x="748214" y="1372624"/>
                                </a:lnTo>
                                <a:lnTo>
                                  <a:pt x="748460" y="1372378"/>
                                </a:lnTo>
                                <a:lnTo>
                                  <a:pt x="748706" y="1372131"/>
                                </a:lnTo>
                                <a:lnTo>
                                  <a:pt x="748951" y="1371884"/>
                                </a:lnTo>
                                <a:lnTo>
                                  <a:pt x="749197" y="1371637"/>
                                </a:lnTo>
                                <a:lnTo>
                                  <a:pt x="749442" y="1371389"/>
                                </a:lnTo>
                                <a:lnTo>
                                  <a:pt x="749688" y="1371141"/>
                                </a:lnTo>
                                <a:lnTo>
                                  <a:pt x="749933" y="1370892"/>
                                </a:lnTo>
                                <a:lnTo>
                                  <a:pt x="750179" y="1370643"/>
                                </a:lnTo>
                                <a:lnTo>
                                  <a:pt x="750424" y="1370394"/>
                                </a:lnTo>
                                <a:lnTo>
                                  <a:pt x="750670" y="1370145"/>
                                </a:lnTo>
                                <a:lnTo>
                                  <a:pt x="750916" y="1369895"/>
                                </a:lnTo>
                                <a:lnTo>
                                  <a:pt x="751161" y="1369644"/>
                                </a:lnTo>
                                <a:lnTo>
                                  <a:pt x="751407" y="1369393"/>
                                </a:lnTo>
                                <a:lnTo>
                                  <a:pt x="751652" y="1369142"/>
                                </a:lnTo>
                                <a:lnTo>
                                  <a:pt x="751898" y="1368891"/>
                                </a:lnTo>
                                <a:lnTo>
                                  <a:pt x="752143" y="1368639"/>
                                </a:lnTo>
                                <a:lnTo>
                                  <a:pt x="752389" y="1368386"/>
                                </a:lnTo>
                                <a:lnTo>
                                  <a:pt x="752634" y="1368133"/>
                                </a:lnTo>
                                <a:lnTo>
                                  <a:pt x="752880" y="1367880"/>
                                </a:lnTo>
                                <a:lnTo>
                                  <a:pt x="753126" y="1367627"/>
                                </a:lnTo>
                                <a:lnTo>
                                  <a:pt x="753371" y="1367373"/>
                                </a:lnTo>
                                <a:lnTo>
                                  <a:pt x="753617" y="1367119"/>
                                </a:lnTo>
                                <a:lnTo>
                                  <a:pt x="753862" y="1366864"/>
                                </a:lnTo>
                                <a:lnTo>
                                  <a:pt x="754108" y="1366609"/>
                                </a:lnTo>
                                <a:lnTo>
                                  <a:pt x="754353" y="1366353"/>
                                </a:lnTo>
                                <a:lnTo>
                                  <a:pt x="754599" y="1366098"/>
                                </a:lnTo>
                                <a:lnTo>
                                  <a:pt x="754844" y="1365841"/>
                                </a:lnTo>
                                <a:lnTo>
                                  <a:pt x="755090" y="1365585"/>
                                </a:lnTo>
                                <a:lnTo>
                                  <a:pt x="755336" y="1365328"/>
                                </a:lnTo>
                                <a:lnTo>
                                  <a:pt x="755581" y="1365070"/>
                                </a:lnTo>
                                <a:lnTo>
                                  <a:pt x="755827" y="1364812"/>
                                </a:lnTo>
                                <a:lnTo>
                                  <a:pt x="756072" y="1364554"/>
                                </a:lnTo>
                                <a:lnTo>
                                  <a:pt x="756318" y="1364296"/>
                                </a:lnTo>
                                <a:lnTo>
                                  <a:pt x="756563" y="1364037"/>
                                </a:lnTo>
                                <a:lnTo>
                                  <a:pt x="756809" y="1363777"/>
                                </a:lnTo>
                                <a:lnTo>
                                  <a:pt x="757054" y="1363517"/>
                                </a:lnTo>
                                <a:lnTo>
                                  <a:pt x="757300" y="1363257"/>
                                </a:lnTo>
                                <a:lnTo>
                                  <a:pt x="757546" y="1362997"/>
                                </a:lnTo>
                                <a:lnTo>
                                  <a:pt x="757791" y="1362736"/>
                                </a:lnTo>
                                <a:lnTo>
                                  <a:pt x="758037" y="1362474"/>
                                </a:lnTo>
                                <a:lnTo>
                                  <a:pt x="758282" y="1362212"/>
                                </a:lnTo>
                                <a:lnTo>
                                  <a:pt x="758528" y="1361950"/>
                                </a:lnTo>
                                <a:lnTo>
                                  <a:pt x="758773" y="1361688"/>
                                </a:lnTo>
                                <a:lnTo>
                                  <a:pt x="759019" y="1361425"/>
                                </a:lnTo>
                                <a:lnTo>
                                  <a:pt x="759264" y="1361161"/>
                                </a:lnTo>
                                <a:lnTo>
                                  <a:pt x="759510" y="1360898"/>
                                </a:lnTo>
                                <a:lnTo>
                                  <a:pt x="759756" y="1360633"/>
                                </a:lnTo>
                                <a:lnTo>
                                  <a:pt x="760001" y="1360369"/>
                                </a:lnTo>
                                <a:lnTo>
                                  <a:pt x="760247" y="1360104"/>
                                </a:lnTo>
                                <a:lnTo>
                                  <a:pt x="760492" y="1359839"/>
                                </a:lnTo>
                                <a:lnTo>
                                  <a:pt x="760738" y="1359573"/>
                                </a:lnTo>
                                <a:lnTo>
                                  <a:pt x="760983" y="1359307"/>
                                </a:lnTo>
                                <a:lnTo>
                                  <a:pt x="761229" y="1359040"/>
                                </a:lnTo>
                                <a:lnTo>
                                  <a:pt x="761475" y="1358773"/>
                                </a:lnTo>
                                <a:lnTo>
                                  <a:pt x="761720" y="1358506"/>
                                </a:lnTo>
                                <a:lnTo>
                                  <a:pt x="761966" y="1358238"/>
                                </a:lnTo>
                                <a:lnTo>
                                  <a:pt x="762211" y="1357970"/>
                                </a:lnTo>
                                <a:lnTo>
                                  <a:pt x="762457" y="1357701"/>
                                </a:lnTo>
                                <a:lnTo>
                                  <a:pt x="762702" y="1357432"/>
                                </a:lnTo>
                                <a:lnTo>
                                  <a:pt x="762948" y="1357163"/>
                                </a:lnTo>
                                <a:lnTo>
                                  <a:pt x="763193" y="1356893"/>
                                </a:lnTo>
                                <a:lnTo>
                                  <a:pt x="763439" y="1356623"/>
                                </a:lnTo>
                                <a:lnTo>
                                  <a:pt x="763685" y="1356352"/>
                                </a:lnTo>
                                <a:lnTo>
                                  <a:pt x="763930" y="1356081"/>
                                </a:lnTo>
                                <a:lnTo>
                                  <a:pt x="764176" y="1355810"/>
                                </a:lnTo>
                                <a:lnTo>
                                  <a:pt x="764421" y="1355538"/>
                                </a:lnTo>
                                <a:lnTo>
                                  <a:pt x="764667" y="1355265"/>
                                </a:lnTo>
                                <a:lnTo>
                                  <a:pt x="764912" y="1354993"/>
                                </a:lnTo>
                                <a:lnTo>
                                  <a:pt x="765158" y="1354720"/>
                                </a:lnTo>
                                <a:lnTo>
                                  <a:pt x="765403" y="1354446"/>
                                </a:lnTo>
                                <a:lnTo>
                                  <a:pt x="765649" y="1354172"/>
                                </a:lnTo>
                                <a:lnTo>
                                  <a:pt x="765895" y="1353898"/>
                                </a:lnTo>
                                <a:lnTo>
                                  <a:pt x="766140" y="1353623"/>
                                </a:lnTo>
                                <a:lnTo>
                                  <a:pt x="766386" y="1353348"/>
                                </a:lnTo>
                                <a:lnTo>
                                  <a:pt x="766631" y="1353073"/>
                                </a:lnTo>
                                <a:lnTo>
                                  <a:pt x="766877" y="1352797"/>
                                </a:lnTo>
                                <a:lnTo>
                                  <a:pt x="767122" y="1352520"/>
                                </a:lnTo>
                                <a:lnTo>
                                  <a:pt x="767368" y="1352244"/>
                                </a:lnTo>
                                <a:lnTo>
                                  <a:pt x="767613" y="1351966"/>
                                </a:lnTo>
                                <a:lnTo>
                                  <a:pt x="767859" y="1351689"/>
                                </a:lnTo>
                                <a:lnTo>
                                  <a:pt x="768105" y="1351411"/>
                                </a:lnTo>
                                <a:lnTo>
                                  <a:pt x="768350" y="1351132"/>
                                </a:lnTo>
                                <a:lnTo>
                                  <a:pt x="768596" y="1350854"/>
                                </a:lnTo>
                                <a:lnTo>
                                  <a:pt x="768841" y="1350574"/>
                                </a:lnTo>
                                <a:lnTo>
                                  <a:pt x="769087" y="1350295"/>
                                </a:lnTo>
                                <a:lnTo>
                                  <a:pt x="769332" y="1350015"/>
                                </a:lnTo>
                                <a:lnTo>
                                  <a:pt x="769578" y="1349734"/>
                                </a:lnTo>
                                <a:lnTo>
                                  <a:pt x="769823" y="1349453"/>
                                </a:lnTo>
                                <a:lnTo>
                                  <a:pt x="770069" y="1349172"/>
                                </a:lnTo>
                                <a:lnTo>
                                  <a:pt x="770315" y="1348890"/>
                                </a:lnTo>
                                <a:lnTo>
                                  <a:pt x="770560" y="1348608"/>
                                </a:lnTo>
                                <a:lnTo>
                                  <a:pt x="770806" y="1348325"/>
                                </a:lnTo>
                                <a:lnTo>
                                  <a:pt x="771051" y="1348042"/>
                                </a:lnTo>
                                <a:lnTo>
                                  <a:pt x="771297" y="1347759"/>
                                </a:lnTo>
                                <a:lnTo>
                                  <a:pt x="771542" y="1347475"/>
                                </a:lnTo>
                                <a:lnTo>
                                  <a:pt x="771788" y="1347191"/>
                                </a:lnTo>
                                <a:lnTo>
                                  <a:pt x="772034" y="1346906"/>
                                </a:lnTo>
                                <a:lnTo>
                                  <a:pt x="772279" y="1346621"/>
                                </a:lnTo>
                                <a:lnTo>
                                  <a:pt x="772525" y="1346335"/>
                                </a:lnTo>
                                <a:lnTo>
                                  <a:pt x="772770" y="1346049"/>
                                </a:lnTo>
                                <a:lnTo>
                                  <a:pt x="773016" y="1345763"/>
                                </a:lnTo>
                                <a:lnTo>
                                  <a:pt x="773261" y="1345476"/>
                                </a:lnTo>
                                <a:lnTo>
                                  <a:pt x="773507" y="1345189"/>
                                </a:lnTo>
                                <a:lnTo>
                                  <a:pt x="773752" y="1344901"/>
                                </a:lnTo>
                                <a:lnTo>
                                  <a:pt x="773998" y="1344613"/>
                                </a:lnTo>
                                <a:lnTo>
                                  <a:pt x="774244" y="1344325"/>
                                </a:lnTo>
                                <a:lnTo>
                                  <a:pt x="774489" y="1344036"/>
                                </a:lnTo>
                                <a:lnTo>
                                  <a:pt x="774735" y="1343746"/>
                                </a:lnTo>
                                <a:lnTo>
                                  <a:pt x="774980" y="1343457"/>
                                </a:lnTo>
                                <a:lnTo>
                                  <a:pt x="775226" y="1343166"/>
                                </a:lnTo>
                                <a:lnTo>
                                  <a:pt x="775471" y="1342876"/>
                                </a:lnTo>
                                <a:lnTo>
                                  <a:pt x="775717" y="1342585"/>
                                </a:lnTo>
                                <a:lnTo>
                                  <a:pt x="775962" y="1342293"/>
                                </a:lnTo>
                                <a:lnTo>
                                  <a:pt x="776208" y="1342001"/>
                                </a:lnTo>
                                <a:lnTo>
                                  <a:pt x="776454" y="1341709"/>
                                </a:lnTo>
                                <a:lnTo>
                                  <a:pt x="776699" y="1341416"/>
                                </a:lnTo>
                                <a:lnTo>
                                  <a:pt x="776945" y="1341123"/>
                                </a:lnTo>
                                <a:lnTo>
                                  <a:pt x="777190" y="1340829"/>
                                </a:lnTo>
                                <a:lnTo>
                                  <a:pt x="777436" y="1340535"/>
                                </a:lnTo>
                                <a:lnTo>
                                  <a:pt x="777681" y="1340241"/>
                                </a:lnTo>
                                <a:lnTo>
                                  <a:pt x="777927" y="1339946"/>
                                </a:lnTo>
                                <a:lnTo>
                                  <a:pt x="778172" y="1339651"/>
                                </a:lnTo>
                                <a:lnTo>
                                  <a:pt x="778418" y="1339355"/>
                                </a:lnTo>
                                <a:lnTo>
                                  <a:pt x="778664" y="1339059"/>
                                </a:lnTo>
                                <a:lnTo>
                                  <a:pt x="778909" y="1338762"/>
                                </a:lnTo>
                                <a:lnTo>
                                  <a:pt x="779155" y="1338465"/>
                                </a:lnTo>
                                <a:lnTo>
                                  <a:pt x="779400" y="1338167"/>
                                </a:lnTo>
                                <a:lnTo>
                                  <a:pt x="779646" y="1337869"/>
                                </a:lnTo>
                                <a:lnTo>
                                  <a:pt x="779891" y="1337571"/>
                                </a:lnTo>
                                <a:lnTo>
                                  <a:pt x="780137" y="1337272"/>
                                </a:lnTo>
                                <a:lnTo>
                                  <a:pt x="780382" y="1336973"/>
                                </a:lnTo>
                                <a:lnTo>
                                  <a:pt x="780628" y="1336673"/>
                                </a:lnTo>
                                <a:lnTo>
                                  <a:pt x="780874" y="1336373"/>
                                </a:lnTo>
                                <a:lnTo>
                                  <a:pt x="781119" y="1336073"/>
                                </a:lnTo>
                                <a:lnTo>
                                  <a:pt x="781365" y="1335772"/>
                                </a:lnTo>
                                <a:lnTo>
                                  <a:pt x="781610" y="1335470"/>
                                </a:lnTo>
                                <a:lnTo>
                                  <a:pt x="781856" y="1335168"/>
                                </a:lnTo>
                                <a:lnTo>
                                  <a:pt x="782101" y="1334866"/>
                                </a:lnTo>
                                <a:lnTo>
                                  <a:pt x="782347" y="1334563"/>
                                </a:lnTo>
                                <a:lnTo>
                                  <a:pt x="782592" y="1334260"/>
                                </a:lnTo>
                                <a:lnTo>
                                  <a:pt x="782838" y="1333957"/>
                                </a:lnTo>
                                <a:lnTo>
                                  <a:pt x="783084" y="1333653"/>
                                </a:lnTo>
                                <a:lnTo>
                                  <a:pt x="783329" y="1333348"/>
                                </a:lnTo>
                                <a:lnTo>
                                  <a:pt x="783575" y="1333043"/>
                                </a:lnTo>
                                <a:lnTo>
                                  <a:pt x="783820" y="1332738"/>
                                </a:lnTo>
                                <a:lnTo>
                                  <a:pt x="784066" y="1332432"/>
                                </a:lnTo>
                                <a:lnTo>
                                  <a:pt x="784311" y="1332126"/>
                                </a:lnTo>
                                <a:lnTo>
                                  <a:pt x="784557" y="1331819"/>
                                </a:lnTo>
                                <a:lnTo>
                                  <a:pt x="784803" y="1331512"/>
                                </a:lnTo>
                                <a:lnTo>
                                  <a:pt x="785048" y="1331204"/>
                                </a:lnTo>
                                <a:lnTo>
                                  <a:pt x="785294" y="1330896"/>
                                </a:lnTo>
                                <a:lnTo>
                                  <a:pt x="785539" y="1330588"/>
                                </a:lnTo>
                                <a:lnTo>
                                  <a:pt x="785785" y="1330279"/>
                                </a:lnTo>
                                <a:lnTo>
                                  <a:pt x="786030" y="1329969"/>
                                </a:lnTo>
                                <a:lnTo>
                                  <a:pt x="786276" y="1329660"/>
                                </a:lnTo>
                                <a:lnTo>
                                  <a:pt x="786521" y="1329349"/>
                                </a:lnTo>
                                <a:lnTo>
                                  <a:pt x="786767" y="1329039"/>
                                </a:lnTo>
                                <a:lnTo>
                                  <a:pt x="787013" y="1328728"/>
                                </a:lnTo>
                                <a:lnTo>
                                  <a:pt x="787258" y="1328416"/>
                                </a:lnTo>
                                <a:lnTo>
                                  <a:pt x="787504" y="1328104"/>
                                </a:lnTo>
                                <a:lnTo>
                                  <a:pt x="787749" y="1327792"/>
                                </a:lnTo>
                                <a:lnTo>
                                  <a:pt x="787995" y="1327479"/>
                                </a:lnTo>
                                <a:lnTo>
                                  <a:pt x="788240" y="1327165"/>
                                </a:lnTo>
                                <a:lnTo>
                                  <a:pt x="788486" y="1326851"/>
                                </a:lnTo>
                                <a:lnTo>
                                  <a:pt x="788731" y="1326537"/>
                                </a:lnTo>
                                <a:lnTo>
                                  <a:pt x="788977" y="1326222"/>
                                </a:lnTo>
                                <a:lnTo>
                                  <a:pt x="789223" y="1325907"/>
                                </a:lnTo>
                                <a:lnTo>
                                  <a:pt x="789468" y="1325592"/>
                                </a:lnTo>
                                <a:lnTo>
                                  <a:pt x="789714" y="1325276"/>
                                </a:lnTo>
                                <a:lnTo>
                                  <a:pt x="789959" y="1324959"/>
                                </a:lnTo>
                                <a:lnTo>
                                  <a:pt x="790205" y="1324642"/>
                                </a:lnTo>
                                <a:lnTo>
                                  <a:pt x="790450" y="1324325"/>
                                </a:lnTo>
                                <a:lnTo>
                                  <a:pt x="790696" y="1324007"/>
                                </a:lnTo>
                                <a:lnTo>
                                  <a:pt x="790941" y="1323688"/>
                                </a:lnTo>
                                <a:lnTo>
                                  <a:pt x="791187" y="1323370"/>
                                </a:lnTo>
                                <a:lnTo>
                                  <a:pt x="791433" y="1323050"/>
                                </a:lnTo>
                                <a:lnTo>
                                  <a:pt x="791678" y="1322731"/>
                                </a:lnTo>
                                <a:lnTo>
                                  <a:pt x="791924" y="1322411"/>
                                </a:lnTo>
                                <a:lnTo>
                                  <a:pt x="792169" y="1322090"/>
                                </a:lnTo>
                                <a:lnTo>
                                  <a:pt x="792415" y="1321769"/>
                                </a:lnTo>
                                <a:lnTo>
                                  <a:pt x="792660" y="1321448"/>
                                </a:lnTo>
                                <a:lnTo>
                                  <a:pt x="792906" y="1321126"/>
                                </a:lnTo>
                                <a:lnTo>
                                  <a:pt x="793151" y="1320803"/>
                                </a:lnTo>
                                <a:lnTo>
                                  <a:pt x="793397" y="1320480"/>
                                </a:lnTo>
                                <a:lnTo>
                                  <a:pt x="793643" y="1320157"/>
                                </a:lnTo>
                                <a:lnTo>
                                  <a:pt x="793888" y="1319833"/>
                                </a:lnTo>
                                <a:lnTo>
                                  <a:pt x="794134" y="1319509"/>
                                </a:lnTo>
                                <a:lnTo>
                                  <a:pt x="794379" y="1319184"/>
                                </a:lnTo>
                                <a:lnTo>
                                  <a:pt x="794625" y="1318859"/>
                                </a:lnTo>
                                <a:lnTo>
                                  <a:pt x="794870" y="1318534"/>
                                </a:lnTo>
                                <a:lnTo>
                                  <a:pt x="795116" y="1318207"/>
                                </a:lnTo>
                                <a:lnTo>
                                  <a:pt x="795362" y="1317881"/>
                                </a:lnTo>
                                <a:lnTo>
                                  <a:pt x="795607" y="1317554"/>
                                </a:lnTo>
                                <a:lnTo>
                                  <a:pt x="795853" y="1317226"/>
                                </a:lnTo>
                                <a:lnTo>
                                  <a:pt x="796098" y="1316899"/>
                                </a:lnTo>
                                <a:lnTo>
                                  <a:pt x="796344" y="1316570"/>
                                </a:lnTo>
                                <a:lnTo>
                                  <a:pt x="796589" y="1316241"/>
                                </a:lnTo>
                                <a:lnTo>
                                  <a:pt x="796835" y="1315912"/>
                                </a:lnTo>
                                <a:lnTo>
                                  <a:pt x="797080" y="1315582"/>
                                </a:lnTo>
                                <a:lnTo>
                                  <a:pt x="797326" y="1315252"/>
                                </a:lnTo>
                                <a:lnTo>
                                  <a:pt x="797572" y="1314921"/>
                                </a:lnTo>
                                <a:lnTo>
                                  <a:pt x="797817" y="1314590"/>
                                </a:lnTo>
                                <a:lnTo>
                                  <a:pt x="798063" y="1314259"/>
                                </a:lnTo>
                                <a:lnTo>
                                  <a:pt x="798308" y="1313927"/>
                                </a:lnTo>
                                <a:lnTo>
                                  <a:pt x="798554" y="1313594"/>
                                </a:lnTo>
                                <a:lnTo>
                                  <a:pt x="798799" y="1313261"/>
                                </a:lnTo>
                                <a:lnTo>
                                  <a:pt x="799045" y="1312928"/>
                                </a:lnTo>
                                <a:lnTo>
                                  <a:pt x="799290" y="1312594"/>
                                </a:lnTo>
                                <a:lnTo>
                                  <a:pt x="799536" y="1312259"/>
                                </a:lnTo>
                                <a:lnTo>
                                  <a:pt x="799782" y="1311924"/>
                                </a:lnTo>
                                <a:lnTo>
                                  <a:pt x="800027" y="1311589"/>
                                </a:lnTo>
                                <a:lnTo>
                                  <a:pt x="800273" y="1311253"/>
                                </a:lnTo>
                                <a:lnTo>
                                  <a:pt x="800518" y="1310917"/>
                                </a:lnTo>
                                <a:lnTo>
                                  <a:pt x="800764" y="1310580"/>
                                </a:lnTo>
                                <a:lnTo>
                                  <a:pt x="801009" y="1310243"/>
                                </a:lnTo>
                                <a:lnTo>
                                  <a:pt x="801255" y="1309905"/>
                                </a:lnTo>
                                <a:lnTo>
                                  <a:pt x="801500" y="1309567"/>
                                </a:lnTo>
                                <a:lnTo>
                                  <a:pt x="801746" y="1309229"/>
                                </a:lnTo>
                                <a:lnTo>
                                  <a:pt x="801992" y="1308890"/>
                                </a:lnTo>
                                <a:lnTo>
                                  <a:pt x="802237" y="1308550"/>
                                </a:lnTo>
                                <a:lnTo>
                                  <a:pt x="802483" y="1308210"/>
                                </a:lnTo>
                                <a:lnTo>
                                  <a:pt x="802728" y="1307870"/>
                                </a:lnTo>
                                <a:lnTo>
                                  <a:pt x="802974" y="1307529"/>
                                </a:lnTo>
                                <a:lnTo>
                                  <a:pt x="803219" y="1307187"/>
                                </a:lnTo>
                                <a:lnTo>
                                  <a:pt x="803465" y="1306845"/>
                                </a:lnTo>
                                <a:lnTo>
                                  <a:pt x="803710" y="1306503"/>
                                </a:lnTo>
                                <a:lnTo>
                                  <a:pt x="803956" y="1306160"/>
                                </a:lnTo>
                                <a:lnTo>
                                  <a:pt x="804202" y="1305817"/>
                                </a:lnTo>
                                <a:lnTo>
                                  <a:pt x="804447" y="1305473"/>
                                </a:lnTo>
                                <a:lnTo>
                                  <a:pt x="804693" y="1305129"/>
                                </a:lnTo>
                                <a:lnTo>
                                  <a:pt x="804938" y="1304784"/>
                                </a:lnTo>
                                <a:lnTo>
                                  <a:pt x="805184" y="1304439"/>
                                </a:lnTo>
                                <a:lnTo>
                                  <a:pt x="805429" y="1304093"/>
                                </a:lnTo>
                                <a:lnTo>
                                  <a:pt x="805675" y="1303747"/>
                                </a:lnTo>
                                <a:lnTo>
                                  <a:pt x="805920" y="1303400"/>
                                </a:lnTo>
                                <a:lnTo>
                                  <a:pt x="806166" y="1303053"/>
                                </a:lnTo>
                                <a:lnTo>
                                  <a:pt x="806412" y="1302706"/>
                                </a:lnTo>
                                <a:lnTo>
                                  <a:pt x="806657" y="1302357"/>
                                </a:lnTo>
                                <a:lnTo>
                                  <a:pt x="806903" y="1302009"/>
                                </a:lnTo>
                                <a:lnTo>
                                  <a:pt x="807148" y="1301660"/>
                                </a:lnTo>
                                <a:lnTo>
                                  <a:pt x="807394" y="1301310"/>
                                </a:lnTo>
                                <a:lnTo>
                                  <a:pt x="807639" y="1300960"/>
                                </a:lnTo>
                                <a:lnTo>
                                  <a:pt x="807885" y="1300610"/>
                                </a:lnTo>
                                <a:lnTo>
                                  <a:pt x="808131" y="1300259"/>
                                </a:lnTo>
                                <a:lnTo>
                                  <a:pt x="808376" y="1299908"/>
                                </a:lnTo>
                                <a:lnTo>
                                  <a:pt x="808622" y="1299556"/>
                                </a:lnTo>
                                <a:lnTo>
                                  <a:pt x="808867" y="1299203"/>
                                </a:lnTo>
                                <a:lnTo>
                                  <a:pt x="809113" y="1298850"/>
                                </a:lnTo>
                                <a:lnTo>
                                  <a:pt x="809358" y="1298497"/>
                                </a:lnTo>
                                <a:lnTo>
                                  <a:pt x="809604" y="1298143"/>
                                </a:lnTo>
                                <a:lnTo>
                                  <a:pt x="809849" y="1297789"/>
                                </a:lnTo>
                                <a:lnTo>
                                  <a:pt x="810095" y="1297434"/>
                                </a:lnTo>
                                <a:lnTo>
                                  <a:pt x="810341" y="1297079"/>
                                </a:lnTo>
                                <a:lnTo>
                                  <a:pt x="810586" y="1296723"/>
                                </a:lnTo>
                                <a:lnTo>
                                  <a:pt x="810832" y="1296367"/>
                                </a:lnTo>
                                <a:lnTo>
                                  <a:pt x="811077" y="1296010"/>
                                </a:lnTo>
                                <a:lnTo>
                                  <a:pt x="811323" y="1295653"/>
                                </a:lnTo>
                                <a:lnTo>
                                  <a:pt x="811568" y="1295295"/>
                                </a:lnTo>
                                <a:lnTo>
                                  <a:pt x="811814" y="1294937"/>
                                </a:lnTo>
                                <a:lnTo>
                                  <a:pt x="812059" y="1294578"/>
                                </a:lnTo>
                                <a:lnTo>
                                  <a:pt x="812305" y="1294219"/>
                                </a:lnTo>
                                <a:lnTo>
                                  <a:pt x="812551" y="1293860"/>
                                </a:lnTo>
                                <a:lnTo>
                                  <a:pt x="812796" y="1293500"/>
                                </a:lnTo>
                                <a:lnTo>
                                  <a:pt x="813042" y="1293139"/>
                                </a:lnTo>
                                <a:lnTo>
                                  <a:pt x="813287" y="1292778"/>
                                </a:lnTo>
                                <a:lnTo>
                                  <a:pt x="813533" y="1292416"/>
                                </a:lnTo>
                                <a:lnTo>
                                  <a:pt x="813778" y="1292054"/>
                                </a:lnTo>
                                <a:lnTo>
                                  <a:pt x="814024" y="1291692"/>
                                </a:lnTo>
                                <a:lnTo>
                                  <a:pt x="814269" y="1291329"/>
                                </a:lnTo>
                                <a:lnTo>
                                  <a:pt x="814515" y="1290965"/>
                                </a:lnTo>
                                <a:lnTo>
                                  <a:pt x="814761" y="1290601"/>
                                </a:lnTo>
                                <a:lnTo>
                                  <a:pt x="815006" y="1290237"/>
                                </a:lnTo>
                                <a:lnTo>
                                  <a:pt x="815252" y="1289872"/>
                                </a:lnTo>
                                <a:lnTo>
                                  <a:pt x="815497" y="1289506"/>
                                </a:lnTo>
                                <a:lnTo>
                                  <a:pt x="815743" y="1289140"/>
                                </a:lnTo>
                                <a:lnTo>
                                  <a:pt x="815988" y="1288774"/>
                                </a:lnTo>
                                <a:lnTo>
                                  <a:pt x="816234" y="1288407"/>
                                </a:lnTo>
                                <a:lnTo>
                                  <a:pt x="816479" y="1288039"/>
                                </a:lnTo>
                                <a:lnTo>
                                  <a:pt x="816725" y="1287671"/>
                                </a:lnTo>
                                <a:lnTo>
                                  <a:pt x="816971" y="1287303"/>
                                </a:lnTo>
                                <a:lnTo>
                                  <a:pt x="817216" y="1286934"/>
                                </a:lnTo>
                                <a:lnTo>
                                  <a:pt x="817462" y="1286565"/>
                                </a:lnTo>
                                <a:lnTo>
                                  <a:pt x="817707" y="1286195"/>
                                </a:lnTo>
                                <a:lnTo>
                                  <a:pt x="817953" y="1285824"/>
                                </a:lnTo>
                                <a:lnTo>
                                  <a:pt x="818198" y="1285453"/>
                                </a:lnTo>
                                <a:lnTo>
                                  <a:pt x="818444" y="1285082"/>
                                </a:lnTo>
                                <a:lnTo>
                                  <a:pt x="818690" y="1284710"/>
                                </a:lnTo>
                                <a:lnTo>
                                  <a:pt x="818935" y="1284338"/>
                                </a:lnTo>
                                <a:lnTo>
                                  <a:pt x="819181" y="1283965"/>
                                </a:lnTo>
                                <a:lnTo>
                                  <a:pt x="819426" y="1283591"/>
                                </a:lnTo>
                                <a:lnTo>
                                  <a:pt x="819672" y="1283217"/>
                                </a:lnTo>
                                <a:lnTo>
                                  <a:pt x="819917" y="1282843"/>
                                </a:lnTo>
                                <a:lnTo>
                                  <a:pt x="820163" y="1282468"/>
                                </a:lnTo>
                                <a:lnTo>
                                  <a:pt x="820408" y="1282093"/>
                                </a:lnTo>
                                <a:lnTo>
                                  <a:pt x="820654" y="1281717"/>
                                </a:lnTo>
                                <a:lnTo>
                                  <a:pt x="820900" y="1281341"/>
                                </a:lnTo>
                                <a:lnTo>
                                  <a:pt x="821145" y="1280964"/>
                                </a:lnTo>
                                <a:lnTo>
                                  <a:pt x="821391" y="1280586"/>
                                </a:lnTo>
                                <a:lnTo>
                                  <a:pt x="821636" y="1280209"/>
                                </a:lnTo>
                                <a:lnTo>
                                  <a:pt x="821882" y="1279830"/>
                                </a:lnTo>
                                <a:lnTo>
                                  <a:pt x="822127" y="1279451"/>
                                </a:lnTo>
                                <a:lnTo>
                                  <a:pt x="822373" y="1279072"/>
                                </a:lnTo>
                                <a:lnTo>
                                  <a:pt x="822618" y="1278692"/>
                                </a:lnTo>
                                <a:lnTo>
                                  <a:pt x="822864" y="1278312"/>
                                </a:lnTo>
                                <a:lnTo>
                                  <a:pt x="823110" y="1277931"/>
                                </a:lnTo>
                                <a:lnTo>
                                  <a:pt x="823355" y="1277550"/>
                                </a:lnTo>
                                <a:lnTo>
                                  <a:pt x="823601" y="1277168"/>
                                </a:lnTo>
                                <a:lnTo>
                                  <a:pt x="823846" y="1276785"/>
                                </a:lnTo>
                                <a:lnTo>
                                  <a:pt x="824092" y="1276402"/>
                                </a:lnTo>
                                <a:lnTo>
                                  <a:pt x="824337" y="1276019"/>
                                </a:lnTo>
                                <a:lnTo>
                                  <a:pt x="824583" y="1275635"/>
                                </a:lnTo>
                                <a:lnTo>
                                  <a:pt x="824828" y="1275251"/>
                                </a:lnTo>
                                <a:lnTo>
                                  <a:pt x="825074" y="1274866"/>
                                </a:lnTo>
                                <a:lnTo>
                                  <a:pt x="825320" y="1274481"/>
                                </a:lnTo>
                                <a:lnTo>
                                  <a:pt x="825565" y="1274095"/>
                                </a:lnTo>
                                <a:lnTo>
                                  <a:pt x="825811" y="1273708"/>
                                </a:lnTo>
                                <a:lnTo>
                                  <a:pt x="826056" y="1273321"/>
                                </a:lnTo>
                                <a:lnTo>
                                  <a:pt x="826302" y="1272934"/>
                                </a:lnTo>
                                <a:lnTo>
                                  <a:pt x="826547" y="1272546"/>
                                </a:lnTo>
                                <a:lnTo>
                                  <a:pt x="826793" y="1272158"/>
                                </a:lnTo>
                                <a:lnTo>
                                  <a:pt x="827038" y="1271769"/>
                                </a:lnTo>
                                <a:lnTo>
                                  <a:pt x="827284" y="1271379"/>
                                </a:lnTo>
                                <a:lnTo>
                                  <a:pt x="827530" y="1270989"/>
                                </a:lnTo>
                                <a:lnTo>
                                  <a:pt x="827775" y="1270599"/>
                                </a:lnTo>
                                <a:lnTo>
                                  <a:pt x="828021" y="1270208"/>
                                </a:lnTo>
                                <a:lnTo>
                                  <a:pt x="828266" y="1269817"/>
                                </a:lnTo>
                                <a:lnTo>
                                  <a:pt x="828512" y="1269425"/>
                                </a:lnTo>
                                <a:lnTo>
                                  <a:pt x="828757" y="1269032"/>
                                </a:lnTo>
                                <a:lnTo>
                                  <a:pt x="829003" y="1268639"/>
                                </a:lnTo>
                                <a:lnTo>
                                  <a:pt x="829248" y="1268246"/>
                                </a:lnTo>
                                <a:lnTo>
                                  <a:pt x="829494" y="1267852"/>
                                </a:lnTo>
                                <a:lnTo>
                                  <a:pt x="829740" y="1267457"/>
                                </a:lnTo>
                                <a:lnTo>
                                  <a:pt x="829985" y="1267062"/>
                                </a:lnTo>
                                <a:lnTo>
                                  <a:pt x="830231" y="1266667"/>
                                </a:lnTo>
                                <a:lnTo>
                                  <a:pt x="830476" y="1266270"/>
                                </a:lnTo>
                                <a:lnTo>
                                  <a:pt x="830722" y="1265874"/>
                                </a:lnTo>
                                <a:lnTo>
                                  <a:pt x="830967" y="1265477"/>
                                </a:lnTo>
                                <a:lnTo>
                                  <a:pt x="831213" y="1265079"/>
                                </a:lnTo>
                                <a:lnTo>
                                  <a:pt x="831459" y="1264681"/>
                                </a:lnTo>
                                <a:lnTo>
                                  <a:pt x="831704" y="1264283"/>
                                </a:lnTo>
                                <a:lnTo>
                                  <a:pt x="831950" y="1263883"/>
                                </a:lnTo>
                                <a:lnTo>
                                  <a:pt x="832195" y="1263484"/>
                                </a:lnTo>
                                <a:lnTo>
                                  <a:pt x="832441" y="1263084"/>
                                </a:lnTo>
                                <a:lnTo>
                                  <a:pt x="832686" y="1262683"/>
                                </a:lnTo>
                                <a:lnTo>
                                  <a:pt x="832932" y="1262282"/>
                                </a:lnTo>
                                <a:lnTo>
                                  <a:pt x="833177" y="1261880"/>
                                </a:lnTo>
                                <a:lnTo>
                                  <a:pt x="833423" y="1261478"/>
                                </a:lnTo>
                                <a:lnTo>
                                  <a:pt x="833669" y="1261075"/>
                                </a:lnTo>
                                <a:lnTo>
                                  <a:pt x="833914" y="1260672"/>
                                </a:lnTo>
                                <a:lnTo>
                                  <a:pt x="834160" y="1260268"/>
                                </a:lnTo>
                                <a:lnTo>
                                  <a:pt x="834405" y="1259864"/>
                                </a:lnTo>
                                <a:lnTo>
                                  <a:pt x="834651" y="1259459"/>
                                </a:lnTo>
                                <a:lnTo>
                                  <a:pt x="834896" y="1259054"/>
                                </a:lnTo>
                                <a:lnTo>
                                  <a:pt x="835142" y="1258648"/>
                                </a:lnTo>
                                <a:lnTo>
                                  <a:pt x="835387" y="1258242"/>
                                </a:lnTo>
                                <a:lnTo>
                                  <a:pt x="835633" y="1257835"/>
                                </a:lnTo>
                                <a:lnTo>
                                  <a:pt x="835879" y="1257428"/>
                                </a:lnTo>
                                <a:lnTo>
                                  <a:pt x="836124" y="1257020"/>
                                </a:lnTo>
                                <a:lnTo>
                                  <a:pt x="836370" y="1256611"/>
                                </a:lnTo>
                                <a:lnTo>
                                  <a:pt x="836615" y="1256202"/>
                                </a:lnTo>
                                <a:lnTo>
                                  <a:pt x="836861" y="1255793"/>
                                </a:lnTo>
                                <a:lnTo>
                                  <a:pt x="837106" y="1255383"/>
                                </a:lnTo>
                                <a:lnTo>
                                  <a:pt x="837352" y="1254972"/>
                                </a:lnTo>
                                <a:lnTo>
                                  <a:pt x="837597" y="1254561"/>
                                </a:lnTo>
                                <a:lnTo>
                                  <a:pt x="837843" y="1254150"/>
                                </a:lnTo>
                                <a:lnTo>
                                  <a:pt x="838089" y="1253738"/>
                                </a:lnTo>
                                <a:lnTo>
                                  <a:pt x="838334" y="1253325"/>
                                </a:lnTo>
                                <a:lnTo>
                                  <a:pt x="838580" y="1252912"/>
                                </a:lnTo>
                                <a:lnTo>
                                  <a:pt x="838825" y="1252499"/>
                                </a:lnTo>
                                <a:lnTo>
                                  <a:pt x="839071" y="1252084"/>
                                </a:lnTo>
                                <a:lnTo>
                                  <a:pt x="839316" y="1251670"/>
                                </a:lnTo>
                                <a:lnTo>
                                  <a:pt x="839562" y="1251255"/>
                                </a:lnTo>
                                <a:lnTo>
                                  <a:pt x="839807" y="1250839"/>
                                </a:lnTo>
                                <a:lnTo>
                                  <a:pt x="840053" y="1250423"/>
                                </a:lnTo>
                                <a:lnTo>
                                  <a:pt x="840299" y="1250006"/>
                                </a:lnTo>
                                <a:lnTo>
                                  <a:pt x="840544" y="1249589"/>
                                </a:lnTo>
                                <a:lnTo>
                                  <a:pt x="840790" y="1249171"/>
                                </a:lnTo>
                                <a:lnTo>
                                  <a:pt x="841035" y="1248753"/>
                                </a:lnTo>
                                <a:lnTo>
                                  <a:pt x="841281" y="1248334"/>
                                </a:lnTo>
                                <a:lnTo>
                                  <a:pt x="841526" y="1247914"/>
                                </a:lnTo>
                                <a:lnTo>
                                  <a:pt x="841772" y="1247494"/>
                                </a:lnTo>
                                <a:lnTo>
                                  <a:pt x="842018" y="1247074"/>
                                </a:lnTo>
                                <a:lnTo>
                                  <a:pt x="842263" y="1246653"/>
                                </a:lnTo>
                                <a:lnTo>
                                  <a:pt x="842509" y="1246232"/>
                                </a:lnTo>
                                <a:lnTo>
                                  <a:pt x="842754" y="1245810"/>
                                </a:lnTo>
                                <a:lnTo>
                                  <a:pt x="843000" y="1245387"/>
                                </a:lnTo>
                                <a:lnTo>
                                  <a:pt x="843245" y="1244964"/>
                                </a:lnTo>
                                <a:lnTo>
                                  <a:pt x="843491" y="1244540"/>
                                </a:lnTo>
                                <a:lnTo>
                                  <a:pt x="843736" y="1244116"/>
                                </a:lnTo>
                                <a:lnTo>
                                  <a:pt x="843982" y="1243692"/>
                                </a:lnTo>
                                <a:lnTo>
                                  <a:pt x="844228" y="1243267"/>
                                </a:lnTo>
                                <a:lnTo>
                                  <a:pt x="844473" y="1242841"/>
                                </a:lnTo>
                                <a:lnTo>
                                  <a:pt x="844719" y="1242415"/>
                                </a:lnTo>
                                <a:lnTo>
                                  <a:pt x="844964" y="1241988"/>
                                </a:lnTo>
                                <a:lnTo>
                                  <a:pt x="845210" y="1241561"/>
                                </a:lnTo>
                                <a:lnTo>
                                  <a:pt x="845455" y="1241133"/>
                                </a:lnTo>
                                <a:lnTo>
                                  <a:pt x="845701" y="1240704"/>
                                </a:lnTo>
                                <a:lnTo>
                                  <a:pt x="845946" y="1240276"/>
                                </a:lnTo>
                                <a:lnTo>
                                  <a:pt x="846192" y="1239846"/>
                                </a:lnTo>
                                <a:lnTo>
                                  <a:pt x="846438" y="1239416"/>
                                </a:lnTo>
                                <a:lnTo>
                                  <a:pt x="846683" y="1238986"/>
                                </a:lnTo>
                                <a:lnTo>
                                  <a:pt x="846929" y="1238555"/>
                                </a:lnTo>
                                <a:lnTo>
                                  <a:pt x="847174" y="1238123"/>
                                </a:lnTo>
                                <a:lnTo>
                                  <a:pt x="847420" y="1237691"/>
                                </a:lnTo>
                                <a:lnTo>
                                  <a:pt x="847665" y="1237259"/>
                                </a:lnTo>
                                <a:lnTo>
                                  <a:pt x="847911" y="1236826"/>
                                </a:lnTo>
                                <a:lnTo>
                                  <a:pt x="848156" y="1236392"/>
                                </a:lnTo>
                                <a:lnTo>
                                  <a:pt x="848402" y="1235958"/>
                                </a:lnTo>
                                <a:lnTo>
                                  <a:pt x="848648" y="1235523"/>
                                </a:lnTo>
                                <a:lnTo>
                                  <a:pt x="848893" y="1235088"/>
                                </a:lnTo>
                                <a:lnTo>
                                  <a:pt x="849139" y="1234652"/>
                                </a:lnTo>
                                <a:lnTo>
                                  <a:pt x="849384" y="1234216"/>
                                </a:lnTo>
                                <a:lnTo>
                                  <a:pt x="849630" y="1233779"/>
                                </a:lnTo>
                                <a:lnTo>
                                  <a:pt x="849875" y="1233341"/>
                                </a:lnTo>
                                <a:lnTo>
                                  <a:pt x="850121" y="1232904"/>
                                </a:lnTo>
                                <a:lnTo>
                                  <a:pt x="850366" y="1232465"/>
                                </a:lnTo>
                                <a:lnTo>
                                  <a:pt x="850612" y="1232026"/>
                                </a:lnTo>
                                <a:lnTo>
                                  <a:pt x="850858" y="1231587"/>
                                </a:lnTo>
                                <a:lnTo>
                                  <a:pt x="851103" y="1231147"/>
                                </a:lnTo>
                                <a:lnTo>
                                  <a:pt x="851349" y="1230706"/>
                                </a:lnTo>
                                <a:lnTo>
                                  <a:pt x="851594" y="1230265"/>
                                </a:lnTo>
                                <a:lnTo>
                                  <a:pt x="851840" y="1229823"/>
                                </a:lnTo>
                                <a:lnTo>
                                  <a:pt x="852085" y="1229381"/>
                                </a:lnTo>
                                <a:lnTo>
                                  <a:pt x="852331" y="1228938"/>
                                </a:lnTo>
                                <a:lnTo>
                                  <a:pt x="852576" y="1228495"/>
                                </a:lnTo>
                                <a:lnTo>
                                  <a:pt x="852822" y="1228051"/>
                                </a:lnTo>
                                <a:lnTo>
                                  <a:pt x="853068" y="1227607"/>
                                </a:lnTo>
                                <a:lnTo>
                                  <a:pt x="853313" y="1227162"/>
                                </a:lnTo>
                                <a:lnTo>
                                  <a:pt x="853559" y="1226716"/>
                                </a:lnTo>
                                <a:lnTo>
                                  <a:pt x="853804" y="1226270"/>
                                </a:lnTo>
                                <a:lnTo>
                                  <a:pt x="854050" y="1225824"/>
                                </a:lnTo>
                                <a:lnTo>
                                  <a:pt x="854295" y="1225377"/>
                                </a:lnTo>
                                <a:lnTo>
                                  <a:pt x="854541" y="1224929"/>
                                </a:lnTo>
                                <a:lnTo>
                                  <a:pt x="854787" y="1224481"/>
                                </a:lnTo>
                                <a:lnTo>
                                  <a:pt x="855032" y="1224033"/>
                                </a:lnTo>
                                <a:lnTo>
                                  <a:pt x="855278" y="1223583"/>
                                </a:lnTo>
                                <a:lnTo>
                                  <a:pt x="855523" y="1223134"/>
                                </a:lnTo>
                                <a:lnTo>
                                  <a:pt x="855769" y="1222683"/>
                                </a:lnTo>
                                <a:lnTo>
                                  <a:pt x="856014" y="1222232"/>
                                </a:lnTo>
                                <a:lnTo>
                                  <a:pt x="856260" y="1221781"/>
                                </a:lnTo>
                                <a:lnTo>
                                  <a:pt x="856505" y="1221329"/>
                                </a:lnTo>
                                <a:lnTo>
                                  <a:pt x="856751" y="1220877"/>
                                </a:lnTo>
                                <a:lnTo>
                                  <a:pt x="856997" y="1220424"/>
                                </a:lnTo>
                                <a:lnTo>
                                  <a:pt x="857242" y="1219970"/>
                                </a:lnTo>
                                <a:lnTo>
                                  <a:pt x="857488" y="1219516"/>
                                </a:lnTo>
                                <a:lnTo>
                                  <a:pt x="857733" y="1219062"/>
                                </a:lnTo>
                                <a:lnTo>
                                  <a:pt x="857979" y="1218606"/>
                                </a:lnTo>
                                <a:lnTo>
                                  <a:pt x="858224" y="1218151"/>
                                </a:lnTo>
                                <a:lnTo>
                                  <a:pt x="858470" y="1217694"/>
                                </a:lnTo>
                                <a:lnTo>
                                  <a:pt x="858715" y="1217238"/>
                                </a:lnTo>
                                <a:lnTo>
                                  <a:pt x="858961" y="1216780"/>
                                </a:lnTo>
                                <a:lnTo>
                                  <a:pt x="859207" y="1216322"/>
                                </a:lnTo>
                                <a:lnTo>
                                  <a:pt x="859452" y="1215864"/>
                                </a:lnTo>
                                <a:lnTo>
                                  <a:pt x="859698" y="1215405"/>
                                </a:lnTo>
                                <a:lnTo>
                                  <a:pt x="859943" y="1214946"/>
                                </a:lnTo>
                                <a:lnTo>
                                  <a:pt x="860189" y="1214485"/>
                                </a:lnTo>
                                <a:lnTo>
                                  <a:pt x="860434" y="1214025"/>
                                </a:lnTo>
                                <a:lnTo>
                                  <a:pt x="860680" y="1213564"/>
                                </a:lnTo>
                                <a:lnTo>
                                  <a:pt x="860925" y="1213102"/>
                                </a:lnTo>
                                <a:lnTo>
                                  <a:pt x="861171" y="1212640"/>
                                </a:lnTo>
                                <a:lnTo>
                                  <a:pt x="861417" y="1212177"/>
                                </a:lnTo>
                                <a:lnTo>
                                  <a:pt x="861662" y="1211714"/>
                                </a:lnTo>
                                <a:lnTo>
                                  <a:pt x="861908" y="1211250"/>
                                </a:lnTo>
                                <a:lnTo>
                                  <a:pt x="862153" y="1210785"/>
                                </a:lnTo>
                                <a:lnTo>
                                  <a:pt x="862399" y="1210320"/>
                                </a:lnTo>
                                <a:lnTo>
                                  <a:pt x="862644" y="1209855"/>
                                </a:lnTo>
                                <a:lnTo>
                                  <a:pt x="862890" y="1209389"/>
                                </a:lnTo>
                                <a:lnTo>
                                  <a:pt x="863135" y="1208922"/>
                                </a:lnTo>
                                <a:lnTo>
                                  <a:pt x="863381" y="1208455"/>
                                </a:lnTo>
                                <a:lnTo>
                                  <a:pt x="863627" y="1207987"/>
                                </a:lnTo>
                                <a:lnTo>
                                  <a:pt x="863872" y="1207519"/>
                                </a:lnTo>
                                <a:lnTo>
                                  <a:pt x="864118" y="1207050"/>
                                </a:lnTo>
                                <a:lnTo>
                                  <a:pt x="864363" y="1206581"/>
                                </a:lnTo>
                                <a:lnTo>
                                  <a:pt x="864609" y="1206111"/>
                                </a:lnTo>
                                <a:lnTo>
                                  <a:pt x="864854" y="1205641"/>
                                </a:lnTo>
                                <a:lnTo>
                                  <a:pt x="865100" y="1205170"/>
                                </a:lnTo>
                                <a:lnTo>
                                  <a:pt x="865346" y="1204698"/>
                                </a:lnTo>
                                <a:lnTo>
                                  <a:pt x="865591" y="1204226"/>
                                </a:lnTo>
                                <a:lnTo>
                                  <a:pt x="865837" y="1203753"/>
                                </a:lnTo>
                                <a:lnTo>
                                  <a:pt x="866082" y="1203280"/>
                                </a:lnTo>
                                <a:lnTo>
                                  <a:pt x="866328" y="1202807"/>
                                </a:lnTo>
                                <a:lnTo>
                                  <a:pt x="866573" y="1202332"/>
                                </a:lnTo>
                                <a:lnTo>
                                  <a:pt x="866819" y="1201857"/>
                                </a:lnTo>
                                <a:lnTo>
                                  <a:pt x="867064" y="1201382"/>
                                </a:lnTo>
                                <a:lnTo>
                                  <a:pt x="867310" y="1200906"/>
                                </a:lnTo>
                                <a:lnTo>
                                  <a:pt x="867556" y="1200430"/>
                                </a:lnTo>
                                <a:lnTo>
                                  <a:pt x="867801" y="1199953"/>
                                </a:lnTo>
                                <a:lnTo>
                                  <a:pt x="868047" y="1199475"/>
                                </a:lnTo>
                                <a:lnTo>
                                  <a:pt x="868292" y="1198997"/>
                                </a:lnTo>
                                <a:lnTo>
                                  <a:pt x="868538" y="1198518"/>
                                </a:lnTo>
                                <a:lnTo>
                                  <a:pt x="868783" y="1198039"/>
                                </a:lnTo>
                                <a:lnTo>
                                  <a:pt x="869029" y="1197559"/>
                                </a:lnTo>
                                <a:lnTo>
                                  <a:pt x="869274" y="1197079"/>
                                </a:lnTo>
                                <a:lnTo>
                                  <a:pt x="869520" y="1196598"/>
                                </a:lnTo>
                                <a:lnTo>
                                  <a:pt x="869766" y="1196116"/>
                                </a:lnTo>
                                <a:lnTo>
                                  <a:pt x="870011" y="1195634"/>
                                </a:lnTo>
                                <a:lnTo>
                                  <a:pt x="870257" y="1195152"/>
                                </a:lnTo>
                                <a:lnTo>
                                  <a:pt x="870502" y="1194669"/>
                                </a:lnTo>
                                <a:lnTo>
                                  <a:pt x="870748" y="1194185"/>
                                </a:lnTo>
                                <a:lnTo>
                                  <a:pt x="870993" y="1193701"/>
                                </a:lnTo>
                                <a:lnTo>
                                  <a:pt x="871239" y="1193216"/>
                                </a:lnTo>
                                <a:lnTo>
                                  <a:pt x="871484" y="1192731"/>
                                </a:lnTo>
                                <a:lnTo>
                                  <a:pt x="871730" y="1192245"/>
                                </a:lnTo>
                                <a:lnTo>
                                  <a:pt x="871976" y="1191758"/>
                                </a:lnTo>
                                <a:lnTo>
                                  <a:pt x="872221" y="1191271"/>
                                </a:lnTo>
                                <a:lnTo>
                                  <a:pt x="872467" y="1190784"/>
                                </a:lnTo>
                                <a:lnTo>
                                  <a:pt x="872712" y="1190296"/>
                                </a:lnTo>
                                <a:lnTo>
                                  <a:pt x="872958" y="1189807"/>
                                </a:lnTo>
                                <a:lnTo>
                                  <a:pt x="873203" y="1189318"/>
                                </a:lnTo>
                                <a:lnTo>
                                  <a:pt x="873449" y="1188828"/>
                                </a:lnTo>
                                <a:lnTo>
                                  <a:pt x="873694" y="1188338"/>
                                </a:lnTo>
                                <a:lnTo>
                                  <a:pt x="873940" y="1187847"/>
                                </a:lnTo>
                                <a:lnTo>
                                  <a:pt x="874186" y="1187355"/>
                                </a:lnTo>
                                <a:lnTo>
                                  <a:pt x="874431" y="1186863"/>
                                </a:lnTo>
                                <a:lnTo>
                                  <a:pt x="874677" y="1186371"/>
                                </a:lnTo>
                                <a:lnTo>
                                  <a:pt x="874922" y="1185878"/>
                                </a:lnTo>
                                <a:lnTo>
                                  <a:pt x="875168" y="1185384"/>
                                </a:lnTo>
                                <a:lnTo>
                                  <a:pt x="875413" y="1184890"/>
                                </a:lnTo>
                                <a:lnTo>
                                  <a:pt x="875659" y="1184395"/>
                                </a:lnTo>
                                <a:lnTo>
                                  <a:pt x="875904" y="1183900"/>
                                </a:lnTo>
                                <a:lnTo>
                                  <a:pt x="876150" y="1183404"/>
                                </a:lnTo>
                                <a:lnTo>
                                  <a:pt x="876396" y="1182908"/>
                                </a:lnTo>
                                <a:lnTo>
                                  <a:pt x="876641" y="1182411"/>
                                </a:lnTo>
                                <a:lnTo>
                                  <a:pt x="876887" y="1181913"/>
                                </a:lnTo>
                                <a:lnTo>
                                  <a:pt x="877132" y="1181415"/>
                                </a:lnTo>
                                <a:lnTo>
                                  <a:pt x="877378" y="1180916"/>
                                </a:lnTo>
                                <a:lnTo>
                                  <a:pt x="877623" y="1180417"/>
                                </a:lnTo>
                                <a:lnTo>
                                  <a:pt x="877869" y="1179917"/>
                                </a:lnTo>
                                <a:lnTo>
                                  <a:pt x="878115" y="1179417"/>
                                </a:lnTo>
                                <a:lnTo>
                                  <a:pt x="878360" y="1178916"/>
                                </a:lnTo>
                                <a:lnTo>
                                  <a:pt x="878606" y="1178414"/>
                                </a:lnTo>
                                <a:lnTo>
                                  <a:pt x="878851" y="1177912"/>
                                </a:lnTo>
                                <a:lnTo>
                                  <a:pt x="879097" y="1177410"/>
                                </a:lnTo>
                                <a:lnTo>
                                  <a:pt x="879342" y="1176907"/>
                                </a:lnTo>
                                <a:lnTo>
                                  <a:pt x="879588" y="1176403"/>
                                </a:lnTo>
                                <a:lnTo>
                                  <a:pt x="879833" y="1175899"/>
                                </a:lnTo>
                                <a:lnTo>
                                  <a:pt x="880079" y="1175394"/>
                                </a:lnTo>
                                <a:lnTo>
                                  <a:pt x="880325" y="1174889"/>
                                </a:lnTo>
                                <a:lnTo>
                                  <a:pt x="880570" y="1174383"/>
                                </a:lnTo>
                                <a:lnTo>
                                  <a:pt x="880816" y="1173876"/>
                                </a:lnTo>
                                <a:lnTo>
                                  <a:pt x="881061" y="1173369"/>
                                </a:lnTo>
                                <a:lnTo>
                                  <a:pt x="881307" y="1172862"/>
                                </a:lnTo>
                                <a:lnTo>
                                  <a:pt x="881552" y="1172353"/>
                                </a:lnTo>
                                <a:lnTo>
                                  <a:pt x="881798" y="1171845"/>
                                </a:lnTo>
                                <a:lnTo>
                                  <a:pt x="882043" y="1171335"/>
                                </a:lnTo>
                                <a:lnTo>
                                  <a:pt x="882289" y="1170825"/>
                                </a:lnTo>
                                <a:lnTo>
                                  <a:pt x="882535" y="1170315"/>
                                </a:lnTo>
                                <a:lnTo>
                                  <a:pt x="882780" y="1169804"/>
                                </a:lnTo>
                                <a:lnTo>
                                  <a:pt x="883026" y="1169293"/>
                                </a:lnTo>
                                <a:lnTo>
                                  <a:pt x="883271" y="1168780"/>
                                </a:lnTo>
                                <a:lnTo>
                                  <a:pt x="883517" y="1168268"/>
                                </a:lnTo>
                                <a:lnTo>
                                  <a:pt x="883762" y="1167755"/>
                                </a:lnTo>
                                <a:lnTo>
                                  <a:pt x="884008" y="1167241"/>
                                </a:lnTo>
                                <a:lnTo>
                                  <a:pt x="884253" y="1166726"/>
                                </a:lnTo>
                                <a:lnTo>
                                  <a:pt x="884499" y="1166212"/>
                                </a:lnTo>
                                <a:lnTo>
                                  <a:pt x="884745" y="1165696"/>
                                </a:lnTo>
                                <a:lnTo>
                                  <a:pt x="884990" y="1165180"/>
                                </a:lnTo>
                                <a:lnTo>
                                  <a:pt x="885236" y="1164663"/>
                                </a:lnTo>
                                <a:lnTo>
                                  <a:pt x="885481" y="1164146"/>
                                </a:lnTo>
                                <a:lnTo>
                                  <a:pt x="885727" y="1163629"/>
                                </a:lnTo>
                                <a:lnTo>
                                  <a:pt x="885972" y="1163110"/>
                                </a:lnTo>
                                <a:lnTo>
                                  <a:pt x="886218" y="1162591"/>
                                </a:lnTo>
                                <a:lnTo>
                                  <a:pt x="886463" y="1162072"/>
                                </a:lnTo>
                                <a:lnTo>
                                  <a:pt x="886709" y="1161552"/>
                                </a:lnTo>
                                <a:lnTo>
                                  <a:pt x="886955" y="1161032"/>
                                </a:lnTo>
                                <a:lnTo>
                                  <a:pt x="887200" y="1160511"/>
                                </a:lnTo>
                                <a:lnTo>
                                  <a:pt x="887446" y="1159989"/>
                                </a:lnTo>
                                <a:lnTo>
                                  <a:pt x="887691" y="1159467"/>
                                </a:lnTo>
                                <a:lnTo>
                                  <a:pt x="887937" y="1158944"/>
                                </a:lnTo>
                                <a:lnTo>
                                  <a:pt x="888182" y="1158421"/>
                                </a:lnTo>
                                <a:lnTo>
                                  <a:pt x="888428" y="1157897"/>
                                </a:lnTo>
                                <a:lnTo>
                                  <a:pt x="888674" y="1157372"/>
                                </a:lnTo>
                                <a:lnTo>
                                  <a:pt x="888919" y="1156847"/>
                                </a:lnTo>
                                <a:lnTo>
                                  <a:pt x="889165" y="1156322"/>
                                </a:lnTo>
                                <a:lnTo>
                                  <a:pt x="889410" y="1155795"/>
                                </a:lnTo>
                                <a:lnTo>
                                  <a:pt x="889656" y="1155269"/>
                                </a:lnTo>
                                <a:lnTo>
                                  <a:pt x="889901" y="1154741"/>
                                </a:lnTo>
                                <a:lnTo>
                                  <a:pt x="890147" y="1154214"/>
                                </a:lnTo>
                                <a:lnTo>
                                  <a:pt x="890392" y="1153685"/>
                                </a:lnTo>
                                <a:lnTo>
                                  <a:pt x="890638" y="1153156"/>
                                </a:lnTo>
                                <a:lnTo>
                                  <a:pt x="890884" y="1152627"/>
                                </a:lnTo>
                                <a:lnTo>
                                  <a:pt x="891129" y="1152097"/>
                                </a:lnTo>
                                <a:lnTo>
                                  <a:pt x="891375" y="1151566"/>
                                </a:lnTo>
                                <a:lnTo>
                                  <a:pt x="891620" y="1151035"/>
                                </a:lnTo>
                                <a:lnTo>
                                  <a:pt x="891866" y="1150503"/>
                                </a:lnTo>
                                <a:lnTo>
                                  <a:pt x="892111" y="1149971"/>
                                </a:lnTo>
                                <a:lnTo>
                                  <a:pt x="892357" y="1149438"/>
                                </a:lnTo>
                                <a:lnTo>
                                  <a:pt x="892602" y="1148904"/>
                                </a:lnTo>
                                <a:lnTo>
                                  <a:pt x="892848" y="1148370"/>
                                </a:lnTo>
                                <a:lnTo>
                                  <a:pt x="893094" y="1147835"/>
                                </a:lnTo>
                                <a:lnTo>
                                  <a:pt x="893339" y="1147300"/>
                                </a:lnTo>
                                <a:lnTo>
                                  <a:pt x="893585" y="1146765"/>
                                </a:lnTo>
                                <a:lnTo>
                                  <a:pt x="893830" y="1146228"/>
                                </a:lnTo>
                                <a:lnTo>
                                  <a:pt x="894076" y="1145691"/>
                                </a:lnTo>
                                <a:lnTo>
                                  <a:pt x="894321" y="1145154"/>
                                </a:lnTo>
                                <a:lnTo>
                                  <a:pt x="894567" y="1144616"/>
                                </a:lnTo>
                                <a:lnTo>
                                  <a:pt x="894812" y="1144077"/>
                                </a:lnTo>
                                <a:lnTo>
                                  <a:pt x="895058" y="1143538"/>
                                </a:lnTo>
                                <a:lnTo>
                                  <a:pt x="895304" y="1142999"/>
                                </a:lnTo>
                                <a:lnTo>
                                  <a:pt x="895549" y="1142458"/>
                                </a:lnTo>
                                <a:lnTo>
                                  <a:pt x="895795" y="1141917"/>
                                </a:lnTo>
                                <a:lnTo>
                                  <a:pt x="896040" y="1141376"/>
                                </a:lnTo>
                                <a:lnTo>
                                  <a:pt x="896286" y="1140834"/>
                                </a:lnTo>
                                <a:lnTo>
                                  <a:pt x="896531" y="1140292"/>
                                </a:lnTo>
                                <a:lnTo>
                                  <a:pt x="896777" y="1139748"/>
                                </a:lnTo>
                                <a:lnTo>
                                  <a:pt x="897022" y="1139205"/>
                                </a:lnTo>
                                <a:lnTo>
                                  <a:pt x="897268" y="1138661"/>
                                </a:lnTo>
                                <a:lnTo>
                                  <a:pt x="897514" y="1138116"/>
                                </a:lnTo>
                                <a:lnTo>
                                  <a:pt x="897759" y="1137570"/>
                                </a:lnTo>
                                <a:lnTo>
                                  <a:pt x="898005" y="1137025"/>
                                </a:lnTo>
                                <a:lnTo>
                                  <a:pt x="898250" y="1136478"/>
                                </a:lnTo>
                                <a:lnTo>
                                  <a:pt x="898496" y="1135931"/>
                                </a:lnTo>
                                <a:lnTo>
                                  <a:pt x="898741" y="1135383"/>
                                </a:lnTo>
                                <a:lnTo>
                                  <a:pt x="898987" y="1134835"/>
                                </a:lnTo>
                                <a:lnTo>
                                  <a:pt x="899232" y="1134286"/>
                                </a:lnTo>
                                <a:lnTo>
                                  <a:pt x="899478" y="1133737"/>
                                </a:lnTo>
                                <a:lnTo>
                                  <a:pt x="899724" y="1133187"/>
                                </a:lnTo>
                                <a:lnTo>
                                  <a:pt x="899969" y="1132637"/>
                                </a:lnTo>
                                <a:lnTo>
                                  <a:pt x="900215" y="1132086"/>
                                </a:lnTo>
                                <a:lnTo>
                                  <a:pt x="900460" y="1131534"/>
                                </a:lnTo>
                                <a:lnTo>
                                  <a:pt x="900706" y="1130982"/>
                                </a:lnTo>
                                <a:lnTo>
                                  <a:pt x="900951" y="1130429"/>
                                </a:lnTo>
                                <a:lnTo>
                                  <a:pt x="901197" y="1129876"/>
                                </a:lnTo>
                                <a:lnTo>
                                  <a:pt x="901443" y="1129322"/>
                                </a:lnTo>
                                <a:lnTo>
                                  <a:pt x="901688" y="1128768"/>
                                </a:lnTo>
                                <a:lnTo>
                                  <a:pt x="901934" y="1128213"/>
                                </a:lnTo>
                                <a:lnTo>
                                  <a:pt x="902179" y="1127657"/>
                                </a:lnTo>
                                <a:lnTo>
                                  <a:pt x="902425" y="1127101"/>
                                </a:lnTo>
                                <a:lnTo>
                                  <a:pt x="902670" y="1126545"/>
                                </a:lnTo>
                                <a:lnTo>
                                  <a:pt x="902916" y="1125987"/>
                                </a:lnTo>
                                <a:lnTo>
                                  <a:pt x="903161" y="1125430"/>
                                </a:lnTo>
                                <a:lnTo>
                                  <a:pt x="903407" y="1124871"/>
                                </a:lnTo>
                                <a:lnTo>
                                  <a:pt x="903653" y="1124312"/>
                                </a:lnTo>
                                <a:lnTo>
                                  <a:pt x="903898" y="1123753"/>
                                </a:lnTo>
                                <a:lnTo>
                                  <a:pt x="904144" y="1123193"/>
                                </a:lnTo>
                                <a:lnTo>
                                  <a:pt x="904389" y="1122632"/>
                                </a:lnTo>
                                <a:lnTo>
                                  <a:pt x="904635" y="1122071"/>
                                </a:lnTo>
                                <a:lnTo>
                                  <a:pt x="904880" y="1121509"/>
                                </a:lnTo>
                                <a:lnTo>
                                  <a:pt x="905126" y="1120947"/>
                                </a:lnTo>
                                <a:lnTo>
                                  <a:pt x="905371" y="1120384"/>
                                </a:lnTo>
                                <a:lnTo>
                                  <a:pt x="905617" y="1119820"/>
                                </a:lnTo>
                                <a:lnTo>
                                  <a:pt x="905863" y="1119256"/>
                                </a:lnTo>
                                <a:lnTo>
                                  <a:pt x="906108" y="1118692"/>
                                </a:lnTo>
                                <a:lnTo>
                                  <a:pt x="906354" y="1118127"/>
                                </a:lnTo>
                                <a:lnTo>
                                  <a:pt x="906599" y="1117561"/>
                                </a:lnTo>
                                <a:lnTo>
                                  <a:pt x="906845" y="1116995"/>
                                </a:lnTo>
                                <a:lnTo>
                                  <a:pt x="907090" y="1116428"/>
                                </a:lnTo>
                                <a:lnTo>
                                  <a:pt x="907336" y="1115860"/>
                                </a:lnTo>
                                <a:lnTo>
                                  <a:pt x="907581" y="1115292"/>
                                </a:lnTo>
                                <a:lnTo>
                                  <a:pt x="907827" y="1114724"/>
                                </a:lnTo>
                                <a:lnTo>
                                  <a:pt x="908073" y="1114155"/>
                                </a:lnTo>
                                <a:lnTo>
                                  <a:pt x="908318" y="1113585"/>
                                </a:lnTo>
                                <a:lnTo>
                                  <a:pt x="908564" y="1113015"/>
                                </a:lnTo>
                                <a:lnTo>
                                  <a:pt x="908809" y="1112444"/>
                                </a:lnTo>
                                <a:lnTo>
                                  <a:pt x="909055" y="1111873"/>
                                </a:lnTo>
                                <a:lnTo>
                                  <a:pt x="909300" y="1111301"/>
                                </a:lnTo>
                                <a:lnTo>
                                  <a:pt x="909546" y="1110728"/>
                                </a:lnTo>
                                <a:lnTo>
                                  <a:pt x="909791" y="1110155"/>
                                </a:lnTo>
                                <a:lnTo>
                                  <a:pt x="910037" y="1109581"/>
                                </a:lnTo>
                                <a:lnTo>
                                  <a:pt x="910283" y="1109007"/>
                                </a:lnTo>
                                <a:lnTo>
                                  <a:pt x="910528" y="1108432"/>
                                </a:lnTo>
                                <a:lnTo>
                                  <a:pt x="910774" y="1107857"/>
                                </a:lnTo>
                                <a:lnTo>
                                  <a:pt x="911019" y="1107281"/>
                                </a:lnTo>
                                <a:lnTo>
                                  <a:pt x="911265" y="1106705"/>
                                </a:lnTo>
                                <a:lnTo>
                                  <a:pt x="911510" y="1106128"/>
                                </a:lnTo>
                                <a:lnTo>
                                  <a:pt x="911756" y="1105550"/>
                                </a:lnTo>
                                <a:lnTo>
                                  <a:pt x="912002" y="1104972"/>
                                </a:lnTo>
                                <a:lnTo>
                                  <a:pt x="912247" y="1104393"/>
                                </a:lnTo>
                                <a:lnTo>
                                  <a:pt x="912493" y="1103814"/>
                                </a:lnTo>
                                <a:lnTo>
                                  <a:pt x="912738" y="1103234"/>
                                </a:lnTo>
                                <a:lnTo>
                                  <a:pt x="912984" y="1102654"/>
                                </a:lnTo>
                                <a:lnTo>
                                  <a:pt x="913229" y="1102073"/>
                                </a:lnTo>
                                <a:lnTo>
                                  <a:pt x="913475" y="1101491"/>
                                </a:lnTo>
                                <a:lnTo>
                                  <a:pt x="913720" y="1100909"/>
                                </a:lnTo>
                                <a:lnTo>
                                  <a:pt x="913966" y="1100326"/>
                                </a:lnTo>
                                <a:lnTo>
                                  <a:pt x="914212" y="1099743"/>
                                </a:lnTo>
                                <a:lnTo>
                                  <a:pt x="914457" y="1099159"/>
                                </a:lnTo>
                                <a:lnTo>
                                  <a:pt x="914703" y="1098575"/>
                                </a:lnTo>
                                <a:lnTo>
                                  <a:pt x="914948" y="1097990"/>
                                </a:lnTo>
                                <a:lnTo>
                                  <a:pt x="915194" y="1097404"/>
                                </a:lnTo>
                                <a:lnTo>
                                  <a:pt x="915439" y="1096818"/>
                                </a:lnTo>
                                <a:lnTo>
                                  <a:pt x="915685" y="1096232"/>
                                </a:lnTo>
                                <a:lnTo>
                                  <a:pt x="915930" y="1095644"/>
                                </a:lnTo>
                                <a:lnTo>
                                  <a:pt x="916176" y="1095057"/>
                                </a:lnTo>
                                <a:lnTo>
                                  <a:pt x="916422" y="1094468"/>
                                </a:lnTo>
                                <a:lnTo>
                                  <a:pt x="916667" y="1093879"/>
                                </a:lnTo>
                                <a:lnTo>
                                  <a:pt x="916913" y="1093290"/>
                                </a:lnTo>
                                <a:lnTo>
                                  <a:pt x="917158" y="1092700"/>
                                </a:lnTo>
                                <a:lnTo>
                                  <a:pt x="917404" y="1092109"/>
                                </a:lnTo>
                                <a:lnTo>
                                  <a:pt x="917649" y="1091518"/>
                                </a:lnTo>
                                <a:lnTo>
                                  <a:pt x="917895" y="1090927"/>
                                </a:lnTo>
                                <a:lnTo>
                                  <a:pt x="918140" y="1090334"/>
                                </a:lnTo>
                                <a:lnTo>
                                  <a:pt x="918386" y="1089741"/>
                                </a:lnTo>
                                <a:lnTo>
                                  <a:pt x="918632" y="1089148"/>
                                </a:lnTo>
                                <a:lnTo>
                                  <a:pt x="918877" y="1088554"/>
                                </a:lnTo>
                                <a:lnTo>
                                  <a:pt x="919123" y="1087960"/>
                                </a:lnTo>
                                <a:lnTo>
                                  <a:pt x="919368" y="1087364"/>
                                </a:lnTo>
                                <a:lnTo>
                                  <a:pt x="919614" y="1086769"/>
                                </a:lnTo>
                                <a:lnTo>
                                  <a:pt x="919859" y="1086173"/>
                                </a:lnTo>
                                <a:lnTo>
                                  <a:pt x="920105" y="1085576"/>
                                </a:lnTo>
                                <a:lnTo>
                                  <a:pt x="920350" y="1084978"/>
                                </a:lnTo>
                                <a:lnTo>
                                  <a:pt x="920596" y="1084381"/>
                                </a:lnTo>
                                <a:lnTo>
                                  <a:pt x="920842" y="1083782"/>
                                </a:lnTo>
                                <a:lnTo>
                                  <a:pt x="921087" y="1083183"/>
                                </a:lnTo>
                                <a:lnTo>
                                  <a:pt x="921333" y="1082583"/>
                                </a:lnTo>
                                <a:lnTo>
                                  <a:pt x="921578" y="1081983"/>
                                </a:lnTo>
                                <a:lnTo>
                                  <a:pt x="921824" y="1081383"/>
                                </a:lnTo>
                                <a:lnTo>
                                  <a:pt x="922069" y="1080781"/>
                                </a:lnTo>
                                <a:lnTo>
                                  <a:pt x="922315" y="1080179"/>
                                </a:lnTo>
                                <a:lnTo>
                                  <a:pt x="922560" y="1079577"/>
                                </a:lnTo>
                                <a:lnTo>
                                  <a:pt x="922806" y="1078974"/>
                                </a:lnTo>
                                <a:lnTo>
                                  <a:pt x="923052" y="1078371"/>
                                </a:lnTo>
                                <a:lnTo>
                                  <a:pt x="923297" y="1077767"/>
                                </a:lnTo>
                                <a:lnTo>
                                  <a:pt x="923543" y="1077162"/>
                                </a:lnTo>
                                <a:lnTo>
                                  <a:pt x="923788" y="1076557"/>
                                </a:lnTo>
                                <a:lnTo>
                                  <a:pt x="924034" y="1075951"/>
                                </a:lnTo>
                                <a:lnTo>
                                  <a:pt x="924279" y="1075345"/>
                                </a:lnTo>
                                <a:lnTo>
                                  <a:pt x="924525" y="1074738"/>
                                </a:lnTo>
                                <a:lnTo>
                                  <a:pt x="924771" y="1074130"/>
                                </a:lnTo>
                                <a:lnTo>
                                  <a:pt x="925016" y="1073522"/>
                                </a:lnTo>
                                <a:lnTo>
                                  <a:pt x="925262" y="1072914"/>
                                </a:lnTo>
                                <a:lnTo>
                                  <a:pt x="925507" y="1072305"/>
                                </a:lnTo>
                                <a:lnTo>
                                  <a:pt x="925753" y="1071695"/>
                                </a:lnTo>
                                <a:lnTo>
                                  <a:pt x="925998" y="1071085"/>
                                </a:lnTo>
                                <a:lnTo>
                                  <a:pt x="926244" y="1070474"/>
                                </a:lnTo>
                                <a:lnTo>
                                  <a:pt x="926489" y="1069862"/>
                                </a:lnTo>
                                <a:lnTo>
                                  <a:pt x="926735" y="1069251"/>
                                </a:lnTo>
                                <a:lnTo>
                                  <a:pt x="926981" y="1068638"/>
                                </a:lnTo>
                                <a:lnTo>
                                  <a:pt x="927226" y="1068025"/>
                                </a:lnTo>
                                <a:lnTo>
                                  <a:pt x="927472" y="1067411"/>
                                </a:lnTo>
                                <a:lnTo>
                                  <a:pt x="927717" y="1066797"/>
                                </a:lnTo>
                                <a:lnTo>
                                  <a:pt x="927963" y="1066183"/>
                                </a:lnTo>
                                <a:lnTo>
                                  <a:pt x="928208" y="1065567"/>
                                </a:lnTo>
                                <a:lnTo>
                                  <a:pt x="928454" y="1064951"/>
                                </a:lnTo>
                                <a:lnTo>
                                  <a:pt x="928699" y="1064335"/>
                                </a:lnTo>
                                <a:lnTo>
                                  <a:pt x="928945" y="1063718"/>
                                </a:lnTo>
                                <a:lnTo>
                                  <a:pt x="929191" y="1063101"/>
                                </a:lnTo>
                                <a:lnTo>
                                  <a:pt x="929436" y="1062483"/>
                                </a:lnTo>
                                <a:lnTo>
                                  <a:pt x="929682" y="1061864"/>
                                </a:lnTo>
                                <a:lnTo>
                                  <a:pt x="929927" y="1061245"/>
                                </a:lnTo>
                                <a:lnTo>
                                  <a:pt x="930173" y="1060625"/>
                                </a:lnTo>
                                <a:lnTo>
                                  <a:pt x="930418" y="1060005"/>
                                </a:lnTo>
                                <a:lnTo>
                                  <a:pt x="930664" y="1059384"/>
                                </a:lnTo>
                                <a:lnTo>
                                  <a:pt x="930909" y="1058762"/>
                                </a:lnTo>
                                <a:lnTo>
                                  <a:pt x="931155" y="1058140"/>
                                </a:lnTo>
                                <a:lnTo>
                                  <a:pt x="931401" y="1057518"/>
                                </a:lnTo>
                                <a:lnTo>
                                  <a:pt x="931646" y="1056895"/>
                                </a:lnTo>
                                <a:lnTo>
                                  <a:pt x="931892" y="1056271"/>
                                </a:lnTo>
                                <a:lnTo>
                                  <a:pt x="932137" y="1055647"/>
                                </a:lnTo>
                                <a:lnTo>
                                  <a:pt x="932383" y="1055022"/>
                                </a:lnTo>
                                <a:lnTo>
                                  <a:pt x="932628" y="1054397"/>
                                </a:lnTo>
                                <a:lnTo>
                                  <a:pt x="932874" y="1053771"/>
                                </a:lnTo>
                                <a:lnTo>
                                  <a:pt x="933119" y="1053145"/>
                                </a:lnTo>
                                <a:lnTo>
                                  <a:pt x="933365" y="1052518"/>
                                </a:lnTo>
                                <a:lnTo>
                                  <a:pt x="933611" y="1051890"/>
                                </a:lnTo>
                                <a:lnTo>
                                  <a:pt x="933856" y="1051262"/>
                                </a:lnTo>
                                <a:lnTo>
                                  <a:pt x="934102" y="1050634"/>
                                </a:lnTo>
                                <a:lnTo>
                                  <a:pt x="934347" y="1050004"/>
                                </a:lnTo>
                                <a:lnTo>
                                  <a:pt x="934593" y="1049375"/>
                                </a:lnTo>
                                <a:lnTo>
                                  <a:pt x="934838" y="1048744"/>
                                </a:lnTo>
                                <a:lnTo>
                                  <a:pt x="935084" y="1048114"/>
                                </a:lnTo>
                                <a:lnTo>
                                  <a:pt x="935329" y="1047482"/>
                                </a:lnTo>
                                <a:lnTo>
                                  <a:pt x="935575" y="1046850"/>
                                </a:lnTo>
                                <a:lnTo>
                                  <a:pt x="935821" y="1046218"/>
                                </a:lnTo>
                                <a:lnTo>
                                  <a:pt x="936066" y="1045585"/>
                                </a:lnTo>
                                <a:lnTo>
                                  <a:pt x="936312" y="1044951"/>
                                </a:lnTo>
                                <a:lnTo>
                                  <a:pt x="936557" y="1044317"/>
                                </a:lnTo>
                                <a:lnTo>
                                  <a:pt x="936803" y="1043682"/>
                                </a:lnTo>
                                <a:lnTo>
                                  <a:pt x="937048" y="1043047"/>
                                </a:lnTo>
                                <a:lnTo>
                                  <a:pt x="937294" y="1042411"/>
                                </a:lnTo>
                                <a:lnTo>
                                  <a:pt x="937540" y="1041775"/>
                                </a:lnTo>
                                <a:lnTo>
                                  <a:pt x="937785" y="1041138"/>
                                </a:lnTo>
                                <a:lnTo>
                                  <a:pt x="938031" y="1040501"/>
                                </a:lnTo>
                                <a:lnTo>
                                  <a:pt x="938276" y="1039863"/>
                                </a:lnTo>
                                <a:lnTo>
                                  <a:pt x="938522" y="1039224"/>
                                </a:lnTo>
                                <a:lnTo>
                                  <a:pt x="938767" y="1038585"/>
                                </a:lnTo>
                                <a:lnTo>
                                  <a:pt x="939013" y="1037945"/>
                                </a:lnTo>
                                <a:lnTo>
                                  <a:pt x="939258" y="1037305"/>
                                </a:lnTo>
                                <a:lnTo>
                                  <a:pt x="939504" y="1036664"/>
                                </a:lnTo>
                                <a:lnTo>
                                  <a:pt x="939750" y="1036023"/>
                                </a:lnTo>
                                <a:lnTo>
                                  <a:pt x="939995" y="1035381"/>
                                </a:lnTo>
                                <a:lnTo>
                                  <a:pt x="940241" y="1034739"/>
                                </a:lnTo>
                                <a:lnTo>
                                  <a:pt x="940486" y="1034096"/>
                                </a:lnTo>
                                <a:lnTo>
                                  <a:pt x="940732" y="1033452"/>
                                </a:lnTo>
                                <a:lnTo>
                                  <a:pt x="940977" y="1032808"/>
                                </a:lnTo>
                                <a:lnTo>
                                  <a:pt x="941223" y="1032164"/>
                                </a:lnTo>
                                <a:lnTo>
                                  <a:pt x="941468" y="1031519"/>
                                </a:lnTo>
                                <a:lnTo>
                                  <a:pt x="941714" y="1030873"/>
                                </a:lnTo>
                                <a:lnTo>
                                  <a:pt x="941960" y="1030227"/>
                                </a:lnTo>
                                <a:lnTo>
                                  <a:pt x="942205" y="1029580"/>
                                </a:lnTo>
                                <a:lnTo>
                                  <a:pt x="942451" y="1028933"/>
                                </a:lnTo>
                                <a:lnTo>
                                  <a:pt x="942696" y="1028285"/>
                                </a:lnTo>
                                <a:lnTo>
                                  <a:pt x="942942" y="1027637"/>
                                </a:lnTo>
                                <a:lnTo>
                                  <a:pt x="943187" y="1026988"/>
                                </a:lnTo>
                                <a:lnTo>
                                  <a:pt x="943433" y="1026338"/>
                                </a:lnTo>
                                <a:lnTo>
                                  <a:pt x="943678" y="1025688"/>
                                </a:lnTo>
                                <a:lnTo>
                                  <a:pt x="943924" y="1025038"/>
                                </a:lnTo>
                                <a:lnTo>
                                  <a:pt x="944170" y="1024386"/>
                                </a:lnTo>
                                <a:lnTo>
                                  <a:pt x="944415" y="1023735"/>
                                </a:lnTo>
                                <a:lnTo>
                                  <a:pt x="944661" y="1023083"/>
                                </a:lnTo>
                                <a:lnTo>
                                  <a:pt x="944906" y="1022430"/>
                                </a:lnTo>
                                <a:lnTo>
                                  <a:pt x="945152" y="1021776"/>
                                </a:lnTo>
                                <a:lnTo>
                                  <a:pt x="945397" y="1021123"/>
                                </a:lnTo>
                                <a:lnTo>
                                  <a:pt x="945643" y="1020468"/>
                                </a:lnTo>
                                <a:lnTo>
                                  <a:pt x="945888" y="1019813"/>
                                </a:lnTo>
                                <a:lnTo>
                                  <a:pt x="946134" y="1019158"/>
                                </a:lnTo>
                                <a:lnTo>
                                  <a:pt x="946380" y="1018502"/>
                                </a:lnTo>
                                <a:lnTo>
                                  <a:pt x="946625" y="1017845"/>
                                </a:lnTo>
                                <a:lnTo>
                                  <a:pt x="946871" y="1017188"/>
                                </a:lnTo>
                                <a:lnTo>
                                  <a:pt x="947116" y="1016531"/>
                                </a:lnTo>
                                <a:lnTo>
                                  <a:pt x="947362" y="1015873"/>
                                </a:lnTo>
                                <a:lnTo>
                                  <a:pt x="947607" y="1015214"/>
                                </a:lnTo>
                                <a:lnTo>
                                  <a:pt x="947853" y="1014555"/>
                                </a:lnTo>
                                <a:lnTo>
                                  <a:pt x="948099" y="1013895"/>
                                </a:lnTo>
                                <a:lnTo>
                                  <a:pt x="948344" y="1013234"/>
                                </a:lnTo>
                                <a:lnTo>
                                  <a:pt x="948590" y="1012574"/>
                                </a:lnTo>
                                <a:lnTo>
                                  <a:pt x="948835" y="1011912"/>
                                </a:lnTo>
                                <a:lnTo>
                                  <a:pt x="949081" y="1011250"/>
                                </a:lnTo>
                                <a:lnTo>
                                  <a:pt x="949326" y="1010588"/>
                                </a:lnTo>
                                <a:lnTo>
                                  <a:pt x="949572" y="1009925"/>
                                </a:lnTo>
                                <a:lnTo>
                                  <a:pt x="949817" y="1009261"/>
                                </a:lnTo>
                                <a:lnTo>
                                  <a:pt x="950063" y="1008597"/>
                                </a:lnTo>
                                <a:lnTo>
                                  <a:pt x="950309" y="1007933"/>
                                </a:lnTo>
                                <a:lnTo>
                                  <a:pt x="950554" y="1007267"/>
                                </a:lnTo>
                                <a:lnTo>
                                  <a:pt x="950800" y="1006602"/>
                                </a:lnTo>
                                <a:lnTo>
                                  <a:pt x="951045" y="1005936"/>
                                </a:lnTo>
                                <a:lnTo>
                                  <a:pt x="951291" y="1005269"/>
                                </a:lnTo>
                                <a:lnTo>
                                  <a:pt x="951536" y="1004602"/>
                                </a:lnTo>
                                <a:lnTo>
                                  <a:pt x="951782" y="1003934"/>
                                </a:lnTo>
                                <a:lnTo>
                                  <a:pt x="952027" y="1003265"/>
                                </a:lnTo>
                                <a:lnTo>
                                  <a:pt x="952273" y="1002596"/>
                                </a:lnTo>
                                <a:lnTo>
                                  <a:pt x="952519" y="1001927"/>
                                </a:lnTo>
                                <a:lnTo>
                                  <a:pt x="952764" y="1001257"/>
                                </a:lnTo>
                                <a:lnTo>
                                  <a:pt x="953010" y="1000587"/>
                                </a:lnTo>
                                <a:lnTo>
                                  <a:pt x="953255" y="999916"/>
                                </a:lnTo>
                                <a:lnTo>
                                  <a:pt x="953501" y="999244"/>
                                </a:lnTo>
                                <a:lnTo>
                                  <a:pt x="953746" y="998572"/>
                                </a:lnTo>
                                <a:lnTo>
                                  <a:pt x="953992" y="997899"/>
                                </a:lnTo>
                                <a:lnTo>
                                  <a:pt x="954237" y="997226"/>
                                </a:lnTo>
                                <a:lnTo>
                                  <a:pt x="954483" y="996553"/>
                                </a:lnTo>
                                <a:lnTo>
                                  <a:pt x="954729" y="995878"/>
                                </a:lnTo>
                                <a:lnTo>
                                  <a:pt x="954974" y="995204"/>
                                </a:lnTo>
                                <a:lnTo>
                                  <a:pt x="955220" y="994528"/>
                                </a:lnTo>
                                <a:lnTo>
                                  <a:pt x="955465" y="993853"/>
                                </a:lnTo>
                                <a:lnTo>
                                  <a:pt x="955711" y="993176"/>
                                </a:lnTo>
                                <a:lnTo>
                                  <a:pt x="955956" y="992499"/>
                                </a:lnTo>
                                <a:lnTo>
                                  <a:pt x="956202" y="991822"/>
                                </a:lnTo>
                                <a:lnTo>
                                  <a:pt x="956447" y="991144"/>
                                </a:lnTo>
                                <a:lnTo>
                                  <a:pt x="956693" y="990466"/>
                                </a:lnTo>
                                <a:lnTo>
                                  <a:pt x="956939" y="989787"/>
                                </a:lnTo>
                                <a:lnTo>
                                  <a:pt x="957184" y="989107"/>
                                </a:lnTo>
                                <a:lnTo>
                                  <a:pt x="957430" y="988427"/>
                                </a:lnTo>
                                <a:lnTo>
                                  <a:pt x="957675" y="987747"/>
                                </a:lnTo>
                                <a:lnTo>
                                  <a:pt x="957921" y="987066"/>
                                </a:lnTo>
                                <a:lnTo>
                                  <a:pt x="958166" y="986384"/>
                                </a:lnTo>
                                <a:lnTo>
                                  <a:pt x="958412" y="985702"/>
                                </a:lnTo>
                                <a:lnTo>
                                  <a:pt x="958657" y="985020"/>
                                </a:lnTo>
                                <a:lnTo>
                                  <a:pt x="958903" y="984336"/>
                                </a:lnTo>
                                <a:lnTo>
                                  <a:pt x="959149" y="983653"/>
                                </a:lnTo>
                                <a:lnTo>
                                  <a:pt x="959394" y="982969"/>
                                </a:lnTo>
                                <a:lnTo>
                                  <a:pt x="959640" y="982284"/>
                                </a:lnTo>
                                <a:lnTo>
                                  <a:pt x="959885" y="981599"/>
                                </a:lnTo>
                                <a:lnTo>
                                  <a:pt x="960131" y="980913"/>
                                </a:lnTo>
                                <a:lnTo>
                                  <a:pt x="960376" y="980227"/>
                                </a:lnTo>
                                <a:lnTo>
                                  <a:pt x="960622" y="979540"/>
                                </a:lnTo>
                                <a:lnTo>
                                  <a:pt x="960868" y="978852"/>
                                </a:lnTo>
                                <a:lnTo>
                                  <a:pt x="961113" y="978165"/>
                                </a:lnTo>
                                <a:lnTo>
                                  <a:pt x="961359" y="977476"/>
                                </a:lnTo>
                                <a:lnTo>
                                  <a:pt x="961604" y="976787"/>
                                </a:lnTo>
                                <a:lnTo>
                                  <a:pt x="961850" y="976098"/>
                                </a:lnTo>
                                <a:lnTo>
                                  <a:pt x="962095" y="975408"/>
                                </a:lnTo>
                                <a:lnTo>
                                  <a:pt x="962341" y="974718"/>
                                </a:lnTo>
                                <a:lnTo>
                                  <a:pt x="962586" y="974027"/>
                                </a:lnTo>
                                <a:lnTo>
                                  <a:pt x="962832" y="973335"/>
                                </a:lnTo>
                                <a:lnTo>
                                  <a:pt x="963078" y="972643"/>
                                </a:lnTo>
                                <a:lnTo>
                                  <a:pt x="963323" y="971951"/>
                                </a:lnTo>
                                <a:lnTo>
                                  <a:pt x="963569" y="971258"/>
                                </a:lnTo>
                                <a:lnTo>
                                  <a:pt x="963814" y="970564"/>
                                </a:lnTo>
                                <a:lnTo>
                                  <a:pt x="964060" y="969870"/>
                                </a:lnTo>
                                <a:lnTo>
                                  <a:pt x="964305" y="969176"/>
                                </a:lnTo>
                                <a:lnTo>
                                  <a:pt x="964551" y="968481"/>
                                </a:lnTo>
                                <a:lnTo>
                                  <a:pt x="964796" y="967785"/>
                                </a:lnTo>
                                <a:lnTo>
                                  <a:pt x="965042" y="967089"/>
                                </a:lnTo>
                                <a:lnTo>
                                  <a:pt x="965288" y="966393"/>
                                </a:lnTo>
                                <a:lnTo>
                                  <a:pt x="965533" y="965696"/>
                                </a:lnTo>
                                <a:lnTo>
                                  <a:pt x="965779" y="964998"/>
                                </a:lnTo>
                                <a:lnTo>
                                  <a:pt x="966024" y="964300"/>
                                </a:lnTo>
                                <a:lnTo>
                                  <a:pt x="966270" y="963601"/>
                                </a:lnTo>
                                <a:lnTo>
                                  <a:pt x="966515" y="962902"/>
                                </a:lnTo>
                                <a:lnTo>
                                  <a:pt x="966761" y="962202"/>
                                </a:lnTo>
                                <a:lnTo>
                                  <a:pt x="967006" y="961502"/>
                                </a:lnTo>
                                <a:lnTo>
                                  <a:pt x="967252" y="960802"/>
                                </a:lnTo>
                                <a:lnTo>
                                  <a:pt x="967498" y="960100"/>
                                </a:lnTo>
                                <a:lnTo>
                                  <a:pt x="967743" y="959399"/>
                                </a:lnTo>
                                <a:lnTo>
                                  <a:pt x="967989" y="958697"/>
                                </a:lnTo>
                                <a:lnTo>
                                  <a:pt x="968234" y="957994"/>
                                </a:lnTo>
                                <a:lnTo>
                                  <a:pt x="968480" y="957291"/>
                                </a:lnTo>
                                <a:lnTo>
                                  <a:pt x="968725" y="956587"/>
                                </a:lnTo>
                                <a:lnTo>
                                  <a:pt x="968971" y="955883"/>
                                </a:lnTo>
                                <a:lnTo>
                                  <a:pt x="969216" y="955178"/>
                                </a:lnTo>
                                <a:lnTo>
                                  <a:pt x="969462" y="954473"/>
                                </a:lnTo>
                                <a:lnTo>
                                  <a:pt x="969708" y="953767"/>
                                </a:lnTo>
                                <a:lnTo>
                                  <a:pt x="969953" y="953061"/>
                                </a:lnTo>
                                <a:lnTo>
                                  <a:pt x="970199" y="952354"/>
                                </a:lnTo>
                                <a:lnTo>
                                  <a:pt x="970444" y="951647"/>
                                </a:lnTo>
                                <a:lnTo>
                                  <a:pt x="970690" y="950939"/>
                                </a:lnTo>
                                <a:lnTo>
                                  <a:pt x="970935" y="950231"/>
                                </a:lnTo>
                                <a:lnTo>
                                  <a:pt x="971181" y="949522"/>
                                </a:lnTo>
                                <a:lnTo>
                                  <a:pt x="971427" y="948813"/>
                                </a:lnTo>
                                <a:lnTo>
                                  <a:pt x="971672" y="948103"/>
                                </a:lnTo>
                                <a:lnTo>
                                  <a:pt x="971918" y="947393"/>
                                </a:lnTo>
                                <a:lnTo>
                                  <a:pt x="972163" y="946682"/>
                                </a:lnTo>
                                <a:lnTo>
                                  <a:pt x="972409" y="945971"/>
                                </a:lnTo>
                                <a:lnTo>
                                  <a:pt x="972654" y="945260"/>
                                </a:lnTo>
                                <a:lnTo>
                                  <a:pt x="972900" y="944547"/>
                                </a:lnTo>
                                <a:lnTo>
                                  <a:pt x="973145" y="943835"/>
                                </a:lnTo>
                                <a:lnTo>
                                  <a:pt x="973391" y="943121"/>
                                </a:lnTo>
                                <a:lnTo>
                                  <a:pt x="973637" y="942408"/>
                                </a:lnTo>
                                <a:lnTo>
                                  <a:pt x="973882" y="941694"/>
                                </a:lnTo>
                                <a:lnTo>
                                  <a:pt x="974128" y="940979"/>
                                </a:lnTo>
                                <a:lnTo>
                                  <a:pt x="974373" y="940264"/>
                                </a:lnTo>
                                <a:lnTo>
                                  <a:pt x="974619" y="939548"/>
                                </a:lnTo>
                                <a:lnTo>
                                  <a:pt x="974864" y="938832"/>
                                </a:lnTo>
                                <a:lnTo>
                                  <a:pt x="975110" y="938115"/>
                                </a:lnTo>
                                <a:lnTo>
                                  <a:pt x="975355" y="937398"/>
                                </a:lnTo>
                                <a:lnTo>
                                  <a:pt x="975601" y="936681"/>
                                </a:lnTo>
                                <a:lnTo>
                                  <a:pt x="975847" y="935962"/>
                                </a:lnTo>
                                <a:lnTo>
                                  <a:pt x="976092" y="935244"/>
                                </a:lnTo>
                                <a:lnTo>
                                  <a:pt x="976338" y="934525"/>
                                </a:lnTo>
                                <a:lnTo>
                                  <a:pt x="976583" y="933805"/>
                                </a:lnTo>
                                <a:lnTo>
                                  <a:pt x="976829" y="933085"/>
                                </a:lnTo>
                                <a:lnTo>
                                  <a:pt x="977074" y="932365"/>
                                </a:lnTo>
                                <a:lnTo>
                                  <a:pt x="977320" y="931644"/>
                                </a:lnTo>
                                <a:lnTo>
                                  <a:pt x="977565" y="930922"/>
                                </a:lnTo>
                                <a:lnTo>
                                  <a:pt x="977811" y="930200"/>
                                </a:lnTo>
                                <a:lnTo>
                                  <a:pt x="978057" y="929477"/>
                                </a:lnTo>
                                <a:lnTo>
                                  <a:pt x="978302" y="928755"/>
                                </a:lnTo>
                                <a:lnTo>
                                  <a:pt x="978548" y="928031"/>
                                </a:lnTo>
                                <a:lnTo>
                                  <a:pt x="978793" y="927307"/>
                                </a:lnTo>
                                <a:lnTo>
                                  <a:pt x="979039" y="926583"/>
                                </a:lnTo>
                                <a:lnTo>
                                  <a:pt x="979284" y="925858"/>
                                </a:lnTo>
                                <a:lnTo>
                                  <a:pt x="979530" y="925132"/>
                                </a:lnTo>
                                <a:lnTo>
                                  <a:pt x="979775" y="924406"/>
                                </a:lnTo>
                                <a:lnTo>
                                  <a:pt x="980021" y="923680"/>
                                </a:lnTo>
                                <a:lnTo>
                                  <a:pt x="980267" y="922953"/>
                                </a:lnTo>
                                <a:lnTo>
                                  <a:pt x="980512" y="922226"/>
                                </a:lnTo>
                                <a:lnTo>
                                  <a:pt x="980758" y="921498"/>
                                </a:lnTo>
                                <a:lnTo>
                                  <a:pt x="981003" y="920770"/>
                                </a:lnTo>
                                <a:lnTo>
                                  <a:pt x="981249" y="920041"/>
                                </a:lnTo>
                                <a:lnTo>
                                  <a:pt x="981494" y="919312"/>
                                </a:lnTo>
                                <a:lnTo>
                                  <a:pt x="981740" y="918582"/>
                                </a:lnTo>
                                <a:lnTo>
                                  <a:pt x="981985" y="917852"/>
                                </a:lnTo>
                                <a:lnTo>
                                  <a:pt x="982231" y="917121"/>
                                </a:lnTo>
                                <a:lnTo>
                                  <a:pt x="982477" y="916390"/>
                                </a:lnTo>
                                <a:lnTo>
                                  <a:pt x="982722" y="915659"/>
                                </a:lnTo>
                                <a:lnTo>
                                  <a:pt x="982968" y="914927"/>
                                </a:lnTo>
                                <a:lnTo>
                                  <a:pt x="983213" y="914194"/>
                                </a:lnTo>
                                <a:lnTo>
                                  <a:pt x="983459" y="913461"/>
                                </a:lnTo>
                                <a:lnTo>
                                  <a:pt x="983704" y="912728"/>
                                </a:lnTo>
                                <a:lnTo>
                                  <a:pt x="983950" y="911994"/>
                                </a:lnTo>
                                <a:lnTo>
                                  <a:pt x="984196" y="911259"/>
                                </a:lnTo>
                                <a:lnTo>
                                  <a:pt x="984441" y="910524"/>
                                </a:lnTo>
                                <a:lnTo>
                                  <a:pt x="984687" y="909789"/>
                                </a:lnTo>
                                <a:lnTo>
                                  <a:pt x="984932" y="909053"/>
                                </a:lnTo>
                                <a:lnTo>
                                  <a:pt x="985178" y="908317"/>
                                </a:lnTo>
                                <a:lnTo>
                                  <a:pt x="985423" y="907580"/>
                                </a:lnTo>
                                <a:lnTo>
                                  <a:pt x="985669" y="906843"/>
                                </a:lnTo>
                                <a:lnTo>
                                  <a:pt x="985914" y="906105"/>
                                </a:lnTo>
                                <a:lnTo>
                                  <a:pt x="986160" y="905367"/>
                                </a:lnTo>
                                <a:lnTo>
                                  <a:pt x="986406" y="904629"/>
                                </a:lnTo>
                                <a:lnTo>
                                  <a:pt x="986651" y="903890"/>
                                </a:lnTo>
                                <a:lnTo>
                                  <a:pt x="986897" y="903150"/>
                                </a:lnTo>
                                <a:lnTo>
                                  <a:pt x="987142" y="902410"/>
                                </a:lnTo>
                                <a:lnTo>
                                  <a:pt x="987388" y="901670"/>
                                </a:lnTo>
                                <a:lnTo>
                                  <a:pt x="987633" y="900929"/>
                                </a:lnTo>
                                <a:lnTo>
                                  <a:pt x="987879" y="900187"/>
                                </a:lnTo>
                                <a:lnTo>
                                  <a:pt x="988124" y="899445"/>
                                </a:lnTo>
                                <a:lnTo>
                                  <a:pt x="988370" y="898703"/>
                                </a:lnTo>
                                <a:lnTo>
                                  <a:pt x="988616" y="897960"/>
                                </a:lnTo>
                                <a:lnTo>
                                  <a:pt x="988861" y="897217"/>
                                </a:lnTo>
                                <a:lnTo>
                                  <a:pt x="989107" y="896473"/>
                                </a:lnTo>
                                <a:lnTo>
                                  <a:pt x="989352" y="895729"/>
                                </a:lnTo>
                                <a:lnTo>
                                  <a:pt x="989598" y="894985"/>
                                </a:lnTo>
                                <a:lnTo>
                                  <a:pt x="989843" y="894240"/>
                                </a:lnTo>
                                <a:lnTo>
                                  <a:pt x="990089" y="893494"/>
                                </a:lnTo>
                                <a:lnTo>
                                  <a:pt x="990334" y="892748"/>
                                </a:lnTo>
                                <a:lnTo>
                                  <a:pt x="990580" y="892002"/>
                                </a:lnTo>
                                <a:lnTo>
                                  <a:pt x="990826" y="891255"/>
                                </a:lnTo>
                                <a:lnTo>
                                  <a:pt x="991071" y="890508"/>
                                </a:lnTo>
                                <a:lnTo>
                                  <a:pt x="991317" y="889760"/>
                                </a:lnTo>
                                <a:lnTo>
                                  <a:pt x="991562" y="889012"/>
                                </a:lnTo>
                                <a:lnTo>
                                  <a:pt x="991808" y="888263"/>
                                </a:lnTo>
                                <a:lnTo>
                                  <a:pt x="992053" y="887514"/>
                                </a:lnTo>
                                <a:lnTo>
                                  <a:pt x="992299" y="886765"/>
                                </a:lnTo>
                                <a:lnTo>
                                  <a:pt x="992544" y="886015"/>
                                </a:lnTo>
                                <a:lnTo>
                                  <a:pt x="992790" y="885264"/>
                                </a:lnTo>
                                <a:lnTo>
                                  <a:pt x="993036" y="884513"/>
                                </a:lnTo>
                                <a:lnTo>
                                  <a:pt x="993281" y="883762"/>
                                </a:lnTo>
                                <a:lnTo>
                                  <a:pt x="993527" y="883010"/>
                                </a:lnTo>
                                <a:lnTo>
                                  <a:pt x="993772" y="882258"/>
                                </a:lnTo>
                                <a:lnTo>
                                  <a:pt x="994018" y="881505"/>
                                </a:lnTo>
                                <a:lnTo>
                                  <a:pt x="994263" y="880752"/>
                                </a:lnTo>
                                <a:lnTo>
                                  <a:pt x="994509" y="879999"/>
                                </a:lnTo>
                                <a:lnTo>
                                  <a:pt x="994755" y="879245"/>
                                </a:lnTo>
                                <a:lnTo>
                                  <a:pt x="995000" y="878490"/>
                                </a:lnTo>
                                <a:lnTo>
                                  <a:pt x="995246" y="877735"/>
                                </a:lnTo>
                                <a:lnTo>
                                  <a:pt x="995491" y="876980"/>
                                </a:lnTo>
                                <a:lnTo>
                                  <a:pt x="995737" y="876224"/>
                                </a:lnTo>
                                <a:lnTo>
                                  <a:pt x="995982" y="875468"/>
                                </a:lnTo>
                                <a:lnTo>
                                  <a:pt x="996228" y="874712"/>
                                </a:lnTo>
                                <a:lnTo>
                                  <a:pt x="996473" y="873955"/>
                                </a:lnTo>
                                <a:lnTo>
                                  <a:pt x="996719" y="873197"/>
                                </a:lnTo>
                                <a:lnTo>
                                  <a:pt x="996965" y="872439"/>
                                </a:lnTo>
                                <a:lnTo>
                                  <a:pt x="997210" y="871681"/>
                                </a:lnTo>
                                <a:lnTo>
                                  <a:pt x="997456" y="870922"/>
                                </a:lnTo>
                                <a:lnTo>
                                  <a:pt x="997701" y="870163"/>
                                </a:lnTo>
                                <a:lnTo>
                                  <a:pt x="997947" y="869403"/>
                                </a:lnTo>
                                <a:lnTo>
                                  <a:pt x="998192" y="868643"/>
                                </a:lnTo>
                                <a:lnTo>
                                  <a:pt x="998438" y="867883"/>
                                </a:lnTo>
                                <a:lnTo>
                                  <a:pt x="998683" y="867122"/>
                                </a:lnTo>
                                <a:lnTo>
                                  <a:pt x="998929" y="866361"/>
                                </a:lnTo>
                                <a:lnTo>
                                  <a:pt x="999175" y="865599"/>
                                </a:lnTo>
                                <a:lnTo>
                                  <a:pt x="999420" y="864837"/>
                                </a:lnTo>
                                <a:lnTo>
                                  <a:pt x="999666" y="864074"/>
                                </a:lnTo>
                                <a:lnTo>
                                  <a:pt x="999911" y="863311"/>
                                </a:lnTo>
                                <a:lnTo>
                                  <a:pt x="1000157" y="862547"/>
                                </a:lnTo>
                                <a:lnTo>
                                  <a:pt x="1000402" y="861784"/>
                                </a:lnTo>
                                <a:lnTo>
                                  <a:pt x="1000648" y="861019"/>
                                </a:lnTo>
                                <a:lnTo>
                                  <a:pt x="1000893" y="860255"/>
                                </a:lnTo>
                                <a:lnTo>
                                  <a:pt x="1001139" y="859489"/>
                                </a:lnTo>
                                <a:lnTo>
                                  <a:pt x="1001385" y="858724"/>
                                </a:lnTo>
                                <a:lnTo>
                                  <a:pt x="1001630" y="857958"/>
                                </a:lnTo>
                                <a:lnTo>
                                  <a:pt x="1001876" y="857191"/>
                                </a:lnTo>
                                <a:lnTo>
                                  <a:pt x="1002121" y="856425"/>
                                </a:lnTo>
                                <a:lnTo>
                                  <a:pt x="1002367" y="855657"/>
                                </a:lnTo>
                                <a:lnTo>
                                  <a:pt x="1002612" y="854890"/>
                                </a:lnTo>
                                <a:lnTo>
                                  <a:pt x="1002858" y="854122"/>
                                </a:lnTo>
                                <a:lnTo>
                                  <a:pt x="1003103" y="853353"/>
                                </a:lnTo>
                                <a:lnTo>
                                  <a:pt x="1003349" y="852584"/>
                                </a:lnTo>
                                <a:lnTo>
                                  <a:pt x="1003595" y="851815"/>
                                </a:lnTo>
                                <a:lnTo>
                                  <a:pt x="1003840" y="851045"/>
                                </a:lnTo>
                                <a:lnTo>
                                  <a:pt x="1004086" y="850275"/>
                                </a:lnTo>
                                <a:lnTo>
                                  <a:pt x="1004331" y="849505"/>
                                </a:lnTo>
                                <a:lnTo>
                                  <a:pt x="1004577" y="848734"/>
                                </a:lnTo>
                                <a:lnTo>
                                  <a:pt x="1004822" y="847962"/>
                                </a:lnTo>
                                <a:lnTo>
                                  <a:pt x="1005068" y="847190"/>
                                </a:lnTo>
                                <a:lnTo>
                                  <a:pt x="1005313" y="846418"/>
                                </a:lnTo>
                                <a:lnTo>
                                  <a:pt x="1005559" y="845646"/>
                                </a:lnTo>
                                <a:lnTo>
                                  <a:pt x="1005805" y="844873"/>
                                </a:lnTo>
                                <a:lnTo>
                                  <a:pt x="1006050" y="844099"/>
                                </a:lnTo>
                                <a:lnTo>
                                  <a:pt x="1006296" y="843326"/>
                                </a:lnTo>
                                <a:lnTo>
                                  <a:pt x="1006541" y="842551"/>
                                </a:lnTo>
                                <a:lnTo>
                                  <a:pt x="1006787" y="841777"/>
                                </a:lnTo>
                                <a:lnTo>
                                  <a:pt x="1007032" y="841002"/>
                                </a:lnTo>
                                <a:lnTo>
                                  <a:pt x="1007278" y="840226"/>
                                </a:lnTo>
                                <a:lnTo>
                                  <a:pt x="1007524" y="839451"/>
                                </a:lnTo>
                                <a:lnTo>
                                  <a:pt x="1007769" y="838674"/>
                                </a:lnTo>
                                <a:lnTo>
                                  <a:pt x="1008015" y="837898"/>
                                </a:lnTo>
                                <a:lnTo>
                                  <a:pt x="1008260" y="837121"/>
                                </a:lnTo>
                                <a:lnTo>
                                  <a:pt x="1008506" y="836343"/>
                                </a:lnTo>
                                <a:lnTo>
                                  <a:pt x="1008751" y="835566"/>
                                </a:lnTo>
                                <a:lnTo>
                                  <a:pt x="1008997" y="834787"/>
                                </a:lnTo>
                                <a:lnTo>
                                  <a:pt x="1009242" y="834009"/>
                                </a:lnTo>
                                <a:lnTo>
                                  <a:pt x="1009488" y="833230"/>
                                </a:lnTo>
                                <a:lnTo>
                                  <a:pt x="1009734" y="832451"/>
                                </a:lnTo>
                                <a:lnTo>
                                  <a:pt x="1009979" y="831671"/>
                                </a:lnTo>
                                <a:lnTo>
                                  <a:pt x="1010225" y="830891"/>
                                </a:lnTo>
                                <a:lnTo>
                                  <a:pt x="1010470" y="830110"/>
                                </a:lnTo>
                                <a:lnTo>
                                  <a:pt x="1010716" y="829329"/>
                                </a:lnTo>
                                <a:lnTo>
                                  <a:pt x="1010961" y="828548"/>
                                </a:lnTo>
                                <a:lnTo>
                                  <a:pt x="1011207" y="827766"/>
                                </a:lnTo>
                                <a:lnTo>
                                  <a:pt x="1011452" y="826984"/>
                                </a:lnTo>
                                <a:lnTo>
                                  <a:pt x="1011698" y="826202"/>
                                </a:lnTo>
                                <a:lnTo>
                                  <a:pt x="1011944" y="825419"/>
                                </a:lnTo>
                                <a:lnTo>
                                  <a:pt x="1012189" y="824636"/>
                                </a:lnTo>
                                <a:lnTo>
                                  <a:pt x="1012435" y="823852"/>
                                </a:lnTo>
                                <a:lnTo>
                                  <a:pt x="1012680" y="823068"/>
                                </a:lnTo>
                                <a:lnTo>
                                  <a:pt x="1012926" y="822284"/>
                                </a:lnTo>
                                <a:lnTo>
                                  <a:pt x="1013171" y="821499"/>
                                </a:lnTo>
                                <a:lnTo>
                                  <a:pt x="1013417" y="820714"/>
                                </a:lnTo>
                                <a:lnTo>
                                  <a:pt x="1013662" y="819929"/>
                                </a:lnTo>
                                <a:lnTo>
                                  <a:pt x="1013908" y="819143"/>
                                </a:lnTo>
                                <a:lnTo>
                                  <a:pt x="1014154" y="818356"/>
                                </a:lnTo>
                                <a:lnTo>
                                  <a:pt x="1014399" y="817570"/>
                                </a:lnTo>
                                <a:lnTo>
                                  <a:pt x="1014645" y="816783"/>
                                </a:lnTo>
                                <a:lnTo>
                                  <a:pt x="1014890" y="815995"/>
                                </a:lnTo>
                                <a:lnTo>
                                  <a:pt x="1015136" y="815208"/>
                                </a:lnTo>
                                <a:lnTo>
                                  <a:pt x="1015381" y="814420"/>
                                </a:lnTo>
                                <a:lnTo>
                                  <a:pt x="1015627" y="813631"/>
                                </a:lnTo>
                                <a:lnTo>
                                  <a:pt x="1015872" y="812842"/>
                                </a:lnTo>
                                <a:lnTo>
                                  <a:pt x="1016118" y="812053"/>
                                </a:lnTo>
                                <a:lnTo>
                                  <a:pt x="1016364" y="811264"/>
                                </a:lnTo>
                                <a:lnTo>
                                  <a:pt x="1016609" y="810474"/>
                                </a:lnTo>
                                <a:lnTo>
                                  <a:pt x="1016855" y="809683"/>
                                </a:lnTo>
                                <a:lnTo>
                                  <a:pt x="1017100" y="808893"/>
                                </a:lnTo>
                                <a:lnTo>
                                  <a:pt x="1017346" y="808102"/>
                                </a:lnTo>
                                <a:lnTo>
                                  <a:pt x="1017591" y="807310"/>
                                </a:lnTo>
                                <a:lnTo>
                                  <a:pt x="1017837" y="806518"/>
                                </a:lnTo>
                                <a:lnTo>
                                  <a:pt x="1018083" y="805726"/>
                                </a:lnTo>
                                <a:lnTo>
                                  <a:pt x="1018328" y="804934"/>
                                </a:lnTo>
                                <a:lnTo>
                                  <a:pt x="1018574" y="804141"/>
                                </a:lnTo>
                                <a:lnTo>
                                  <a:pt x="1018819" y="803348"/>
                                </a:lnTo>
                                <a:lnTo>
                                  <a:pt x="1019065" y="802554"/>
                                </a:lnTo>
                                <a:lnTo>
                                  <a:pt x="1019310" y="801760"/>
                                </a:lnTo>
                                <a:lnTo>
                                  <a:pt x="1019556" y="800966"/>
                                </a:lnTo>
                                <a:lnTo>
                                  <a:pt x="1019801" y="800171"/>
                                </a:lnTo>
                                <a:lnTo>
                                  <a:pt x="1020047" y="799377"/>
                                </a:lnTo>
                                <a:lnTo>
                                  <a:pt x="1020293" y="798581"/>
                                </a:lnTo>
                                <a:lnTo>
                                  <a:pt x="1020538" y="797786"/>
                                </a:lnTo>
                                <a:lnTo>
                                  <a:pt x="1020784" y="796990"/>
                                </a:lnTo>
                                <a:lnTo>
                                  <a:pt x="1021029" y="796193"/>
                                </a:lnTo>
                                <a:lnTo>
                                  <a:pt x="1021275" y="795396"/>
                                </a:lnTo>
                                <a:lnTo>
                                  <a:pt x="1021520" y="794599"/>
                                </a:lnTo>
                                <a:lnTo>
                                  <a:pt x="1021766" y="793802"/>
                                </a:lnTo>
                                <a:lnTo>
                                  <a:pt x="1022011" y="793004"/>
                                </a:lnTo>
                                <a:lnTo>
                                  <a:pt x="1022257" y="792206"/>
                                </a:lnTo>
                                <a:lnTo>
                                  <a:pt x="1022503" y="791408"/>
                                </a:lnTo>
                                <a:lnTo>
                                  <a:pt x="1022748" y="790609"/>
                                </a:lnTo>
                                <a:lnTo>
                                  <a:pt x="1022994" y="789810"/>
                                </a:lnTo>
                                <a:lnTo>
                                  <a:pt x="1023239" y="789010"/>
                                </a:lnTo>
                                <a:lnTo>
                                  <a:pt x="1023485" y="788211"/>
                                </a:lnTo>
                                <a:lnTo>
                                  <a:pt x="1023730" y="787410"/>
                                </a:lnTo>
                                <a:lnTo>
                                  <a:pt x="1023976" y="786610"/>
                                </a:lnTo>
                                <a:lnTo>
                                  <a:pt x="1024221" y="785809"/>
                                </a:lnTo>
                                <a:lnTo>
                                  <a:pt x="1024467" y="785008"/>
                                </a:lnTo>
                                <a:lnTo>
                                  <a:pt x="1024713" y="784207"/>
                                </a:lnTo>
                                <a:lnTo>
                                  <a:pt x="1024958" y="783405"/>
                                </a:lnTo>
                                <a:lnTo>
                                  <a:pt x="1025204" y="782603"/>
                                </a:lnTo>
                                <a:lnTo>
                                  <a:pt x="1025449" y="781800"/>
                                </a:lnTo>
                                <a:lnTo>
                                  <a:pt x="1025695" y="780997"/>
                                </a:lnTo>
                                <a:lnTo>
                                  <a:pt x="1025940" y="780194"/>
                                </a:lnTo>
                                <a:lnTo>
                                  <a:pt x="1026186" y="779391"/>
                                </a:lnTo>
                                <a:lnTo>
                                  <a:pt x="1026431" y="778587"/>
                                </a:lnTo>
                                <a:lnTo>
                                  <a:pt x="1026677" y="777783"/>
                                </a:lnTo>
                                <a:lnTo>
                                  <a:pt x="1026923" y="776978"/>
                                </a:lnTo>
                                <a:lnTo>
                                  <a:pt x="1027168" y="776174"/>
                                </a:lnTo>
                                <a:lnTo>
                                  <a:pt x="1027414" y="775369"/>
                                </a:lnTo>
                                <a:lnTo>
                                  <a:pt x="1027659" y="774563"/>
                                </a:lnTo>
                                <a:lnTo>
                                  <a:pt x="1027905" y="773757"/>
                                </a:lnTo>
                                <a:lnTo>
                                  <a:pt x="1028150" y="772951"/>
                                </a:lnTo>
                                <a:lnTo>
                                  <a:pt x="1028396" y="772145"/>
                                </a:lnTo>
                                <a:lnTo>
                                  <a:pt x="1028641" y="771338"/>
                                </a:lnTo>
                                <a:lnTo>
                                  <a:pt x="1028887" y="770531"/>
                                </a:lnTo>
                                <a:lnTo>
                                  <a:pt x="1029133" y="769724"/>
                                </a:lnTo>
                                <a:lnTo>
                                  <a:pt x="1029378" y="768916"/>
                                </a:lnTo>
                                <a:lnTo>
                                  <a:pt x="1029624" y="768109"/>
                                </a:lnTo>
                                <a:lnTo>
                                  <a:pt x="1029869" y="767300"/>
                                </a:lnTo>
                                <a:lnTo>
                                  <a:pt x="1030115" y="766492"/>
                                </a:lnTo>
                                <a:lnTo>
                                  <a:pt x="1030360" y="765683"/>
                                </a:lnTo>
                                <a:lnTo>
                                  <a:pt x="1030606" y="764874"/>
                                </a:lnTo>
                                <a:lnTo>
                                  <a:pt x="1030852" y="764064"/>
                                </a:lnTo>
                                <a:lnTo>
                                  <a:pt x="1031097" y="763254"/>
                                </a:lnTo>
                                <a:lnTo>
                                  <a:pt x="1031343" y="762444"/>
                                </a:lnTo>
                                <a:lnTo>
                                  <a:pt x="1031588" y="761634"/>
                                </a:lnTo>
                                <a:lnTo>
                                  <a:pt x="1031834" y="760823"/>
                                </a:lnTo>
                                <a:lnTo>
                                  <a:pt x="1032079" y="760012"/>
                                </a:lnTo>
                                <a:lnTo>
                                  <a:pt x="1032325" y="759201"/>
                                </a:lnTo>
                                <a:lnTo>
                                  <a:pt x="1032570" y="758389"/>
                                </a:lnTo>
                                <a:lnTo>
                                  <a:pt x="1032816" y="757577"/>
                                </a:lnTo>
                                <a:lnTo>
                                  <a:pt x="1033062" y="756765"/>
                                </a:lnTo>
                                <a:lnTo>
                                  <a:pt x="1033307" y="755953"/>
                                </a:lnTo>
                                <a:lnTo>
                                  <a:pt x="1033553" y="755140"/>
                                </a:lnTo>
                                <a:lnTo>
                                  <a:pt x="1033798" y="754327"/>
                                </a:lnTo>
                                <a:lnTo>
                                  <a:pt x="1034044" y="753513"/>
                                </a:lnTo>
                                <a:lnTo>
                                  <a:pt x="1034289" y="752700"/>
                                </a:lnTo>
                                <a:lnTo>
                                  <a:pt x="1034535" y="751886"/>
                                </a:lnTo>
                                <a:lnTo>
                                  <a:pt x="1034780" y="751071"/>
                                </a:lnTo>
                                <a:lnTo>
                                  <a:pt x="1035026" y="750257"/>
                                </a:lnTo>
                                <a:lnTo>
                                  <a:pt x="1035272" y="749442"/>
                                </a:lnTo>
                                <a:lnTo>
                                  <a:pt x="1035517" y="748627"/>
                                </a:lnTo>
                                <a:lnTo>
                                  <a:pt x="1035763" y="747812"/>
                                </a:lnTo>
                                <a:lnTo>
                                  <a:pt x="1036008" y="746996"/>
                                </a:lnTo>
                                <a:lnTo>
                                  <a:pt x="1036254" y="746180"/>
                                </a:lnTo>
                                <a:lnTo>
                                  <a:pt x="1036499" y="745364"/>
                                </a:lnTo>
                                <a:lnTo>
                                  <a:pt x="1036745" y="744547"/>
                                </a:lnTo>
                                <a:lnTo>
                                  <a:pt x="1036990" y="743730"/>
                                </a:lnTo>
                                <a:lnTo>
                                  <a:pt x="1037236" y="742913"/>
                                </a:lnTo>
                                <a:lnTo>
                                  <a:pt x="1037482" y="742096"/>
                                </a:lnTo>
                                <a:lnTo>
                                  <a:pt x="1037727" y="741278"/>
                                </a:lnTo>
                                <a:lnTo>
                                  <a:pt x="1037973" y="740460"/>
                                </a:lnTo>
                                <a:lnTo>
                                  <a:pt x="1038218" y="739642"/>
                                </a:lnTo>
                                <a:lnTo>
                                  <a:pt x="1038464" y="738824"/>
                                </a:lnTo>
                                <a:lnTo>
                                  <a:pt x="1038709" y="738005"/>
                                </a:lnTo>
                                <a:lnTo>
                                  <a:pt x="1038955" y="737186"/>
                                </a:lnTo>
                                <a:lnTo>
                                  <a:pt x="1039200" y="736366"/>
                                </a:lnTo>
                                <a:lnTo>
                                  <a:pt x="1039446" y="735547"/>
                                </a:lnTo>
                                <a:lnTo>
                                  <a:pt x="1039692" y="734727"/>
                                </a:lnTo>
                                <a:lnTo>
                                  <a:pt x="1039937" y="733907"/>
                                </a:lnTo>
                                <a:lnTo>
                                  <a:pt x="1040183" y="733087"/>
                                </a:lnTo>
                                <a:lnTo>
                                  <a:pt x="1040428" y="732266"/>
                                </a:lnTo>
                                <a:lnTo>
                                  <a:pt x="1040674" y="731445"/>
                                </a:lnTo>
                                <a:lnTo>
                                  <a:pt x="1040919" y="730624"/>
                                </a:lnTo>
                                <a:lnTo>
                                  <a:pt x="1041165" y="729803"/>
                                </a:lnTo>
                                <a:lnTo>
                                  <a:pt x="1041411" y="728981"/>
                                </a:lnTo>
                                <a:lnTo>
                                  <a:pt x="1041656" y="728159"/>
                                </a:lnTo>
                                <a:lnTo>
                                  <a:pt x="1041902" y="727337"/>
                                </a:lnTo>
                                <a:lnTo>
                                  <a:pt x="1042147" y="726514"/>
                                </a:lnTo>
                                <a:lnTo>
                                  <a:pt x="1042393" y="725692"/>
                                </a:lnTo>
                                <a:lnTo>
                                  <a:pt x="1042638" y="724869"/>
                                </a:lnTo>
                                <a:lnTo>
                                  <a:pt x="1042884" y="724046"/>
                                </a:lnTo>
                                <a:lnTo>
                                  <a:pt x="1043129" y="723222"/>
                                </a:lnTo>
                                <a:lnTo>
                                  <a:pt x="1043375" y="722398"/>
                                </a:lnTo>
                                <a:lnTo>
                                  <a:pt x="1043621" y="721574"/>
                                </a:lnTo>
                                <a:lnTo>
                                  <a:pt x="1043866" y="720750"/>
                                </a:lnTo>
                                <a:lnTo>
                                  <a:pt x="1044112" y="719926"/>
                                </a:lnTo>
                                <a:lnTo>
                                  <a:pt x="1044357" y="719101"/>
                                </a:lnTo>
                                <a:lnTo>
                                  <a:pt x="1044603" y="718276"/>
                                </a:lnTo>
                                <a:lnTo>
                                  <a:pt x="1044848" y="717451"/>
                                </a:lnTo>
                                <a:lnTo>
                                  <a:pt x="1045094" y="716626"/>
                                </a:lnTo>
                                <a:lnTo>
                                  <a:pt x="1045339" y="715800"/>
                                </a:lnTo>
                                <a:lnTo>
                                  <a:pt x="1045585" y="714974"/>
                                </a:lnTo>
                                <a:lnTo>
                                  <a:pt x="1045831" y="714148"/>
                                </a:lnTo>
                                <a:lnTo>
                                  <a:pt x="1046076" y="713321"/>
                                </a:lnTo>
                                <a:lnTo>
                                  <a:pt x="1046322" y="712495"/>
                                </a:lnTo>
                                <a:lnTo>
                                  <a:pt x="1046567" y="711668"/>
                                </a:lnTo>
                                <a:lnTo>
                                  <a:pt x="1046813" y="710841"/>
                                </a:lnTo>
                                <a:lnTo>
                                  <a:pt x="1047058" y="710014"/>
                                </a:lnTo>
                                <a:lnTo>
                                  <a:pt x="1047304" y="709186"/>
                                </a:lnTo>
                                <a:lnTo>
                                  <a:pt x="1047549" y="708358"/>
                                </a:lnTo>
                                <a:lnTo>
                                  <a:pt x="1047795" y="707530"/>
                                </a:lnTo>
                                <a:lnTo>
                                  <a:pt x="1048041" y="706702"/>
                                </a:lnTo>
                                <a:lnTo>
                                  <a:pt x="1048286" y="705874"/>
                                </a:lnTo>
                                <a:lnTo>
                                  <a:pt x="1048532" y="705045"/>
                                </a:lnTo>
                                <a:lnTo>
                                  <a:pt x="1048777" y="704216"/>
                                </a:lnTo>
                                <a:lnTo>
                                  <a:pt x="1049023" y="703387"/>
                                </a:lnTo>
                                <a:lnTo>
                                  <a:pt x="1049268" y="702558"/>
                                </a:lnTo>
                                <a:lnTo>
                                  <a:pt x="1049514" y="701728"/>
                                </a:lnTo>
                                <a:lnTo>
                                  <a:pt x="1049759" y="700898"/>
                                </a:lnTo>
                                <a:lnTo>
                                  <a:pt x="1050005" y="700068"/>
                                </a:lnTo>
                                <a:lnTo>
                                  <a:pt x="1050251" y="699238"/>
                                </a:lnTo>
                                <a:lnTo>
                                  <a:pt x="1050496" y="698408"/>
                                </a:lnTo>
                                <a:lnTo>
                                  <a:pt x="1050742" y="697577"/>
                                </a:lnTo>
                                <a:lnTo>
                                  <a:pt x="1050987" y="696746"/>
                                </a:lnTo>
                                <a:lnTo>
                                  <a:pt x="1051233" y="695915"/>
                                </a:lnTo>
                                <a:lnTo>
                                  <a:pt x="1051478" y="695084"/>
                                </a:lnTo>
                                <a:lnTo>
                                  <a:pt x="1051724" y="694252"/>
                                </a:lnTo>
                                <a:lnTo>
                                  <a:pt x="1051969" y="693421"/>
                                </a:lnTo>
                                <a:lnTo>
                                  <a:pt x="1052215" y="692589"/>
                                </a:lnTo>
                                <a:lnTo>
                                  <a:pt x="1052461" y="691757"/>
                                </a:lnTo>
                                <a:lnTo>
                                  <a:pt x="1052706" y="690924"/>
                                </a:lnTo>
                                <a:lnTo>
                                  <a:pt x="1052952" y="690092"/>
                                </a:lnTo>
                                <a:lnTo>
                                  <a:pt x="1053197" y="689259"/>
                                </a:lnTo>
                                <a:lnTo>
                                  <a:pt x="1053443" y="688426"/>
                                </a:lnTo>
                                <a:lnTo>
                                  <a:pt x="1053688" y="687593"/>
                                </a:lnTo>
                                <a:lnTo>
                                  <a:pt x="1053934" y="686760"/>
                                </a:lnTo>
                                <a:lnTo>
                                  <a:pt x="1054180" y="685926"/>
                                </a:lnTo>
                                <a:lnTo>
                                  <a:pt x="1054425" y="685093"/>
                                </a:lnTo>
                                <a:lnTo>
                                  <a:pt x="1054671" y="684259"/>
                                </a:lnTo>
                                <a:lnTo>
                                  <a:pt x="1054916" y="683425"/>
                                </a:lnTo>
                                <a:lnTo>
                                  <a:pt x="1055162" y="682590"/>
                                </a:lnTo>
                                <a:lnTo>
                                  <a:pt x="1055407" y="681756"/>
                                </a:lnTo>
                                <a:lnTo>
                                  <a:pt x="1055653" y="680921"/>
                                </a:lnTo>
                                <a:lnTo>
                                  <a:pt x="1055898" y="680086"/>
                                </a:lnTo>
                                <a:lnTo>
                                  <a:pt x="1056144" y="679251"/>
                                </a:lnTo>
                                <a:lnTo>
                                  <a:pt x="1056390" y="678416"/>
                                </a:lnTo>
                                <a:lnTo>
                                  <a:pt x="1056635" y="677581"/>
                                </a:lnTo>
                                <a:lnTo>
                                  <a:pt x="1056881" y="676745"/>
                                </a:lnTo>
                                <a:lnTo>
                                  <a:pt x="1057126" y="675910"/>
                                </a:lnTo>
                                <a:lnTo>
                                  <a:pt x="1057372" y="675074"/>
                                </a:lnTo>
                                <a:lnTo>
                                  <a:pt x="1057617" y="674237"/>
                                </a:lnTo>
                                <a:lnTo>
                                  <a:pt x="1057863" y="673401"/>
                                </a:lnTo>
                                <a:lnTo>
                                  <a:pt x="1058108" y="672565"/>
                                </a:lnTo>
                                <a:lnTo>
                                  <a:pt x="1058354" y="671728"/>
                                </a:lnTo>
                                <a:lnTo>
                                  <a:pt x="1058600" y="670891"/>
                                </a:lnTo>
                                <a:lnTo>
                                  <a:pt x="1058845" y="670054"/>
                                </a:lnTo>
                                <a:lnTo>
                                  <a:pt x="1059091" y="669217"/>
                                </a:lnTo>
                                <a:lnTo>
                                  <a:pt x="1059336" y="668380"/>
                                </a:lnTo>
                                <a:lnTo>
                                  <a:pt x="1059582" y="667542"/>
                                </a:lnTo>
                                <a:lnTo>
                                  <a:pt x="1059827" y="666705"/>
                                </a:lnTo>
                                <a:lnTo>
                                  <a:pt x="1060073" y="665867"/>
                                </a:lnTo>
                                <a:lnTo>
                                  <a:pt x="1060318" y="665029"/>
                                </a:lnTo>
                                <a:lnTo>
                                  <a:pt x="1060564" y="664191"/>
                                </a:lnTo>
                                <a:lnTo>
                                  <a:pt x="1060810" y="663353"/>
                                </a:lnTo>
                                <a:lnTo>
                                  <a:pt x="1061055" y="662514"/>
                                </a:lnTo>
                                <a:lnTo>
                                  <a:pt x="1061301" y="661676"/>
                                </a:lnTo>
                                <a:lnTo>
                                  <a:pt x="1061546" y="660837"/>
                                </a:lnTo>
                                <a:lnTo>
                                  <a:pt x="1061792" y="659998"/>
                                </a:lnTo>
                                <a:lnTo>
                                  <a:pt x="1062037" y="659159"/>
                                </a:lnTo>
                                <a:lnTo>
                                  <a:pt x="1062283" y="658320"/>
                                </a:lnTo>
                                <a:lnTo>
                                  <a:pt x="1062528" y="657480"/>
                                </a:lnTo>
                                <a:lnTo>
                                  <a:pt x="1062774" y="656641"/>
                                </a:lnTo>
                                <a:lnTo>
                                  <a:pt x="1063020" y="655801"/>
                                </a:lnTo>
                                <a:lnTo>
                                  <a:pt x="1063265" y="654961"/>
                                </a:lnTo>
                                <a:lnTo>
                                  <a:pt x="1063511" y="654121"/>
                                </a:lnTo>
                                <a:lnTo>
                                  <a:pt x="1063756" y="653281"/>
                                </a:lnTo>
                                <a:lnTo>
                                  <a:pt x="1064002" y="652441"/>
                                </a:lnTo>
                                <a:lnTo>
                                  <a:pt x="1064247" y="651600"/>
                                </a:lnTo>
                                <a:lnTo>
                                  <a:pt x="1064493" y="650760"/>
                                </a:lnTo>
                                <a:lnTo>
                                  <a:pt x="1064739" y="649919"/>
                                </a:lnTo>
                                <a:lnTo>
                                  <a:pt x="1064984" y="649078"/>
                                </a:lnTo>
                                <a:lnTo>
                                  <a:pt x="1065230" y="648237"/>
                                </a:lnTo>
                                <a:lnTo>
                                  <a:pt x="1065475" y="647396"/>
                                </a:lnTo>
                                <a:lnTo>
                                  <a:pt x="1065721" y="646555"/>
                                </a:lnTo>
                                <a:lnTo>
                                  <a:pt x="1065966" y="645714"/>
                                </a:lnTo>
                                <a:lnTo>
                                  <a:pt x="1066212" y="644872"/>
                                </a:lnTo>
                                <a:lnTo>
                                  <a:pt x="1066457" y="644031"/>
                                </a:lnTo>
                                <a:lnTo>
                                  <a:pt x="1066703" y="643189"/>
                                </a:lnTo>
                                <a:lnTo>
                                  <a:pt x="1066949" y="642347"/>
                                </a:lnTo>
                                <a:lnTo>
                                  <a:pt x="1067194" y="641505"/>
                                </a:lnTo>
                                <a:lnTo>
                                  <a:pt x="1067440" y="640663"/>
                                </a:lnTo>
                                <a:lnTo>
                                  <a:pt x="1067685" y="639821"/>
                                </a:lnTo>
                                <a:lnTo>
                                  <a:pt x="1067931" y="638978"/>
                                </a:lnTo>
                                <a:lnTo>
                                  <a:pt x="1068176" y="638136"/>
                                </a:lnTo>
                                <a:lnTo>
                                  <a:pt x="1068422" y="637293"/>
                                </a:lnTo>
                                <a:lnTo>
                                  <a:pt x="1068667" y="636451"/>
                                </a:lnTo>
                                <a:lnTo>
                                  <a:pt x="1068913" y="635608"/>
                                </a:lnTo>
                                <a:lnTo>
                                  <a:pt x="1069159" y="634765"/>
                                </a:lnTo>
                                <a:lnTo>
                                  <a:pt x="1069404" y="633922"/>
                                </a:lnTo>
                                <a:lnTo>
                                  <a:pt x="1069650" y="633079"/>
                                </a:lnTo>
                                <a:lnTo>
                                  <a:pt x="1069895" y="632235"/>
                                </a:lnTo>
                                <a:lnTo>
                                  <a:pt x="1070141" y="631392"/>
                                </a:lnTo>
                                <a:lnTo>
                                  <a:pt x="1070386" y="630549"/>
                                </a:lnTo>
                                <a:lnTo>
                                  <a:pt x="1070632" y="629705"/>
                                </a:lnTo>
                                <a:lnTo>
                                  <a:pt x="1070877" y="628861"/>
                                </a:lnTo>
                                <a:lnTo>
                                  <a:pt x="1071123" y="628017"/>
                                </a:lnTo>
                                <a:lnTo>
                                  <a:pt x="1071369" y="627174"/>
                                </a:lnTo>
                                <a:lnTo>
                                  <a:pt x="1071614" y="626330"/>
                                </a:lnTo>
                                <a:lnTo>
                                  <a:pt x="1071860" y="625486"/>
                                </a:lnTo>
                                <a:lnTo>
                                  <a:pt x="1072105" y="624641"/>
                                </a:lnTo>
                                <a:lnTo>
                                  <a:pt x="1072351" y="623797"/>
                                </a:lnTo>
                                <a:lnTo>
                                  <a:pt x="1072596" y="622953"/>
                                </a:lnTo>
                                <a:lnTo>
                                  <a:pt x="1072842" y="622108"/>
                                </a:lnTo>
                                <a:lnTo>
                                  <a:pt x="1073087" y="621264"/>
                                </a:lnTo>
                                <a:lnTo>
                                  <a:pt x="1073333" y="620419"/>
                                </a:lnTo>
                                <a:lnTo>
                                  <a:pt x="1073579" y="619574"/>
                                </a:lnTo>
                                <a:lnTo>
                                  <a:pt x="1073824" y="618729"/>
                                </a:lnTo>
                                <a:lnTo>
                                  <a:pt x="1074070" y="617885"/>
                                </a:lnTo>
                                <a:lnTo>
                                  <a:pt x="1074315" y="617040"/>
                                </a:lnTo>
                                <a:lnTo>
                                  <a:pt x="1074561" y="616194"/>
                                </a:lnTo>
                                <a:lnTo>
                                  <a:pt x="1074806" y="615349"/>
                                </a:lnTo>
                                <a:lnTo>
                                  <a:pt x="1075052" y="614504"/>
                                </a:lnTo>
                                <a:lnTo>
                                  <a:pt x="1075297" y="613659"/>
                                </a:lnTo>
                                <a:lnTo>
                                  <a:pt x="1075543" y="612813"/>
                                </a:lnTo>
                                <a:lnTo>
                                  <a:pt x="1075789" y="611968"/>
                                </a:lnTo>
                                <a:lnTo>
                                  <a:pt x="1076034" y="611122"/>
                                </a:lnTo>
                                <a:lnTo>
                                  <a:pt x="1076280" y="610277"/>
                                </a:lnTo>
                                <a:lnTo>
                                  <a:pt x="1076525" y="609431"/>
                                </a:lnTo>
                                <a:lnTo>
                                  <a:pt x="1076771" y="608585"/>
                                </a:lnTo>
                                <a:lnTo>
                                  <a:pt x="1077016" y="607739"/>
                                </a:lnTo>
                                <a:lnTo>
                                  <a:pt x="1077262" y="606894"/>
                                </a:lnTo>
                                <a:lnTo>
                                  <a:pt x="1077508" y="606048"/>
                                </a:lnTo>
                                <a:lnTo>
                                  <a:pt x="1077753" y="605202"/>
                                </a:lnTo>
                                <a:lnTo>
                                  <a:pt x="1077999" y="604356"/>
                                </a:lnTo>
                                <a:lnTo>
                                  <a:pt x="1078244" y="603509"/>
                                </a:lnTo>
                                <a:lnTo>
                                  <a:pt x="1078490" y="602663"/>
                                </a:lnTo>
                                <a:lnTo>
                                  <a:pt x="1078735" y="601817"/>
                                </a:lnTo>
                                <a:lnTo>
                                  <a:pt x="1078981" y="600971"/>
                                </a:lnTo>
                                <a:lnTo>
                                  <a:pt x="1079226" y="600124"/>
                                </a:lnTo>
                                <a:lnTo>
                                  <a:pt x="1079472" y="599278"/>
                                </a:lnTo>
                                <a:lnTo>
                                  <a:pt x="1079718" y="598431"/>
                                </a:lnTo>
                                <a:lnTo>
                                  <a:pt x="1079963" y="597585"/>
                                </a:lnTo>
                                <a:lnTo>
                                  <a:pt x="1080209" y="596738"/>
                                </a:lnTo>
                                <a:lnTo>
                                  <a:pt x="1080454" y="595892"/>
                                </a:lnTo>
                                <a:lnTo>
                                  <a:pt x="1080700" y="595045"/>
                                </a:lnTo>
                                <a:lnTo>
                                  <a:pt x="1080945" y="594198"/>
                                </a:lnTo>
                                <a:lnTo>
                                  <a:pt x="1081191" y="593352"/>
                                </a:lnTo>
                                <a:lnTo>
                                  <a:pt x="1081436" y="592505"/>
                                </a:lnTo>
                                <a:lnTo>
                                  <a:pt x="1081682" y="591658"/>
                                </a:lnTo>
                                <a:lnTo>
                                  <a:pt x="1081928" y="590811"/>
                                </a:lnTo>
                                <a:lnTo>
                                  <a:pt x="1082173" y="589964"/>
                                </a:lnTo>
                                <a:lnTo>
                                  <a:pt x="1082419" y="589117"/>
                                </a:lnTo>
                                <a:lnTo>
                                  <a:pt x="1082664" y="588270"/>
                                </a:lnTo>
                                <a:lnTo>
                                  <a:pt x="1082910" y="587423"/>
                                </a:lnTo>
                                <a:lnTo>
                                  <a:pt x="1083155" y="586576"/>
                                </a:lnTo>
                                <a:lnTo>
                                  <a:pt x="1083401" y="585729"/>
                                </a:lnTo>
                                <a:lnTo>
                                  <a:pt x="1083646" y="584882"/>
                                </a:lnTo>
                                <a:lnTo>
                                  <a:pt x="1083892" y="584035"/>
                                </a:lnTo>
                                <a:lnTo>
                                  <a:pt x="1084138" y="583188"/>
                                </a:lnTo>
                                <a:lnTo>
                                  <a:pt x="1084383" y="582341"/>
                                </a:lnTo>
                                <a:lnTo>
                                  <a:pt x="1084629" y="581494"/>
                                </a:lnTo>
                                <a:lnTo>
                                  <a:pt x="1084874" y="580646"/>
                                </a:lnTo>
                                <a:lnTo>
                                  <a:pt x="1085120" y="579799"/>
                                </a:lnTo>
                                <a:lnTo>
                                  <a:pt x="1085365" y="578952"/>
                                </a:lnTo>
                                <a:lnTo>
                                  <a:pt x="1085611" y="578105"/>
                                </a:lnTo>
                                <a:lnTo>
                                  <a:pt x="1085856" y="577257"/>
                                </a:lnTo>
                                <a:lnTo>
                                  <a:pt x="1086102" y="576410"/>
                                </a:lnTo>
                                <a:lnTo>
                                  <a:pt x="1086348" y="575563"/>
                                </a:lnTo>
                                <a:lnTo>
                                  <a:pt x="1086593" y="574716"/>
                                </a:lnTo>
                                <a:lnTo>
                                  <a:pt x="1086839" y="573868"/>
                                </a:lnTo>
                                <a:lnTo>
                                  <a:pt x="1087084" y="573021"/>
                                </a:lnTo>
                                <a:lnTo>
                                  <a:pt x="1087330" y="572174"/>
                                </a:lnTo>
                                <a:lnTo>
                                  <a:pt x="1087575" y="571326"/>
                                </a:lnTo>
                                <a:lnTo>
                                  <a:pt x="1087821" y="570479"/>
                                </a:lnTo>
                                <a:lnTo>
                                  <a:pt x="1088067" y="569632"/>
                                </a:lnTo>
                                <a:lnTo>
                                  <a:pt x="1088312" y="568784"/>
                                </a:lnTo>
                                <a:lnTo>
                                  <a:pt x="1088558" y="567937"/>
                                </a:lnTo>
                                <a:lnTo>
                                  <a:pt x="1088803" y="567090"/>
                                </a:lnTo>
                                <a:lnTo>
                                  <a:pt x="1089049" y="566243"/>
                                </a:lnTo>
                                <a:lnTo>
                                  <a:pt x="1089294" y="565395"/>
                                </a:lnTo>
                                <a:lnTo>
                                  <a:pt x="1089540" y="564548"/>
                                </a:lnTo>
                                <a:lnTo>
                                  <a:pt x="1089785" y="563701"/>
                                </a:lnTo>
                                <a:lnTo>
                                  <a:pt x="1090031" y="562853"/>
                                </a:lnTo>
                                <a:lnTo>
                                  <a:pt x="1090277" y="562006"/>
                                </a:lnTo>
                                <a:lnTo>
                                  <a:pt x="1090522" y="561159"/>
                                </a:lnTo>
                                <a:lnTo>
                                  <a:pt x="1090768" y="560312"/>
                                </a:lnTo>
                                <a:lnTo>
                                  <a:pt x="1091013" y="559465"/>
                                </a:lnTo>
                                <a:lnTo>
                                  <a:pt x="1091259" y="558617"/>
                                </a:lnTo>
                                <a:lnTo>
                                  <a:pt x="1091504" y="557770"/>
                                </a:lnTo>
                                <a:lnTo>
                                  <a:pt x="1091750" y="556923"/>
                                </a:lnTo>
                                <a:lnTo>
                                  <a:pt x="1091995" y="556076"/>
                                </a:lnTo>
                                <a:lnTo>
                                  <a:pt x="1092241" y="555229"/>
                                </a:lnTo>
                                <a:lnTo>
                                  <a:pt x="1092487" y="554382"/>
                                </a:lnTo>
                                <a:lnTo>
                                  <a:pt x="1092732" y="553535"/>
                                </a:lnTo>
                                <a:lnTo>
                                  <a:pt x="1092978" y="552688"/>
                                </a:lnTo>
                                <a:lnTo>
                                  <a:pt x="1093223" y="551841"/>
                                </a:lnTo>
                                <a:lnTo>
                                  <a:pt x="1093469" y="550994"/>
                                </a:lnTo>
                                <a:lnTo>
                                  <a:pt x="1093714" y="550147"/>
                                </a:lnTo>
                                <a:lnTo>
                                  <a:pt x="1093960" y="549300"/>
                                </a:lnTo>
                                <a:lnTo>
                                  <a:pt x="1094205" y="548453"/>
                                </a:lnTo>
                                <a:lnTo>
                                  <a:pt x="1094451" y="547607"/>
                                </a:lnTo>
                                <a:lnTo>
                                  <a:pt x="1094697" y="546760"/>
                                </a:lnTo>
                                <a:lnTo>
                                  <a:pt x="1094942" y="545913"/>
                                </a:lnTo>
                                <a:lnTo>
                                  <a:pt x="1095188" y="545067"/>
                                </a:lnTo>
                                <a:lnTo>
                                  <a:pt x="1095433" y="544220"/>
                                </a:lnTo>
                                <a:lnTo>
                                  <a:pt x="1095679" y="543374"/>
                                </a:lnTo>
                                <a:lnTo>
                                  <a:pt x="1095924" y="542527"/>
                                </a:lnTo>
                                <a:lnTo>
                                  <a:pt x="1096170" y="541681"/>
                                </a:lnTo>
                                <a:lnTo>
                                  <a:pt x="1096415" y="540834"/>
                                </a:lnTo>
                                <a:lnTo>
                                  <a:pt x="1096661" y="539988"/>
                                </a:lnTo>
                                <a:lnTo>
                                  <a:pt x="1096907" y="539142"/>
                                </a:lnTo>
                                <a:lnTo>
                                  <a:pt x="1097152" y="538295"/>
                                </a:lnTo>
                                <a:lnTo>
                                  <a:pt x="1097398" y="537449"/>
                                </a:lnTo>
                                <a:lnTo>
                                  <a:pt x="1097643" y="536603"/>
                                </a:lnTo>
                                <a:lnTo>
                                  <a:pt x="1097889" y="535757"/>
                                </a:lnTo>
                                <a:lnTo>
                                  <a:pt x="1098134" y="534911"/>
                                </a:lnTo>
                                <a:lnTo>
                                  <a:pt x="1098380" y="534065"/>
                                </a:lnTo>
                                <a:lnTo>
                                  <a:pt x="1098625" y="533220"/>
                                </a:lnTo>
                                <a:lnTo>
                                  <a:pt x="1098871" y="532374"/>
                                </a:lnTo>
                                <a:lnTo>
                                  <a:pt x="1099117" y="531528"/>
                                </a:lnTo>
                                <a:lnTo>
                                  <a:pt x="1099362" y="530683"/>
                                </a:lnTo>
                                <a:lnTo>
                                  <a:pt x="1099608" y="529837"/>
                                </a:lnTo>
                                <a:lnTo>
                                  <a:pt x="1099853" y="528992"/>
                                </a:lnTo>
                                <a:lnTo>
                                  <a:pt x="1100099" y="528146"/>
                                </a:lnTo>
                                <a:lnTo>
                                  <a:pt x="1100344" y="527301"/>
                                </a:lnTo>
                                <a:lnTo>
                                  <a:pt x="1100590" y="526456"/>
                                </a:lnTo>
                                <a:lnTo>
                                  <a:pt x="1100836" y="525611"/>
                                </a:lnTo>
                                <a:lnTo>
                                  <a:pt x="1101081" y="524765"/>
                                </a:lnTo>
                                <a:lnTo>
                                  <a:pt x="1101327" y="523921"/>
                                </a:lnTo>
                                <a:lnTo>
                                  <a:pt x="1101572" y="523076"/>
                                </a:lnTo>
                                <a:lnTo>
                                  <a:pt x="1101818" y="522231"/>
                                </a:lnTo>
                                <a:lnTo>
                                  <a:pt x="1102063" y="521386"/>
                                </a:lnTo>
                                <a:lnTo>
                                  <a:pt x="1102309" y="520542"/>
                                </a:lnTo>
                                <a:lnTo>
                                  <a:pt x="1102554" y="519697"/>
                                </a:lnTo>
                                <a:lnTo>
                                  <a:pt x="1102800" y="518853"/>
                                </a:lnTo>
                                <a:lnTo>
                                  <a:pt x="1103046" y="518008"/>
                                </a:lnTo>
                                <a:lnTo>
                                  <a:pt x="1103291" y="517164"/>
                                </a:lnTo>
                                <a:lnTo>
                                  <a:pt x="1103537" y="516320"/>
                                </a:lnTo>
                                <a:lnTo>
                                  <a:pt x="1103782" y="515476"/>
                                </a:lnTo>
                                <a:lnTo>
                                  <a:pt x="1104028" y="514632"/>
                                </a:lnTo>
                                <a:lnTo>
                                  <a:pt x="1104273" y="513788"/>
                                </a:lnTo>
                                <a:lnTo>
                                  <a:pt x="1104519" y="512945"/>
                                </a:lnTo>
                                <a:lnTo>
                                  <a:pt x="1104764" y="512101"/>
                                </a:lnTo>
                                <a:lnTo>
                                  <a:pt x="1105010" y="511258"/>
                                </a:lnTo>
                                <a:lnTo>
                                  <a:pt x="1105256" y="510414"/>
                                </a:lnTo>
                                <a:lnTo>
                                  <a:pt x="1105501" y="509571"/>
                                </a:lnTo>
                                <a:lnTo>
                                  <a:pt x="1105747" y="508728"/>
                                </a:lnTo>
                                <a:lnTo>
                                  <a:pt x="1105992" y="507885"/>
                                </a:lnTo>
                                <a:lnTo>
                                  <a:pt x="1106238" y="507042"/>
                                </a:lnTo>
                                <a:lnTo>
                                  <a:pt x="1106483" y="506199"/>
                                </a:lnTo>
                                <a:lnTo>
                                  <a:pt x="1106729" y="505356"/>
                                </a:lnTo>
                                <a:lnTo>
                                  <a:pt x="1106974" y="504514"/>
                                </a:lnTo>
                                <a:lnTo>
                                  <a:pt x="1107220" y="503672"/>
                                </a:lnTo>
                                <a:lnTo>
                                  <a:pt x="1107466" y="502829"/>
                                </a:lnTo>
                                <a:lnTo>
                                  <a:pt x="1107711" y="501987"/>
                                </a:lnTo>
                                <a:lnTo>
                                  <a:pt x="1107957" y="501145"/>
                                </a:lnTo>
                                <a:lnTo>
                                  <a:pt x="1108202" y="500303"/>
                                </a:lnTo>
                                <a:lnTo>
                                  <a:pt x="1108448" y="499461"/>
                                </a:lnTo>
                                <a:lnTo>
                                  <a:pt x="1108693" y="498620"/>
                                </a:lnTo>
                                <a:lnTo>
                                  <a:pt x="1108939" y="497778"/>
                                </a:lnTo>
                                <a:lnTo>
                                  <a:pt x="1109184" y="496937"/>
                                </a:lnTo>
                                <a:lnTo>
                                  <a:pt x="1109430" y="496096"/>
                                </a:lnTo>
                                <a:lnTo>
                                  <a:pt x="1109676" y="495255"/>
                                </a:lnTo>
                                <a:lnTo>
                                  <a:pt x="1109921" y="494414"/>
                                </a:lnTo>
                                <a:lnTo>
                                  <a:pt x="1110167" y="493573"/>
                                </a:lnTo>
                                <a:lnTo>
                                  <a:pt x="1110412" y="492732"/>
                                </a:lnTo>
                                <a:lnTo>
                                  <a:pt x="1110658" y="491892"/>
                                </a:lnTo>
                                <a:lnTo>
                                  <a:pt x="1110903" y="491052"/>
                                </a:lnTo>
                                <a:lnTo>
                                  <a:pt x="1111149" y="490212"/>
                                </a:lnTo>
                                <a:lnTo>
                                  <a:pt x="1111395" y="489371"/>
                                </a:lnTo>
                                <a:lnTo>
                                  <a:pt x="1111640" y="488532"/>
                                </a:lnTo>
                                <a:lnTo>
                                  <a:pt x="1111886" y="487692"/>
                                </a:lnTo>
                                <a:lnTo>
                                  <a:pt x="1112131" y="486852"/>
                                </a:lnTo>
                                <a:lnTo>
                                  <a:pt x="1112377" y="486013"/>
                                </a:lnTo>
                                <a:lnTo>
                                  <a:pt x="1112622" y="485174"/>
                                </a:lnTo>
                                <a:lnTo>
                                  <a:pt x="1112868" y="484335"/>
                                </a:lnTo>
                                <a:lnTo>
                                  <a:pt x="1113113" y="483496"/>
                                </a:lnTo>
                                <a:lnTo>
                                  <a:pt x="1113359" y="482657"/>
                                </a:lnTo>
                                <a:lnTo>
                                  <a:pt x="1113605" y="481819"/>
                                </a:lnTo>
                                <a:lnTo>
                                  <a:pt x="1113850" y="480980"/>
                                </a:lnTo>
                                <a:lnTo>
                                  <a:pt x="1114096" y="480142"/>
                                </a:lnTo>
                                <a:lnTo>
                                  <a:pt x="1114341" y="479304"/>
                                </a:lnTo>
                                <a:lnTo>
                                  <a:pt x="1114587" y="478466"/>
                                </a:lnTo>
                                <a:lnTo>
                                  <a:pt x="1114832" y="477628"/>
                                </a:lnTo>
                                <a:lnTo>
                                  <a:pt x="1115078" y="476791"/>
                                </a:lnTo>
                                <a:lnTo>
                                  <a:pt x="1115323" y="475954"/>
                                </a:lnTo>
                                <a:lnTo>
                                  <a:pt x="1115569" y="475117"/>
                                </a:lnTo>
                                <a:lnTo>
                                  <a:pt x="1115815" y="474280"/>
                                </a:lnTo>
                                <a:lnTo>
                                  <a:pt x="1116060" y="473443"/>
                                </a:lnTo>
                                <a:lnTo>
                                  <a:pt x="1116306" y="472606"/>
                                </a:lnTo>
                                <a:lnTo>
                                  <a:pt x="1116551" y="471770"/>
                                </a:lnTo>
                                <a:lnTo>
                                  <a:pt x="1116797" y="470934"/>
                                </a:lnTo>
                                <a:lnTo>
                                  <a:pt x="1117042" y="470098"/>
                                </a:lnTo>
                                <a:lnTo>
                                  <a:pt x="1117288" y="469262"/>
                                </a:lnTo>
                                <a:lnTo>
                                  <a:pt x="1117533" y="468426"/>
                                </a:lnTo>
                                <a:lnTo>
                                  <a:pt x="1117779" y="467591"/>
                                </a:lnTo>
                                <a:lnTo>
                                  <a:pt x="1118025" y="466756"/>
                                </a:lnTo>
                                <a:lnTo>
                                  <a:pt x="1118270" y="465921"/>
                                </a:lnTo>
                                <a:lnTo>
                                  <a:pt x="1118516" y="465086"/>
                                </a:lnTo>
                                <a:lnTo>
                                  <a:pt x="1118761" y="464251"/>
                                </a:lnTo>
                                <a:lnTo>
                                  <a:pt x="1119007" y="463417"/>
                                </a:lnTo>
                                <a:lnTo>
                                  <a:pt x="1119252" y="462583"/>
                                </a:lnTo>
                                <a:lnTo>
                                  <a:pt x="1119498" y="461749"/>
                                </a:lnTo>
                                <a:lnTo>
                                  <a:pt x="1119743" y="460915"/>
                                </a:lnTo>
                                <a:lnTo>
                                  <a:pt x="1119989" y="460081"/>
                                </a:lnTo>
                                <a:lnTo>
                                  <a:pt x="1120235" y="459248"/>
                                </a:lnTo>
                                <a:lnTo>
                                  <a:pt x="1120480" y="458415"/>
                                </a:lnTo>
                                <a:lnTo>
                                  <a:pt x="1120726" y="457582"/>
                                </a:lnTo>
                                <a:lnTo>
                                  <a:pt x="1120971" y="456749"/>
                                </a:lnTo>
                                <a:lnTo>
                                  <a:pt x="1121217" y="455917"/>
                                </a:lnTo>
                                <a:lnTo>
                                  <a:pt x="1121462" y="455085"/>
                                </a:lnTo>
                                <a:lnTo>
                                  <a:pt x="1121708" y="454253"/>
                                </a:lnTo>
                                <a:lnTo>
                                  <a:pt x="1121953" y="453421"/>
                                </a:lnTo>
                                <a:lnTo>
                                  <a:pt x="1122199" y="452589"/>
                                </a:lnTo>
                                <a:lnTo>
                                  <a:pt x="1122445" y="451758"/>
                                </a:lnTo>
                                <a:lnTo>
                                  <a:pt x="1122690" y="450927"/>
                                </a:lnTo>
                                <a:lnTo>
                                  <a:pt x="1122936" y="450096"/>
                                </a:lnTo>
                                <a:lnTo>
                                  <a:pt x="1123181" y="449266"/>
                                </a:lnTo>
                                <a:lnTo>
                                  <a:pt x="1123427" y="448435"/>
                                </a:lnTo>
                                <a:lnTo>
                                  <a:pt x="1123672" y="447605"/>
                                </a:lnTo>
                                <a:lnTo>
                                  <a:pt x="1123918" y="446775"/>
                                </a:lnTo>
                                <a:lnTo>
                                  <a:pt x="1124164" y="445946"/>
                                </a:lnTo>
                                <a:lnTo>
                                  <a:pt x="1124409" y="445116"/>
                                </a:lnTo>
                                <a:lnTo>
                                  <a:pt x="1124655" y="444287"/>
                                </a:lnTo>
                                <a:lnTo>
                                  <a:pt x="1124900" y="443458"/>
                                </a:lnTo>
                                <a:lnTo>
                                  <a:pt x="1125146" y="442629"/>
                                </a:lnTo>
                                <a:lnTo>
                                  <a:pt x="1125391" y="441801"/>
                                </a:lnTo>
                                <a:lnTo>
                                  <a:pt x="1125637" y="440973"/>
                                </a:lnTo>
                                <a:lnTo>
                                  <a:pt x="1125882" y="440145"/>
                                </a:lnTo>
                                <a:lnTo>
                                  <a:pt x="1126128" y="439317"/>
                                </a:lnTo>
                                <a:lnTo>
                                  <a:pt x="1126374" y="438490"/>
                                </a:lnTo>
                                <a:lnTo>
                                  <a:pt x="1126619" y="437663"/>
                                </a:lnTo>
                                <a:lnTo>
                                  <a:pt x="1126865" y="436836"/>
                                </a:lnTo>
                                <a:lnTo>
                                  <a:pt x="1127110" y="436009"/>
                                </a:lnTo>
                                <a:lnTo>
                                  <a:pt x="1127356" y="435183"/>
                                </a:lnTo>
                                <a:lnTo>
                                  <a:pt x="1127601" y="434357"/>
                                </a:lnTo>
                                <a:lnTo>
                                  <a:pt x="1127847" y="433531"/>
                                </a:lnTo>
                                <a:lnTo>
                                  <a:pt x="1128092" y="432706"/>
                                </a:lnTo>
                                <a:lnTo>
                                  <a:pt x="1128338" y="431880"/>
                                </a:lnTo>
                                <a:lnTo>
                                  <a:pt x="1128584" y="431056"/>
                                </a:lnTo>
                                <a:lnTo>
                                  <a:pt x="1128829" y="430231"/>
                                </a:lnTo>
                                <a:lnTo>
                                  <a:pt x="1129075" y="429406"/>
                                </a:lnTo>
                                <a:lnTo>
                                  <a:pt x="1129320" y="428582"/>
                                </a:lnTo>
                                <a:lnTo>
                                  <a:pt x="1129566" y="427758"/>
                                </a:lnTo>
                                <a:lnTo>
                                  <a:pt x="1129811" y="426935"/>
                                </a:lnTo>
                                <a:lnTo>
                                  <a:pt x="1130057" y="426112"/>
                                </a:lnTo>
                                <a:lnTo>
                                  <a:pt x="1130302" y="425289"/>
                                </a:lnTo>
                                <a:lnTo>
                                  <a:pt x="1130548" y="424466"/>
                                </a:lnTo>
                                <a:lnTo>
                                  <a:pt x="1130794" y="423643"/>
                                </a:lnTo>
                                <a:lnTo>
                                  <a:pt x="1131039" y="422821"/>
                                </a:lnTo>
                                <a:lnTo>
                                  <a:pt x="1131285" y="421999"/>
                                </a:lnTo>
                                <a:lnTo>
                                  <a:pt x="1131530" y="421178"/>
                                </a:lnTo>
                                <a:lnTo>
                                  <a:pt x="1131776" y="420357"/>
                                </a:lnTo>
                                <a:lnTo>
                                  <a:pt x="1132021" y="419536"/>
                                </a:lnTo>
                                <a:lnTo>
                                  <a:pt x="1132267" y="418715"/>
                                </a:lnTo>
                                <a:lnTo>
                                  <a:pt x="1132512" y="417895"/>
                                </a:lnTo>
                                <a:lnTo>
                                  <a:pt x="1132758" y="417075"/>
                                </a:lnTo>
                                <a:lnTo>
                                  <a:pt x="1133004" y="416255"/>
                                </a:lnTo>
                                <a:lnTo>
                                  <a:pt x="1133249" y="415436"/>
                                </a:lnTo>
                                <a:lnTo>
                                  <a:pt x="1133495" y="414617"/>
                                </a:lnTo>
                                <a:lnTo>
                                  <a:pt x="1133740" y="413798"/>
                                </a:lnTo>
                                <a:lnTo>
                                  <a:pt x="1133986" y="412979"/>
                                </a:lnTo>
                                <a:lnTo>
                                  <a:pt x="1134231" y="412161"/>
                                </a:lnTo>
                                <a:lnTo>
                                  <a:pt x="1134477" y="411343"/>
                                </a:lnTo>
                                <a:lnTo>
                                  <a:pt x="1134723" y="410526"/>
                                </a:lnTo>
                                <a:lnTo>
                                  <a:pt x="1134968" y="409709"/>
                                </a:lnTo>
                                <a:lnTo>
                                  <a:pt x="1135214" y="408892"/>
                                </a:lnTo>
                                <a:lnTo>
                                  <a:pt x="1135459" y="408075"/>
                                </a:lnTo>
                                <a:lnTo>
                                  <a:pt x="1135705" y="407259"/>
                                </a:lnTo>
                                <a:lnTo>
                                  <a:pt x="1135950" y="406443"/>
                                </a:lnTo>
                                <a:lnTo>
                                  <a:pt x="1136196" y="405627"/>
                                </a:lnTo>
                                <a:lnTo>
                                  <a:pt x="1136441" y="404812"/>
                                </a:lnTo>
                                <a:lnTo>
                                  <a:pt x="1136687" y="403997"/>
                                </a:lnTo>
                                <a:lnTo>
                                  <a:pt x="1136933" y="403183"/>
                                </a:lnTo>
                                <a:lnTo>
                                  <a:pt x="1137178" y="402368"/>
                                </a:lnTo>
                                <a:lnTo>
                                  <a:pt x="1137424" y="401555"/>
                                </a:lnTo>
                                <a:lnTo>
                                  <a:pt x="1137669" y="400741"/>
                                </a:lnTo>
                                <a:lnTo>
                                  <a:pt x="1137915" y="399928"/>
                                </a:lnTo>
                                <a:lnTo>
                                  <a:pt x="1138160" y="399115"/>
                                </a:lnTo>
                                <a:lnTo>
                                  <a:pt x="1138406" y="398302"/>
                                </a:lnTo>
                                <a:lnTo>
                                  <a:pt x="1138651" y="397490"/>
                                </a:lnTo>
                                <a:lnTo>
                                  <a:pt x="1138897" y="396678"/>
                                </a:lnTo>
                                <a:lnTo>
                                  <a:pt x="1139143" y="395867"/>
                                </a:lnTo>
                                <a:lnTo>
                                  <a:pt x="1139388" y="395056"/>
                                </a:lnTo>
                                <a:lnTo>
                                  <a:pt x="1139634" y="394245"/>
                                </a:lnTo>
                                <a:lnTo>
                                  <a:pt x="1139879" y="393435"/>
                                </a:lnTo>
                                <a:lnTo>
                                  <a:pt x="1140125" y="392624"/>
                                </a:lnTo>
                                <a:lnTo>
                                  <a:pt x="1140370" y="391815"/>
                                </a:lnTo>
                                <a:lnTo>
                                  <a:pt x="1140616" y="391005"/>
                                </a:lnTo>
                                <a:lnTo>
                                  <a:pt x="1140861" y="390196"/>
                                </a:lnTo>
                                <a:lnTo>
                                  <a:pt x="1141107" y="389388"/>
                                </a:lnTo>
                                <a:lnTo>
                                  <a:pt x="1141353" y="388580"/>
                                </a:lnTo>
                                <a:lnTo>
                                  <a:pt x="1141598" y="387772"/>
                                </a:lnTo>
                                <a:lnTo>
                                  <a:pt x="1141844" y="386964"/>
                                </a:lnTo>
                                <a:lnTo>
                                  <a:pt x="1142089" y="386157"/>
                                </a:lnTo>
                                <a:lnTo>
                                  <a:pt x="1142335" y="385350"/>
                                </a:lnTo>
                                <a:lnTo>
                                  <a:pt x="1142580" y="384544"/>
                                </a:lnTo>
                                <a:lnTo>
                                  <a:pt x="1142826" y="383738"/>
                                </a:lnTo>
                                <a:lnTo>
                                  <a:pt x="1143071" y="382932"/>
                                </a:lnTo>
                                <a:lnTo>
                                  <a:pt x="1143317" y="382127"/>
                                </a:lnTo>
                                <a:lnTo>
                                  <a:pt x="1143563" y="381322"/>
                                </a:lnTo>
                                <a:lnTo>
                                  <a:pt x="1143808" y="380518"/>
                                </a:lnTo>
                                <a:lnTo>
                                  <a:pt x="1144054" y="379714"/>
                                </a:lnTo>
                                <a:lnTo>
                                  <a:pt x="1144299" y="378910"/>
                                </a:lnTo>
                                <a:lnTo>
                                  <a:pt x="1144545" y="378107"/>
                                </a:lnTo>
                                <a:lnTo>
                                  <a:pt x="1144790" y="377304"/>
                                </a:lnTo>
                                <a:lnTo>
                                  <a:pt x="1145036" y="376501"/>
                                </a:lnTo>
                                <a:lnTo>
                                  <a:pt x="1145281" y="375699"/>
                                </a:lnTo>
                                <a:lnTo>
                                  <a:pt x="1145527" y="374897"/>
                                </a:lnTo>
                                <a:lnTo>
                                  <a:pt x="1145773" y="374096"/>
                                </a:lnTo>
                                <a:lnTo>
                                  <a:pt x="1146018" y="373295"/>
                                </a:lnTo>
                                <a:lnTo>
                                  <a:pt x="1146264" y="372495"/>
                                </a:lnTo>
                                <a:lnTo>
                                  <a:pt x="1146509" y="371694"/>
                                </a:lnTo>
                                <a:lnTo>
                                  <a:pt x="1146755" y="370895"/>
                                </a:lnTo>
                                <a:lnTo>
                                  <a:pt x="1147000" y="370095"/>
                                </a:lnTo>
                                <a:lnTo>
                                  <a:pt x="1147246" y="369296"/>
                                </a:lnTo>
                                <a:lnTo>
                                  <a:pt x="1147492" y="368498"/>
                                </a:lnTo>
                                <a:lnTo>
                                  <a:pt x="1147737" y="367700"/>
                                </a:lnTo>
                                <a:lnTo>
                                  <a:pt x="1147983" y="366902"/>
                                </a:lnTo>
                                <a:lnTo>
                                  <a:pt x="1148228" y="366105"/>
                                </a:lnTo>
                                <a:lnTo>
                                  <a:pt x="1148474" y="365308"/>
                                </a:lnTo>
                                <a:lnTo>
                                  <a:pt x="1148719" y="364512"/>
                                </a:lnTo>
                                <a:lnTo>
                                  <a:pt x="1148965" y="363716"/>
                                </a:lnTo>
                                <a:lnTo>
                                  <a:pt x="1149210" y="362920"/>
                                </a:lnTo>
                                <a:lnTo>
                                  <a:pt x="1149456" y="362125"/>
                                </a:lnTo>
                                <a:lnTo>
                                  <a:pt x="1149702" y="361330"/>
                                </a:lnTo>
                                <a:lnTo>
                                  <a:pt x="1149947" y="360536"/>
                                </a:lnTo>
                                <a:lnTo>
                                  <a:pt x="1150193" y="359742"/>
                                </a:lnTo>
                                <a:lnTo>
                                  <a:pt x="1150438" y="358949"/>
                                </a:lnTo>
                                <a:lnTo>
                                  <a:pt x="1150684" y="358156"/>
                                </a:lnTo>
                                <a:lnTo>
                                  <a:pt x="1150929" y="357363"/>
                                </a:lnTo>
                                <a:lnTo>
                                  <a:pt x="1151175" y="356571"/>
                                </a:lnTo>
                                <a:lnTo>
                                  <a:pt x="1151420" y="355780"/>
                                </a:lnTo>
                                <a:lnTo>
                                  <a:pt x="1151666" y="354988"/>
                                </a:lnTo>
                                <a:lnTo>
                                  <a:pt x="1151912" y="354198"/>
                                </a:lnTo>
                                <a:lnTo>
                                  <a:pt x="1152157" y="353407"/>
                                </a:lnTo>
                                <a:lnTo>
                                  <a:pt x="1152403" y="352617"/>
                                </a:lnTo>
                                <a:lnTo>
                                  <a:pt x="1152648" y="351828"/>
                                </a:lnTo>
                                <a:lnTo>
                                  <a:pt x="1152894" y="351039"/>
                                </a:lnTo>
                                <a:lnTo>
                                  <a:pt x="1153139" y="350251"/>
                                </a:lnTo>
                                <a:lnTo>
                                  <a:pt x="1153385" y="349463"/>
                                </a:lnTo>
                                <a:lnTo>
                                  <a:pt x="1153630" y="348675"/>
                                </a:lnTo>
                                <a:lnTo>
                                  <a:pt x="1153876" y="347888"/>
                                </a:lnTo>
                                <a:lnTo>
                                  <a:pt x="1154122" y="347101"/>
                                </a:lnTo>
                                <a:lnTo>
                                  <a:pt x="1154367" y="346315"/>
                                </a:lnTo>
                                <a:lnTo>
                                  <a:pt x="1154613" y="345529"/>
                                </a:lnTo>
                                <a:lnTo>
                                  <a:pt x="1154858" y="344744"/>
                                </a:lnTo>
                                <a:lnTo>
                                  <a:pt x="1155104" y="343959"/>
                                </a:lnTo>
                                <a:lnTo>
                                  <a:pt x="1155349" y="343175"/>
                                </a:lnTo>
                                <a:lnTo>
                                  <a:pt x="1155595" y="342391"/>
                                </a:lnTo>
                                <a:lnTo>
                                  <a:pt x="1155840" y="341607"/>
                                </a:lnTo>
                                <a:lnTo>
                                  <a:pt x="1156086" y="340824"/>
                                </a:lnTo>
                                <a:lnTo>
                                  <a:pt x="1156332" y="340042"/>
                                </a:lnTo>
                                <a:lnTo>
                                  <a:pt x="1156577" y="339260"/>
                                </a:lnTo>
                                <a:lnTo>
                                  <a:pt x="1156823" y="338478"/>
                                </a:lnTo>
                                <a:lnTo>
                                  <a:pt x="1157068" y="337697"/>
                                </a:lnTo>
                                <a:lnTo>
                                  <a:pt x="1157314" y="336917"/>
                                </a:lnTo>
                                <a:lnTo>
                                  <a:pt x="1157559" y="336137"/>
                                </a:lnTo>
                                <a:lnTo>
                                  <a:pt x="1157805" y="335357"/>
                                </a:lnTo>
                                <a:lnTo>
                                  <a:pt x="1158051" y="334578"/>
                                </a:lnTo>
                                <a:lnTo>
                                  <a:pt x="1158296" y="333800"/>
                                </a:lnTo>
                                <a:lnTo>
                                  <a:pt x="1158542" y="333021"/>
                                </a:lnTo>
                                <a:lnTo>
                                  <a:pt x="1158787" y="332244"/>
                                </a:lnTo>
                                <a:lnTo>
                                  <a:pt x="1159033" y="331467"/>
                                </a:lnTo>
                                <a:lnTo>
                                  <a:pt x="1159278" y="330690"/>
                                </a:lnTo>
                                <a:lnTo>
                                  <a:pt x="1159524" y="329914"/>
                                </a:lnTo>
                                <a:lnTo>
                                  <a:pt x="1159769" y="329138"/>
                                </a:lnTo>
                                <a:lnTo>
                                  <a:pt x="1160015" y="328363"/>
                                </a:lnTo>
                                <a:lnTo>
                                  <a:pt x="1160261" y="327589"/>
                                </a:lnTo>
                                <a:lnTo>
                                  <a:pt x="1160506" y="326815"/>
                                </a:lnTo>
                                <a:lnTo>
                                  <a:pt x="1160752" y="326041"/>
                                </a:lnTo>
                                <a:lnTo>
                                  <a:pt x="1160997" y="325268"/>
                                </a:lnTo>
                                <a:lnTo>
                                  <a:pt x="1161243" y="324495"/>
                                </a:lnTo>
                                <a:lnTo>
                                  <a:pt x="1161488" y="323723"/>
                                </a:lnTo>
                                <a:lnTo>
                                  <a:pt x="1161734" y="322952"/>
                                </a:lnTo>
                                <a:lnTo>
                                  <a:pt x="1161979" y="322181"/>
                                </a:lnTo>
                                <a:lnTo>
                                  <a:pt x="1162225" y="321410"/>
                                </a:lnTo>
                                <a:lnTo>
                                  <a:pt x="1162471" y="320640"/>
                                </a:lnTo>
                                <a:lnTo>
                                  <a:pt x="1162716" y="319871"/>
                                </a:lnTo>
                                <a:lnTo>
                                  <a:pt x="1162962" y="319102"/>
                                </a:lnTo>
                                <a:lnTo>
                                  <a:pt x="1163207" y="318334"/>
                                </a:lnTo>
                                <a:lnTo>
                                  <a:pt x="1163453" y="317566"/>
                                </a:lnTo>
                                <a:lnTo>
                                  <a:pt x="1163698" y="316799"/>
                                </a:lnTo>
                                <a:lnTo>
                                  <a:pt x="1163944" y="316032"/>
                                </a:lnTo>
                                <a:lnTo>
                                  <a:pt x="1164189" y="315265"/>
                                </a:lnTo>
                                <a:lnTo>
                                  <a:pt x="1164435" y="314500"/>
                                </a:lnTo>
                                <a:lnTo>
                                  <a:pt x="1164681" y="313735"/>
                                </a:lnTo>
                                <a:lnTo>
                                  <a:pt x="1164926" y="312970"/>
                                </a:lnTo>
                                <a:lnTo>
                                  <a:pt x="1165172" y="312206"/>
                                </a:lnTo>
                                <a:lnTo>
                                  <a:pt x="1165417" y="311442"/>
                                </a:lnTo>
                                <a:lnTo>
                                  <a:pt x="1165663" y="310679"/>
                                </a:lnTo>
                                <a:lnTo>
                                  <a:pt x="1165908" y="309917"/>
                                </a:lnTo>
                                <a:lnTo>
                                  <a:pt x="1166154" y="309155"/>
                                </a:lnTo>
                                <a:lnTo>
                                  <a:pt x="1166399" y="308393"/>
                                </a:lnTo>
                                <a:lnTo>
                                  <a:pt x="1166645" y="307633"/>
                                </a:lnTo>
                                <a:lnTo>
                                  <a:pt x="1166891" y="306872"/>
                                </a:lnTo>
                                <a:lnTo>
                                  <a:pt x="1167136" y="306113"/>
                                </a:lnTo>
                                <a:lnTo>
                                  <a:pt x="1167382" y="305353"/>
                                </a:lnTo>
                                <a:lnTo>
                                  <a:pt x="1167627" y="304595"/>
                                </a:lnTo>
                                <a:lnTo>
                                  <a:pt x="1167873" y="303837"/>
                                </a:lnTo>
                                <a:lnTo>
                                  <a:pt x="1168118" y="303079"/>
                                </a:lnTo>
                                <a:lnTo>
                                  <a:pt x="1168364" y="302322"/>
                                </a:lnTo>
                                <a:lnTo>
                                  <a:pt x="1168609" y="301566"/>
                                </a:lnTo>
                                <a:lnTo>
                                  <a:pt x="1168855" y="300810"/>
                                </a:lnTo>
                                <a:lnTo>
                                  <a:pt x="1169101" y="300055"/>
                                </a:lnTo>
                                <a:lnTo>
                                  <a:pt x="1169346" y="299301"/>
                                </a:lnTo>
                                <a:lnTo>
                                  <a:pt x="1169592" y="298547"/>
                                </a:lnTo>
                                <a:lnTo>
                                  <a:pt x="1169837" y="297793"/>
                                </a:lnTo>
                                <a:lnTo>
                                  <a:pt x="1170083" y="297040"/>
                                </a:lnTo>
                                <a:lnTo>
                                  <a:pt x="1170328" y="296288"/>
                                </a:lnTo>
                                <a:lnTo>
                                  <a:pt x="1170574" y="295536"/>
                                </a:lnTo>
                                <a:lnTo>
                                  <a:pt x="1170820" y="294785"/>
                                </a:lnTo>
                                <a:lnTo>
                                  <a:pt x="1171065" y="294034"/>
                                </a:lnTo>
                                <a:lnTo>
                                  <a:pt x="1171311" y="293284"/>
                                </a:lnTo>
                                <a:lnTo>
                                  <a:pt x="1171556" y="292535"/>
                                </a:lnTo>
                                <a:lnTo>
                                  <a:pt x="1171802" y="291786"/>
                                </a:lnTo>
                                <a:lnTo>
                                  <a:pt x="1172047" y="291038"/>
                                </a:lnTo>
                                <a:lnTo>
                                  <a:pt x="1172293" y="290290"/>
                                </a:lnTo>
                                <a:lnTo>
                                  <a:pt x="1172538" y="289543"/>
                                </a:lnTo>
                                <a:lnTo>
                                  <a:pt x="1172784" y="288797"/>
                                </a:lnTo>
                                <a:lnTo>
                                  <a:pt x="1173030" y="288051"/>
                                </a:lnTo>
                                <a:lnTo>
                                  <a:pt x="1173275" y="287306"/>
                                </a:lnTo>
                                <a:lnTo>
                                  <a:pt x="1173521" y="286561"/>
                                </a:lnTo>
                                <a:lnTo>
                                  <a:pt x="1173766" y="285817"/>
                                </a:lnTo>
                                <a:lnTo>
                                  <a:pt x="1174012" y="285074"/>
                                </a:lnTo>
                                <a:lnTo>
                                  <a:pt x="1174257" y="284331"/>
                                </a:lnTo>
                                <a:lnTo>
                                  <a:pt x="1174503" y="283589"/>
                                </a:lnTo>
                                <a:lnTo>
                                  <a:pt x="1174748" y="282847"/>
                                </a:lnTo>
                                <a:lnTo>
                                  <a:pt x="1174994" y="282106"/>
                                </a:lnTo>
                                <a:lnTo>
                                  <a:pt x="1175240" y="281366"/>
                                </a:lnTo>
                                <a:lnTo>
                                  <a:pt x="1175485" y="280626"/>
                                </a:lnTo>
                                <a:lnTo>
                                  <a:pt x="1175731" y="279887"/>
                                </a:lnTo>
                                <a:lnTo>
                                  <a:pt x="1175976" y="279148"/>
                                </a:lnTo>
                                <a:lnTo>
                                  <a:pt x="1176222" y="278411"/>
                                </a:lnTo>
                                <a:lnTo>
                                  <a:pt x="1176467" y="277673"/>
                                </a:lnTo>
                                <a:lnTo>
                                  <a:pt x="1176713" y="276937"/>
                                </a:lnTo>
                                <a:lnTo>
                                  <a:pt x="1176958" y="276201"/>
                                </a:lnTo>
                                <a:lnTo>
                                  <a:pt x="1177204" y="275465"/>
                                </a:lnTo>
                                <a:lnTo>
                                  <a:pt x="1177450" y="274730"/>
                                </a:lnTo>
                                <a:lnTo>
                                  <a:pt x="1177695" y="273996"/>
                                </a:lnTo>
                                <a:lnTo>
                                  <a:pt x="1177941" y="273263"/>
                                </a:lnTo>
                                <a:lnTo>
                                  <a:pt x="1178186" y="272530"/>
                                </a:lnTo>
                                <a:lnTo>
                                  <a:pt x="1178432" y="271798"/>
                                </a:lnTo>
                                <a:lnTo>
                                  <a:pt x="1178677" y="271066"/>
                                </a:lnTo>
                                <a:lnTo>
                                  <a:pt x="1178923" y="270335"/>
                                </a:lnTo>
                                <a:lnTo>
                                  <a:pt x="1179168" y="269605"/>
                                </a:lnTo>
                                <a:lnTo>
                                  <a:pt x="1179414" y="268875"/>
                                </a:lnTo>
                                <a:lnTo>
                                  <a:pt x="1179660" y="268146"/>
                                </a:lnTo>
                                <a:lnTo>
                                  <a:pt x="1179905" y="267418"/>
                                </a:lnTo>
                                <a:lnTo>
                                  <a:pt x="1180151" y="266690"/>
                                </a:lnTo>
                                <a:lnTo>
                                  <a:pt x="1180396" y="265963"/>
                                </a:lnTo>
                                <a:lnTo>
                                  <a:pt x="1180642" y="265237"/>
                                </a:lnTo>
                                <a:lnTo>
                                  <a:pt x="1180887" y="264511"/>
                                </a:lnTo>
                                <a:lnTo>
                                  <a:pt x="1181133" y="263786"/>
                                </a:lnTo>
                                <a:lnTo>
                                  <a:pt x="1181379" y="263062"/>
                                </a:lnTo>
                                <a:lnTo>
                                  <a:pt x="1181624" y="262338"/>
                                </a:lnTo>
                                <a:lnTo>
                                  <a:pt x="1181870" y="261615"/>
                                </a:lnTo>
                                <a:lnTo>
                                  <a:pt x="1182115" y="260892"/>
                                </a:lnTo>
                                <a:lnTo>
                                  <a:pt x="1182361" y="260171"/>
                                </a:lnTo>
                                <a:lnTo>
                                  <a:pt x="1182606" y="259450"/>
                                </a:lnTo>
                                <a:lnTo>
                                  <a:pt x="1182852" y="258729"/>
                                </a:lnTo>
                                <a:lnTo>
                                  <a:pt x="1183097" y="258009"/>
                                </a:lnTo>
                                <a:lnTo>
                                  <a:pt x="1183343" y="257290"/>
                                </a:lnTo>
                                <a:lnTo>
                                  <a:pt x="1183589" y="256572"/>
                                </a:lnTo>
                                <a:lnTo>
                                  <a:pt x="1183834" y="255854"/>
                                </a:lnTo>
                                <a:lnTo>
                                  <a:pt x="1184080" y="255137"/>
                                </a:lnTo>
                                <a:lnTo>
                                  <a:pt x="1184325" y="254421"/>
                                </a:lnTo>
                                <a:lnTo>
                                  <a:pt x="1184571" y="253705"/>
                                </a:lnTo>
                                <a:lnTo>
                                  <a:pt x="1184816" y="252990"/>
                                </a:lnTo>
                                <a:lnTo>
                                  <a:pt x="1185062" y="252276"/>
                                </a:lnTo>
                                <a:lnTo>
                                  <a:pt x="1185307" y="251562"/>
                                </a:lnTo>
                                <a:lnTo>
                                  <a:pt x="1185553" y="250849"/>
                                </a:lnTo>
                                <a:lnTo>
                                  <a:pt x="1185799" y="250137"/>
                                </a:lnTo>
                                <a:lnTo>
                                  <a:pt x="1186044" y="249425"/>
                                </a:lnTo>
                                <a:lnTo>
                                  <a:pt x="1186290" y="248715"/>
                                </a:lnTo>
                                <a:lnTo>
                                  <a:pt x="1186535" y="248004"/>
                                </a:lnTo>
                                <a:lnTo>
                                  <a:pt x="1186781" y="247295"/>
                                </a:lnTo>
                                <a:lnTo>
                                  <a:pt x="1187026" y="246586"/>
                                </a:lnTo>
                                <a:lnTo>
                                  <a:pt x="1187272" y="245878"/>
                                </a:lnTo>
                                <a:lnTo>
                                  <a:pt x="1187517" y="245171"/>
                                </a:lnTo>
                                <a:lnTo>
                                  <a:pt x="1187763" y="244464"/>
                                </a:lnTo>
                                <a:lnTo>
                                  <a:pt x="1188009" y="243758"/>
                                </a:lnTo>
                                <a:lnTo>
                                  <a:pt x="1188254" y="243053"/>
                                </a:lnTo>
                                <a:lnTo>
                                  <a:pt x="1188500" y="242348"/>
                                </a:lnTo>
                                <a:lnTo>
                                  <a:pt x="1188745" y="241645"/>
                                </a:lnTo>
                                <a:lnTo>
                                  <a:pt x="1188991" y="240941"/>
                                </a:lnTo>
                                <a:lnTo>
                                  <a:pt x="1189236" y="240239"/>
                                </a:lnTo>
                                <a:lnTo>
                                  <a:pt x="1189482" y="239537"/>
                                </a:lnTo>
                                <a:lnTo>
                                  <a:pt x="1189727" y="238836"/>
                                </a:lnTo>
                                <a:lnTo>
                                  <a:pt x="1189973" y="238136"/>
                                </a:lnTo>
                                <a:lnTo>
                                  <a:pt x="1190219" y="237437"/>
                                </a:lnTo>
                                <a:lnTo>
                                  <a:pt x="1190464" y="236738"/>
                                </a:lnTo>
                                <a:lnTo>
                                  <a:pt x="1190710" y="236040"/>
                                </a:lnTo>
                                <a:lnTo>
                                  <a:pt x="1190955" y="235343"/>
                                </a:lnTo>
                                <a:lnTo>
                                  <a:pt x="1191201" y="234646"/>
                                </a:lnTo>
                                <a:lnTo>
                                  <a:pt x="1191446" y="233950"/>
                                </a:lnTo>
                                <a:lnTo>
                                  <a:pt x="1191692" y="233255"/>
                                </a:lnTo>
                                <a:lnTo>
                                  <a:pt x="1191937" y="232560"/>
                                </a:lnTo>
                                <a:lnTo>
                                  <a:pt x="1192183" y="231867"/>
                                </a:lnTo>
                                <a:lnTo>
                                  <a:pt x="1192429" y="231174"/>
                                </a:lnTo>
                                <a:lnTo>
                                  <a:pt x="1192674" y="230482"/>
                                </a:lnTo>
                                <a:lnTo>
                                  <a:pt x="1192920" y="229790"/>
                                </a:lnTo>
                                <a:lnTo>
                                  <a:pt x="1193165" y="229100"/>
                                </a:lnTo>
                                <a:lnTo>
                                  <a:pt x="1193411" y="228410"/>
                                </a:lnTo>
                                <a:lnTo>
                                  <a:pt x="1193656" y="227720"/>
                                </a:lnTo>
                                <a:lnTo>
                                  <a:pt x="1193902" y="227032"/>
                                </a:lnTo>
                                <a:lnTo>
                                  <a:pt x="1194148" y="226344"/>
                                </a:lnTo>
                                <a:lnTo>
                                  <a:pt x="1194393" y="225657"/>
                                </a:lnTo>
                                <a:lnTo>
                                  <a:pt x="1194639" y="224971"/>
                                </a:lnTo>
                                <a:lnTo>
                                  <a:pt x="1194884" y="224285"/>
                                </a:lnTo>
                                <a:lnTo>
                                  <a:pt x="1195130" y="223601"/>
                                </a:lnTo>
                                <a:lnTo>
                                  <a:pt x="1195375" y="222917"/>
                                </a:lnTo>
                                <a:lnTo>
                                  <a:pt x="1195621" y="222234"/>
                                </a:lnTo>
                                <a:lnTo>
                                  <a:pt x="1195866" y="221551"/>
                                </a:lnTo>
                                <a:lnTo>
                                  <a:pt x="1196112" y="220870"/>
                                </a:lnTo>
                                <a:lnTo>
                                  <a:pt x="1196358" y="220189"/>
                                </a:lnTo>
                                <a:lnTo>
                                  <a:pt x="1196603" y="219509"/>
                                </a:lnTo>
                                <a:lnTo>
                                  <a:pt x="1196849" y="218829"/>
                                </a:lnTo>
                                <a:lnTo>
                                  <a:pt x="1197094" y="218151"/>
                                </a:lnTo>
                                <a:lnTo>
                                  <a:pt x="1197340" y="217473"/>
                                </a:lnTo>
                                <a:lnTo>
                                  <a:pt x="1197585" y="216796"/>
                                </a:lnTo>
                                <a:lnTo>
                                  <a:pt x="1197831" y="216119"/>
                                </a:lnTo>
                                <a:lnTo>
                                  <a:pt x="1198076" y="215444"/>
                                </a:lnTo>
                                <a:lnTo>
                                  <a:pt x="1198322" y="214769"/>
                                </a:lnTo>
                                <a:lnTo>
                                  <a:pt x="1198568" y="214095"/>
                                </a:lnTo>
                                <a:lnTo>
                                  <a:pt x="1198813" y="213422"/>
                                </a:lnTo>
                                <a:lnTo>
                                  <a:pt x="1199059" y="212750"/>
                                </a:lnTo>
                                <a:lnTo>
                                  <a:pt x="1199304" y="212078"/>
                                </a:lnTo>
                                <a:lnTo>
                                  <a:pt x="1199550" y="211407"/>
                                </a:lnTo>
                                <a:lnTo>
                                  <a:pt x="1199795" y="210737"/>
                                </a:lnTo>
                                <a:lnTo>
                                  <a:pt x="1200041" y="210068"/>
                                </a:lnTo>
                                <a:lnTo>
                                  <a:pt x="1200286" y="209400"/>
                                </a:lnTo>
                                <a:lnTo>
                                  <a:pt x="1200532" y="208732"/>
                                </a:lnTo>
                                <a:lnTo>
                                  <a:pt x="1200778" y="208065"/>
                                </a:lnTo>
                                <a:lnTo>
                                  <a:pt x="1201023" y="207399"/>
                                </a:lnTo>
                                <a:lnTo>
                                  <a:pt x="1201269" y="206734"/>
                                </a:lnTo>
                                <a:lnTo>
                                  <a:pt x="1201514" y="206070"/>
                                </a:lnTo>
                                <a:lnTo>
                                  <a:pt x="1201760" y="205406"/>
                                </a:lnTo>
                                <a:lnTo>
                                  <a:pt x="1202005" y="204743"/>
                                </a:lnTo>
                                <a:lnTo>
                                  <a:pt x="1202251" y="204081"/>
                                </a:lnTo>
                                <a:lnTo>
                                  <a:pt x="1202496" y="203420"/>
                                </a:lnTo>
                                <a:lnTo>
                                  <a:pt x="1202742" y="202759"/>
                                </a:lnTo>
                                <a:lnTo>
                                  <a:pt x="1202988" y="202100"/>
                                </a:lnTo>
                                <a:lnTo>
                                  <a:pt x="1203233" y="201441"/>
                                </a:lnTo>
                                <a:lnTo>
                                  <a:pt x="1203479" y="200783"/>
                                </a:lnTo>
                                <a:lnTo>
                                  <a:pt x="1203724" y="200126"/>
                                </a:lnTo>
                                <a:lnTo>
                                  <a:pt x="1203970" y="199470"/>
                                </a:lnTo>
                                <a:lnTo>
                                  <a:pt x="1204215" y="198814"/>
                                </a:lnTo>
                                <a:lnTo>
                                  <a:pt x="1204461" y="198159"/>
                                </a:lnTo>
                                <a:lnTo>
                                  <a:pt x="1204707" y="197506"/>
                                </a:lnTo>
                                <a:lnTo>
                                  <a:pt x="1204952" y="196852"/>
                                </a:lnTo>
                                <a:lnTo>
                                  <a:pt x="1205198" y="196200"/>
                                </a:lnTo>
                                <a:lnTo>
                                  <a:pt x="1205443" y="195549"/>
                                </a:lnTo>
                                <a:lnTo>
                                  <a:pt x="1205689" y="194898"/>
                                </a:lnTo>
                                <a:lnTo>
                                  <a:pt x="1205934" y="194249"/>
                                </a:lnTo>
                                <a:lnTo>
                                  <a:pt x="1206180" y="193600"/>
                                </a:lnTo>
                                <a:lnTo>
                                  <a:pt x="1206425" y="192952"/>
                                </a:lnTo>
                                <a:lnTo>
                                  <a:pt x="1206671" y="192304"/>
                                </a:lnTo>
                                <a:lnTo>
                                  <a:pt x="1206917" y="191658"/>
                                </a:lnTo>
                                <a:lnTo>
                                  <a:pt x="1207162" y="191012"/>
                                </a:lnTo>
                                <a:lnTo>
                                  <a:pt x="1207408" y="190368"/>
                                </a:lnTo>
                                <a:lnTo>
                                  <a:pt x="1207653" y="189724"/>
                                </a:lnTo>
                                <a:lnTo>
                                  <a:pt x="1207899" y="189081"/>
                                </a:lnTo>
                                <a:lnTo>
                                  <a:pt x="1208144" y="188439"/>
                                </a:lnTo>
                                <a:lnTo>
                                  <a:pt x="1208390" y="187797"/>
                                </a:lnTo>
                                <a:lnTo>
                                  <a:pt x="1208635" y="187157"/>
                                </a:lnTo>
                                <a:lnTo>
                                  <a:pt x="1208881" y="186517"/>
                                </a:lnTo>
                                <a:lnTo>
                                  <a:pt x="1209127" y="185878"/>
                                </a:lnTo>
                                <a:lnTo>
                                  <a:pt x="1209372" y="185240"/>
                                </a:lnTo>
                                <a:lnTo>
                                  <a:pt x="1209618" y="184603"/>
                                </a:lnTo>
                                <a:lnTo>
                                  <a:pt x="1209863" y="183967"/>
                                </a:lnTo>
                                <a:lnTo>
                                  <a:pt x="1210109" y="183332"/>
                                </a:lnTo>
                                <a:lnTo>
                                  <a:pt x="1210354" y="182697"/>
                                </a:lnTo>
                                <a:lnTo>
                                  <a:pt x="1210600" y="182064"/>
                                </a:lnTo>
                                <a:lnTo>
                                  <a:pt x="1210845" y="181431"/>
                                </a:lnTo>
                                <a:lnTo>
                                  <a:pt x="1211091" y="180799"/>
                                </a:lnTo>
                                <a:lnTo>
                                  <a:pt x="1211337" y="180168"/>
                                </a:lnTo>
                                <a:lnTo>
                                  <a:pt x="1211582" y="179538"/>
                                </a:lnTo>
                                <a:lnTo>
                                  <a:pt x="1211828" y="178908"/>
                                </a:lnTo>
                                <a:lnTo>
                                  <a:pt x="1212073" y="178280"/>
                                </a:lnTo>
                                <a:lnTo>
                                  <a:pt x="1212319" y="177652"/>
                                </a:lnTo>
                                <a:lnTo>
                                  <a:pt x="1212564" y="177026"/>
                                </a:lnTo>
                                <a:lnTo>
                                  <a:pt x="1212810" y="176400"/>
                                </a:lnTo>
                                <a:lnTo>
                                  <a:pt x="1213055" y="175775"/>
                                </a:lnTo>
                                <a:lnTo>
                                  <a:pt x="1213301" y="175151"/>
                                </a:lnTo>
                                <a:lnTo>
                                  <a:pt x="1213547" y="174528"/>
                                </a:lnTo>
                                <a:lnTo>
                                  <a:pt x="1213792" y="173905"/>
                                </a:lnTo>
                                <a:lnTo>
                                  <a:pt x="1214038" y="173284"/>
                                </a:lnTo>
                                <a:lnTo>
                                  <a:pt x="1214283" y="172663"/>
                                </a:lnTo>
                                <a:lnTo>
                                  <a:pt x="1214529" y="172044"/>
                                </a:lnTo>
                                <a:lnTo>
                                  <a:pt x="1214774" y="171425"/>
                                </a:lnTo>
                                <a:lnTo>
                                  <a:pt x="1215020" y="170807"/>
                                </a:lnTo>
                                <a:lnTo>
                                  <a:pt x="1215265" y="170190"/>
                                </a:lnTo>
                                <a:lnTo>
                                  <a:pt x="1215511" y="169574"/>
                                </a:lnTo>
                                <a:lnTo>
                                  <a:pt x="1215757" y="168959"/>
                                </a:lnTo>
                                <a:lnTo>
                                  <a:pt x="1216002" y="168345"/>
                                </a:lnTo>
                                <a:lnTo>
                                  <a:pt x="1216248" y="167731"/>
                                </a:lnTo>
                                <a:lnTo>
                                  <a:pt x="1216493" y="167119"/>
                                </a:lnTo>
                                <a:lnTo>
                                  <a:pt x="1216739" y="166507"/>
                                </a:lnTo>
                                <a:lnTo>
                                  <a:pt x="1216984" y="165897"/>
                                </a:lnTo>
                                <a:lnTo>
                                  <a:pt x="1217230" y="165287"/>
                                </a:lnTo>
                                <a:lnTo>
                                  <a:pt x="1217476" y="164678"/>
                                </a:lnTo>
                                <a:lnTo>
                                  <a:pt x="1217721" y="164070"/>
                                </a:lnTo>
                                <a:lnTo>
                                  <a:pt x="1217967" y="163463"/>
                                </a:lnTo>
                                <a:lnTo>
                                  <a:pt x="1218212" y="162857"/>
                                </a:lnTo>
                                <a:lnTo>
                                  <a:pt x="1218458" y="162252"/>
                                </a:lnTo>
                                <a:lnTo>
                                  <a:pt x="1218703" y="161647"/>
                                </a:lnTo>
                                <a:lnTo>
                                  <a:pt x="1218949" y="161044"/>
                                </a:lnTo>
                                <a:lnTo>
                                  <a:pt x="1219194" y="160441"/>
                                </a:lnTo>
                                <a:lnTo>
                                  <a:pt x="1219440" y="159840"/>
                                </a:lnTo>
                                <a:lnTo>
                                  <a:pt x="1219686" y="159239"/>
                                </a:lnTo>
                                <a:lnTo>
                                  <a:pt x="1219931" y="158639"/>
                                </a:lnTo>
                                <a:lnTo>
                                  <a:pt x="1220177" y="158041"/>
                                </a:lnTo>
                                <a:lnTo>
                                  <a:pt x="1220422" y="157443"/>
                                </a:lnTo>
                                <a:lnTo>
                                  <a:pt x="1220668" y="156846"/>
                                </a:lnTo>
                                <a:lnTo>
                                  <a:pt x="1220913" y="156250"/>
                                </a:lnTo>
                                <a:lnTo>
                                  <a:pt x="1221159" y="155655"/>
                                </a:lnTo>
                                <a:lnTo>
                                  <a:pt x="1221404" y="155061"/>
                                </a:lnTo>
                                <a:lnTo>
                                  <a:pt x="1221650" y="154467"/>
                                </a:lnTo>
                                <a:lnTo>
                                  <a:pt x="1221896" y="153875"/>
                                </a:lnTo>
                                <a:lnTo>
                                  <a:pt x="1222141" y="153284"/>
                                </a:lnTo>
                                <a:lnTo>
                                  <a:pt x="1222387" y="152693"/>
                                </a:lnTo>
                                <a:lnTo>
                                  <a:pt x="1222632" y="152104"/>
                                </a:lnTo>
                                <a:lnTo>
                                  <a:pt x="1222878" y="151515"/>
                                </a:lnTo>
                                <a:lnTo>
                                  <a:pt x="1223123" y="150928"/>
                                </a:lnTo>
                                <a:lnTo>
                                  <a:pt x="1223369" y="150341"/>
                                </a:lnTo>
                                <a:lnTo>
                                  <a:pt x="1223614" y="149755"/>
                                </a:lnTo>
                                <a:lnTo>
                                  <a:pt x="1223860" y="149171"/>
                                </a:lnTo>
                                <a:lnTo>
                                  <a:pt x="1224106" y="148587"/>
                                </a:lnTo>
                                <a:lnTo>
                                  <a:pt x="1224351" y="148004"/>
                                </a:lnTo>
                                <a:lnTo>
                                  <a:pt x="1224597" y="147422"/>
                                </a:lnTo>
                                <a:lnTo>
                                  <a:pt x="1224842" y="146841"/>
                                </a:lnTo>
                                <a:lnTo>
                                  <a:pt x="1225088" y="146261"/>
                                </a:lnTo>
                                <a:lnTo>
                                  <a:pt x="1225333" y="145682"/>
                                </a:lnTo>
                                <a:lnTo>
                                  <a:pt x="1225579" y="145104"/>
                                </a:lnTo>
                                <a:lnTo>
                                  <a:pt x="1225824" y="144527"/>
                                </a:lnTo>
                                <a:lnTo>
                                  <a:pt x="1226070" y="143951"/>
                                </a:lnTo>
                                <a:lnTo>
                                  <a:pt x="1226316" y="143376"/>
                                </a:lnTo>
                                <a:lnTo>
                                  <a:pt x="1226561" y="142801"/>
                                </a:lnTo>
                                <a:lnTo>
                                  <a:pt x="1226807" y="142228"/>
                                </a:lnTo>
                                <a:lnTo>
                                  <a:pt x="1227052" y="141656"/>
                                </a:lnTo>
                                <a:lnTo>
                                  <a:pt x="1227298" y="141084"/>
                                </a:lnTo>
                                <a:lnTo>
                                  <a:pt x="1227543" y="140514"/>
                                </a:lnTo>
                                <a:lnTo>
                                  <a:pt x="1227789" y="139945"/>
                                </a:lnTo>
                                <a:lnTo>
                                  <a:pt x="1228035" y="139376"/>
                                </a:lnTo>
                                <a:lnTo>
                                  <a:pt x="1228280" y="138809"/>
                                </a:lnTo>
                                <a:lnTo>
                                  <a:pt x="1228526" y="138242"/>
                                </a:lnTo>
                                <a:lnTo>
                                  <a:pt x="1228771" y="137677"/>
                                </a:lnTo>
                                <a:lnTo>
                                  <a:pt x="1229017" y="137112"/>
                                </a:lnTo>
                                <a:lnTo>
                                  <a:pt x="1229262" y="136549"/>
                                </a:lnTo>
                                <a:lnTo>
                                  <a:pt x="1229508" y="135986"/>
                                </a:lnTo>
                                <a:lnTo>
                                  <a:pt x="1229753" y="135425"/>
                                </a:lnTo>
                                <a:lnTo>
                                  <a:pt x="1229999" y="134864"/>
                                </a:lnTo>
                                <a:lnTo>
                                  <a:pt x="1230245" y="134304"/>
                                </a:lnTo>
                                <a:lnTo>
                                  <a:pt x="1230490" y="133746"/>
                                </a:lnTo>
                                <a:lnTo>
                                  <a:pt x="1230736" y="133188"/>
                                </a:lnTo>
                                <a:lnTo>
                                  <a:pt x="1230981" y="132632"/>
                                </a:lnTo>
                                <a:lnTo>
                                  <a:pt x="1231227" y="132076"/>
                                </a:lnTo>
                                <a:lnTo>
                                  <a:pt x="1231472" y="131521"/>
                                </a:lnTo>
                                <a:lnTo>
                                  <a:pt x="1231718" y="130968"/>
                                </a:lnTo>
                                <a:lnTo>
                                  <a:pt x="1231963" y="130415"/>
                                </a:lnTo>
                                <a:lnTo>
                                  <a:pt x="1232209" y="129863"/>
                                </a:lnTo>
                                <a:lnTo>
                                  <a:pt x="1232455" y="129313"/>
                                </a:lnTo>
                                <a:lnTo>
                                  <a:pt x="1232700" y="128763"/>
                                </a:lnTo>
                                <a:lnTo>
                                  <a:pt x="1232946" y="128214"/>
                                </a:lnTo>
                                <a:lnTo>
                                  <a:pt x="1233191" y="127667"/>
                                </a:lnTo>
                                <a:lnTo>
                                  <a:pt x="1233437" y="127120"/>
                                </a:lnTo>
                                <a:lnTo>
                                  <a:pt x="1233682" y="126574"/>
                                </a:lnTo>
                                <a:lnTo>
                                  <a:pt x="1233928" y="126030"/>
                                </a:lnTo>
                                <a:lnTo>
                                  <a:pt x="1234173" y="125486"/>
                                </a:lnTo>
                                <a:lnTo>
                                  <a:pt x="1234419" y="124943"/>
                                </a:lnTo>
                                <a:lnTo>
                                  <a:pt x="1234665" y="124402"/>
                                </a:lnTo>
                                <a:lnTo>
                                  <a:pt x="1234910" y="123861"/>
                                </a:lnTo>
                                <a:lnTo>
                                  <a:pt x="1235156" y="123321"/>
                                </a:lnTo>
                                <a:lnTo>
                                  <a:pt x="1235401" y="122783"/>
                                </a:lnTo>
                                <a:lnTo>
                                  <a:pt x="1235647" y="122245"/>
                                </a:lnTo>
                                <a:lnTo>
                                  <a:pt x="1235892" y="121709"/>
                                </a:lnTo>
                                <a:lnTo>
                                  <a:pt x="1236138" y="121173"/>
                                </a:lnTo>
                                <a:lnTo>
                                  <a:pt x="1236383" y="120639"/>
                                </a:lnTo>
                                <a:lnTo>
                                  <a:pt x="1236629" y="120105"/>
                                </a:lnTo>
                                <a:lnTo>
                                  <a:pt x="1236875" y="119573"/>
                                </a:lnTo>
                                <a:lnTo>
                                  <a:pt x="1237120" y="119041"/>
                                </a:lnTo>
                                <a:lnTo>
                                  <a:pt x="1237366" y="118511"/>
                                </a:lnTo>
                                <a:lnTo>
                                  <a:pt x="1237611" y="117982"/>
                                </a:lnTo>
                                <a:lnTo>
                                  <a:pt x="1237857" y="117453"/>
                                </a:lnTo>
                                <a:lnTo>
                                  <a:pt x="1238102" y="116926"/>
                                </a:lnTo>
                                <a:lnTo>
                                  <a:pt x="1238348" y="116400"/>
                                </a:lnTo>
                                <a:lnTo>
                                  <a:pt x="1238593" y="115874"/>
                                </a:lnTo>
                                <a:lnTo>
                                  <a:pt x="1238839" y="115350"/>
                                </a:lnTo>
                                <a:lnTo>
                                  <a:pt x="1239085" y="114827"/>
                                </a:lnTo>
                                <a:lnTo>
                                  <a:pt x="1239330" y="114305"/>
                                </a:lnTo>
                                <a:lnTo>
                                  <a:pt x="1239576" y="113784"/>
                                </a:lnTo>
                                <a:lnTo>
                                  <a:pt x="1239821" y="113264"/>
                                </a:lnTo>
                                <a:lnTo>
                                  <a:pt x="1240067" y="112745"/>
                                </a:lnTo>
                                <a:lnTo>
                                  <a:pt x="1240312" y="112227"/>
                                </a:lnTo>
                                <a:lnTo>
                                  <a:pt x="1240558" y="111710"/>
                                </a:lnTo>
                                <a:lnTo>
                                  <a:pt x="1240804" y="111194"/>
                                </a:lnTo>
                                <a:lnTo>
                                  <a:pt x="1241049" y="110679"/>
                                </a:lnTo>
                                <a:lnTo>
                                  <a:pt x="1241295" y="110165"/>
                                </a:lnTo>
                                <a:lnTo>
                                  <a:pt x="1241540" y="109653"/>
                                </a:lnTo>
                                <a:lnTo>
                                  <a:pt x="1241786" y="109141"/>
                                </a:lnTo>
                                <a:lnTo>
                                  <a:pt x="1242031" y="108630"/>
                                </a:lnTo>
                                <a:lnTo>
                                  <a:pt x="1242277" y="108121"/>
                                </a:lnTo>
                                <a:lnTo>
                                  <a:pt x="1242522" y="107612"/>
                                </a:lnTo>
                                <a:lnTo>
                                  <a:pt x="1242768" y="107105"/>
                                </a:lnTo>
                                <a:lnTo>
                                  <a:pt x="1243014" y="106598"/>
                                </a:lnTo>
                                <a:lnTo>
                                  <a:pt x="1243259" y="106093"/>
                                </a:lnTo>
                                <a:lnTo>
                                  <a:pt x="1243505" y="105589"/>
                                </a:lnTo>
                                <a:lnTo>
                                  <a:pt x="1243750" y="105085"/>
                                </a:lnTo>
                                <a:lnTo>
                                  <a:pt x="1243996" y="104583"/>
                                </a:lnTo>
                                <a:lnTo>
                                  <a:pt x="1244241" y="104082"/>
                                </a:lnTo>
                                <a:lnTo>
                                  <a:pt x="1244487" y="103582"/>
                                </a:lnTo>
                                <a:lnTo>
                                  <a:pt x="1244732" y="103083"/>
                                </a:lnTo>
                                <a:lnTo>
                                  <a:pt x="1244978" y="102585"/>
                                </a:lnTo>
                                <a:lnTo>
                                  <a:pt x="1245224" y="102089"/>
                                </a:lnTo>
                                <a:lnTo>
                                  <a:pt x="1245469" y="101593"/>
                                </a:lnTo>
                                <a:lnTo>
                                  <a:pt x="1245715" y="101098"/>
                                </a:lnTo>
                                <a:lnTo>
                                  <a:pt x="1245960" y="100605"/>
                                </a:lnTo>
                                <a:lnTo>
                                  <a:pt x="1246206" y="100112"/>
                                </a:lnTo>
                                <a:lnTo>
                                  <a:pt x="1246451" y="99621"/>
                                </a:lnTo>
                                <a:lnTo>
                                  <a:pt x="1246697" y="99130"/>
                                </a:lnTo>
                                <a:lnTo>
                                  <a:pt x="1246942" y="98641"/>
                                </a:lnTo>
                                <a:lnTo>
                                  <a:pt x="1247188" y="98153"/>
                                </a:lnTo>
                                <a:lnTo>
                                  <a:pt x="1247434" y="97666"/>
                                </a:lnTo>
                                <a:lnTo>
                                  <a:pt x="1247679" y="97180"/>
                                </a:lnTo>
                                <a:lnTo>
                                  <a:pt x="1247925" y="96695"/>
                                </a:lnTo>
                                <a:lnTo>
                                  <a:pt x="1248170" y="96211"/>
                                </a:lnTo>
                                <a:lnTo>
                                  <a:pt x="1248416" y="95728"/>
                                </a:lnTo>
                                <a:lnTo>
                                  <a:pt x="1248661" y="95246"/>
                                </a:lnTo>
                                <a:lnTo>
                                  <a:pt x="1248907" y="94766"/>
                                </a:lnTo>
                                <a:lnTo>
                                  <a:pt x="1249152" y="94286"/>
                                </a:lnTo>
                                <a:lnTo>
                                  <a:pt x="1249398" y="93808"/>
                                </a:lnTo>
                                <a:lnTo>
                                  <a:pt x="1249644" y="93330"/>
                                </a:lnTo>
                                <a:lnTo>
                                  <a:pt x="1249889" y="92854"/>
                                </a:lnTo>
                                <a:lnTo>
                                  <a:pt x="1250135" y="92379"/>
                                </a:lnTo>
                                <a:lnTo>
                                  <a:pt x="1250380" y="91905"/>
                                </a:lnTo>
                                <a:lnTo>
                                  <a:pt x="1250626" y="91432"/>
                                </a:lnTo>
                                <a:lnTo>
                                  <a:pt x="1250871" y="90960"/>
                                </a:lnTo>
                                <a:lnTo>
                                  <a:pt x="1251117" y="90489"/>
                                </a:lnTo>
                                <a:lnTo>
                                  <a:pt x="1251363" y="90020"/>
                                </a:lnTo>
                                <a:lnTo>
                                  <a:pt x="1251608" y="89551"/>
                                </a:lnTo>
                                <a:lnTo>
                                  <a:pt x="1251854" y="89084"/>
                                </a:lnTo>
                                <a:lnTo>
                                  <a:pt x="1252099" y="88617"/>
                                </a:lnTo>
                                <a:lnTo>
                                  <a:pt x="1252345" y="88152"/>
                                </a:lnTo>
                                <a:lnTo>
                                  <a:pt x="1252590" y="87688"/>
                                </a:lnTo>
                                <a:lnTo>
                                  <a:pt x="1252836" y="87225"/>
                                </a:lnTo>
                                <a:lnTo>
                                  <a:pt x="1253081" y="86763"/>
                                </a:lnTo>
                                <a:lnTo>
                                  <a:pt x="1253327" y="86302"/>
                                </a:lnTo>
                                <a:lnTo>
                                  <a:pt x="1253573" y="85843"/>
                                </a:lnTo>
                                <a:lnTo>
                                  <a:pt x="1253818" y="85384"/>
                                </a:lnTo>
                                <a:lnTo>
                                  <a:pt x="1254064" y="84927"/>
                                </a:lnTo>
                                <a:lnTo>
                                  <a:pt x="1254309" y="84471"/>
                                </a:lnTo>
                                <a:lnTo>
                                  <a:pt x="1254555" y="84015"/>
                                </a:lnTo>
                                <a:lnTo>
                                  <a:pt x="1254800" y="83561"/>
                                </a:lnTo>
                                <a:lnTo>
                                  <a:pt x="1255046" y="83108"/>
                                </a:lnTo>
                                <a:lnTo>
                                  <a:pt x="1255291" y="82656"/>
                                </a:lnTo>
                                <a:lnTo>
                                  <a:pt x="1255537" y="82206"/>
                                </a:lnTo>
                                <a:lnTo>
                                  <a:pt x="1255783" y="81756"/>
                                </a:lnTo>
                                <a:lnTo>
                                  <a:pt x="1256028" y="81308"/>
                                </a:lnTo>
                                <a:lnTo>
                                  <a:pt x="1256274" y="80860"/>
                                </a:lnTo>
                                <a:lnTo>
                                  <a:pt x="1256519" y="80414"/>
                                </a:lnTo>
                                <a:lnTo>
                                  <a:pt x="1256765" y="79969"/>
                                </a:lnTo>
                                <a:lnTo>
                                  <a:pt x="1257010" y="79525"/>
                                </a:lnTo>
                                <a:lnTo>
                                  <a:pt x="1257256" y="79082"/>
                                </a:lnTo>
                                <a:lnTo>
                                  <a:pt x="1257501" y="78641"/>
                                </a:lnTo>
                                <a:lnTo>
                                  <a:pt x="1257747" y="78200"/>
                                </a:lnTo>
                                <a:lnTo>
                                  <a:pt x="1257993" y="77761"/>
                                </a:lnTo>
                                <a:lnTo>
                                  <a:pt x="1258238" y="77322"/>
                                </a:lnTo>
                                <a:lnTo>
                                  <a:pt x="1258484" y="76885"/>
                                </a:lnTo>
                                <a:lnTo>
                                  <a:pt x="1258729" y="76449"/>
                                </a:lnTo>
                                <a:lnTo>
                                  <a:pt x="1258975" y="76014"/>
                                </a:lnTo>
                                <a:lnTo>
                                  <a:pt x="1259220" y="75581"/>
                                </a:lnTo>
                                <a:lnTo>
                                  <a:pt x="1259466" y="75148"/>
                                </a:lnTo>
                                <a:lnTo>
                                  <a:pt x="1259711" y="74717"/>
                                </a:lnTo>
                                <a:lnTo>
                                  <a:pt x="1259957" y="74286"/>
                                </a:lnTo>
                                <a:lnTo>
                                  <a:pt x="1260203" y="73857"/>
                                </a:lnTo>
                                <a:lnTo>
                                  <a:pt x="1260448" y="73429"/>
                                </a:lnTo>
                                <a:lnTo>
                                  <a:pt x="1260694" y="73002"/>
                                </a:lnTo>
                                <a:lnTo>
                                  <a:pt x="1260939" y="72577"/>
                                </a:lnTo>
                                <a:lnTo>
                                  <a:pt x="1261185" y="72152"/>
                                </a:lnTo>
                                <a:lnTo>
                                  <a:pt x="1261430" y="71729"/>
                                </a:lnTo>
                                <a:lnTo>
                                  <a:pt x="1261676" y="71306"/>
                                </a:lnTo>
                                <a:lnTo>
                                  <a:pt x="1261921" y="70885"/>
                                </a:lnTo>
                                <a:lnTo>
                                  <a:pt x="1262167" y="70465"/>
                                </a:lnTo>
                                <a:lnTo>
                                  <a:pt x="1262413" y="70047"/>
                                </a:lnTo>
                                <a:lnTo>
                                  <a:pt x="1262658" y="69629"/>
                                </a:lnTo>
                                <a:lnTo>
                                  <a:pt x="1262904" y="69213"/>
                                </a:lnTo>
                                <a:lnTo>
                                  <a:pt x="1263149" y="68797"/>
                                </a:lnTo>
                                <a:lnTo>
                                  <a:pt x="1263395" y="68383"/>
                                </a:lnTo>
                                <a:lnTo>
                                  <a:pt x="1263640" y="67970"/>
                                </a:lnTo>
                                <a:lnTo>
                                  <a:pt x="1263886" y="67558"/>
                                </a:lnTo>
                                <a:lnTo>
                                  <a:pt x="1264132" y="67148"/>
                                </a:lnTo>
                                <a:lnTo>
                                  <a:pt x="1264377" y="66738"/>
                                </a:lnTo>
                                <a:lnTo>
                                  <a:pt x="1264623" y="66330"/>
                                </a:lnTo>
                                <a:lnTo>
                                  <a:pt x="1264868" y="65923"/>
                                </a:lnTo>
                                <a:lnTo>
                                  <a:pt x="1265114" y="65517"/>
                                </a:lnTo>
                                <a:lnTo>
                                  <a:pt x="1265359" y="65112"/>
                                </a:lnTo>
                                <a:lnTo>
                                  <a:pt x="1265605" y="64708"/>
                                </a:lnTo>
                                <a:lnTo>
                                  <a:pt x="1265850" y="64306"/>
                                </a:lnTo>
                                <a:lnTo>
                                  <a:pt x="1266096" y="63904"/>
                                </a:lnTo>
                                <a:lnTo>
                                  <a:pt x="1266342" y="63504"/>
                                </a:lnTo>
                                <a:lnTo>
                                  <a:pt x="1266587" y="63105"/>
                                </a:lnTo>
                                <a:lnTo>
                                  <a:pt x="1266833" y="62707"/>
                                </a:lnTo>
                                <a:lnTo>
                                  <a:pt x="1267078" y="62311"/>
                                </a:lnTo>
                                <a:lnTo>
                                  <a:pt x="1267324" y="61915"/>
                                </a:lnTo>
                                <a:lnTo>
                                  <a:pt x="1267569" y="61521"/>
                                </a:lnTo>
                                <a:lnTo>
                                  <a:pt x="1267815" y="61128"/>
                                </a:lnTo>
                                <a:lnTo>
                                  <a:pt x="1268060" y="60736"/>
                                </a:lnTo>
                                <a:lnTo>
                                  <a:pt x="1268306" y="60345"/>
                                </a:lnTo>
                                <a:lnTo>
                                  <a:pt x="1268552" y="59956"/>
                                </a:lnTo>
                                <a:lnTo>
                                  <a:pt x="1268797" y="59567"/>
                                </a:lnTo>
                                <a:lnTo>
                                  <a:pt x="1269043" y="59180"/>
                                </a:lnTo>
                                <a:lnTo>
                                  <a:pt x="1269288" y="58794"/>
                                </a:lnTo>
                                <a:lnTo>
                                  <a:pt x="1269534" y="58409"/>
                                </a:lnTo>
                                <a:lnTo>
                                  <a:pt x="1269779" y="58026"/>
                                </a:lnTo>
                                <a:lnTo>
                                  <a:pt x="1270025" y="57643"/>
                                </a:lnTo>
                                <a:lnTo>
                                  <a:pt x="1270270" y="57262"/>
                                </a:lnTo>
                                <a:lnTo>
                                  <a:pt x="1270516" y="56882"/>
                                </a:lnTo>
                                <a:lnTo>
                                  <a:pt x="1270762" y="56503"/>
                                </a:lnTo>
                                <a:lnTo>
                                  <a:pt x="1271007" y="56126"/>
                                </a:lnTo>
                                <a:lnTo>
                                  <a:pt x="1271253" y="55749"/>
                                </a:lnTo>
                                <a:lnTo>
                                  <a:pt x="1271498" y="55374"/>
                                </a:lnTo>
                                <a:lnTo>
                                  <a:pt x="1271744" y="55000"/>
                                </a:lnTo>
                                <a:lnTo>
                                  <a:pt x="1271989" y="54627"/>
                                </a:lnTo>
                                <a:lnTo>
                                  <a:pt x="1272235" y="54255"/>
                                </a:lnTo>
                                <a:lnTo>
                                  <a:pt x="1272480" y="53885"/>
                                </a:lnTo>
                                <a:lnTo>
                                  <a:pt x="1272726" y="53515"/>
                                </a:lnTo>
                                <a:lnTo>
                                  <a:pt x="1272972" y="53147"/>
                                </a:lnTo>
                                <a:lnTo>
                                  <a:pt x="1273217" y="52780"/>
                                </a:lnTo>
                                <a:lnTo>
                                  <a:pt x="1273463" y="52415"/>
                                </a:lnTo>
                                <a:lnTo>
                                  <a:pt x="1273708" y="52050"/>
                                </a:lnTo>
                                <a:lnTo>
                                  <a:pt x="1273954" y="51687"/>
                                </a:lnTo>
                                <a:lnTo>
                                  <a:pt x="1274199" y="51325"/>
                                </a:lnTo>
                                <a:lnTo>
                                  <a:pt x="1274445" y="50964"/>
                                </a:lnTo>
                                <a:lnTo>
                                  <a:pt x="1274691" y="50604"/>
                                </a:lnTo>
                                <a:lnTo>
                                  <a:pt x="1274936" y="50246"/>
                                </a:lnTo>
                                <a:lnTo>
                                  <a:pt x="1275182" y="49889"/>
                                </a:lnTo>
                                <a:lnTo>
                                  <a:pt x="1275427" y="49533"/>
                                </a:lnTo>
                                <a:lnTo>
                                  <a:pt x="1275673" y="49178"/>
                                </a:lnTo>
                                <a:lnTo>
                                  <a:pt x="1275918" y="48824"/>
                                </a:lnTo>
                                <a:lnTo>
                                  <a:pt x="1276164" y="48472"/>
                                </a:lnTo>
                                <a:lnTo>
                                  <a:pt x="1276409" y="48121"/>
                                </a:lnTo>
                                <a:lnTo>
                                  <a:pt x="1276655" y="47771"/>
                                </a:lnTo>
                                <a:lnTo>
                                  <a:pt x="1276901" y="47422"/>
                                </a:lnTo>
                                <a:lnTo>
                                  <a:pt x="1277146" y="47074"/>
                                </a:lnTo>
                                <a:lnTo>
                                  <a:pt x="1277392" y="46728"/>
                                </a:lnTo>
                                <a:lnTo>
                                  <a:pt x="1277637" y="46383"/>
                                </a:lnTo>
                                <a:lnTo>
                                  <a:pt x="1277883" y="46039"/>
                                </a:lnTo>
                                <a:lnTo>
                                  <a:pt x="1278128" y="45696"/>
                                </a:lnTo>
                                <a:lnTo>
                                  <a:pt x="1278374" y="45355"/>
                                </a:lnTo>
                                <a:lnTo>
                                  <a:pt x="1278619" y="45015"/>
                                </a:lnTo>
                                <a:lnTo>
                                  <a:pt x="1278865" y="44676"/>
                                </a:lnTo>
                                <a:lnTo>
                                  <a:pt x="1279111" y="44338"/>
                                </a:lnTo>
                                <a:lnTo>
                                  <a:pt x="1279356" y="44001"/>
                                </a:lnTo>
                                <a:lnTo>
                                  <a:pt x="1279602" y="43666"/>
                                </a:lnTo>
                                <a:lnTo>
                                  <a:pt x="1279847" y="43332"/>
                                </a:lnTo>
                                <a:lnTo>
                                  <a:pt x="1280093" y="42999"/>
                                </a:lnTo>
                                <a:lnTo>
                                  <a:pt x="1280338" y="42667"/>
                                </a:lnTo>
                                <a:lnTo>
                                  <a:pt x="1280584" y="42337"/>
                                </a:lnTo>
                                <a:lnTo>
                                  <a:pt x="1280829" y="42008"/>
                                </a:lnTo>
                                <a:lnTo>
                                  <a:pt x="1281075" y="41680"/>
                                </a:lnTo>
                                <a:lnTo>
                                  <a:pt x="1281321" y="41353"/>
                                </a:lnTo>
                                <a:lnTo>
                                  <a:pt x="1281566" y="41028"/>
                                </a:lnTo>
                                <a:lnTo>
                                  <a:pt x="1281812" y="40704"/>
                                </a:lnTo>
                                <a:lnTo>
                                  <a:pt x="1282057" y="40381"/>
                                </a:lnTo>
                                <a:lnTo>
                                  <a:pt x="1282303" y="40059"/>
                                </a:lnTo>
                                <a:lnTo>
                                  <a:pt x="1282548" y="39738"/>
                                </a:lnTo>
                                <a:lnTo>
                                  <a:pt x="1282794" y="39419"/>
                                </a:lnTo>
                                <a:lnTo>
                                  <a:pt x="1283039" y="39101"/>
                                </a:lnTo>
                                <a:lnTo>
                                  <a:pt x="1283285" y="38784"/>
                                </a:lnTo>
                                <a:lnTo>
                                  <a:pt x="1283531" y="38468"/>
                                </a:lnTo>
                                <a:lnTo>
                                  <a:pt x="1283776" y="38154"/>
                                </a:lnTo>
                                <a:lnTo>
                                  <a:pt x="1284022" y="37841"/>
                                </a:lnTo>
                                <a:lnTo>
                                  <a:pt x="1284267" y="37529"/>
                                </a:lnTo>
                                <a:lnTo>
                                  <a:pt x="1284513" y="37218"/>
                                </a:lnTo>
                                <a:lnTo>
                                  <a:pt x="1284758" y="36909"/>
                                </a:lnTo>
                                <a:lnTo>
                                  <a:pt x="1285004" y="36601"/>
                                </a:lnTo>
                                <a:lnTo>
                                  <a:pt x="1285249" y="36294"/>
                                </a:lnTo>
                                <a:lnTo>
                                  <a:pt x="1285495" y="35988"/>
                                </a:lnTo>
                                <a:lnTo>
                                  <a:pt x="1285741" y="35684"/>
                                </a:lnTo>
                                <a:lnTo>
                                  <a:pt x="1285986" y="35381"/>
                                </a:lnTo>
                                <a:lnTo>
                                  <a:pt x="1286232" y="35079"/>
                                </a:lnTo>
                                <a:lnTo>
                                  <a:pt x="1286477" y="34778"/>
                                </a:lnTo>
                                <a:lnTo>
                                  <a:pt x="1286723" y="34479"/>
                                </a:lnTo>
                                <a:lnTo>
                                  <a:pt x="1286968" y="34181"/>
                                </a:lnTo>
                                <a:lnTo>
                                  <a:pt x="1287214" y="33884"/>
                                </a:lnTo>
                                <a:lnTo>
                                  <a:pt x="1287460" y="33588"/>
                                </a:lnTo>
                                <a:lnTo>
                                  <a:pt x="1287705" y="33294"/>
                                </a:lnTo>
                                <a:lnTo>
                                  <a:pt x="1287951" y="33001"/>
                                </a:lnTo>
                                <a:lnTo>
                                  <a:pt x="1288196" y="32709"/>
                                </a:lnTo>
                                <a:lnTo>
                                  <a:pt x="1288442" y="32418"/>
                                </a:lnTo>
                                <a:lnTo>
                                  <a:pt x="1288687" y="32129"/>
                                </a:lnTo>
                                <a:lnTo>
                                  <a:pt x="1288933" y="31841"/>
                                </a:lnTo>
                                <a:lnTo>
                                  <a:pt x="1289178" y="31554"/>
                                </a:lnTo>
                                <a:lnTo>
                                  <a:pt x="1289424" y="31268"/>
                                </a:lnTo>
                                <a:lnTo>
                                  <a:pt x="1289670" y="30984"/>
                                </a:lnTo>
                                <a:lnTo>
                                  <a:pt x="1289915" y="30701"/>
                                </a:lnTo>
                                <a:lnTo>
                                  <a:pt x="1290161" y="30419"/>
                                </a:lnTo>
                                <a:lnTo>
                                  <a:pt x="1290406" y="30138"/>
                                </a:lnTo>
                                <a:lnTo>
                                  <a:pt x="1290652" y="29859"/>
                                </a:lnTo>
                                <a:lnTo>
                                  <a:pt x="1290897" y="29581"/>
                                </a:lnTo>
                                <a:lnTo>
                                  <a:pt x="1291143" y="29304"/>
                                </a:lnTo>
                                <a:lnTo>
                                  <a:pt x="1291388" y="29029"/>
                                </a:lnTo>
                                <a:lnTo>
                                  <a:pt x="1291634" y="28754"/>
                                </a:lnTo>
                                <a:lnTo>
                                  <a:pt x="1291880" y="28482"/>
                                </a:lnTo>
                                <a:lnTo>
                                  <a:pt x="1292125" y="28210"/>
                                </a:lnTo>
                                <a:lnTo>
                                  <a:pt x="1292371" y="27939"/>
                                </a:lnTo>
                                <a:lnTo>
                                  <a:pt x="1292616" y="27670"/>
                                </a:lnTo>
                                <a:lnTo>
                                  <a:pt x="1292862" y="27402"/>
                                </a:lnTo>
                                <a:lnTo>
                                  <a:pt x="1293107" y="27136"/>
                                </a:lnTo>
                                <a:lnTo>
                                  <a:pt x="1293353" y="26870"/>
                                </a:lnTo>
                                <a:lnTo>
                                  <a:pt x="1293598" y="26606"/>
                                </a:lnTo>
                                <a:lnTo>
                                  <a:pt x="1293844" y="26343"/>
                                </a:lnTo>
                                <a:lnTo>
                                  <a:pt x="1294090" y="26082"/>
                                </a:lnTo>
                                <a:lnTo>
                                  <a:pt x="1294335" y="25822"/>
                                </a:lnTo>
                                <a:lnTo>
                                  <a:pt x="1294581" y="25562"/>
                                </a:lnTo>
                                <a:lnTo>
                                  <a:pt x="1294826" y="25305"/>
                                </a:lnTo>
                                <a:lnTo>
                                  <a:pt x="1295072" y="25048"/>
                                </a:lnTo>
                                <a:lnTo>
                                  <a:pt x="1295317" y="24793"/>
                                </a:lnTo>
                                <a:lnTo>
                                  <a:pt x="1295563" y="24539"/>
                                </a:lnTo>
                                <a:lnTo>
                                  <a:pt x="1295808" y="24287"/>
                                </a:lnTo>
                                <a:lnTo>
                                  <a:pt x="1296054" y="24035"/>
                                </a:lnTo>
                                <a:lnTo>
                                  <a:pt x="1296300" y="23785"/>
                                </a:lnTo>
                                <a:lnTo>
                                  <a:pt x="1296545" y="23536"/>
                                </a:lnTo>
                                <a:lnTo>
                                  <a:pt x="1296791" y="23289"/>
                                </a:lnTo>
                                <a:lnTo>
                                  <a:pt x="1297036" y="23043"/>
                                </a:lnTo>
                                <a:lnTo>
                                  <a:pt x="1297282" y="22798"/>
                                </a:lnTo>
                                <a:lnTo>
                                  <a:pt x="1297527" y="22554"/>
                                </a:lnTo>
                                <a:lnTo>
                                  <a:pt x="1297773" y="22312"/>
                                </a:lnTo>
                                <a:lnTo>
                                  <a:pt x="1298019" y="22070"/>
                                </a:lnTo>
                                <a:lnTo>
                                  <a:pt x="1298264" y="21831"/>
                                </a:lnTo>
                                <a:lnTo>
                                  <a:pt x="1298510" y="21592"/>
                                </a:lnTo>
                                <a:lnTo>
                                  <a:pt x="1298755" y="21355"/>
                                </a:lnTo>
                                <a:lnTo>
                                  <a:pt x="1299001" y="21119"/>
                                </a:lnTo>
                                <a:lnTo>
                                  <a:pt x="1299246" y="20884"/>
                                </a:lnTo>
                                <a:lnTo>
                                  <a:pt x="1299492" y="20651"/>
                                </a:lnTo>
                                <a:lnTo>
                                  <a:pt x="1299737" y="20419"/>
                                </a:lnTo>
                                <a:lnTo>
                                  <a:pt x="1299983" y="20188"/>
                                </a:lnTo>
                                <a:lnTo>
                                  <a:pt x="1300229" y="19958"/>
                                </a:lnTo>
                                <a:lnTo>
                                  <a:pt x="1300474" y="19730"/>
                                </a:lnTo>
                                <a:lnTo>
                                  <a:pt x="1300720" y="19503"/>
                                </a:lnTo>
                                <a:lnTo>
                                  <a:pt x="1300965" y="19277"/>
                                </a:lnTo>
                                <a:lnTo>
                                  <a:pt x="1301211" y="19053"/>
                                </a:lnTo>
                                <a:lnTo>
                                  <a:pt x="1301456" y="18830"/>
                                </a:lnTo>
                                <a:lnTo>
                                  <a:pt x="1301702" y="18608"/>
                                </a:lnTo>
                                <a:lnTo>
                                  <a:pt x="1301947" y="18387"/>
                                </a:lnTo>
                                <a:lnTo>
                                  <a:pt x="1302193" y="18168"/>
                                </a:lnTo>
                                <a:lnTo>
                                  <a:pt x="1302439" y="17950"/>
                                </a:lnTo>
                                <a:lnTo>
                                  <a:pt x="1302684" y="17734"/>
                                </a:lnTo>
                                <a:lnTo>
                                  <a:pt x="1302930" y="17518"/>
                                </a:lnTo>
                                <a:lnTo>
                                  <a:pt x="1303175" y="17304"/>
                                </a:lnTo>
                                <a:lnTo>
                                  <a:pt x="1303421" y="17092"/>
                                </a:lnTo>
                                <a:lnTo>
                                  <a:pt x="1303666" y="16880"/>
                                </a:lnTo>
                                <a:lnTo>
                                  <a:pt x="1303912" y="16670"/>
                                </a:lnTo>
                                <a:lnTo>
                                  <a:pt x="1304157" y="16461"/>
                                </a:lnTo>
                                <a:lnTo>
                                  <a:pt x="1304403" y="16253"/>
                                </a:lnTo>
                                <a:lnTo>
                                  <a:pt x="1304649" y="16047"/>
                                </a:lnTo>
                                <a:lnTo>
                                  <a:pt x="1304894" y="15842"/>
                                </a:lnTo>
                                <a:lnTo>
                                  <a:pt x="1305140" y="15639"/>
                                </a:lnTo>
                                <a:lnTo>
                                  <a:pt x="1305385" y="15436"/>
                                </a:lnTo>
                                <a:lnTo>
                                  <a:pt x="1305631" y="15235"/>
                                </a:lnTo>
                                <a:lnTo>
                                  <a:pt x="1305876" y="15035"/>
                                </a:lnTo>
                                <a:lnTo>
                                  <a:pt x="1306122" y="14837"/>
                                </a:lnTo>
                                <a:lnTo>
                                  <a:pt x="1306367" y="14640"/>
                                </a:lnTo>
                                <a:lnTo>
                                  <a:pt x="1306613" y="14444"/>
                                </a:lnTo>
                                <a:lnTo>
                                  <a:pt x="1306859" y="14249"/>
                                </a:lnTo>
                                <a:lnTo>
                                  <a:pt x="1307104" y="14056"/>
                                </a:lnTo>
                                <a:lnTo>
                                  <a:pt x="1307350" y="13864"/>
                                </a:lnTo>
                                <a:lnTo>
                                  <a:pt x="1307595" y="13673"/>
                                </a:lnTo>
                                <a:lnTo>
                                  <a:pt x="1307841" y="13484"/>
                                </a:lnTo>
                                <a:lnTo>
                                  <a:pt x="1308086" y="13296"/>
                                </a:lnTo>
                                <a:lnTo>
                                  <a:pt x="1308332" y="13109"/>
                                </a:lnTo>
                                <a:lnTo>
                                  <a:pt x="1308577" y="12924"/>
                                </a:lnTo>
                                <a:lnTo>
                                  <a:pt x="1308823" y="12740"/>
                                </a:lnTo>
                                <a:lnTo>
                                  <a:pt x="1309069" y="12557"/>
                                </a:lnTo>
                                <a:lnTo>
                                  <a:pt x="1309314" y="12375"/>
                                </a:lnTo>
                                <a:lnTo>
                                  <a:pt x="1309560" y="12195"/>
                                </a:lnTo>
                                <a:lnTo>
                                  <a:pt x="1309805" y="12016"/>
                                </a:lnTo>
                                <a:lnTo>
                                  <a:pt x="1310051" y="11839"/>
                                </a:lnTo>
                                <a:lnTo>
                                  <a:pt x="1310296" y="11662"/>
                                </a:lnTo>
                                <a:lnTo>
                                  <a:pt x="1310542" y="11487"/>
                                </a:lnTo>
                                <a:lnTo>
                                  <a:pt x="1310788" y="11314"/>
                                </a:lnTo>
                                <a:lnTo>
                                  <a:pt x="1311033" y="11141"/>
                                </a:lnTo>
                                <a:lnTo>
                                  <a:pt x="1311279" y="10970"/>
                                </a:lnTo>
                                <a:lnTo>
                                  <a:pt x="1311524" y="10800"/>
                                </a:lnTo>
                                <a:lnTo>
                                  <a:pt x="1311770" y="10632"/>
                                </a:lnTo>
                                <a:lnTo>
                                  <a:pt x="1312015" y="10465"/>
                                </a:lnTo>
                                <a:lnTo>
                                  <a:pt x="1312261" y="10299"/>
                                </a:lnTo>
                                <a:lnTo>
                                  <a:pt x="1312506" y="10135"/>
                                </a:lnTo>
                                <a:lnTo>
                                  <a:pt x="1312752" y="9971"/>
                                </a:lnTo>
                                <a:lnTo>
                                  <a:pt x="1312998" y="9810"/>
                                </a:lnTo>
                                <a:lnTo>
                                  <a:pt x="1313243" y="9649"/>
                                </a:lnTo>
                                <a:lnTo>
                                  <a:pt x="1313489" y="9490"/>
                                </a:lnTo>
                                <a:lnTo>
                                  <a:pt x="1313734" y="9332"/>
                                </a:lnTo>
                                <a:lnTo>
                                  <a:pt x="1313980" y="9175"/>
                                </a:lnTo>
                                <a:lnTo>
                                  <a:pt x="1314225" y="9020"/>
                                </a:lnTo>
                                <a:lnTo>
                                  <a:pt x="1314471" y="8866"/>
                                </a:lnTo>
                                <a:lnTo>
                                  <a:pt x="1314716" y="8713"/>
                                </a:lnTo>
                                <a:lnTo>
                                  <a:pt x="1314962" y="8562"/>
                                </a:lnTo>
                                <a:lnTo>
                                  <a:pt x="1315208" y="8412"/>
                                </a:lnTo>
                                <a:lnTo>
                                  <a:pt x="1315453" y="8263"/>
                                </a:lnTo>
                                <a:lnTo>
                                  <a:pt x="1315699" y="8116"/>
                                </a:lnTo>
                                <a:lnTo>
                                  <a:pt x="1315944" y="7970"/>
                                </a:lnTo>
                                <a:lnTo>
                                  <a:pt x="1316190" y="7825"/>
                                </a:lnTo>
                                <a:lnTo>
                                  <a:pt x="1316435" y="7682"/>
                                </a:lnTo>
                                <a:lnTo>
                                  <a:pt x="1316681" y="7539"/>
                                </a:lnTo>
                                <a:lnTo>
                                  <a:pt x="1316926" y="7399"/>
                                </a:lnTo>
                                <a:lnTo>
                                  <a:pt x="1317172" y="7259"/>
                                </a:lnTo>
                                <a:lnTo>
                                  <a:pt x="1317418" y="7121"/>
                                </a:lnTo>
                                <a:lnTo>
                                  <a:pt x="1317663" y="6984"/>
                                </a:lnTo>
                                <a:lnTo>
                                  <a:pt x="1317909" y="6849"/>
                                </a:lnTo>
                                <a:lnTo>
                                  <a:pt x="1318154" y="6714"/>
                                </a:lnTo>
                                <a:lnTo>
                                  <a:pt x="1318400" y="6582"/>
                                </a:lnTo>
                                <a:lnTo>
                                  <a:pt x="1318645" y="6450"/>
                                </a:lnTo>
                                <a:lnTo>
                                  <a:pt x="1318891" y="6320"/>
                                </a:lnTo>
                                <a:lnTo>
                                  <a:pt x="1319136" y="6191"/>
                                </a:lnTo>
                                <a:lnTo>
                                  <a:pt x="1319382" y="6063"/>
                                </a:lnTo>
                                <a:lnTo>
                                  <a:pt x="1319628" y="5937"/>
                                </a:lnTo>
                                <a:lnTo>
                                  <a:pt x="1319873" y="5812"/>
                                </a:lnTo>
                                <a:lnTo>
                                  <a:pt x="1320119" y="5688"/>
                                </a:lnTo>
                                <a:lnTo>
                                  <a:pt x="1320364" y="5566"/>
                                </a:lnTo>
                                <a:lnTo>
                                  <a:pt x="1320610" y="5445"/>
                                </a:lnTo>
                                <a:lnTo>
                                  <a:pt x="1320855" y="5325"/>
                                </a:lnTo>
                                <a:lnTo>
                                  <a:pt x="1321101" y="5207"/>
                                </a:lnTo>
                                <a:lnTo>
                                  <a:pt x="1321347" y="5090"/>
                                </a:lnTo>
                                <a:lnTo>
                                  <a:pt x="1321592" y="4974"/>
                                </a:lnTo>
                                <a:lnTo>
                                  <a:pt x="1321838" y="4860"/>
                                </a:lnTo>
                                <a:lnTo>
                                  <a:pt x="1322083" y="4747"/>
                                </a:lnTo>
                                <a:lnTo>
                                  <a:pt x="1322329" y="4635"/>
                                </a:lnTo>
                                <a:lnTo>
                                  <a:pt x="1322574" y="4525"/>
                                </a:lnTo>
                                <a:lnTo>
                                  <a:pt x="1322820" y="4416"/>
                                </a:lnTo>
                                <a:lnTo>
                                  <a:pt x="1323065" y="4308"/>
                                </a:lnTo>
                                <a:lnTo>
                                  <a:pt x="1323311" y="4202"/>
                                </a:lnTo>
                                <a:lnTo>
                                  <a:pt x="1323557" y="4097"/>
                                </a:lnTo>
                                <a:lnTo>
                                  <a:pt x="1323802" y="3993"/>
                                </a:lnTo>
                                <a:lnTo>
                                  <a:pt x="1324048" y="3890"/>
                                </a:lnTo>
                                <a:lnTo>
                                  <a:pt x="1324293" y="3789"/>
                                </a:lnTo>
                                <a:lnTo>
                                  <a:pt x="1324539" y="3690"/>
                                </a:lnTo>
                                <a:lnTo>
                                  <a:pt x="1324784" y="3591"/>
                                </a:lnTo>
                                <a:lnTo>
                                  <a:pt x="1325030" y="3494"/>
                                </a:lnTo>
                                <a:lnTo>
                                  <a:pt x="1325275" y="3398"/>
                                </a:lnTo>
                                <a:lnTo>
                                  <a:pt x="1325521" y="3304"/>
                                </a:lnTo>
                                <a:lnTo>
                                  <a:pt x="1325767" y="3211"/>
                                </a:lnTo>
                                <a:lnTo>
                                  <a:pt x="1326012" y="3119"/>
                                </a:lnTo>
                                <a:lnTo>
                                  <a:pt x="1326258" y="3028"/>
                                </a:lnTo>
                                <a:lnTo>
                                  <a:pt x="1326503" y="2939"/>
                                </a:lnTo>
                                <a:lnTo>
                                  <a:pt x="1326749" y="2851"/>
                                </a:lnTo>
                                <a:lnTo>
                                  <a:pt x="1326994" y="2765"/>
                                </a:lnTo>
                                <a:lnTo>
                                  <a:pt x="1327240" y="2680"/>
                                </a:lnTo>
                                <a:lnTo>
                                  <a:pt x="1327485" y="2596"/>
                                </a:lnTo>
                                <a:lnTo>
                                  <a:pt x="1327731" y="2513"/>
                                </a:lnTo>
                                <a:lnTo>
                                  <a:pt x="1327977" y="2432"/>
                                </a:lnTo>
                                <a:lnTo>
                                  <a:pt x="1328222" y="2352"/>
                                </a:lnTo>
                                <a:lnTo>
                                  <a:pt x="1328468" y="2274"/>
                                </a:lnTo>
                                <a:lnTo>
                                  <a:pt x="1328713" y="2197"/>
                                </a:lnTo>
                                <a:lnTo>
                                  <a:pt x="1328959" y="2121"/>
                                </a:lnTo>
                                <a:lnTo>
                                  <a:pt x="1329204" y="2046"/>
                                </a:lnTo>
                                <a:lnTo>
                                  <a:pt x="1329450" y="1973"/>
                                </a:lnTo>
                                <a:lnTo>
                                  <a:pt x="1329695" y="1901"/>
                                </a:lnTo>
                                <a:lnTo>
                                  <a:pt x="1329941" y="1831"/>
                                </a:lnTo>
                                <a:lnTo>
                                  <a:pt x="1330187" y="1762"/>
                                </a:lnTo>
                                <a:lnTo>
                                  <a:pt x="1330432" y="1694"/>
                                </a:lnTo>
                                <a:lnTo>
                                  <a:pt x="1330678" y="1627"/>
                                </a:lnTo>
                                <a:lnTo>
                                  <a:pt x="1330923" y="1562"/>
                                </a:lnTo>
                                <a:lnTo>
                                  <a:pt x="1331169" y="1498"/>
                                </a:lnTo>
                                <a:lnTo>
                                  <a:pt x="1331414" y="1436"/>
                                </a:lnTo>
                                <a:lnTo>
                                  <a:pt x="1331660" y="1374"/>
                                </a:lnTo>
                                <a:lnTo>
                                  <a:pt x="1331905" y="1314"/>
                                </a:lnTo>
                                <a:lnTo>
                                  <a:pt x="1332151" y="1256"/>
                                </a:lnTo>
                                <a:lnTo>
                                  <a:pt x="1332397" y="1199"/>
                                </a:lnTo>
                                <a:lnTo>
                                  <a:pt x="1332642" y="1143"/>
                                </a:lnTo>
                                <a:lnTo>
                                  <a:pt x="1332888" y="1088"/>
                                </a:lnTo>
                                <a:lnTo>
                                  <a:pt x="1333133" y="1035"/>
                                </a:lnTo>
                                <a:lnTo>
                                  <a:pt x="1333379" y="983"/>
                                </a:lnTo>
                                <a:lnTo>
                                  <a:pt x="1333624" y="933"/>
                                </a:lnTo>
                                <a:lnTo>
                                  <a:pt x="1333870" y="883"/>
                                </a:lnTo>
                                <a:lnTo>
                                  <a:pt x="1334116" y="836"/>
                                </a:lnTo>
                                <a:lnTo>
                                  <a:pt x="1334361" y="789"/>
                                </a:lnTo>
                                <a:lnTo>
                                  <a:pt x="1334607" y="744"/>
                                </a:lnTo>
                                <a:lnTo>
                                  <a:pt x="1334852" y="700"/>
                                </a:lnTo>
                                <a:lnTo>
                                  <a:pt x="1335098" y="657"/>
                                </a:lnTo>
                                <a:lnTo>
                                  <a:pt x="1335343" y="616"/>
                                </a:lnTo>
                                <a:lnTo>
                                  <a:pt x="1335589" y="576"/>
                                </a:lnTo>
                                <a:lnTo>
                                  <a:pt x="1335834" y="538"/>
                                </a:lnTo>
                                <a:lnTo>
                                  <a:pt x="1336080" y="501"/>
                                </a:lnTo>
                                <a:lnTo>
                                  <a:pt x="1336326" y="465"/>
                                </a:lnTo>
                                <a:lnTo>
                                  <a:pt x="1336571" y="430"/>
                                </a:lnTo>
                                <a:lnTo>
                                  <a:pt x="1336817" y="397"/>
                                </a:lnTo>
                                <a:lnTo>
                                  <a:pt x="1337062" y="365"/>
                                </a:lnTo>
                                <a:lnTo>
                                  <a:pt x="1337308" y="334"/>
                                </a:lnTo>
                                <a:lnTo>
                                  <a:pt x="1337553" y="305"/>
                                </a:lnTo>
                                <a:lnTo>
                                  <a:pt x="1337799" y="277"/>
                                </a:lnTo>
                                <a:lnTo>
                                  <a:pt x="1338044" y="251"/>
                                </a:lnTo>
                                <a:lnTo>
                                  <a:pt x="1338290" y="226"/>
                                </a:lnTo>
                                <a:lnTo>
                                  <a:pt x="1338536" y="202"/>
                                </a:lnTo>
                                <a:lnTo>
                                  <a:pt x="1338781" y="179"/>
                                </a:lnTo>
                                <a:lnTo>
                                  <a:pt x="1339027" y="158"/>
                                </a:lnTo>
                                <a:lnTo>
                                  <a:pt x="1339272" y="138"/>
                                </a:lnTo>
                                <a:lnTo>
                                  <a:pt x="1339518" y="119"/>
                                </a:lnTo>
                                <a:lnTo>
                                  <a:pt x="1339763" y="102"/>
                                </a:lnTo>
                                <a:lnTo>
                                  <a:pt x="1340009" y="86"/>
                                </a:lnTo>
                                <a:lnTo>
                                  <a:pt x="1340254" y="72"/>
                                </a:lnTo>
                                <a:lnTo>
                                  <a:pt x="1340500" y="59"/>
                                </a:lnTo>
                                <a:lnTo>
                                  <a:pt x="1340746" y="47"/>
                                </a:lnTo>
                                <a:lnTo>
                                  <a:pt x="1340991" y="36"/>
                                </a:lnTo>
                                <a:lnTo>
                                  <a:pt x="1341237" y="27"/>
                                </a:lnTo>
                                <a:lnTo>
                                  <a:pt x="1341482" y="19"/>
                                </a:lnTo>
                                <a:lnTo>
                                  <a:pt x="1341728" y="12"/>
                                </a:lnTo>
                                <a:lnTo>
                                  <a:pt x="1341973" y="7"/>
                                </a:lnTo>
                                <a:lnTo>
                                  <a:pt x="1342219" y="3"/>
                                </a:lnTo>
                                <a:lnTo>
                                  <a:pt x="1342464" y="1"/>
                                </a:lnTo>
                                <a:lnTo>
                                  <a:pt x="1342710" y="0"/>
                                </a:lnTo>
                                <a:lnTo>
                                  <a:pt x="1342956" y="0"/>
                                </a:lnTo>
                                <a:lnTo>
                                  <a:pt x="1343201" y="1"/>
                                </a:lnTo>
                                <a:lnTo>
                                  <a:pt x="1343447" y="4"/>
                                </a:lnTo>
                                <a:lnTo>
                                  <a:pt x="1343692" y="8"/>
                                </a:lnTo>
                                <a:lnTo>
                                  <a:pt x="1343938" y="13"/>
                                </a:lnTo>
                                <a:lnTo>
                                  <a:pt x="1344183" y="20"/>
                                </a:lnTo>
                                <a:lnTo>
                                  <a:pt x="1344429" y="28"/>
                                </a:lnTo>
                                <a:lnTo>
                                  <a:pt x="1344675" y="38"/>
                                </a:lnTo>
                                <a:lnTo>
                                  <a:pt x="1344920" y="48"/>
                                </a:lnTo>
                                <a:lnTo>
                                  <a:pt x="1345166" y="60"/>
                                </a:lnTo>
                                <a:lnTo>
                                  <a:pt x="1345411" y="74"/>
                                </a:lnTo>
                                <a:lnTo>
                                  <a:pt x="1345657" y="89"/>
                                </a:lnTo>
                                <a:lnTo>
                                  <a:pt x="1345902" y="105"/>
                                </a:lnTo>
                                <a:lnTo>
                                  <a:pt x="1346148" y="122"/>
                                </a:lnTo>
                                <a:lnTo>
                                  <a:pt x="1346393" y="141"/>
                                </a:lnTo>
                                <a:lnTo>
                                  <a:pt x="1346639" y="161"/>
                                </a:lnTo>
                                <a:lnTo>
                                  <a:pt x="1346885" y="182"/>
                                </a:lnTo>
                                <a:lnTo>
                                  <a:pt x="1347130" y="205"/>
                                </a:lnTo>
                                <a:lnTo>
                                  <a:pt x="1347376" y="229"/>
                                </a:lnTo>
                                <a:lnTo>
                                  <a:pt x="1347621" y="255"/>
                                </a:lnTo>
                                <a:lnTo>
                                  <a:pt x="1347867" y="281"/>
                                </a:lnTo>
                                <a:lnTo>
                                  <a:pt x="1348112" y="309"/>
                                </a:lnTo>
                                <a:lnTo>
                                  <a:pt x="1348358" y="339"/>
                                </a:lnTo>
                                <a:lnTo>
                                  <a:pt x="1348603" y="369"/>
                                </a:lnTo>
                                <a:lnTo>
                                  <a:pt x="1348849" y="401"/>
                                </a:lnTo>
                                <a:lnTo>
                                  <a:pt x="1349095" y="435"/>
                                </a:lnTo>
                                <a:lnTo>
                                  <a:pt x="1349340" y="469"/>
                                </a:lnTo>
                                <a:lnTo>
                                  <a:pt x="1349586" y="506"/>
                                </a:lnTo>
                                <a:lnTo>
                                  <a:pt x="1349831" y="543"/>
                                </a:lnTo>
                                <a:lnTo>
                                  <a:pt x="1350077" y="582"/>
                                </a:lnTo>
                                <a:lnTo>
                                  <a:pt x="1350322" y="622"/>
                                </a:lnTo>
                                <a:lnTo>
                                  <a:pt x="1350568" y="663"/>
                                </a:lnTo>
                                <a:lnTo>
                                  <a:pt x="1350813" y="706"/>
                                </a:lnTo>
                                <a:lnTo>
                                  <a:pt x="1351059" y="750"/>
                                </a:lnTo>
                                <a:lnTo>
                                  <a:pt x="1351305" y="795"/>
                                </a:lnTo>
                                <a:lnTo>
                                  <a:pt x="1351550" y="842"/>
                                </a:lnTo>
                                <a:lnTo>
                                  <a:pt x="1351796" y="889"/>
                                </a:lnTo>
                                <a:lnTo>
                                  <a:pt x="1352041" y="939"/>
                                </a:lnTo>
                                <a:lnTo>
                                  <a:pt x="1352287" y="989"/>
                                </a:lnTo>
                                <a:lnTo>
                                  <a:pt x="1352532" y="1041"/>
                                </a:lnTo>
                                <a:lnTo>
                                  <a:pt x="1352778" y="1095"/>
                                </a:lnTo>
                                <a:lnTo>
                                  <a:pt x="1353023" y="1149"/>
                                </a:lnTo>
                                <a:lnTo>
                                  <a:pt x="1353269" y="1205"/>
                                </a:lnTo>
                                <a:lnTo>
                                  <a:pt x="1353515" y="1262"/>
                                </a:lnTo>
                                <a:lnTo>
                                  <a:pt x="1353760" y="1321"/>
                                </a:lnTo>
                                <a:lnTo>
                                  <a:pt x="1354006" y="1381"/>
                                </a:lnTo>
                                <a:lnTo>
                                  <a:pt x="1354251" y="1442"/>
                                </a:lnTo>
                                <a:lnTo>
                                  <a:pt x="1354497" y="1505"/>
                                </a:lnTo>
                                <a:lnTo>
                                  <a:pt x="1354742" y="1569"/>
                                </a:lnTo>
                                <a:lnTo>
                                  <a:pt x="1354988" y="1634"/>
                                </a:lnTo>
                                <a:lnTo>
                                  <a:pt x="1355233" y="1700"/>
                                </a:lnTo>
                                <a:lnTo>
                                  <a:pt x="1355479" y="1768"/>
                                </a:lnTo>
                                <a:lnTo>
                                  <a:pt x="1355725" y="1837"/>
                                </a:lnTo>
                                <a:lnTo>
                                  <a:pt x="1355970" y="1908"/>
                                </a:lnTo>
                                <a:lnTo>
                                  <a:pt x="1356216" y="1980"/>
                                </a:lnTo>
                                <a:lnTo>
                                  <a:pt x="1356461" y="2053"/>
                                </a:lnTo>
                                <a:lnTo>
                                  <a:pt x="1356707" y="2127"/>
                                </a:lnTo>
                                <a:lnTo>
                                  <a:pt x="1356952" y="2203"/>
                                </a:lnTo>
                                <a:lnTo>
                                  <a:pt x="1357198" y="2280"/>
                                </a:lnTo>
                                <a:lnTo>
                                  <a:pt x="1357444" y="2359"/>
                                </a:lnTo>
                                <a:lnTo>
                                  <a:pt x="1357689" y="2438"/>
                                </a:lnTo>
                                <a:lnTo>
                                  <a:pt x="1357935" y="2519"/>
                                </a:lnTo>
                                <a:lnTo>
                                  <a:pt x="1358180" y="2602"/>
                                </a:lnTo>
                                <a:lnTo>
                                  <a:pt x="1358426" y="2685"/>
                                </a:lnTo>
                                <a:lnTo>
                                  <a:pt x="1358671" y="2770"/>
                                </a:lnTo>
                                <a:lnTo>
                                  <a:pt x="1358917" y="2857"/>
                                </a:lnTo>
                                <a:lnTo>
                                  <a:pt x="1359162" y="2944"/>
                                </a:lnTo>
                                <a:lnTo>
                                  <a:pt x="1359408" y="3033"/>
                                </a:lnTo>
                                <a:lnTo>
                                  <a:pt x="1359654" y="3124"/>
                                </a:lnTo>
                                <a:lnTo>
                                  <a:pt x="1359899" y="3215"/>
                                </a:lnTo>
                                <a:lnTo>
                                  <a:pt x="1360145" y="3308"/>
                                </a:lnTo>
                                <a:lnTo>
                                  <a:pt x="1360390" y="3403"/>
                                </a:lnTo>
                                <a:lnTo>
                                  <a:pt x="1360636" y="3498"/>
                                </a:lnTo>
                                <a:lnTo>
                                  <a:pt x="1360881" y="3595"/>
                                </a:lnTo>
                                <a:lnTo>
                                  <a:pt x="1361127" y="3693"/>
                                </a:lnTo>
                                <a:lnTo>
                                  <a:pt x="1361372" y="3793"/>
                                </a:lnTo>
                                <a:lnTo>
                                  <a:pt x="1361618" y="3893"/>
                                </a:lnTo>
                                <a:lnTo>
                                  <a:pt x="1361864" y="3996"/>
                                </a:lnTo>
                                <a:lnTo>
                                  <a:pt x="1362109" y="4099"/>
                                </a:lnTo>
                                <a:lnTo>
                                  <a:pt x="1362355" y="4204"/>
                                </a:lnTo>
                                <a:lnTo>
                                  <a:pt x="1362600" y="4310"/>
                                </a:lnTo>
                                <a:lnTo>
                                  <a:pt x="1362846" y="4417"/>
                                </a:lnTo>
                                <a:lnTo>
                                  <a:pt x="1363091" y="4526"/>
                                </a:lnTo>
                                <a:lnTo>
                                  <a:pt x="1363337" y="4636"/>
                                </a:lnTo>
                                <a:lnTo>
                                  <a:pt x="1363582" y="4747"/>
                                </a:lnTo>
                                <a:lnTo>
                                  <a:pt x="1363828" y="4860"/>
                                </a:lnTo>
                                <a:lnTo>
                                  <a:pt x="1364074" y="4974"/>
                                </a:lnTo>
                                <a:lnTo>
                                  <a:pt x="1364319" y="5089"/>
                                </a:lnTo>
                                <a:lnTo>
                                  <a:pt x="1364565" y="5206"/>
                                </a:lnTo>
                                <a:lnTo>
                                  <a:pt x="1364810" y="5324"/>
                                </a:lnTo>
                                <a:lnTo>
                                  <a:pt x="1365056" y="5443"/>
                                </a:lnTo>
                                <a:lnTo>
                                  <a:pt x="1365301" y="5563"/>
                                </a:lnTo>
                                <a:lnTo>
                                  <a:pt x="1365547" y="5685"/>
                                </a:lnTo>
                                <a:lnTo>
                                  <a:pt x="1365792" y="5808"/>
                                </a:lnTo>
                                <a:lnTo>
                                  <a:pt x="1366038" y="5933"/>
                                </a:lnTo>
                                <a:lnTo>
                                  <a:pt x="1366284" y="6058"/>
                                </a:lnTo>
                                <a:lnTo>
                                  <a:pt x="1366529" y="6186"/>
                                </a:lnTo>
                                <a:lnTo>
                                  <a:pt x="1366775" y="6314"/>
                                </a:lnTo>
                                <a:lnTo>
                                  <a:pt x="1367020" y="6444"/>
                                </a:lnTo>
                                <a:lnTo>
                                  <a:pt x="1367266" y="6574"/>
                                </a:lnTo>
                                <a:lnTo>
                                  <a:pt x="1367511" y="6707"/>
                                </a:lnTo>
                                <a:lnTo>
                                  <a:pt x="1367757" y="6840"/>
                                </a:lnTo>
                                <a:lnTo>
                                  <a:pt x="1368003" y="6975"/>
                                </a:lnTo>
                                <a:lnTo>
                                  <a:pt x="1368248" y="7111"/>
                                </a:lnTo>
                                <a:lnTo>
                                  <a:pt x="1368494" y="7249"/>
                                </a:lnTo>
                                <a:lnTo>
                                  <a:pt x="1368739" y="7388"/>
                                </a:lnTo>
                                <a:lnTo>
                                  <a:pt x="1368985" y="7528"/>
                                </a:lnTo>
                                <a:lnTo>
                                  <a:pt x="1369230" y="7669"/>
                                </a:lnTo>
                                <a:lnTo>
                                  <a:pt x="1369476" y="7812"/>
                                </a:lnTo>
                                <a:lnTo>
                                  <a:pt x="1369721" y="7956"/>
                                </a:lnTo>
                                <a:lnTo>
                                  <a:pt x="1369967" y="8101"/>
                                </a:lnTo>
                                <a:lnTo>
                                  <a:pt x="1370213" y="8248"/>
                                </a:lnTo>
                                <a:lnTo>
                                  <a:pt x="1370458" y="8395"/>
                                </a:lnTo>
                                <a:lnTo>
                                  <a:pt x="1370704" y="8545"/>
                                </a:lnTo>
                                <a:lnTo>
                                  <a:pt x="1370949" y="8695"/>
                                </a:lnTo>
                                <a:lnTo>
                                  <a:pt x="1371195" y="8847"/>
                                </a:lnTo>
                                <a:lnTo>
                                  <a:pt x="1371440" y="9000"/>
                                </a:lnTo>
                                <a:lnTo>
                                  <a:pt x="1371686" y="9154"/>
                                </a:lnTo>
                                <a:lnTo>
                                  <a:pt x="1371931" y="9310"/>
                                </a:lnTo>
                                <a:lnTo>
                                  <a:pt x="1372177" y="9467"/>
                                </a:lnTo>
                                <a:lnTo>
                                  <a:pt x="1372423" y="9625"/>
                                </a:lnTo>
                                <a:lnTo>
                                  <a:pt x="1372668" y="9785"/>
                                </a:lnTo>
                                <a:lnTo>
                                  <a:pt x="1372914" y="9946"/>
                                </a:lnTo>
                                <a:lnTo>
                                  <a:pt x="1373159" y="10108"/>
                                </a:lnTo>
                                <a:lnTo>
                                  <a:pt x="1373405" y="10271"/>
                                </a:lnTo>
                                <a:lnTo>
                                  <a:pt x="1373650" y="10436"/>
                                </a:lnTo>
                                <a:lnTo>
                                  <a:pt x="1373896" y="10602"/>
                                </a:lnTo>
                                <a:lnTo>
                                  <a:pt x="1374141" y="10769"/>
                                </a:lnTo>
                                <a:lnTo>
                                  <a:pt x="1374387" y="10938"/>
                                </a:lnTo>
                                <a:lnTo>
                                  <a:pt x="1374633" y="11108"/>
                                </a:lnTo>
                                <a:lnTo>
                                  <a:pt x="1374878" y="11279"/>
                                </a:lnTo>
                                <a:lnTo>
                                  <a:pt x="1375124" y="11451"/>
                                </a:lnTo>
                                <a:lnTo>
                                  <a:pt x="1375369" y="11625"/>
                                </a:lnTo>
                                <a:lnTo>
                                  <a:pt x="1375615" y="11800"/>
                                </a:lnTo>
                                <a:lnTo>
                                  <a:pt x="1375860" y="11977"/>
                                </a:lnTo>
                                <a:lnTo>
                                  <a:pt x="1376106" y="12154"/>
                                </a:lnTo>
                                <a:lnTo>
                                  <a:pt x="1376351" y="12333"/>
                                </a:lnTo>
                                <a:lnTo>
                                  <a:pt x="1376597" y="12513"/>
                                </a:lnTo>
                                <a:lnTo>
                                  <a:pt x="1376843" y="12695"/>
                                </a:lnTo>
                                <a:lnTo>
                                  <a:pt x="1377088" y="12878"/>
                                </a:lnTo>
                                <a:lnTo>
                                  <a:pt x="1377334" y="13062"/>
                                </a:lnTo>
                                <a:lnTo>
                                  <a:pt x="1377579" y="13247"/>
                                </a:lnTo>
                                <a:lnTo>
                                  <a:pt x="1377825" y="13433"/>
                                </a:lnTo>
                                <a:lnTo>
                                  <a:pt x="1378070" y="13621"/>
                                </a:lnTo>
                                <a:lnTo>
                                  <a:pt x="1378316" y="13811"/>
                                </a:lnTo>
                                <a:lnTo>
                                  <a:pt x="1378561" y="14001"/>
                                </a:lnTo>
                                <a:lnTo>
                                  <a:pt x="1378807" y="14193"/>
                                </a:lnTo>
                                <a:lnTo>
                                  <a:pt x="1379053" y="14386"/>
                                </a:lnTo>
                                <a:lnTo>
                                  <a:pt x="1379298" y="14580"/>
                                </a:lnTo>
                                <a:lnTo>
                                  <a:pt x="1379544" y="14776"/>
                                </a:lnTo>
                                <a:lnTo>
                                  <a:pt x="1379789" y="14972"/>
                                </a:lnTo>
                                <a:lnTo>
                                  <a:pt x="1380035" y="15171"/>
                                </a:lnTo>
                                <a:lnTo>
                                  <a:pt x="1380280" y="15370"/>
                                </a:lnTo>
                                <a:lnTo>
                                  <a:pt x="1380526" y="15571"/>
                                </a:lnTo>
                                <a:lnTo>
                                  <a:pt x="1380772" y="15773"/>
                                </a:lnTo>
                                <a:lnTo>
                                  <a:pt x="1381017" y="15976"/>
                                </a:lnTo>
                                <a:lnTo>
                                  <a:pt x="1381263" y="16180"/>
                                </a:lnTo>
                                <a:lnTo>
                                  <a:pt x="1381508" y="16386"/>
                                </a:lnTo>
                                <a:lnTo>
                                  <a:pt x="1381754" y="16593"/>
                                </a:lnTo>
                                <a:lnTo>
                                  <a:pt x="1381999" y="16801"/>
                                </a:lnTo>
                                <a:lnTo>
                                  <a:pt x="1382245" y="17011"/>
                                </a:lnTo>
                                <a:lnTo>
                                  <a:pt x="1382490" y="17222"/>
                                </a:lnTo>
                                <a:lnTo>
                                  <a:pt x="1382736" y="17434"/>
                                </a:lnTo>
                                <a:lnTo>
                                  <a:pt x="1382982" y="17647"/>
                                </a:lnTo>
                                <a:lnTo>
                                  <a:pt x="1383227" y="17862"/>
                                </a:lnTo>
                                <a:lnTo>
                                  <a:pt x="1383473" y="18078"/>
                                </a:lnTo>
                                <a:lnTo>
                                  <a:pt x="1383718" y="18295"/>
                                </a:lnTo>
                                <a:lnTo>
                                  <a:pt x="1383964" y="18514"/>
                                </a:lnTo>
                                <a:lnTo>
                                  <a:pt x="1384209" y="18733"/>
                                </a:lnTo>
                                <a:lnTo>
                                  <a:pt x="1384455" y="18954"/>
                                </a:lnTo>
                                <a:lnTo>
                                  <a:pt x="1384700" y="19177"/>
                                </a:lnTo>
                                <a:lnTo>
                                  <a:pt x="1384946" y="19400"/>
                                </a:lnTo>
                                <a:lnTo>
                                  <a:pt x="1385192" y="19625"/>
                                </a:lnTo>
                                <a:lnTo>
                                  <a:pt x="1385437" y="19851"/>
                                </a:lnTo>
                                <a:lnTo>
                                  <a:pt x="1385683" y="20078"/>
                                </a:lnTo>
                                <a:lnTo>
                                  <a:pt x="1385928" y="20307"/>
                                </a:lnTo>
                                <a:lnTo>
                                  <a:pt x="1386174" y="20537"/>
                                </a:lnTo>
                                <a:lnTo>
                                  <a:pt x="1386419" y="20768"/>
                                </a:lnTo>
                                <a:lnTo>
                                  <a:pt x="1386665" y="21000"/>
                                </a:lnTo>
                                <a:lnTo>
                                  <a:pt x="1386910" y="21234"/>
                                </a:lnTo>
                                <a:lnTo>
                                  <a:pt x="1387156" y="21468"/>
                                </a:lnTo>
                                <a:lnTo>
                                  <a:pt x="1387402" y="21705"/>
                                </a:lnTo>
                                <a:lnTo>
                                  <a:pt x="1387647" y="21942"/>
                                </a:lnTo>
                                <a:lnTo>
                                  <a:pt x="1387893" y="22181"/>
                                </a:lnTo>
                                <a:lnTo>
                                  <a:pt x="1388138" y="22420"/>
                                </a:lnTo>
                                <a:lnTo>
                                  <a:pt x="1388384" y="22661"/>
                                </a:lnTo>
                                <a:lnTo>
                                  <a:pt x="1388629" y="22904"/>
                                </a:lnTo>
                                <a:lnTo>
                                  <a:pt x="1388875" y="23147"/>
                                </a:lnTo>
                                <a:lnTo>
                                  <a:pt x="1389120" y="23392"/>
                                </a:lnTo>
                                <a:lnTo>
                                  <a:pt x="1389366" y="23638"/>
                                </a:lnTo>
                                <a:lnTo>
                                  <a:pt x="1389612" y="23886"/>
                                </a:lnTo>
                                <a:lnTo>
                                  <a:pt x="1389857" y="24134"/>
                                </a:lnTo>
                                <a:lnTo>
                                  <a:pt x="1390103" y="24384"/>
                                </a:lnTo>
                                <a:lnTo>
                                  <a:pt x="1390348" y="24635"/>
                                </a:lnTo>
                                <a:lnTo>
                                  <a:pt x="1390594" y="24888"/>
                                </a:lnTo>
                                <a:lnTo>
                                  <a:pt x="1390839" y="25141"/>
                                </a:lnTo>
                                <a:lnTo>
                                  <a:pt x="1391085" y="25396"/>
                                </a:lnTo>
                                <a:lnTo>
                                  <a:pt x="1391330" y="25652"/>
                                </a:lnTo>
                                <a:lnTo>
                                  <a:pt x="1391576" y="25910"/>
                                </a:lnTo>
                                <a:lnTo>
                                  <a:pt x="1391822" y="26168"/>
                                </a:lnTo>
                                <a:lnTo>
                                  <a:pt x="1392067" y="26428"/>
                                </a:lnTo>
                                <a:lnTo>
                                  <a:pt x="1392313" y="26689"/>
                                </a:lnTo>
                                <a:lnTo>
                                  <a:pt x="1392558" y="26951"/>
                                </a:lnTo>
                                <a:lnTo>
                                  <a:pt x="1392804" y="27215"/>
                                </a:lnTo>
                                <a:lnTo>
                                  <a:pt x="1393049" y="27480"/>
                                </a:lnTo>
                                <a:lnTo>
                                  <a:pt x="1393295" y="27746"/>
                                </a:lnTo>
                                <a:lnTo>
                                  <a:pt x="1393541" y="28013"/>
                                </a:lnTo>
                                <a:lnTo>
                                  <a:pt x="1393786" y="28282"/>
                                </a:lnTo>
                                <a:lnTo>
                                  <a:pt x="1394032" y="28551"/>
                                </a:lnTo>
                                <a:lnTo>
                                  <a:pt x="1394277" y="28822"/>
                                </a:lnTo>
                                <a:lnTo>
                                  <a:pt x="1394523" y="29094"/>
                                </a:lnTo>
                                <a:lnTo>
                                  <a:pt x="1394768" y="29368"/>
                                </a:lnTo>
                                <a:lnTo>
                                  <a:pt x="1395014" y="29642"/>
                                </a:lnTo>
                                <a:lnTo>
                                  <a:pt x="1395259" y="29918"/>
                                </a:lnTo>
                                <a:lnTo>
                                  <a:pt x="1395505" y="30195"/>
                                </a:lnTo>
                                <a:lnTo>
                                  <a:pt x="1395751" y="30474"/>
                                </a:lnTo>
                                <a:lnTo>
                                  <a:pt x="1395996" y="30753"/>
                                </a:lnTo>
                                <a:lnTo>
                                  <a:pt x="1396242" y="31034"/>
                                </a:lnTo>
                                <a:lnTo>
                                  <a:pt x="1396487" y="31316"/>
                                </a:lnTo>
                                <a:lnTo>
                                  <a:pt x="1396733" y="31599"/>
                                </a:lnTo>
                                <a:lnTo>
                                  <a:pt x="1396978" y="31884"/>
                                </a:lnTo>
                                <a:lnTo>
                                  <a:pt x="1397224" y="32170"/>
                                </a:lnTo>
                                <a:lnTo>
                                  <a:pt x="1397469" y="32456"/>
                                </a:lnTo>
                                <a:lnTo>
                                  <a:pt x="1397715" y="32745"/>
                                </a:lnTo>
                                <a:lnTo>
                                  <a:pt x="1397961" y="33034"/>
                                </a:lnTo>
                                <a:lnTo>
                                  <a:pt x="1398206" y="33324"/>
                                </a:lnTo>
                                <a:lnTo>
                                  <a:pt x="1398452" y="33616"/>
                                </a:lnTo>
                                <a:lnTo>
                                  <a:pt x="1398697" y="33909"/>
                                </a:lnTo>
                                <a:lnTo>
                                  <a:pt x="1398943" y="34203"/>
                                </a:lnTo>
                                <a:lnTo>
                                  <a:pt x="1399188" y="34499"/>
                                </a:lnTo>
                                <a:lnTo>
                                  <a:pt x="1399434" y="34796"/>
                                </a:lnTo>
                                <a:lnTo>
                                  <a:pt x="1399679" y="35093"/>
                                </a:lnTo>
                                <a:lnTo>
                                  <a:pt x="1399925" y="35393"/>
                                </a:lnTo>
                                <a:lnTo>
                                  <a:pt x="1400171" y="35693"/>
                                </a:lnTo>
                                <a:lnTo>
                                  <a:pt x="1400416" y="35994"/>
                                </a:lnTo>
                                <a:lnTo>
                                  <a:pt x="1400662" y="36297"/>
                                </a:lnTo>
                                <a:lnTo>
                                  <a:pt x="1400907" y="36601"/>
                                </a:lnTo>
                                <a:lnTo>
                                  <a:pt x="1401153" y="36906"/>
                                </a:lnTo>
                                <a:lnTo>
                                  <a:pt x="1401398" y="37212"/>
                                </a:lnTo>
                                <a:lnTo>
                                  <a:pt x="1401644" y="37520"/>
                                </a:lnTo>
                                <a:lnTo>
                                  <a:pt x="1401889" y="37829"/>
                                </a:lnTo>
                                <a:lnTo>
                                  <a:pt x="1402135" y="38139"/>
                                </a:lnTo>
                                <a:lnTo>
                                  <a:pt x="1402381" y="38450"/>
                                </a:lnTo>
                                <a:lnTo>
                                  <a:pt x="1402626" y="38762"/>
                                </a:lnTo>
                                <a:lnTo>
                                  <a:pt x="1402872" y="39076"/>
                                </a:lnTo>
                                <a:lnTo>
                                  <a:pt x="1403117" y="39391"/>
                                </a:lnTo>
                                <a:lnTo>
                                  <a:pt x="1403363" y="39707"/>
                                </a:lnTo>
                                <a:lnTo>
                                  <a:pt x="1403608" y="40024"/>
                                </a:lnTo>
                                <a:lnTo>
                                  <a:pt x="1403854" y="40342"/>
                                </a:lnTo>
                                <a:lnTo>
                                  <a:pt x="1404100" y="40662"/>
                                </a:lnTo>
                                <a:lnTo>
                                  <a:pt x="1404345" y="40982"/>
                                </a:lnTo>
                                <a:lnTo>
                                  <a:pt x="1404591" y="41304"/>
                                </a:lnTo>
                                <a:lnTo>
                                  <a:pt x="1404836" y="41628"/>
                                </a:lnTo>
                                <a:lnTo>
                                  <a:pt x="1405082" y="41952"/>
                                </a:lnTo>
                                <a:lnTo>
                                  <a:pt x="1405327" y="42277"/>
                                </a:lnTo>
                                <a:lnTo>
                                  <a:pt x="1405573" y="42604"/>
                                </a:lnTo>
                                <a:lnTo>
                                  <a:pt x="1405818" y="42932"/>
                                </a:lnTo>
                                <a:lnTo>
                                  <a:pt x="1406064" y="43261"/>
                                </a:lnTo>
                                <a:lnTo>
                                  <a:pt x="1406310" y="43591"/>
                                </a:lnTo>
                                <a:lnTo>
                                  <a:pt x="1406555" y="43923"/>
                                </a:lnTo>
                                <a:lnTo>
                                  <a:pt x="1406801" y="44256"/>
                                </a:lnTo>
                                <a:lnTo>
                                  <a:pt x="1407046" y="44589"/>
                                </a:lnTo>
                                <a:lnTo>
                                  <a:pt x="1407292" y="44924"/>
                                </a:lnTo>
                                <a:lnTo>
                                  <a:pt x="1407537" y="45261"/>
                                </a:lnTo>
                                <a:lnTo>
                                  <a:pt x="1407783" y="45598"/>
                                </a:lnTo>
                                <a:lnTo>
                                  <a:pt x="1408028" y="45937"/>
                                </a:lnTo>
                                <a:lnTo>
                                  <a:pt x="1408274" y="46276"/>
                                </a:lnTo>
                                <a:lnTo>
                                  <a:pt x="1408520" y="46617"/>
                                </a:lnTo>
                                <a:lnTo>
                                  <a:pt x="1408765" y="46960"/>
                                </a:lnTo>
                                <a:lnTo>
                                  <a:pt x="1409011" y="47303"/>
                                </a:lnTo>
                                <a:lnTo>
                                  <a:pt x="1409256" y="47647"/>
                                </a:lnTo>
                                <a:lnTo>
                                  <a:pt x="1409502" y="47993"/>
                                </a:lnTo>
                                <a:lnTo>
                                  <a:pt x="1409747" y="48340"/>
                                </a:lnTo>
                                <a:lnTo>
                                  <a:pt x="1409993" y="48688"/>
                                </a:lnTo>
                                <a:lnTo>
                                  <a:pt x="1410238" y="49037"/>
                                </a:lnTo>
                                <a:lnTo>
                                  <a:pt x="1410484" y="49387"/>
                                </a:lnTo>
                                <a:lnTo>
                                  <a:pt x="1410730" y="49739"/>
                                </a:lnTo>
                                <a:lnTo>
                                  <a:pt x="1410975" y="50091"/>
                                </a:lnTo>
                                <a:lnTo>
                                  <a:pt x="1411221" y="50445"/>
                                </a:lnTo>
                                <a:lnTo>
                                  <a:pt x="1411466" y="50800"/>
                                </a:lnTo>
                                <a:lnTo>
                                  <a:pt x="1411712" y="51156"/>
                                </a:lnTo>
                                <a:lnTo>
                                  <a:pt x="1411957" y="51514"/>
                                </a:lnTo>
                                <a:lnTo>
                                  <a:pt x="1412203" y="51872"/>
                                </a:lnTo>
                                <a:lnTo>
                                  <a:pt x="1412448" y="52232"/>
                                </a:lnTo>
                                <a:lnTo>
                                  <a:pt x="1412694" y="52593"/>
                                </a:lnTo>
                                <a:lnTo>
                                  <a:pt x="1412940" y="52955"/>
                                </a:lnTo>
                                <a:lnTo>
                                  <a:pt x="1413185" y="53318"/>
                                </a:lnTo>
                                <a:lnTo>
                                  <a:pt x="1413431" y="53682"/>
                                </a:lnTo>
                                <a:lnTo>
                                  <a:pt x="1413676" y="54048"/>
                                </a:lnTo>
                                <a:lnTo>
                                  <a:pt x="1413922" y="54414"/>
                                </a:lnTo>
                                <a:lnTo>
                                  <a:pt x="1414167" y="54782"/>
                                </a:lnTo>
                                <a:lnTo>
                                  <a:pt x="1414413" y="55151"/>
                                </a:lnTo>
                                <a:lnTo>
                                  <a:pt x="1414658" y="55521"/>
                                </a:lnTo>
                                <a:lnTo>
                                  <a:pt x="1414904" y="55892"/>
                                </a:lnTo>
                                <a:lnTo>
                                  <a:pt x="1415150" y="56265"/>
                                </a:lnTo>
                                <a:lnTo>
                                  <a:pt x="1415395" y="56638"/>
                                </a:lnTo>
                                <a:lnTo>
                                  <a:pt x="1415641" y="57013"/>
                                </a:lnTo>
                                <a:lnTo>
                                  <a:pt x="1415886" y="57389"/>
                                </a:lnTo>
                                <a:lnTo>
                                  <a:pt x="1416132" y="57766"/>
                                </a:lnTo>
                                <a:lnTo>
                                  <a:pt x="1416377" y="58144"/>
                                </a:lnTo>
                                <a:lnTo>
                                  <a:pt x="1416623" y="58523"/>
                                </a:lnTo>
                                <a:lnTo>
                                  <a:pt x="1416869" y="58904"/>
                                </a:lnTo>
                                <a:lnTo>
                                  <a:pt x="1417114" y="59285"/>
                                </a:lnTo>
                                <a:lnTo>
                                  <a:pt x="1417360" y="59668"/>
                                </a:lnTo>
                                <a:lnTo>
                                  <a:pt x="1417605" y="60052"/>
                                </a:lnTo>
                                <a:lnTo>
                                  <a:pt x="1417851" y="60437"/>
                                </a:lnTo>
                                <a:lnTo>
                                  <a:pt x="1418096" y="60823"/>
                                </a:lnTo>
                                <a:lnTo>
                                  <a:pt x="1418342" y="61210"/>
                                </a:lnTo>
                                <a:lnTo>
                                  <a:pt x="1418587" y="61598"/>
                                </a:lnTo>
                                <a:lnTo>
                                  <a:pt x="1418833" y="61988"/>
                                </a:lnTo>
                                <a:lnTo>
                                  <a:pt x="1419079" y="62379"/>
                                </a:lnTo>
                                <a:lnTo>
                                  <a:pt x="1419324" y="62770"/>
                                </a:lnTo>
                                <a:lnTo>
                                  <a:pt x="1419570" y="63163"/>
                                </a:lnTo>
                                <a:lnTo>
                                  <a:pt x="1419815" y="63557"/>
                                </a:lnTo>
                                <a:lnTo>
                                  <a:pt x="1420061" y="63952"/>
                                </a:lnTo>
                                <a:lnTo>
                                  <a:pt x="1420306" y="64349"/>
                                </a:lnTo>
                                <a:lnTo>
                                  <a:pt x="1420552" y="64746"/>
                                </a:lnTo>
                                <a:lnTo>
                                  <a:pt x="1420797" y="65145"/>
                                </a:lnTo>
                                <a:lnTo>
                                  <a:pt x="1421043" y="65544"/>
                                </a:lnTo>
                                <a:lnTo>
                                  <a:pt x="1421289" y="65945"/>
                                </a:lnTo>
                                <a:lnTo>
                                  <a:pt x="1421534" y="66347"/>
                                </a:lnTo>
                                <a:lnTo>
                                  <a:pt x="1421780" y="66750"/>
                                </a:lnTo>
                                <a:lnTo>
                                  <a:pt x="1422025" y="67154"/>
                                </a:lnTo>
                                <a:lnTo>
                                  <a:pt x="1422271" y="67559"/>
                                </a:lnTo>
                                <a:lnTo>
                                  <a:pt x="1422516" y="67966"/>
                                </a:lnTo>
                                <a:lnTo>
                                  <a:pt x="1422762" y="68373"/>
                                </a:lnTo>
                                <a:lnTo>
                                  <a:pt x="1423007" y="68782"/>
                                </a:lnTo>
                                <a:lnTo>
                                  <a:pt x="1423253" y="69192"/>
                                </a:lnTo>
                                <a:lnTo>
                                  <a:pt x="1423499" y="69602"/>
                                </a:lnTo>
                                <a:lnTo>
                                  <a:pt x="1423744" y="70014"/>
                                </a:lnTo>
                                <a:lnTo>
                                  <a:pt x="1423990" y="70427"/>
                                </a:lnTo>
                                <a:lnTo>
                                  <a:pt x="1424235" y="70842"/>
                                </a:lnTo>
                                <a:lnTo>
                                  <a:pt x="1424481" y="71257"/>
                                </a:lnTo>
                                <a:lnTo>
                                  <a:pt x="1424726" y="71673"/>
                                </a:lnTo>
                                <a:lnTo>
                                  <a:pt x="1424972" y="72091"/>
                                </a:lnTo>
                                <a:lnTo>
                                  <a:pt x="1425217" y="72509"/>
                                </a:lnTo>
                                <a:lnTo>
                                  <a:pt x="1425463" y="72929"/>
                                </a:lnTo>
                                <a:lnTo>
                                  <a:pt x="1425709" y="73350"/>
                                </a:lnTo>
                                <a:lnTo>
                                  <a:pt x="1425954" y="73772"/>
                                </a:lnTo>
                                <a:lnTo>
                                  <a:pt x="1426200" y="74194"/>
                                </a:lnTo>
                                <a:lnTo>
                                  <a:pt x="1426445" y="74619"/>
                                </a:lnTo>
                                <a:lnTo>
                                  <a:pt x="1426691" y="75044"/>
                                </a:lnTo>
                                <a:lnTo>
                                  <a:pt x="1426936" y="75470"/>
                                </a:lnTo>
                                <a:lnTo>
                                  <a:pt x="1427182" y="75897"/>
                                </a:lnTo>
                                <a:lnTo>
                                  <a:pt x="1427428" y="76326"/>
                                </a:lnTo>
                                <a:lnTo>
                                  <a:pt x="1427673" y="76755"/>
                                </a:lnTo>
                                <a:lnTo>
                                  <a:pt x="1427919" y="77186"/>
                                </a:lnTo>
                                <a:lnTo>
                                  <a:pt x="1428164" y="77618"/>
                                </a:lnTo>
                                <a:lnTo>
                                  <a:pt x="1428410" y="78050"/>
                                </a:lnTo>
                                <a:lnTo>
                                  <a:pt x="1428655" y="78484"/>
                                </a:lnTo>
                                <a:lnTo>
                                  <a:pt x="1428901" y="78919"/>
                                </a:lnTo>
                                <a:lnTo>
                                  <a:pt x="1429146" y="79355"/>
                                </a:lnTo>
                                <a:lnTo>
                                  <a:pt x="1429392" y="79792"/>
                                </a:lnTo>
                                <a:lnTo>
                                  <a:pt x="1429638" y="80231"/>
                                </a:lnTo>
                                <a:lnTo>
                                  <a:pt x="1429883" y="80670"/>
                                </a:lnTo>
                                <a:lnTo>
                                  <a:pt x="1430129" y="81110"/>
                                </a:lnTo>
                                <a:lnTo>
                                  <a:pt x="1430374" y="81552"/>
                                </a:lnTo>
                                <a:lnTo>
                                  <a:pt x="1430620" y="81994"/>
                                </a:lnTo>
                                <a:lnTo>
                                  <a:pt x="1430865" y="82438"/>
                                </a:lnTo>
                                <a:lnTo>
                                  <a:pt x="1431111" y="82883"/>
                                </a:lnTo>
                                <a:lnTo>
                                  <a:pt x="1431356" y="83328"/>
                                </a:lnTo>
                                <a:lnTo>
                                  <a:pt x="1431602" y="83775"/>
                                </a:lnTo>
                                <a:lnTo>
                                  <a:pt x="1431848" y="84223"/>
                                </a:lnTo>
                                <a:lnTo>
                                  <a:pt x="1432093" y="84672"/>
                                </a:lnTo>
                                <a:lnTo>
                                  <a:pt x="1432339" y="85122"/>
                                </a:lnTo>
                                <a:lnTo>
                                  <a:pt x="1432584" y="85573"/>
                                </a:lnTo>
                                <a:lnTo>
                                  <a:pt x="1432830" y="86025"/>
                                </a:lnTo>
                                <a:lnTo>
                                  <a:pt x="1433075" y="86478"/>
                                </a:lnTo>
                                <a:lnTo>
                                  <a:pt x="1433321" y="86933"/>
                                </a:lnTo>
                                <a:lnTo>
                                  <a:pt x="1433566" y="87388"/>
                                </a:lnTo>
                                <a:lnTo>
                                  <a:pt x="1433812" y="87844"/>
                                </a:lnTo>
                                <a:lnTo>
                                  <a:pt x="1434058" y="88302"/>
                                </a:lnTo>
                                <a:lnTo>
                                  <a:pt x="1434303" y="88760"/>
                                </a:lnTo>
                                <a:lnTo>
                                  <a:pt x="1434549" y="89220"/>
                                </a:lnTo>
                                <a:lnTo>
                                  <a:pt x="1434794" y="89681"/>
                                </a:lnTo>
                                <a:lnTo>
                                  <a:pt x="1435040" y="90142"/>
                                </a:lnTo>
                                <a:lnTo>
                                  <a:pt x="1435285" y="90605"/>
                                </a:lnTo>
                                <a:lnTo>
                                  <a:pt x="1435531" y="91069"/>
                                </a:lnTo>
                                <a:lnTo>
                                  <a:pt x="1435776" y="91533"/>
                                </a:lnTo>
                                <a:lnTo>
                                  <a:pt x="1436022" y="91999"/>
                                </a:lnTo>
                                <a:lnTo>
                                  <a:pt x="1436268" y="92466"/>
                                </a:lnTo>
                                <a:lnTo>
                                  <a:pt x="1436513" y="92934"/>
                                </a:lnTo>
                                <a:lnTo>
                                  <a:pt x="1436759" y="93403"/>
                                </a:lnTo>
                                <a:lnTo>
                                  <a:pt x="1437004" y="93873"/>
                                </a:lnTo>
                                <a:lnTo>
                                  <a:pt x="1437250" y="94344"/>
                                </a:lnTo>
                                <a:lnTo>
                                  <a:pt x="1437495" y="94816"/>
                                </a:lnTo>
                                <a:lnTo>
                                  <a:pt x="1437741" y="95290"/>
                                </a:lnTo>
                                <a:lnTo>
                                  <a:pt x="1437986" y="95764"/>
                                </a:lnTo>
                                <a:lnTo>
                                  <a:pt x="1438232" y="96239"/>
                                </a:lnTo>
                                <a:lnTo>
                                  <a:pt x="1438478" y="96715"/>
                                </a:lnTo>
                                <a:lnTo>
                                  <a:pt x="1438723" y="97192"/>
                                </a:lnTo>
                                <a:lnTo>
                                  <a:pt x="1438969" y="97671"/>
                                </a:lnTo>
                                <a:lnTo>
                                  <a:pt x="1439214" y="98150"/>
                                </a:lnTo>
                                <a:lnTo>
                                  <a:pt x="1439460" y="98631"/>
                                </a:lnTo>
                                <a:lnTo>
                                  <a:pt x="1439705" y="99112"/>
                                </a:lnTo>
                                <a:lnTo>
                                  <a:pt x="1439951" y="99594"/>
                                </a:lnTo>
                                <a:lnTo>
                                  <a:pt x="1440197" y="100078"/>
                                </a:lnTo>
                                <a:lnTo>
                                  <a:pt x="1440442" y="100562"/>
                                </a:lnTo>
                                <a:lnTo>
                                  <a:pt x="1440688" y="101048"/>
                                </a:lnTo>
                                <a:lnTo>
                                  <a:pt x="1440933" y="101534"/>
                                </a:lnTo>
                                <a:lnTo>
                                  <a:pt x="1441179" y="102022"/>
                                </a:lnTo>
                                <a:lnTo>
                                  <a:pt x="1441424" y="102510"/>
                                </a:lnTo>
                                <a:lnTo>
                                  <a:pt x="1441670" y="103000"/>
                                </a:lnTo>
                                <a:lnTo>
                                  <a:pt x="1441915" y="103491"/>
                                </a:lnTo>
                                <a:lnTo>
                                  <a:pt x="1442161" y="103982"/>
                                </a:lnTo>
                                <a:lnTo>
                                  <a:pt x="1442407" y="104475"/>
                                </a:lnTo>
                                <a:lnTo>
                                  <a:pt x="1442652" y="104968"/>
                                </a:lnTo>
                                <a:lnTo>
                                  <a:pt x="1442898" y="105463"/>
                                </a:lnTo>
                                <a:lnTo>
                                  <a:pt x="1443143" y="105959"/>
                                </a:lnTo>
                                <a:lnTo>
                                  <a:pt x="1443389" y="106455"/>
                                </a:lnTo>
                                <a:lnTo>
                                  <a:pt x="1443634" y="106953"/>
                                </a:lnTo>
                                <a:lnTo>
                                  <a:pt x="1443880" y="107452"/>
                                </a:lnTo>
                                <a:lnTo>
                                  <a:pt x="1444125" y="107951"/>
                                </a:lnTo>
                                <a:lnTo>
                                  <a:pt x="1444371" y="108452"/>
                                </a:lnTo>
                                <a:lnTo>
                                  <a:pt x="1444617" y="108954"/>
                                </a:lnTo>
                                <a:lnTo>
                                  <a:pt x="1444862" y="109456"/>
                                </a:lnTo>
                                <a:lnTo>
                                  <a:pt x="1445108" y="109960"/>
                                </a:lnTo>
                                <a:lnTo>
                                  <a:pt x="1445353" y="110465"/>
                                </a:lnTo>
                                <a:lnTo>
                                  <a:pt x="1445599" y="110970"/>
                                </a:lnTo>
                                <a:lnTo>
                                  <a:pt x="1445844" y="111477"/>
                                </a:lnTo>
                                <a:lnTo>
                                  <a:pt x="1446090" y="111984"/>
                                </a:lnTo>
                                <a:lnTo>
                                  <a:pt x="1446335" y="112493"/>
                                </a:lnTo>
                                <a:lnTo>
                                  <a:pt x="1446581" y="113003"/>
                                </a:lnTo>
                                <a:lnTo>
                                  <a:pt x="1446827" y="113513"/>
                                </a:lnTo>
                                <a:lnTo>
                                  <a:pt x="1447072" y="114025"/>
                                </a:lnTo>
                                <a:lnTo>
                                  <a:pt x="1447318" y="114537"/>
                                </a:lnTo>
                                <a:lnTo>
                                  <a:pt x="1447563" y="115051"/>
                                </a:lnTo>
                                <a:lnTo>
                                  <a:pt x="1447809" y="115565"/>
                                </a:lnTo>
                                <a:lnTo>
                                  <a:pt x="1448054" y="116081"/>
                                </a:lnTo>
                                <a:lnTo>
                                  <a:pt x="1448300" y="116597"/>
                                </a:lnTo>
                                <a:lnTo>
                                  <a:pt x="1448545" y="117115"/>
                                </a:lnTo>
                                <a:lnTo>
                                  <a:pt x="1448791" y="117633"/>
                                </a:lnTo>
                                <a:lnTo>
                                  <a:pt x="1449037" y="118153"/>
                                </a:lnTo>
                                <a:lnTo>
                                  <a:pt x="1449282" y="118673"/>
                                </a:lnTo>
                                <a:lnTo>
                                  <a:pt x="1449528" y="119194"/>
                                </a:lnTo>
                                <a:lnTo>
                                  <a:pt x="1449773" y="119717"/>
                                </a:lnTo>
                                <a:lnTo>
                                  <a:pt x="1450019" y="120240"/>
                                </a:lnTo>
                                <a:lnTo>
                                  <a:pt x="1450264" y="120764"/>
                                </a:lnTo>
                                <a:lnTo>
                                  <a:pt x="1450510" y="121289"/>
                                </a:lnTo>
                                <a:lnTo>
                                  <a:pt x="1450756" y="121816"/>
                                </a:lnTo>
                                <a:lnTo>
                                  <a:pt x="1451001" y="122343"/>
                                </a:lnTo>
                                <a:lnTo>
                                  <a:pt x="1451247" y="122871"/>
                                </a:lnTo>
                                <a:lnTo>
                                  <a:pt x="1451492" y="123400"/>
                                </a:lnTo>
                                <a:lnTo>
                                  <a:pt x="1451738" y="123930"/>
                                </a:lnTo>
                                <a:lnTo>
                                  <a:pt x="1451983" y="124461"/>
                                </a:lnTo>
                                <a:lnTo>
                                  <a:pt x="1452229" y="124993"/>
                                </a:lnTo>
                                <a:lnTo>
                                  <a:pt x="1452474" y="125526"/>
                                </a:lnTo>
                                <a:lnTo>
                                  <a:pt x="1452720" y="126059"/>
                                </a:lnTo>
                                <a:lnTo>
                                  <a:pt x="1452966" y="126594"/>
                                </a:lnTo>
                                <a:lnTo>
                                  <a:pt x="1453211" y="127130"/>
                                </a:lnTo>
                                <a:lnTo>
                                  <a:pt x="1453457" y="127667"/>
                                </a:lnTo>
                                <a:lnTo>
                                  <a:pt x="1453702" y="128204"/>
                                </a:lnTo>
                                <a:lnTo>
                                  <a:pt x="1453948" y="128743"/>
                                </a:lnTo>
                                <a:lnTo>
                                  <a:pt x="1454193" y="129282"/>
                                </a:lnTo>
                                <a:lnTo>
                                  <a:pt x="1454439" y="129823"/>
                                </a:lnTo>
                                <a:lnTo>
                                  <a:pt x="1454684" y="130364"/>
                                </a:lnTo>
                                <a:lnTo>
                                  <a:pt x="1454930" y="130907"/>
                                </a:lnTo>
                                <a:lnTo>
                                  <a:pt x="1455176" y="131450"/>
                                </a:lnTo>
                                <a:lnTo>
                                  <a:pt x="1455421" y="131994"/>
                                </a:lnTo>
                                <a:lnTo>
                                  <a:pt x="1455667" y="132539"/>
                                </a:lnTo>
                                <a:lnTo>
                                  <a:pt x="1455912" y="133085"/>
                                </a:lnTo>
                                <a:lnTo>
                                  <a:pt x="1456158" y="133632"/>
                                </a:lnTo>
                                <a:lnTo>
                                  <a:pt x="1456403" y="134180"/>
                                </a:lnTo>
                                <a:lnTo>
                                  <a:pt x="1456649" y="134729"/>
                                </a:lnTo>
                                <a:lnTo>
                                  <a:pt x="1456894" y="135279"/>
                                </a:lnTo>
                                <a:lnTo>
                                  <a:pt x="1457140" y="135830"/>
                                </a:lnTo>
                                <a:lnTo>
                                  <a:pt x="1457386" y="136381"/>
                                </a:lnTo>
                                <a:lnTo>
                                  <a:pt x="1457631" y="136934"/>
                                </a:lnTo>
                                <a:lnTo>
                                  <a:pt x="1457877" y="137487"/>
                                </a:lnTo>
                                <a:lnTo>
                                  <a:pt x="1458122" y="138042"/>
                                </a:lnTo>
                                <a:lnTo>
                                  <a:pt x="1458368" y="138597"/>
                                </a:lnTo>
                                <a:lnTo>
                                  <a:pt x="1458613" y="139153"/>
                                </a:lnTo>
                                <a:lnTo>
                                  <a:pt x="1458859" y="139710"/>
                                </a:lnTo>
                                <a:lnTo>
                                  <a:pt x="1459104" y="140268"/>
                                </a:lnTo>
                                <a:lnTo>
                                  <a:pt x="1459350" y="140827"/>
                                </a:lnTo>
                                <a:lnTo>
                                  <a:pt x="1459596" y="141387"/>
                                </a:lnTo>
                                <a:lnTo>
                                  <a:pt x="1459841" y="141948"/>
                                </a:lnTo>
                                <a:lnTo>
                                  <a:pt x="1460087" y="142510"/>
                                </a:lnTo>
                                <a:lnTo>
                                  <a:pt x="1460332" y="143072"/>
                                </a:lnTo>
                                <a:lnTo>
                                  <a:pt x="1460578" y="143636"/>
                                </a:lnTo>
                                <a:lnTo>
                                  <a:pt x="1460823" y="144200"/>
                                </a:lnTo>
                                <a:lnTo>
                                  <a:pt x="1461069" y="144766"/>
                                </a:lnTo>
                                <a:lnTo>
                                  <a:pt x="1461314" y="145332"/>
                                </a:lnTo>
                                <a:lnTo>
                                  <a:pt x="1461560" y="145899"/>
                                </a:lnTo>
                                <a:lnTo>
                                  <a:pt x="1461806" y="146467"/>
                                </a:lnTo>
                                <a:lnTo>
                                  <a:pt x="1462051" y="147036"/>
                                </a:lnTo>
                                <a:lnTo>
                                  <a:pt x="1462297" y="147606"/>
                                </a:lnTo>
                                <a:lnTo>
                                  <a:pt x="1462542" y="148176"/>
                                </a:lnTo>
                                <a:lnTo>
                                  <a:pt x="1462788" y="148748"/>
                                </a:lnTo>
                                <a:lnTo>
                                  <a:pt x="1463033" y="149321"/>
                                </a:lnTo>
                                <a:lnTo>
                                  <a:pt x="1463279" y="149894"/>
                                </a:lnTo>
                                <a:lnTo>
                                  <a:pt x="1463525" y="150468"/>
                                </a:lnTo>
                                <a:lnTo>
                                  <a:pt x="1463770" y="151043"/>
                                </a:lnTo>
                                <a:lnTo>
                                  <a:pt x="1464016" y="151619"/>
                                </a:lnTo>
                                <a:lnTo>
                                  <a:pt x="1464261" y="152196"/>
                                </a:lnTo>
                                <a:lnTo>
                                  <a:pt x="1464507" y="152774"/>
                                </a:lnTo>
                                <a:lnTo>
                                  <a:pt x="1464752" y="153353"/>
                                </a:lnTo>
                                <a:lnTo>
                                  <a:pt x="1464998" y="153932"/>
                                </a:lnTo>
                                <a:lnTo>
                                  <a:pt x="1465243" y="154513"/>
                                </a:lnTo>
                                <a:lnTo>
                                  <a:pt x="1465489" y="155094"/>
                                </a:lnTo>
                                <a:lnTo>
                                  <a:pt x="1465735" y="155676"/>
                                </a:lnTo>
                                <a:lnTo>
                                  <a:pt x="1465980" y="156259"/>
                                </a:lnTo>
                                <a:lnTo>
                                  <a:pt x="1466226" y="156843"/>
                                </a:lnTo>
                                <a:lnTo>
                                  <a:pt x="1466471" y="157428"/>
                                </a:lnTo>
                                <a:lnTo>
                                  <a:pt x="1466717" y="158013"/>
                                </a:lnTo>
                                <a:lnTo>
                                  <a:pt x="1466962" y="158600"/>
                                </a:lnTo>
                                <a:lnTo>
                                  <a:pt x="1467208" y="159187"/>
                                </a:lnTo>
                                <a:lnTo>
                                  <a:pt x="1467453" y="159775"/>
                                </a:lnTo>
                                <a:lnTo>
                                  <a:pt x="1467699" y="160364"/>
                                </a:lnTo>
                                <a:lnTo>
                                  <a:pt x="1467945" y="160954"/>
                                </a:lnTo>
                                <a:lnTo>
                                  <a:pt x="1468190" y="161545"/>
                                </a:lnTo>
                                <a:lnTo>
                                  <a:pt x="1468436" y="162137"/>
                                </a:lnTo>
                                <a:lnTo>
                                  <a:pt x="1468681" y="162729"/>
                                </a:lnTo>
                                <a:lnTo>
                                  <a:pt x="1468927" y="163323"/>
                                </a:lnTo>
                                <a:lnTo>
                                  <a:pt x="1469172" y="163917"/>
                                </a:lnTo>
                                <a:lnTo>
                                  <a:pt x="1469418" y="164512"/>
                                </a:lnTo>
                                <a:lnTo>
                                  <a:pt x="1469663" y="165108"/>
                                </a:lnTo>
                                <a:lnTo>
                                  <a:pt x="1469909" y="165704"/>
                                </a:lnTo>
                                <a:lnTo>
                                  <a:pt x="1470155" y="166302"/>
                                </a:lnTo>
                                <a:lnTo>
                                  <a:pt x="1470400" y="166900"/>
                                </a:lnTo>
                                <a:lnTo>
                                  <a:pt x="1470646" y="167500"/>
                                </a:lnTo>
                                <a:lnTo>
                                  <a:pt x="1470891" y="168100"/>
                                </a:lnTo>
                                <a:lnTo>
                                  <a:pt x="1471137" y="168701"/>
                                </a:lnTo>
                                <a:lnTo>
                                  <a:pt x="1471382" y="169303"/>
                                </a:lnTo>
                                <a:lnTo>
                                  <a:pt x="1471628" y="169905"/>
                                </a:lnTo>
                                <a:lnTo>
                                  <a:pt x="1471873" y="170509"/>
                                </a:lnTo>
                                <a:lnTo>
                                  <a:pt x="1472119" y="171113"/>
                                </a:lnTo>
                                <a:lnTo>
                                  <a:pt x="1472365" y="171718"/>
                                </a:lnTo>
                                <a:lnTo>
                                  <a:pt x="1472610" y="172324"/>
                                </a:lnTo>
                                <a:lnTo>
                                  <a:pt x="1472856" y="172931"/>
                                </a:lnTo>
                                <a:lnTo>
                                  <a:pt x="1473101" y="173538"/>
                                </a:lnTo>
                                <a:lnTo>
                                  <a:pt x="1473347" y="174147"/>
                                </a:lnTo>
                                <a:lnTo>
                                  <a:pt x="1473592" y="174756"/>
                                </a:lnTo>
                                <a:lnTo>
                                  <a:pt x="1473838" y="175366"/>
                                </a:lnTo>
                                <a:lnTo>
                                  <a:pt x="1474084" y="175977"/>
                                </a:lnTo>
                                <a:lnTo>
                                  <a:pt x="1474329" y="176588"/>
                                </a:lnTo>
                                <a:lnTo>
                                  <a:pt x="1474575" y="177201"/>
                                </a:lnTo>
                                <a:lnTo>
                                  <a:pt x="1474820" y="177814"/>
                                </a:lnTo>
                                <a:lnTo>
                                  <a:pt x="1475066" y="178428"/>
                                </a:lnTo>
                                <a:lnTo>
                                  <a:pt x="1475311" y="179043"/>
                                </a:lnTo>
                                <a:lnTo>
                                  <a:pt x="1475557" y="179659"/>
                                </a:lnTo>
                                <a:lnTo>
                                  <a:pt x="1475802" y="180276"/>
                                </a:lnTo>
                                <a:lnTo>
                                  <a:pt x="1476048" y="180893"/>
                                </a:lnTo>
                                <a:lnTo>
                                  <a:pt x="1476294" y="181511"/>
                                </a:lnTo>
                                <a:lnTo>
                                  <a:pt x="1476539" y="182130"/>
                                </a:lnTo>
                                <a:lnTo>
                                  <a:pt x="1476785" y="182750"/>
                                </a:lnTo>
                                <a:lnTo>
                                  <a:pt x="1477030" y="183370"/>
                                </a:lnTo>
                                <a:lnTo>
                                  <a:pt x="1477276" y="183992"/>
                                </a:lnTo>
                                <a:lnTo>
                                  <a:pt x="1477521" y="184614"/>
                                </a:lnTo>
                                <a:lnTo>
                                  <a:pt x="1477767" y="185237"/>
                                </a:lnTo>
                                <a:lnTo>
                                  <a:pt x="1478012" y="185861"/>
                                </a:lnTo>
                                <a:lnTo>
                                  <a:pt x="1478258" y="186485"/>
                                </a:lnTo>
                                <a:lnTo>
                                  <a:pt x="1478504" y="187111"/>
                                </a:lnTo>
                                <a:lnTo>
                                  <a:pt x="1478749" y="187737"/>
                                </a:lnTo>
                                <a:lnTo>
                                  <a:pt x="1478995" y="188364"/>
                                </a:lnTo>
                                <a:lnTo>
                                  <a:pt x="1479240" y="188991"/>
                                </a:lnTo>
                                <a:lnTo>
                                  <a:pt x="1479486" y="189620"/>
                                </a:lnTo>
                                <a:lnTo>
                                  <a:pt x="1479731" y="190249"/>
                                </a:lnTo>
                                <a:lnTo>
                                  <a:pt x="1479977" y="190879"/>
                                </a:lnTo>
                                <a:lnTo>
                                  <a:pt x="1480222" y="191510"/>
                                </a:lnTo>
                                <a:lnTo>
                                  <a:pt x="1480468" y="192141"/>
                                </a:lnTo>
                                <a:lnTo>
                                  <a:pt x="1480714" y="192774"/>
                                </a:lnTo>
                                <a:lnTo>
                                  <a:pt x="1480959" y="193407"/>
                                </a:lnTo>
                                <a:lnTo>
                                  <a:pt x="1481205" y="194041"/>
                                </a:lnTo>
                                <a:lnTo>
                                  <a:pt x="1481450" y="194675"/>
                                </a:lnTo>
                                <a:lnTo>
                                  <a:pt x="1481696" y="195311"/>
                                </a:lnTo>
                                <a:lnTo>
                                  <a:pt x="1481941" y="195947"/>
                                </a:lnTo>
                                <a:lnTo>
                                  <a:pt x="1482187" y="196584"/>
                                </a:lnTo>
                                <a:lnTo>
                                  <a:pt x="1482432" y="197222"/>
                                </a:lnTo>
                                <a:lnTo>
                                  <a:pt x="1482678" y="197860"/>
                                </a:lnTo>
                                <a:lnTo>
                                  <a:pt x="1482924" y="198499"/>
                                </a:lnTo>
                                <a:lnTo>
                                  <a:pt x="1483169" y="199139"/>
                                </a:lnTo>
                                <a:lnTo>
                                  <a:pt x="1483415" y="199780"/>
                                </a:lnTo>
                                <a:lnTo>
                                  <a:pt x="1483660" y="200422"/>
                                </a:lnTo>
                                <a:lnTo>
                                  <a:pt x="1483906" y="201064"/>
                                </a:lnTo>
                                <a:lnTo>
                                  <a:pt x="1484151" y="201707"/>
                                </a:lnTo>
                                <a:lnTo>
                                  <a:pt x="1484397" y="202351"/>
                                </a:lnTo>
                                <a:lnTo>
                                  <a:pt x="1484642" y="202995"/>
                                </a:lnTo>
                                <a:lnTo>
                                  <a:pt x="1484888" y="203641"/>
                                </a:lnTo>
                                <a:lnTo>
                                  <a:pt x="1485134" y="204287"/>
                                </a:lnTo>
                                <a:lnTo>
                                  <a:pt x="1485379" y="204933"/>
                                </a:lnTo>
                                <a:lnTo>
                                  <a:pt x="1485625" y="205581"/>
                                </a:lnTo>
                                <a:lnTo>
                                  <a:pt x="1485870" y="206229"/>
                                </a:lnTo>
                                <a:lnTo>
                                  <a:pt x="1486116" y="206878"/>
                                </a:lnTo>
                                <a:lnTo>
                                  <a:pt x="1486361" y="207528"/>
                                </a:lnTo>
                                <a:lnTo>
                                  <a:pt x="1486607" y="208178"/>
                                </a:lnTo>
                                <a:lnTo>
                                  <a:pt x="1486853" y="208830"/>
                                </a:lnTo>
                                <a:lnTo>
                                  <a:pt x="1487098" y="209482"/>
                                </a:lnTo>
                                <a:lnTo>
                                  <a:pt x="1487344" y="210134"/>
                                </a:lnTo>
                                <a:lnTo>
                                  <a:pt x="1487589" y="210788"/>
                                </a:lnTo>
                                <a:lnTo>
                                  <a:pt x="1487835" y="211442"/>
                                </a:lnTo>
                                <a:lnTo>
                                  <a:pt x="1488080" y="212097"/>
                                </a:lnTo>
                                <a:lnTo>
                                  <a:pt x="1488326" y="212752"/>
                                </a:lnTo>
                                <a:lnTo>
                                  <a:pt x="1488571" y="213408"/>
                                </a:lnTo>
                                <a:lnTo>
                                  <a:pt x="1488817" y="214065"/>
                                </a:lnTo>
                                <a:lnTo>
                                  <a:pt x="1489063" y="214723"/>
                                </a:lnTo>
                                <a:lnTo>
                                  <a:pt x="1489308" y="215382"/>
                                </a:lnTo>
                                <a:lnTo>
                                  <a:pt x="1489554" y="216041"/>
                                </a:lnTo>
                                <a:lnTo>
                                  <a:pt x="1489799" y="216701"/>
                                </a:lnTo>
                                <a:lnTo>
                                  <a:pt x="1490045" y="217361"/>
                                </a:lnTo>
                                <a:lnTo>
                                  <a:pt x="1490290" y="218022"/>
                                </a:lnTo>
                                <a:lnTo>
                                  <a:pt x="1490536" y="218684"/>
                                </a:lnTo>
                                <a:lnTo>
                                  <a:pt x="1490781" y="219347"/>
                                </a:lnTo>
                                <a:lnTo>
                                  <a:pt x="1491027" y="220011"/>
                                </a:lnTo>
                                <a:lnTo>
                                  <a:pt x="1491273" y="220675"/>
                                </a:lnTo>
                                <a:lnTo>
                                  <a:pt x="1491518" y="221340"/>
                                </a:lnTo>
                                <a:lnTo>
                                  <a:pt x="1491764" y="222005"/>
                                </a:lnTo>
                                <a:lnTo>
                                  <a:pt x="1492009" y="222671"/>
                                </a:lnTo>
                                <a:lnTo>
                                  <a:pt x="1492255" y="223338"/>
                                </a:lnTo>
                                <a:lnTo>
                                  <a:pt x="1492500" y="224006"/>
                                </a:lnTo>
                                <a:lnTo>
                                  <a:pt x="1492746" y="224674"/>
                                </a:lnTo>
                                <a:lnTo>
                                  <a:pt x="1492991" y="225343"/>
                                </a:lnTo>
                                <a:lnTo>
                                  <a:pt x="1493237" y="226013"/>
                                </a:lnTo>
                                <a:lnTo>
                                  <a:pt x="1493483" y="226683"/>
                                </a:lnTo>
                                <a:lnTo>
                                  <a:pt x="1493728" y="227354"/>
                                </a:lnTo>
                                <a:lnTo>
                                  <a:pt x="1493974" y="228026"/>
                                </a:lnTo>
                                <a:lnTo>
                                  <a:pt x="1494219" y="228698"/>
                                </a:lnTo>
                                <a:lnTo>
                                  <a:pt x="1494465" y="229372"/>
                                </a:lnTo>
                                <a:lnTo>
                                  <a:pt x="1494710" y="230045"/>
                                </a:lnTo>
                                <a:lnTo>
                                  <a:pt x="1494956" y="230720"/>
                                </a:lnTo>
                                <a:lnTo>
                                  <a:pt x="1495201" y="231395"/>
                                </a:lnTo>
                                <a:lnTo>
                                  <a:pt x="1495447" y="232071"/>
                                </a:lnTo>
                                <a:lnTo>
                                  <a:pt x="1495693" y="232747"/>
                                </a:lnTo>
                                <a:lnTo>
                                  <a:pt x="1495938" y="233425"/>
                                </a:lnTo>
                                <a:lnTo>
                                  <a:pt x="1496184" y="234102"/>
                                </a:lnTo>
                                <a:lnTo>
                                  <a:pt x="1496429" y="234781"/>
                                </a:lnTo>
                                <a:lnTo>
                                  <a:pt x="1496675" y="235460"/>
                                </a:lnTo>
                                <a:lnTo>
                                  <a:pt x="1496920" y="236140"/>
                                </a:lnTo>
                                <a:lnTo>
                                  <a:pt x="1497166" y="236820"/>
                                </a:lnTo>
                                <a:lnTo>
                                  <a:pt x="1497412" y="237502"/>
                                </a:lnTo>
                                <a:lnTo>
                                  <a:pt x="1497657" y="238183"/>
                                </a:lnTo>
                                <a:lnTo>
                                  <a:pt x="1497903" y="238866"/>
                                </a:lnTo>
                                <a:lnTo>
                                  <a:pt x="1498148" y="239549"/>
                                </a:lnTo>
                                <a:lnTo>
                                  <a:pt x="1498394" y="240233"/>
                                </a:lnTo>
                                <a:lnTo>
                                  <a:pt x="1498639" y="240917"/>
                                </a:lnTo>
                                <a:lnTo>
                                  <a:pt x="1498885" y="241603"/>
                                </a:lnTo>
                                <a:lnTo>
                                  <a:pt x="1499130" y="242288"/>
                                </a:lnTo>
                                <a:lnTo>
                                  <a:pt x="1499376" y="242975"/>
                                </a:lnTo>
                                <a:lnTo>
                                  <a:pt x="1499622" y="243662"/>
                                </a:lnTo>
                                <a:lnTo>
                                  <a:pt x="1499867" y="244349"/>
                                </a:lnTo>
                                <a:lnTo>
                                  <a:pt x="1500113" y="245038"/>
                                </a:lnTo>
                                <a:lnTo>
                                  <a:pt x="1500358" y="245727"/>
                                </a:lnTo>
                                <a:lnTo>
                                  <a:pt x="1500604" y="246416"/>
                                </a:lnTo>
                                <a:lnTo>
                                  <a:pt x="1500849" y="247107"/>
                                </a:lnTo>
                                <a:lnTo>
                                  <a:pt x="1501095" y="247798"/>
                                </a:lnTo>
                                <a:lnTo>
                                  <a:pt x="1501340" y="248489"/>
                                </a:lnTo>
                                <a:lnTo>
                                  <a:pt x="1501586" y="249181"/>
                                </a:lnTo>
                                <a:lnTo>
                                  <a:pt x="1501832" y="249874"/>
                                </a:lnTo>
                                <a:lnTo>
                                  <a:pt x="1502077" y="250568"/>
                                </a:lnTo>
                                <a:lnTo>
                                  <a:pt x="1502323" y="251262"/>
                                </a:lnTo>
                                <a:lnTo>
                                  <a:pt x="1502568" y="251956"/>
                                </a:lnTo>
                                <a:lnTo>
                                  <a:pt x="1502814" y="252652"/>
                                </a:lnTo>
                                <a:lnTo>
                                  <a:pt x="1503059" y="253348"/>
                                </a:lnTo>
                                <a:lnTo>
                                  <a:pt x="1503305" y="254044"/>
                                </a:lnTo>
                                <a:lnTo>
                                  <a:pt x="1503550" y="254741"/>
                                </a:lnTo>
                                <a:lnTo>
                                  <a:pt x="1503796" y="255439"/>
                                </a:lnTo>
                                <a:lnTo>
                                  <a:pt x="1504042" y="256138"/>
                                </a:lnTo>
                                <a:lnTo>
                                  <a:pt x="1504287" y="256837"/>
                                </a:lnTo>
                                <a:lnTo>
                                  <a:pt x="1504533" y="257536"/>
                                </a:lnTo>
                                <a:lnTo>
                                  <a:pt x="1504778" y="258236"/>
                                </a:lnTo>
                                <a:lnTo>
                                  <a:pt x="1505024" y="258937"/>
                                </a:lnTo>
                                <a:lnTo>
                                  <a:pt x="1505269" y="259639"/>
                                </a:lnTo>
                                <a:lnTo>
                                  <a:pt x="1505515" y="260341"/>
                                </a:lnTo>
                                <a:lnTo>
                                  <a:pt x="1505760" y="261044"/>
                                </a:lnTo>
                                <a:lnTo>
                                  <a:pt x="1506006" y="261747"/>
                                </a:lnTo>
                                <a:lnTo>
                                  <a:pt x="1506252" y="262451"/>
                                </a:lnTo>
                                <a:lnTo>
                                  <a:pt x="1506497" y="263155"/>
                                </a:lnTo>
                                <a:lnTo>
                                  <a:pt x="1506743" y="263860"/>
                                </a:lnTo>
                                <a:lnTo>
                                  <a:pt x="1506988" y="264566"/>
                                </a:lnTo>
                                <a:lnTo>
                                  <a:pt x="1507234" y="265272"/>
                                </a:lnTo>
                                <a:lnTo>
                                  <a:pt x="1507479" y="265979"/>
                                </a:lnTo>
                                <a:lnTo>
                                  <a:pt x="1507725" y="266687"/>
                                </a:lnTo>
                                <a:lnTo>
                                  <a:pt x="1507970" y="267395"/>
                                </a:lnTo>
                                <a:lnTo>
                                  <a:pt x="1508216" y="268103"/>
                                </a:lnTo>
                                <a:lnTo>
                                  <a:pt x="1508462" y="268813"/>
                                </a:lnTo>
                                <a:lnTo>
                                  <a:pt x="1508707" y="269522"/>
                                </a:lnTo>
                                <a:lnTo>
                                  <a:pt x="1508953" y="270233"/>
                                </a:lnTo>
                                <a:lnTo>
                                  <a:pt x="1509198" y="270944"/>
                                </a:lnTo>
                                <a:lnTo>
                                  <a:pt x="1509444" y="271655"/>
                                </a:lnTo>
                                <a:lnTo>
                                  <a:pt x="1509689" y="272367"/>
                                </a:lnTo>
                                <a:lnTo>
                                  <a:pt x="1509935" y="273080"/>
                                </a:lnTo>
                                <a:lnTo>
                                  <a:pt x="1510181" y="273793"/>
                                </a:lnTo>
                                <a:lnTo>
                                  <a:pt x="1510426" y="274507"/>
                                </a:lnTo>
                                <a:lnTo>
                                  <a:pt x="1510672" y="275222"/>
                                </a:lnTo>
                                <a:lnTo>
                                  <a:pt x="1510917" y="275937"/>
                                </a:lnTo>
                                <a:lnTo>
                                  <a:pt x="1511163" y="276652"/>
                                </a:lnTo>
                                <a:lnTo>
                                  <a:pt x="1511408" y="277368"/>
                                </a:lnTo>
                                <a:lnTo>
                                  <a:pt x="1511654" y="278085"/>
                                </a:lnTo>
                                <a:lnTo>
                                  <a:pt x="1511899" y="278802"/>
                                </a:lnTo>
                                <a:lnTo>
                                  <a:pt x="1512145" y="279520"/>
                                </a:lnTo>
                                <a:lnTo>
                                  <a:pt x="1512391" y="280238"/>
                                </a:lnTo>
                                <a:lnTo>
                                  <a:pt x="1512636" y="280957"/>
                                </a:lnTo>
                                <a:lnTo>
                                  <a:pt x="1512882" y="281677"/>
                                </a:lnTo>
                                <a:lnTo>
                                  <a:pt x="1513127" y="282397"/>
                                </a:lnTo>
                                <a:lnTo>
                                  <a:pt x="1513373" y="283117"/>
                                </a:lnTo>
                                <a:lnTo>
                                  <a:pt x="1513618" y="283839"/>
                                </a:lnTo>
                                <a:lnTo>
                                  <a:pt x="1513864" y="284560"/>
                                </a:lnTo>
                                <a:lnTo>
                                  <a:pt x="1514109" y="285283"/>
                                </a:lnTo>
                                <a:lnTo>
                                  <a:pt x="1514355" y="286005"/>
                                </a:lnTo>
                                <a:lnTo>
                                  <a:pt x="1514601" y="286729"/>
                                </a:lnTo>
                                <a:lnTo>
                                  <a:pt x="1514846" y="287453"/>
                                </a:lnTo>
                                <a:lnTo>
                                  <a:pt x="1515092" y="288177"/>
                                </a:lnTo>
                                <a:lnTo>
                                  <a:pt x="1515337" y="288902"/>
                                </a:lnTo>
                                <a:lnTo>
                                  <a:pt x="1515583" y="289627"/>
                                </a:lnTo>
                                <a:lnTo>
                                  <a:pt x="1515828" y="290353"/>
                                </a:lnTo>
                                <a:lnTo>
                                  <a:pt x="1516074" y="291080"/>
                                </a:lnTo>
                                <a:lnTo>
                                  <a:pt x="1516319" y="291807"/>
                                </a:lnTo>
                                <a:lnTo>
                                  <a:pt x="1516565" y="292535"/>
                                </a:lnTo>
                                <a:lnTo>
                                  <a:pt x="1516811" y="293263"/>
                                </a:lnTo>
                                <a:lnTo>
                                  <a:pt x="1517056" y="293991"/>
                                </a:lnTo>
                                <a:lnTo>
                                  <a:pt x="1517302" y="294721"/>
                                </a:lnTo>
                                <a:lnTo>
                                  <a:pt x="1517547" y="295450"/>
                                </a:lnTo>
                                <a:lnTo>
                                  <a:pt x="1517793" y="296181"/>
                                </a:lnTo>
                                <a:lnTo>
                                  <a:pt x="1518038" y="296911"/>
                                </a:lnTo>
                                <a:lnTo>
                                  <a:pt x="1518284" y="297643"/>
                                </a:lnTo>
                                <a:lnTo>
                                  <a:pt x="1518529" y="298374"/>
                                </a:lnTo>
                                <a:lnTo>
                                  <a:pt x="1518775" y="299107"/>
                                </a:lnTo>
                                <a:lnTo>
                                  <a:pt x="1519021" y="299839"/>
                                </a:lnTo>
                                <a:lnTo>
                                  <a:pt x="1519266" y="300573"/>
                                </a:lnTo>
                                <a:lnTo>
                                  <a:pt x="1519512" y="301307"/>
                                </a:lnTo>
                                <a:lnTo>
                                  <a:pt x="1519757" y="302041"/>
                                </a:lnTo>
                                <a:lnTo>
                                  <a:pt x="1520003" y="302776"/>
                                </a:lnTo>
                                <a:lnTo>
                                  <a:pt x="1520248" y="303511"/>
                                </a:lnTo>
                                <a:lnTo>
                                  <a:pt x="1520494" y="304247"/>
                                </a:lnTo>
                                <a:lnTo>
                                  <a:pt x="1520740" y="304983"/>
                                </a:lnTo>
                                <a:lnTo>
                                  <a:pt x="1520985" y="305720"/>
                                </a:lnTo>
                                <a:lnTo>
                                  <a:pt x="1521231" y="306458"/>
                                </a:lnTo>
                                <a:lnTo>
                                  <a:pt x="1521476" y="307195"/>
                                </a:lnTo>
                                <a:lnTo>
                                  <a:pt x="1521722" y="307934"/>
                                </a:lnTo>
                                <a:lnTo>
                                  <a:pt x="1521967" y="308673"/>
                                </a:lnTo>
                                <a:lnTo>
                                  <a:pt x="1522213" y="309412"/>
                                </a:lnTo>
                                <a:lnTo>
                                  <a:pt x="1522458" y="310152"/>
                                </a:lnTo>
                                <a:lnTo>
                                  <a:pt x="1522704" y="310892"/>
                                </a:lnTo>
                                <a:lnTo>
                                  <a:pt x="1522950" y="311633"/>
                                </a:lnTo>
                                <a:lnTo>
                                  <a:pt x="1523195" y="312374"/>
                                </a:lnTo>
                                <a:lnTo>
                                  <a:pt x="1523441" y="313116"/>
                                </a:lnTo>
                                <a:lnTo>
                                  <a:pt x="1523686" y="313858"/>
                                </a:lnTo>
                                <a:lnTo>
                                  <a:pt x="1523932" y="314601"/>
                                </a:lnTo>
                                <a:lnTo>
                                  <a:pt x="1524177" y="315344"/>
                                </a:lnTo>
                                <a:lnTo>
                                  <a:pt x="1524423" y="316088"/>
                                </a:lnTo>
                                <a:lnTo>
                                  <a:pt x="1524668" y="316832"/>
                                </a:lnTo>
                                <a:lnTo>
                                  <a:pt x="1524914" y="317576"/>
                                </a:lnTo>
                                <a:lnTo>
                                  <a:pt x="1525160" y="318322"/>
                                </a:lnTo>
                                <a:lnTo>
                                  <a:pt x="1525405" y="319067"/>
                                </a:lnTo>
                                <a:lnTo>
                                  <a:pt x="1525651" y="319813"/>
                                </a:lnTo>
                                <a:lnTo>
                                  <a:pt x="1525896" y="320560"/>
                                </a:lnTo>
                                <a:lnTo>
                                  <a:pt x="1526142" y="321307"/>
                                </a:lnTo>
                                <a:lnTo>
                                  <a:pt x="1526387" y="322054"/>
                                </a:lnTo>
                                <a:lnTo>
                                  <a:pt x="1526633" y="322802"/>
                                </a:lnTo>
                                <a:lnTo>
                                  <a:pt x="1526878" y="323550"/>
                                </a:lnTo>
                                <a:lnTo>
                                  <a:pt x="1527124" y="324299"/>
                                </a:lnTo>
                                <a:lnTo>
                                  <a:pt x="1527370" y="325048"/>
                                </a:lnTo>
                                <a:lnTo>
                                  <a:pt x="1527615" y="325798"/>
                                </a:lnTo>
                                <a:lnTo>
                                  <a:pt x="1527861" y="326548"/>
                                </a:lnTo>
                                <a:lnTo>
                                  <a:pt x="1528106" y="327299"/>
                                </a:lnTo>
                                <a:lnTo>
                                  <a:pt x="1528352" y="328050"/>
                                </a:lnTo>
                                <a:lnTo>
                                  <a:pt x="1528597" y="328801"/>
                                </a:lnTo>
                                <a:lnTo>
                                  <a:pt x="1528843" y="329553"/>
                                </a:lnTo>
                                <a:lnTo>
                                  <a:pt x="1529088" y="330305"/>
                                </a:lnTo>
                                <a:lnTo>
                                  <a:pt x="1529334" y="331058"/>
                                </a:lnTo>
                                <a:lnTo>
                                  <a:pt x="1529580" y="331812"/>
                                </a:lnTo>
                                <a:lnTo>
                                  <a:pt x="1529825" y="332565"/>
                                </a:lnTo>
                                <a:lnTo>
                                  <a:pt x="1530071" y="333319"/>
                                </a:lnTo>
                                <a:lnTo>
                                  <a:pt x="1530316" y="334074"/>
                                </a:lnTo>
                                <a:lnTo>
                                  <a:pt x="1530562" y="334829"/>
                                </a:lnTo>
                                <a:lnTo>
                                  <a:pt x="1530807" y="335584"/>
                                </a:lnTo>
                                <a:lnTo>
                                  <a:pt x="1531053" y="336340"/>
                                </a:lnTo>
                                <a:lnTo>
                                  <a:pt x="1531298" y="337096"/>
                                </a:lnTo>
                                <a:lnTo>
                                  <a:pt x="1531544" y="337853"/>
                                </a:lnTo>
                                <a:lnTo>
                                  <a:pt x="1531790" y="338610"/>
                                </a:lnTo>
                                <a:lnTo>
                                  <a:pt x="1532035" y="339368"/>
                                </a:lnTo>
                                <a:lnTo>
                                  <a:pt x="1532281" y="340126"/>
                                </a:lnTo>
                                <a:lnTo>
                                  <a:pt x="1532526" y="340884"/>
                                </a:lnTo>
                                <a:lnTo>
                                  <a:pt x="1532772" y="341643"/>
                                </a:lnTo>
                                <a:lnTo>
                                  <a:pt x="1533017" y="342402"/>
                                </a:lnTo>
                                <a:lnTo>
                                  <a:pt x="1533263" y="343162"/>
                                </a:lnTo>
                                <a:lnTo>
                                  <a:pt x="1533509" y="343922"/>
                                </a:lnTo>
                                <a:lnTo>
                                  <a:pt x="1533754" y="344683"/>
                                </a:lnTo>
                                <a:lnTo>
                                  <a:pt x="1534000" y="345443"/>
                                </a:lnTo>
                                <a:lnTo>
                                  <a:pt x="1534245" y="346205"/>
                                </a:lnTo>
                                <a:lnTo>
                                  <a:pt x="1534491" y="346966"/>
                                </a:lnTo>
                                <a:lnTo>
                                  <a:pt x="1534736" y="347729"/>
                                </a:lnTo>
                                <a:lnTo>
                                  <a:pt x="1534982" y="348491"/>
                                </a:lnTo>
                                <a:lnTo>
                                  <a:pt x="1535227" y="349254"/>
                                </a:lnTo>
                                <a:lnTo>
                                  <a:pt x="1535473" y="350017"/>
                                </a:lnTo>
                                <a:lnTo>
                                  <a:pt x="1535719" y="350781"/>
                                </a:lnTo>
                                <a:lnTo>
                                  <a:pt x="1535964" y="351545"/>
                                </a:lnTo>
                                <a:lnTo>
                                  <a:pt x="1536210" y="352310"/>
                                </a:lnTo>
                                <a:lnTo>
                                  <a:pt x="1536455" y="353074"/>
                                </a:lnTo>
                                <a:lnTo>
                                  <a:pt x="1536701" y="353840"/>
                                </a:lnTo>
                                <a:lnTo>
                                  <a:pt x="1536946" y="354605"/>
                                </a:lnTo>
                                <a:lnTo>
                                  <a:pt x="1537192" y="355371"/>
                                </a:lnTo>
                                <a:lnTo>
                                  <a:pt x="1537437" y="356138"/>
                                </a:lnTo>
                                <a:lnTo>
                                  <a:pt x="1537683" y="356905"/>
                                </a:lnTo>
                                <a:lnTo>
                                  <a:pt x="1537929" y="357672"/>
                                </a:lnTo>
                                <a:lnTo>
                                  <a:pt x="1538174" y="358440"/>
                                </a:lnTo>
                                <a:lnTo>
                                  <a:pt x="1538420" y="359207"/>
                                </a:lnTo>
                                <a:lnTo>
                                  <a:pt x="1538665" y="359976"/>
                                </a:lnTo>
                                <a:lnTo>
                                  <a:pt x="1538911" y="360745"/>
                                </a:lnTo>
                                <a:lnTo>
                                  <a:pt x="1539156" y="361514"/>
                                </a:lnTo>
                                <a:lnTo>
                                  <a:pt x="1539402" y="362283"/>
                                </a:lnTo>
                                <a:lnTo>
                                  <a:pt x="1539647" y="363053"/>
                                </a:lnTo>
                                <a:lnTo>
                                  <a:pt x="1539893" y="363823"/>
                                </a:lnTo>
                                <a:lnTo>
                                  <a:pt x="1540139" y="364594"/>
                                </a:lnTo>
                                <a:lnTo>
                                  <a:pt x="1540384" y="365365"/>
                                </a:lnTo>
                                <a:lnTo>
                                  <a:pt x="1540630" y="366136"/>
                                </a:lnTo>
                                <a:lnTo>
                                  <a:pt x="1540875" y="366908"/>
                                </a:lnTo>
                                <a:lnTo>
                                  <a:pt x="1541121" y="367680"/>
                                </a:lnTo>
                                <a:lnTo>
                                  <a:pt x="1541366" y="368452"/>
                                </a:lnTo>
                                <a:lnTo>
                                  <a:pt x="1541612" y="369225"/>
                                </a:lnTo>
                                <a:lnTo>
                                  <a:pt x="1541857" y="369998"/>
                                </a:lnTo>
                                <a:lnTo>
                                  <a:pt x="1542103" y="370771"/>
                                </a:lnTo>
                                <a:lnTo>
                                  <a:pt x="1542349" y="371545"/>
                                </a:lnTo>
                                <a:lnTo>
                                  <a:pt x="1542594" y="372319"/>
                                </a:lnTo>
                                <a:lnTo>
                                  <a:pt x="1542840" y="373094"/>
                                </a:lnTo>
                                <a:lnTo>
                                  <a:pt x="1543085" y="373869"/>
                                </a:lnTo>
                                <a:lnTo>
                                  <a:pt x="1543331" y="374644"/>
                                </a:lnTo>
                                <a:lnTo>
                                  <a:pt x="1543576" y="375419"/>
                                </a:lnTo>
                                <a:lnTo>
                                  <a:pt x="1543822" y="376195"/>
                                </a:lnTo>
                                <a:lnTo>
                                  <a:pt x="1544068" y="376972"/>
                                </a:lnTo>
                                <a:lnTo>
                                  <a:pt x="1544313" y="377748"/>
                                </a:lnTo>
                                <a:lnTo>
                                  <a:pt x="1544559" y="378525"/>
                                </a:lnTo>
                                <a:lnTo>
                                  <a:pt x="1544804" y="379302"/>
                                </a:lnTo>
                                <a:lnTo>
                                  <a:pt x="1545050" y="380080"/>
                                </a:lnTo>
                                <a:lnTo>
                                  <a:pt x="1545295" y="380858"/>
                                </a:lnTo>
                                <a:lnTo>
                                  <a:pt x="1545541" y="381636"/>
                                </a:lnTo>
                                <a:lnTo>
                                  <a:pt x="1545786" y="382414"/>
                                </a:lnTo>
                                <a:lnTo>
                                  <a:pt x="1546032" y="383193"/>
                                </a:lnTo>
                                <a:lnTo>
                                  <a:pt x="1546278" y="383973"/>
                                </a:lnTo>
                                <a:lnTo>
                                  <a:pt x="1546523" y="384752"/>
                                </a:lnTo>
                                <a:lnTo>
                                  <a:pt x="1546769" y="385532"/>
                                </a:lnTo>
                                <a:lnTo>
                                  <a:pt x="1547014" y="386312"/>
                                </a:lnTo>
                                <a:lnTo>
                                  <a:pt x="1547260" y="387093"/>
                                </a:lnTo>
                                <a:lnTo>
                                  <a:pt x="1547505" y="387873"/>
                                </a:lnTo>
                                <a:lnTo>
                                  <a:pt x="1547751" y="388655"/>
                                </a:lnTo>
                                <a:lnTo>
                                  <a:pt x="1547996" y="389436"/>
                                </a:lnTo>
                                <a:lnTo>
                                  <a:pt x="1548242" y="390218"/>
                                </a:lnTo>
                                <a:lnTo>
                                  <a:pt x="1548488" y="391000"/>
                                </a:lnTo>
                                <a:lnTo>
                                  <a:pt x="1548733" y="391782"/>
                                </a:lnTo>
                                <a:lnTo>
                                  <a:pt x="1548979" y="392565"/>
                                </a:lnTo>
                                <a:lnTo>
                                  <a:pt x="1549224" y="393348"/>
                                </a:lnTo>
                                <a:lnTo>
                                  <a:pt x="1549470" y="394131"/>
                                </a:lnTo>
                                <a:lnTo>
                                  <a:pt x="1549715" y="394915"/>
                                </a:lnTo>
                                <a:lnTo>
                                  <a:pt x="1549961" y="395699"/>
                                </a:lnTo>
                                <a:lnTo>
                                  <a:pt x="1550206" y="396483"/>
                                </a:lnTo>
                                <a:lnTo>
                                  <a:pt x="1550452" y="397267"/>
                                </a:lnTo>
                                <a:lnTo>
                                  <a:pt x="1550698" y="398052"/>
                                </a:lnTo>
                                <a:lnTo>
                                  <a:pt x="1550943" y="398837"/>
                                </a:lnTo>
                                <a:lnTo>
                                  <a:pt x="1551189" y="399623"/>
                                </a:lnTo>
                                <a:lnTo>
                                  <a:pt x="1551434" y="400408"/>
                                </a:lnTo>
                                <a:lnTo>
                                  <a:pt x="1551680" y="401194"/>
                                </a:lnTo>
                                <a:lnTo>
                                  <a:pt x="1551925" y="401981"/>
                                </a:lnTo>
                                <a:lnTo>
                                  <a:pt x="1552171" y="402767"/>
                                </a:lnTo>
                                <a:lnTo>
                                  <a:pt x="1552416" y="403554"/>
                                </a:lnTo>
                                <a:lnTo>
                                  <a:pt x="1552662" y="404341"/>
                                </a:lnTo>
                                <a:lnTo>
                                  <a:pt x="1552908" y="405128"/>
                                </a:lnTo>
                                <a:lnTo>
                                  <a:pt x="1553153" y="405916"/>
                                </a:lnTo>
                                <a:lnTo>
                                  <a:pt x="1553399" y="406704"/>
                                </a:lnTo>
                                <a:lnTo>
                                  <a:pt x="1553644" y="407492"/>
                                </a:lnTo>
                                <a:lnTo>
                                  <a:pt x="1553890" y="408281"/>
                                </a:lnTo>
                                <a:lnTo>
                                  <a:pt x="1554135" y="409070"/>
                                </a:lnTo>
                                <a:lnTo>
                                  <a:pt x="1554381" y="409859"/>
                                </a:lnTo>
                                <a:lnTo>
                                  <a:pt x="1554626" y="410648"/>
                                </a:lnTo>
                                <a:lnTo>
                                  <a:pt x="1554872" y="411438"/>
                                </a:lnTo>
                                <a:lnTo>
                                  <a:pt x="1555118" y="412227"/>
                                </a:lnTo>
                                <a:lnTo>
                                  <a:pt x="1555363" y="413017"/>
                                </a:lnTo>
                                <a:lnTo>
                                  <a:pt x="1555609" y="413808"/>
                                </a:lnTo>
                                <a:lnTo>
                                  <a:pt x="1555854" y="414598"/>
                                </a:lnTo>
                                <a:lnTo>
                                  <a:pt x="1556100" y="415389"/>
                                </a:lnTo>
                                <a:lnTo>
                                  <a:pt x="1556345" y="416181"/>
                                </a:lnTo>
                                <a:lnTo>
                                  <a:pt x="1556591" y="416972"/>
                                </a:lnTo>
                                <a:lnTo>
                                  <a:pt x="1556837" y="417764"/>
                                </a:lnTo>
                                <a:lnTo>
                                  <a:pt x="1557082" y="418556"/>
                                </a:lnTo>
                                <a:lnTo>
                                  <a:pt x="1557328" y="419348"/>
                                </a:lnTo>
                                <a:lnTo>
                                  <a:pt x="1557573" y="420140"/>
                                </a:lnTo>
                                <a:lnTo>
                                  <a:pt x="1557819" y="420933"/>
                                </a:lnTo>
                                <a:lnTo>
                                  <a:pt x="1558064" y="421726"/>
                                </a:lnTo>
                                <a:lnTo>
                                  <a:pt x="1558310" y="422519"/>
                                </a:lnTo>
                                <a:lnTo>
                                  <a:pt x="1558555" y="423312"/>
                                </a:lnTo>
                                <a:lnTo>
                                  <a:pt x="1558801" y="424106"/>
                                </a:lnTo>
                                <a:lnTo>
                                  <a:pt x="1559047" y="424900"/>
                                </a:lnTo>
                                <a:lnTo>
                                  <a:pt x="1559292" y="425694"/>
                                </a:lnTo>
                                <a:lnTo>
                                  <a:pt x="1559538" y="426488"/>
                                </a:lnTo>
                                <a:lnTo>
                                  <a:pt x="1559783" y="427283"/>
                                </a:lnTo>
                                <a:lnTo>
                                  <a:pt x="1560029" y="428078"/>
                                </a:lnTo>
                                <a:lnTo>
                                  <a:pt x="1560274" y="428873"/>
                                </a:lnTo>
                                <a:lnTo>
                                  <a:pt x="1560520" y="429668"/>
                                </a:lnTo>
                                <a:lnTo>
                                  <a:pt x="1560765" y="430464"/>
                                </a:lnTo>
                                <a:lnTo>
                                  <a:pt x="1561011" y="431259"/>
                                </a:lnTo>
                                <a:lnTo>
                                  <a:pt x="1561257" y="432055"/>
                                </a:lnTo>
                                <a:lnTo>
                                  <a:pt x="1561502" y="432852"/>
                                </a:lnTo>
                                <a:lnTo>
                                  <a:pt x="1561748" y="433648"/>
                                </a:lnTo>
                                <a:lnTo>
                                  <a:pt x="1561993" y="434445"/>
                                </a:lnTo>
                                <a:lnTo>
                                  <a:pt x="1562239" y="435242"/>
                                </a:lnTo>
                                <a:lnTo>
                                  <a:pt x="1562484" y="436039"/>
                                </a:lnTo>
                                <a:lnTo>
                                  <a:pt x="1562730" y="436836"/>
                                </a:lnTo>
                                <a:lnTo>
                                  <a:pt x="1562975" y="437633"/>
                                </a:lnTo>
                                <a:lnTo>
                                  <a:pt x="1563221" y="438431"/>
                                </a:lnTo>
                                <a:lnTo>
                                  <a:pt x="1563467" y="439229"/>
                                </a:lnTo>
                                <a:lnTo>
                                  <a:pt x="1563712" y="440027"/>
                                </a:lnTo>
                                <a:lnTo>
                                  <a:pt x="1563958" y="440826"/>
                                </a:lnTo>
                                <a:lnTo>
                                  <a:pt x="1564203" y="441624"/>
                                </a:lnTo>
                                <a:lnTo>
                                  <a:pt x="1564449" y="442423"/>
                                </a:lnTo>
                                <a:lnTo>
                                  <a:pt x="1564694" y="443222"/>
                                </a:lnTo>
                                <a:lnTo>
                                  <a:pt x="1564940" y="444021"/>
                                </a:lnTo>
                                <a:lnTo>
                                  <a:pt x="1565185" y="444821"/>
                                </a:lnTo>
                                <a:lnTo>
                                  <a:pt x="1565431" y="445620"/>
                                </a:lnTo>
                                <a:lnTo>
                                  <a:pt x="1565677" y="446420"/>
                                </a:lnTo>
                                <a:lnTo>
                                  <a:pt x="1565922" y="447220"/>
                                </a:lnTo>
                                <a:lnTo>
                                  <a:pt x="1566168" y="448020"/>
                                </a:lnTo>
                                <a:lnTo>
                                  <a:pt x="1566413" y="448820"/>
                                </a:lnTo>
                                <a:lnTo>
                                  <a:pt x="1566659" y="449621"/>
                                </a:lnTo>
                                <a:lnTo>
                                  <a:pt x="1566904" y="450422"/>
                                </a:lnTo>
                                <a:lnTo>
                                  <a:pt x="1567150" y="451223"/>
                                </a:lnTo>
                                <a:lnTo>
                                  <a:pt x="1567396" y="452024"/>
                                </a:lnTo>
                                <a:lnTo>
                                  <a:pt x="1567641" y="452825"/>
                                </a:lnTo>
                                <a:lnTo>
                                  <a:pt x="1567887" y="453627"/>
                                </a:lnTo>
                                <a:lnTo>
                                  <a:pt x="1568132" y="454428"/>
                                </a:lnTo>
                                <a:lnTo>
                                  <a:pt x="1568378" y="455230"/>
                                </a:lnTo>
                                <a:lnTo>
                                  <a:pt x="1568623" y="456032"/>
                                </a:lnTo>
                                <a:lnTo>
                                  <a:pt x="1568869" y="456834"/>
                                </a:lnTo>
                                <a:lnTo>
                                  <a:pt x="1569114" y="457637"/>
                                </a:lnTo>
                                <a:lnTo>
                                  <a:pt x="1569360" y="458439"/>
                                </a:lnTo>
                                <a:lnTo>
                                  <a:pt x="1569606" y="459242"/>
                                </a:lnTo>
                                <a:lnTo>
                                  <a:pt x="1569851" y="460045"/>
                                </a:lnTo>
                                <a:lnTo>
                                  <a:pt x="1570097" y="460848"/>
                                </a:lnTo>
                                <a:lnTo>
                                  <a:pt x="1570342" y="461651"/>
                                </a:lnTo>
                                <a:lnTo>
                                  <a:pt x="1570588" y="462455"/>
                                </a:lnTo>
                                <a:lnTo>
                                  <a:pt x="1570833" y="463258"/>
                                </a:lnTo>
                                <a:lnTo>
                                  <a:pt x="1571079" y="464062"/>
                                </a:lnTo>
                                <a:lnTo>
                                  <a:pt x="1571324" y="464866"/>
                                </a:lnTo>
                                <a:lnTo>
                                  <a:pt x="1571570" y="465670"/>
                                </a:lnTo>
                                <a:lnTo>
                                  <a:pt x="1571816" y="466474"/>
                                </a:lnTo>
                                <a:lnTo>
                                  <a:pt x="1572061" y="467278"/>
                                </a:lnTo>
                                <a:lnTo>
                                  <a:pt x="1572307" y="468083"/>
                                </a:lnTo>
                                <a:lnTo>
                                  <a:pt x="1572552" y="468888"/>
                                </a:lnTo>
                                <a:lnTo>
                                  <a:pt x="1572798" y="469693"/>
                                </a:lnTo>
                                <a:lnTo>
                                  <a:pt x="1573043" y="470498"/>
                                </a:lnTo>
                                <a:lnTo>
                                  <a:pt x="1573289" y="471303"/>
                                </a:lnTo>
                                <a:lnTo>
                                  <a:pt x="1573534" y="472108"/>
                                </a:lnTo>
                                <a:lnTo>
                                  <a:pt x="1573780" y="472913"/>
                                </a:lnTo>
                                <a:lnTo>
                                  <a:pt x="1574026" y="473719"/>
                                </a:lnTo>
                                <a:lnTo>
                                  <a:pt x="1574271" y="474525"/>
                                </a:lnTo>
                                <a:lnTo>
                                  <a:pt x="1574517" y="475330"/>
                                </a:lnTo>
                                <a:lnTo>
                                  <a:pt x="1574762" y="476136"/>
                                </a:lnTo>
                                <a:lnTo>
                                  <a:pt x="1575008" y="476943"/>
                                </a:lnTo>
                                <a:lnTo>
                                  <a:pt x="1575253" y="477749"/>
                                </a:lnTo>
                                <a:lnTo>
                                  <a:pt x="1575499" y="478555"/>
                                </a:lnTo>
                                <a:lnTo>
                                  <a:pt x="1575744" y="479362"/>
                                </a:lnTo>
                                <a:lnTo>
                                  <a:pt x="1575990" y="480168"/>
                                </a:lnTo>
                                <a:lnTo>
                                  <a:pt x="1576236" y="480975"/>
                                </a:lnTo>
                                <a:lnTo>
                                  <a:pt x="1576481" y="481782"/>
                                </a:lnTo>
                                <a:lnTo>
                                  <a:pt x="1576727" y="482589"/>
                                </a:lnTo>
                                <a:lnTo>
                                  <a:pt x="1576972" y="483396"/>
                                </a:lnTo>
                                <a:lnTo>
                                  <a:pt x="1577218" y="484204"/>
                                </a:lnTo>
                                <a:lnTo>
                                  <a:pt x="1577463" y="485011"/>
                                </a:lnTo>
                                <a:lnTo>
                                  <a:pt x="1577709" y="485819"/>
                                </a:lnTo>
                                <a:lnTo>
                                  <a:pt x="1577954" y="486626"/>
                                </a:lnTo>
                                <a:lnTo>
                                  <a:pt x="1578200" y="487434"/>
                                </a:lnTo>
                                <a:lnTo>
                                  <a:pt x="1578446" y="488242"/>
                                </a:lnTo>
                                <a:lnTo>
                                  <a:pt x="1578691" y="489050"/>
                                </a:lnTo>
                                <a:lnTo>
                                  <a:pt x="1578937" y="489858"/>
                                </a:lnTo>
                                <a:lnTo>
                                  <a:pt x="1579182" y="490666"/>
                                </a:lnTo>
                                <a:lnTo>
                                  <a:pt x="1579428" y="491475"/>
                                </a:lnTo>
                                <a:lnTo>
                                  <a:pt x="1579673" y="492283"/>
                                </a:lnTo>
                                <a:lnTo>
                                  <a:pt x="1579919" y="493092"/>
                                </a:lnTo>
                                <a:lnTo>
                                  <a:pt x="1580165" y="493901"/>
                                </a:lnTo>
                                <a:lnTo>
                                  <a:pt x="1580410" y="494709"/>
                                </a:lnTo>
                                <a:lnTo>
                                  <a:pt x="1580656" y="495518"/>
                                </a:lnTo>
                                <a:lnTo>
                                  <a:pt x="1580901" y="496327"/>
                                </a:lnTo>
                                <a:lnTo>
                                  <a:pt x="1581147" y="497136"/>
                                </a:lnTo>
                                <a:lnTo>
                                  <a:pt x="1581392" y="497945"/>
                                </a:lnTo>
                                <a:lnTo>
                                  <a:pt x="1581638" y="498755"/>
                                </a:lnTo>
                                <a:lnTo>
                                  <a:pt x="1581883" y="499564"/>
                                </a:lnTo>
                                <a:lnTo>
                                  <a:pt x="1582129" y="500374"/>
                                </a:lnTo>
                                <a:lnTo>
                                  <a:pt x="1582375" y="501183"/>
                                </a:lnTo>
                                <a:lnTo>
                                  <a:pt x="1582620" y="501993"/>
                                </a:lnTo>
                                <a:lnTo>
                                  <a:pt x="1582866" y="502803"/>
                                </a:lnTo>
                                <a:lnTo>
                                  <a:pt x="1583111" y="503612"/>
                                </a:lnTo>
                                <a:lnTo>
                                  <a:pt x="1583357" y="504422"/>
                                </a:lnTo>
                                <a:lnTo>
                                  <a:pt x="1583602" y="505232"/>
                                </a:lnTo>
                                <a:lnTo>
                                  <a:pt x="1583848" y="506043"/>
                                </a:lnTo>
                                <a:lnTo>
                                  <a:pt x="1584093" y="506853"/>
                                </a:lnTo>
                                <a:lnTo>
                                  <a:pt x="1584339" y="507663"/>
                                </a:lnTo>
                                <a:lnTo>
                                  <a:pt x="1584585" y="508473"/>
                                </a:lnTo>
                                <a:lnTo>
                                  <a:pt x="1584830" y="509284"/>
                                </a:lnTo>
                                <a:lnTo>
                                  <a:pt x="1585076" y="510094"/>
                                </a:lnTo>
                                <a:lnTo>
                                  <a:pt x="1585321" y="510905"/>
                                </a:lnTo>
                                <a:lnTo>
                                  <a:pt x="1585567" y="511715"/>
                                </a:lnTo>
                                <a:lnTo>
                                  <a:pt x="1585812" y="512526"/>
                                </a:lnTo>
                                <a:lnTo>
                                  <a:pt x="1586058" y="513337"/>
                                </a:lnTo>
                                <a:lnTo>
                                  <a:pt x="1586303" y="514148"/>
                                </a:lnTo>
                                <a:lnTo>
                                  <a:pt x="1586549" y="514959"/>
                                </a:lnTo>
                                <a:lnTo>
                                  <a:pt x="1586795" y="515770"/>
                                </a:lnTo>
                                <a:lnTo>
                                  <a:pt x="1587040" y="516581"/>
                                </a:lnTo>
                                <a:lnTo>
                                  <a:pt x="1587286" y="517392"/>
                                </a:lnTo>
                                <a:lnTo>
                                  <a:pt x="1587531" y="518203"/>
                                </a:lnTo>
                                <a:lnTo>
                                  <a:pt x="1587777" y="519014"/>
                                </a:lnTo>
                                <a:lnTo>
                                  <a:pt x="1588022" y="519826"/>
                                </a:lnTo>
                                <a:lnTo>
                                  <a:pt x="1588268" y="520637"/>
                                </a:lnTo>
                                <a:lnTo>
                                  <a:pt x="1588513" y="521448"/>
                                </a:lnTo>
                                <a:lnTo>
                                  <a:pt x="1588759" y="522260"/>
                                </a:lnTo>
                                <a:lnTo>
                                  <a:pt x="1589005" y="523071"/>
                                </a:lnTo>
                                <a:lnTo>
                                  <a:pt x="1589250" y="523883"/>
                                </a:lnTo>
                                <a:lnTo>
                                  <a:pt x="1589496" y="524695"/>
                                </a:lnTo>
                                <a:lnTo>
                                  <a:pt x="1589741" y="525506"/>
                                </a:lnTo>
                                <a:lnTo>
                                  <a:pt x="1589987" y="526318"/>
                                </a:lnTo>
                                <a:lnTo>
                                  <a:pt x="1590232" y="527130"/>
                                </a:lnTo>
                                <a:lnTo>
                                  <a:pt x="1590478" y="527941"/>
                                </a:lnTo>
                                <a:lnTo>
                                  <a:pt x="1590724" y="528753"/>
                                </a:lnTo>
                                <a:lnTo>
                                  <a:pt x="1590969" y="529565"/>
                                </a:lnTo>
                                <a:lnTo>
                                  <a:pt x="1591215" y="530377"/>
                                </a:lnTo>
                                <a:lnTo>
                                  <a:pt x="1591460" y="531189"/>
                                </a:lnTo>
                                <a:lnTo>
                                  <a:pt x="1591706" y="532001"/>
                                </a:lnTo>
                                <a:lnTo>
                                  <a:pt x="1591951" y="532813"/>
                                </a:lnTo>
                                <a:lnTo>
                                  <a:pt x="1592197" y="533625"/>
                                </a:lnTo>
                                <a:lnTo>
                                  <a:pt x="1592442" y="534437"/>
                                </a:lnTo>
                                <a:lnTo>
                                  <a:pt x="1592688" y="535249"/>
                                </a:lnTo>
                                <a:lnTo>
                                  <a:pt x="1592934" y="536062"/>
                                </a:lnTo>
                                <a:lnTo>
                                  <a:pt x="1593179" y="536874"/>
                                </a:lnTo>
                                <a:lnTo>
                                  <a:pt x="1593425" y="537686"/>
                                </a:lnTo>
                                <a:lnTo>
                                  <a:pt x="1593670" y="538498"/>
                                </a:lnTo>
                                <a:lnTo>
                                  <a:pt x="1593916" y="539311"/>
                                </a:lnTo>
                                <a:lnTo>
                                  <a:pt x="1594161" y="540123"/>
                                </a:lnTo>
                                <a:lnTo>
                                  <a:pt x="1594407" y="540935"/>
                                </a:lnTo>
                                <a:lnTo>
                                  <a:pt x="1594652" y="541748"/>
                                </a:lnTo>
                                <a:lnTo>
                                  <a:pt x="1594898" y="542560"/>
                                </a:lnTo>
                                <a:lnTo>
                                  <a:pt x="1595144" y="543372"/>
                                </a:lnTo>
                                <a:lnTo>
                                  <a:pt x="1595389" y="544185"/>
                                </a:lnTo>
                                <a:lnTo>
                                  <a:pt x="1595635" y="544997"/>
                                </a:lnTo>
                                <a:lnTo>
                                  <a:pt x="1595880" y="545810"/>
                                </a:lnTo>
                                <a:lnTo>
                                  <a:pt x="1596126" y="546622"/>
                                </a:lnTo>
                                <a:lnTo>
                                  <a:pt x="1596371" y="547434"/>
                                </a:lnTo>
                                <a:lnTo>
                                  <a:pt x="1596617" y="548247"/>
                                </a:lnTo>
                                <a:lnTo>
                                  <a:pt x="1596862" y="549059"/>
                                </a:lnTo>
                                <a:lnTo>
                                  <a:pt x="1597108" y="549872"/>
                                </a:lnTo>
                                <a:lnTo>
                                  <a:pt x="1597354" y="550684"/>
                                </a:lnTo>
                                <a:lnTo>
                                  <a:pt x="1597599" y="551497"/>
                                </a:lnTo>
                                <a:lnTo>
                                  <a:pt x="1597845" y="552309"/>
                                </a:lnTo>
                                <a:lnTo>
                                  <a:pt x="1598090" y="553122"/>
                                </a:lnTo>
                                <a:lnTo>
                                  <a:pt x="1598336" y="553934"/>
                                </a:lnTo>
                                <a:lnTo>
                                  <a:pt x="1598581" y="554747"/>
                                </a:lnTo>
                                <a:lnTo>
                                  <a:pt x="1598827" y="555559"/>
                                </a:lnTo>
                                <a:lnTo>
                                  <a:pt x="1599072" y="556372"/>
                                </a:lnTo>
                                <a:lnTo>
                                  <a:pt x="1599318" y="557184"/>
                                </a:lnTo>
                                <a:lnTo>
                                  <a:pt x="1599564" y="557996"/>
                                </a:lnTo>
                                <a:lnTo>
                                  <a:pt x="1599809" y="558809"/>
                                </a:lnTo>
                                <a:lnTo>
                                  <a:pt x="1600055" y="559621"/>
                                </a:lnTo>
                                <a:lnTo>
                                  <a:pt x="1600300" y="560434"/>
                                </a:lnTo>
                                <a:lnTo>
                                  <a:pt x="1600546" y="561246"/>
                                </a:lnTo>
                                <a:lnTo>
                                  <a:pt x="1600791" y="562058"/>
                                </a:lnTo>
                                <a:lnTo>
                                  <a:pt x="1601037" y="562871"/>
                                </a:lnTo>
                                <a:lnTo>
                                  <a:pt x="1601282" y="563683"/>
                                </a:lnTo>
                                <a:lnTo>
                                  <a:pt x="1601528" y="564496"/>
                                </a:lnTo>
                                <a:lnTo>
                                  <a:pt x="1601774" y="565308"/>
                                </a:lnTo>
                                <a:lnTo>
                                  <a:pt x="1602019" y="566120"/>
                                </a:lnTo>
                                <a:lnTo>
                                  <a:pt x="1602265" y="566932"/>
                                </a:lnTo>
                                <a:lnTo>
                                  <a:pt x="1602510" y="567745"/>
                                </a:lnTo>
                                <a:lnTo>
                                  <a:pt x="1602756" y="568557"/>
                                </a:lnTo>
                                <a:lnTo>
                                  <a:pt x="1603001" y="569369"/>
                                </a:lnTo>
                                <a:lnTo>
                                  <a:pt x="1603247" y="570181"/>
                                </a:lnTo>
                                <a:lnTo>
                                  <a:pt x="1603493" y="570993"/>
                                </a:lnTo>
                                <a:lnTo>
                                  <a:pt x="1603738" y="571805"/>
                                </a:lnTo>
                                <a:lnTo>
                                  <a:pt x="1603984" y="572618"/>
                                </a:lnTo>
                                <a:lnTo>
                                  <a:pt x="1604229" y="573430"/>
                                </a:lnTo>
                                <a:lnTo>
                                  <a:pt x="1604475" y="574242"/>
                                </a:lnTo>
                                <a:lnTo>
                                  <a:pt x="1604720" y="575054"/>
                                </a:lnTo>
                                <a:lnTo>
                                  <a:pt x="1604966" y="575865"/>
                                </a:lnTo>
                                <a:lnTo>
                                  <a:pt x="1605211" y="576677"/>
                                </a:lnTo>
                                <a:lnTo>
                                  <a:pt x="1605457" y="577489"/>
                                </a:lnTo>
                                <a:lnTo>
                                  <a:pt x="1605703" y="578301"/>
                                </a:lnTo>
                                <a:lnTo>
                                  <a:pt x="1605948" y="579113"/>
                                </a:lnTo>
                                <a:lnTo>
                                  <a:pt x="1606194" y="579924"/>
                                </a:lnTo>
                                <a:lnTo>
                                  <a:pt x="1606439" y="580736"/>
                                </a:lnTo>
                                <a:lnTo>
                                  <a:pt x="1606685" y="581548"/>
                                </a:lnTo>
                                <a:lnTo>
                                  <a:pt x="1606930" y="582359"/>
                                </a:lnTo>
                                <a:lnTo>
                                  <a:pt x="1607176" y="583171"/>
                                </a:lnTo>
                                <a:lnTo>
                                  <a:pt x="1607421" y="583982"/>
                                </a:lnTo>
                                <a:lnTo>
                                  <a:pt x="1607667" y="584794"/>
                                </a:lnTo>
                                <a:lnTo>
                                  <a:pt x="1607913" y="585605"/>
                                </a:lnTo>
                                <a:lnTo>
                                  <a:pt x="1608158" y="586416"/>
                                </a:lnTo>
                                <a:lnTo>
                                  <a:pt x="1608404" y="587228"/>
                                </a:lnTo>
                                <a:lnTo>
                                  <a:pt x="1608649" y="588039"/>
                                </a:lnTo>
                                <a:lnTo>
                                  <a:pt x="1608895" y="588850"/>
                                </a:lnTo>
                                <a:lnTo>
                                  <a:pt x="1609140" y="589661"/>
                                </a:lnTo>
                                <a:lnTo>
                                  <a:pt x="1609386" y="590472"/>
                                </a:lnTo>
                                <a:lnTo>
                                  <a:pt x="1609631" y="591283"/>
                                </a:lnTo>
                                <a:lnTo>
                                  <a:pt x="1609877" y="592094"/>
                                </a:lnTo>
                                <a:lnTo>
                                  <a:pt x="1610123" y="592905"/>
                                </a:lnTo>
                                <a:lnTo>
                                  <a:pt x="1610368" y="593715"/>
                                </a:lnTo>
                                <a:lnTo>
                                  <a:pt x="1610614" y="594526"/>
                                </a:lnTo>
                                <a:lnTo>
                                  <a:pt x="1610859" y="595337"/>
                                </a:lnTo>
                                <a:lnTo>
                                  <a:pt x="1611105" y="596147"/>
                                </a:lnTo>
                                <a:lnTo>
                                  <a:pt x="1611350" y="596958"/>
                                </a:lnTo>
                                <a:lnTo>
                                  <a:pt x="1611596" y="597768"/>
                                </a:lnTo>
                                <a:lnTo>
                                  <a:pt x="1611841" y="598578"/>
                                </a:lnTo>
                                <a:lnTo>
                                  <a:pt x="1612087" y="599389"/>
                                </a:lnTo>
                                <a:lnTo>
                                  <a:pt x="1612333" y="600199"/>
                                </a:lnTo>
                                <a:lnTo>
                                  <a:pt x="1612578" y="601009"/>
                                </a:lnTo>
                                <a:lnTo>
                                  <a:pt x="1612824" y="601819"/>
                                </a:lnTo>
                                <a:lnTo>
                                  <a:pt x="1613069" y="602629"/>
                                </a:lnTo>
                                <a:lnTo>
                                  <a:pt x="1613315" y="603439"/>
                                </a:lnTo>
                                <a:lnTo>
                                  <a:pt x="1613560" y="604248"/>
                                </a:lnTo>
                                <a:lnTo>
                                  <a:pt x="1613806" y="605058"/>
                                </a:lnTo>
                                <a:lnTo>
                                  <a:pt x="1614052" y="605868"/>
                                </a:lnTo>
                                <a:lnTo>
                                  <a:pt x="1614297" y="606677"/>
                                </a:lnTo>
                                <a:lnTo>
                                  <a:pt x="1614543" y="607487"/>
                                </a:lnTo>
                                <a:lnTo>
                                  <a:pt x="1614788" y="608296"/>
                                </a:lnTo>
                                <a:lnTo>
                                  <a:pt x="1615034" y="609105"/>
                                </a:lnTo>
                                <a:lnTo>
                                  <a:pt x="1615279" y="609914"/>
                                </a:lnTo>
                                <a:lnTo>
                                  <a:pt x="1615525" y="610723"/>
                                </a:lnTo>
                                <a:lnTo>
                                  <a:pt x="1615770" y="611532"/>
                                </a:lnTo>
                                <a:lnTo>
                                  <a:pt x="1616016" y="612341"/>
                                </a:lnTo>
                                <a:lnTo>
                                  <a:pt x="1616262" y="613150"/>
                                </a:lnTo>
                                <a:lnTo>
                                  <a:pt x="1616507" y="613958"/>
                                </a:lnTo>
                                <a:lnTo>
                                  <a:pt x="1616753" y="614767"/>
                                </a:lnTo>
                                <a:lnTo>
                                  <a:pt x="1616998" y="615575"/>
                                </a:lnTo>
                                <a:lnTo>
                                  <a:pt x="1617244" y="616384"/>
                                </a:lnTo>
                                <a:lnTo>
                                  <a:pt x="1617489" y="617192"/>
                                </a:lnTo>
                                <a:lnTo>
                                  <a:pt x="1617735" y="618000"/>
                                </a:lnTo>
                                <a:lnTo>
                                  <a:pt x="1617980" y="618808"/>
                                </a:lnTo>
                                <a:lnTo>
                                  <a:pt x="1618226" y="619616"/>
                                </a:lnTo>
                                <a:lnTo>
                                  <a:pt x="1618472" y="620424"/>
                                </a:lnTo>
                                <a:lnTo>
                                  <a:pt x="1618717" y="621232"/>
                                </a:lnTo>
                                <a:lnTo>
                                  <a:pt x="1618963" y="622039"/>
                                </a:lnTo>
                                <a:lnTo>
                                  <a:pt x="1619208" y="622847"/>
                                </a:lnTo>
                                <a:lnTo>
                                  <a:pt x="1619454" y="623654"/>
                                </a:lnTo>
                                <a:lnTo>
                                  <a:pt x="1619699" y="624461"/>
                                </a:lnTo>
                                <a:lnTo>
                                  <a:pt x="1619945" y="625268"/>
                                </a:lnTo>
                                <a:lnTo>
                                  <a:pt x="1620190" y="626075"/>
                                </a:lnTo>
                                <a:lnTo>
                                  <a:pt x="1620436" y="626882"/>
                                </a:lnTo>
                                <a:lnTo>
                                  <a:pt x="1620682" y="627689"/>
                                </a:lnTo>
                                <a:lnTo>
                                  <a:pt x="1620927" y="628496"/>
                                </a:lnTo>
                                <a:lnTo>
                                  <a:pt x="1621173" y="629302"/>
                                </a:lnTo>
                                <a:lnTo>
                                  <a:pt x="1621418" y="630108"/>
                                </a:lnTo>
                                <a:lnTo>
                                  <a:pt x="1621664" y="630915"/>
                                </a:lnTo>
                                <a:lnTo>
                                  <a:pt x="1621909" y="631721"/>
                                </a:lnTo>
                                <a:lnTo>
                                  <a:pt x="1622155" y="632527"/>
                                </a:lnTo>
                                <a:lnTo>
                                  <a:pt x="1622400" y="633333"/>
                                </a:lnTo>
                                <a:lnTo>
                                  <a:pt x="1622646" y="634139"/>
                                </a:lnTo>
                                <a:lnTo>
                                  <a:pt x="1622892" y="634944"/>
                                </a:lnTo>
                                <a:lnTo>
                                  <a:pt x="1623137" y="635750"/>
                                </a:lnTo>
                                <a:lnTo>
                                  <a:pt x="1623383" y="636555"/>
                                </a:lnTo>
                                <a:lnTo>
                                  <a:pt x="1623628" y="637360"/>
                                </a:lnTo>
                                <a:lnTo>
                                  <a:pt x="1623874" y="638165"/>
                                </a:lnTo>
                                <a:lnTo>
                                  <a:pt x="1624119" y="638970"/>
                                </a:lnTo>
                                <a:lnTo>
                                  <a:pt x="1624365" y="639775"/>
                                </a:lnTo>
                                <a:lnTo>
                                  <a:pt x="1624610" y="640580"/>
                                </a:lnTo>
                                <a:lnTo>
                                  <a:pt x="1624856" y="641384"/>
                                </a:lnTo>
                                <a:lnTo>
                                  <a:pt x="1625102" y="642189"/>
                                </a:lnTo>
                                <a:lnTo>
                                  <a:pt x="1625347" y="642993"/>
                                </a:lnTo>
                                <a:lnTo>
                                  <a:pt x="1625593" y="643797"/>
                                </a:lnTo>
                                <a:lnTo>
                                  <a:pt x="1625838" y="644601"/>
                                </a:lnTo>
                                <a:lnTo>
                                  <a:pt x="1626084" y="645405"/>
                                </a:lnTo>
                                <a:lnTo>
                                  <a:pt x="1626329" y="646208"/>
                                </a:lnTo>
                                <a:lnTo>
                                  <a:pt x="1626575" y="647012"/>
                                </a:lnTo>
                                <a:lnTo>
                                  <a:pt x="1626821" y="647815"/>
                                </a:lnTo>
                                <a:lnTo>
                                  <a:pt x="1627066" y="648618"/>
                                </a:lnTo>
                                <a:lnTo>
                                  <a:pt x="1627312" y="649422"/>
                                </a:lnTo>
                                <a:lnTo>
                                  <a:pt x="1627557" y="650224"/>
                                </a:lnTo>
                                <a:lnTo>
                                  <a:pt x="1627803" y="651027"/>
                                </a:lnTo>
                                <a:lnTo>
                                  <a:pt x="1628048" y="651830"/>
                                </a:lnTo>
                                <a:lnTo>
                                  <a:pt x="1628294" y="652632"/>
                                </a:lnTo>
                                <a:lnTo>
                                  <a:pt x="1628539" y="653434"/>
                                </a:lnTo>
                                <a:lnTo>
                                  <a:pt x="1628785" y="654237"/>
                                </a:lnTo>
                                <a:lnTo>
                                  <a:pt x="1629031" y="655038"/>
                                </a:lnTo>
                                <a:lnTo>
                                  <a:pt x="1629276" y="655840"/>
                                </a:lnTo>
                                <a:lnTo>
                                  <a:pt x="1629522" y="656642"/>
                                </a:lnTo>
                                <a:lnTo>
                                  <a:pt x="1629767" y="657443"/>
                                </a:lnTo>
                                <a:lnTo>
                                  <a:pt x="1630013" y="658245"/>
                                </a:lnTo>
                                <a:lnTo>
                                  <a:pt x="1630258" y="659046"/>
                                </a:lnTo>
                                <a:lnTo>
                                  <a:pt x="1630504" y="659847"/>
                                </a:lnTo>
                                <a:lnTo>
                                  <a:pt x="1630749" y="660647"/>
                                </a:lnTo>
                                <a:lnTo>
                                  <a:pt x="1630995" y="661448"/>
                                </a:lnTo>
                                <a:lnTo>
                                  <a:pt x="1631241" y="662248"/>
                                </a:lnTo>
                                <a:lnTo>
                                  <a:pt x="1631486" y="663049"/>
                                </a:lnTo>
                                <a:lnTo>
                                  <a:pt x="1631732" y="663849"/>
                                </a:lnTo>
                                <a:lnTo>
                                  <a:pt x="1631977" y="664649"/>
                                </a:lnTo>
                                <a:lnTo>
                                  <a:pt x="1632223" y="665448"/>
                                </a:lnTo>
                                <a:lnTo>
                                  <a:pt x="1632468" y="666248"/>
                                </a:lnTo>
                                <a:lnTo>
                                  <a:pt x="1632714" y="667047"/>
                                </a:lnTo>
                                <a:lnTo>
                                  <a:pt x="1632959" y="667847"/>
                                </a:lnTo>
                                <a:lnTo>
                                  <a:pt x="1633205" y="668646"/>
                                </a:lnTo>
                                <a:lnTo>
                                  <a:pt x="1633451" y="669444"/>
                                </a:lnTo>
                                <a:lnTo>
                                  <a:pt x="1633696" y="670243"/>
                                </a:lnTo>
                                <a:lnTo>
                                  <a:pt x="1633942" y="671042"/>
                                </a:lnTo>
                                <a:lnTo>
                                  <a:pt x="1634187" y="671840"/>
                                </a:lnTo>
                                <a:lnTo>
                                  <a:pt x="1634433" y="672638"/>
                                </a:lnTo>
                                <a:lnTo>
                                  <a:pt x="1634678" y="673436"/>
                                </a:lnTo>
                                <a:lnTo>
                                  <a:pt x="1634924" y="674234"/>
                                </a:lnTo>
                                <a:lnTo>
                                  <a:pt x="1635169" y="675031"/>
                                </a:lnTo>
                                <a:lnTo>
                                  <a:pt x="1635415" y="675829"/>
                                </a:lnTo>
                                <a:lnTo>
                                  <a:pt x="1635661" y="676626"/>
                                </a:lnTo>
                                <a:lnTo>
                                  <a:pt x="1635906" y="677423"/>
                                </a:lnTo>
                                <a:lnTo>
                                  <a:pt x="1636152" y="678219"/>
                                </a:lnTo>
                                <a:lnTo>
                                  <a:pt x="1636397" y="679016"/>
                                </a:lnTo>
                                <a:lnTo>
                                  <a:pt x="1636643" y="679812"/>
                                </a:lnTo>
                                <a:lnTo>
                                  <a:pt x="1636888" y="680609"/>
                                </a:lnTo>
                                <a:lnTo>
                                  <a:pt x="1637134" y="681404"/>
                                </a:lnTo>
                                <a:lnTo>
                                  <a:pt x="1637380" y="682200"/>
                                </a:lnTo>
                                <a:lnTo>
                                  <a:pt x="1637625" y="682996"/>
                                </a:lnTo>
                                <a:lnTo>
                                  <a:pt x="1637871" y="683791"/>
                                </a:lnTo>
                                <a:lnTo>
                                  <a:pt x="1638116" y="684586"/>
                                </a:lnTo>
                                <a:lnTo>
                                  <a:pt x="1638362" y="685381"/>
                                </a:lnTo>
                                <a:lnTo>
                                  <a:pt x="1638607" y="686176"/>
                                </a:lnTo>
                                <a:lnTo>
                                  <a:pt x="1638853" y="686971"/>
                                </a:lnTo>
                                <a:lnTo>
                                  <a:pt x="1639098" y="687765"/>
                                </a:lnTo>
                                <a:lnTo>
                                  <a:pt x="1639344" y="688559"/>
                                </a:lnTo>
                                <a:lnTo>
                                  <a:pt x="1639590" y="689353"/>
                                </a:lnTo>
                                <a:lnTo>
                                  <a:pt x="1639835" y="690147"/>
                                </a:lnTo>
                                <a:lnTo>
                                  <a:pt x="1640081" y="690940"/>
                                </a:lnTo>
                                <a:lnTo>
                                  <a:pt x="1640326" y="691734"/>
                                </a:lnTo>
                                <a:lnTo>
                                  <a:pt x="1640572" y="692527"/>
                                </a:lnTo>
                                <a:lnTo>
                                  <a:pt x="1640817" y="693320"/>
                                </a:lnTo>
                                <a:lnTo>
                                  <a:pt x="1641063" y="694112"/>
                                </a:lnTo>
                                <a:lnTo>
                                  <a:pt x="1641308" y="694905"/>
                                </a:lnTo>
                                <a:lnTo>
                                  <a:pt x="1641554" y="695697"/>
                                </a:lnTo>
                                <a:lnTo>
                                  <a:pt x="1641800" y="696489"/>
                                </a:lnTo>
                                <a:lnTo>
                                  <a:pt x="1642045" y="697281"/>
                                </a:lnTo>
                                <a:lnTo>
                                  <a:pt x="1642291" y="698072"/>
                                </a:lnTo>
                                <a:lnTo>
                                  <a:pt x="1642536" y="698863"/>
                                </a:lnTo>
                                <a:lnTo>
                                  <a:pt x="1642782" y="699655"/>
                                </a:lnTo>
                                <a:lnTo>
                                  <a:pt x="1643027" y="700445"/>
                                </a:lnTo>
                                <a:lnTo>
                                  <a:pt x="1643273" y="701236"/>
                                </a:lnTo>
                                <a:lnTo>
                                  <a:pt x="1643518" y="702026"/>
                                </a:lnTo>
                                <a:lnTo>
                                  <a:pt x="1643764" y="702817"/>
                                </a:lnTo>
                                <a:lnTo>
                                  <a:pt x="1644010" y="703607"/>
                                </a:lnTo>
                                <a:lnTo>
                                  <a:pt x="1644255" y="704396"/>
                                </a:lnTo>
                                <a:lnTo>
                                  <a:pt x="1644501" y="705186"/>
                                </a:lnTo>
                                <a:lnTo>
                                  <a:pt x="1644746" y="705975"/>
                                </a:lnTo>
                                <a:lnTo>
                                  <a:pt x="1644992" y="706764"/>
                                </a:lnTo>
                                <a:lnTo>
                                  <a:pt x="1645237" y="707553"/>
                                </a:lnTo>
                                <a:lnTo>
                                  <a:pt x="1645483" y="708342"/>
                                </a:lnTo>
                                <a:lnTo>
                                  <a:pt x="1645728" y="709130"/>
                                </a:lnTo>
                                <a:lnTo>
                                  <a:pt x="1645974" y="709918"/>
                                </a:lnTo>
                                <a:lnTo>
                                  <a:pt x="1646220" y="710706"/>
                                </a:lnTo>
                                <a:lnTo>
                                  <a:pt x="1646465" y="711494"/>
                                </a:lnTo>
                                <a:lnTo>
                                  <a:pt x="1646711" y="712281"/>
                                </a:lnTo>
                                <a:lnTo>
                                  <a:pt x="1646956" y="713068"/>
                                </a:lnTo>
                                <a:lnTo>
                                  <a:pt x="1647202" y="713855"/>
                                </a:lnTo>
                                <a:lnTo>
                                  <a:pt x="1647447" y="714642"/>
                                </a:lnTo>
                                <a:lnTo>
                                  <a:pt x="1647693" y="715428"/>
                                </a:lnTo>
                                <a:lnTo>
                                  <a:pt x="1647938" y="716214"/>
                                </a:lnTo>
                                <a:lnTo>
                                  <a:pt x="1648184" y="717000"/>
                                </a:lnTo>
                                <a:lnTo>
                                  <a:pt x="1648430" y="717786"/>
                                </a:lnTo>
                                <a:lnTo>
                                  <a:pt x="1648675" y="718571"/>
                                </a:lnTo>
                                <a:lnTo>
                                  <a:pt x="1648921" y="719356"/>
                                </a:lnTo>
                                <a:lnTo>
                                  <a:pt x="1649166" y="720141"/>
                                </a:lnTo>
                                <a:lnTo>
                                  <a:pt x="1649412" y="720926"/>
                                </a:lnTo>
                                <a:lnTo>
                                  <a:pt x="1649657" y="721710"/>
                                </a:lnTo>
                                <a:lnTo>
                                  <a:pt x="1649903" y="722495"/>
                                </a:lnTo>
                                <a:lnTo>
                                  <a:pt x="1650149" y="723279"/>
                                </a:lnTo>
                                <a:lnTo>
                                  <a:pt x="1650394" y="724062"/>
                                </a:lnTo>
                                <a:lnTo>
                                  <a:pt x="1650640" y="724846"/>
                                </a:lnTo>
                                <a:lnTo>
                                  <a:pt x="1650885" y="725629"/>
                                </a:lnTo>
                                <a:lnTo>
                                  <a:pt x="1651131" y="726412"/>
                                </a:lnTo>
                                <a:lnTo>
                                  <a:pt x="1651376" y="727194"/>
                                </a:lnTo>
                                <a:lnTo>
                                  <a:pt x="1651622" y="727977"/>
                                </a:lnTo>
                                <a:lnTo>
                                  <a:pt x="1651867" y="728759"/>
                                </a:lnTo>
                                <a:lnTo>
                                  <a:pt x="1652113" y="729541"/>
                                </a:lnTo>
                                <a:lnTo>
                                  <a:pt x="1652359" y="730322"/>
                                </a:lnTo>
                                <a:lnTo>
                                  <a:pt x="1652604" y="731103"/>
                                </a:lnTo>
                                <a:lnTo>
                                  <a:pt x="1652850" y="731885"/>
                                </a:lnTo>
                                <a:lnTo>
                                  <a:pt x="1653095" y="732665"/>
                                </a:lnTo>
                                <a:lnTo>
                                  <a:pt x="1653341" y="733446"/>
                                </a:lnTo>
                                <a:lnTo>
                                  <a:pt x="1653586" y="734226"/>
                                </a:lnTo>
                                <a:lnTo>
                                  <a:pt x="1653832" y="735006"/>
                                </a:lnTo>
                                <a:lnTo>
                                  <a:pt x="1654077" y="735786"/>
                                </a:lnTo>
                                <a:lnTo>
                                  <a:pt x="1654323" y="736565"/>
                                </a:lnTo>
                                <a:lnTo>
                                  <a:pt x="1654569" y="737344"/>
                                </a:lnTo>
                                <a:lnTo>
                                  <a:pt x="1654814" y="738123"/>
                                </a:lnTo>
                                <a:lnTo>
                                  <a:pt x="1655060" y="738902"/>
                                </a:lnTo>
                                <a:lnTo>
                                  <a:pt x="1655305" y="739680"/>
                                </a:lnTo>
                                <a:lnTo>
                                  <a:pt x="1655551" y="740458"/>
                                </a:lnTo>
                                <a:lnTo>
                                  <a:pt x="1655796" y="741236"/>
                                </a:lnTo>
                                <a:lnTo>
                                  <a:pt x="1656042" y="742014"/>
                                </a:lnTo>
                                <a:lnTo>
                                  <a:pt x="1656287" y="742791"/>
                                </a:lnTo>
                                <a:lnTo>
                                  <a:pt x="1656533" y="743568"/>
                                </a:lnTo>
                                <a:lnTo>
                                  <a:pt x="1656779" y="744345"/>
                                </a:lnTo>
                                <a:lnTo>
                                  <a:pt x="1657024" y="745121"/>
                                </a:lnTo>
                                <a:lnTo>
                                  <a:pt x="1657270" y="745897"/>
                                </a:lnTo>
                                <a:lnTo>
                                  <a:pt x="1657515" y="746673"/>
                                </a:lnTo>
                                <a:lnTo>
                                  <a:pt x="1657761" y="747448"/>
                                </a:lnTo>
                                <a:lnTo>
                                  <a:pt x="1658006" y="748224"/>
                                </a:lnTo>
                                <a:lnTo>
                                  <a:pt x="1658252" y="748999"/>
                                </a:lnTo>
                                <a:lnTo>
                                  <a:pt x="1658497" y="749773"/>
                                </a:lnTo>
                                <a:lnTo>
                                  <a:pt x="1658743" y="750548"/>
                                </a:lnTo>
                                <a:lnTo>
                                  <a:pt x="1658989" y="751322"/>
                                </a:lnTo>
                                <a:lnTo>
                                  <a:pt x="1659234" y="752096"/>
                                </a:lnTo>
                                <a:lnTo>
                                  <a:pt x="1659480" y="752869"/>
                                </a:lnTo>
                                <a:lnTo>
                                  <a:pt x="1659725" y="753642"/>
                                </a:lnTo>
                                <a:lnTo>
                                  <a:pt x="1659971" y="754415"/>
                                </a:lnTo>
                                <a:lnTo>
                                  <a:pt x="1660216" y="755188"/>
                                </a:lnTo>
                                <a:lnTo>
                                  <a:pt x="1660462" y="755960"/>
                                </a:lnTo>
                                <a:lnTo>
                                  <a:pt x="1660708" y="756733"/>
                                </a:lnTo>
                                <a:lnTo>
                                  <a:pt x="1660953" y="757504"/>
                                </a:lnTo>
                                <a:lnTo>
                                  <a:pt x="1661199" y="758276"/>
                                </a:lnTo>
                                <a:lnTo>
                                  <a:pt x="1661444" y="759047"/>
                                </a:lnTo>
                                <a:lnTo>
                                  <a:pt x="1661690" y="759818"/>
                                </a:lnTo>
                                <a:lnTo>
                                  <a:pt x="1661935" y="760588"/>
                                </a:lnTo>
                                <a:lnTo>
                                  <a:pt x="1662181" y="761359"/>
                                </a:lnTo>
                                <a:lnTo>
                                  <a:pt x="1662426" y="762129"/>
                                </a:lnTo>
                                <a:lnTo>
                                  <a:pt x="1662672" y="762898"/>
                                </a:lnTo>
                                <a:lnTo>
                                  <a:pt x="1662918" y="763668"/>
                                </a:lnTo>
                                <a:lnTo>
                                  <a:pt x="1663163" y="764437"/>
                                </a:lnTo>
                                <a:lnTo>
                                  <a:pt x="1663409" y="765206"/>
                                </a:lnTo>
                                <a:lnTo>
                                  <a:pt x="1663654" y="765974"/>
                                </a:lnTo>
                                <a:lnTo>
                                  <a:pt x="1663900" y="766742"/>
                                </a:lnTo>
                                <a:lnTo>
                                  <a:pt x="1664145" y="767510"/>
                                </a:lnTo>
                                <a:lnTo>
                                  <a:pt x="1664391" y="768278"/>
                                </a:lnTo>
                                <a:lnTo>
                                  <a:pt x="1664636" y="769045"/>
                                </a:lnTo>
                                <a:lnTo>
                                  <a:pt x="1664882" y="769812"/>
                                </a:lnTo>
                                <a:lnTo>
                                  <a:pt x="1665128" y="770578"/>
                                </a:lnTo>
                                <a:lnTo>
                                  <a:pt x="1665373" y="771345"/>
                                </a:lnTo>
                                <a:lnTo>
                                  <a:pt x="1665619" y="772111"/>
                                </a:lnTo>
                                <a:lnTo>
                                  <a:pt x="1665864" y="772876"/>
                                </a:lnTo>
                                <a:lnTo>
                                  <a:pt x="1666110" y="773642"/>
                                </a:lnTo>
                                <a:lnTo>
                                  <a:pt x="1666355" y="774407"/>
                                </a:lnTo>
                                <a:lnTo>
                                  <a:pt x="1666601" y="775171"/>
                                </a:lnTo>
                                <a:lnTo>
                                  <a:pt x="1666846" y="775936"/>
                                </a:lnTo>
                                <a:lnTo>
                                  <a:pt x="1667092" y="776700"/>
                                </a:lnTo>
                                <a:lnTo>
                                  <a:pt x="1667338" y="777464"/>
                                </a:lnTo>
                                <a:lnTo>
                                  <a:pt x="1667583" y="778227"/>
                                </a:lnTo>
                                <a:lnTo>
                                  <a:pt x="1667829" y="778990"/>
                                </a:lnTo>
                                <a:lnTo>
                                  <a:pt x="1668074" y="779753"/>
                                </a:lnTo>
                                <a:lnTo>
                                  <a:pt x="1668320" y="780515"/>
                                </a:lnTo>
                                <a:lnTo>
                                  <a:pt x="1668565" y="781278"/>
                                </a:lnTo>
                                <a:lnTo>
                                  <a:pt x="1668811" y="782039"/>
                                </a:lnTo>
                                <a:lnTo>
                                  <a:pt x="1669056" y="782801"/>
                                </a:lnTo>
                                <a:lnTo>
                                  <a:pt x="1669302" y="783562"/>
                                </a:lnTo>
                                <a:lnTo>
                                  <a:pt x="1669548" y="784323"/>
                                </a:lnTo>
                                <a:lnTo>
                                  <a:pt x="1669793" y="785083"/>
                                </a:lnTo>
                                <a:lnTo>
                                  <a:pt x="1670039" y="785844"/>
                                </a:lnTo>
                                <a:lnTo>
                                  <a:pt x="1670284" y="786604"/>
                                </a:lnTo>
                                <a:lnTo>
                                  <a:pt x="1670530" y="787363"/>
                                </a:lnTo>
                                <a:lnTo>
                                  <a:pt x="1670775" y="788122"/>
                                </a:lnTo>
                                <a:lnTo>
                                  <a:pt x="1671021" y="788881"/>
                                </a:lnTo>
                                <a:lnTo>
                                  <a:pt x="1671266" y="789640"/>
                                </a:lnTo>
                                <a:lnTo>
                                  <a:pt x="1671512" y="790398"/>
                                </a:lnTo>
                                <a:lnTo>
                                  <a:pt x="1671758" y="791156"/>
                                </a:lnTo>
                                <a:lnTo>
                                  <a:pt x="1672003" y="791913"/>
                                </a:lnTo>
                                <a:lnTo>
                                  <a:pt x="1672249" y="792671"/>
                                </a:lnTo>
                                <a:lnTo>
                                  <a:pt x="1672494" y="793427"/>
                                </a:lnTo>
                                <a:lnTo>
                                  <a:pt x="1672740" y="794184"/>
                                </a:lnTo>
                                <a:lnTo>
                                  <a:pt x="1672985" y="794940"/>
                                </a:lnTo>
                                <a:lnTo>
                                  <a:pt x="1673231" y="795696"/>
                                </a:lnTo>
                                <a:lnTo>
                                  <a:pt x="1673477" y="796452"/>
                                </a:lnTo>
                                <a:lnTo>
                                  <a:pt x="1673722" y="797207"/>
                                </a:lnTo>
                                <a:lnTo>
                                  <a:pt x="1673968" y="797962"/>
                                </a:lnTo>
                                <a:lnTo>
                                  <a:pt x="1674213" y="798716"/>
                                </a:lnTo>
                                <a:lnTo>
                                  <a:pt x="1674459" y="799470"/>
                                </a:lnTo>
                                <a:lnTo>
                                  <a:pt x="1674704" y="800224"/>
                                </a:lnTo>
                                <a:lnTo>
                                  <a:pt x="1674950" y="800978"/>
                                </a:lnTo>
                                <a:lnTo>
                                  <a:pt x="1675195" y="801731"/>
                                </a:lnTo>
                                <a:lnTo>
                                  <a:pt x="1675441" y="802483"/>
                                </a:lnTo>
                                <a:lnTo>
                                  <a:pt x="1675687" y="803236"/>
                                </a:lnTo>
                                <a:lnTo>
                                  <a:pt x="1675932" y="803988"/>
                                </a:lnTo>
                                <a:lnTo>
                                  <a:pt x="1676178" y="804740"/>
                                </a:lnTo>
                                <a:lnTo>
                                  <a:pt x="1676423" y="805491"/>
                                </a:lnTo>
                                <a:lnTo>
                                  <a:pt x="1676669" y="806242"/>
                                </a:lnTo>
                                <a:lnTo>
                                  <a:pt x="1676914" y="806993"/>
                                </a:lnTo>
                                <a:lnTo>
                                  <a:pt x="1677160" y="807743"/>
                                </a:lnTo>
                                <a:lnTo>
                                  <a:pt x="1677405" y="808493"/>
                                </a:lnTo>
                                <a:lnTo>
                                  <a:pt x="1677651" y="809243"/>
                                </a:lnTo>
                                <a:lnTo>
                                  <a:pt x="1677897" y="809992"/>
                                </a:lnTo>
                                <a:lnTo>
                                  <a:pt x="1678142" y="810741"/>
                                </a:lnTo>
                                <a:lnTo>
                                  <a:pt x="1678388" y="811490"/>
                                </a:lnTo>
                                <a:lnTo>
                                  <a:pt x="1678633" y="812238"/>
                                </a:lnTo>
                                <a:lnTo>
                                  <a:pt x="1678879" y="812986"/>
                                </a:lnTo>
                                <a:lnTo>
                                  <a:pt x="1679124" y="813733"/>
                                </a:lnTo>
                                <a:lnTo>
                                  <a:pt x="1679370" y="814480"/>
                                </a:lnTo>
                                <a:lnTo>
                                  <a:pt x="1679615" y="815227"/>
                                </a:lnTo>
                                <a:lnTo>
                                  <a:pt x="1679861" y="815973"/>
                                </a:lnTo>
                                <a:lnTo>
                                  <a:pt x="1680107" y="816719"/>
                                </a:lnTo>
                                <a:lnTo>
                                  <a:pt x="1680352" y="817465"/>
                                </a:lnTo>
                                <a:lnTo>
                                  <a:pt x="1680598" y="818211"/>
                                </a:lnTo>
                                <a:lnTo>
                                  <a:pt x="1680843" y="818955"/>
                                </a:lnTo>
                                <a:lnTo>
                                  <a:pt x="1681089" y="819700"/>
                                </a:lnTo>
                                <a:lnTo>
                                  <a:pt x="1681334" y="820444"/>
                                </a:lnTo>
                                <a:lnTo>
                                  <a:pt x="1681580" y="821188"/>
                                </a:lnTo>
                                <a:lnTo>
                                  <a:pt x="1681825" y="821932"/>
                                </a:lnTo>
                                <a:lnTo>
                                  <a:pt x="1682071" y="822675"/>
                                </a:lnTo>
                                <a:lnTo>
                                  <a:pt x="1682317" y="823418"/>
                                </a:lnTo>
                                <a:lnTo>
                                  <a:pt x="1682562" y="824160"/>
                                </a:lnTo>
                                <a:lnTo>
                                  <a:pt x="1682808" y="824902"/>
                                </a:lnTo>
                                <a:lnTo>
                                  <a:pt x="1683053" y="825644"/>
                                </a:lnTo>
                                <a:lnTo>
                                  <a:pt x="1683299" y="826385"/>
                                </a:lnTo>
                                <a:lnTo>
                                  <a:pt x="1683544" y="827126"/>
                                </a:lnTo>
                                <a:lnTo>
                                  <a:pt x="1683790" y="827867"/>
                                </a:lnTo>
                                <a:lnTo>
                                  <a:pt x="1684036" y="828607"/>
                                </a:lnTo>
                                <a:lnTo>
                                  <a:pt x="1684281" y="829347"/>
                                </a:lnTo>
                                <a:lnTo>
                                  <a:pt x="1684527" y="830086"/>
                                </a:lnTo>
                                <a:lnTo>
                                  <a:pt x="1684772" y="830825"/>
                                </a:lnTo>
                                <a:lnTo>
                                  <a:pt x="1685018" y="831564"/>
                                </a:lnTo>
                                <a:lnTo>
                                  <a:pt x="1685263" y="832302"/>
                                </a:lnTo>
                                <a:lnTo>
                                  <a:pt x="1685509" y="833040"/>
                                </a:lnTo>
                                <a:lnTo>
                                  <a:pt x="1685754" y="833778"/>
                                </a:lnTo>
                                <a:lnTo>
                                  <a:pt x="1686000" y="834515"/>
                                </a:lnTo>
                                <a:lnTo>
                                  <a:pt x="1686246" y="835252"/>
                                </a:lnTo>
                                <a:lnTo>
                                  <a:pt x="1686491" y="835988"/>
                                </a:lnTo>
                                <a:lnTo>
                                  <a:pt x="1686737" y="836724"/>
                                </a:lnTo>
                                <a:lnTo>
                                  <a:pt x="1686982" y="837460"/>
                                </a:lnTo>
                                <a:lnTo>
                                  <a:pt x="1687228" y="838195"/>
                                </a:lnTo>
                                <a:lnTo>
                                  <a:pt x="1687473" y="838930"/>
                                </a:lnTo>
                                <a:lnTo>
                                  <a:pt x="1687719" y="839665"/>
                                </a:lnTo>
                                <a:lnTo>
                                  <a:pt x="1687964" y="840399"/>
                                </a:lnTo>
                                <a:lnTo>
                                  <a:pt x="1688210" y="841133"/>
                                </a:lnTo>
                                <a:lnTo>
                                  <a:pt x="1688456" y="841866"/>
                                </a:lnTo>
                                <a:lnTo>
                                  <a:pt x="1688701" y="842599"/>
                                </a:lnTo>
                                <a:lnTo>
                                  <a:pt x="1688947" y="843332"/>
                                </a:lnTo>
                                <a:lnTo>
                                  <a:pt x="1689192" y="844064"/>
                                </a:lnTo>
                                <a:lnTo>
                                  <a:pt x="1689438" y="844796"/>
                                </a:lnTo>
                                <a:lnTo>
                                  <a:pt x="1689683" y="845527"/>
                                </a:lnTo>
                                <a:lnTo>
                                  <a:pt x="1689929" y="846258"/>
                                </a:lnTo>
                                <a:lnTo>
                                  <a:pt x="1690174" y="846989"/>
                                </a:lnTo>
                                <a:lnTo>
                                  <a:pt x="1690420" y="847719"/>
                                </a:lnTo>
                                <a:lnTo>
                                  <a:pt x="1690666" y="848449"/>
                                </a:lnTo>
                                <a:lnTo>
                                  <a:pt x="1690911" y="849179"/>
                                </a:lnTo>
                                <a:lnTo>
                                  <a:pt x="1691157" y="849908"/>
                                </a:lnTo>
                                <a:lnTo>
                                  <a:pt x="1691402" y="850636"/>
                                </a:lnTo>
                                <a:lnTo>
                                  <a:pt x="1691648" y="851365"/>
                                </a:lnTo>
                                <a:lnTo>
                                  <a:pt x="1691893" y="852093"/>
                                </a:lnTo>
                                <a:lnTo>
                                  <a:pt x="1692139" y="852820"/>
                                </a:lnTo>
                                <a:lnTo>
                                  <a:pt x="1692384" y="853547"/>
                                </a:lnTo>
                                <a:lnTo>
                                  <a:pt x="1692630" y="854274"/>
                                </a:lnTo>
                                <a:lnTo>
                                  <a:pt x="1692876" y="855000"/>
                                </a:lnTo>
                                <a:lnTo>
                                  <a:pt x="1693121" y="855726"/>
                                </a:lnTo>
                                <a:lnTo>
                                  <a:pt x="1693367" y="856452"/>
                                </a:lnTo>
                                <a:lnTo>
                                  <a:pt x="1693612" y="857177"/>
                                </a:lnTo>
                                <a:lnTo>
                                  <a:pt x="1693858" y="857902"/>
                                </a:lnTo>
                                <a:lnTo>
                                  <a:pt x="1694103" y="858626"/>
                                </a:lnTo>
                                <a:lnTo>
                                  <a:pt x="1694349" y="859350"/>
                                </a:lnTo>
                                <a:lnTo>
                                  <a:pt x="1694594" y="860074"/>
                                </a:lnTo>
                                <a:lnTo>
                                  <a:pt x="1694840" y="860797"/>
                                </a:lnTo>
                                <a:lnTo>
                                  <a:pt x="1695086" y="861520"/>
                                </a:lnTo>
                                <a:lnTo>
                                  <a:pt x="1695331" y="862242"/>
                                </a:lnTo>
                                <a:lnTo>
                                  <a:pt x="1695577" y="862964"/>
                                </a:lnTo>
                                <a:lnTo>
                                  <a:pt x="1695822" y="863685"/>
                                </a:lnTo>
                                <a:lnTo>
                                  <a:pt x="1696068" y="864407"/>
                                </a:lnTo>
                                <a:lnTo>
                                  <a:pt x="1696313" y="865127"/>
                                </a:lnTo>
                                <a:lnTo>
                                  <a:pt x="1696559" y="865848"/>
                                </a:lnTo>
                                <a:lnTo>
                                  <a:pt x="1696805" y="866568"/>
                                </a:lnTo>
                                <a:lnTo>
                                  <a:pt x="1697050" y="867287"/>
                                </a:lnTo>
                                <a:lnTo>
                                  <a:pt x="1697296" y="868006"/>
                                </a:lnTo>
                                <a:lnTo>
                                  <a:pt x="1697541" y="868725"/>
                                </a:lnTo>
                                <a:lnTo>
                                  <a:pt x="1697787" y="869443"/>
                                </a:lnTo>
                                <a:lnTo>
                                  <a:pt x="1698032" y="870161"/>
                                </a:lnTo>
                                <a:lnTo>
                                  <a:pt x="1698278" y="870879"/>
                                </a:lnTo>
                                <a:lnTo>
                                  <a:pt x="1698523" y="871596"/>
                                </a:lnTo>
                                <a:lnTo>
                                  <a:pt x="1698769" y="872312"/>
                                </a:lnTo>
                                <a:lnTo>
                                  <a:pt x="1699015" y="873029"/>
                                </a:lnTo>
                                <a:lnTo>
                                  <a:pt x="1699260" y="873744"/>
                                </a:lnTo>
                                <a:lnTo>
                                  <a:pt x="1699506" y="874460"/>
                                </a:lnTo>
                                <a:lnTo>
                                  <a:pt x="1699751" y="875175"/>
                                </a:lnTo>
                                <a:lnTo>
                                  <a:pt x="1699997" y="875889"/>
                                </a:lnTo>
                                <a:lnTo>
                                  <a:pt x="1700242" y="876604"/>
                                </a:lnTo>
                                <a:lnTo>
                                  <a:pt x="1700488" y="877317"/>
                                </a:lnTo>
                                <a:lnTo>
                                  <a:pt x="1700733" y="878031"/>
                                </a:lnTo>
                                <a:lnTo>
                                  <a:pt x="1700979" y="878744"/>
                                </a:lnTo>
                                <a:lnTo>
                                  <a:pt x="1701225" y="879456"/>
                                </a:lnTo>
                                <a:lnTo>
                                  <a:pt x="1701470" y="880168"/>
                                </a:lnTo>
                                <a:lnTo>
                                  <a:pt x="1701716" y="880880"/>
                                </a:lnTo>
                                <a:lnTo>
                                  <a:pt x="1701961" y="881591"/>
                                </a:lnTo>
                                <a:lnTo>
                                  <a:pt x="1702207" y="882302"/>
                                </a:lnTo>
                                <a:lnTo>
                                  <a:pt x="1702452" y="883012"/>
                                </a:lnTo>
                                <a:lnTo>
                                  <a:pt x="1702698" y="883722"/>
                                </a:lnTo>
                                <a:lnTo>
                                  <a:pt x="1702943" y="884432"/>
                                </a:lnTo>
                                <a:lnTo>
                                  <a:pt x="1703189" y="885141"/>
                                </a:lnTo>
                                <a:lnTo>
                                  <a:pt x="1703435" y="885850"/>
                                </a:lnTo>
                                <a:lnTo>
                                  <a:pt x="1703680" y="886558"/>
                                </a:lnTo>
                                <a:lnTo>
                                  <a:pt x="1703926" y="887266"/>
                                </a:lnTo>
                                <a:lnTo>
                                  <a:pt x="1704171" y="887974"/>
                                </a:lnTo>
                                <a:lnTo>
                                  <a:pt x="1704417" y="888681"/>
                                </a:lnTo>
                                <a:lnTo>
                                  <a:pt x="1704662" y="889387"/>
                                </a:lnTo>
                                <a:lnTo>
                                  <a:pt x="1704908" y="890093"/>
                                </a:lnTo>
                                <a:lnTo>
                                  <a:pt x="1705153" y="890799"/>
                                </a:lnTo>
                                <a:lnTo>
                                  <a:pt x="1705399" y="891504"/>
                                </a:lnTo>
                                <a:lnTo>
                                  <a:pt x="1705645" y="892209"/>
                                </a:lnTo>
                                <a:lnTo>
                                  <a:pt x="1705890" y="892914"/>
                                </a:lnTo>
                                <a:lnTo>
                                  <a:pt x="1706136" y="893618"/>
                                </a:lnTo>
                                <a:lnTo>
                                  <a:pt x="1706381" y="894322"/>
                                </a:lnTo>
                                <a:lnTo>
                                  <a:pt x="1706627" y="895025"/>
                                </a:lnTo>
                                <a:lnTo>
                                  <a:pt x="1706872" y="895728"/>
                                </a:lnTo>
                                <a:lnTo>
                                  <a:pt x="1707118" y="896430"/>
                                </a:lnTo>
                                <a:lnTo>
                                  <a:pt x="1707364" y="897132"/>
                                </a:lnTo>
                                <a:lnTo>
                                  <a:pt x="1707609" y="897833"/>
                                </a:lnTo>
                                <a:lnTo>
                                  <a:pt x="1707855" y="898534"/>
                                </a:lnTo>
                                <a:lnTo>
                                  <a:pt x="1708100" y="899235"/>
                                </a:lnTo>
                                <a:lnTo>
                                  <a:pt x="1708346" y="899935"/>
                                </a:lnTo>
                                <a:lnTo>
                                  <a:pt x="1708591" y="900635"/>
                                </a:lnTo>
                                <a:lnTo>
                                  <a:pt x="1708837" y="901334"/>
                                </a:lnTo>
                                <a:lnTo>
                                  <a:pt x="1709082" y="902033"/>
                                </a:lnTo>
                                <a:lnTo>
                                  <a:pt x="1709328" y="902731"/>
                                </a:lnTo>
                                <a:lnTo>
                                  <a:pt x="1709574" y="903430"/>
                                </a:lnTo>
                                <a:lnTo>
                                  <a:pt x="1709819" y="904127"/>
                                </a:lnTo>
                                <a:lnTo>
                                  <a:pt x="1710065" y="904824"/>
                                </a:lnTo>
                                <a:lnTo>
                                  <a:pt x="1710310" y="905521"/>
                                </a:lnTo>
                                <a:lnTo>
                                  <a:pt x="1710556" y="906217"/>
                                </a:lnTo>
                                <a:lnTo>
                                  <a:pt x="1710801" y="906913"/>
                                </a:lnTo>
                                <a:lnTo>
                                  <a:pt x="1711047" y="907608"/>
                                </a:lnTo>
                                <a:lnTo>
                                  <a:pt x="1711292" y="908303"/>
                                </a:lnTo>
                                <a:lnTo>
                                  <a:pt x="1711538" y="908998"/>
                                </a:lnTo>
                                <a:lnTo>
                                  <a:pt x="1711784" y="909692"/>
                                </a:lnTo>
                                <a:lnTo>
                                  <a:pt x="1712029" y="910386"/>
                                </a:lnTo>
                                <a:lnTo>
                                  <a:pt x="1712275" y="911079"/>
                                </a:lnTo>
                                <a:lnTo>
                                  <a:pt x="1712520" y="911772"/>
                                </a:lnTo>
                                <a:lnTo>
                                  <a:pt x="1712766" y="912464"/>
                                </a:lnTo>
                                <a:lnTo>
                                  <a:pt x="1713011" y="913156"/>
                                </a:lnTo>
                                <a:lnTo>
                                  <a:pt x="1713257" y="913847"/>
                                </a:lnTo>
                                <a:lnTo>
                                  <a:pt x="1713502" y="914538"/>
                                </a:lnTo>
                                <a:lnTo>
                                  <a:pt x="1713748" y="915229"/>
                                </a:lnTo>
                                <a:lnTo>
                                  <a:pt x="1713994" y="915919"/>
                                </a:lnTo>
                                <a:lnTo>
                                  <a:pt x="1714239" y="916608"/>
                                </a:lnTo>
                                <a:lnTo>
                                  <a:pt x="1714485" y="917298"/>
                                </a:lnTo>
                                <a:lnTo>
                                  <a:pt x="1714730" y="917986"/>
                                </a:lnTo>
                                <a:lnTo>
                                  <a:pt x="1714976" y="918675"/>
                                </a:lnTo>
                                <a:lnTo>
                                  <a:pt x="1715221" y="919363"/>
                                </a:lnTo>
                                <a:lnTo>
                                  <a:pt x="1715467" y="920050"/>
                                </a:lnTo>
                                <a:lnTo>
                                  <a:pt x="1715712" y="920737"/>
                                </a:lnTo>
                                <a:lnTo>
                                  <a:pt x="1715958" y="921423"/>
                                </a:lnTo>
                                <a:lnTo>
                                  <a:pt x="1716204" y="922110"/>
                                </a:lnTo>
                                <a:lnTo>
                                  <a:pt x="1716449" y="922795"/>
                                </a:lnTo>
                                <a:lnTo>
                                  <a:pt x="1716695" y="923480"/>
                                </a:lnTo>
                                <a:lnTo>
                                  <a:pt x="1716940" y="924165"/>
                                </a:lnTo>
                                <a:lnTo>
                                  <a:pt x="1717186" y="924849"/>
                                </a:lnTo>
                                <a:lnTo>
                                  <a:pt x="1717431" y="925533"/>
                                </a:lnTo>
                                <a:lnTo>
                                  <a:pt x="1717677" y="926217"/>
                                </a:lnTo>
                                <a:lnTo>
                                  <a:pt x="1717922" y="926899"/>
                                </a:lnTo>
                                <a:lnTo>
                                  <a:pt x="1718168" y="927582"/>
                                </a:lnTo>
                                <a:lnTo>
                                  <a:pt x="1718414" y="928264"/>
                                </a:lnTo>
                                <a:lnTo>
                                  <a:pt x="1718659" y="928946"/>
                                </a:lnTo>
                                <a:lnTo>
                                  <a:pt x="1718905" y="929627"/>
                                </a:lnTo>
                                <a:lnTo>
                                  <a:pt x="1719150" y="930307"/>
                                </a:lnTo>
                                <a:lnTo>
                                  <a:pt x="1719396" y="930988"/>
                                </a:lnTo>
                                <a:lnTo>
                                  <a:pt x="1719641" y="931667"/>
                                </a:lnTo>
                                <a:lnTo>
                                  <a:pt x="1719887" y="932347"/>
                                </a:lnTo>
                                <a:lnTo>
                                  <a:pt x="1720133" y="933025"/>
                                </a:lnTo>
                                <a:lnTo>
                                  <a:pt x="1720378" y="933704"/>
                                </a:lnTo>
                                <a:lnTo>
                                  <a:pt x="1720624" y="934382"/>
                                </a:lnTo>
                                <a:lnTo>
                                  <a:pt x="1720869" y="935059"/>
                                </a:lnTo>
                                <a:lnTo>
                                  <a:pt x="1721115" y="935736"/>
                                </a:lnTo>
                                <a:lnTo>
                                  <a:pt x="1721360" y="936413"/>
                                </a:lnTo>
                                <a:lnTo>
                                  <a:pt x="1721606" y="937089"/>
                                </a:lnTo>
                                <a:lnTo>
                                  <a:pt x="1721851" y="937765"/>
                                </a:lnTo>
                                <a:lnTo>
                                  <a:pt x="1722097" y="938440"/>
                                </a:lnTo>
                                <a:lnTo>
                                  <a:pt x="1722343" y="939114"/>
                                </a:lnTo>
                                <a:lnTo>
                                  <a:pt x="1722588" y="939789"/>
                                </a:lnTo>
                                <a:lnTo>
                                  <a:pt x="1722834" y="940463"/>
                                </a:lnTo>
                                <a:lnTo>
                                  <a:pt x="1723079" y="941136"/>
                                </a:lnTo>
                                <a:lnTo>
                                  <a:pt x="1723325" y="941809"/>
                                </a:lnTo>
                                <a:lnTo>
                                  <a:pt x="1723570" y="942481"/>
                                </a:lnTo>
                                <a:lnTo>
                                  <a:pt x="1723816" y="943153"/>
                                </a:lnTo>
                                <a:lnTo>
                                  <a:pt x="1724061" y="943825"/>
                                </a:lnTo>
                                <a:lnTo>
                                  <a:pt x="1724307" y="944496"/>
                                </a:lnTo>
                                <a:lnTo>
                                  <a:pt x="1724553" y="945166"/>
                                </a:lnTo>
                                <a:lnTo>
                                  <a:pt x="1724798" y="945836"/>
                                </a:lnTo>
                                <a:lnTo>
                                  <a:pt x="1725044" y="946506"/>
                                </a:lnTo>
                                <a:lnTo>
                                  <a:pt x="1725289" y="947175"/>
                                </a:lnTo>
                                <a:lnTo>
                                  <a:pt x="1725535" y="947844"/>
                                </a:lnTo>
                                <a:lnTo>
                                  <a:pt x="1725780" y="948512"/>
                                </a:lnTo>
                                <a:lnTo>
                                  <a:pt x="1726026" y="949180"/>
                                </a:lnTo>
                                <a:lnTo>
                                  <a:pt x="1726271" y="949847"/>
                                </a:lnTo>
                                <a:lnTo>
                                  <a:pt x="1726517" y="950514"/>
                                </a:lnTo>
                                <a:lnTo>
                                  <a:pt x="1726763" y="951181"/>
                                </a:lnTo>
                                <a:lnTo>
                                  <a:pt x="1727008" y="951847"/>
                                </a:lnTo>
                                <a:lnTo>
                                  <a:pt x="1727254" y="952512"/>
                                </a:lnTo>
                                <a:lnTo>
                                  <a:pt x="1727499" y="953177"/>
                                </a:lnTo>
                                <a:lnTo>
                                  <a:pt x="1727745" y="953842"/>
                                </a:lnTo>
                                <a:lnTo>
                                  <a:pt x="1727990" y="954506"/>
                                </a:lnTo>
                                <a:lnTo>
                                  <a:pt x="1728236" y="955169"/>
                                </a:lnTo>
                                <a:lnTo>
                                  <a:pt x="1728481" y="955832"/>
                                </a:lnTo>
                                <a:lnTo>
                                  <a:pt x="1728727" y="956495"/>
                                </a:lnTo>
                                <a:lnTo>
                                  <a:pt x="1728973" y="957157"/>
                                </a:lnTo>
                                <a:lnTo>
                                  <a:pt x="1729218" y="957819"/>
                                </a:lnTo>
                                <a:lnTo>
                                  <a:pt x="1729464" y="958480"/>
                                </a:lnTo>
                                <a:lnTo>
                                  <a:pt x="1729709" y="959141"/>
                                </a:lnTo>
                                <a:lnTo>
                                  <a:pt x="1729955" y="959801"/>
                                </a:lnTo>
                                <a:lnTo>
                                  <a:pt x="1730200" y="960461"/>
                                </a:lnTo>
                                <a:lnTo>
                                  <a:pt x="1730446" y="961121"/>
                                </a:lnTo>
                                <a:lnTo>
                                  <a:pt x="1730692" y="961779"/>
                                </a:lnTo>
                                <a:lnTo>
                                  <a:pt x="1730937" y="962438"/>
                                </a:lnTo>
                                <a:lnTo>
                                  <a:pt x="1731183" y="963096"/>
                                </a:lnTo>
                                <a:lnTo>
                                  <a:pt x="1731428" y="963753"/>
                                </a:lnTo>
                                <a:lnTo>
                                  <a:pt x="1731674" y="964410"/>
                                </a:lnTo>
                                <a:lnTo>
                                  <a:pt x="1731919" y="965067"/>
                                </a:lnTo>
                                <a:lnTo>
                                  <a:pt x="1732165" y="965723"/>
                                </a:lnTo>
                                <a:lnTo>
                                  <a:pt x="1732410" y="966378"/>
                                </a:lnTo>
                                <a:lnTo>
                                  <a:pt x="1732656" y="967034"/>
                                </a:lnTo>
                                <a:lnTo>
                                  <a:pt x="1732902" y="967688"/>
                                </a:lnTo>
                                <a:lnTo>
                                  <a:pt x="1733147" y="968342"/>
                                </a:lnTo>
                                <a:lnTo>
                                  <a:pt x="1733393" y="968996"/>
                                </a:lnTo>
                                <a:lnTo>
                                  <a:pt x="1733638" y="969649"/>
                                </a:lnTo>
                                <a:lnTo>
                                  <a:pt x="1733884" y="970302"/>
                                </a:lnTo>
                                <a:lnTo>
                                  <a:pt x="1734129" y="970954"/>
                                </a:lnTo>
                                <a:lnTo>
                                  <a:pt x="1734375" y="971606"/>
                                </a:lnTo>
                                <a:lnTo>
                                  <a:pt x="1734620" y="972257"/>
                                </a:lnTo>
                                <a:lnTo>
                                  <a:pt x="1734866" y="972908"/>
                                </a:lnTo>
                                <a:lnTo>
                                  <a:pt x="1735112" y="973558"/>
                                </a:lnTo>
                                <a:lnTo>
                                  <a:pt x="1735357" y="974208"/>
                                </a:lnTo>
                                <a:lnTo>
                                  <a:pt x="1735603" y="974858"/>
                                </a:lnTo>
                                <a:lnTo>
                                  <a:pt x="1735848" y="975507"/>
                                </a:lnTo>
                                <a:lnTo>
                                  <a:pt x="1736094" y="976155"/>
                                </a:lnTo>
                                <a:lnTo>
                                  <a:pt x="1736339" y="976803"/>
                                </a:lnTo>
                                <a:lnTo>
                                  <a:pt x="1736585" y="977450"/>
                                </a:lnTo>
                                <a:lnTo>
                                  <a:pt x="1736830" y="978097"/>
                                </a:lnTo>
                                <a:lnTo>
                                  <a:pt x="1737076" y="978744"/>
                                </a:lnTo>
                                <a:lnTo>
                                  <a:pt x="1737322" y="979390"/>
                                </a:lnTo>
                                <a:lnTo>
                                  <a:pt x="1737567" y="980035"/>
                                </a:lnTo>
                                <a:lnTo>
                                  <a:pt x="1737813" y="980681"/>
                                </a:lnTo>
                                <a:lnTo>
                                  <a:pt x="1738058" y="981325"/>
                                </a:lnTo>
                                <a:lnTo>
                                  <a:pt x="1738304" y="981969"/>
                                </a:lnTo>
                                <a:lnTo>
                                  <a:pt x="1738549" y="982613"/>
                                </a:lnTo>
                                <a:lnTo>
                                  <a:pt x="1738795" y="983256"/>
                                </a:lnTo>
                                <a:lnTo>
                                  <a:pt x="1739040" y="983899"/>
                                </a:lnTo>
                                <a:lnTo>
                                  <a:pt x="1739286" y="984541"/>
                                </a:lnTo>
                                <a:lnTo>
                                  <a:pt x="1739532" y="985183"/>
                                </a:lnTo>
                                <a:lnTo>
                                  <a:pt x="1739777" y="985824"/>
                                </a:lnTo>
                                <a:lnTo>
                                  <a:pt x="1740023" y="986464"/>
                                </a:lnTo>
                                <a:lnTo>
                                  <a:pt x="1740268" y="987105"/>
                                </a:lnTo>
                                <a:lnTo>
                                  <a:pt x="1740514" y="987744"/>
                                </a:lnTo>
                                <a:lnTo>
                                  <a:pt x="1740759" y="988384"/>
                                </a:lnTo>
                                <a:lnTo>
                                  <a:pt x="1741005" y="989022"/>
                                </a:lnTo>
                                <a:lnTo>
                                  <a:pt x="1741250" y="989661"/>
                                </a:lnTo>
                                <a:lnTo>
                                  <a:pt x="1741496" y="990299"/>
                                </a:lnTo>
                                <a:lnTo>
                                  <a:pt x="1741742" y="990936"/>
                                </a:lnTo>
                                <a:lnTo>
                                  <a:pt x="1741987" y="991573"/>
                                </a:lnTo>
                                <a:lnTo>
                                  <a:pt x="1742233" y="992209"/>
                                </a:lnTo>
                                <a:lnTo>
                                  <a:pt x="1742478" y="992845"/>
                                </a:lnTo>
                                <a:lnTo>
                                  <a:pt x="1742724" y="993480"/>
                                </a:lnTo>
                                <a:lnTo>
                                  <a:pt x="1742969" y="994115"/>
                                </a:lnTo>
                                <a:lnTo>
                                  <a:pt x="1743215" y="994750"/>
                                </a:lnTo>
                                <a:lnTo>
                                  <a:pt x="1743461" y="995384"/>
                                </a:lnTo>
                                <a:lnTo>
                                  <a:pt x="1743706" y="996017"/>
                                </a:lnTo>
                                <a:lnTo>
                                  <a:pt x="1743952" y="996650"/>
                                </a:lnTo>
                                <a:lnTo>
                                  <a:pt x="1744197" y="997282"/>
                                </a:lnTo>
                                <a:lnTo>
                                  <a:pt x="1744443" y="997914"/>
                                </a:lnTo>
                                <a:lnTo>
                                  <a:pt x="1744688" y="998546"/>
                                </a:lnTo>
                                <a:lnTo>
                                  <a:pt x="1744934" y="999177"/>
                                </a:lnTo>
                                <a:lnTo>
                                  <a:pt x="1745179" y="999807"/>
                                </a:lnTo>
                                <a:lnTo>
                                  <a:pt x="1745425" y="1000437"/>
                                </a:lnTo>
                                <a:lnTo>
                                  <a:pt x="1745671" y="1001067"/>
                                </a:lnTo>
                                <a:lnTo>
                                  <a:pt x="1745916" y="1001696"/>
                                </a:lnTo>
                                <a:lnTo>
                                  <a:pt x="1746162" y="1002324"/>
                                </a:lnTo>
                                <a:lnTo>
                                  <a:pt x="1746407" y="1002952"/>
                                </a:lnTo>
                                <a:lnTo>
                                  <a:pt x="1746653" y="1003580"/>
                                </a:lnTo>
                                <a:lnTo>
                                  <a:pt x="1746898" y="1004207"/>
                                </a:lnTo>
                                <a:lnTo>
                                  <a:pt x="1747144" y="1004834"/>
                                </a:lnTo>
                                <a:lnTo>
                                  <a:pt x="1747389" y="1005460"/>
                                </a:lnTo>
                                <a:lnTo>
                                  <a:pt x="1747635" y="1006085"/>
                                </a:lnTo>
                                <a:lnTo>
                                  <a:pt x="1747881" y="1006710"/>
                                </a:lnTo>
                                <a:lnTo>
                                  <a:pt x="1748126" y="1007335"/>
                                </a:lnTo>
                                <a:lnTo>
                                  <a:pt x="1748372" y="1007959"/>
                                </a:lnTo>
                                <a:lnTo>
                                  <a:pt x="1748617" y="1008583"/>
                                </a:lnTo>
                                <a:lnTo>
                                  <a:pt x="1748863" y="1009206"/>
                                </a:lnTo>
                                <a:lnTo>
                                  <a:pt x="1749108" y="1009829"/>
                                </a:lnTo>
                                <a:lnTo>
                                  <a:pt x="1749354" y="1010451"/>
                                </a:lnTo>
                                <a:lnTo>
                                  <a:pt x="1749599" y="1011072"/>
                                </a:lnTo>
                                <a:lnTo>
                                  <a:pt x="1749845" y="1011693"/>
                                </a:lnTo>
                                <a:lnTo>
                                  <a:pt x="1750091" y="1012314"/>
                                </a:lnTo>
                                <a:lnTo>
                                  <a:pt x="1750336" y="1012934"/>
                                </a:lnTo>
                                <a:lnTo>
                                  <a:pt x="1750582" y="1013554"/>
                                </a:lnTo>
                                <a:lnTo>
                                  <a:pt x="1750827" y="1014173"/>
                                </a:lnTo>
                                <a:lnTo>
                                  <a:pt x="1751073" y="1014792"/>
                                </a:lnTo>
                                <a:lnTo>
                                  <a:pt x="1751318" y="1015410"/>
                                </a:lnTo>
                                <a:lnTo>
                                  <a:pt x="1751564" y="1016028"/>
                                </a:lnTo>
                                <a:lnTo>
                                  <a:pt x="1751809" y="1016645"/>
                                </a:lnTo>
                                <a:lnTo>
                                  <a:pt x="1752055" y="1017262"/>
                                </a:lnTo>
                                <a:lnTo>
                                  <a:pt x="1752301" y="1017878"/>
                                </a:lnTo>
                                <a:lnTo>
                                  <a:pt x="1752546" y="1018493"/>
                                </a:lnTo>
                                <a:lnTo>
                                  <a:pt x="1752792" y="1019109"/>
                                </a:lnTo>
                                <a:lnTo>
                                  <a:pt x="1753037" y="1019723"/>
                                </a:lnTo>
                                <a:lnTo>
                                  <a:pt x="1753283" y="1020338"/>
                                </a:lnTo>
                                <a:lnTo>
                                  <a:pt x="1753528" y="1020951"/>
                                </a:lnTo>
                                <a:lnTo>
                                  <a:pt x="1753774" y="1021565"/>
                                </a:lnTo>
                                <a:lnTo>
                                  <a:pt x="1754020" y="1022177"/>
                                </a:lnTo>
                                <a:lnTo>
                                  <a:pt x="1754265" y="1022790"/>
                                </a:lnTo>
                                <a:lnTo>
                                  <a:pt x="1754511" y="1023401"/>
                                </a:lnTo>
                                <a:lnTo>
                                  <a:pt x="1754756" y="1024012"/>
                                </a:lnTo>
                                <a:lnTo>
                                  <a:pt x="1755002" y="1024623"/>
                                </a:lnTo>
                                <a:lnTo>
                                  <a:pt x="1755247" y="1025233"/>
                                </a:lnTo>
                                <a:lnTo>
                                  <a:pt x="1755493" y="1025843"/>
                                </a:lnTo>
                                <a:lnTo>
                                  <a:pt x="1755738" y="1026452"/>
                                </a:lnTo>
                                <a:lnTo>
                                  <a:pt x="1755984" y="1027061"/>
                                </a:lnTo>
                                <a:lnTo>
                                  <a:pt x="1756230" y="1027669"/>
                                </a:lnTo>
                                <a:lnTo>
                                  <a:pt x="1756475" y="1028277"/>
                                </a:lnTo>
                                <a:lnTo>
                                  <a:pt x="1756721" y="1028884"/>
                                </a:lnTo>
                                <a:lnTo>
                                  <a:pt x="1756966" y="1029491"/>
                                </a:lnTo>
                                <a:lnTo>
                                  <a:pt x="1757212" y="1030097"/>
                                </a:lnTo>
                                <a:lnTo>
                                  <a:pt x="1757457" y="1030703"/>
                                </a:lnTo>
                                <a:lnTo>
                                  <a:pt x="1757703" y="1031308"/>
                                </a:lnTo>
                                <a:lnTo>
                                  <a:pt x="1757948" y="1031913"/>
                                </a:lnTo>
                                <a:lnTo>
                                  <a:pt x="1758194" y="1032517"/>
                                </a:lnTo>
                                <a:lnTo>
                                  <a:pt x="1758440" y="1033121"/>
                                </a:lnTo>
                                <a:lnTo>
                                  <a:pt x="1758685" y="1033724"/>
                                </a:lnTo>
                                <a:lnTo>
                                  <a:pt x="1758931" y="1034327"/>
                                </a:lnTo>
                                <a:lnTo>
                                  <a:pt x="1759176" y="1034929"/>
                                </a:lnTo>
                                <a:lnTo>
                                  <a:pt x="1759422" y="1035531"/>
                                </a:lnTo>
                                <a:lnTo>
                                  <a:pt x="1759667" y="1036132"/>
                                </a:lnTo>
                                <a:lnTo>
                                  <a:pt x="1759913" y="1036733"/>
                                </a:lnTo>
                                <a:lnTo>
                                  <a:pt x="1760158" y="1037333"/>
                                </a:lnTo>
                                <a:lnTo>
                                  <a:pt x="1760404" y="1037933"/>
                                </a:lnTo>
                                <a:lnTo>
                                  <a:pt x="1760650" y="1038532"/>
                                </a:lnTo>
                                <a:lnTo>
                                  <a:pt x="1760895" y="1039131"/>
                                </a:lnTo>
                                <a:lnTo>
                                  <a:pt x="1761141" y="1039729"/>
                                </a:lnTo>
                                <a:lnTo>
                                  <a:pt x="1761386" y="1040327"/>
                                </a:lnTo>
                                <a:lnTo>
                                  <a:pt x="1761632" y="1040924"/>
                                </a:lnTo>
                                <a:lnTo>
                                  <a:pt x="1761877" y="1041521"/>
                                </a:lnTo>
                                <a:lnTo>
                                  <a:pt x="1762123" y="1042117"/>
                                </a:lnTo>
                                <a:lnTo>
                                  <a:pt x="1762368" y="1042713"/>
                                </a:lnTo>
                                <a:lnTo>
                                  <a:pt x="1762614" y="1043308"/>
                                </a:lnTo>
                                <a:lnTo>
                                  <a:pt x="1762860" y="1043903"/>
                                </a:lnTo>
                                <a:lnTo>
                                  <a:pt x="1763105" y="1044497"/>
                                </a:lnTo>
                                <a:lnTo>
                                  <a:pt x="1763351" y="1045091"/>
                                </a:lnTo>
                                <a:lnTo>
                                  <a:pt x="1763596" y="1045684"/>
                                </a:lnTo>
                                <a:lnTo>
                                  <a:pt x="1763842" y="1046276"/>
                                </a:lnTo>
                                <a:lnTo>
                                  <a:pt x="1764087" y="1046869"/>
                                </a:lnTo>
                                <a:lnTo>
                                  <a:pt x="1764333" y="1047460"/>
                                </a:lnTo>
                                <a:lnTo>
                                  <a:pt x="1764578" y="1048052"/>
                                </a:lnTo>
                                <a:lnTo>
                                  <a:pt x="1764824" y="1048642"/>
                                </a:lnTo>
                                <a:lnTo>
                                  <a:pt x="1765070" y="1049232"/>
                                </a:lnTo>
                                <a:lnTo>
                                  <a:pt x="1765315" y="1049822"/>
                                </a:lnTo>
                                <a:lnTo>
                                  <a:pt x="1765561" y="1050411"/>
                                </a:lnTo>
                                <a:lnTo>
                                  <a:pt x="1765806" y="1051000"/>
                                </a:lnTo>
                                <a:lnTo>
                                  <a:pt x="1766052" y="1051588"/>
                                </a:lnTo>
                                <a:lnTo>
                                  <a:pt x="1766297" y="1052176"/>
                                </a:lnTo>
                                <a:lnTo>
                                  <a:pt x="1766543" y="1052763"/>
                                </a:lnTo>
                                <a:lnTo>
                                  <a:pt x="1766789" y="1053349"/>
                                </a:lnTo>
                                <a:lnTo>
                                  <a:pt x="1767034" y="1053936"/>
                                </a:lnTo>
                                <a:lnTo>
                                  <a:pt x="1767280" y="1054521"/>
                                </a:lnTo>
                                <a:lnTo>
                                  <a:pt x="1767525" y="1055106"/>
                                </a:lnTo>
                                <a:lnTo>
                                  <a:pt x="1767771" y="1055691"/>
                                </a:lnTo>
                                <a:lnTo>
                                  <a:pt x="1768016" y="1056275"/>
                                </a:lnTo>
                                <a:lnTo>
                                  <a:pt x="1768262" y="1056859"/>
                                </a:lnTo>
                                <a:lnTo>
                                  <a:pt x="1768507" y="1057442"/>
                                </a:lnTo>
                                <a:lnTo>
                                  <a:pt x="1768753" y="1058024"/>
                                </a:lnTo>
                                <a:lnTo>
                                  <a:pt x="1768999" y="1058606"/>
                                </a:lnTo>
                                <a:lnTo>
                                  <a:pt x="1769244" y="1059188"/>
                                </a:lnTo>
                                <a:lnTo>
                                  <a:pt x="1769490" y="1059769"/>
                                </a:lnTo>
                                <a:lnTo>
                                  <a:pt x="1769735" y="1060350"/>
                                </a:lnTo>
                                <a:lnTo>
                                  <a:pt x="1769981" y="1060930"/>
                                </a:lnTo>
                                <a:lnTo>
                                  <a:pt x="1770226" y="1061509"/>
                                </a:lnTo>
                                <a:lnTo>
                                  <a:pt x="1770472" y="1062088"/>
                                </a:lnTo>
                                <a:lnTo>
                                  <a:pt x="1770717" y="1062667"/>
                                </a:lnTo>
                                <a:lnTo>
                                  <a:pt x="1770963" y="1063245"/>
                                </a:lnTo>
                                <a:lnTo>
                                  <a:pt x="1771209" y="1063822"/>
                                </a:lnTo>
                                <a:lnTo>
                                  <a:pt x="1771454" y="1064399"/>
                                </a:lnTo>
                                <a:lnTo>
                                  <a:pt x="1771700" y="1064976"/>
                                </a:lnTo>
                                <a:lnTo>
                                  <a:pt x="1771945" y="1065552"/>
                                </a:lnTo>
                                <a:lnTo>
                                  <a:pt x="1772191" y="1066127"/>
                                </a:lnTo>
                                <a:lnTo>
                                  <a:pt x="1772436" y="1066702"/>
                                </a:lnTo>
                                <a:lnTo>
                                  <a:pt x="1772682" y="1067277"/>
                                </a:lnTo>
                                <a:lnTo>
                                  <a:pt x="1772927" y="1067851"/>
                                </a:lnTo>
                                <a:lnTo>
                                  <a:pt x="1773173" y="1068424"/>
                                </a:lnTo>
                                <a:lnTo>
                                  <a:pt x="1773419" y="1068997"/>
                                </a:lnTo>
                                <a:lnTo>
                                  <a:pt x="1773664" y="1069570"/>
                                </a:lnTo>
                                <a:lnTo>
                                  <a:pt x="1773910" y="1070142"/>
                                </a:lnTo>
                                <a:lnTo>
                                  <a:pt x="1774155" y="1070713"/>
                                </a:lnTo>
                                <a:lnTo>
                                  <a:pt x="1774401" y="1071284"/>
                                </a:lnTo>
                                <a:lnTo>
                                  <a:pt x="1774646" y="1071854"/>
                                </a:lnTo>
                                <a:lnTo>
                                  <a:pt x="1774892" y="1072424"/>
                                </a:lnTo>
                                <a:lnTo>
                                  <a:pt x="1775137" y="1072994"/>
                                </a:lnTo>
                                <a:lnTo>
                                  <a:pt x="1775383" y="1073563"/>
                                </a:lnTo>
                                <a:lnTo>
                                  <a:pt x="1775629" y="1074131"/>
                                </a:lnTo>
                                <a:lnTo>
                                  <a:pt x="1775874" y="1074699"/>
                                </a:lnTo>
                                <a:lnTo>
                                  <a:pt x="1776120" y="1075266"/>
                                </a:lnTo>
                                <a:lnTo>
                                  <a:pt x="1776365" y="1075833"/>
                                </a:lnTo>
                                <a:lnTo>
                                  <a:pt x="1776611" y="1076400"/>
                                </a:lnTo>
                                <a:lnTo>
                                  <a:pt x="1776856" y="1076965"/>
                                </a:lnTo>
                                <a:lnTo>
                                  <a:pt x="1777102" y="1077531"/>
                                </a:lnTo>
                                <a:lnTo>
                                  <a:pt x="1777348" y="1078096"/>
                                </a:lnTo>
                                <a:lnTo>
                                  <a:pt x="1777593" y="1078660"/>
                                </a:lnTo>
                                <a:lnTo>
                                  <a:pt x="1777839" y="1079224"/>
                                </a:lnTo>
                                <a:lnTo>
                                  <a:pt x="1778084" y="1079787"/>
                                </a:lnTo>
                                <a:lnTo>
                                  <a:pt x="1778330" y="1080350"/>
                                </a:lnTo>
                                <a:lnTo>
                                  <a:pt x="1778575" y="1080912"/>
                                </a:lnTo>
                                <a:lnTo>
                                  <a:pt x="1778821" y="1081474"/>
                                </a:lnTo>
                                <a:lnTo>
                                  <a:pt x="1779066" y="1082035"/>
                                </a:lnTo>
                                <a:lnTo>
                                  <a:pt x="1779312" y="1082596"/>
                                </a:lnTo>
                                <a:lnTo>
                                  <a:pt x="1779558" y="1083156"/>
                                </a:lnTo>
                                <a:lnTo>
                                  <a:pt x="1779803" y="1083716"/>
                                </a:lnTo>
                                <a:lnTo>
                                  <a:pt x="1780049" y="1084275"/>
                                </a:lnTo>
                                <a:lnTo>
                                  <a:pt x="1780294" y="1084834"/>
                                </a:lnTo>
                                <a:lnTo>
                                  <a:pt x="1780540" y="1085392"/>
                                </a:lnTo>
                                <a:lnTo>
                                  <a:pt x="1780785" y="1085950"/>
                                </a:lnTo>
                                <a:lnTo>
                                  <a:pt x="1781031" y="1086507"/>
                                </a:lnTo>
                                <a:lnTo>
                                  <a:pt x="1781276" y="1087063"/>
                                </a:lnTo>
                                <a:lnTo>
                                  <a:pt x="1781522" y="1087620"/>
                                </a:lnTo>
                                <a:lnTo>
                                  <a:pt x="1781768" y="1088175"/>
                                </a:lnTo>
                                <a:lnTo>
                                  <a:pt x="1782013" y="1088730"/>
                                </a:lnTo>
                                <a:lnTo>
                                  <a:pt x="1782259" y="1089285"/>
                                </a:lnTo>
                                <a:lnTo>
                                  <a:pt x="1782504" y="1089839"/>
                                </a:lnTo>
                                <a:lnTo>
                                  <a:pt x="1782750" y="1090393"/>
                                </a:lnTo>
                                <a:lnTo>
                                  <a:pt x="1782995" y="1090946"/>
                                </a:lnTo>
                                <a:lnTo>
                                  <a:pt x="1783241" y="1091499"/>
                                </a:lnTo>
                                <a:lnTo>
                                  <a:pt x="1783486" y="1092051"/>
                                </a:lnTo>
                                <a:lnTo>
                                  <a:pt x="1783732" y="1092602"/>
                                </a:lnTo>
                                <a:lnTo>
                                  <a:pt x="1783978" y="1093153"/>
                                </a:lnTo>
                                <a:lnTo>
                                  <a:pt x="1784223" y="1093704"/>
                                </a:lnTo>
                                <a:lnTo>
                                  <a:pt x="1784469" y="1094254"/>
                                </a:lnTo>
                                <a:lnTo>
                                  <a:pt x="1784714" y="1094803"/>
                                </a:lnTo>
                                <a:lnTo>
                                  <a:pt x="1784960" y="1095353"/>
                                </a:lnTo>
                                <a:lnTo>
                                  <a:pt x="1785205" y="1095901"/>
                                </a:lnTo>
                                <a:lnTo>
                                  <a:pt x="1785451" y="1096449"/>
                                </a:lnTo>
                                <a:lnTo>
                                  <a:pt x="1785696" y="1096997"/>
                                </a:lnTo>
                                <a:lnTo>
                                  <a:pt x="1785942" y="1097544"/>
                                </a:lnTo>
                                <a:lnTo>
                                  <a:pt x="1786188" y="1098090"/>
                                </a:lnTo>
                                <a:lnTo>
                                  <a:pt x="1786433" y="1098636"/>
                                </a:lnTo>
                                <a:lnTo>
                                  <a:pt x="1786679" y="1099181"/>
                                </a:lnTo>
                                <a:lnTo>
                                  <a:pt x="1786924" y="1099726"/>
                                </a:lnTo>
                                <a:lnTo>
                                  <a:pt x="1787170" y="1100271"/>
                                </a:lnTo>
                                <a:lnTo>
                                  <a:pt x="1787415" y="1100815"/>
                                </a:lnTo>
                                <a:lnTo>
                                  <a:pt x="1787661" y="1101358"/>
                                </a:lnTo>
                                <a:lnTo>
                                  <a:pt x="1787906" y="1101901"/>
                                </a:lnTo>
                                <a:lnTo>
                                  <a:pt x="1788152" y="1102444"/>
                                </a:lnTo>
                                <a:lnTo>
                                  <a:pt x="1788398" y="1102985"/>
                                </a:lnTo>
                                <a:lnTo>
                                  <a:pt x="1788643" y="1103527"/>
                                </a:lnTo>
                                <a:lnTo>
                                  <a:pt x="1788889" y="1104068"/>
                                </a:lnTo>
                                <a:lnTo>
                                  <a:pt x="1789134" y="1104608"/>
                                </a:lnTo>
                                <a:lnTo>
                                  <a:pt x="1789380" y="1105148"/>
                                </a:lnTo>
                                <a:lnTo>
                                  <a:pt x="1789625" y="1105687"/>
                                </a:lnTo>
                                <a:lnTo>
                                  <a:pt x="1789871" y="1106226"/>
                                </a:lnTo>
                                <a:lnTo>
                                  <a:pt x="1790117" y="1106764"/>
                                </a:lnTo>
                                <a:lnTo>
                                  <a:pt x="1790362" y="1107302"/>
                                </a:lnTo>
                                <a:lnTo>
                                  <a:pt x="1790608" y="1107840"/>
                                </a:lnTo>
                                <a:lnTo>
                                  <a:pt x="1790853" y="1108376"/>
                                </a:lnTo>
                                <a:lnTo>
                                  <a:pt x="1791099" y="1108913"/>
                                </a:lnTo>
                                <a:lnTo>
                                  <a:pt x="1791344" y="1109448"/>
                                </a:lnTo>
                                <a:lnTo>
                                  <a:pt x="1791590" y="1109984"/>
                                </a:lnTo>
                                <a:lnTo>
                                  <a:pt x="1791835" y="1110518"/>
                                </a:lnTo>
                                <a:lnTo>
                                  <a:pt x="1792081" y="1111053"/>
                                </a:lnTo>
                                <a:lnTo>
                                  <a:pt x="1792327" y="1111586"/>
                                </a:lnTo>
                                <a:lnTo>
                                  <a:pt x="1792572" y="1112120"/>
                                </a:lnTo>
                                <a:lnTo>
                                  <a:pt x="1792818" y="1112652"/>
                                </a:lnTo>
                                <a:lnTo>
                                  <a:pt x="1793063" y="1113185"/>
                                </a:lnTo>
                                <a:lnTo>
                                  <a:pt x="1793309" y="1113716"/>
                                </a:lnTo>
                                <a:lnTo>
                                  <a:pt x="1793554" y="1114248"/>
                                </a:lnTo>
                                <a:lnTo>
                                  <a:pt x="1793800" y="1114778"/>
                                </a:lnTo>
                                <a:lnTo>
                                  <a:pt x="1794045" y="1115308"/>
                                </a:lnTo>
                                <a:lnTo>
                                  <a:pt x="1794291" y="1115838"/>
                                </a:lnTo>
                                <a:lnTo>
                                  <a:pt x="1794537" y="1116367"/>
                                </a:lnTo>
                                <a:lnTo>
                                  <a:pt x="1794782" y="1116896"/>
                                </a:lnTo>
                                <a:lnTo>
                                  <a:pt x="1795028" y="1117424"/>
                                </a:lnTo>
                                <a:lnTo>
                                  <a:pt x="1795273" y="1117952"/>
                                </a:lnTo>
                                <a:lnTo>
                                  <a:pt x="1795519" y="1118479"/>
                                </a:lnTo>
                                <a:lnTo>
                                  <a:pt x="1795764" y="1119005"/>
                                </a:lnTo>
                                <a:lnTo>
                                  <a:pt x="1796010" y="1119531"/>
                                </a:lnTo>
                                <a:lnTo>
                                  <a:pt x="1796255" y="1120057"/>
                                </a:lnTo>
                                <a:lnTo>
                                  <a:pt x="1796501" y="1120582"/>
                                </a:lnTo>
                                <a:lnTo>
                                  <a:pt x="1796747" y="1121107"/>
                                </a:lnTo>
                                <a:lnTo>
                                  <a:pt x="1796992" y="1121631"/>
                                </a:lnTo>
                                <a:lnTo>
                                  <a:pt x="1797238" y="1122154"/>
                                </a:lnTo>
                                <a:lnTo>
                                  <a:pt x="1797483" y="1122677"/>
                                </a:lnTo>
                                <a:lnTo>
                                  <a:pt x="1797729" y="1123200"/>
                                </a:lnTo>
                                <a:lnTo>
                                  <a:pt x="1797974" y="1123722"/>
                                </a:lnTo>
                                <a:lnTo>
                                  <a:pt x="1798220" y="1124243"/>
                                </a:lnTo>
                                <a:lnTo>
                                  <a:pt x="1798465" y="1124764"/>
                                </a:lnTo>
                                <a:lnTo>
                                  <a:pt x="1798711" y="1125285"/>
                                </a:lnTo>
                                <a:lnTo>
                                  <a:pt x="1798957" y="1125805"/>
                                </a:lnTo>
                                <a:lnTo>
                                  <a:pt x="1799202" y="1126324"/>
                                </a:lnTo>
                                <a:lnTo>
                                  <a:pt x="1799448" y="1126843"/>
                                </a:lnTo>
                                <a:lnTo>
                                  <a:pt x="1799693" y="1127362"/>
                                </a:lnTo>
                                <a:lnTo>
                                  <a:pt x="1799939" y="1127880"/>
                                </a:lnTo>
                                <a:lnTo>
                                  <a:pt x="1800184" y="1128397"/>
                                </a:lnTo>
                                <a:lnTo>
                                  <a:pt x="1800430" y="1128914"/>
                                </a:lnTo>
                                <a:lnTo>
                                  <a:pt x="1800676" y="1129431"/>
                                </a:lnTo>
                                <a:lnTo>
                                  <a:pt x="1800921" y="1129947"/>
                                </a:lnTo>
                                <a:lnTo>
                                  <a:pt x="1801167" y="1130462"/>
                                </a:lnTo>
                                <a:lnTo>
                                  <a:pt x="1801412" y="1130977"/>
                                </a:lnTo>
                                <a:lnTo>
                                  <a:pt x="1801658" y="1131491"/>
                                </a:lnTo>
                                <a:lnTo>
                                  <a:pt x="1801903" y="1132005"/>
                                </a:lnTo>
                                <a:lnTo>
                                  <a:pt x="1802149" y="1132519"/>
                                </a:lnTo>
                                <a:lnTo>
                                  <a:pt x="1802394" y="1133031"/>
                                </a:lnTo>
                                <a:lnTo>
                                  <a:pt x="1802640" y="1133544"/>
                                </a:lnTo>
                                <a:lnTo>
                                  <a:pt x="1802886" y="1134056"/>
                                </a:lnTo>
                                <a:lnTo>
                                  <a:pt x="1803131" y="1134567"/>
                                </a:lnTo>
                                <a:lnTo>
                                  <a:pt x="1803377" y="1135078"/>
                                </a:lnTo>
                                <a:lnTo>
                                  <a:pt x="1803622" y="1135588"/>
                                </a:lnTo>
                                <a:lnTo>
                                  <a:pt x="1803868" y="1136098"/>
                                </a:lnTo>
                                <a:lnTo>
                                  <a:pt x="1804113" y="1136607"/>
                                </a:lnTo>
                                <a:lnTo>
                                  <a:pt x="1804359" y="1137116"/>
                                </a:lnTo>
                                <a:lnTo>
                                  <a:pt x="1804604" y="1137625"/>
                                </a:lnTo>
                                <a:lnTo>
                                  <a:pt x="1804850" y="1138132"/>
                                </a:lnTo>
                                <a:lnTo>
                                  <a:pt x="1805096" y="1138640"/>
                                </a:lnTo>
                                <a:lnTo>
                                  <a:pt x="1805341" y="1139146"/>
                                </a:lnTo>
                                <a:lnTo>
                                  <a:pt x="1805587" y="1139653"/>
                                </a:lnTo>
                                <a:lnTo>
                                  <a:pt x="1805832" y="1140159"/>
                                </a:lnTo>
                                <a:lnTo>
                                  <a:pt x="1806078" y="1140664"/>
                                </a:lnTo>
                                <a:lnTo>
                                  <a:pt x="1806323" y="1141169"/>
                                </a:lnTo>
                                <a:lnTo>
                                  <a:pt x="1806569" y="1141673"/>
                                </a:lnTo>
                                <a:lnTo>
                                  <a:pt x="1806814" y="1142177"/>
                                </a:lnTo>
                                <a:lnTo>
                                  <a:pt x="1807060" y="1142680"/>
                                </a:lnTo>
                                <a:lnTo>
                                  <a:pt x="1807306" y="1143183"/>
                                </a:lnTo>
                                <a:lnTo>
                                  <a:pt x="1807551" y="1143685"/>
                                </a:lnTo>
                                <a:lnTo>
                                  <a:pt x="1807797" y="1144187"/>
                                </a:lnTo>
                                <a:lnTo>
                                  <a:pt x="1808042" y="1144688"/>
                                </a:lnTo>
                                <a:lnTo>
                                  <a:pt x="1808288" y="1145189"/>
                                </a:lnTo>
                                <a:lnTo>
                                  <a:pt x="1808533" y="1145689"/>
                                </a:lnTo>
                                <a:lnTo>
                                  <a:pt x="1808779" y="1146188"/>
                                </a:lnTo>
                                <a:lnTo>
                                  <a:pt x="1809024" y="1146688"/>
                                </a:lnTo>
                                <a:lnTo>
                                  <a:pt x="1809270" y="1147186"/>
                                </a:lnTo>
                                <a:lnTo>
                                  <a:pt x="1809516" y="1147685"/>
                                </a:lnTo>
                                <a:lnTo>
                                  <a:pt x="1809761" y="1148182"/>
                                </a:lnTo>
                                <a:lnTo>
                                  <a:pt x="1810007" y="1148679"/>
                                </a:lnTo>
                                <a:lnTo>
                                  <a:pt x="1810252" y="1149176"/>
                                </a:lnTo>
                                <a:lnTo>
                                  <a:pt x="1810498" y="1149672"/>
                                </a:lnTo>
                                <a:lnTo>
                                  <a:pt x="1810743" y="1150168"/>
                                </a:lnTo>
                                <a:lnTo>
                                  <a:pt x="1810989" y="1150663"/>
                                </a:lnTo>
                                <a:lnTo>
                                  <a:pt x="1811234" y="1151158"/>
                                </a:lnTo>
                                <a:lnTo>
                                  <a:pt x="1811480" y="1151652"/>
                                </a:lnTo>
                                <a:lnTo>
                                  <a:pt x="1811726" y="1152146"/>
                                </a:lnTo>
                                <a:lnTo>
                                  <a:pt x="1811971" y="1152639"/>
                                </a:lnTo>
                                <a:lnTo>
                                  <a:pt x="1812217" y="1153131"/>
                                </a:lnTo>
                                <a:lnTo>
                                  <a:pt x="1812462" y="1153623"/>
                                </a:lnTo>
                                <a:lnTo>
                                  <a:pt x="1812708" y="1154115"/>
                                </a:lnTo>
                                <a:lnTo>
                                  <a:pt x="1812953" y="1154606"/>
                                </a:lnTo>
                                <a:lnTo>
                                  <a:pt x="1813199" y="1155097"/>
                                </a:lnTo>
                                <a:lnTo>
                                  <a:pt x="1813445" y="1155587"/>
                                </a:lnTo>
                                <a:lnTo>
                                  <a:pt x="1813690" y="1156077"/>
                                </a:lnTo>
                                <a:lnTo>
                                  <a:pt x="1813936" y="1156566"/>
                                </a:lnTo>
                                <a:lnTo>
                                  <a:pt x="1814181" y="1157054"/>
                                </a:lnTo>
                                <a:lnTo>
                                  <a:pt x="1814427" y="1157542"/>
                                </a:lnTo>
                                <a:lnTo>
                                  <a:pt x="1814672" y="1158030"/>
                                </a:lnTo>
                                <a:lnTo>
                                  <a:pt x="1814918" y="1158517"/>
                                </a:lnTo>
                                <a:lnTo>
                                  <a:pt x="1815163" y="1159004"/>
                                </a:lnTo>
                                <a:lnTo>
                                  <a:pt x="1815409" y="1159490"/>
                                </a:lnTo>
                                <a:lnTo>
                                  <a:pt x="1815655" y="1159975"/>
                                </a:lnTo>
                                <a:lnTo>
                                  <a:pt x="1815900" y="1160461"/>
                                </a:lnTo>
                                <a:lnTo>
                                  <a:pt x="1816146" y="1160945"/>
                                </a:lnTo>
                                <a:lnTo>
                                  <a:pt x="1816391" y="1161429"/>
                                </a:lnTo>
                                <a:lnTo>
                                  <a:pt x="1816637" y="1161913"/>
                                </a:lnTo>
                                <a:lnTo>
                                  <a:pt x="1816882" y="1162396"/>
                                </a:lnTo>
                                <a:lnTo>
                                  <a:pt x="1817128" y="1162879"/>
                                </a:lnTo>
                                <a:lnTo>
                                  <a:pt x="1817373" y="1163361"/>
                                </a:lnTo>
                                <a:lnTo>
                                  <a:pt x="1817619" y="1163842"/>
                                </a:lnTo>
                                <a:lnTo>
                                  <a:pt x="1817865" y="1164323"/>
                                </a:lnTo>
                                <a:lnTo>
                                  <a:pt x="1818110" y="1164804"/>
                                </a:lnTo>
                                <a:lnTo>
                                  <a:pt x="1818356" y="1165284"/>
                                </a:lnTo>
                                <a:lnTo>
                                  <a:pt x="1818601" y="1165764"/>
                                </a:lnTo>
                                <a:lnTo>
                                  <a:pt x="1818847" y="1166243"/>
                                </a:lnTo>
                                <a:lnTo>
                                  <a:pt x="1819092" y="1166721"/>
                                </a:lnTo>
                                <a:lnTo>
                                  <a:pt x="1819338" y="1167199"/>
                                </a:lnTo>
                                <a:lnTo>
                                  <a:pt x="1819583" y="1167677"/>
                                </a:lnTo>
                                <a:lnTo>
                                  <a:pt x="1819829" y="1168154"/>
                                </a:lnTo>
                                <a:lnTo>
                                  <a:pt x="1820075" y="1168630"/>
                                </a:lnTo>
                                <a:lnTo>
                                  <a:pt x="1820320" y="1169107"/>
                                </a:lnTo>
                                <a:lnTo>
                                  <a:pt x="1820566" y="1169582"/>
                                </a:lnTo>
                                <a:lnTo>
                                  <a:pt x="1820811" y="1170057"/>
                                </a:lnTo>
                                <a:lnTo>
                                  <a:pt x="1821057" y="1170532"/>
                                </a:lnTo>
                                <a:lnTo>
                                  <a:pt x="1821302" y="1171006"/>
                                </a:lnTo>
                                <a:lnTo>
                                  <a:pt x="1821548" y="1171479"/>
                                </a:lnTo>
                                <a:lnTo>
                                  <a:pt x="1821793" y="1171953"/>
                                </a:lnTo>
                                <a:lnTo>
                                  <a:pt x="1822039" y="1172425"/>
                                </a:lnTo>
                                <a:lnTo>
                                  <a:pt x="1822285" y="1172897"/>
                                </a:lnTo>
                                <a:lnTo>
                                  <a:pt x="1822530" y="1173369"/>
                                </a:lnTo>
                                <a:lnTo>
                                  <a:pt x="1822776" y="1173840"/>
                                </a:lnTo>
                                <a:lnTo>
                                  <a:pt x="1823021" y="1174311"/>
                                </a:lnTo>
                                <a:lnTo>
                                  <a:pt x="1823267" y="1174781"/>
                                </a:lnTo>
                                <a:lnTo>
                                  <a:pt x="1823512" y="1175250"/>
                                </a:lnTo>
                                <a:lnTo>
                                  <a:pt x="1823758" y="1175719"/>
                                </a:lnTo>
                                <a:lnTo>
                                  <a:pt x="1824004" y="1176188"/>
                                </a:lnTo>
                                <a:lnTo>
                                  <a:pt x="1824249" y="1176656"/>
                                </a:lnTo>
                                <a:lnTo>
                                  <a:pt x="1824495" y="1177124"/>
                                </a:lnTo>
                                <a:lnTo>
                                  <a:pt x="1824740" y="1177591"/>
                                </a:lnTo>
                                <a:lnTo>
                                  <a:pt x="1824986" y="1178057"/>
                                </a:lnTo>
                                <a:lnTo>
                                  <a:pt x="1825231" y="1178523"/>
                                </a:lnTo>
                                <a:lnTo>
                                  <a:pt x="1825477" y="1178989"/>
                                </a:lnTo>
                                <a:lnTo>
                                  <a:pt x="1825722" y="1179454"/>
                                </a:lnTo>
                                <a:lnTo>
                                  <a:pt x="1825968" y="1179919"/>
                                </a:lnTo>
                                <a:lnTo>
                                  <a:pt x="1826214" y="1180383"/>
                                </a:lnTo>
                                <a:lnTo>
                                  <a:pt x="1826459" y="1180847"/>
                                </a:lnTo>
                                <a:lnTo>
                                  <a:pt x="1826705" y="1181310"/>
                                </a:lnTo>
                                <a:lnTo>
                                  <a:pt x="1826950" y="1181772"/>
                                </a:lnTo>
                                <a:lnTo>
                                  <a:pt x="1827196" y="1182234"/>
                                </a:lnTo>
                                <a:lnTo>
                                  <a:pt x="1827441" y="1182696"/>
                                </a:lnTo>
                                <a:lnTo>
                                  <a:pt x="1827687" y="1183157"/>
                                </a:lnTo>
                                <a:lnTo>
                                  <a:pt x="1827932" y="1183618"/>
                                </a:lnTo>
                                <a:lnTo>
                                  <a:pt x="1828178" y="1184078"/>
                                </a:lnTo>
                                <a:lnTo>
                                  <a:pt x="1828424" y="1184538"/>
                                </a:lnTo>
                                <a:lnTo>
                                  <a:pt x="1828669" y="1184997"/>
                                </a:lnTo>
                                <a:lnTo>
                                  <a:pt x="1828915" y="1185456"/>
                                </a:lnTo>
                                <a:lnTo>
                                  <a:pt x="1829160" y="1185914"/>
                                </a:lnTo>
                                <a:lnTo>
                                  <a:pt x="1829406" y="1186372"/>
                                </a:lnTo>
                                <a:lnTo>
                                  <a:pt x="1829651" y="1186829"/>
                                </a:lnTo>
                                <a:lnTo>
                                  <a:pt x="1829897" y="1187285"/>
                                </a:lnTo>
                                <a:lnTo>
                                  <a:pt x="1830142" y="1187742"/>
                                </a:lnTo>
                                <a:lnTo>
                                  <a:pt x="1830388" y="1188197"/>
                                </a:lnTo>
                                <a:lnTo>
                                  <a:pt x="1830634" y="1188653"/>
                                </a:lnTo>
                                <a:lnTo>
                                  <a:pt x="1830879" y="1189107"/>
                                </a:lnTo>
                                <a:lnTo>
                                  <a:pt x="1831125" y="1189562"/>
                                </a:lnTo>
                                <a:lnTo>
                                  <a:pt x="1831370" y="1190015"/>
                                </a:lnTo>
                                <a:lnTo>
                                  <a:pt x="1831616" y="1190469"/>
                                </a:lnTo>
                                <a:lnTo>
                                  <a:pt x="1831861" y="1190921"/>
                                </a:lnTo>
                                <a:lnTo>
                                  <a:pt x="1832107" y="1191374"/>
                                </a:lnTo>
                                <a:lnTo>
                                  <a:pt x="1832352" y="1191825"/>
                                </a:lnTo>
                                <a:lnTo>
                                  <a:pt x="1832598" y="1192277"/>
                                </a:lnTo>
                                <a:lnTo>
                                  <a:pt x="1832844" y="1192728"/>
                                </a:lnTo>
                                <a:lnTo>
                                  <a:pt x="1833089" y="1193178"/>
                                </a:lnTo>
                                <a:lnTo>
                                  <a:pt x="1833335" y="1193628"/>
                                </a:lnTo>
                                <a:lnTo>
                                  <a:pt x="1833580" y="1194077"/>
                                </a:lnTo>
                                <a:lnTo>
                                  <a:pt x="1833826" y="1194526"/>
                                </a:lnTo>
                                <a:lnTo>
                                  <a:pt x="1834071" y="1194974"/>
                                </a:lnTo>
                                <a:lnTo>
                                  <a:pt x="1834317" y="1195422"/>
                                </a:lnTo>
                                <a:lnTo>
                                  <a:pt x="1834562" y="1195869"/>
                                </a:lnTo>
                                <a:lnTo>
                                  <a:pt x="1834808" y="1196316"/>
                                </a:lnTo>
                                <a:lnTo>
                                  <a:pt x="1835054" y="1196763"/>
                                </a:lnTo>
                                <a:lnTo>
                                  <a:pt x="1835299" y="1197209"/>
                                </a:lnTo>
                                <a:lnTo>
                                  <a:pt x="1835545" y="1197654"/>
                                </a:lnTo>
                                <a:lnTo>
                                  <a:pt x="1835790" y="1198099"/>
                                </a:lnTo>
                                <a:lnTo>
                                  <a:pt x="1836036" y="1198543"/>
                                </a:lnTo>
                                <a:lnTo>
                                  <a:pt x="1836281" y="1198987"/>
                                </a:lnTo>
                                <a:lnTo>
                                  <a:pt x="1836527" y="1199431"/>
                                </a:lnTo>
                                <a:lnTo>
                                  <a:pt x="1836773" y="1199874"/>
                                </a:lnTo>
                                <a:lnTo>
                                  <a:pt x="1837018" y="1200316"/>
                                </a:lnTo>
                                <a:lnTo>
                                  <a:pt x="1837264" y="1200758"/>
                                </a:lnTo>
                                <a:lnTo>
                                  <a:pt x="1837509" y="1201200"/>
                                </a:lnTo>
                                <a:lnTo>
                                  <a:pt x="1837755" y="1201641"/>
                                </a:lnTo>
                                <a:lnTo>
                                  <a:pt x="1838000" y="1202081"/>
                                </a:lnTo>
                                <a:lnTo>
                                  <a:pt x="1838246" y="1202521"/>
                                </a:lnTo>
                                <a:lnTo>
                                  <a:pt x="1838491" y="1202961"/>
                                </a:lnTo>
                                <a:lnTo>
                                  <a:pt x="1838737" y="1203400"/>
                                </a:lnTo>
                                <a:lnTo>
                                  <a:pt x="1838983" y="1203838"/>
                                </a:lnTo>
                                <a:lnTo>
                                  <a:pt x="1839228" y="1204277"/>
                                </a:lnTo>
                                <a:lnTo>
                                  <a:pt x="1839474" y="1204714"/>
                                </a:lnTo>
                                <a:lnTo>
                                  <a:pt x="1839719" y="1205151"/>
                                </a:lnTo>
                                <a:lnTo>
                                  <a:pt x="1839965" y="1205588"/>
                                </a:lnTo>
                                <a:lnTo>
                                  <a:pt x="1840210" y="1206024"/>
                                </a:lnTo>
                                <a:lnTo>
                                  <a:pt x="1840456" y="1206460"/>
                                </a:lnTo>
                                <a:lnTo>
                                  <a:pt x="1840701" y="1206895"/>
                                </a:lnTo>
                                <a:lnTo>
                                  <a:pt x="1840947" y="1207330"/>
                                </a:lnTo>
                                <a:lnTo>
                                  <a:pt x="1841193" y="1207764"/>
                                </a:lnTo>
                                <a:lnTo>
                                  <a:pt x="1841438" y="1208198"/>
                                </a:lnTo>
                                <a:lnTo>
                                  <a:pt x="1841684" y="1208631"/>
                                </a:lnTo>
                                <a:lnTo>
                                  <a:pt x="1841929" y="1209064"/>
                                </a:lnTo>
                                <a:lnTo>
                                  <a:pt x="1842175" y="1209496"/>
                                </a:lnTo>
                                <a:lnTo>
                                  <a:pt x="1842420" y="1209928"/>
                                </a:lnTo>
                                <a:lnTo>
                                  <a:pt x="1842666" y="1210359"/>
                                </a:lnTo>
                                <a:lnTo>
                                  <a:pt x="1842911" y="1210790"/>
                                </a:lnTo>
                                <a:lnTo>
                                  <a:pt x="1843157" y="1211220"/>
                                </a:lnTo>
                                <a:lnTo>
                                  <a:pt x="1843403" y="1211650"/>
                                </a:lnTo>
                                <a:lnTo>
                                  <a:pt x="1843648" y="1212079"/>
                                </a:lnTo>
                                <a:lnTo>
                                  <a:pt x="1843894" y="1212508"/>
                                </a:lnTo>
                                <a:lnTo>
                                  <a:pt x="1844139" y="1212937"/>
                                </a:lnTo>
                                <a:lnTo>
                                  <a:pt x="1844385" y="1213365"/>
                                </a:lnTo>
                                <a:lnTo>
                                  <a:pt x="1844630" y="1213792"/>
                                </a:lnTo>
                                <a:lnTo>
                                  <a:pt x="1844876" y="1214219"/>
                                </a:lnTo>
                                <a:lnTo>
                                  <a:pt x="1845121" y="1214646"/>
                                </a:lnTo>
                                <a:lnTo>
                                  <a:pt x="1845367" y="1215072"/>
                                </a:lnTo>
                                <a:lnTo>
                                  <a:pt x="1845613" y="1215497"/>
                                </a:lnTo>
                                <a:lnTo>
                                  <a:pt x="1845858" y="1215922"/>
                                </a:lnTo>
                                <a:lnTo>
                                  <a:pt x="1846104" y="1216347"/>
                                </a:lnTo>
                                <a:lnTo>
                                  <a:pt x="1846349" y="1216771"/>
                                </a:lnTo>
                                <a:lnTo>
                                  <a:pt x="1846595" y="1217194"/>
                                </a:lnTo>
                                <a:lnTo>
                                  <a:pt x="1846840" y="1217617"/>
                                </a:lnTo>
                                <a:lnTo>
                                  <a:pt x="1847086" y="1218040"/>
                                </a:lnTo>
                                <a:lnTo>
                                  <a:pt x="1847331" y="1218462"/>
                                </a:lnTo>
                                <a:lnTo>
                                  <a:pt x="1847577" y="1218884"/>
                                </a:lnTo>
                                <a:lnTo>
                                  <a:pt x="1847823" y="1219305"/>
                                </a:lnTo>
                                <a:lnTo>
                                  <a:pt x="1848068" y="1219726"/>
                                </a:lnTo>
                                <a:lnTo>
                                  <a:pt x="1848314" y="1220146"/>
                                </a:lnTo>
                                <a:lnTo>
                                  <a:pt x="1848559" y="1220566"/>
                                </a:lnTo>
                                <a:lnTo>
                                  <a:pt x="1848805" y="1220985"/>
                                </a:lnTo>
                                <a:lnTo>
                                  <a:pt x="1849050" y="1221404"/>
                                </a:lnTo>
                                <a:lnTo>
                                  <a:pt x="1849296" y="1221822"/>
                                </a:lnTo>
                                <a:lnTo>
                                  <a:pt x="1849542" y="1222240"/>
                                </a:lnTo>
                                <a:lnTo>
                                  <a:pt x="1849787" y="1222658"/>
                                </a:lnTo>
                                <a:lnTo>
                                  <a:pt x="1850033" y="1223075"/>
                                </a:lnTo>
                                <a:lnTo>
                                  <a:pt x="1850278" y="1223491"/>
                                </a:lnTo>
                                <a:lnTo>
                                  <a:pt x="1850524" y="1223907"/>
                                </a:lnTo>
                                <a:lnTo>
                                  <a:pt x="1850769" y="1224323"/>
                                </a:lnTo>
                                <a:lnTo>
                                  <a:pt x="1851015" y="1224738"/>
                                </a:lnTo>
                                <a:lnTo>
                                  <a:pt x="1851260" y="1225152"/>
                                </a:lnTo>
                                <a:lnTo>
                                  <a:pt x="1851506" y="1225566"/>
                                </a:lnTo>
                                <a:lnTo>
                                  <a:pt x="1851752" y="1225980"/>
                                </a:lnTo>
                                <a:lnTo>
                                  <a:pt x="1851997" y="1226393"/>
                                </a:lnTo>
                                <a:lnTo>
                                  <a:pt x="1852243" y="1226806"/>
                                </a:lnTo>
                                <a:lnTo>
                                  <a:pt x="1852488" y="1227218"/>
                                </a:lnTo>
                                <a:lnTo>
                                  <a:pt x="1852734" y="1227629"/>
                                </a:lnTo>
                                <a:lnTo>
                                  <a:pt x="1852979" y="1228041"/>
                                </a:lnTo>
                                <a:lnTo>
                                  <a:pt x="1853225" y="1228451"/>
                                </a:lnTo>
                                <a:lnTo>
                                  <a:pt x="1853470" y="1228862"/>
                                </a:lnTo>
                                <a:lnTo>
                                  <a:pt x="1853716" y="1229271"/>
                                </a:lnTo>
                                <a:lnTo>
                                  <a:pt x="1853962" y="1229681"/>
                                </a:lnTo>
                                <a:lnTo>
                                  <a:pt x="1854207" y="1230090"/>
                                </a:lnTo>
                                <a:lnTo>
                                  <a:pt x="1854453" y="1230498"/>
                                </a:lnTo>
                                <a:lnTo>
                                  <a:pt x="1854698" y="1230906"/>
                                </a:lnTo>
                                <a:lnTo>
                                  <a:pt x="1854944" y="1231313"/>
                                </a:lnTo>
                                <a:lnTo>
                                  <a:pt x="1855189" y="1231720"/>
                                </a:lnTo>
                                <a:lnTo>
                                  <a:pt x="1855435" y="1232127"/>
                                </a:lnTo>
                                <a:lnTo>
                                  <a:pt x="1855680" y="1232533"/>
                                </a:lnTo>
                                <a:lnTo>
                                  <a:pt x="1855926" y="1232938"/>
                                </a:lnTo>
                                <a:lnTo>
                                  <a:pt x="1856172" y="1233343"/>
                                </a:lnTo>
                                <a:lnTo>
                                  <a:pt x="1856417" y="1233748"/>
                                </a:lnTo>
                                <a:lnTo>
                                  <a:pt x="1856663" y="1234152"/>
                                </a:lnTo>
                                <a:lnTo>
                                  <a:pt x="1856908" y="1234556"/>
                                </a:lnTo>
                                <a:lnTo>
                                  <a:pt x="1857154" y="1234959"/>
                                </a:lnTo>
                                <a:lnTo>
                                  <a:pt x="1857399" y="1235362"/>
                                </a:lnTo>
                                <a:lnTo>
                                  <a:pt x="1857645" y="1235764"/>
                                </a:lnTo>
                                <a:lnTo>
                                  <a:pt x="1857890" y="1236166"/>
                                </a:lnTo>
                                <a:lnTo>
                                  <a:pt x="1858136" y="1236567"/>
                                </a:lnTo>
                                <a:lnTo>
                                  <a:pt x="1858382" y="1236968"/>
                                </a:lnTo>
                                <a:lnTo>
                                  <a:pt x="1858627" y="1237369"/>
                                </a:lnTo>
                                <a:lnTo>
                                  <a:pt x="1858873" y="1237768"/>
                                </a:lnTo>
                                <a:lnTo>
                                  <a:pt x="1859118" y="1238168"/>
                                </a:lnTo>
                                <a:lnTo>
                                  <a:pt x="1859364" y="1238567"/>
                                </a:lnTo>
                                <a:lnTo>
                                  <a:pt x="1859609" y="1238965"/>
                                </a:lnTo>
                                <a:lnTo>
                                  <a:pt x="1859855" y="1239364"/>
                                </a:lnTo>
                                <a:lnTo>
                                  <a:pt x="1860101" y="1239761"/>
                                </a:lnTo>
                                <a:lnTo>
                                  <a:pt x="1860346" y="1240158"/>
                                </a:lnTo>
                                <a:lnTo>
                                  <a:pt x="1860592" y="1240555"/>
                                </a:lnTo>
                                <a:lnTo>
                                  <a:pt x="1860837" y="1240951"/>
                                </a:lnTo>
                                <a:lnTo>
                                  <a:pt x="1861083" y="1241347"/>
                                </a:lnTo>
                                <a:lnTo>
                                  <a:pt x="1861328" y="1241742"/>
                                </a:lnTo>
                                <a:lnTo>
                                  <a:pt x="1861574" y="1242137"/>
                                </a:lnTo>
                                <a:lnTo>
                                  <a:pt x="1861819" y="1242531"/>
                                </a:lnTo>
                                <a:lnTo>
                                  <a:pt x="1862065" y="1242925"/>
                                </a:lnTo>
                                <a:lnTo>
                                  <a:pt x="1862311" y="1243319"/>
                                </a:lnTo>
                                <a:lnTo>
                                  <a:pt x="1862556" y="1243712"/>
                                </a:lnTo>
                                <a:lnTo>
                                  <a:pt x="1862802" y="1244104"/>
                                </a:lnTo>
                                <a:lnTo>
                                  <a:pt x="1863047" y="1244496"/>
                                </a:lnTo>
                                <a:lnTo>
                                  <a:pt x="1863293" y="1244888"/>
                                </a:lnTo>
                                <a:lnTo>
                                  <a:pt x="1863538" y="1245279"/>
                                </a:lnTo>
                                <a:lnTo>
                                  <a:pt x="1863784" y="1245669"/>
                                </a:lnTo>
                                <a:lnTo>
                                  <a:pt x="1864029" y="1246060"/>
                                </a:lnTo>
                                <a:lnTo>
                                  <a:pt x="1864275" y="1246449"/>
                                </a:lnTo>
                                <a:lnTo>
                                  <a:pt x="1864521" y="1246838"/>
                                </a:lnTo>
                                <a:lnTo>
                                  <a:pt x="1864766" y="1247227"/>
                                </a:lnTo>
                                <a:lnTo>
                                  <a:pt x="1865012" y="1247616"/>
                                </a:lnTo>
                                <a:lnTo>
                                  <a:pt x="1865257" y="1248003"/>
                                </a:lnTo>
                                <a:lnTo>
                                  <a:pt x="1865503" y="1248391"/>
                                </a:lnTo>
                                <a:lnTo>
                                  <a:pt x="1865748" y="1248778"/>
                                </a:lnTo>
                                <a:lnTo>
                                  <a:pt x="1865994" y="1249164"/>
                                </a:lnTo>
                                <a:lnTo>
                                  <a:pt x="1866239" y="1249550"/>
                                </a:lnTo>
                                <a:lnTo>
                                  <a:pt x="1866485" y="1249936"/>
                                </a:lnTo>
                                <a:lnTo>
                                  <a:pt x="1866731" y="1250321"/>
                                </a:lnTo>
                                <a:lnTo>
                                  <a:pt x="1866976" y="1250706"/>
                                </a:lnTo>
                                <a:lnTo>
                                  <a:pt x="1867222" y="1251090"/>
                                </a:lnTo>
                                <a:lnTo>
                                  <a:pt x="1867467" y="1251474"/>
                                </a:lnTo>
                                <a:lnTo>
                                  <a:pt x="1867713" y="1251857"/>
                                </a:lnTo>
                                <a:lnTo>
                                  <a:pt x="1867958" y="1252240"/>
                                </a:lnTo>
                                <a:lnTo>
                                  <a:pt x="1868204" y="1252622"/>
                                </a:lnTo>
                                <a:lnTo>
                                  <a:pt x="1868449" y="1253004"/>
                                </a:lnTo>
                                <a:lnTo>
                                  <a:pt x="1868695" y="1253385"/>
                                </a:lnTo>
                                <a:lnTo>
                                  <a:pt x="1868941" y="1253766"/>
                                </a:lnTo>
                                <a:lnTo>
                                  <a:pt x="1869186" y="1254147"/>
                                </a:lnTo>
                                <a:lnTo>
                                  <a:pt x="1869432" y="1254527"/>
                                </a:lnTo>
                                <a:lnTo>
                                  <a:pt x="1869677" y="1254907"/>
                                </a:lnTo>
                                <a:lnTo>
                                  <a:pt x="1869923" y="1255286"/>
                                </a:lnTo>
                                <a:lnTo>
                                  <a:pt x="1870168" y="1255665"/>
                                </a:lnTo>
                                <a:lnTo>
                                  <a:pt x="1870414" y="1256043"/>
                                </a:lnTo>
                                <a:lnTo>
                                  <a:pt x="1870659" y="1256421"/>
                                </a:lnTo>
                                <a:lnTo>
                                  <a:pt x="1870905" y="1256798"/>
                                </a:lnTo>
                                <a:lnTo>
                                  <a:pt x="1871151" y="1257175"/>
                                </a:lnTo>
                                <a:lnTo>
                                  <a:pt x="1871396" y="1257551"/>
                                </a:lnTo>
                                <a:lnTo>
                                  <a:pt x="1871642" y="1257927"/>
                                </a:lnTo>
                                <a:lnTo>
                                  <a:pt x="1871887" y="1258303"/>
                                </a:lnTo>
                                <a:lnTo>
                                  <a:pt x="1872133" y="1258678"/>
                                </a:lnTo>
                                <a:lnTo>
                                  <a:pt x="1872378" y="1259053"/>
                                </a:lnTo>
                                <a:lnTo>
                                  <a:pt x="1872624" y="1259427"/>
                                </a:lnTo>
                                <a:lnTo>
                                  <a:pt x="1872870" y="1259801"/>
                                </a:lnTo>
                                <a:lnTo>
                                  <a:pt x="1873115" y="1260174"/>
                                </a:lnTo>
                                <a:lnTo>
                                  <a:pt x="1873361" y="1260547"/>
                                </a:lnTo>
                                <a:lnTo>
                                  <a:pt x="1873606" y="1260919"/>
                                </a:lnTo>
                                <a:lnTo>
                                  <a:pt x="1873852" y="1261291"/>
                                </a:lnTo>
                                <a:lnTo>
                                  <a:pt x="1874097" y="1261662"/>
                                </a:lnTo>
                                <a:lnTo>
                                  <a:pt x="1874343" y="1262033"/>
                                </a:lnTo>
                                <a:lnTo>
                                  <a:pt x="1874588" y="1262404"/>
                                </a:lnTo>
                                <a:lnTo>
                                  <a:pt x="1874834" y="1262774"/>
                                </a:lnTo>
                                <a:lnTo>
                                  <a:pt x="1875080" y="1263144"/>
                                </a:lnTo>
                                <a:lnTo>
                                  <a:pt x="1875325" y="1263513"/>
                                </a:lnTo>
                                <a:lnTo>
                                  <a:pt x="1875571" y="1263882"/>
                                </a:lnTo>
                                <a:lnTo>
                                  <a:pt x="1875816" y="1264250"/>
                                </a:lnTo>
                                <a:lnTo>
                                  <a:pt x="1876062" y="1264618"/>
                                </a:lnTo>
                                <a:lnTo>
                                  <a:pt x="1876307" y="1264986"/>
                                </a:lnTo>
                                <a:lnTo>
                                  <a:pt x="1876553" y="1265353"/>
                                </a:lnTo>
                                <a:lnTo>
                                  <a:pt x="1876798" y="1265719"/>
                                </a:lnTo>
                                <a:lnTo>
                                  <a:pt x="1877044" y="1266085"/>
                                </a:lnTo>
                                <a:lnTo>
                                  <a:pt x="1877290" y="1266451"/>
                                </a:lnTo>
                                <a:lnTo>
                                  <a:pt x="1877535" y="1266816"/>
                                </a:lnTo>
                                <a:lnTo>
                                  <a:pt x="1877781" y="1267181"/>
                                </a:lnTo>
                                <a:lnTo>
                                  <a:pt x="1878026" y="1267545"/>
                                </a:lnTo>
                                <a:lnTo>
                                  <a:pt x="1878272" y="1267909"/>
                                </a:lnTo>
                                <a:lnTo>
                                  <a:pt x="1878517" y="1268272"/>
                                </a:lnTo>
                                <a:lnTo>
                                  <a:pt x="1878763" y="1268635"/>
                                </a:lnTo>
                                <a:lnTo>
                                  <a:pt x="1879008" y="1268998"/>
                                </a:lnTo>
                                <a:lnTo>
                                  <a:pt x="1879254" y="1269360"/>
                                </a:lnTo>
                                <a:lnTo>
                                  <a:pt x="1879500" y="1269722"/>
                                </a:lnTo>
                                <a:lnTo>
                                  <a:pt x="1879745" y="1270083"/>
                                </a:lnTo>
                                <a:lnTo>
                                  <a:pt x="1879991" y="1270444"/>
                                </a:lnTo>
                                <a:lnTo>
                                  <a:pt x="1880236" y="1270804"/>
                                </a:lnTo>
                                <a:lnTo>
                                  <a:pt x="1880482" y="1271164"/>
                                </a:lnTo>
                                <a:lnTo>
                                  <a:pt x="1880727" y="1271523"/>
                                </a:lnTo>
                                <a:lnTo>
                                  <a:pt x="1880973" y="1271882"/>
                                </a:lnTo>
                                <a:lnTo>
                                  <a:pt x="1881218" y="1272241"/>
                                </a:lnTo>
                                <a:lnTo>
                                  <a:pt x="1881464" y="1272599"/>
                                </a:lnTo>
                                <a:lnTo>
                                  <a:pt x="1881710" y="1272957"/>
                                </a:lnTo>
                                <a:lnTo>
                                  <a:pt x="1881955" y="1273314"/>
                                </a:lnTo>
                                <a:lnTo>
                                  <a:pt x="1882201" y="1273671"/>
                                </a:lnTo>
                                <a:lnTo>
                                  <a:pt x="1882446" y="1274027"/>
                                </a:lnTo>
                                <a:lnTo>
                                  <a:pt x="1882692" y="1274383"/>
                                </a:lnTo>
                                <a:lnTo>
                                  <a:pt x="1882937" y="1274738"/>
                                </a:lnTo>
                                <a:lnTo>
                                  <a:pt x="1883183" y="1275093"/>
                                </a:lnTo>
                                <a:lnTo>
                                  <a:pt x="1883429" y="1275448"/>
                                </a:lnTo>
                                <a:lnTo>
                                  <a:pt x="1883674" y="1275802"/>
                                </a:lnTo>
                                <a:lnTo>
                                  <a:pt x="1883920" y="1276156"/>
                                </a:lnTo>
                                <a:lnTo>
                                  <a:pt x="1884165" y="1276509"/>
                                </a:lnTo>
                                <a:lnTo>
                                  <a:pt x="1884411" y="1276862"/>
                                </a:lnTo>
                                <a:lnTo>
                                  <a:pt x="1884656" y="1277214"/>
                                </a:lnTo>
                                <a:lnTo>
                                  <a:pt x="1884902" y="1277566"/>
                                </a:lnTo>
                                <a:lnTo>
                                  <a:pt x="1885147" y="1277918"/>
                                </a:lnTo>
                                <a:lnTo>
                                  <a:pt x="1885393" y="1278269"/>
                                </a:lnTo>
                                <a:lnTo>
                                  <a:pt x="1885639" y="1278619"/>
                                </a:lnTo>
                                <a:lnTo>
                                  <a:pt x="1885884" y="1278970"/>
                                </a:lnTo>
                                <a:lnTo>
                                  <a:pt x="1886130" y="1279319"/>
                                </a:lnTo>
                                <a:lnTo>
                                  <a:pt x="1886375" y="1279669"/>
                                </a:lnTo>
                                <a:lnTo>
                                  <a:pt x="1886621" y="1280018"/>
                                </a:lnTo>
                                <a:lnTo>
                                  <a:pt x="1886866" y="1280366"/>
                                </a:lnTo>
                                <a:lnTo>
                                  <a:pt x="1887112" y="1280714"/>
                                </a:lnTo>
                                <a:lnTo>
                                  <a:pt x="1887357" y="1281062"/>
                                </a:lnTo>
                                <a:lnTo>
                                  <a:pt x="1887603" y="1281409"/>
                                </a:lnTo>
                                <a:lnTo>
                                  <a:pt x="1887849" y="1281756"/>
                                </a:lnTo>
                                <a:lnTo>
                                  <a:pt x="1888094" y="1282102"/>
                                </a:lnTo>
                                <a:lnTo>
                                  <a:pt x="1888340" y="1282448"/>
                                </a:lnTo>
                                <a:lnTo>
                                  <a:pt x="1888585" y="1282793"/>
                                </a:lnTo>
                                <a:lnTo>
                                  <a:pt x="1888831" y="1283138"/>
                                </a:lnTo>
                                <a:lnTo>
                                  <a:pt x="1889076" y="1283483"/>
                                </a:lnTo>
                                <a:lnTo>
                                  <a:pt x="1889322" y="1283827"/>
                                </a:lnTo>
                                <a:lnTo>
                                  <a:pt x="1889567" y="1284171"/>
                                </a:lnTo>
                                <a:lnTo>
                                  <a:pt x="1889813" y="1284514"/>
                                </a:lnTo>
                                <a:lnTo>
                                  <a:pt x="1890059" y="1284857"/>
                                </a:lnTo>
                                <a:lnTo>
                                  <a:pt x="1890304" y="1285199"/>
                                </a:lnTo>
                                <a:lnTo>
                                  <a:pt x="1890550" y="1285541"/>
                                </a:lnTo>
                                <a:lnTo>
                                  <a:pt x="1890795" y="1285883"/>
                                </a:lnTo>
                                <a:lnTo>
                                  <a:pt x="1891041" y="1286224"/>
                                </a:lnTo>
                                <a:lnTo>
                                  <a:pt x="1891286" y="1286565"/>
                                </a:lnTo>
                                <a:lnTo>
                                  <a:pt x="1891532" y="1286905"/>
                                </a:lnTo>
                                <a:lnTo>
                                  <a:pt x="1891777" y="1287245"/>
                                </a:lnTo>
                                <a:lnTo>
                                  <a:pt x="1892023" y="1287584"/>
                                </a:lnTo>
                                <a:lnTo>
                                  <a:pt x="1892269" y="1287923"/>
                                </a:lnTo>
                                <a:lnTo>
                                  <a:pt x="1892514" y="1288262"/>
                                </a:lnTo>
                                <a:lnTo>
                                  <a:pt x="1892760" y="1288600"/>
                                </a:lnTo>
                                <a:lnTo>
                                  <a:pt x="1893005" y="1288937"/>
                                </a:lnTo>
                                <a:lnTo>
                                  <a:pt x="1893251" y="1289275"/>
                                </a:lnTo>
                                <a:lnTo>
                                  <a:pt x="1893496" y="1289612"/>
                                </a:lnTo>
                                <a:lnTo>
                                  <a:pt x="1893742" y="1289948"/>
                                </a:lnTo>
                                <a:lnTo>
                                  <a:pt x="1893987" y="1290284"/>
                                </a:lnTo>
                                <a:lnTo>
                                  <a:pt x="1894233" y="1290620"/>
                                </a:lnTo>
                                <a:lnTo>
                                  <a:pt x="1894479" y="1290955"/>
                                </a:lnTo>
                                <a:lnTo>
                                  <a:pt x="1894724" y="1291289"/>
                                </a:lnTo>
                                <a:lnTo>
                                  <a:pt x="1894970" y="1291624"/>
                                </a:lnTo>
                                <a:lnTo>
                                  <a:pt x="1895215" y="1291958"/>
                                </a:lnTo>
                                <a:lnTo>
                                  <a:pt x="1895461" y="1292291"/>
                                </a:lnTo>
                                <a:lnTo>
                                  <a:pt x="1895706" y="1292624"/>
                                </a:lnTo>
                                <a:lnTo>
                                  <a:pt x="1895952" y="1292957"/>
                                </a:lnTo>
                                <a:lnTo>
                                  <a:pt x="1896198" y="1293289"/>
                                </a:lnTo>
                                <a:lnTo>
                                  <a:pt x="1896443" y="1293621"/>
                                </a:lnTo>
                                <a:lnTo>
                                  <a:pt x="1896689" y="1293952"/>
                                </a:lnTo>
                                <a:lnTo>
                                  <a:pt x="1896934" y="1294283"/>
                                </a:lnTo>
                                <a:lnTo>
                                  <a:pt x="1897180" y="1294613"/>
                                </a:lnTo>
                                <a:lnTo>
                                  <a:pt x="1897425" y="1294944"/>
                                </a:lnTo>
                                <a:lnTo>
                                  <a:pt x="1897671" y="1295273"/>
                                </a:lnTo>
                                <a:lnTo>
                                  <a:pt x="1897916" y="1295602"/>
                                </a:lnTo>
                                <a:lnTo>
                                  <a:pt x="1898162" y="1295931"/>
                                </a:lnTo>
                                <a:lnTo>
                                  <a:pt x="1898408" y="1296260"/>
                                </a:lnTo>
                                <a:lnTo>
                                  <a:pt x="1898653" y="1296588"/>
                                </a:lnTo>
                                <a:lnTo>
                                  <a:pt x="1898899" y="1296915"/>
                                </a:lnTo>
                                <a:lnTo>
                                  <a:pt x="1899144" y="1297242"/>
                                </a:lnTo>
                                <a:lnTo>
                                  <a:pt x="1899390" y="1297569"/>
                                </a:lnTo>
                                <a:lnTo>
                                  <a:pt x="1899635" y="1297895"/>
                                </a:lnTo>
                                <a:lnTo>
                                  <a:pt x="1899881" y="1298221"/>
                                </a:lnTo>
                                <a:lnTo>
                                  <a:pt x="1900126" y="1298547"/>
                                </a:lnTo>
                                <a:lnTo>
                                  <a:pt x="1900372" y="1298872"/>
                                </a:lnTo>
                                <a:lnTo>
                                  <a:pt x="1900618" y="1299196"/>
                                </a:lnTo>
                                <a:lnTo>
                                  <a:pt x="1900863" y="1299521"/>
                                </a:lnTo>
                                <a:lnTo>
                                  <a:pt x="1901109" y="1299844"/>
                                </a:lnTo>
                                <a:lnTo>
                                  <a:pt x="1901354" y="1300168"/>
                                </a:lnTo>
                                <a:lnTo>
                                  <a:pt x="1901600" y="1300491"/>
                                </a:lnTo>
                                <a:lnTo>
                                  <a:pt x="1901845" y="1300813"/>
                                </a:lnTo>
                                <a:lnTo>
                                  <a:pt x="1902091" y="1301135"/>
                                </a:lnTo>
                                <a:lnTo>
                                  <a:pt x="1902336" y="1301457"/>
                                </a:lnTo>
                                <a:lnTo>
                                  <a:pt x="1902582" y="1301778"/>
                                </a:lnTo>
                                <a:lnTo>
                                  <a:pt x="1902828" y="1302099"/>
                                </a:lnTo>
                                <a:lnTo>
                                  <a:pt x="1903073" y="1302420"/>
                                </a:lnTo>
                                <a:lnTo>
                                  <a:pt x="1903319" y="1302740"/>
                                </a:lnTo>
                                <a:lnTo>
                                  <a:pt x="1903564" y="1303060"/>
                                </a:lnTo>
                                <a:lnTo>
                                  <a:pt x="1903810" y="1303379"/>
                                </a:lnTo>
                                <a:lnTo>
                                  <a:pt x="1904055" y="1303698"/>
                                </a:lnTo>
                                <a:lnTo>
                                  <a:pt x="1904301" y="1304016"/>
                                </a:lnTo>
                                <a:lnTo>
                                  <a:pt x="1904546" y="1304334"/>
                                </a:lnTo>
                                <a:lnTo>
                                  <a:pt x="1904792" y="1304652"/>
                                </a:lnTo>
                                <a:lnTo>
                                  <a:pt x="1905038" y="1304969"/>
                                </a:lnTo>
                                <a:lnTo>
                                  <a:pt x="1905283" y="1305286"/>
                                </a:lnTo>
                                <a:lnTo>
                                  <a:pt x="1905529" y="1305602"/>
                                </a:lnTo>
                                <a:lnTo>
                                  <a:pt x="1905774" y="1305918"/>
                                </a:lnTo>
                                <a:lnTo>
                                  <a:pt x="1906020" y="1306233"/>
                                </a:lnTo>
                                <a:lnTo>
                                  <a:pt x="1906265" y="1306549"/>
                                </a:lnTo>
                                <a:lnTo>
                                  <a:pt x="1906511" y="1306863"/>
                                </a:lnTo>
                                <a:lnTo>
                                  <a:pt x="1906757" y="1307178"/>
                                </a:lnTo>
                                <a:lnTo>
                                  <a:pt x="1907002" y="1307492"/>
                                </a:lnTo>
                                <a:lnTo>
                                  <a:pt x="1907248" y="1307805"/>
                                </a:lnTo>
                                <a:lnTo>
                                  <a:pt x="1907493" y="1308118"/>
                                </a:lnTo>
                                <a:lnTo>
                                  <a:pt x="1907739" y="1308431"/>
                                </a:lnTo>
                                <a:lnTo>
                                  <a:pt x="1907984" y="1308743"/>
                                </a:lnTo>
                                <a:lnTo>
                                  <a:pt x="1908230" y="1309055"/>
                                </a:lnTo>
                                <a:lnTo>
                                  <a:pt x="1908475" y="1309366"/>
                                </a:lnTo>
                                <a:lnTo>
                                  <a:pt x="1908721" y="1309678"/>
                                </a:lnTo>
                                <a:lnTo>
                                  <a:pt x="1908967" y="1309988"/>
                                </a:lnTo>
                                <a:lnTo>
                                  <a:pt x="1909212" y="1310298"/>
                                </a:lnTo>
                                <a:lnTo>
                                  <a:pt x="1909458" y="1310608"/>
                                </a:lnTo>
                                <a:lnTo>
                                  <a:pt x="1909703" y="1310918"/>
                                </a:lnTo>
                                <a:lnTo>
                                  <a:pt x="1909949" y="1311227"/>
                                </a:lnTo>
                                <a:lnTo>
                                  <a:pt x="1910194" y="1311535"/>
                                </a:lnTo>
                                <a:lnTo>
                                  <a:pt x="1910440" y="1311844"/>
                                </a:lnTo>
                                <a:lnTo>
                                  <a:pt x="1910685" y="1312152"/>
                                </a:lnTo>
                                <a:lnTo>
                                  <a:pt x="1910931" y="1312459"/>
                                </a:lnTo>
                                <a:lnTo>
                                  <a:pt x="1911177" y="1312766"/>
                                </a:lnTo>
                                <a:lnTo>
                                  <a:pt x="1911422" y="1313073"/>
                                </a:lnTo>
                                <a:lnTo>
                                  <a:pt x="1911668" y="1313379"/>
                                </a:lnTo>
                                <a:lnTo>
                                  <a:pt x="1911913" y="1313685"/>
                                </a:lnTo>
                                <a:lnTo>
                                  <a:pt x="1912159" y="1313990"/>
                                </a:lnTo>
                                <a:lnTo>
                                  <a:pt x="1912404" y="1314295"/>
                                </a:lnTo>
                                <a:lnTo>
                                  <a:pt x="1912650" y="1314600"/>
                                </a:lnTo>
                                <a:lnTo>
                                  <a:pt x="1912895" y="1314904"/>
                                </a:lnTo>
                                <a:lnTo>
                                  <a:pt x="1913141" y="1315208"/>
                                </a:lnTo>
                                <a:lnTo>
                                  <a:pt x="1913387" y="1315511"/>
                                </a:lnTo>
                                <a:lnTo>
                                  <a:pt x="1913632" y="1315814"/>
                                </a:lnTo>
                                <a:lnTo>
                                  <a:pt x="1913878" y="1316117"/>
                                </a:lnTo>
                                <a:lnTo>
                                  <a:pt x="1914123" y="1316419"/>
                                </a:lnTo>
                                <a:lnTo>
                                  <a:pt x="1914369" y="1316721"/>
                                </a:lnTo>
                                <a:lnTo>
                                  <a:pt x="1914614" y="1317022"/>
                                </a:lnTo>
                                <a:lnTo>
                                  <a:pt x="1914860" y="1317323"/>
                                </a:lnTo>
                                <a:lnTo>
                                  <a:pt x="1915105" y="1317624"/>
                                </a:lnTo>
                                <a:lnTo>
                                  <a:pt x="1915351" y="1317924"/>
                                </a:lnTo>
                                <a:lnTo>
                                  <a:pt x="1915597" y="1318224"/>
                                </a:lnTo>
                                <a:lnTo>
                                  <a:pt x="1915842" y="1318523"/>
                                </a:lnTo>
                                <a:lnTo>
                                  <a:pt x="1916088" y="1318822"/>
                                </a:lnTo>
                                <a:lnTo>
                                  <a:pt x="1916333" y="1319121"/>
                                </a:lnTo>
                                <a:lnTo>
                                  <a:pt x="1916579" y="1319419"/>
                                </a:lnTo>
                                <a:lnTo>
                                  <a:pt x="1916824" y="1319717"/>
                                </a:lnTo>
                                <a:lnTo>
                                  <a:pt x="1917070" y="1320015"/>
                                </a:lnTo>
                                <a:lnTo>
                                  <a:pt x="1917315" y="1320312"/>
                                </a:lnTo>
                                <a:lnTo>
                                  <a:pt x="1917561" y="1320608"/>
                                </a:lnTo>
                                <a:lnTo>
                                  <a:pt x="1917807" y="1320905"/>
                                </a:lnTo>
                                <a:lnTo>
                                  <a:pt x="1918052" y="1321201"/>
                                </a:lnTo>
                                <a:lnTo>
                                  <a:pt x="1918298" y="1321496"/>
                                </a:lnTo>
                                <a:lnTo>
                                  <a:pt x="1918543" y="1321791"/>
                                </a:lnTo>
                                <a:lnTo>
                                  <a:pt x="1918789" y="1322086"/>
                                </a:lnTo>
                                <a:lnTo>
                                  <a:pt x="1919034" y="1322380"/>
                                </a:lnTo>
                                <a:lnTo>
                                  <a:pt x="1919280" y="1322674"/>
                                </a:lnTo>
                                <a:lnTo>
                                  <a:pt x="1919526" y="1322968"/>
                                </a:lnTo>
                                <a:lnTo>
                                  <a:pt x="1919771" y="1323261"/>
                                </a:lnTo>
                                <a:lnTo>
                                  <a:pt x="1920017" y="1323554"/>
                                </a:lnTo>
                                <a:lnTo>
                                  <a:pt x="1920262" y="1323846"/>
                                </a:lnTo>
                                <a:lnTo>
                                  <a:pt x="1920508" y="1324138"/>
                                </a:lnTo>
                                <a:lnTo>
                                  <a:pt x="1920753" y="1324430"/>
                                </a:lnTo>
                                <a:lnTo>
                                  <a:pt x="1920999" y="1324721"/>
                                </a:lnTo>
                                <a:lnTo>
                                  <a:pt x="1921244" y="1325012"/>
                                </a:lnTo>
                                <a:lnTo>
                                  <a:pt x="1921490" y="1325302"/>
                                </a:lnTo>
                                <a:lnTo>
                                  <a:pt x="1921736" y="1325592"/>
                                </a:lnTo>
                                <a:lnTo>
                                  <a:pt x="1921981" y="1325882"/>
                                </a:lnTo>
                                <a:lnTo>
                                  <a:pt x="1922227" y="1326171"/>
                                </a:lnTo>
                                <a:lnTo>
                                  <a:pt x="1922472" y="1326460"/>
                                </a:lnTo>
                                <a:lnTo>
                                  <a:pt x="1922718" y="1326748"/>
                                </a:lnTo>
                                <a:lnTo>
                                  <a:pt x="1922963" y="1327036"/>
                                </a:lnTo>
                                <a:lnTo>
                                  <a:pt x="1923209" y="1327324"/>
                                </a:lnTo>
                                <a:lnTo>
                                  <a:pt x="1923454" y="1327612"/>
                                </a:lnTo>
                                <a:lnTo>
                                  <a:pt x="1923700" y="1327899"/>
                                </a:lnTo>
                                <a:lnTo>
                                  <a:pt x="1923946" y="1328185"/>
                                </a:lnTo>
                                <a:lnTo>
                                  <a:pt x="1924191" y="1328471"/>
                                </a:lnTo>
                                <a:lnTo>
                                  <a:pt x="1924437" y="1328757"/>
                                </a:lnTo>
                                <a:lnTo>
                                  <a:pt x="1924682" y="1329042"/>
                                </a:lnTo>
                                <a:lnTo>
                                  <a:pt x="1924928" y="1329327"/>
                                </a:lnTo>
                                <a:lnTo>
                                  <a:pt x="1925173" y="1329612"/>
                                </a:lnTo>
                                <a:lnTo>
                                  <a:pt x="1925419" y="1329896"/>
                                </a:lnTo>
                                <a:lnTo>
                                  <a:pt x="1925664" y="1330180"/>
                                </a:lnTo>
                                <a:lnTo>
                                  <a:pt x="1925910" y="1330464"/>
                                </a:lnTo>
                                <a:lnTo>
                                  <a:pt x="1926156" y="1330747"/>
                                </a:lnTo>
                                <a:lnTo>
                                  <a:pt x="1926401" y="1331030"/>
                                </a:lnTo>
                                <a:lnTo>
                                  <a:pt x="1926647" y="1331312"/>
                                </a:lnTo>
                                <a:lnTo>
                                  <a:pt x="1926892" y="1331594"/>
                                </a:lnTo>
                                <a:lnTo>
                                  <a:pt x="1927138" y="1331876"/>
                                </a:lnTo>
                                <a:lnTo>
                                  <a:pt x="1927383" y="1332157"/>
                                </a:lnTo>
                                <a:lnTo>
                                  <a:pt x="1927629" y="1332438"/>
                                </a:lnTo>
                                <a:lnTo>
                                  <a:pt x="1927874" y="1332718"/>
                                </a:lnTo>
                                <a:lnTo>
                                  <a:pt x="1928120" y="1332998"/>
                                </a:lnTo>
                                <a:lnTo>
                                  <a:pt x="1928366" y="1333278"/>
                                </a:lnTo>
                                <a:lnTo>
                                  <a:pt x="1928611" y="1333557"/>
                                </a:lnTo>
                                <a:lnTo>
                                  <a:pt x="1928857" y="1333836"/>
                                </a:lnTo>
                                <a:lnTo>
                                  <a:pt x="1929102" y="1334115"/>
                                </a:lnTo>
                                <a:lnTo>
                                  <a:pt x="1929348" y="1334393"/>
                                </a:lnTo>
                                <a:lnTo>
                                  <a:pt x="1929593" y="1334671"/>
                                </a:lnTo>
                                <a:lnTo>
                                  <a:pt x="1929839" y="1334948"/>
                                </a:lnTo>
                                <a:lnTo>
                                  <a:pt x="1930085" y="1335225"/>
                                </a:lnTo>
                                <a:lnTo>
                                  <a:pt x="1930330" y="1335502"/>
                                </a:lnTo>
                                <a:lnTo>
                                  <a:pt x="1930576" y="1335778"/>
                                </a:lnTo>
                                <a:lnTo>
                                  <a:pt x="1930821" y="1336054"/>
                                </a:lnTo>
                                <a:lnTo>
                                  <a:pt x="1931067" y="1336330"/>
                                </a:lnTo>
                                <a:lnTo>
                                  <a:pt x="1931312" y="1336605"/>
                                </a:lnTo>
                                <a:lnTo>
                                  <a:pt x="1931558" y="1336880"/>
                                </a:lnTo>
                                <a:lnTo>
                                  <a:pt x="1931803" y="1337154"/>
                                </a:lnTo>
                                <a:lnTo>
                                  <a:pt x="1932049" y="1337428"/>
                                </a:lnTo>
                                <a:lnTo>
                                  <a:pt x="1932295" y="1337702"/>
                                </a:lnTo>
                                <a:lnTo>
                                  <a:pt x="1932540" y="1337975"/>
                                </a:lnTo>
                                <a:lnTo>
                                  <a:pt x="1932786" y="1338248"/>
                                </a:lnTo>
                                <a:lnTo>
                                  <a:pt x="1933031" y="1338521"/>
                                </a:lnTo>
                                <a:lnTo>
                                  <a:pt x="1933277" y="1338793"/>
                                </a:lnTo>
                                <a:lnTo>
                                  <a:pt x="1933522" y="1339065"/>
                                </a:lnTo>
                                <a:lnTo>
                                  <a:pt x="1933768" y="1339336"/>
                                </a:lnTo>
                                <a:lnTo>
                                  <a:pt x="1934013" y="1339607"/>
                                </a:lnTo>
                                <a:lnTo>
                                  <a:pt x="1934259" y="1339878"/>
                                </a:lnTo>
                                <a:lnTo>
                                  <a:pt x="1934505" y="1340148"/>
                                </a:lnTo>
                                <a:lnTo>
                                  <a:pt x="1934750" y="1340418"/>
                                </a:lnTo>
                                <a:lnTo>
                                  <a:pt x="1934996" y="1340688"/>
                                </a:lnTo>
                                <a:lnTo>
                                  <a:pt x="1935241" y="1340957"/>
                                </a:lnTo>
                                <a:lnTo>
                                  <a:pt x="1935487" y="1341226"/>
                                </a:lnTo>
                                <a:lnTo>
                                  <a:pt x="1935732" y="1341495"/>
                                </a:lnTo>
                                <a:lnTo>
                                  <a:pt x="1935978" y="1341763"/>
                                </a:lnTo>
                                <a:lnTo>
                                  <a:pt x="1936223" y="1342030"/>
                                </a:lnTo>
                                <a:lnTo>
                                  <a:pt x="1936469" y="1342298"/>
                                </a:lnTo>
                                <a:lnTo>
                                  <a:pt x="1936715" y="1342565"/>
                                </a:lnTo>
                                <a:lnTo>
                                  <a:pt x="1936960" y="1342832"/>
                                </a:lnTo>
                                <a:lnTo>
                                  <a:pt x="1937206" y="1343098"/>
                                </a:lnTo>
                                <a:lnTo>
                                  <a:pt x="1937451" y="1343364"/>
                                </a:lnTo>
                                <a:lnTo>
                                  <a:pt x="1937697" y="1343629"/>
                                </a:lnTo>
                                <a:lnTo>
                                  <a:pt x="1937942" y="1343895"/>
                                </a:lnTo>
                                <a:lnTo>
                                  <a:pt x="1938188" y="1344159"/>
                                </a:lnTo>
                                <a:lnTo>
                                  <a:pt x="1938433" y="1344424"/>
                                </a:lnTo>
                                <a:lnTo>
                                  <a:pt x="1938679" y="1344688"/>
                                </a:lnTo>
                                <a:lnTo>
                                  <a:pt x="1938925" y="1344952"/>
                                </a:lnTo>
                                <a:lnTo>
                                  <a:pt x="1939170" y="1345215"/>
                                </a:lnTo>
                                <a:lnTo>
                                  <a:pt x="1939416" y="1345478"/>
                                </a:lnTo>
                                <a:lnTo>
                                  <a:pt x="1939661" y="1345741"/>
                                </a:lnTo>
                                <a:lnTo>
                                  <a:pt x="1939907" y="1346003"/>
                                </a:lnTo>
                                <a:lnTo>
                                  <a:pt x="1940152" y="1346265"/>
                                </a:lnTo>
                                <a:lnTo>
                                  <a:pt x="1940398" y="1346527"/>
                                </a:lnTo>
                                <a:lnTo>
                                  <a:pt x="1940643" y="1346788"/>
                                </a:lnTo>
                                <a:lnTo>
                                  <a:pt x="1940889" y="1347049"/>
                                </a:lnTo>
                                <a:lnTo>
                                  <a:pt x="1941135" y="1347309"/>
                                </a:lnTo>
                                <a:lnTo>
                                  <a:pt x="1941380" y="1347569"/>
                                </a:lnTo>
                                <a:lnTo>
                                  <a:pt x="1941626" y="1347829"/>
                                </a:lnTo>
                                <a:lnTo>
                                  <a:pt x="1941871" y="1348089"/>
                                </a:lnTo>
                                <a:lnTo>
                                  <a:pt x="1942117" y="1348348"/>
                                </a:lnTo>
                                <a:lnTo>
                                  <a:pt x="1942362" y="1348606"/>
                                </a:lnTo>
                                <a:lnTo>
                                  <a:pt x="1942608" y="1348865"/>
                                </a:lnTo>
                                <a:lnTo>
                                  <a:pt x="1942854" y="1349123"/>
                                </a:lnTo>
                                <a:lnTo>
                                  <a:pt x="1943099" y="1349380"/>
                                </a:lnTo>
                                <a:lnTo>
                                  <a:pt x="1943345" y="1349638"/>
                                </a:lnTo>
                                <a:lnTo>
                                  <a:pt x="1943590" y="1349895"/>
                                </a:lnTo>
                                <a:lnTo>
                                  <a:pt x="1943836" y="1350151"/>
                                </a:lnTo>
                                <a:lnTo>
                                  <a:pt x="1944081" y="1350407"/>
                                </a:lnTo>
                                <a:lnTo>
                                  <a:pt x="1944327" y="1350663"/>
                                </a:lnTo>
                                <a:lnTo>
                                  <a:pt x="1944572" y="1350919"/>
                                </a:lnTo>
                                <a:lnTo>
                                  <a:pt x="1944818" y="1351174"/>
                                </a:lnTo>
                                <a:lnTo>
                                  <a:pt x="1945064" y="1351429"/>
                                </a:lnTo>
                                <a:lnTo>
                                  <a:pt x="1945309" y="1351683"/>
                                </a:lnTo>
                                <a:lnTo>
                                  <a:pt x="1945555" y="1351937"/>
                                </a:lnTo>
                                <a:lnTo>
                                  <a:pt x="1945800" y="1352191"/>
                                </a:lnTo>
                                <a:lnTo>
                                  <a:pt x="1946046" y="1352444"/>
                                </a:lnTo>
                                <a:lnTo>
                                  <a:pt x="1946291" y="1352697"/>
                                </a:lnTo>
                                <a:lnTo>
                                  <a:pt x="1946537" y="1352950"/>
                                </a:lnTo>
                                <a:lnTo>
                                  <a:pt x="1946782" y="1353202"/>
                                </a:lnTo>
                                <a:lnTo>
                                  <a:pt x="1947028" y="1353454"/>
                                </a:lnTo>
                                <a:lnTo>
                                  <a:pt x="1947274" y="1353706"/>
                                </a:lnTo>
                                <a:lnTo>
                                  <a:pt x="1947519" y="1353957"/>
                                </a:lnTo>
                                <a:lnTo>
                                  <a:pt x="1947765" y="1354208"/>
                                </a:lnTo>
                                <a:lnTo>
                                  <a:pt x="1948010" y="1354458"/>
                                </a:lnTo>
                                <a:lnTo>
                                  <a:pt x="1948256" y="1354709"/>
                                </a:lnTo>
                                <a:lnTo>
                                  <a:pt x="1948501" y="1354958"/>
                                </a:lnTo>
                                <a:lnTo>
                                  <a:pt x="1948747" y="1355208"/>
                                </a:lnTo>
                                <a:lnTo>
                                  <a:pt x="1948992" y="1355457"/>
                                </a:lnTo>
                                <a:lnTo>
                                  <a:pt x="1949238" y="1355706"/>
                                </a:lnTo>
                                <a:lnTo>
                                  <a:pt x="1949484" y="1355954"/>
                                </a:lnTo>
                                <a:lnTo>
                                  <a:pt x="1949729" y="1356203"/>
                                </a:lnTo>
                                <a:lnTo>
                                  <a:pt x="1949975" y="1356450"/>
                                </a:lnTo>
                                <a:lnTo>
                                  <a:pt x="1950220" y="1356698"/>
                                </a:lnTo>
                                <a:lnTo>
                                  <a:pt x="1950466" y="1356945"/>
                                </a:lnTo>
                                <a:lnTo>
                                  <a:pt x="1950711" y="1357191"/>
                                </a:lnTo>
                                <a:lnTo>
                                  <a:pt x="1950957" y="1357438"/>
                                </a:lnTo>
                                <a:lnTo>
                                  <a:pt x="1951202" y="1357684"/>
                                </a:lnTo>
                                <a:lnTo>
                                  <a:pt x="1951448" y="1357930"/>
                                </a:lnTo>
                                <a:lnTo>
                                  <a:pt x="1951694" y="1358175"/>
                                </a:lnTo>
                                <a:lnTo>
                                  <a:pt x="1951939" y="1358420"/>
                                </a:lnTo>
                                <a:lnTo>
                                  <a:pt x="1952185" y="1358665"/>
                                </a:lnTo>
                                <a:lnTo>
                                  <a:pt x="1952430" y="1358909"/>
                                </a:lnTo>
                                <a:lnTo>
                                  <a:pt x="1952676" y="1359153"/>
                                </a:lnTo>
                                <a:lnTo>
                                  <a:pt x="1952921" y="1359396"/>
                                </a:lnTo>
                                <a:lnTo>
                                  <a:pt x="1953167" y="1359640"/>
                                </a:lnTo>
                                <a:lnTo>
                                  <a:pt x="1953413" y="1359883"/>
                                </a:lnTo>
                                <a:lnTo>
                                  <a:pt x="1953658" y="1360125"/>
                                </a:lnTo>
                                <a:lnTo>
                                  <a:pt x="1953904" y="1360367"/>
                                </a:lnTo>
                                <a:lnTo>
                                  <a:pt x="1954149" y="1360609"/>
                                </a:lnTo>
                                <a:lnTo>
                                  <a:pt x="1954395" y="1360851"/>
                                </a:lnTo>
                                <a:lnTo>
                                  <a:pt x="1954640" y="1361092"/>
                                </a:lnTo>
                                <a:lnTo>
                                  <a:pt x="1954886" y="1361333"/>
                                </a:lnTo>
                                <a:lnTo>
                                  <a:pt x="1955131" y="1361574"/>
                                </a:lnTo>
                                <a:lnTo>
                                  <a:pt x="1955377" y="1361814"/>
                                </a:lnTo>
                                <a:lnTo>
                                  <a:pt x="1955623" y="1362054"/>
                                </a:lnTo>
                                <a:lnTo>
                                  <a:pt x="1955868" y="1362293"/>
                                </a:lnTo>
                                <a:lnTo>
                                  <a:pt x="1956114" y="1362532"/>
                                </a:lnTo>
                                <a:lnTo>
                                  <a:pt x="1956359" y="1362771"/>
                                </a:lnTo>
                                <a:lnTo>
                                  <a:pt x="1956605" y="1363010"/>
                                </a:lnTo>
                                <a:lnTo>
                                  <a:pt x="1956850" y="1363248"/>
                                </a:lnTo>
                                <a:lnTo>
                                  <a:pt x="1957096" y="1363486"/>
                                </a:lnTo>
                                <a:lnTo>
                                  <a:pt x="1957341" y="1363723"/>
                                </a:lnTo>
                                <a:lnTo>
                                  <a:pt x="1957587" y="1363960"/>
                                </a:lnTo>
                                <a:lnTo>
                                  <a:pt x="1957833" y="1364197"/>
                                </a:lnTo>
                                <a:lnTo>
                                  <a:pt x="1958078" y="1364434"/>
                                </a:lnTo>
                                <a:lnTo>
                                  <a:pt x="1958324" y="1364670"/>
                                </a:lnTo>
                                <a:lnTo>
                                  <a:pt x="1958569" y="1364906"/>
                                </a:lnTo>
                                <a:lnTo>
                                  <a:pt x="1958815" y="1365141"/>
                                </a:lnTo>
                                <a:lnTo>
                                  <a:pt x="1959060" y="1365376"/>
                                </a:lnTo>
                                <a:lnTo>
                                  <a:pt x="1959306" y="1365611"/>
                                </a:lnTo>
                                <a:lnTo>
                                  <a:pt x="1959551" y="1365845"/>
                                </a:lnTo>
                                <a:lnTo>
                                  <a:pt x="1959797" y="1366080"/>
                                </a:lnTo>
                                <a:lnTo>
                                  <a:pt x="1960043" y="1366313"/>
                                </a:lnTo>
                                <a:lnTo>
                                  <a:pt x="1960288" y="1366547"/>
                                </a:lnTo>
                                <a:lnTo>
                                  <a:pt x="1960534" y="1366780"/>
                                </a:lnTo>
                                <a:lnTo>
                                  <a:pt x="1960779" y="1367013"/>
                                </a:lnTo>
                                <a:lnTo>
                                  <a:pt x="1961025" y="1367245"/>
                                </a:lnTo>
                                <a:lnTo>
                                  <a:pt x="1961270" y="1367477"/>
                                </a:lnTo>
                                <a:lnTo>
                                  <a:pt x="1961516" y="1367709"/>
                                </a:lnTo>
                                <a:lnTo>
                                  <a:pt x="1961761" y="1367941"/>
                                </a:lnTo>
                                <a:lnTo>
                                  <a:pt x="1962007" y="1368172"/>
                                </a:lnTo>
                                <a:lnTo>
                                  <a:pt x="1962253" y="1368403"/>
                                </a:lnTo>
                                <a:lnTo>
                                  <a:pt x="1962498" y="1368633"/>
                                </a:lnTo>
                                <a:lnTo>
                                  <a:pt x="1962744" y="1368863"/>
                                </a:lnTo>
                                <a:lnTo>
                                  <a:pt x="1962989" y="1369093"/>
                                </a:lnTo>
                                <a:lnTo>
                                  <a:pt x="1963235" y="1369323"/>
                                </a:lnTo>
                                <a:lnTo>
                                  <a:pt x="1963480" y="1369552"/>
                                </a:lnTo>
                                <a:lnTo>
                                  <a:pt x="1963726" y="1369781"/>
                                </a:lnTo>
                                <a:lnTo>
                                  <a:pt x="1963971" y="1370009"/>
                                </a:lnTo>
                                <a:lnTo>
                                  <a:pt x="1964217" y="1370237"/>
                                </a:lnTo>
                                <a:lnTo>
                                  <a:pt x="1964463" y="1370465"/>
                                </a:lnTo>
                                <a:lnTo>
                                  <a:pt x="1964708" y="1370693"/>
                                </a:lnTo>
                                <a:lnTo>
                                  <a:pt x="1964954" y="1370920"/>
                                </a:lnTo>
                                <a:lnTo>
                                  <a:pt x="1965199" y="1371147"/>
                                </a:lnTo>
                                <a:lnTo>
                                  <a:pt x="1965445" y="1371373"/>
                                </a:lnTo>
                                <a:lnTo>
                                  <a:pt x="1965690" y="1371600"/>
                                </a:lnTo>
                                <a:lnTo>
                                  <a:pt x="1965936" y="1371826"/>
                                </a:lnTo>
                                <a:lnTo>
                                  <a:pt x="1966182" y="1372051"/>
                                </a:lnTo>
                                <a:lnTo>
                                  <a:pt x="1966427" y="1372276"/>
                                </a:lnTo>
                                <a:lnTo>
                                  <a:pt x="1966673" y="1372501"/>
                                </a:lnTo>
                                <a:lnTo>
                                  <a:pt x="1966918" y="1372726"/>
                                </a:lnTo>
                                <a:lnTo>
                                  <a:pt x="1967164" y="1372950"/>
                                </a:lnTo>
                                <a:lnTo>
                                  <a:pt x="1967409" y="1373174"/>
                                </a:lnTo>
                                <a:lnTo>
                                  <a:pt x="1967655" y="1373398"/>
                                </a:lnTo>
                                <a:lnTo>
                                  <a:pt x="1967900" y="1373621"/>
                                </a:lnTo>
                                <a:lnTo>
                                  <a:pt x="1968146" y="1373844"/>
                                </a:lnTo>
                                <a:lnTo>
                                  <a:pt x="1968392" y="1374067"/>
                                </a:lnTo>
                                <a:lnTo>
                                  <a:pt x="1968637" y="1374289"/>
                                </a:lnTo>
                                <a:lnTo>
                                  <a:pt x="1968883" y="1374511"/>
                                </a:lnTo>
                                <a:lnTo>
                                  <a:pt x="1969128" y="1374733"/>
                                </a:lnTo>
                                <a:lnTo>
                                  <a:pt x="1969374" y="1374954"/>
                                </a:lnTo>
                                <a:lnTo>
                                  <a:pt x="1969619" y="1375176"/>
                                </a:lnTo>
                                <a:lnTo>
                                  <a:pt x="1969865" y="1375396"/>
                                </a:lnTo>
                                <a:lnTo>
                                  <a:pt x="1970110" y="1375617"/>
                                </a:lnTo>
                                <a:lnTo>
                                  <a:pt x="1970356" y="1375837"/>
                                </a:lnTo>
                                <a:lnTo>
                                  <a:pt x="1970602" y="1376057"/>
                                </a:lnTo>
                                <a:lnTo>
                                  <a:pt x="1970847" y="1376276"/>
                                </a:lnTo>
                                <a:lnTo>
                                  <a:pt x="1971093" y="1376495"/>
                                </a:lnTo>
                                <a:lnTo>
                                  <a:pt x="1971338" y="1376714"/>
                                </a:lnTo>
                                <a:lnTo>
                                  <a:pt x="1971584" y="1376933"/>
                                </a:lnTo>
                                <a:lnTo>
                                  <a:pt x="1971829" y="1377151"/>
                                </a:lnTo>
                                <a:lnTo>
                                  <a:pt x="1972075" y="1377369"/>
                                </a:lnTo>
                                <a:lnTo>
                                  <a:pt x="1972320" y="1377586"/>
                                </a:lnTo>
                                <a:lnTo>
                                  <a:pt x="1972566" y="1377804"/>
                                </a:lnTo>
                                <a:lnTo>
                                  <a:pt x="1972812" y="1378021"/>
                                </a:lnTo>
                                <a:lnTo>
                                  <a:pt x="1973057" y="1378237"/>
                                </a:lnTo>
                                <a:lnTo>
                                  <a:pt x="1973303" y="1378454"/>
                                </a:lnTo>
                                <a:lnTo>
                                  <a:pt x="1973548" y="1378670"/>
                                </a:lnTo>
                                <a:lnTo>
                                  <a:pt x="1973794" y="1378885"/>
                                </a:lnTo>
                                <a:lnTo>
                                  <a:pt x="1974039" y="1379101"/>
                                </a:lnTo>
                                <a:lnTo>
                                  <a:pt x="1974285" y="1379316"/>
                                </a:lnTo>
                                <a:lnTo>
                                  <a:pt x="1974530" y="1379530"/>
                                </a:lnTo>
                                <a:lnTo>
                                  <a:pt x="1974776" y="1379745"/>
                                </a:lnTo>
                                <a:lnTo>
                                  <a:pt x="1975022" y="1379959"/>
                                </a:lnTo>
                                <a:lnTo>
                                  <a:pt x="1975267" y="1380173"/>
                                </a:lnTo>
                                <a:lnTo>
                                  <a:pt x="1975513" y="1380386"/>
                                </a:lnTo>
                                <a:lnTo>
                                  <a:pt x="1975758" y="1380600"/>
                                </a:lnTo>
                                <a:lnTo>
                                  <a:pt x="1976004" y="1380812"/>
                                </a:lnTo>
                                <a:lnTo>
                                  <a:pt x="1976249" y="1381025"/>
                                </a:lnTo>
                                <a:lnTo>
                                  <a:pt x="1976495" y="1381237"/>
                                </a:lnTo>
                                <a:lnTo>
                                  <a:pt x="1976741" y="1381449"/>
                                </a:lnTo>
                                <a:lnTo>
                                  <a:pt x="1976986" y="1381661"/>
                                </a:lnTo>
                                <a:lnTo>
                                  <a:pt x="1977232" y="1381872"/>
                                </a:lnTo>
                                <a:lnTo>
                                  <a:pt x="1977477" y="1382083"/>
                                </a:lnTo>
                                <a:lnTo>
                                  <a:pt x="1977723" y="1382294"/>
                                </a:lnTo>
                                <a:lnTo>
                                  <a:pt x="1977968" y="1382504"/>
                                </a:lnTo>
                                <a:lnTo>
                                  <a:pt x="1978214" y="1382714"/>
                                </a:lnTo>
                                <a:lnTo>
                                  <a:pt x="1978459" y="1382924"/>
                                </a:lnTo>
                                <a:lnTo>
                                  <a:pt x="1978705" y="1383134"/>
                                </a:lnTo>
                                <a:lnTo>
                                  <a:pt x="1978951" y="1383343"/>
                                </a:lnTo>
                                <a:lnTo>
                                  <a:pt x="1979196" y="1383552"/>
                                </a:lnTo>
                                <a:lnTo>
                                  <a:pt x="1979442" y="1383760"/>
                                </a:lnTo>
                                <a:lnTo>
                                  <a:pt x="1979687" y="1383969"/>
                                </a:lnTo>
                                <a:lnTo>
                                  <a:pt x="1979933" y="1384177"/>
                                </a:lnTo>
                                <a:lnTo>
                                  <a:pt x="1980178" y="1384384"/>
                                </a:lnTo>
                                <a:lnTo>
                                  <a:pt x="1980424" y="1384592"/>
                                </a:lnTo>
                                <a:lnTo>
                                  <a:pt x="1980669" y="1384799"/>
                                </a:lnTo>
                                <a:lnTo>
                                  <a:pt x="1980915" y="1385005"/>
                                </a:lnTo>
                                <a:lnTo>
                                  <a:pt x="1981161" y="1385212"/>
                                </a:lnTo>
                                <a:lnTo>
                                  <a:pt x="1981406" y="1385418"/>
                                </a:lnTo>
                                <a:lnTo>
                                  <a:pt x="1981652" y="1385624"/>
                                </a:lnTo>
                                <a:lnTo>
                                  <a:pt x="1981897" y="1385829"/>
                                </a:lnTo>
                                <a:lnTo>
                                  <a:pt x="1982143" y="1386035"/>
                                </a:lnTo>
                                <a:lnTo>
                                  <a:pt x="1982388" y="1386239"/>
                                </a:lnTo>
                                <a:lnTo>
                                  <a:pt x="1982634" y="1386444"/>
                                </a:lnTo>
                                <a:lnTo>
                                  <a:pt x="1982879" y="1386648"/>
                                </a:lnTo>
                                <a:lnTo>
                                  <a:pt x="1983125" y="1386852"/>
                                </a:lnTo>
                                <a:lnTo>
                                  <a:pt x="1983371" y="1387056"/>
                                </a:lnTo>
                                <a:lnTo>
                                  <a:pt x="1983616" y="1387260"/>
                                </a:lnTo>
                                <a:lnTo>
                                  <a:pt x="1983862" y="1387463"/>
                                </a:lnTo>
                                <a:lnTo>
                                  <a:pt x="1984107" y="1387665"/>
                                </a:lnTo>
                                <a:lnTo>
                                  <a:pt x="1984353" y="1387868"/>
                                </a:lnTo>
                                <a:lnTo>
                                  <a:pt x="1984598" y="1388070"/>
                                </a:lnTo>
                                <a:lnTo>
                                  <a:pt x="1984844" y="1388272"/>
                                </a:lnTo>
                                <a:lnTo>
                                  <a:pt x="1985089" y="1388474"/>
                                </a:lnTo>
                                <a:lnTo>
                                  <a:pt x="1985335" y="1388675"/>
                                </a:lnTo>
                                <a:lnTo>
                                  <a:pt x="1985581" y="1388876"/>
                                </a:lnTo>
                                <a:lnTo>
                                  <a:pt x="1985826" y="1389077"/>
                                </a:lnTo>
                                <a:lnTo>
                                  <a:pt x="1986072" y="1389277"/>
                                </a:lnTo>
                                <a:lnTo>
                                  <a:pt x="1986317" y="1389477"/>
                                </a:lnTo>
                                <a:lnTo>
                                  <a:pt x="1986563" y="1389677"/>
                                </a:lnTo>
                                <a:lnTo>
                                  <a:pt x="1986808" y="1389877"/>
                                </a:lnTo>
                                <a:lnTo>
                                  <a:pt x="1987054" y="1390076"/>
                                </a:lnTo>
                                <a:lnTo>
                                  <a:pt x="1987299" y="1390275"/>
                                </a:lnTo>
                                <a:lnTo>
                                  <a:pt x="1987545" y="1390474"/>
                                </a:lnTo>
                                <a:lnTo>
                                  <a:pt x="1987791" y="1390672"/>
                                </a:lnTo>
                                <a:lnTo>
                                  <a:pt x="1988036" y="1390870"/>
                                </a:lnTo>
                                <a:lnTo>
                                  <a:pt x="1988282" y="1391068"/>
                                </a:lnTo>
                                <a:lnTo>
                                  <a:pt x="1988527" y="1391265"/>
                                </a:lnTo>
                                <a:lnTo>
                                  <a:pt x="1988773" y="1391463"/>
                                </a:lnTo>
                                <a:lnTo>
                                  <a:pt x="1989018" y="1391660"/>
                                </a:lnTo>
                                <a:lnTo>
                                  <a:pt x="1989264" y="1391856"/>
                                </a:lnTo>
                                <a:lnTo>
                                  <a:pt x="1989510" y="1392052"/>
                                </a:lnTo>
                                <a:lnTo>
                                  <a:pt x="1989755" y="1392248"/>
                                </a:lnTo>
                                <a:lnTo>
                                  <a:pt x="1990001" y="1392444"/>
                                </a:lnTo>
                                <a:lnTo>
                                  <a:pt x="1990246" y="1392640"/>
                                </a:lnTo>
                                <a:lnTo>
                                  <a:pt x="1990492" y="1392835"/>
                                </a:lnTo>
                                <a:lnTo>
                                  <a:pt x="1990737" y="1393030"/>
                                </a:lnTo>
                                <a:lnTo>
                                  <a:pt x="1990983" y="1393224"/>
                                </a:lnTo>
                                <a:lnTo>
                                  <a:pt x="1991228" y="1393418"/>
                                </a:lnTo>
                                <a:lnTo>
                                  <a:pt x="1991474" y="1393612"/>
                                </a:lnTo>
                                <a:lnTo>
                                  <a:pt x="1991720" y="1393806"/>
                                </a:lnTo>
                                <a:lnTo>
                                  <a:pt x="1991965" y="1394000"/>
                                </a:lnTo>
                                <a:lnTo>
                                  <a:pt x="1992211" y="1394193"/>
                                </a:lnTo>
                                <a:lnTo>
                                  <a:pt x="1992456" y="1394386"/>
                                </a:lnTo>
                                <a:lnTo>
                                  <a:pt x="1992702" y="1394578"/>
                                </a:lnTo>
                                <a:lnTo>
                                  <a:pt x="1992947" y="1394770"/>
                                </a:lnTo>
                                <a:lnTo>
                                  <a:pt x="1993193" y="1394962"/>
                                </a:lnTo>
                                <a:lnTo>
                                  <a:pt x="1993438" y="1395154"/>
                                </a:lnTo>
                                <a:lnTo>
                                  <a:pt x="1993684" y="1395345"/>
                                </a:lnTo>
                                <a:lnTo>
                                  <a:pt x="1993930" y="1395537"/>
                                </a:lnTo>
                                <a:lnTo>
                                  <a:pt x="1994175" y="1395727"/>
                                </a:lnTo>
                                <a:lnTo>
                                  <a:pt x="1994421" y="1395918"/>
                                </a:lnTo>
                                <a:lnTo>
                                  <a:pt x="1994666" y="1396108"/>
                                </a:lnTo>
                                <a:lnTo>
                                  <a:pt x="1994912" y="1396298"/>
                                </a:lnTo>
                                <a:lnTo>
                                  <a:pt x="1995157" y="1396488"/>
                                </a:lnTo>
                                <a:lnTo>
                                  <a:pt x="1995403" y="1396677"/>
                                </a:lnTo>
                                <a:lnTo>
                                  <a:pt x="1995648" y="1396866"/>
                                </a:lnTo>
                                <a:lnTo>
                                  <a:pt x="1995894" y="1397055"/>
                                </a:lnTo>
                                <a:lnTo>
                                  <a:pt x="1996140" y="1397244"/>
                                </a:lnTo>
                                <a:lnTo>
                                  <a:pt x="1996385" y="1397432"/>
                                </a:lnTo>
                                <a:lnTo>
                                  <a:pt x="1996631" y="1397620"/>
                                </a:lnTo>
                                <a:lnTo>
                                  <a:pt x="1996876" y="1397808"/>
                                </a:lnTo>
                                <a:lnTo>
                                  <a:pt x="1997122" y="1397995"/>
                                </a:lnTo>
                                <a:lnTo>
                                  <a:pt x="1997367" y="1398182"/>
                                </a:lnTo>
                                <a:lnTo>
                                  <a:pt x="1997613" y="1398369"/>
                                </a:lnTo>
                                <a:lnTo>
                                  <a:pt x="1997858" y="1398556"/>
                                </a:lnTo>
                                <a:lnTo>
                                  <a:pt x="1998104" y="1398742"/>
                                </a:lnTo>
                                <a:lnTo>
                                  <a:pt x="1998350" y="1398928"/>
                                </a:lnTo>
                                <a:lnTo>
                                  <a:pt x="1998595" y="1399114"/>
                                </a:lnTo>
                                <a:lnTo>
                                  <a:pt x="1998841" y="1399299"/>
                                </a:lnTo>
                                <a:lnTo>
                                  <a:pt x="1999086" y="1399485"/>
                                </a:lnTo>
                                <a:lnTo>
                                  <a:pt x="1999332" y="1399669"/>
                                </a:lnTo>
                                <a:lnTo>
                                  <a:pt x="1999577" y="1399854"/>
                                </a:lnTo>
                                <a:lnTo>
                                  <a:pt x="1999823" y="1400038"/>
                                </a:lnTo>
                                <a:lnTo>
                                  <a:pt x="2000069" y="1400223"/>
                                </a:lnTo>
                                <a:lnTo>
                                  <a:pt x="2000314" y="1400406"/>
                                </a:lnTo>
                                <a:lnTo>
                                  <a:pt x="2000560" y="1400590"/>
                                </a:lnTo>
                                <a:lnTo>
                                  <a:pt x="2000805" y="1400773"/>
                                </a:lnTo>
                                <a:lnTo>
                                  <a:pt x="2001051" y="1400956"/>
                                </a:lnTo>
                                <a:lnTo>
                                  <a:pt x="2001296" y="1401139"/>
                                </a:lnTo>
                                <a:lnTo>
                                  <a:pt x="2001542" y="1401321"/>
                                </a:lnTo>
                                <a:lnTo>
                                  <a:pt x="2001787" y="1401503"/>
                                </a:lnTo>
                                <a:lnTo>
                                  <a:pt x="2002033" y="1401685"/>
                                </a:lnTo>
                                <a:lnTo>
                                  <a:pt x="2002279" y="1401867"/>
                                </a:lnTo>
                                <a:lnTo>
                                  <a:pt x="2002524" y="1402048"/>
                                </a:lnTo>
                                <a:lnTo>
                                  <a:pt x="2002770" y="1402229"/>
                                </a:lnTo>
                                <a:lnTo>
                                  <a:pt x="2003015" y="1402410"/>
                                </a:lnTo>
                                <a:lnTo>
                                  <a:pt x="2003261" y="1402590"/>
                                </a:lnTo>
                                <a:lnTo>
                                  <a:pt x="2003506" y="1402771"/>
                                </a:lnTo>
                                <a:lnTo>
                                  <a:pt x="2003752" y="1402951"/>
                                </a:lnTo>
                                <a:lnTo>
                                  <a:pt x="2003997" y="1403130"/>
                                </a:lnTo>
                                <a:lnTo>
                                  <a:pt x="2004243" y="1403310"/>
                                </a:lnTo>
                                <a:lnTo>
                                  <a:pt x="2004489" y="1403489"/>
                                </a:lnTo>
                                <a:lnTo>
                                  <a:pt x="2004734" y="1403668"/>
                                </a:lnTo>
                                <a:lnTo>
                                  <a:pt x="2004980" y="1403846"/>
                                </a:lnTo>
                                <a:lnTo>
                                  <a:pt x="2005225" y="1404025"/>
                                </a:lnTo>
                                <a:lnTo>
                                  <a:pt x="2005471" y="1404203"/>
                                </a:lnTo>
                                <a:lnTo>
                                  <a:pt x="2005716" y="1404380"/>
                                </a:lnTo>
                                <a:lnTo>
                                  <a:pt x="2005962" y="1404558"/>
                                </a:lnTo>
                                <a:lnTo>
                                  <a:pt x="2006207" y="1404735"/>
                                </a:lnTo>
                                <a:lnTo>
                                  <a:pt x="2006453" y="1404912"/>
                                </a:lnTo>
                                <a:lnTo>
                                  <a:pt x="2006699" y="1405089"/>
                                </a:lnTo>
                                <a:lnTo>
                                  <a:pt x="2006944" y="1405265"/>
                                </a:lnTo>
                                <a:lnTo>
                                  <a:pt x="2007190" y="1405441"/>
                                </a:lnTo>
                                <a:lnTo>
                                  <a:pt x="2007435" y="1405617"/>
                                </a:lnTo>
                                <a:lnTo>
                                  <a:pt x="2007681" y="1405793"/>
                                </a:lnTo>
                                <a:lnTo>
                                  <a:pt x="2007926" y="1405968"/>
                                </a:lnTo>
                                <a:lnTo>
                                  <a:pt x="2008172" y="1406143"/>
                                </a:lnTo>
                                <a:lnTo>
                                  <a:pt x="2008417" y="1406318"/>
                                </a:lnTo>
                                <a:lnTo>
                                  <a:pt x="2008663" y="1406493"/>
                                </a:lnTo>
                                <a:lnTo>
                                  <a:pt x="2008909" y="1406667"/>
                                </a:lnTo>
                                <a:lnTo>
                                  <a:pt x="2009154" y="1406841"/>
                                </a:lnTo>
                                <a:lnTo>
                                  <a:pt x="2009400" y="1407015"/>
                                </a:lnTo>
                                <a:lnTo>
                                  <a:pt x="2009645" y="1407188"/>
                                </a:lnTo>
                                <a:lnTo>
                                  <a:pt x="2009891" y="1407362"/>
                                </a:lnTo>
                                <a:lnTo>
                                  <a:pt x="2010136" y="1407535"/>
                                </a:lnTo>
                                <a:lnTo>
                                  <a:pt x="2010382" y="1407707"/>
                                </a:lnTo>
                                <a:lnTo>
                                  <a:pt x="2010627" y="1407880"/>
                                </a:lnTo>
                                <a:lnTo>
                                  <a:pt x="2010873" y="1408052"/>
                                </a:lnTo>
                                <a:lnTo>
                                  <a:pt x="2011119" y="1408224"/>
                                </a:lnTo>
                                <a:lnTo>
                                  <a:pt x="2011364" y="1408396"/>
                                </a:lnTo>
                                <a:lnTo>
                                  <a:pt x="2011610" y="1408567"/>
                                </a:lnTo>
                                <a:lnTo>
                                  <a:pt x="2011855" y="1408738"/>
                                </a:lnTo>
                                <a:lnTo>
                                  <a:pt x="2012101" y="1408909"/>
                                </a:lnTo>
                                <a:lnTo>
                                  <a:pt x="2012346" y="1409080"/>
                                </a:lnTo>
                                <a:lnTo>
                                  <a:pt x="2012592" y="1409250"/>
                                </a:lnTo>
                                <a:lnTo>
                                  <a:pt x="2012838" y="1409420"/>
                                </a:lnTo>
                                <a:lnTo>
                                  <a:pt x="2013083" y="1409590"/>
                                </a:lnTo>
                                <a:lnTo>
                                  <a:pt x="2013329" y="1409759"/>
                                </a:lnTo>
                                <a:lnTo>
                                  <a:pt x="2013574" y="1409929"/>
                                </a:lnTo>
                                <a:lnTo>
                                  <a:pt x="2013820" y="1410098"/>
                                </a:lnTo>
                                <a:lnTo>
                                  <a:pt x="2014065" y="1410267"/>
                                </a:lnTo>
                                <a:lnTo>
                                  <a:pt x="2014311" y="1410435"/>
                                </a:lnTo>
                                <a:lnTo>
                                  <a:pt x="2014556" y="1410603"/>
                                </a:lnTo>
                                <a:lnTo>
                                  <a:pt x="2014802" y="1410771"/>
                                </a:lnTo>
                                <a:lnTo>
                                  <a:pt x="2015048" y="1410939"/>
                                </a:lnTo>
                                <a:lnTo>
                                  <a:pt x="2015293" y="1411107"/>
                                </a:lnTo>
                                <a:lnTo>
                                  <a:pt x="2015539" y="1411274"/>
                                </a:lnTo>
                                <a:lnTo>
                                  <a:pt x="2015784" y="1411441"/>
                                </a:lnTo>
                                <a:lnTo>
                                  <a:pt x="2016030" y="1411608"/>
                                </a:lnTo>
                                <a:lnTo>
                                  <a:pt x="2016275" y="1411774"/>
                                </a:lnTo>
                                <a:lnTo>
                                  <a:pt x="2016521" y="1411940"/>
                                </a:lnTo>
                                <a:lnTo>
                                  <a:pt x="2016766" y="1412106"/>
                                </a:lnTo>
                                <a:lnTo>
                                  <a:pt x="2017012" y="1412272"/>
                                </a:lnTo>
                                <a:lnTo>
                                  <a:pt x="2017258" y="1412437"/>
                                </a:lnTo>
                                <a:lnTo>
                                  <a:pt x="2017503" y="1412603"/>
                                </a:lnTo>
                                <a:lnTo>
                                  <a:pt x="2017749" y="1412767"/>
                                </a:lnTo>
                                <a:lnTo>
                                  <a:pt x="2017994" y="1412932"/>
                                </a:lnTo>
                                <a:lnTo>
                                  <a:pt x="2018240" y="1413097"/>
                                </a:lnTo>
                                <a:lnTo>
                                  <a:pt x="2018485" y="1413261"/>
                                </a:lnTo>
                                <a:lnTo>
                                  <a:pt x="2018731" y="1413425"/>
                                </a:lnTo>
                                <a:lnTo>
                                  <a:pt x="2018976" y="1413588"/>
                                </a:lnTo>
                                <a:lnTo>
                                  <a:pt x="2019222" y="1413752"/>
                                </a:lnTo>
                                <a:lnTo>
                                  <a:pt x="2019468" y="1413915"/>
                                </a:lnTo>
                                <a:lnTo>
                                  <a:pt x="2019713" y="1414078"/>
                                </a:lnTo>
                                <a:lnTo>
                                  <a:pt x="2019959" y="1414241"/>
                                </a:lnTo>
                                <a:lnTo>
                                  <a:pt x="2020204" y="1414403"/>
                                </a:lnTo>
                                <a:lnTo>
                                  <a:pt x="2020450" y="1414565"/>
                                </a:lnTo>
                                <a:lnTo>
                                  <a:pt x="2020695" y="1414727"/>
                                </a:lnTo>
                                <a:lnTo>
                                  <a:pt x="2020941" y="1414889"/>
                                </a:lnTo>
                                <a:lnTo>
                                  <a:pt x="2021186" y="1415050"/>
                                </a:lnTo>
                                <a:lnTo>
                                  <a:pt x="2021432" y="1415211"/>
                                </a:lnTo>
                                <a:lnTo>
                                  <a:pt x="2021678" y="1415372"/>
                                </a:lnTo>
                                <a:lnTo>
                                  <a:pt x="2021923" y="1415533"/>
                                </a:lnTo>
                                <a:lnTo>
                                  <a:pt x="2022169" y="1415693"/>
                                </a:lnTo>
                                <a:lnTo>
                                  <a:pt x="2022414" y="1415853"/>
                                </a:lnTo>
                                <a:lnTo>
                                  <a:pt x="2022660" y="1416013"/>
                                </a:lnTo>
                                <a:lnTo>
                                  <a:pt x="2022905" y="1416173"/>
                                </a:lnTo>
                                <a:lnTo>
                                  <a:pt x="2023151" y="1416332"/>
                                </a:lnTo>
                                <a:lnTo>
                                  <a:pt x="2023397" y="1416492"/>
                                </a:lnTo>
                                <a:lnTo>
                                  <a:pt x="2023642" y="1416651"/>
                                </a:lnTo>
                                <a:lnTo>
                                  <a:pt x="2023888" y="1416809"/>
                                </a:lnTo>
                                <a:lnTo>
                                  <a:pt x="2024133" y="1416968"/>
                                </a:lnTo>
                                <a:lnTo>
                                  <a:pt x="2024379" y="1417126"/>
                                </a:lnTo>
                                <a:lnTo>
                                  <a:pt x="2024624" y="1417284"/>
                                </a:lnTo>
                                <a:lnTo>
                                  <a:pt x="2024870" y="1417442"/>
                                </a:lnTo>
                                <a:lnTo>
                                  <a:pt x="2025115" y="1417599"/>
                                </a:lnTo>
                                <a:lnTo>
                                  <a:pt x="2025361" y="1417756"/>
                                </a:lnTo>
                                <a:lnTo>
                                  <a:pt x="2025607" y="1417913"/>
                                </a:lnTo>
                                <a:lnTo>
                                  <a:pt x="2025852" y="1418070"/>
                                </a:lnTo>
                                <a:lnTo>
                                  <a:pt x="2026098" y="1418226"/>
                                </a:lnTo>
                                <a:lnTo>
                                  <a:pt x="2026343" y="1418383"/>
                                </a:lnTo>
                                <a:lnTo>
                                  <a:pt x="2026589" y="1418539"/>
                                </a:lnTo>
                                <a:lnTo>
                                  <a:pt x="2026834" y="1418694"/>
                                </a:lnTo>
                                <a:lnTo>
                                  <a:pt x="2027080" y="1418850"/>
                                </a:lnTo>
                                <a:lnTo>
                                  <a:pt x="2027325" y="1419005"/>
                                </a:lnTo>
                                <a:lnTo>
                                  <a:pt x="2027571" y="1419160"/>
                                </a:lnTo>
                                <a:lnTo>
                                  <a:pt x="2027817" y="1419315"/>
                                </a:lnTo>
                                <a:lnTo>
                                  <a:pt x="2028062" y="1419469"/>
                                </a:lnTo>
                                <a:lnTo>
                                  <a:pt x="2028308" y="1419624"/>
                                </a:lnTo>
                                <a:lnTo>
                                  <a:pt x="2028553" y="1419778"/>
                                </a:lnTo>
                                <a:lnTo>
                                  <a:pt x="2028799" y="1419932"/>
                                </a:lnTo>
                                <a:lnTo>
                                  <a:pt x="2029044" y="1420085"/>
                                </a:lnTo>
                                <a:lnTo>
                                  <a:pt x="2029290" y="1420239"/>
                                </a:lnTo>
                                <a:lnTo>
                                  <a:pt x="2029535" y="1420392"/>
                                </a:lnTo>
                                <a:lnTo>
                                  <a:pt x="2029781" y="1420545"/>
                                </a:lnTo>
                                <a:lnTo>
                                  <a:pt x="2030027" y="1420697"/>
                                </a:lnTo>
                                <a:lnTo>
                                  <a:pt x="2030272" y="1420850"/>
                                </a:lnTo>
                                <a:lnTo>
                                  <a:pt x="2030518" y="1421002"/>
                                </a:lnTo>
                                <a:lnTo>
                                  <a:pt x="2030763" y="1421154"/>
                                </a:lnTo>
                                <a:lnTo>
                                  <a:pt x="2031009" y="1421305"/>
                                </a:lnTo>
                                <a:lnTo>
                                  <a:pt x="2031254" y="1421457"/>
                                </a:lnTo>
                                <a:lnTo>
                                  <a:pt x="2031500" y="1421608"/>
                                </a:lnTo>
                                <a:lnTo>
                                  <a:pt x="2031745" y="1421759"/>
                                </a:lnTo>
                                <a:lnTo>
                                  <a:pt x="2031991" y="1421910"/>
                                </a:lnTo>
                                <a:lnTo>
                                  <a:pt x="2032237" y="1422060"/>
                                </a:lnTo>
                                <a:lnTo>
                                  <a:pt x="2032482" y="1422210"/>
                                </a:lnTo>
                                <a:lnTo>
                                  <a:pt x="2032728" y="1422360"/>
                                </a:lnTo>
                                <a:lnTo>
                                  <a:pt x="2032973" y="1422510"/>
                                </a:lnTo>
                                <a:lnTo>
                                  <a:pt x="2033219" y="1422660"/>
                                </a:lnTo>
                                <a:lnTo>
                                  <a:pt x="2033464" y="1422809"/>
                                </a:lnTo>
                                <a:lnTo>
                                  <a:pt x="2033710" y="1422958"/>
                                </a:lnTo>
                                <a:lnTo>
                                  <a:pt x="2033955" y="1423107"/>
                                </a:lnTo>
                                <a:lnTo>
                                  <a:pt x="2034201" y="1423256"/>
                                </a:lnTo>
                                <a:lnTo>
                                  <a:pt x="2034447" y="1423404"/>
                                </a:lnTo>
                                <a:lnTo>
                                  <a:pt x="2034692" y="1423552"/>
                                </a:lnTo>
                                <a:lnTo>
                                  <a:pt x="2034938" y="1423700"/>
                                </a:lnTo>
                                <a:lnTo>
                                  <a:pt x="2035183" y="1423848"/>
                                </a:lnTo>
                                <a:lnTo>
                                  <a:pt x="2035429" y="1423995"/>
                                </a:lnTo>
                                <a:lnTo>
                                  <a:pt x="2035674" y="1424142"/>
                                </a:lnTo>
                                <a:lnTo>
                                  <a:pt x="2035920" y="1424289"/>
                                </a:lnTo>
                                <a:lnTo>
                                  <a:pt x="2036166" y="1424436"/>
                                </a:lnTo>
                                <a:lnTo>
                                  <a:pt x="2036411" y="1424583"/>
                                </a:lnTo>
                                <a:lnTo>
                                  <a:pt x="2036657" y="1424729"/>
                                </a:lnTo>
                                <a:lnTo>
                                  <a:pt x="2036902" y="1424875"/>
                                </a:lnTo>
                                <a:lnTo>
                                  <a:pt x="2037148" y="1425021"/>
                                </a:lnTo>
                                <a:lnTo>
                                  <a:pt x="2037393" y="1425166"/>
                                </a:lnTo>
                                <a:lnTo>
                                  <a:pt x="2037639" y="1425312"/>
                                </a:lnTo>
                                <a:lnTo>
                                  <a:pt x="2037884" y="1425457"/>
                                </a:lnTo>
                                <a:lnTo>
                                  <a:pt x="2038130" y="1425602"/>
                                </a:lnTo>
                                <a:lnTo>
                                  <a:pt x="2038376" y="1425746"/>
                                </a:lnTo>
                                <a:lnTo>
                                  <a:pt x="2038621" y="1425891"/>
                                </a:lnTo>
                                <a:lnTo>
                                  <a:pt x="2038867" y="1426035"/>
                                </a:lnTo>
                                <a:lnTo>
                                  <a:pt x="2039112" y="1426179"/>
                                </a:lnTo>
                                <a:lnTo>
                                  <a:pt x="2039358" y="1426323"/>
                                </a:lnTo>
                                <a:lnTo>
                                  <a:pt x="2039603" y="1426466"/>
                                </a:lnTo>
                                <a:lnTo>
                                  <a:pt x="2039849" y="1426610"/>
                                </a:lnTo>
                                <a:lnTo>
                                  <a:pt x="2040094" y="1426753"/>
                                </a:lnTo>
                                <a:lnTo>
                                  <a:pt x="2040340" y="1426896"/>
                                </a:lnTo>
                                <a:lnTo>
                                  <a:pt x="2040586" y="1427038"/>
                                </a:lnTo>
                                <a:lnTo>
                                  <a:pt x="2040831" y="1427181"/>
                                </a:lnTo>
                                <a:lnTo>
                                  <a:pt x="2041077" y="1427323"/>
                                </a:lnTo>
                                <a:lnTo>
                                  <a:pt x="2041322" y="1427465"/>
                                </a:lnTo>
                                <a:lnTo>
                                  <a:pt x="2041568" y="1427607"/>
                                </a:lnTo>
                                <a:lnTo>
                                  <a:pt x="2041813" y="1427748"/>
                                </a:lnTo>
                                <a:lnTo>
                                  <a:pt x="2042059" y="1427890"/>
                                </a:lnTo>
                                <a:lnTo>
                                  <a:pt x="2042304" y="1428031"/>
                                </a:lnTo>
                                <a:lnTo>
                                  <a:pt x="2042550" y="1428171"/>
                                </a:lnTo>
                                <a:lnTo>
                                  <a:pt x="2042796" y="1428312"/>
                                </a:lnTo>
                                <a:lnTo>
                                  <a:pt x="2043041" y="1428453"/>
                                </a:lnTo>
                                <a:lnTo>
                                  <a:pt x="2043287" y="1428593"/>
                                </a:lnTo>
                                <a:lnTo>
                                  <a:pt x="2043532" y="1428733"/>
                                </a:lnTo>
                                <a:lnTo>
                                  <a:pt x="2043778" y="1428872"/>
                                </a:lnTo>
                                <a:lnTo>
                                  <a:pt x="2044023" y="1429012"/>
                                </a:lnTo>
                                <a:lnTo>
                                  <a:pt x="2044269" y="1429151"/>
                                </a:lnTo>
                                <a:lnTo>
                                  <a:pt x="2044514" y="1429290"/>
                                </a:lnTo>
                                <a:lnTo>
                                  <a:pt x="2044760" y="1429429"/>
                                </a:lnTo>
                                <a:lnTo>
                                  <a:pt x="2045006" y="1429568"/>
                                </a:lnTo>
                                <a:lnTo>
                                  <a:pt x="2045251" y="1429706"/>
                                </a:lnTo>
                                <a:lnTo>
                                  <a:pt x="2045497" y="1429844"/>
                                </a:lnTo>
                                <a:lnTo>
                                  <a:pt x="2045742" y="1429982"/>
                                </a:lnTo>
                                <a:lnTo>
                                  <a:pt x="2045988" y="1430120"/>
                                </a:lnTo>
                                <a:lnTo>
                                  <a:pt x="2046233" y="1430258"/>
                                </a:lnTo>
                                <a:lnTo>
                                  <a:pt x="2046479" y="1430395"/>
                                </a:lnTo>
                                <a:lnTo>
                                  <a:pt x="2046725" y="1430532"/>
                                </a:lnTo>
                                <a:lnTo>
                                  <a:pt x="2046970" y="1430669"/>
                                </a:lnTo>
                                <a:lnTo>
                                  <a:pt x="2047216" y="1430806"/>
                                </a:lnTo>
                                <a:lnTo>
                                  <a:pt x="2047461" y="1430942"/>
                                </a:lnTo>
                                <a:lnTo>
                                  <a:pt x="2047707" y="1431078"/>
                                </a:lnTo>
                                <a:lnTo>
                                  <a:pt x="2047952" y="1431214"/>
                                </a:lnTo>
                                <a:lnTo>
                                  <a:pt x="2048198" y="1431350"/>
                                </a:lnTo>
                                <a:lnTo>
                                  <a:pt x="2048443" y="1431486"/>
                                </a:lnTo>
                                <a:lnTo>
                                  <a:pt x="2048689" y="1431621"/>
                                </a:lnTo>
                                <a:lnTo>
                                  <a:pt x="2048935" y="1431756"/>
                                </a:lnTo>
                                <a:lnTo>
                                  <a:pt x="2049180" y="1431891"/>
                                </a:lnTo>
                                <a:lnTo>
                                  <a:pt x="2049426" y="1432026"/>
                                </a:lnTo>
                                <a:lnTo>
                                  <a:pt x="2049671" y="1432160"/>
                                </a:lnTo>
                                <a:lnTo>
                                  <a:pt x="2049917" y="1432295"/>
                                </a:lnTo>
                                <a:lnTo>
                                  <a:pt x="2050162" y="1432429"/>
                                </a:lnTo>
                                <a:lnTo>
                                  <a:pt x="2050408" y="1432562"/>
                                </a:lnTo>
                                <a:lnTo>
                                  <a:pt x="2050653" y="1432696"/>
                                </a:lnTo>
                                <a:lnTo>
                                  <a:pt x="2050899" y="1432830"/>
                                </a:lnTo>
                                <a:lnTo>
                                  <a:pt x="2051145" y="1432963"/>
                                </a:lnTo>
                                <a:lnTo>
                                  <a:pt x="2051390" y="1433096"/>
                                </a:lnTo>
                                <a:lnTo>
                                  <a:pt x="2051636" y="1433229"/>
                                </a:lnTo>
                                <a:lnTo>
                                  <a:pt x="2051881" y="1433361"/>
                                </a:lnTo>
                                <a:lnTo>
                                  <a:pt x="2052127" y="1433493"/>
                                </a:lnTo>
                                <a:lnTo>
                                  <a:pt x="2052372" y="1433626"/>
                                </a:lnTo>
                                <a:lnTo>
                                  <a:pt x="2052618" y="1433758"/>
                                </a:lnTo>
                                <a:lnTo>
                                  <a:pt x="2052863" y="1433889"/>
                                </a:lnTo>
                                <a:lnTo>
                                  <a:pt x="2053109" y="1434021"/>
                                </a:lnTo>
                                <a:lnTo>
                                  <a:pt x="2053355" y="1434152"/>
                                </a:lnTo>
                                <a:lnTo>
                                  <a:pt x="2053600" y="1434283"/>
                                </a:lnTo>
                                <a:lnTo>
                                  <a:pt x="2053846" y="1434414"/>
                                </a:lnTo>
                                <a:lnTo>
                                  <a:pt x="2054091" y="1434545"/>
                                </a:lnTo>
                                <a:lnTo>
                                  <a:pt x="2054337" y="1434675"/>
                                </a:lnTo>
                                <a:lnTo>
                                  <a:pt x="2054582" y="1434805"/>
                                </a:lnTo>
                                <a:lnTo>
                                  <a:pt x="2054828" y="1434936"/>
                                </a:lnTo>
                                <a:lnTo>
                                  <a:pt x="2055073" y="1435065"/>
                                </a:lnTo>
                                <a:lnTo>
                                  <a:pt x="2055319" y="1435195"/>
                                </a:lnTo>
                                <a:lnTo>
                                  <a:pt x="2055565" y="1435324"/>
                                </a:lnTo>
                                <a:lnTo>
                                  <a:pt x="2055810" y="1435454"/>
                                </a:lnTo>
                                <a:lnTo>
                                  <a:pt x="2056056" y="1435583"/>
                                </a:lnTo>
                                <a:lnTo>
                                  <a:pt x="2056301" y="1435711"/>
                                </a:lnTo>
                                <a:lnTo>
                                  <a:pt x="2056547" y="1435840"/>
                                </a:lnTo>
                                <a:lnTo>
                                  <a:pt x="2056792" y="1435968"/>
                                </a:lnTo>
                                <a:lnTo>
                                  <a:pt x="2057038" y="1436097"/>
                                </a:lnTo>
                                <a:lnTo>
                                  <a:pt x="2057283" y="1436225"/>
                                </a:lnTo>
                                <a:lnTo>
                                  <a:pt x="2057529" y="1436352"/>
                                </a:lnTo>
                                <a:lnTo>
                                  <a:pt x="2057775" y="1436480"/>
                                </a:lnTo>
                                <a:lnTo>
                                  <a:pt x="2058020" y="1436607"/>
                                </a:lnTo>
                                <a:lnTo>
                                  <a:pt x="2058266" y="1436734"/>
                                </a:lnTo>
                                <a:lnTo>
                                  <a:pt x="2058511" y="1436861"/>
                                </a:lnTo>
                                <a:lnTo>
                                  <a:pt x="2058757" y="1436988"/>
                                </a:lnTo>
                                <a:lnTo>
                                  <a:pt x="2059002" y="1437115"/>
                                </a:lnTo>
                                <a:lnTo>
                                  <a:pt x="2059248" y="1437241"/>
                                </a:lnTo>
                                <a:lnTo>
                                  <a:pt x="2059494" y="1437367"/>
                                </a:lnTo>
                                <a:lnTo>
                                  <a:pt x="2059739" y="1437493"/>
                                </a:lnTo>
                                <a:lnTo>
                                  <a:pt x="2059985" y="1437619"/>
                                </a:lnTo>
                                <a:lnTo>
                                  <a:pt x="2060230" y="1437744"/>
                                </a:lnTo>
                                <a:lnTo>
                                  <a:pt x="2060476" y="1437870"/>
                                </a:lnTo>
                                <a:lnTo>
                                  <a:pt x="2060721" y="1437995"/>
                                </a:lnTo>
                                <a:lnTo>
                                  <a:pt x="2060967" y="1438120"/>
                                </a:lnTo>
                                <a:lnTo>
                                  <a:pt x="2061212" y="1438244"/>
                                </a:lnTo>
                                <a:lnTo>
                                  <a:pt x="2061458" y="1438369"/>
                                </a:lnTo>
                                <a:lnTo>
                                  <a:pt x="2061704" y="1438493"/>
                                </a:lnTo>
                                <a:lnTo>
                                  <a:pt x="2061949" y="1438617"/>
                                </a:lnTo>
                                <a:lnTo>
                                  <a:pt x="2062195" y="1438741"/>
                                </a:lnTo>
                                <a:lnTo>
                                  <a:pt x="2062440" y="1438865"/>
                                </a:lnTo>
                                <a:lnTo>
                                  <a:pt x="2062686" y="1438988"/>
                                </a:lnTo>
                                <a:lnTo>
                                  <a:pt x="2062931" y="1439112"/>
                                </a:lnTo>
                                <a:lnTo>
                                  <a:pt x="2063177" y="1439235"/>
                                </a:lnTo>
                                <a:lnTo>
                                  <a:pt x="2063422" y="1439358"/>
                                </a:lnTo>
                                <a:lnTo>
                                  <a:pt x="2063668" y="1439481"/>
                                </a:lnTo>
                                <a:lnTo>
                                  <a:pt x="2063914" y="1439603"/>
                                </a:lnTo>
                                <a:lnTo>
                                  <a:pt x="2064159" y="1439725"/>
                                </a:lnTo>
                                <a:lnTo>
                                  <a:pt x="2064405" y="1439847"/>
                                </a:lnTo>
                                <a:lnTo>
                                  <a:pt x="2064650" y="1439969"/>
                                </a:lnTo>
                                <a:lnTo>
                                  <a:pt x="2064896" y="1440091"/>
                                </a:lnTo>
                                <a:lnTo>
                                  <a:pt x="2065141" y="1440213"/>
                                </a:lnTo>
                                <a:lnTo>
                                  <a:pt x="2065387" y="1440334"/>
                                </a:lnTo>
                                <a:lnTo>
                                  <a:pt x="2065632" y="1440455"/>
                                </a:lnTo>
                                <a:lnTo>
                                  <a:pt x="2065878" y="1440576"/>
                                </a:lnTo>
                                <a:lnTo>
                                  <a:pt x="2066124" y="1440697"/>
                                </a:lnTo>
                                <a:lnTo>
                                  <a:pt x="2066369" y="1440817"/>
                                </a:lnTo>
                                <a:lnTo>
                                  <a:pt x="2066615" y="1440938"/>
                                </a:lnTo>
                                <a:lnTo>
                                  <a:pt x="2066860" y="1441058"/>
                                </a:lnTo>
                                <a:lnTo>
                                  <a:pt x="2067106" y="1441178"/>
                                </a:lnTo>
                                <a:lnTo>
                                  <a:pt x="2067351" y="1441298"/>
                                </a:lnTo>
                                <a:lnTo>
                                  <a:pt x="2067597" y="1441417"/>
                                </a:lnTo>
                                <a:lnTo>
                                  <a:pt x="2067842" y="1441536"/>
                                </a:lnTo>
                                <a:lnTo>
                                  <a:pt x="2068088" y="1441656"/>
                                </a:lnTo>
                                <a:lnTo>
                                  <a:pt x="2068334" y="1441775"/>
                                </a:lnTo>
                                <a:lnTo>
                                  <a:pt x="2068579" y="1441893"/>
                                </a:lnTo>
                                <a:lnTo>
                                  <a:pt x="2068825" y="1442012"/>
                                </a:lnTo>
                                <a:lnTo>
                                  <a:pt x="2069070" y="1442130"/>
                                </a:lnTo>
                                <a:lnTo>
                                  <a:pt x="2069316" y="1442249"/>
                                </a:lnTo>
                                <a:lnTo>
                                  <a:pt x="2069561" y="1442367"/>
                                </a:lnTo>
                                <a:lnTo>
                                  <a:pt x="2069807" y="1442484"/>
                                </a:lnTo>
                                <a:lnTo>
                                  <a:pt x="2070053" y="1442602"/>
                                </a:lnTo>
                                <a:lnTo>
                                  <a:pt x="2070298" y="1442720"/>
                                </a:lnTo>
                                <a:lnTo>
                                  <a:pt x="2070544" y="1442837"/>
                                </a:lnTo>
                                <a:lnTo>
                                  <a:pt x="2070789" y="1442954"/>
                                </a:lnTo>
                                <a:lnTo>
                                  <a:pt x="2071035" y="1443071"/>
                                </a:lnTo>
                                <a:lnTo>
                                  <a:pt x="2071280" y="1443187"/>
                                </a:lnTo>
                                <a:lnTo>
                                  <a:pt x="2071526" y="1443304"/>
                                </a:lnTo>
                                <a:lnTo>
                                  <a:pt x="2071771" y="1443420"/>
                                </a:lnTo>
                                <a:lnTo>
                                  <a:pt x="2072017" y="1443536"/>
                                </a:lnTo>
                                <a:lnTo>
                                  <a:pt x="2072263" y="1443652"/>
                                </a:lnTo>
                                <a:lnTo>
                                  <a:pt x="2072508" y="1443768"/>
                                </a:lnTo>
                                <a:lnTo>
                                  <a:pt x="2072754" y="1443884"/>
                                </a:lnTo>
                                <a:lnTo>
                                  <a:pt x="2072999" y="1443999"/>
                                </a:lnTo>
                                <a:lnTo>
                                  <a:pt x="2073245" y="1444114"/>
                                </a:lnTo>
                                <a:lnTo>
                                  <a:pt x="2073490" y="1444229"/>
                                </a:lnTo>
                                <a:lnTo>
                                  <a:pt x="2073736" y="1444344"/>
                                </a:lnTo>
                                <a:lnTo>
                                  <a:pt x="2073981" y="1444458"/>
                                </a:lnTo>
                                <a:lnTo>
                                  <a:pt x="2074227" y="1444573"/>
                                </a:lnTo>
                                <a:lnTo>
                                  <a:pt x="2074473" y="1444687"/>
                                </a:lnTo>
                                <a:lnTo>
                                  <a:pt x="2074718" y="1444801"/>
                                </a:lnTo>
                                <a:lnTo>
                                  <a:pt x="2074964" y="1444915"/>
                                </a:lnTo>
                                <a:lnTo>
                                  <a:pt x="2075209" y="1445029"/>
                                </a:lnTo>
                                <a:lnTo>
                                  <a:pt x="2075455" y="1445142"/>
                                </a:lnTo>
                                <a:lnTo>
                                  <a:pt x="2075700" y="1445255"/>
                                </a:lnTo>
                                <a:lnTo>
                                  <a:pt x="2075946" y="1445369"/>
                                </a:lnTo>
                                <a:lnTo>
                                  <a:pt x="2076191" y="1445481"/>
                                </a:lnTo>
                                <a:lnTo>
                                  <a:pt x="2076437" y="1445594"/>
                                </a:lnTo>
                                <a:lnTo>
                                  <a:pt x="2076683" y="1445707"/>
                                </a:lnTo>
                                <a:lnTo>
                                  <a:pt x="2076928" y="1445819"/>
                                </a:lnTo>
                                <a:lnTo>
                                  <a:pt x="2077174" y="1445931"/>
                                </a:lnTo>
                                <a:lnTo>
                                  <a:pt x="2077419" y="1446043"/>
                                </a:lnTo>
                                <a:lnTo>
                                  <a:pt x="2077665" y="1446155"/>
                                </a:lnTo>
                                <a:lnTo>
                                  <a:pt x="2077910" y="1446267"/>
                                </a:lnTo>
                                <a:lnTo>
                                  <a:pt x="2078156" y="1446378"/>
                                </a:lnTo>
                                <a:lnTo>
                                  <a:pt x="2078401" y="1446489"/>
                                </a:lnTo>
                                <a:lnTo>
                                  <a:pt x="2078647" y="1446601"/>
                                </a:lnTo>
                                <a:lnTo>
                                  <a:pt x="2078893" y="1446711"/>
                                </a:lnTo>
                                <a:lnTo>
                                  <a:pt x="2079138" y="1446822"/>
                                </a:lnTo>
                                <a:lnTo>
                                  <a:pt x="2079384" y="1446933"/>
                                </a:lnTo>
                                <a:lnTo>
                                  <a:pt x="2079629" y="1447043"/>
                                </a:lnTo>
                                <a:lnTo>
                                  <a:pt x="2079875" y="1447153"/>
                                </a:lnTo>
                                <a:lnTo>
                                  <a:pt x="2080120" y="1447263"/>
                                </a:lnTo>
                                <a:lnTo>
                                  <a:pt x="2080366" y="1447373"/>
                                </a:lnTo>
                                <a:lnTo>
                                  <a:pt x="2080611" y="1447483"/>
                                </a:lnTo>
                                <a:lnTo>
                                  <a:pt x="2080857" y="1447592"/>
                                </a:lnTo>
                                <a:lnTo>
                                  <a:pt x="2081103" y="1447701"/>
                                </a:lnTo>
                                <a:lnTo>
                                  <a:pt x="2081348" y="1447811"/>
                                </a:lnTo>
                                <a:lnTo>
                                  <a:pt x="2081594" y="1447919"/>
                                </a:lnTo>
                                <a:lnTo>
                                  <a:pt x="2081839" y="1448028"/>
                                </a:lnTo>
                                <a:lnTo>
                                  <a:pt x="2082085" y="1448137"/>
                                </a:lnTo>
                                <a:lnTo>
                                  <a:pt x="2082330" y="1448245"/>
                                </a:lnTo>
                                <a:lnTo>
                                  <a:pt x="2082576" y="1448353"/>
                                </a:lnTo>
                                <a:lnTo>
                                  <a:pt x="2082822" y="1448461"/>
                                </a:lnTo>
                                <a:lnTo>
                                  <a:pt x="2083067" y="1448569"/>
                                </a:lnTo>
                                <a:lnTo>
                                  <a:pt x="2083313" y="1448677"/>
                                </a:lnTo>
                                <a:lnTo>
                                  <a:pt x="2083558" y="1448784"/>
                                </a:lnTo>
                                <a:lnTo>
                                  <a:pt x="2083804" y="1448892"/>
                                </a:lnTo>
                                <a:lnTo>
                                  <a:pt x="2084049" y="1448999"/>
                                </a:lnTo>
                                <a:lnTo>
                                  <a:pt x="2084295" y="1449106"/>
                                </a:lnTo>
                                <a:lnTo>
                                  <a:pt x="2084540" y="1449213"/>
                                </a:lnTo>
                                <a:lnTo>
                                  <a:pt x="2084786" y="1449319"/>
                                </a:lnTo>
                                <a:lnTo>
                                  <a:pt x="2085032" y="1449426"/>
                                </a:lnTo>
                                <a:lnTo>
                                  <a:pt x="2085277" y="1449532"/>
                                </a:lnTo>
                                <a:lnTo>
                                  <a:pt x="2085523" y="1449638"/>
                                </a:lnTo>
                                <a:lnTo>
                                  <a:pt x="2085768" y="1449744"/>
                                </a:lnTo>
                                <a:lnTo>
                                  <a:pt x="2086014" y="1449849"/>
                                </a:lnTo>
                                <a:lnTo>
                                  <a:pt x="2086259" y="1449955"/>
                                </a:lnTo>
                                <a:lnTo>
                                  <a:pt x="2086505" y="1450060"/>
                                </a:lnTo>
                                <a:lnTo>
                                  <a:pt x="2086750" y="1450166"/>
                                </a:lnTo>
                                <a:lnTo>
                                  <a:pt x="2086996" y="1450271"/>
                                </a:lnTo>
                                <a:lnTo>
                                  <a:pt x="2087242" y="1450376"/>
                                </a:lnTo>
                                <a:lnTo>
                                  <a:pt x="2087487" y="1450480"/>
                                </a:lnTo>
                                <a:lnTo>
                                  <a:pt x="2087733" y="1450585"/>
                                </a:lnTo>
                                <a:lnTo>
                                  <a:pt x="2087978" y="1450689"/>
                                </a:lnTo>
                                <a:lnTo>
                                  <a:pt x="2088224" y="1450793"/>
                                </a:lnTo>
                                <a:lnTo>
                                  <a:pt x="2088469" y="1450897"/>
                                </a:lnTo>
                                <a:lnTo>
                                  <a:pt x="2088715" y="1451001"/>
                                </a:lnTo>
                                <a:lnTo>
                                  <a:pt x="2088960" y="1451105"/>
                                </a:lnTo>
                                <a:lnTo>
                                  <a:pt x="2089206" y="1451208"/>
                                </a:lnTo>
                                <a:lnTo>
                                  <a:pt x="2089452" y="1451311"/>
                                </a:lnTo>
                                <a:lnTo>
                                  <a:pt x="2089697" y="1451415"/>
                                </a:lnTo>
                                <a:lnTo>
                                  <a:pt x="2089943" y="1451517"/>
                                </a:lnTo>
                                <a:lnTo>
                                  <a:pt x="2090188" y="1451620"/>
                                </a:lnTo>
                                <a:lnTo>
                                  <a:pt x="2090434" y="1451723"/>
                                </a:lnTo>
                                <a:lnTo>
                                  <a:pt x="2090679" y="1451825"/>
                                </a:lnTo>
                                <a:lnTo>
                                  <a:pt x="2090925" y="1451928"/>
                                </a:lnTo>
                                <a:lnTo>
                                  <a:pt x="2091170" y="1452030"/>
                                </a:lnTo>
                                <a:lnTo>
                                  <a:pt x="2091416" y="1452132"/>
                                </a:lnTo>
                                <a:lnTo>
                                  <a:pt x="2091662" y="1452233"/>
                                </a:lnTo>
                                <a:lnTo>
                                  <a:pt x="2091907" y="1452335"/>
                                </a:lnTo>
                                <a:lnTo>
                                  <a:pt x="2092153" y="1452436"/>
                                </a:lnTo>
                                <a:lnTo>
                                  <a:pt x="2092398" y="1452538"/>
                                </a:lnTo>
                                <a:lnTo>
                                  <a:pt x="2092644" y="1452639"/>
                                </a:lnTo>
                                <a:lnTo>
                                  <a:pt x="2092889" y="1452740"/>
                                </a:lnTo>
                                <a:lnTo>
                                  <a:pt x="2093135" y="1452841"/>
                                </a:lnTo>
                                <a:lnTo>
                                  <a:pt x="2093381" y="1452941"/>
                                </a:lnTo>
                                <a:lnTo>
                                  <a:pt x="2093626" y="1453042"/>
                                </a:lnTo>
                                <a:lnTo>
                                  <a:pt x="2093872" y="1453142"/>
                                </a:lnTo>
                                <a:lnTo>
                                  <a:pt x="2094117" y="1453242"/>
                                </a:lnTo>
                                <a:lnTo>
                                  <a:pt x="2094363" y="1453342"/>
                                </a:lnTo>
                                <a:lnTo>
                                  <a:pt x="2094608" y="1453442"/>
                                </a:lnTo>
                                <a:lnTo>
                                  <a:pt x="2094854" y="1453541"/>
                                </a:lnTo>
                                <a:lnTo>
                                  <a:pt x="2095099" y="1453641"/>
                                </a:lnTo>
                                <a:lnTo>
                                  <a:pt x="2095345" y="1453740"/>
                                </a:lnTo>
                                <a:lnTo>
                                  <a:pt x="2095591" y="1453839"/>
                                </a:lnTo>
                                <a:lnTo>
                                  <a:pt x="2095836" y="1453938"/>
                                </a:lnTo>
                                <a:lnTo>
                                  <a:pt x="2096082" y="1454037"/>
                                </a:lnTo>
                                <a:lnTo>
                                  <a:pt x="2096327" y="1454135"/>
                                </a:lnTo>
                                <a:lnTo>
                                  <a:pt x="2096573" y="1454234"/>
                                </a:lnTo>
                                <a:lnTo>
                                  <a:pt x="2096818" y="1454332"/>
                                </a:lnTo>
                                <a:lnTo>
                                  <a:pt x="2097064" y="1454430"/>
                                </a:lnTo>
                                <a:lnTo>
                                  <a:pt x="2097309" y="1454528"/>
                                </a:lnTo>
                                <a:lnTo>
                                  <a:pt x="2097555" y="1454626"/>
                                </a:lnTo>
                                <a:lnTo>
                                  <a:pt x="2097801" y="1454723"/>
                                </a:lnTo>
                                <a:lnTo>
                                  <a:pt x="2098046" y="1454821"/>
                                </a:lnTo>
                                <a:lnTo>
                                  <a:pt x="2098292" y="1454918"/>
                                </a:lnTo>
                                <a:lnTo>
                                  <a:pt x="2098537" y="1455015"/>
                                </a:lnTo>
                                <a:lnTo>
                                  <a:pt x="2098783" y="1455112"/>
                                </a:lnTo>
                                <a:lnTo>
                                  <a:pt x="2099028" y="1455209"/>
                                </a:lnTo>
                                <a:lnTo>
                                  <a:pt x="2099274" y="1455306"/>
                                </a:lnTo>
                                <a:lnTo>
                                  <a:pt x="2099519" y="1455402"/>
                                </a:lnTo>
                                <a:lnTo>
                                  <a:pt x="2099765" y="1455498"/>
                                </a:lnTo>
                                <a:lnTo>
                                  <a:pt x="2100011" y="1455595"/>
                                </a:lnTo>
                                <a:lnTo>
                                  <a:pt x="2100256" y="1455691"/>
                                </a:lnTo>
                                <a:lnTo>
                                  <a:pt x="2100502" y="1455786"/>
                                </a:lnTo>
                                <a:lnTo>
                                  <a:pt x="2100747" y="1455882"/>
                                </a:lnTo>
                                <a:lnTo>
                                  <a:pt x="2100993" y="1455978"/>
                                </a:lnTo>
                                <a:lnTo>
                                  <a:pt x="2101238" y="1456073"/>
                                </a:lnTo>
                                <a:lnTo>
                                  <a:pt x="2101484" y="1456168"/>
                                </a:lnTo>
                                <a:lnTo>
                                  <a:pt x="2101729" y="1456263"/>
                                </a:lnTo>
                                <a:lnTo>
                                  <a:pt x="2101975" y="1456358"/>
                                </a:lnTo>
                                <a:lnTo>
                                  <a:pt x="2102221" y="1456453"/>
                                </a:lnTo>
                                <a:lnTo>
                                  <a:pt x="2102466" y="1456547"/>
                                </a:lnTo>
                                <a:lnTo>
                                  <a:pt x="2102712" y="1456642"/>
                                </a:lnTo>
                                <a:lnTo>
                                  <a:pt x="2102957" y="1456736"/>
                                </a:lnTo>
                                <a:lnTo>
                                  <a:pt x="2103203" y="1456830"/>
                                </a:lnTo>
                                <a:lnTo>
                                  <a:pt x="2103448" y="1456924"/>
                                </a:lnTo>
                                <a:lnTo>
                                  <a:pt x="2103694" y="1457018"/>
                                </a:lnTo>
                                <a:lnTo>
                                  <a:pt x="2103939" y="1457111"/>
                                </a:lnTo>
                                <a:lnTo>
                                  <a:pt x="2104185" y="1457205"/>
                                </a:lnTo>
                                <a:lnTo>
                                  <a:pt x="2104431" y="1457298"/>
                                </a:lnTo>
                                <a:lnTo>
                                  <a:pt x="2104676" y="1457391"/>
                                </a:lnTo>
                                <a:lnTo>
                                  <a:pt x="2104922" y="1457484"/>
                                </a:lnTo>
                                <a:lnTo>
                                  <a:pt x="2105167" y="1457577"/>
                                </a:lnTo>
                                <a:lnTo>
                                  <a:pt x="2105413" y="1457670"/>
                                </a:lnTo>
                                <a:lnTo>
                                  <a:pt x="2105658" y="1457762"/>
                                </a:lnTo>
                                <a:lnTo>
                                  <a:pt x="2105904" y="1457854"/>
                                </a:lnTo>
                                <a:lnTo>
                                  <a:pt x="2106150" y="1457947"/>
                                </a:lnTo>
                                <a:lnTo>
                                  <a:pt x="2106395" y="1458039"/>
                                </a:lnTo>
                                <a:lnTo>
                                  <a:pt x="2106641" y="1458131"/>
                                </a:lnTo>
                                <a:lnTo>
                                  <a:pt x="2106886" y="1458222"/>
                                </a:lnTo>
                                <a:lnTo>
                                  <a:pt x="2107132" y="1458314"/>
                                </a:lnTo>
                                <a:lnTo>
                                  <a:pt x="2107377" y="1458405"/>
                                </a:lnTo>
                                <a:lnTo>
                                  <a:pt x="2107623" y="1458497"/>
                                </a:lnTo>
                                <a:lnTo>
                                  <a:pt x="2107868" y="1458588"/>
                                </a:lnTo>
                                <a:lnTo>
                                  <a:pt x="2108114" y="1458679"/>
                                </a:lnTo>
                                <a:lnTo>
                                  <a:pt x="2108360" y="1458770"/>
                                </a:lnTo>
                                <a:lnTo>
                                  <a:pt x="2108605" y="1458860"/>
                                </a:lnTo>
                                <a:lnTo>
                                  <a:pt x="2108851" y="1458951"/>
                                </a:lnTo>
                                <a:lnTo>
                                  <a:pt x="2109096" y="1459041"/>
                                </a:lnTo>
                                <a:lnTo>
                                  <a:pt x="2109342" y="1459131"/>
                                </a:lnTo>
                                <a:lnTo>
                                  <a:pt x="2109587" y="1459221"/>
                                </a:lnTo>
                                <a:lnTo>
                                  <a:pt x="2109833" y="1459311"/>
                                </a:lnTo>
                                <a:lnTo>
                                  <a:pt x="2110078" y="1459401"/>
                                </a:lnTo>
                                <a:lnTo>
                                  <a:pt x="2110324" y="1459491"/>
                                </a:lnTo>
                                <a:lnTo>
                                  <a:pt x="2110570" y="1459580"/>
                                </a:lnTo>
                                <a:lnTo>
                                  <a:pt x="2110815" y="1459669"/>
                                </a:lnTo>
                                <a:lnTo>
                                  <a:pt x="2111061" y="1459758"/>
                                </a:lnTo>
                                <a:lnTo>
                                  <a:pt x="2111306" y="1459847"/>
                                </a:lnTo>
                                <a:lnTo>
                                  <a:pt x="2111552" y="1459936"/>
                                </a:lnTo>
                                <a:lnTo>
                                  <a:pt x="2111797" y="1460025"/>
                                </a:lnTo>
                                <a:lnTo>
                                  <a:pt x="2112043" y="1460114"/>
                                </a:lnTo>
                                <a:lnTo>
                                  <a:pt x="2112288" y="1460202"/>
                                </a:lnTo>
                                <a:lnTo>
                                  <a:pt x="2112534" y="1460290"/>
                                </a:lnTo>
                                <a:lnTo>
                                  <a:pt x="2112780" y="1460378"/>
                                </a:lnTo>
                                <a:lnTo>
                                  <a:pt x="2113025" y="1460466"/>
                                </a:lnTo>
                                <a:lnTo>
                                  <a:pt x="2113271" y="1460554"/>
                                </a:lnTo>
                                <a:lnTo>
                                  <a:pt x="2113516" y="1460642"/>
                                </a:lnTo>
                                <a:lnTo>
                                  <a:pt x="2113762" y="1460729"/>
                                </a:lnTo>
                                <a:lnTo>
                                  <a:pt x="2114007" y="1460816"/>
                                </a:lnTo>
                                <a:lnTo>
                                  <a:pt x="2114253" y="1460904"/>
                                </a:lnTo>
                                <a:lnTo>
                                  <a:pt x="2114498" y="1460991"/>
                                </a:lnTo>
                                <a:lnTo>
                                  <a:pt x="2114744" y="1461078"/>
                                </a:lnTo>
                                <a:lnTo>
                                  <a:pt x="2114990" y="1461164"/>
                                </a:lnTo>
                                <a:lnTo>
                                  <a:pt x="2115235" y="1461251"/>
                                </a:lnTo>
                                <a:lnTo>
                                  <a:pt x="2115481" y="1461337"/>
                                </a:lnTo>
                                <a:lnTo>
                                  <a:pt x="2115726" y="1461424"/>
                                </a:lnTo>
                                <a:lnTo>
                                  <a:pt x="2115972" y="1461510"/>
                                </a:lnTo>
                                <a:lnTo>
                                  <a:pt x="2116217" y="1461596"/>
                                </a:lnTo>
                                <a:lnTo>
                                  <a:pt x="2116463" y="1461682"/>
                                </a:lnTo>
                                <a:lnTo>
                                  <a:pt x="2116709" y="1461768"/>
                                </a:lnTo>
                                <a:lnTo>
                                  <a:pt x="2116954" y="1461853"/>
                                </a:lnTo>
                                <a:lnTo>
                                  <a:pt x="2117200" y="1461939"/>
                                </a:lnTo>
                                <a:lnTo>
                                  <a:pt x="2117445" y="1462024"/>
                                </a:lnTo>
                                <a:lnTo>
                                  <a:pt x="2117691" y="1462109"/>
                                </a:lnTo>
                                <a:lnTo>
                                  <a:pt x="2117936" y="1462194"/>
                                </a:lnTo>
                                <a:lnTo>
                                  <a:pt x="2118182" y="1462279"/>
                                </a:lnTo>
                                <a:lnTo>
                                  <a:pt x="2118427" y="1462364"/>
                                </a:lnTo>
                                <a:lnTo>
                                  <a:pt x="2118673" y="1462448"/>
                                </a:lnTo>
                                <a:lnTo>
                                  <a:pt x="2118919" y="1462533"/>
                                </a:lnTo>
                                <a:lnTo>
                                  <a:pt x="2119164" y="1462617"/>
                                </a:lnTo>
                                <a:lnTo>
                                  <a:pt x="2119410" y="1462701"/>
                                </a:lnTo>
                                <a:lnTo>
                                  <a:pt x="2119655" y="1462785"/>
                                </a:lnTo>
                                <a:lnTo>
                                  <a:pt x="2119901" y="1462869"/>
                                </a:lnTo>
                                <a:lnTo>
                                  <a:pt x="2120146" y="1462953"/>
                                </a:lnTo>
                                <a:lnTo>
                                  <a:pt x="2120392" y="1463036"/>
                                </a:lnTo>
                                <a:lnTo>
                                  <a:pt x="2120637" y="1463120"/>
                                </a:lnTo>
                                <a:lnTo>
                                  <a:pt x="2120883" y="1463203"/>
                                </a:lnTo>
                                <a:lnTo>
                                  <a:pt x="2121129" y="1463286"/>
                                </a:lnTo>
                                <a:lnTo>
                                  <a:pt x="2121374" y="1463369"/>
                                </a:lnTo>
                                <a:lnTo>
                                  <a:pt x="2121620" y="1463452"/>
                                </a:lnTo>
                                <a:lnTo>
                                  <a:pt x="2121865" y="1463535"/>
                                </a:lnTo>
                                <a:lnTo>
                                  <a:pt x="2122111" y="1463617"/>
                                </a:lnTo>
                                <a:lnTo>
                                  <a:pt x="2122356" y="1463700"/>
                                </a:lnTo>
                                <a:lnTo>
                                  <a:pt x="2122602" y="1463782"/>
                                </a:lnTo>
                                <a:lnTo>
                                  <a:pt x="2122847" y="1463864"/>
                                </a:lnTo>
                                <a:lnTo>
                                  <a:pt x="2123093" y="1463946"/>
                                </a:lnTo>
                                <a:lnTo>
                                  <a:pt x="2123339" y="1464028"/>
                                </a:lnTo>
                                <a:lnTo>
                                  <a:pt x="2123584" y="1464110"/>
                                </a:lnTo>
                                <a:lnTo>
                                  <a:pt x="2123830" y="1464192"/>
                                </a:lnTo>
                                <a:lnTo>
                                  <a:pt x="2124075" y="1464273"/>
                                </a:lnTo>
                                <a:lnTo>
                                  <a:pt x="2124321" y="1464354"/>
                                </a:lnTo>
                                <a:lnTo>
                                  <a:pt x="2124566" y="1464436"/>
                                </a:lnTo>
                                <a:lnTo>
                                  <a:pt x="2124812" y="1464517"/>
                                </a:lnTo>
                                <a:lnTo>
                                  <a:pt x="2125057" y="1464597"/>
                                </a:lnTo>
                                <a:lnTo>
                                  <a:pt x="2125303" y="1464678"/>
                                </a:lnTo>
                                <a:lnTo>
                                  <a:pt x="2125549" y="1464759"/>
                                </a:lnTo>
                                <a:lnTo>
                                  <a:pt x="2125794" y="1464839"/>
                                </a:lnTo>
                                <a:lnTo>
                                  <a:pt x="2126040" y="1464920"/>
                                </a:lnTo>
                                <a:lnTo>
                                  <a:pt x="2126285" y="1465000"/>
                                </a:lnTo>
                                <a:lnTo>
                                  <a:pt x="2126531" y="1465080"/>
                                </a:lnTo>
                                <a:lnTo>
                                  <a:pt x="2126776" y="1465160"/>
                                </a:lnTo>
                                <a:lnTo>
                                  <a:pt x="2127022" y="1465240"/>
                                </a:lnTo>
                                <a:lnTo>
                                  <a:pt x="2127267" y="1465319"/>
                                </a:lnTo>
                                <a:lnTo>
                                  <a:pt x="2127513" y="1465399"/>
                                </a:lnTo>
                                <a:lnTo>
                                  <a:pt x="2127759" y="1465478"/>
                                </a:lnTo>
                                <a:lnTo>
                                  <a:pt x="2128004" y="1465558"/>
                                </a:lnTo>
                                <a:lnTo>
                                  <a:pt x="2128250" y="1465637"/>
                                </a:lnTo>
                                <a:lnTo>
                                  <a:pt x="2128495" y="1465716"/>
                                </a:lnTo>
                                <a:lnTo>
                                  <a:pt x="2128741" y="1465795"/>
                                </a:lnTo>
                                <a:lnTo>
                                  <a:pt x="2128986" y="1465873"/>
                                </a:lnTo>
                                <a:lnTo>
                                  <a:pt x="2129232" y="1465952"/>
                                </a:lnTo>
                                <a:lnTo>
                                  <a:pt x="2129478" y="1466030"/>
                                </a:lnTo>
                                <a:lnTo>
                                  <a:pt x="2129723" y="1466109"/>
                                </a:lnTo>
                                <a:lnTo>
                                  <a:pt x="2129969" y="1466187"/>
                                </a:lnTo>
                                <a:lnTo>
                                  <a:pt x="2130214" y="1466265"/>
                                </a:lnTo>
                                <a:lnTo>
                                  <a:pt x="2130460" y="1466343"/>
                                </a:lnTo>
                                <a:lnTo>
                                  <a:pt x="2130705" y="1466421"/>
                                </a:lnTo>
                                <a:lnTo>
                                  <a:pt x="2130951" y="1466498"/>
                                </a:lnTo>
                                <a:lnTo>
                                  <a:pt x="2131196" y="1466576"/>
                                </a:lnTo>
                                <a:lnTo>
                                  <a:pt x="2131442" y="1466653"/>
                                </a:lnTo>
                                <a:lnTo>
                                  <a:pt x="2131688" y="1466731"/>
                                </a:lnTo>
                                <a:lnTo>
                                  <a:pt x="2131933" y="1466808"/>
                                </a:lnTo>
                                <a:lnTo>
                                  <a:pt x="2132179" y="1466885"/>
                                </a:lnTo>
                                <a:lnTo>
                                  <a:pt x="2132424" y="1466961"/>
                                </a:lnTo>
                                <a:lnTo>
                                  <a:pt x="2132670" y="1467038"/>
                                </a:lnTo>
                                <a:lnTo>
                                  <a:pt x="2132915" y="1467115"/>
                                </a:lnTo>
                                <a:lnTo>
                                  <a:pt x="2133161" y="1467191"/>
                                </a:lnTo>
                                <a:lnTo>
                                  <a:pt x="2133406" y="1467268"/>
                                </a:lnTo>
                                <a:lnTo>
                                  <a:pt x="2133652" y="1467344"/>
                                </a:lnTo>
                                <a:lnTo>
                                  <a:pt x="2133898" y="1467420"/>
                                </a:lnTo>
                                <a:lnTo>
                                  <a:pt x="2134143" y="1467496"/>
                                </a:lnTo>
                                <a:lnTo>
                                  <a:pt x="2134389" y="1467572"/>
                                </a:lnTo>
                                <a:lnTo>
                                  <a:pt x="2134634" y="1467647"/>
                                </a:lnTo>
                                <a:lnTo>
                                  <a:pt x="2134880" y="1467723"/>
                                </a:lnTo>
                                <a:lnTo>
                                  <a:pt x="2135125" y="1467798"/>
                                </a:lnTo>
                                <a:lnTo>
                                  <a:pt x="2135371" y="1467874"/>
                                </a:lnTo>
                                <a:lnTo>
                                  <a:pt x="2135616" y="1467949"/>
                                </a:lnTo>
                                <a:lnTo>
                                  <a:pt x="2135862" y="1468024"/>
                                </a:lnTo>
                                <a:lnTo>
                                  <a:pt x="2136108" y="1468099"/>
                                </a:lnTo>
                                <a:lnTo>
                                  <a:pt x="2136353" y="1468173"/>
                                </a:lnTo>
                                <a:lnTo>
                                  <a:pt x="2136599" y="1468248"/>
                                </a:lnTo>
                                <a:lnTo>
                                  <a:pt x="2136844" y="1468323"/>
                                </a:lnTo>
                                <a:lnTo>
                                  <a:pt x="2137090" y="1468397"/>
                                </a:lnTo>
                                <a:lnTo>
                                  <a:pt x="2137335" y="1468471"/>
                                </a:lnTo>
                                <a:lnTo>
                                  <a:pt x="2137581" y="1468545"/>
                                </a:lnTo>
                                <a:lnTo>
                                  <a:pt x="2137826" y="1468619"/>
                                </a:lnTo>
                                <a:lnTo>
                                  <a:pt x="2138072" y="1468693"/>
                                </a:lnTo>
                                <a:lnTo>
                                  <a:pt x="2138318" y="1468767"/>
                                </a:lnTo>
                                <a:lnTo>
                                  <a:pt x="2138563" y="1468841"/>
                                </a:lnTo>
                                <a:lnTo>
                                  <a:pt x="2138809" y="1468914"/>
                                </a:lnTo>
                                <a:lnTo>
                                  <a:pt x="2139054" y="1468987"/>
                                </a:lnTo>
                                <a:lnTo>
                                  <a:pt x="2139300" y="1469061"/>
                                </a:lnTo>
                                <a:lnTo>
                                  <a:pt x="2139545" y="1469134"/>
                                </a:lnTo>
                                <a:lnTo>
                                  <a:pt x="2139791" y="1469207"/>
                                </a:lnTo>
                                <a:lnTo>
                                  <a:pt x="2140037" y="1469280"/>
                                </a:lnTo>
                                <a:lnTo>
                                  <a:pt x="2140282" y="1469352"/>
                                </a:lnTo>
                                <a:lnTo>
                                  <a:pt x="2140528" y="1469425"/>
                                </a:lnTo>
                                <a:lnTo>
                                  <a:pt x="2140773" y="1469497"/>
                                </a:lnTo>
                                <a:lnTo>
                                  <a:pt x="2141019" y="1469570"/>
                                </a:lnTo>
                                <a:lnTo>
                                  <a:pt x="2141264" y="1469642"/>
                                </a:lnTo>
                                <a:lnTo>
                                  <a:pt x="2141510" y="1469714"/>
                                </a:lnTo>
                                <a:lnTo>
                                  <a:pt x="2141755" y="1469786"/>
                                </a:lnTo>
                                <a:lnTo>
                                  <a:pt x="2142001" y="1469858"/>
                                </a:lnTo>
                                <a:lnTo>
                                  <a:pt x="2142247" y="1469930"/>
                                </a:lnTo>
                                <a:lnTo>
                                  <a:pt x="2142492" y="1470001"/>
                                </a:lnTo>
                                <a:lnTo>
                                  <a:pt x="2142738" y="1470073"/>
                                </a:lnTo>
                                <a:lnTo>
                                  <a:pt x="2142983" y="1470144"/>
                                </a:lnTo>
                                <a:lnTo>
                                  <a:pt x="2143229" y="1470215"/>
                                </a:lnTo>
                                <a:lnTo>
                                  <a:pt x="2143474" y="1470286"/>
                                </a:lnTo>
                                <a:lnTo>
                                  <a:pt x="2143720" y="1470357"/>
                                </a:lnTo>
                                <a:lnTo>
                                  <a:pt x="2143965" y="1470428"/>
                                </a:lnTo>
                                <a:lnTo>
                                  <a:pt x="2144211" y="1470499"/>
                                </a:lnTo>
                                <a:lnTo>
                                  <a:pt x="2144457" y="1470570"/>
                                </a:lnTo>
                                <a:lnTo>
                                  <a:pt x="2144702" y="1470640"/>
                                </a:lnTo>
                                <a:lnTo>
                                  <a:pt x="2144948" y="1470711"/>
                                </a:lnTo>
                                <a:lnTo>
                                  <a:pt x="2145193" y="1470781"/>
                                </a:lnTo>
                                <a:lnTo>
                                  <a:pt x="2145439" y="1470851"/>
                                </a:lnTo>
                                <a:lnTo>
                                  <a:pt x="2145684" y="1470921"/>
                                </a:lnTo>
                                <a:lnTo>
                                  <a:pt x="2145930" y="1470991"/>
                                </a:lnTo>
                                <a:lnTo>
                                  <a:pt x="2146175" y="1471061"/>
                                </a:lnTo>
                                <a:lnTo>
                                  <a:pt x="2146421" y="1471130"/>
                                </a:lnTo>
                                <a:lnTo>
                                  <a:pt x="2146667" y="1471200"/>
                                </a:lnTo>
                                <a:lnTo>
                                  <a:pt x="2146912" y="1471269"/>
                                </a:lnTo>
                                <a:lnTo>
                                  <a:pt x="2147158" y="1471338"/>
                                </a:lnTo>
                                <a:lnTo>
                                  <a:pt x="2147403" y="1471408"/>
                                </a:lnTo>
                                <a:lnTo>
                                  <a:pt x="2147649" y="1471477"/>
                                </a:lnTo>
                                <a:lnTo>
                                  <a:pt x="2147894" y="1471546"/>
                                </a:lnTo>
                                <a:lnTo>
                                  <a:pt x="2148140" y="1471614"/>
                                </a:lnTo>
                                <a:lnTo>
                                  <a:pt x="2148385" y="1471683"/>
                                </a:lnTo>
                                <a:lnTo>
                                  <a:pt x="2148631" y="1471752"/>
                                </a:lnTo>
                                <a:lnTo>
                                  <a:pt x="2148877" y="1471820"/>
                                </a:lnTo>
                                <a:lnTo>
                                  <a:pt x="2149122" y="1471888"/>
                                </a:lnTo>
                                <a:lnTo>
                                  <a:pt x="2149368" y="1471957"/>
                                </a:lnTo>
                                <a:lnTo>
                                  <a:pt x="2149613" y="1472025"/>
                                </a:lnTo>
                                <a:lnTo>
                                  <a:pt x="2149859" y="1472093"/>
                                </a:lnTo>
                                <a:lnTo>
                                  <a:pt x="2150104" y="1472161"/>
                                </a:lnTo>
                                <a:lnTo>
                                  <a:pt x="2150350" y="1472228"/>
                                </a:lnTo>
                                <a:lnTo>
                                  <a:pt x="2150595" y="1472296"/>
                                </a:lnTo>
                                <a:lnTo>
                                  <a:pt x="2150841" y="1472363"/>
                                </a:lnTo>
                                <a:lnTo>
                                  <a:pt x="2151087" y="1472431"/>
                                </a:lnTo>
                                <a:lnTo>
                                  <a:pt x="2151332" y="1472498"/>
                                </a:lnTo>
                                <a:lnTo>
                                  <a:pt x="2151578" y="1472565"/>
                                </a:lnTo>
                                <a:lnTo>
                                  <a:pt x="2151823" y="1472632"/>
                                </a:lnTo>
                                <a:lnTo>
                                  <a:pt x="2152069" y="1472699"/>
                                </a:lnTo>
                                <a:lnTo>
                                  <a:pt x="2152314" y="1472766"/>
                                </a:lnTo>
                                <a:lnTo>
                                  <a:pt x="2152560" y="1472833"/>
                                </a:lnTo>
                                <a:lnTo>
                                  <a:pt x="2152806" y="1472899"/>
                                </a:lnTo>
                                <a:lnTo>
                                  <a:pt x="2153051" y="1472966"/>
                                </a:lnTo>
                                <a:lnTo>
                                  <a:pt x="2153297" y="1473032"/>
                                </a:lnTo>
                                <a:lnTo>
                                  <a:pt x="2153542" y="1473098"/>
                                </a:lnTo>
                                <a:lnTo>
                                  <a:pt x="2153788" y="1473164"/>
                                </a:lnTo>
                                <a:lnTo>
                                  <a:pt x="2154033" y="1473230"/>
                                </a:lnTo>
                                <a:lnTo>
                                  <a:pt x="2154279" y="1473296"/>
                                </a:lnTo>
                                <a:lnTo>
                                  <a:pt x="2154524" y="1473362"/>
                                </a:lnTo>
                                <a:lnTo>
                                  <a:pt x="2154770" y="1473428"/>
                                </a:lnTo>
                                <a:lnTo>
                                  <a:pt x="2155016" y="1473493"/>
                                </a:lnTo>
                                <a:lnTo>
                                  <a:pt x="2155261" y="1473559"/>
                                </a:lnTo>
                                <a:lnTo>
                                  <a:pt x="2155507" y="1473624"/>
                                </a:lnTo>
                                <a:lnTo>
                                  <a:pt x="2155752" y="1473689"/>
                                </a:lnTo>
                                <a:lnTo>
                                  <a:pt x="2155998" y="1473754"/>
                                </a:lnTo>
                                <a:lnTo>
                                  <a:pt x="2156243" y="1473819"/>
                                </a:lnTo>
                                <a:lnTo>
                                  <a:pt x="2156489" y="1473884"/>
                                </a:lnTo>
                                <a:lnTo>
                                  <a:pt x="2156734" y="1473949"/>
                                </a:lnTo>
                                <a:lnTo>
                                  <a:pt x="2156980" y="1474013"/>
                                </a:lnTo>
                                <a:lnTo>
                                  <a:pt x="2157226" y="1474078"/>
                                </a:lnTo>
                                <a:lnTo>
                                  <a:pt x="2157471" y="1474142"/>
                                </a:lnTo>
                                <a:lnTo>
                                  <a:pt x="2157717" y="1474207"/>
                                </a:lnTo>
                                <a:lnTo>
                                  <a:pt x="2157962" y="1474271"/>
                                </a:lnTo>
                                <a:lnTo>
                                  <a:pt x="2158208" y="1474335"/>
                                </a:lnTo>
                                <a:lnTo>
                                  <a:pt x="2158453" y="1474399"/>
                                </a:lnTo>
                                <a:lnTo>
                                  <a:pt x="2158699" y="1474463"/>
                                </a:lnTo>
                                <a:lnTo>
                                  <a:pt x="2158944" y="1474526"/>
                                </a:lnTo>
                                <a:lnTo>
                                  <a:pt x="2159190" y="1474590"/>
                                </a:lnTo>
                                <a:lnTo>
                                  <a:pt x="2159436" y="1474653"/>
                                </a:lnTo>
                                <a:lnTo>
                                  <a:pt x="2159681" y="1474717"/>
                                </a:lnTo>
                                <a:lnTo>
                                  <a:pt x="2159927" y="1474780"/>
                                </a:lnTo>
                                <a:lnTo>
                                  <a:pt x="2160172" y="1474843"/>
                                </a:lnTo>
                                <a:lnTo>
                                  <a:pt x="2160418" y="1474906"/>
                                </a:lnTo>
                                <a:lnTo>
                                  <a:pt x="2160663" y="1474969"/>
                                </a:lnTo>
                                <a:lnTo>
                                  <a:pt x="2160909" y="1475032"/>
                                </a:lnTo>
                                <a:lnTo>
                                  <a:pt x="2161154" y="1475095"/>
                                </a:lnTo>
                                <a:lnTo>
                                  <a:pt x="2161400" y="1475157"/>
                                </a:lnTo>
                                <a:lnTo>
                                  <a:pt x="2161646" y="1475220"/>
                                </a:lnTo>
                                <a:lnTo>
                                  <a:pt x="2161891" y="1475282"/>
                                </a:lnTo>
                                <a:lnTo>
                                  <a:pt x="2162137" y="1475345"/>
                                </a:lnTo>
                                <a:lnTo>
                                  <a:pt x="2162382" y="1475407"/>
                                </a:lnTo>
                                <a:lnTo>
                                  <a:pt x="2162628" y="1475469"/>
                                </a:lnTo>
                                <a:lnTo>
                                  <a:pt x="2162873" y="1475531"/>
                                </a:lnTo>
                                <a:lnTo>
                                  <a:pt x="2163119" y="1475593"/>
                                </a:lnTo>
                                <a:lnTo>
                                  <a:pt x="2163365" y="1475654"/>
                                </a:lnTo>
                                <a:lnTo>
                                  <a:pt x="2163610" y="1475716"/>
                                </a:lnTo>
                                <a:lnTo>
                                  <a:pt x="2163856" y="1475778"/>
                                </a:lnTo>
                                <a:lnTo>
                                  <a:pt x="2164101" y="1475839"/>
                                </a:lnTo>
                                <a:lnTo>
                                  <a:pt x="2164347" y="1475900"/>
                                </a:lnTo>
                                <a:lnTo>
                                  <a:pt x="2164592" y="1475961"/>
                                </a:lnTo>
                                <a:lnTo>
                                  <a:pt x="2164838" y="1476023"/>
                                </a:lnTo>
                                <a:lnTo>
                                  <a:pt x="2165083" y="1476084"/>
                                </a:lnTo>
                                <a:lnTo>
                                  <a:pt x="2165329" y="1476144"/>
                                </a:lnTo>
                                <a:lnTo>
                                  <a:pt x="2165575" y="1476205"/>
                                </a:lnTo>
                                <a:lnTo>
                                  <a:pt x="2165820" y="1476266"/>
                                </a:lnTo>
                                <a:lnTo>
                                  <a:pt x="2166066" y="1476326"/>
                                </a:lnTo>
                                <a:lnTo>
                                  <a:pt x="2166311" y="1476387"/>
                                </a:lnTo>
                                <a:lnTo>
                                  <a:pt x="2166557" y="1476447"/>
                                </a:lnTo>
                                <a:lnTo>
                                  <a:pt x="2166802" y="1476507"/>
                                </a:lnTo>
                                <a:lnTo>
                                  <a:pt x="2167048" y="1476568"/>
                                </a:lnTo>
                                <a:lnTo>
                                  <a:pt x="2167293" y="1476628"/>
                                </a:lnTo>
                                <a:lnTo>
                                  <a:pt x="2167539" y="1476688"/>
                                </a:lnTo>
                                <a:lnTo>
                                  <a:pt x="2167785" y="1476747"/>
                                </a:lnTo>
                                <a:lnTo>
                                  <a:pt x="2168030" y="1476807"/>
                                </a:lnTo>
                                <a:lnTo>
                                  <a:pt x="2168276" y="1476867"/>
                                </a:lnTo>
                                <a:lnTo>
                                  <a:pt x="2168521" y="1476926"/>
                                </a:lnTo>
                                <a:lnTo>
                                  <a:pt x="2168767" y="1476986"/>
                                </a:lnTo>
                                <a:lnTo>
                                  <a:pt x="2169012" y="1477045"/>
                                </a:lnTo>
                                <a:lnTo>
                                  <a:pt x="2169258" y="1477104"/>
                                </a:lnTo>
                                <a:lnTo>
                                  <a:pt x="2169503" y="1477163"/>
                                </a:lnTo>
                                <a:lnTo>
                                  <a:pt x="2169749" y="1477222"/>
                                </a:lnTo>
                                <a:lnTo>
                                  <a:pt x="2169995" y="1477281"/>
                                </a:lnTo>
                                <a:lnTo>
                                  <a:pt x="2170240" y="1477340"/>
                                </a:lnTo>
                                <a:lnTo>
                                  <a:pt x="2170486" y="1477399"/>
                                </a:lnTo>
                                <a:lnTo>
                                  <a:pt x="2170731" y="1477457"/>
                                </a:lnTo>
                                <a:lnTo>
                                  <a:pt x="2170977" y="1477516"/>
                                </a:lnTo>
                                <a:lnTo>
                                  <a:pt x="2171222" y="1477574"/>
                                </a:lnTo>
                                <a:lnTo>
                                  <a:pt x="2171468" y="1477632"/>
                                </a:lnTo>
                                <a:lnTo>
                                  <a:pt x="2171713" y="1477690"/>
                                </a:lnTo>
                                <a:lnTo>
                                  <a:pt x="2171959" y="1477748"/>
                                </a:lnTo>
                                <a:lnTo>
                                  <a:pt x="2172205" y="1477806"/>
                                </a:lnTo>
                                <a:lnTo>
                                  <a:pt x="2172450" y="1477864"/>
                                </a:lnTo>
                                <a:lnTo>
                                  <a:pt x="2172696" y="1477922"/>
                                </a:lnTo>
                                <a:lnTo>
                                  <a:pt x="2172941" y="1477980"/>
                                </a:lnTo>
                                <a:lnTo>
                                  <a:pt x="2173187" y="1478037"/>
                                </a:lnTo>
                                <a:lnTo>
                                  <a:pt x="2173432" y="1478095"/>
                                </a:lnTo>
                                <a:lnTo>
                                  <a:pt x="2173678" y="1478152"/>
                                </a:lnTo>
                                <a:lnTo>
                                  <a:pt x="2173923" y="1478209"/>
                                </a:lnTo>
                                <a:lnTo>
                                  <a:pt x="2174169" y="1478266"/>
                                </a:lnTo>
                                <a:lnTo>
                                  <a:pt x="2174415" y="1478323"/>
                                </a:lnTo>
                                <a:lnTo>
                                  <a:pt x="2174660" y="1478380"/>
                                </a:lnTo>
                                <a:lnTo>
                                  <a:pt x="2174906" y="1478437"/>
                                </a:lnTo>
                                <a:lnTo>
                                  <a:pt x="2175151" y="1478494"/>
                                </a:lnTo>
                                <a:lnTo>
                                  <a:pt x="2175397" y="1478550"/>
                                </a:lnTo>
                                <a:lnTo>
                                  <a:pt x="2175642" y="1478607"/>
                                </a:lnTo>
                                <a:lnTo>
                                  <a:pt x="2175888" y="1478663"/>
                                </a:lnTo>
                                <a:lnTo>
                                  <a:pt x="2176134" y="1478720"/>
                                </a:lnTo>
                                <a:lnTo>
                                  <a:pt x="2176379" y="1478776"/>
                                </a:lnTo>
                                <a:lnTo>
                                  <a:pt x="2176625" y="1478832"/>
                                </a:lnTo>
                                <a:lnTo>
                                  <a:pt x="2176870" y="1478888"/>
                                </a:lnTo>
                                <a:lnTo>
                                  <a:pt x="2177116" y="1478944"/>
                                </a:lnTo>
                                <a:lnTo>
                                  <a:pt x="2177361" y="1479000"/>
                                </a:lnTo>
                                <a:lnTo>
                                  <a:pt x="2177607" y="1479056"/>
                                </a:lnTo>
                                <a:lnTo>
                                  <a:pt x="2177852" y="1479111"/>
                                </a:lnTo>
                                <a:lnTo>
                                  <a:pt x="2178098" y="1479167"/>
                                </a:lnTo>
                                <a:lnTo>
                                  <a:pt x="2178344" y="1479222"/>
                                </a:lnTo>
                                <a:lnTo>
                                  <a:pt x="2178589" y="1479278"/>
                                </a:lnTo>
                                <a:lnTo>
                                  <a:pt x="2178835" y="1479333"/>
                                </a:lnTo>
                                <a:lnTo>
                                  <a:pt x="2179080" y="1479388"/>
                                </a:lnTo>
                                <a:lnTo>
                                  <a:pt x="2179326" y="1479443"/>
                                </a:lnTo>
                                <a:lnTo>
                                  <a:pt x="2179571" y="1479498"/>
                                </a:lnTo>
                                <a:lnTo>
                                  <a:pt x="2179817" y="1479553"/>
                                </a:lnTo>
                                <a:lnTo>
                                  <a:pt x="2180062" y="1479608"/>
                                </a:lnTo>
                                <a:lnTo>
                                  <a:pt x="2180308" y="1479662"/>
                                </a:lnTo>
                                <a:lnTo>
                                  <a:pt x="2180554" y="1479717"/>
                                </a:lnTo>
                                <a:lnTo>
                                  <a:pt x="2180799" y="1479771"/>
                                </a:lnTo>
                                <a:lnTo>
                                  <a:pt x="2181045" y="1479826"/>
                                </a:lnTo>
                                <a:lnTo>
                                  <a:pt x="2181290" y="1479880"/>
                                </a:lnTo>
                                <a:lnTo>
                                  <a:pt x="2181536" y="1479934"/>
                                </a:lnTo>
                                <a:lnTo>
                                  <a:pt x="2181781" y="1479988"/>
                                </a:lnTo>
                                <a:lnTo>
                                  <a:pt x="2182027" y="1480042"/>
                                </a:lnTo>
                                <a:lnTo>
                                  <a:pt x="2182272" y="1480096"/>
                                </a:lnTo>
                                <a:lnTo>
                                  <a:pt x="2182518" y="1480150"/>
                                </a:lnTo>
                                <a:lnTo>
                                  <a:pt x="2182764" y="1480204"/>
                                </a:lnTo>
                                <a:lnTo>
                                  <a:pt x="2183009" y="1480257"/>
                                </a:lnTo>
                                <a:lnTo>
                                  <a:pt x="2183255" y="1480311"/>
                                </a:lnTo>
                                <a:lnTo>
                                  <a:pt x="2183500" y="1480364"/>
                                </a:lnTo>
                                <a:lnTo>
                                  <a:pt x="2183746" y="1480417"/>
                                </a:lnTo>
                                <a:lnTo>
                                  <a:pt x="2183991" y="1480471"/>
                                </a:lnTo>
                                <a:lnTo>
                                  <a:pt x="2184237" y="1480524"/>
                                </a:lnTo>
                                <a:lnTo>
                                  <a:pt x="2184482" y="1480577"/>
                                </a:lnTo>
                                <a:lnTo>
                                  <a:pt x="2184728" y="1480630"/>
                                </a:lnTo>
                                <a:lnTo>
                                  <a:pt x="2184974" y="1480683"/>
                                </a:lnTo>
                                <a:lnTo>
                                  <a:pt x="2185219" y="1480735"/>
                                </a:lnTo>
                                <a:lnTo>
                                  <a:pt x="2185465" y="1480788"/>
                                </a:lnTo>
                                <a:lnTo>
                                  <a:pt x="2185710" y="1480841"/>
                                </a:lnTo>
                                <a:lnTo>
                                  <a:pt x="2185956" y="1480893"/>
                                </a:lnTo>
                                <a:lnTo>
                                  <a:pt x="2186201" y="1480945"/>
                                </a:lnTo>
                                <a:lnTo>
                                  <a:pt x="2186447" y="1480998"/>
                                </a:lnTo>
                                <a:lnTo>
                                  <a:pt x="2186693" y="1481050"/>
                                </a:lnTo>
                                <a:lnTo>
                                  <a:pt x="2186938" y="1481102"/>
                                </a:lnTo>
                                <a:lnTo>
                                  <a:pt x="2187184" y="1481154"/>
                                </a:lnTo>
                                <a:lnTo>
                                  <a:pt x="2187429" y="1481206"/>
                                </a:lnTo>
                                <a:lnTo>
                                  <a:pt x="2187675" y="1481258"/>
                                </a:lnTo>
                                <a:lnTo>
                                  <a:pt x="2187920" y="1481309"/>
                                </a:lnTo>
                                <a:lnTo>
                                  <a:pt x="2188166" y="1481361"/>
                                </a:lnTo>
                                <a:lnTo>
                                  <a:pt x="2188411" y="1481413"/>
                                </a:lnTo>
                                <a:lnTo>
                                  <a:pt x="2188657" y="1481464"/>
                                </a:lnTo>
                                <a:lnTo>
                                  <a:pt x="2188903" y="1481515"/>
                                </a:lnTo>
                                <a:lnTo>
                                  <a:pt x="2189148" y="1481567"/>
                                </a:lnTo>
                                <a:lnTo>
                                  <a:pt x="2189394" y="1481618"/>
                                </a:lnTo>
                                <a:lnTo>
                                  <a:pt x="2189639" y="1481669"/>
                                </a:lnTo>
                                <a:lnTo>
                                  <a:pt x="2189885" y="1481720"/>
                                </a:lnTo>
                                <a:lnTo>
                                  <a:pt x="2190130" y="1481771"/>
                                </a:lnTo>
                                <a:lnTo>
                                  <a:pt x="2190376" y="1481822"/>
                                </a:lnTo>
                                <a:lnTo>
                                  <a:pt x="2190621" y="1481872"/>
                                </a:lnTo>
                                <a:lnTo>
                                  <a:pt x="2190867" y="1481923"/>
                                </a:lnTo>
                                <a:lnTo>
                                  <a:pt x="2191113" y="1481974"/>
                                </a:lnTo>
                                <a:lnTo>
                                  <a:pt x="2191358" y="1482024"/>
                                </a:lnTo>
                                <a:lnTo>
                                  <a:pt x="2191604" y="1482074"/>
                                </a:lnTo>
                                <a:lnTo>
                                  <a:pt x="2191849" y="1482125"/>
                                </a:lnTo>
                                <a:lnTo>
                                  <a:pt x="2192095" y="1482175"/>
                                </a:lnTo>
                                <a:lnTo>
                                  <a:pt x="2192340" y="1482225"/>
                                </a:lnTo>
                                <a:lnTo>
                                  <a:pt x="2192586" y="1482275"/>
                                </a:lnTo>
                                <a:lnTo>
                                  <a:pt x="2192831" y="1482325"/>
                                </a:lnTo>
                                <a:lnTo>
                                  <a:pt x="2193077" y="1482375"/>
                                </a:lnTo>
                                <a:lnTo>
                                  <a:pt x="2193323" y="1482424"/>
                                </a:lnTo>
                                <a:lnTo>
                                  <a:pt x="2193568" y="1482474"/>
                                </a:lnTo>
                                <a:lnTo>
                                  <a:pt x="2193814" y="1482524"/>
                                </a:lnTo>
                                <a:lnTo>
                                  <a:pt x="2194059" y="1482573"/>
                                </a:lnTo>
                                <a:lnTo>
                                  <a:pt x="2194305" y="1482622"/>
                                </a:lnTo>
                                <a:lnTo>
                                  <a:pt x="2194550" y="1482672"/>
                                </a:lnTo>
                                <a:lnTo>
                                  <a:pt x="2194796" y="1482721"/>
                                </a:lnTo>
                                <a:lnTo>
                                  <a:pt x="2195041" y="1482770"/>
                                </a:lnTo>
                                <a:lnTo>
                                  <a:pt x="2195287" y="1482819"/>
                                </a:lnTo>
                                <a:lnTo>
                                  <a:pt x="2195533" y="1482868"/>
                                </a:lnTo>
                                <a:lnTo>
                                  <a:pt x="2195778" y="1482917"/>
                                </a:lnTo>
                                <a:lnTo>
                                  <a:pt x="2196024" y="1482966"/>
                                </a:lnTo>
                                <a:lnTo>
                                  <a:pt x="2196269" y="1483014"/>
                                </a:lnTo>
                                <a:lnTo>
                                  <a:pt x="2196515" y="1483063"/>
                                </a:lnTo>
                                <a:lnTo>
                                  <a:pt x="2196760" y="1483111"/>
                                </a:lnTo>
                                <a:lnTo>
                                  <a:pt x="2197006" y="1483160"/>
                                </a:lnTo>
                                <a:lnTo>
                                  <a:pt x="2197251" y="1483208"/>
                                </a:lnTo>
                                <a:lnTo>
                                  <a:pt x="2197497" y="1483256"/>
                                </a:lnTo>
                                <a:lnTo>
                                  <a:pt x="2197743" y="1483305"/>
                                </a:lnTo>
                                <a:lnTo>
                                  <a:pt x="2197988" y="1483353"/>
                                </a:lnTo>
                                <a:lnTo>
                                  <a:pt x="2198234" y="1483401"/>
                                </a:lnTo>
                                <a:lnTo>
                                  <a:pt x="2198479" y="1483449"/>
                                </a:lnTo>
                                <a:lnTo>
                                  <a:pt x="2198725" y="1483496"/>
                                </a:lnTo>
                                <a:lnTo>
                                  <a:pt x="2198970" y="1483544"/>
                                </a:lnTo>
                                <a:lnTo>
                                  <a:pt x="2199216" y="1483592"/>
                                </a:lnTo>
                                <a:lnTo>
                                  <a:pt x="2199462" y="1483639"/>
                                </a:lnTo>
                                <a:lnTo>
                                  <a:pt x="2199707" y="1483687"/>
                                </a:lnTo>
                                <a:lnTo>
                                  <a:pt x="2199953" y="1483734"/>
                                </a:lnTo>
                                <a:lnTo>
                                  <a:pt x="2200198" y="1483781"/>
                                </a:lnTo>
                                <a:lnTo>
                                  <a:pt x="2200444" y="1483829"/>
                                </a:lnTo>
                                <a:lnTo>
                                  <a:pt x="2200689" y="1483876"/>
                                </a:lnTo>
                                <a:lnTo>
                                  <a:pt x="2200935" y="1483923"/>
                                </a:lnTo>
                                <a:lnTo>
                                  <a:pt x="2201180" y="1483970"/>
                                </a:lnTo>
                                <a:lnTo>
                                  <a:pt x="2201426" y="1484017"/>
                                </a:lnTo>
                                <a:lnTo>
                                  <a:pt x="2201672" y="1484064"/>
                                </a:lnTo>
                                <a:lnTo>
                                  <a:pt x="2201917" y="1484110"/>
                                </a:lnTo>
                                <a:lnTo>
                                  <a:pt x="2202163" y="1484157"/>
                                </a:lnTo>
                                <a:lnTo>
                                  <a:pt x="2202408" y="1484203"/>
                                </a:lnTo>
                                <a:lnTo>
                                  <a:pt x="2202654" y="1484250"/>
                                </a:lnTo>
                                <a:lnTo>
                                  <a:pt x="2202899" y="1484296"/>
                                </a:lnTo>
                                <a:lnTo>
                                  <a:pt x="2203145" y="1484343"/>
                                </a:lnTo>
                                <a:lnTo>
                                  <a:pt x="2203390" y="1484389"/>
                                </a:lnTo>
                                <a:lnTo>
                                  <a:pt x="2203636" y="1484435"/>
                                </a:lnTo>
                                <a:lnTo>
                                  <a:pt x="2203882" y="1484481"/>
                                </a:lnTo>
                                <a:lnTo>
                                  <a:pt x="2204127" y="1484527"/>
                                </a:lnTo>
                                <a:lnTo>
                                  <a:pt x="2204373" y="1484573"/>
                                </a:lnTo>
                                <a:lnTo>
                                  <a:pt x="2204618" y="1484619"/>
                                </a:lnTo>
                                <a:lnTo>
                                  <a:pt x="2204864" y="1484664"/>
                                </a:lnTo>
                                <a:lnTo>
                                  <a:pt x="2205109" y="1484710"/>
                                </a:lnTo>
                                <a:lnTo>
                                  <a:pt x="2205355" y="1484755"/>
                                </a:lnTo>
                                <a:lnTo>
                                  <a:pt x="2205600" y="1484801"/>
                                </a:lnTo>
                                <a:lnTo>
                                  <a:pt x="2205846" y="1484846"/>
                                </a:lnTo>
                                <a:lnTo>
                                  <a:pt x="2206092" y="1484892"/>
                                </a:lnTo>
                                <a:lnTo>
                                  <a:pt x="2206337" y="1484937"/>
                                </a:lnTo>
                                <a:lnTo>
                                  <a:pt x="2206583" y="1484982"/>
                                </a:lnTo>
                                <a:lnTo>
                                  <a:pt x="2206828" y="1485027"/>
                                </a:lnTo>
                                <a:lnTo>
                                  <a:pt x="2207074" y="1485072"/>
                                </a:lnTo>
                                <a:lnTo>
                                  <a:pt x="2207319" y="1485117"/>
                                </a:lnTo>
                                <a:lnTo>
                                  <a:pt x="2207565" y="1485162"/>
                                </a:lnTo>
                                <a:lnTo>
                                  <a:pt x="2207810" y="1485206"/>
                                </a:lnTo>
                                <a:lnTo>
                                  <a:pt x="2208056" y="1485251"/>
                                </a:lnTo>
                                <a:lnTo>
                                  <a:pt x="2208302" y="1485296"/>
                                </a:lnTo>
                                <a:lnTo>
                                  <a:pt x="2208547" y="1485340"/>
                                </a:lnTo>
                                <a:lnTo>
                                  <a:pt x="2208793" y="1485385"/>
                                </a:lnTo>
                                <a:lnTo>
                                  <a:pt x="2209038" y="1485429"/>
                                </a:lnTo>
                                <a:lnTo>
                                  <a:pt x="2209284" y="1485473"/>
                                </a:lnTo>
                                <a:lnTo>
                                  <a:pt x="2209529" y="1485517"/>
                                </a:lnTo>
                                <a:lnTo>
                                  <a:pt x="2209775" y="1485561"/>
                                </a:lnTo>
                                <a:lnTo>
                                  <a:pt x="2210021" y="1485605"/>
                                </a:lnTo>
                                <a:lnTo>
                                  <a:pt x="2210266" y="1485649"/>
                                </a:lnTo>
                                <a:lnTo>
                                  <a:pt x="2210512" y="1485693"/>
                                </a:lnTo>
                                <a:lnTo>
                                  <a:pt x="2210757" y="1485737"/>
                                </a:lnTo>
                                <a:lnTo>
                                  <a:pt x="2211003" y="1485781"/>
                                </a:lnTo>
                                <a:lnTo>
                                  <a:pt x="2211248" y="1485824"/>
                                </a:lnTo>
                                <a:lnTo>
                                  <a:pt x="2211494" y="1485868"/>
                                </a:lnTo>
                                <a:lnTo>
                                  <a:pt x="2211739" y="1485911"/>
                                </a:lnTo>
                                <a:lnTo>
                                  <a:pt x="2211985" y="1485955"/>
                                </a:lnTo>
                                <a:lnTo>
                                  <a:pt x="2212231" y="1485998"/>
                                </a:lnTo>
                                <a:lnTo>
                                  <a:pt x="2212476" y="1486041"/>
                                </a:lnTo>
                                <a:lnTo>
                                  <a:pt x="2212722" y="1486084"/>
                                </a:lnTo>
                                <a:lnTo>
                                  <a:pt x="2212967" y="1486127"/>
                                </a:lnTo>
                                <a:lnTo>
                                  <a:pt x="2213213" y="1486170"/>
                                </a:lnTo>
                                <a:lnTo>
                                  <a:pt x="2213458" y="1486213"/>
                                </a:lnTo>
                                <a:lnTo>
                                  <a:pt x="2213704" y="1486256"/>
                                </a:lnTo>
                                <a:lnTo>
                                  <a:pt x="2213949" y="1486299"/>
                                </a:lnTo>
                                <a:lnTo>
                                  <a:pt x="2214195" y="1486342"/>
                                </a:lnTo>
                                <a:lnTo>
                                  <a:pt x="2214441" y="1486384"/>
                                </a:lnTo>
                                <a:lnTo>
                                  <a:pt x="2214686" y="1486427"/>
                                </a:lnTo>
                                <a:lnTo>
                                  <a:pt x="2214932" y="1486469"/>
                                </a:lnTo>
                                <a:lnTo>
                                  <a:pt x="2215177" y="1486512"/>
                                </a:lnTo>
                                <a:lnTo>
                                  <a:pt x="2215423" y="1486554"/>
                                </a:lnTo>
                                <a:lnTo>
                                  <a:pt x="2215668" y="1486596"/>
                                </a:lnTo>
                                <a:lnTo>
                                  <a:pt x="2215914" y="1486638"/>
                                </a:lnTo>
                                <a:lnTo>
                                  <a:pt x="2216159" y="1486680"/>
                                </a:lnTo>
                                <a:lnTo>
                                  <a:pt x="2216405" y="1486722"/>
                                </a:lnTo>
                                <a:lnTo>
                                  <a:pt x="2216651" y="1486764"/>
                                </a:lnTo>
                                <a:lnTo>
                                  <a:pt x="2216896" y="1486806"/>
                                </a:lnTo>
                                <a:lnTo>
                                  <a:pt x="2217142" y="1486848"/>
                                </a:lnTo>
                                <a:lnTo>
                                  <a:pt x="2217387" y="1486889"/>
                                </a:lnTo>
                                <a:lnTo>
                                  <a:pt x="2217633" y="1486931"/>
                                </a:lnTo>
                                <a:lnTo>
                                  <a:pt x="2217878" y="1486973"/>
                                </a:lnTo>
                                <a:lnTo>
                                  <a:pt x="2218124" y="1487014"/>
                                </a:lnTo>
                                <a:lnTo>
                                  <a:pt x="2218369" y="1487056"/>
                                </a:lnTo>
                                <a:lnTo>
                                  <a:pt x="2218615" y="1487097"/>
                                </a:lnTo>
                                <a:lnTo>
                                  <a:pt x="2218861" y="1487138"/>
                                </a:lnTo>
                                <a:lnTo>
                                  <a:pt x="2219106" y="1487179"/>
                                </a:lnTo>
                                <a:lnTo>
                                  <a:pt x="2219352" y="1487220"/>
                                </a:lnTo>
                                <a:lnTo>
                                  <a:pt x="2219597" y="1487261"/>
                                </a:lnTo>
                                <a:lnTo>
                                  <a:pt x="2219843" y="1487302"/>
                                </a:lnTo>
                                <a:lnTo>
                                  <a:pt x="2220088" y="1487343"/>
                                </a:lnTo>
                                <a:lnTo>
                                  <a:pt x="2220334" y="1487384"/>
                                </a:lnTo>
                                <a:lnTo>
                                  <a:pt x="2220579" y="1487425"/>
                                </a:lnTo>
                                <a:lnTo>
                                  <a:pt x="2220825" y="1487465"/>
                                </a:lnTo>
                                <a:lnTo>
                                  <a:pt x="2221071" y="1487506"/>
                                </a:lnTo>
                                <a:lnTo>
                                  <a:pt x="2221316" y="1487546"/>
                                </a:lnTo>
                                <a:lnTo>
                                  <a:pt x="2221562" y="1487587"/>
                                </a:lnTo>
                                <a:lnTo>
                                  <a:pt x="2221807" y="1487627"/>
                                </a:lnTo>
                                <a:lnTo>
                                  <a:pt x="2222053" y="1487667"/>
                                </a:lnTo>
                                <a:lnTo>
                                  <a:pt x="2222298" y="1487708"/>
                                </a:lnTo>
                                <a:lnTo>
                                  <a:pt x="2222544" y="1487748"/>
                                </a:lnTo>
                                <a:lnTo>
                                  <a:pt x="2222790" y="1487788"/>
                                </a:lnTo>
                                <a:lnTo>
                                  <a:pt x="2223035" y="1487828"/>
                                </a:lnTo>
                                <a:lnTo>
                                  <a:pt x="2223281" y="1487868"/>
                                </a:lnTo>
                                <a:lnTo>
                                  <a:pt x="2223526" y="1487908"/>
                                </a:lnTo>
                                <a:lnTo>
                                  <a:pt x="2223772" y="1487947"/>
                                </a:lnTo>
                                <a:lnTo>
                                  <a:pt x="2224017" y="1487987"/>
                                </a:lnTo>
                                <a:lnTo>
                                  <a:pt x="2224263" y="1488027"/>
                                </a:lnTo>
                                <a:lnTo>
                                  <a:pt x="2224508" y="1488066"/>
                                </a:lnTo>
                                <a:lnTo>
                                  <a:pt x="2224754" y="1488106"/>
                                </a:lnTo>
                                <a:lnTo>
                                  <a:pt x="2225000" y="1488145"/>
                                </a:lnTo>
                                <a:lnTo>
                                  <a:pt x="2225245" y="1488184"/>
                                </a:lnTo>
                                <a:lnTo>
                                  <a:pt x="2225491" y="1488224"/>
                                </a:lnTo>
                                <a:lnTo>
                                  <a:pt x="2225736" y="1488263"/>
                                </a:lnTo>
                                <a:lnTo>
                                  <a:pt x="2225982" y="1488302"/>
                                </a:lnTo>
                                <a:lnTo>
                                  <a:pt x="2226227" y="1488341"/>
                                </a:lnTo>
                                <a:lnTo>
                                  <a:pt x="2226473" y="1488380"/>
                                </a:lnTo>
                                <a:lnTo>
                                  <a:pt x="2226718" y="1488419"/>
                                </a:lnTo>
                                <a:lnTo>
                                  <a:pt x="2226964" y="1488458"/>
                                </a:lnTo>
                                <a:lnTo>
                                  <a:pt x="2227210" y="1488496"/>
                                </a:lnTo>
                                <a:lnTo>
                                  <a:pt x="2227455" y="1488535"/>
                                </a:lnTo>
                                <a:lnTo>
                                  <a:pt x="2227701" y="1488574"/>
                                </a:lnTo>
                                <a:lnTo>
                                  <a:pt x="2227946" y="1488612"/>
                                </a:lnTo>
                                <a:lnTo>
                                  <a:pt x="2228192" y="1488651"/>
                                </a:lnTo>
                                <a:lnTo>
                                  <a:pt x="2228437" y="1488689"/>
                                </a:lnTo>
                                <a:lnTo>
                                  <a:pt x="2228683" y="1488728"/>
                                </a:lnTo>
                                <a:lnTo>
                                  <a:pt x="2228928" y="1488766"/>
                                </a:lnTo>
                                <a:lnTo>
                                  <a:pt x="2229174" y="1488804"/>
                                </a:lnTo>
                                <a:lnTo>
                                  <a:pt x="2229420" y="1488842"/>
                                </a:lnTo>
                                <a:lnTo>
                                  <a:pt x="2229665" y="1488880"/>
                                </a:lnTo>
                                <a:lnTo>
                                  <a:pt x="2229911" y="1488918"/>
                                </a:lnTo>
                                <a:lnTo>
                                  <a:pt x="2230156" y="1488956"/>
                                </a:lnTo>
                                <a:lnTo>
                                  <a:pt x="2230402" y="1488994"/>
                                </a:lnTo>
                                <a:lnTo>
                                  <a:pt x="2230647" y="1489032"/>
                                </a:lnTo>
                                <a:lnTo>
                                  <a:pt x="2230893" y="1489070"/>
                                </a:lnTo>
                                <a:lnTo>
                                  <a:pt x="2231138" y="1489107"/>
                                </a:lnTo>
                                <a:lnTo>
                                  <a:pt x="2231384" y="1489145"/>
                                </a:lnTo>
                                <a:lnTo>
                                  <a:pt x="2231630" y="1489182"/>
                                </a:lnTo>
                                <a:lnTo>
                                  <a:pt x="2231875" y="1489220"/>
                                </a:lnTo>
                                <a:lnTo>
                                  <a:pt x="2232121" y="1489257"/>
                                </a:lnTo>
                                <a:lnTo>
                                  <a:pt x="2232366" y="1489294"/>
                                </a:lnTo>
                                <a:lnTo>
                                  <a:pt x="2232612" y="1489332"/>
                                </a:lnTo>
                                <a:lnTo>
                                  <a:pt x="2232857" y="1489369"/>
                                </a:lnTo>
                                <a:lnTo>
                                  <a:pt x="2233103" y="1489406"/>
                                </a:lnTo>
                                <a:lnTo>
                                  <a:pt x="2233349" y="1489443"/>
                                </a:lnTo>
                                <a:lnTo>
                                  <a:pt x="2233594" y="1489480"/>
                                </a:lnTo>
                                <a:lnTo>
                                  <a:pt x="2233840" y="1489517"/>
                                </a:lnTo>
                                <a:lnTo>
                                  <a:pt x="2234085" y="1489554"/>
                                </a:lnTo>
                                <a:lnTo>
                                  <a:pt x="2234331" y="1489591"/>
                                </a:lnTo>
                                <a:lnTo>
                                  <a:pt x="2234576" y="1489627"/>
                                </a:lnTo>
                                <a:lnTo>
                                  <a:pt x="2234822" y="1489664"/>
                                </a:lnTo>
                                <a:lnTo>
                                  <a:pt x="2235067" y="1489700"/>
                                </a:lnTo>
                                <a:lnTo>
                                  <a:pt x="2235313" y="1489737"/>
                                </a:lnTo>
                                <a:lnTo>
                                  <a:pt x="2235559" y="1489773"/>
                                </a:lnTo>
                                <a:lnTo>
                                  <a:pt x="2235804" y="1489810"/>
                                </a:lnTo>
                                <a:lnTo>
                                  <a:pt x="2236050" y="1489846"/>
                                </a:lnTo>
                                <a:lnTo>
                                  <a:pt x="2236295" y="1489882"/>
                                </a:lnTo>
                                <a:lnTo>
                                  <a:pt x="2236541" y="1489918"/>
                                </a:lnTo>
                                <a:lnTo>
                                  <a:pt x="2236786" y="1489955"/>
                                </a:lnTo>
                                <a:lnTo>
                                  <a:pt x="2237032" y="1489991"/>
                                </a:lnTo>
                                <a:lnTo>
                                  <a:pt x="2237277" y="1490027"/>
                                </a:lnTo>
                                <a:lnTo>
                                  <a:pt x="2237523" y="1490062"/>
                                </a:lnTo>
                                <a:lnTo>
                                  <a:pt x="2237769" y="1490098"/>
                                </a:lnTo>
                                <a:lnTo>
                                  <a:pt x="2238014" y="1490134"/>
                                </a:lnTo>
                                <a:lnTo>
                                  <a:pt x="2238260" y="1490170"/>
                                </a:lnTo>
                                <a:lnTo>
                                  <a:pt x="2238505" y="1490205"/>
                                </a:lnTo>
                                <a:lnTo>
                                  <a:pt x="2238751" y="1490241"/>
                                </a:lnTo>
                                <a:lnTo>
                                  <a:pt x="2238996" y="1490276"/>
                                </a:lnTo>
                                <a:lnTo>
                                  <a:pt x="2239242" y="1490312"/>
                                </a:lnTo>
                                <a:lnTo>
                                  <a:pt x="2239487" y="1490347"/>
                                </a:lnTo>
                                <a:lnTo>
                                  <a:pt x="2239733" y="1490383"/>
                                </a:lnTo>
                                <a:lnTo>
                                  <a:pt x="2239979" y="1490418"/>
                                </a:lnTo>
                                <a:lnTo>
                                  <a:pt x="2240224" y="1490453"/>
                                </a:lnTo>
                                <a:lnTo>
                                  <a:pt x="2240470" y="1490488"/>
                                </a:lnTo>
                                <a:lnTo>
                                  <a:pt x="2240715" y="1490523"/>
                                </a:lnTo>
                                <a:lnTo>
                                  <a:pt x="2240961" y="1490558"/>
                                </a:lnTo>
                                <a:lnTo>
                                  <a:pt x="2241206" y="1490593"/>
                                </a:lnTo>
                                <a:lnTo>
                                  <a:pt x="2241452" y="1490628"/>
                                </a:lnTo>
                                <a:lnTo>
                                  <a:pt x="2241697" y="1490663"/>
                                </a:lnTo>
                                <a:lnTo>
                                  <a:pt x="2241943" y="1490698"/>
                                </a:lnTo>
                                <a:lnTo>
                                  <a:pt x="2242189" y="1490732"/>
                                </a:lnTo>
                                <a:lnTo>
                                  <a:pt x="2242434" y="1490767"/>
                                </a:lnTo>
                                <a:lnTo>
                                  <a:pt x="2242680" y="1490801"/>
                                </a:lnTo>
                                <a:lnTo>
                                  <a:pt x="2242925" y="1490836"/>
                                </a:lnTo>
                                <a:lnTo>
                                  <a:pt x="2243171" y="1490870"/>
                                </a:lnTo>
                                <a:lnTo>
                                  <a:pt x="2243416" y="1490905"/>
                                </a:lnTo>
                                <a:lnTo>
                                  <a:pt x="2243662" y="1490939"/>
                                </a:lnTo>
                                <a:lnTo>
                                  <a:pt x="2243907" y="1490973"/>
                                </a:lnTo>
                                <a:lnTo>
                                  <a:pt x="2244153" y="1491007"/>
                                </a:lnTo>
                                <a:lnTo>
                                  <a:pt x="2244399" y="1491042"/>
                                </a:lnTo>
                                <a:lnTo>
                                  <a:pt x="2244644" y="1491076"/>
                                </a:lnTo>
                                <a:lnTo>
                                  <a:pt x="2244890" y="1491110"/>
                                </a:lnTo>
                                <a:lnTo>
                                  <a:pt x="2245135" y="1491143"/>
                                </a:lnTo>
                                <a:lnTo>
                                  <a:pt x="2245381" y="1491177"/>
                                </a:lnTo>
                                <a:lnTo>
                                  <a:pt x="2245626" y="1491211"/>
                                </a:lnTo>
                                <a:lnTo>
                                  <a:pt x="2245872" y="1491245"/>
                                </a:lnTo>
                                <a:lnTo>
                                  <a:pt x="2246118" y="1491279"/>
                                </a:lnTo>
                                <a:lnTo>
                                  <a:pt x="2246363" y="1491312"/>
                                </a:lnTo>
                                <a:lnTo>
                                  <a:pt x="2246609" y="1491346"/>
                                </a:lnTo>
                                <a:lnTo>
                                  <a:pt x="2246854" y="1491379"/>
                                </a:lnTo>
                                <a:lnTo>
                                  <a:pt x="2247100" y="1491413"/>
                                </a:lnTo>
                                <a:lnTo>
                                  <a:pt x="2247345" y="1491446"/>
                                </a:lnTo>
                                <a:lnTo>
                                  <a:pt x="2247591" y="1491479"/>
                                </a:lnTo>
                                <a:lnTo>
                                  <a:pt x="2247836" y="1491513"/>
                                </a:lnTo>
                                <a:lnTo>
                                  <a:pt x="2248082" y="1491546"/>
                                </a:lnTo>
                                <a:lnTo>
                                  <a:pt x="2248328" y="1491579"/>
                                </a:lnTo>
                                <a:lnTo>
                                  <a:pt x="2248573" y="1491612"/>
                                </a:lnTo>
                                <a:lnTo>
                                  <a:pt x="2248819" y="1491645"/>
                                </a:lnTo>
                                <a:lnTo>
                                  <a:pt x="2249064" y="1491678"/>
                                </a:lnTo>
                                <a:lnTo>
                                  <a:pt x="2249310" y="1491711"/>
                                </a:lnTo>
                                <a:lnTo>
                                  <a:pt x="2249555" y="1491743"/>
                                </a:lnTo>
                                <a:lnTo>
                                  <a:pt x="2249801" y="1491776"/>
                                </a:lnTo>
                                <a:lnTo>
                                  <a:pt x="2250046" y="1491809"/>
                                </a:lnTo>
                                <a:lnTo>
                                  <a:pt x="2250292" y="1491842"/>
                                </a:lnTo>
                                <a:lnTo>
                                  <a:pt x="2250538" y="1491874"/>
                                </a:lnTo>
                                <a:lnTo>
                                  <a:pt x="2250783" y="1491907"/>
                                </a:lnTo>
                                <a:lnTo>
                                  <a:pt x="2251029" y="1491939"/>
                                </a:lnTo>
                                <a:lnTo>
                                  <a:pt x="2251274" y="1491972"/>
                                </a:lnTo>
                                <a:lnTo>
                                  <a:pt x="2251520" y="1492004"/>
                                </a:lnTo>
                                <a:lnTo>
                                  <a:pt x="2251765" y="1492036"/>
                                </a:lnTo>
                                <a:lnTo>
                                  <a:pt x="2252011" y="1492068"/>
                                </a:lnTo>
                                <a:lnTo>
                                  <a:pt x="2252256" y="1492100"/>
                                </a:lnTo>
                                <a:lnTo>
                                  <a:pt x="2252502" y="1492133"/>
                                </a:lnTo>
                                <a:lnTo>
                                  <a:pt x="2252748" y="1492165"/>
                                </a:lnTo>
                                <a:lnTo>
                                  <a:pt x="2252993" y="1492197"/>
                                </a:lnTo>
                                <a:lnTo>
                                  <a:pt x="2253239" y="1492229"/>
                                </a:lnTo>
                                <a:lnTo>
                                  <a:pt x="2253484" y="1492260"/>
                                </a:lnTo>
                                <a:lnTo>
                                  <a:pt x="2253730" y="1492292"/>
                                </a:lnTo>
                                <a:lnTo>
                                  <a:pt x="2253975" y="1492324"/>
                                </a:lnTo>
                                <a:lnTo>
                                  <a:pt x="2254221" y="1492356"/>
                                </a:lnTo>
                                <a:lnTo>
                                  <a:pt x="2254466" y="1492387"/>
                                </a:lnTo>
                                <a:lnTo>
                                  <a:pt x="2254712" y="1492419"/>
                                </a:lnTo>
                                <a:lnTo>
                                  <a:pt x="2254958" y="1492450"/>
                                </a:lnTo>
                                <a:lnTo>
                                  <a:pt x="2255203" y="1492482"/>
                                </a:lnTo>
                                <a:lnTo>
                                  <a:pt x="2255449" y="1492513"/>
                                </a:lnTo>
                                <a:lnTo>
                                  <a:pt x="2255694" y="1492545"/>
                                </a:lnTo>
                                <a:lnTo>
                                  <a:pt x="2255940" y="1492576"/>
                                </a:lnTo>
                                <a:lnTo>
                                  <a:pt x="2256185" y="1492607"/>
                                </a:lnTo>
                                <a:lnTo>
                                  <a:pt x="2256431" y="1492638"/>
                                </a:lnTo>
                                <a:lnTo>
                                  <a:pt x="2256677" y="1492669"/>
                                </a:lnTo>
                                <a:lnTo>
                                  <a:pt x="2256922" y="1492700"/>
                                </a:lnTo>
                                <a:lnTo>
                                  <a:pt x="2257168" y="1492731"/>
                                </a:lnTo>
                                <a:lnTo>
                                  <a:pt x="2257413" y="1492762"/>
                                </a:lnTo>
                                <a:lnTo>
                                  <a:pt x="2257659" y="1492793"/>
                                </a:lnTo>
                                <a:lnTo>
                                  <a:pt x="2257904" y="1492824"/>
                                </a:lnTo>
                                <a:lnTo>
                                  <a:pt x="2258150" y="1492855"/>
                                </a:lnTo>
                                <a:lnTo>
                                  <a:pt x="2258395" y="1492885"/>
                                </a:lnTo>
                                <a:lnTo>
                                  <a:pt x="2258641" y="1492916"/>
                                </a:lnTo>
                                <a:lnTo>
                                  <a:pt x="2258887" y="1492947"/>
                                </a:lnTo>
                                <a:lnTo>
                                  <a:pt x="2259132" y="1492977"/>
                                </a:lnTo>
                                <a:lnTo>
                                  <a:pt x="2259378" y="1493008"/>
                                </a:lnTo>
                                <a:lnTo>
                                  <a:pt x="2259623" y="1493038"/>
                                </a:lnTo>
                                <a:lnTo>
                                  <a:pt x="2259869" y="1493069"/>
                                </a:lnTo>
                                <a:lnTo>
                                  <a:pt x="2260114" y="1493099"/>
                                </a:lnTo>
                                <a:lnTo>
                                  <a:pt x="2260360" y="1493129"/>
                                </a:lnTo>
                                <a:lnTo>
                                  <a:pt x="2260605" y="1493159"/>
                                </a:lnTo>
                                <a:lnTo>
                                  <a:pt x="2260851" y="1493189"/>
                                </a:lnTo>
                                <a:lnTo>
                                  <a:pt x="2261097" y="1493220"/>
                                </a:lnTo>
                                <a:lnTo>
                                  <a:pt x="2261342" y="1493250"/>
                                </a:lnTo>
                                <a:lnTo>
                                  <a:pt x="2261588" y="1493280"/>
                                </a:lnTo>
                                <a:lnTo>
                                  <a:pt x="2261833" y="1493309"/>
                                </a:lnTo>
                                <a:lnTo>
                                  <a:pt x="2262079" y="1493339"/>
                                </a:lnTo>
                                <a:lnTo>
                                  <a:pt x="2262324" y="1493369"/>
                                </a:lnTo>
                                <a:lnTo>
                                  <a:pt x="2262570" y="1493399"/>
                                </a:lnTo>
                                <a:lnTo>
                                  <a:pt x="2262815" y="1493429"/>
                                </a:lnTo>
                                <a:lnTo>
                                  <a:pt x="2263061" y="1493458"/>
                                </a:lnTo>
                                <a:lnTo>
                                  <a:pt x="2263307" y="1493488"/>
                                </a:lnTo>
                                <a:lnTo>
                                  <a:pt x="2263552" y="1493517"/>
                                </a:lnTo>
                                <a:lnTo>
                                  <a:pt x="2263798" y="1493547"/>
                                </a:lnTo>
                                <a:lnTo>
                                  <a:pt x="2264043" y="1493576"/>
                                </a:lnTo>
                                <a:lnTo>
                                  <a:pt x="2264289" y="1493606"/>
                                </a:lnTo>
                                <a:lnTo>
                                  <a:pt x="2264534" y="1493635"/>
                                </a:lnTo>
                                <a:lnTo>
                                  <a:pt x="2264780" y="1493664"/>
                                </a:lnTo>
                                <a:lnTo>
                                  <a:pt x="2265025" y="1493693"/>
                                </a:lnTo>
                                <a:lnTo>
                                  <a:pt x="2265271" y="1493723"/>
                                </a:lnTo>
                                <a:lnTo>
                                  <a:pt x="2265517" y="1493752"/>
                                </a:lnTo>
                                <a:lnTo>
                                  <a:pt x="2265762" y="1493781"/>
                                </a:lnTo>
                                <a:lnTo>
                                  <a:pt x="2266008" y="1493810"/>
                                </a:lnTo>
                                <a:lnTo>
                                  <a:pt x="2266253" y="1493839"/>
                                </a:lnTo>
                                <a:lnTo>
                                  <a:pt x="2266499" y="1493868"/>
                                </a:lnTo>
                                <a:lnTo>
                                  <a:pt x="2266744" y="1493896"/>
                                </a:lnTo>
                                <a:lnTo>
                                  <a:pt x="2266990" y="1493925"/>
                                </a:lnTo>
                                <a:lnTo>
                                  <a:pt x="2267235" y="1493954"/>
                                </a:lnTo>
                                <a:lnTo>
                                  <a:pt x="2267481" y="1493983"/>
                                </a:lnTo>
                                <a:lnTo>
                                  <a:pt x="2267727" y="1494011"/>
                                </a:lnTo>
                                <a:lnTo>
                                  <a:pt x="2267972" y="1494040"/>
                                </a:lnTo>
                                <a:lnTo>
                                  <a:pt x="2268218" y="1494068"/>
                                </a:lnTo>
                                <a:lnTo>
                                  <a:pt x="2268463" y="1494097"/>
                                </a:lnTo>
                                <a:lnTo>
                                  <a:pt x="2268709" y="1494125"/>
                                </a:lnTo>
                                <a:lnTo>
                                  <a:pt x="2268954" y="1494154"/>
                                </a:lnTo>
                                <a:lnTo>
                                  <a:pt x="2269200" y="1494182"/>
                                </a:lnTo>
                                <a:lnTo>
                                  <a:pt x="2269446" y="1494210"/>
                                </a:lnTo>
                                <a:lnTo>
                                  <a:pt x="2269691" y="1494238"/>
                                </a:lnTo>
                                <a:lnTo>
                                  <a:pt x="2269937" y="1494266"/>
                                </a:lnTo>
                                <a:lnTo>
                                  <a:pt x="2270182" y="1494295"/>
                                </a:lnTo>
                                <a:lnTo>
                                  <a:pt x="2270428" y="1494323"/>
                                </a:lnTo>
                                <a:lnTo>
                                  <a:pt x="2270673" y="1494351"/>
                                </a:lnTo>
                                <a:lnTo>
                                  <a:pt x="2270919" y="1494378"/>
                                </a:lnTo>
                                <a:lnTo>
                                  <a:pt x="2271164" y="1494406"/>
                                </a:lnTo>
                                <a:lnTo>
                                  <a:pt x="2271410" y="1494434"/>
                                </a:lnTo>
                                <a:lnTo>
                                  <a:pt x="2271656" y="1494462"/>
                                </a:lnTo>
                                <a:lnTo>
                                  <a:pt x="2271901" y="1494490"/>
                                </a:lnTo>
                                <a:lnTo>
                                  <a:pt x="2272147" y="1494517"/>
                                </a:lnTo>
                                <a:lnTo>
                                  <a:pt x="2272392" y="1494545"/>
                                </a:lnTo>
                                <a:lnTo>
                                  <a:pt x="2272638" y="1494573"/>
                                </a:lnTo>
                                <a:lnTo>
                                  <a:pt x="2272883" y="1494600"/>
                                </a:lnTo>
                                <a:lnTo>
                                  <a:pt x="2273129" y="1494628"/>
                                </a:lnTo>
                                <a:lnTo>
                                  <a:pt x="2273374" y="1494655"/>
                                </a:lnTo>
                                <a:lnTo>
                                  <a:pt x="2273620" y="1494682"/>
                                </a:lnTo>
                                <a:lnTo>
                                  <a:pt x="2273866" y="1494710"/>
                                </a:lnTo>
                                <a:lnTo>
                                  <a:pt x="2274111" y="1494737"/>
                                </a:lnTo>
                                <a:lnTo>
                                  <a:pt x="2274357" y="1494764"/>
                                </a:lnTo>
                                <a:lnTo>
                                  <a:pt x="2274602" y="1494791"/>
                                </a:lnTo>
                                <a:lnTo>
                                  <a:pt x="2274848" y="1494819"/>
                                </a:lnTo>
                                <a:lnTo>
                                  <a:pt x="2275093" y="1494846"/>
                                </a:lnTo>
                                <a:lnTo>
                                  <a:pt x="2275339" y="1494873"/>
                                </a:lnTo>
                                <a:lnTo>
                                  <a:pt x="2275584" y="1494900"/>
                                </a:lnTo>
                                <a:lnTo>
                                  <a:pt x="2275830" y="1494926"/>
                                </a:lnTo>
                                <a:lnTo>
                                  <a:pt x="2276076" y="1494953"/>
                                </a:lnTo>
                                <a:lnTo>
                                  <a:pt x="2276321" y="1494980"/>
                                </a:lnTo>
                                <a:lnTo>
                                  <a:pt x="2276567" y="1495007"/>
                                </a:lnTo>
                                <a:lnTo>
                                  <a:pt x="2276812" y="1495034"/>
                                </a:lnTo>
                                <a:lnTo>
                                  <a:pt x="2277058" y="1495060"/>
                                </a:lnTo>
                                <a:lnTo>
                                  <a:pt x="2277303" y="1495087"/>
                                </a:lnTo>
                                <a:lnTo>
                                  <a:pt x="2277549" y="1495114"/>
                                </a:lnTo>
                                <a:lnTo>
                                  <a:pt x="2277794" y="1495140"/>
                                </a:lnTo>
                                <a:lnTo>
                                  <a:pt x="2278040" y="1495167"/>
                                </a:lnTo>
                                <a:lnTo>
                                  <a:pt x="2278286" y="1495193"/>
                                </a:lnTo>
                                <a:lnTo>
                                  <a:pt x="2278531" y="1495219"/>
                                </a:lnTo>
                                <a:lnTo>
                                  <a:pt x="2278777" y="1495246"/>
                                </a:lnTo>
                                <a:lnTo>
                                  <a:pt x="2279022" y="1495272"/>
                                </a:lnTo>
                                <a:lnTo>
                                  <a:pt x="2279268" y="1495298"/>
                                </a:lnTo>
                                <a:lnTo>
                                  <a:pt x="2279513" y="1495324"/>
                                </a:lnTo>
                                <a:lnTo>
                                  <a:pt x="2279759" y="1495350"/>
                                </a:lnTo>
                                <a:lnTo>
                                  <a:pt x="2280005" y="1495377"/>
                                </a:lnTo>
                                <a:lnTo>
                                  <a:pt x="2280250" y="1495403"/>
                                </a:lnTo>
                                <a:lnTo>
                                  <a:pt x="2280496" y="1495429"/>
                                </a:lnTo>
                                <a:lnTo>
                                  <a:pt x="2280741" y="1495454"/>
                                </a:lnTo>
                                <a:lnTo>
                                  <a:pt x="2280987" y="1495480"/>
                                </a:lnTo>
                                <a:lnTo>
                                  <a:pt x="2281232" y="1495506"/>
                                </a:lnTo>
                                <a:lnTo>
                                  <a:pt x="2281478" y="1495532"/>
                                </a:lnTo>
                                <a:lnTo>
                                  <a:pt x="2281723" y="1495558"/>
                                </a:lnTo>
                                <a:lnTo>
                                  <a:pt x="2281969" y="1495583"/>
                                </a:lnTo>
                                <a:lnTo>
                                  <a:pt x="2282215" y="1495609"/>
                                </a:lnTo>
                                <a:lnTo>
                                  <a:pt x="2282460" y="1495635"/>
                                </a:lnTo>
                                <a:lnTo>
                                  <a:pt x="2282706" y="1495660"/>
                                </a:lnTo>
                                <a:lnTo>
                                  <a:pt x="2282951" y="1495686"/>
                                </a:lnTo>
                                <a:lnTo>
                                  <a:pt x="2283197" y="1495711"/>
                                </a:lnTo>
                                <a:lnTo>
                                  <a:pt x="2283442" y="1495737"/>
                                </a:lnTo>
                                <a:lnTo>
                                  <a:pt x="2283688" y="1495762"/>
                                </a:lnTo>
                                <a:lnTo>
                                  <a:pt x="2283933" y="1495787"/>
                                </a:lnTo>
                                <a:lnTo>
                                  <a:pt x="2284179" y="1495812"/>
                                </a:lnTo>
                                <a:lnTo>
                                  <a:pt x="2284425" y="1495838"/>
                                </a:lnTo>
                                <a:lnTo>
                                  <a:pt x="2284670" y="1495863"/>
                                </a:lnTo>
                                <a:lnTo>
                                  <a:pt x="2284916" y="1495888"/>
                                </a:lnTo>
                                <a:lnTo>
                                  <a:pt x="2285161" y="1495913"/>
                                </a:lnTo>
                                <a:lnTo>
                                  <a:pt x="2285407" y="1495938"/>
                                </a:lnTo>
                                <a:lnTo>
                                  <a:pt x="2285652" y="1495963"/>
                                </a:lnTo>
                                <a:lnTo>
                                  <a:pt x="2285898" y="1495988"/>
                                </a:lnTo>
                                <a:lnTo>
                                  <a:pt x="2286143" y="1496013"/>
                                </a:lnTo>
                                <a:lnTo>
                                  <a:pt x="2286389" y="1496038"/>
                                </a:lnTo>
                                <a:lnTo>
                                  <a:pt x="2286635" y="1496063"/>
                                </a:lnTo>
                                <a:lnTo>
                                  <a:pt x="2286880" y="1496087"/>
                                </a:lnTo>
                                <a:lnTo>
                                  <a:pt x="2287126" y="1496112"/>
                                </a:lnTo>
                                <a:lnTo>
                                  <a:pt x="2287371" y="1496137"/>
                                </a:lnTo>
                                <a:lnTo>
                                  <a:pt x="2287617" y="1496161"/>
                                </a:lnTo>
                                <a:lnTo>
                                  <a:pt x="2287862" y="1496186"/>
                                </a:lnTo>
                                <a:lnTo>
                                  <a:pt x="2288108" y="1496210"/>
                                </a:lnTo>
                                <a:lnTo>
                                  <a:pt x="2288353" y="1496235"/>
                                </a:lnTo>
                                <a:lnTo>
                                  <a:pt x="2288599" y="1496259"/>
                                </a:lnTo>
                                <a:lnTo>
                                  <a:pt x="2288845" y="1496284"/>
                                </a:lnTo>
                                <a:lnTo>
                                  <a:pt x="2289090" y="1496308"/>
                                </a:lnTo>
                                <a:lnTo>
                                  <a:pt x="2289336" y="1496332"/>
                                </a:lnTo>
                                <a:lnTo>
                                  <a:pt x="2289581" y="1496357"/>
                                </a:lnTo>
                                <a:lnTo>
                                  <a:pt x="2289827" y="1496381"/>
                                </a:lnTo>
                                <a:lnTo>
                                  <a:pt x="2290072" y="1496405"/>
                                </a:lnTo>
                                <a:lnTo>
                                  <a:pt x="2290318" y="1496429"/>
                                </a:lnTo>
                                <a:lnTo>
                                  <a:pt x="2290563" y="1496453"/>
                                </a:lnTo>
                                <a:lnTo>
                                  <a:pt x="2290809" y="1496477"/>
                                </a:lnTo>
                                <a:lnTo>
                                  <a:pt x="2291055" y="1496501"/>
                                </a:lnTo>
                                <a:lnTo>
                                  <a:pt x="2291300" y="1496525"/>
                                </a:lnTo>
                                <a:lnTo>
                                  <a:pt x="2291546" y="1496549"/>
                                </a:lnTo>
                                <a:lnTo>
                                  <a:pt x="2291791" y="1496573"/>
                                </a:lnTo>
                                <a:lnTo>
                                  <a:pt x="2292037" y="1496597"/>
                                </a:lnTo>
                                <a:lnTo>
                                  <a:pt x="2292282" y="1496620"/>
                                </a:lnTo>
                                <a:lnTo>
                                  <a:pt x="2292528" y="1496644"/>
                                </a:lnTo>
                                <a:lnTo>
                                  <a:pt x="2292774" y="1496668"/>
                                </a:lnTo>
                                <a:lnTo>
                                  <a:pt x="2293019" y="1496691"/>
                                </a:lnTo>
                                <a:lnTo>
                                  <a:pt x="2293265" y="1496715"/>
                                </a:lnTo>
                                <a:lnTo>
                                  <a:pt x="2293510" y="1496738"/>
                                </a:lnTo>
                                <a:lnTo>
                                  <a:pt x="2293756" y="1496762"/>
                                </a:lnTo>
                                <a:lnTo>
                                  <a:pt x="2294001" y="1496785"/>
                                </a:lnTo>
                                <a:lnTo>
                                  <a:pt x="2294247" y="1496809"/>
                                </a:lnTo>
                                <a:lnTo>
                                  <a:pt x="2294492" y="1496832"/>
                                </a:lnTo>
                                <a:lnTo>
                                  <a:pt x="2294738" y="1496855"/>
                                </a:lnTo>
                                <a:lnTo>
                                  <a:pt x="2294984" y="1496879"/>
                                </a:lnTo>
                                <a:lnTo>
                                  <a:pt x="2295229" y="1496902"/>
                                </a:lnTo>
                                <a:lnTo>
                                  <a:pt x="2295475" y="1496925"/>
                                </a:lnTo>
                                <a:lnTo>
                                  <a:pt x="2295720" y="1496948"/>
                                </a:lnTo>
                                <a:lnTo>
                                  <a:pt x="2295966" y="1496971"/>
                                </a:lnTo>
                                <a:lnTo>
                                  <a:pt x="2296211" y="1496994"/>
                                </a:lnTo>
                                <a:lnTo>
                                  <a:pt x="2296457" y="1497017"/>
                                </a:lnTo>
                                <a:lnTo>
                                  <a:pt x="2296702" y="1497040"/>
                                </a:lnTo>
                                <a:lnTo>
                                  <a:pt x="2296948" y="1497063"/>
                                </a:lnTo>
                                <a:lnTo>
                                  <a:pt x="2297194" y="1497086"/>
                                </a:lnTo>
                                <a:lnTo>
                                  <a:pt x="2297439" y="1497109"/>
                                </a:lnTo>
                                <a:lnTo>
                                  <a:pt x="2297685" y="1497132"/>
                                </a:lnTo>
                                <a:lnTo>
                                  <a:pt x="2297930" y="1497154"/>
                                </a:lnTo>
                                <a:lnTo>
                                  <a:pt x="2298176" y="1497177"/>
                                </a:lnTo>
                                <a:lnTo>
                                  <a:pt x="2298421" y="1497200"/>
                                </a:lnTo>
                                <a:lnTo>
                                  <a:pt x="2298667" y="1497222"/>
                                </a:lnTo>
                                <a:lnTo>
                                  <a:pt x="2298912" y="1497245"/>
                                </a:lnTo>
                                <a:lnTo>
                                  <a:pt x="2299158" y="1497268"/>
                                </a:lnTo>
                                <a:lnTo>
                                  <a:pt x="2299404" y="1497290"/>
                                </a:lnTo>
                                <a:lnTo>
                                  <a:pt x="2299649" y="1497313"/>
                                </a:lnTo>
                                <a:lnTo>
                                  <a:pt x="2299895" y="1497335"/>
                                </a:lnTo>
                                <a:lnTo>
                                  <a:pt x="2300140" y="1497357"/>
                                </a:lnTo>
                                <a:lnTo>
                                  <a:pt x="2300386" y="1497380"/>
                                </a:lnTo>
                                <a:lnTo>
                                  <a:pt x="2300631" y="1497402"/>
                                </a:lnTo>
                                <a:lnTo>
                                  <a:pt x="2300877" y="1497424"/>
                                </a:lnTo>
                                <a:lnTo>
                                  <a:pt x="2301122" y="1497446"/>
                                </a:lnTo>
                                <a:lnTo>
                                  <a:pt x="2301368" y="1497469"/>
                                </a:lnTo>
                                <a:lnTo>
                                  <a:pt x="2301614" y="1497491"/>
                                </a:lnTo>
                                <a:lnTo>
                                  <a:pt x="2301859" y="1497513"/>
                                </a:lnTo>
                                <a:lnTo>
                                  <a:pt x="2302105" y="1497535"/>
                                </a:lnTo>
                                <a:lnTo>
                                  <a:pt x="2302350" y="1497557"/>
                                </a:lnTo>
                                <a:lnTo>
                                  <a:pt x="2302596" y="1497579"/>
                                </a:lnTo>
                                <a:lnTo>
                                  <a:pt x="2302841" y="1497601"/>
                                </a:lnTo>
                                <a:lnTo>
                                  <a:pt x="2303087" y="1497622"/>
                                </a:lnTo>
                                <a:lnTo>
                                  <a:pt x="2303332" y="1497644"/>
                                </a:lnTo>
                                <a:lnTo>
                                  <a:pt x="2303578" y="1497666"/>
                                </a:lnTo>
                                <a:lnTo>
                                  <a:pt x="2303824" y="1497688"/>
                                </a:lnTo>
                                <a:lnTo>
                                  <a:pt x="2304069" y="1497710"/>
                                </a:lnTo>
                                <a:lnTo>
                                  <a:pt x="2304315" y="1497731"/>
                                </a:lnTo>
                                <a:lnTo>
                                  <a:pt x="2304560" y="1497753"/>
                                </a:lnTo>
                                <a:lnTo>
                                  <a:pt x="2304806" y="1497774"/>
                                </a:lnTo>
                                <a:lnTo>
                                  <a:pt x="2305051" y="1497796"/>
                                </a:lnTo>
                                <a:lnTo>
                                  <a:pt x="2305297" y="1497817"/>
                                </a:lnTo>
                                <a:lnTo>
                                  <a:pt x="2305543" y="1497839"/>
                                </a:lnTo>
                                <a:lnTo>
                                  <a:pt x="2305788" y="1497860"/>
                                </a:lnTo>
                                <a:lnTo>
                                  <a:pt x="2306034" y="1497882"/>
                                </a:lnTo>
                                <a:lnTo>
                                  <a:pt x="2306279" y="1497903"/>
                                </a:lnTo>
                                <a:lnTo>
                                  <a:pt x="2306525" y="1497924"/>
                                </a:lnTo>
                                <a:lnTo>
                                  <a:pt x="2306770" y="1497946"/>
                                </a:lnTo>
                                <a:lnTo>
                                  <a:pt x="2307016" y="1497967"/>
                                </a:lnTo>
                                <a:lnTo>
                                  <a:pt x="2307261" y="1497988"/>
                                </a:lnTo>
                                <a:lnTo>
                                  <a:pt x="2307507" y="1498009"/>
                                </a:lnTo>
                                <a:lnTo>
                                  <a:pt x="2307753" y="1498030"/>
                                </a:lnTo>
                                <a:lnTo>
                                  <a:pt x="2307998" y="1498051"/>
                                </a:lnTo>
                                <a:lnTo>
                                  <a:pt x="2308244" y="1498072"/>
                                </a:lnTo>
                                <a:lnTo>
                                  <a:pt x="2308489" y="1498093"/>
                                </a:lnTo>
                                <a:lnTo>
                                  <a:pt x="2308735" y="1498114"/>
                                </a:lnTo>
                                <a:lnTo>
                                  <a:pt x="2308980" y="1498135"/>
                                </a:lnTo>
                                <a:lnTo>
                                  <a:pt x="2309226" y="1498156"/>
                                </a:lnTo>
                                <a:lnTo>
                                  <a:pt x="2309471" y="1498177"/>
                                </a:lnTo>
                                <a:lnTo>
                                  <a:pt x="2309717" y="1498198"/>
                                </a:lnTo>
                                <a:lnTo>
                                  <a:pt x="2309963" y="1498218"/>
                                </a:lnTo>
                                <a:lnTo>
                                  <a:pt x="2310208" y="1498239"/>
                                </a:lnTo>
                                <a:lnTo>
                                  <a:pt x="2310454" y="1498260"/>
                                </a:lnTo>
                                <a:lnTo>
                                  <a:pt x="2310699" y="1498280"/>
                                </a:lnTo>
                                <a:lnTo>
                                  <a:pt x="2310945" y="1498301"/>
                                </a:lnTo>
                                <a:lnTo>
                                  <a:pt x="2311190" y="1498322"/>
                                </a:lnTo>
                                <a:lnTo>
                                  <a:pt x="2311436" y="1498342"/>
                                </a:lnTo>
                                <a:lnTo>
                                  <a:pt x="2311681" y="1498363"/>
                                </a:lnTo>
                                <a:lnTo>
                                  <a:pt x="2311927" y="1498383"/>
                                </a:lnTo>
                                <a:lnTo>
                                  <a:pt x="2312173" y="1498403"/>
                                </a:lnTo>
                                <a:lnTo>
                                  <a:pt x="2312418" y="1498424"/>
                                </a:lnTo>
                                <a:lnTo>
                                  <a:pt x="2312664" y="1498444"/>
                                </a:lnTo>
                                <a:lnTo>
                                  <a:pt x="2312909" y="1498464"/>
                                </a:lnTo>
                                <a:lnTo>
                                  <a:pt x="2313155" y="1498485"/>
                                </a:lnTo>
                                <a:lnTo>
                                  <a:pt x="2313400" y="1498505"/>
                                </a:lnTo>
                                <a:lnTo>
                                  <a:pt x="2313646" y="1498525"/>
                                </a:lnTo>
                                <a:lnTo>
                                  <a:pt x="2313891" y="1498545"/>
                                </a:lnTo>
                                <a:lnTo>
                                  <a:pt x="2314137" y="1498565"/>
                                </a:lnTo>
                                <a:lnTo>
                                  <a:pt x="2314383" y="1498585"/>
                                </a:lnTo>
                                <a:lnTo>
                                  <a:pt x="2314628" y="1498605"/>
                                </a:lnTo>
                                <a:lnTo>
                                  <a:pt x="2314874" y="1498625"/>
                                </a:lnTo>
                                <a:lnTo>
                                  <a:pt x="2315119" y="1498645"/>
                                </a:lnTo>
                                <a:lnTo>
                                  <a:pt x="2315365" y="1498665"/>
                                </a:lnTo>
                                <a:lnTo>
                                  <a:pt x="2315610" y="1498685"/>
                                </a:lnTo>
                                <a:lnTo>
                                  <a:pt x="2315856" y="1498705"/>
                                </a:lnTo>
                                <a:lnTo>
                                  <a:pt x="2316102" y="1498725"/>
                                </a:lnTo>
                                <a:lnTo>
                                  <a:pt x="2316347" y="1498744"/>
                                </a:lnTo>
                                <a:lnTo>
                                  <a:pt x="2316593" y="1498764"/>
                                </a:lnTo>
                                <a:lnTo>
                                  <a:pt x="2316838" y="1498784"/>
                                </a:lnTo>
                                <a:lnTo>
                                  <a:pt x="2317084" y="1498803"/>
                                </a:lnTo>
                                <a:lnTo>
                                  <a:pt x="2317329" y="1498823"/>
                                </a:lnTo>
                                <a:lnTo>
                                  <a:pt x="2317575" y="1498842"/>
                                </a:lnTo>
                                <a:lnTo>
                                  <a:pt x="2317820" y="1498862"/>
                                </a:lnTo>
                                <a:lnTo>
                                  <a:pt x="2318066" y="1498881"/>
                                </a:lnTo>
                                <a:lnTo>
                                  <a:pt x="2318312" y="1498901"/>
                                </a:lnTo>
                                <a:lnTo>
                                  <a:pt x="2318557" y="1498920"/>
                                </a:lnTo>
                                <a:lnTo>
                                  <a:pt x="2318803" y="1498940"/>
                                </a:lnTo>
                                <a:lnTo>
                                  <a:pt x="2319048" y="1498959"/>
                                </a:lnTo>
                                <a:lnTo>
                                  <a:pt x="2319294" y="1498978"/>
                                </a:lnTo>
                                <a:lnTo>
                                  <a:pt x="2319539" y="1498998"/>
                                </a:lnTo>
                                <a:lnTo>
                                  <a:pt x="2319785" y="1499017"/>
                                </a:lnTo>
                                <a:lnTo>
                                  <a:pt x="2320030" y="1499036"/>
                                </a:lnTo>
                                <a:lnTo>
                                  <a:pt x="2320276" y="1499055"/>
                                </a:lnTo>
                                <a:lnTo>
                                  <a:pt x="2320522" y="1499074"/>
                                </a:lnTo>
                                <a:lnTo>
                                  <a:pt x="2320767" y="1499094"/>
                                </a:lnTo>
                                <a:lnTo>
                                  <a:pt x="2321013" y="1499113"/>
                                </a:lnTo>
                                <a:lnTo>
                                  <a:pt x="2321258" y="1499132"/>
                                </a:lnTo>
                                <a:lnTo>
                                  <a:pt x="2321504" y="1499151"/>
                                </a:lnTo>
                                <a:lnTo>
                                  <a:pt x="2321749" y="1499170"/>
                                </a:lnTo>
                                <a:lnTo>
                                  <a:pt x="2321995" y="1499188"/>
                                </a:lnTo>
                                <a:lnTo>
                                  <a:pt x="2322240" y="1499207"/>
                                </a:lnTo>
                                <a:lnTo>
                                  <a:pt x="2322486" y="1499226"/>
                                </a:lnTo>
                                <a:lnTo>
                                  <a:pt x="2322732" y="1499245"/>
                                </a:lnTo>
                                <a:lnTo>
                                  <a:pt x="2322977" y="1499264"/>
                                </a:lnTo>
                                <a:lnTo>
                                  <a:pt x="2323223" y="1499282"/>
                                </a:lnTo>
                                <a:lnTo>
                                  <a:pt x="2323468" y="1499301"/>
                                </a:lnTo>
                                <a:lnTo>
                                  <a:pt x="2323714" y="1499320"/>
                                </a:lnTo>
                                <a:lnTo>
                                  <a:pt x="2323959" y="1499338"/>
                                </a:lnTo>
                                <a:lnTo>
                                  <a:pt x="2324205" y="1499357"/>
                                </a:lnTo>
                                <a:lnTo>
                                  <a:pt x="2324450" y="1499376"/>
                                </a:lnTo>
                                <a:lnTo>
                                  <a:pt x="2324696" y="1499394"/>
                                </a:lnTo>
                                <a:lnTo>
                                  <a:pt x="2324942" y="1499413"/>
                                </a:lnTo>
                                <a:lnTo>
                                  <a:pt x="2325187" y="1499431"/>
                                </a:lnTo>
                                <a:lnTo>
                                  <a:pt x="2325433" y="1499449"/>
                                </a:lnTo>
                                <a:lnTo>
                                  <a:pt x="2325678" y="1499468"/>
                                </a:lnTo>
                                <a:lnTo>
                                  <a:pt x="2325924" y="1499486"/>
                                </a:lnTo>
                                <a:lnTo>
                                  <a:pt x="2326169" y="1499505"/>
                                </a:lnTo>
                                <a:lnTo>
                                  <a:pt x="2326415" y="1499523"/>
                                </a:lnTo>
                                <a:lnTo>
                                  <a:pt x="2326660" y="1499541"/>
                                </a:lnTo>
                                <a:lnTo>
                                  <a:pt x="2326906" y="1499559"/>
                                </a:lnTo>
                                <a:lnTo>
                                  <a:pt x="2327152" y="1499577"/>
                                </a:lnTo>
                                <a:lnTo>
                                  <a:pt x="2327397" y="1499596"/>
                                </a:lnTo>
                                <a:lnTo>
                                  <a:pt x="2327643" y="1499614"/>
                                </a:lnTo>
                                <a:lnTo>
                                  <a:pt x="2327888" y="1499632"/>
                                </a:lnTo>
                                <a:lnTo>
                                  <a:pt x="2328134" y="1499650"/>
                                </a:lnTo>
                                <a:lnTo>
                                  <a:pt x="2328379" y="1499668"/>
                                </a:lnTo>
                                <a:lnTo>
                                  <a:pt x="2328625" y="1499686"/>
                                </a:lnTo>
                                <a:lnTo>
                                  <a:pt x="2328871" y="1499704"/>
                                </a:lnTo>
                                <a:lnTo>
                                  <a:pt x="2329116" y="1499722"/>
                                </a:lnTo>
                                <a:lnTo>
                                  <a:pt x="2329362" y="1499739"/>
                                </a:lnTo>
                                <a:lnTo>
                                  <a:pt x="2329607" y="1499757"/>
                                </a:lnTo>
                                <a:lnTo>
                                  <a:pt x="2329853" y="1499775"/>
                                </a:lnTo>
                                <a:lnTo>
                                  <a:pt x="2330098" y="1499793"/>
                                </a:lnTo>
                                <a:lnTo>
                                  <a:pt x="2330344" y="1499811"/>
                                </a:lnTo>
                                <a:lnTo>
                                  <a:pt x="2330589" y="1499828"/>
                                </a:lnTo>
                                <a:lnTo>
                                  <a:pt x="2330835" y="1499846"/>
                                </a:lnTo>
                                <a:lnTo>
                                  <a:pt x="2331081" y="1499864"/>
                                </a:lnTo>
                                <a:lnTo>
                                  <a:pt x="2331326" y="1499881"/>
                                </a:lnTo>
                                <a:lnTo>
                                  <a:pt x="2331572" y="1499899"/>
                                </a:lnTo>
                                <a:lnTo>
                                  <a:pt x="2331817" y="1499916"/>
                                </a:lnTo>
                                <a:lnTo>
                                  <a:pt x="2332063" y="1499934"/>
                                </a:lnTo>
                                <a:lnTo>
                                  <a:pt x="2332308" y="1499951"/>
                                </a:lnTo>
                                <a:lnTo>
                                  <a:pt x="2332554" y="1499969"/>
                                </a:lnTo>
                                <a:lnTo>
                                  <a:pt x="2332799" y="1499986"/>
                                </a:lnTo>
                                <a:lnTo>
                                  <a:pt x="2333045" y="1500003"/>
                                </a:lnTo>
                                <a:lnTo>
                                  <a:pt x="2333291" y="1500021"/>
                                </a:lnTo>
                                <a:lnTo>
                                  <a:pt x="2333536" y="1500038"/>
                                </a:lnTo>
                                <a:lnTo>
                                  <a:pt x="2333782" y="1500055"/>
                                </a:lnTo>
                                <a:lnTo>
                                  <a:pt x="2334027" y="1500073"/>
                                </a:lnTo>
                                <a:lnTo>
                                  <a:pt x="2334273" y="1500090"/>
                                </a:lnTo>
                                <a:lnTo>
                                  <a:pt x="2334518" y="1500107"/>
                                </a:lnTo>
                                <a:lnTo>
                                  <a:pt x="2334764" y="1500124"/>
                                </a:lnTo>
                                <a:lnTo>
                                  <a:pt x="2335009" y="1500141"/>
                                </a:lnTo>
                                <a:lnTo>
                                  <a:pt x="2335255" y="1500158"/>
                                </a:lnTo>
                                <a:lnTo>
                                  <a:pt x="2335501" y="1500175"/>
                                </a:lnTo>
                                <a:lnTo>
                                  <a:pt x="2335746" y="1500192"/>
                                </a:lnTo>
                                <a:lnTo>
                                  <a:pt x="2335992" y="1500209"/>
                                </a:lnTo>
                                <a:lnTo>
                                  <a:pt x="2336237" y="1500226"/>
                                </a:lnTo>
                                <a:lnTo>
                                  <a:pt x="2336483" y="1500243"/>
                                </a:lnTo>
                                <a:lnTo>
                                  <a:pt x="2336728" y="1500260"/>
                                </a:lnTo>
                                <a:lnTo>
                                  <a:pt x="2336974" y="1500277"/>
                                </a:lnTo>
                                <a:lnTo>
                                  <a:pt x="2337219" y="1500294"/>
                                </a:lnTo>
                                <a:lnTo>
                                  <a:pt x="2337465" y="1500310"/>
                                </a:lnTo>
                                <a:lnTo>
                                  <a:pt x="2337711" y="1500327"/>
                                </a:lnTo>
                                <a:lnTo>
                                  <a:pt x="2337956" y="1500344"/>
                                </a:lnTo>
                                <a:lnTo>
                                  <a:pt x="2338202" y="1500361"/>
                                </a:lnTo>
                                <a:lnTo>
                                  <a:pt x="2338447" y="1500377"/>
                                </a:lnTo>
                                <a:lnTo>
                                  <a:pt x="2338693" y="1500394"/>
                                </a:lnTo>
                                <a:lnTo>
                                  <a:pt x="2338938" y="1500410"/>
                                </a:lnTo>
                                <a:lnTo>
                                  <a:pt x="2339184" y="1500427"/>
                                </a:lnTo>
                                <a:lnTo>
                                  <a:pt x="2339430" y="1500444"/>
                                </a:lnTo>
                                <a:lnTo>
                                  <a:pt x="2339675" y="1500460"/>
                                </a:lnTo>
                                <a:lnTo>
                                  <a:pt x="2339921" y="1500476"/>
                                </a:lnTo>
                                <a:lnTo>
                                  <a:pt x="2340166" y="1500493"/>
                                </a:lnTo>
                                <a:lnTo>
                                  <a:pt x="2340412" y="1500509"/>
                                </a:lnTo>
                                <a:lnTo>
                                  <a:pt x="2340657" y="1500526"/>
                                </a:lnTo>
                                <a:lnTo>
                                  <a:pt x="2340903" y="1500542"/>
                                </a:lnTo>
                                <a:lnTo>
                                  <a:pt x="2341148" y="1500558"/>
                                </a:lnTo>
                                <a:lnTo>
                                  <a:pt x="2341394" y="1500575"/>
                                </a:lnTo>
                                <a:lnTo>
                                  <a:pt x="2341640" y="1500591"/>
                                </a:lnTo>
                                <a:lnTo>
                                  <a:pt x="2341885" y="1500607"/>
                                </a:lnTo>
                                <a:lnTo>
                                  <a:pt x="2342131" y="1500623"/>
                                </a:lnTo>
                                <a:lnTo>
                                  <a:pt x="2342376" y="1500639"/>
                                </a:lnTo>
                                <a:lnTo>
                                  <a:pt x="2342622" y="1500656"/>
                                </a:lnTo>
                                <a:lnTo>
                                  <a:pt x="2342867" y="1500672"/>
                                </a:lnTo>
                                <a:lnTo>
                                  <a:pt x="2343113" y="1500688"/>
                                </a:lnTo>
                                <a:lnTo>
                                  <a:pt x="2343358" y="1500704"/>
                                </a:lnTo>
                                <a:lnTo>
                                  <a:pt x="2343604" y="1500720"/>
                                </a:lnTo>
                                <a:lnTo>
                                  <a:pt x="2343850" y="1500736"/>
                                </a:lnTo>
                                <a:lnTo>
                                  <a:pt x="2344095" y="1500752"/>
                                </a:lnTo>
                                <a:lnTo>
                                  <a:pt x="2344341" y="1500768"/>
                                </a:lnTo>
                                <a:lnTo>
                                  <a:pt x="2344586" y="1500783"/>
                                </a:lnTo>
                                <a:lnTo>
                                  <a:pt x="2344832" y="1500799"/>
                                </a:lnTo>
                                <a:lnTo>
                                  <a:pt x="2345077" y="1500815"/>
                                </a:lnTo>
                                <a:lnTo>
                                  <a:pt x="2345323" y="1500831"/>
                                </a:lnTo>
                                <a:lnTo>
                                  <a:pt x="2345568" y="1500847"/>
                                </a:lnTo>
                                <a:lnTo>
                                  <a:pt x="2345814" y="1500862"/>
                                </a:lnTo>
                                <a:lnTo>
                                  <a:pt x="2346060" y="1500878"/>
                                </a:lnTo>
                                <a:lnTo>
                                  <a:pt x="2346305" y="1500894"/>
                                </a:lnTo>
                                <a:lnTo>
                                  <a:pt x="2346551" y="1500909"/>
                                </a:lnTo>
                                <a:lnTo>
                                  <a:pt x="2346796" y="1500925"/>
                                </a:lnTo>
                                <a:lnTo>
                                  <a:pt x="2347042" y="1500941"/>
                                </a:lnTo>
                                <a:lnTo>
                                  <a:pt x="2347287" y="1500956"/>
                                </a:lnTo>
                                <a:lnTo>
                                  <a:pt x="2347533" y="1500972"/>
                                </a:lnTo>
                                <a:lnTo>
                                  <a:pt x="2347778" y="1500987"/>
                                </a:lnTo>
                                <a:lnTo>
                                  <a:pt x="2348024" y="1501003"/>
                                </a:lnTo>
                                <a:lnTo>
                                  <a:pt x="2348270" y="1501018"/>
                                </a:lnTo>
                                <a:lnTo>
                                  <a:pt x="2348515" y="1501033"/>
                                </a:lnTo>
                                <a:lnTo>
                                  <a:pt x="2348761" y="1501049"/>
                                </a:lnTo>
                                <a:lnTo>
                                  <a:pt x="2349006" y="1501064"/>
                                </a:lnTo>
                                <a:lnTo>
                                  <a:pt x="2349252" y="1501079"/>
                                </a:lnTo>
                                <a:lnTo>
                                  <a:pt x="2349497" y="1501095"/>
                                </a:lnTo>
                                <a:lnTo>
                                  <a:pt x="2349743" y="1501110"/>
                                </a:lnTo>
                                <a:lnTo>
                                  <a:pt x="2349988" y="1501125"/>
                                </a:lnTo>
                                <a:lnTo>
                                  <a:pt x="2350234" y="1501140"/>
                                </a:lnTo>
                                <a:lnTo>
                                  <a:pt x="2350480" y="1501156"/>
                                </a:lnTo>
                                <a:lnTo>
                                  <a:pt x="2350725" y="1501171"/>
                                </a:lnTo>
                                <a:lnTo>
                                  <a:pt x="2350971" y="1501186"/>
                                </a:lnTo>
                                <a:lnTo>
                                  <a:pt x="2351216" y="1501201"/>
                                </a:lnTo>
                                <a:lnTo>
                                  <a:pt x="2351462" y="1501216"/>
                                </a:lnTo>
                                <a:lnTo>
                                  <a:pt x="2351707" y="1501231"/>
                                </a:lnTo>
                                <a:lnTo>
                                  <a:pt x="2351953" y="1501246"/>
                                </a:lnTo>
                                <a:lnTo>
                                  <a:pt x="2352199" y="1501261"/>
                                </a:lnTo>
                                <a:lnTo>
                                  <a:pt x="2352444" y="1501276"/>
                                </a:lnTo>
                                <a:lnTo>
                                  <a:pt x="2352690" y="1501291"/>
                                </a:lnTo>
                                <a:lnTo>
                                  <a:pt x="2352935" y="1501306"/>
                                </a:lnTo>
                                <a:lnTo>
                                  <a:pt x="2353181" y="1501321"/>
                                </a:lnTo>
                                <a:lnTo>
                                  <a:pt x="2353426" y="1501335"/>
                                </a:lnTo>
                                <a:lnTo>
                                  <a:pt x="2353672" y="1501350"/>
                                </a:lnTo>
                                <a:lnTo>
                                  <a:pt x="2353917" y="1501365"/>
                                </a:lnTo>
                                <a:lnTo>
                                  <a:pt x="2354163" y="1501380"/>
                                </a:lnTo>
                                <a:lnTo>
                                  <a:pt x="2354409" y="1501394"/>
                                </a:lnTo>
                                <a:lnTo>
                                  <a:pt x="2354654" y="1501409"/>
                                </a:lnTo>
                                <a:lnTo>
                                  <a:pt x="2354900" y="1501424"/>
                                </a:lnTo>
                                <a:lnTo>
                                  <a:pt x="2355145" y="1501438"/>
                                </a:lnTo>
                                <a:lnTo>
                                  <a:pt x="2355391" y="1501453"/>
                                </a:lnTo>
                                <a:lnTo>
                                  <a:pt x="2355636" y="1501468"/>
                                </a:lnTo>
                                <a:lnTo>
                                  <a:pt x="2355882" y="1501482"/>
                                </a:lnTo>
                                <a:lnTo>
                                  <a:pt x="2356127" y="1501497"/>
                                </a:lnTo>
                                <a:lnTo>
                                  <a:pt x="2356373" y="1501511"/>
                                </a:lnTo>
                                <a:lnTo>
                                  <a:pt x="2356619" y="1501526"/>
                                </a:lnTo>
                                <a:lnTo>
                                  <a:pt x="2356864" y="1501540"/>
                                </a:lnTo>
                                <a:lnTo>
                                  <a:pt x="2357110" y="1501554"/>
                                </a:lnTo>
                                <a:lnTo>
                                  <a:pt x="2357355" y="1501569"/>
                                </a:lnTo>
                                <a:lnTo>
                                  <a:pt x="2357601" y="1501583"/>
                                </a:lnTo>
                                <a:lnTo>
                                  <a:pt x="2357846" y="1501597"/>
                                </a:lnTo>
                                <a:lnTo>
                                  <a:pt x="2358092" y="1501612"/>
                                </a:lnTo>
                                <a:lnTo>
                                  <a:pt x="2358337" y="1501626"/>
                                </a:lnTo>
                                <a:lnTo>
                                  <a:pt x="2358583" y="1501640"/>
                                </a:lnTo>
                                <a:lnTo>
                                  <a:pt x="2358829" y="1501654"/>
                                </a:lnTo>
                                <a:lnTo>
                                  <a:pt x="2359074" y="1501669"/>
                                </a:lnTo>
                                <a:lnTo>
                                  <a:pt x="2359320" y="1501683"/>
                                </a:lnTo>
                                <a:lnTo>
                                  <a:pt x="2359565" y="1501697"/>
                                </a:lnTo>
                                <a:lnTo>
                                  <a:pt x="2359811" y="1501711"/>
                                </a:lnTo>
                                <a:lnTo>
                                  <a:pt x="2360056" y="1501725"/>
                                </a:lnTo>
                                <a:lnTo>
                                  <a:pt x="2360302" y="1501739"/>
                                </a:lnTo>
                                <a:lnTo>
                                  <a:pt x="2360547" y="1501753"/>
                                </a:lnTo>
                                <a:lnTo>
                                  <a:pt x="2360793" y="1501767"/>
                                </a:lnTo>
                                <a:lnTo>
                                  <a:pt x="2361039" y="1501781"/>
                                </a:lnTo>
                                <a:lnTo>
                                  <a:pt x="2361284" y="1501795"/>
                                </a:lnTo>
                                <a:lnTo>
                                  <a:pt x="2361530" y="1501809"/>
                                </a:lnTo>
                                <a:lnTo>
                                  <a:pt x="2361775" y="1501823"/>
                                </a:lnTo>
                                <a:lnTo>
                                  <a:pt x="2362021" y="1501837"/>
                                </a:lnTo>
                                <a:lnTo>
                                  <a:pt x="2362266" y="1501851"/>
                                </a:lnTo>
                                <a:lnTo>
                                  <a:pt x="2362512" y="1501864"/>
                                </a:lnTo>
                                <a:lnTo>
                                  <a:pt x="2362758" y="1501878"/>
                                </a:lnTo>
                                <a:lnTo>
                                  <a:pt x="2363003" y="1501892"/>
                                </a:lnTo>
                                <a:lnTo>
                                  <a:pt x="2363249" y="1501906"/>
                                </a:lnTo>
                                <a:lnTo>
                                  <a:pt x="2363494" y="1501919"/>
                                </a:lnTo>
                                <a:lnTo>
                                  <a:pt x="2363740" y="1501933"/>
                                </a:lnTo>
                                <a:lnTo>
                                  <a:pt x="2363985" y="1501947"/>
                                </a:lnTo>
                                <a:lnTo>
                                  <a:pt x="2364231" y="1501960"/>
                                </a:lnTo>
                                <a:lnTo>
                                  <a:pt x="2364476" y="1501974"/>
                                </a:lnTo>
                                <a:lnTo>
                                  <a:pt x="2364722" y="1501988"/>
                                </a:lnTo>
                                <a:lnTo>
                                  <a:pt x="2364968" y="1502001"/>
                                </a:lnTo>
                                <a:lnTo>
                                  <a:pt x="2365213" y="1502015"/>
                                </a:lnTo>
                                <a:lnTo>
                                  <a:pt x="2365459" y="1502028"/>
                                </a:lnTo>
                                <a:lnTo>
                                  <a:pt x="2365704" y="1502042"/>
                                </a:lnTo>
                                <a:lnTo>
                                  <a:pt x="2365950" y="1502055"/>
                                </a:lnTo>
                                <a:lnTo>
                                  <a:pt x="2366195" y="1502069"/>
                                </a:lnTo>
                                <a:lnTo>
                                  <a:pt x="2366441" y="1502082"/>
                                </a:lnTo>
                                <a:lnTo>
                                  <a:pt x="2366686" y="1502095"/>
                                </a:lnTo>
                                <a:lnTo>
                                  <a:pt x="2366932" y="1502109"/>
                                </a:lnTo>
                                <a:lnTo>
                                  <a:pt x="2367178" y="1502122"/>
                                </a:lnTo>
                                <a:lnTo>
                                  <a:pt x="2367423" y="1502135"/>
                                </a:lnTo>
                                <a:lnTo>
                                  <a:pt x="2367669" y="1502149"/>
                                </a:lnTo>
                                <a:lnTo>
                                  <a:pt x="2367914" y="1502162"/>
                                </a:lnTo>
                                <a:lnTo>
                                  <a:pt x="2368160" y="1502175"/>
                                </a:lnTo>
                                <a:lnTo>
                                  <a:pt x="2368405" y="1502188"/>
                                </a:lnTo>
                                <a:lnTo>
                                  <a:pt x="2368651" y="1502201"/>
                                </a:lnTo>
                                <a:lnTo>
                                  <a:pt x="2368896" y="1502214"/>
                                </a:lnTo>
                                <a:lnTo>
                                  <a:pt x="2369142" y="1502228"/>
                                </a:lnTo>
                                <a:lnTo>
                                  <a:pt x="2369388" y="1502241"/>
                                </a:lnTo>
                                <a:lnTo>
                                  <a:pt x="2369633" y="1502254"/>
                                </a:lnTo>
                                <a:lnTo>
                                  <a:pt x="2369879" y="1502267"/>
                                </a:lnTo>
                                <a:lnTo>
                                  <a:pt x="2370124" y="1502280"/>
                                </a:lnTo>
                                <a:lnTo>
                                  <a:pt x="2370370" y="1502293"/>
                                </a:lnTo>
                                <a:lnTo>
                                  <a:pt x="2370615" y="1502306"/>
                                </a:lnTo>
                                <a:lnTo>
                                  <a:pt x="2370861" y="1502319"/>
                                </a:lnTo>
                                <a:lnTo>
                                  <a:pt x="2371106" y="1502332"/>
                                </a:lnTo>
                                <a:lnTo>
                                  <a:pt x="2371352" y="1502345"/>
                                </a:lnTo>
                                <a:lnTo>
                                  <a:pt x="2371598" y="1502357"/>
                                </a:lnTo>
                                <a:lnTo>
                                  <a:pt x="2371843" y="1502370"/>
                                </a:lnTo>
                                <a:lnTo>
                                  <a:pt x="2372089" y="1502383"/>
                                </a:lnTo>
                                <a:lnTo>
                                  <a:pt x="2372334" y="1502396"/>
                                </a:lnTo>
                                <a:lnTo>
                                  <a:pt x="2372580" y="1502409"/>
                                </a:lnTo>
                                <a:lnTo>
                                  <a:pt x="2372825" y="1502421"/>
                                </a:lnTo>
                                <a:lnTo>
                                  <a:pt x="2373071" y="1502434"/>
                                </a:lnTo>
                                <a:lnTo>
                                  <a:pt x="2373316" y="1502447"/>
                                </a:lnTo>
                                <a:lnTo>
                                  <a:pt x="2373562" y="1502459"/>
                                </a:lnTo>
                                <a:lnTo>
                                  <a:pt x="2373808" y="1502472"/>
                                </a:lnTo>
                                <a:lnTo>
                                  <a:pt x="2374053" y="1502485"/>
                                </a:lnTo>
                                <a:lnTo>
                                  <a:pt x="2374299" y="1502497"/>
                                </a:lnTo>
                                <a:lnTo>
                                  <a:pt x="2374544" y="1502510"/>
                                </a:lnTo>
                                <a:lnTo>
                                  <a:pt x="2374790" y="1502522"/>
                                </a:lnTo>
                                <a:lnTo>
                                  <a:pt x="2375035" y="1502535"/>
                                </a:lnTo>
                                <a:lnTo>
                                  <a:pt x="2375281" y="1502547"/>
                                </a:lnTo>
                                <a:lnTo>
                                  <a:pt x="2375527" y="1502560"/>
                                </a:lnTo>
                                <a:lnTo>
                                  <a:pt x="2375772" y="1502572"/>
                                </a:lnTo>
                                <a:lnTo>
                                  <a:pt x="2376018" y="1502585"/>
                                </a:lnTo>
                                <a:lnTo>
                                  <a:pt x="2376263" y="1502597"/>
                                </a:lnTo>
                                <a:lnTo>
                                  <a:pt x="2376509" y="1502610"/>
                                </a:lnTo>
                                <a:lnTo>
                                  <a:pt x="2376754" y="1502622"/>
                                </a:lnTo>
                                <a:lnTo>
                                  <a:pt x="2377000" y="1502634"/>
                                </a:lnTo>
                                <a:lnTo>
                                  <a:pt x="2377245" y="1502647"/>
                                </a:lnTo>
                                <a:lnTo>
                                  <a:pt x="2377491" y="1502659"/>
                                </a:lnTo>
                                <a:lnTo>
                                  <a:pt x="2377737" y="1502671"/>
                                </a:lnTo>
                                <a:lnTo>
                                  <a:pt x="2377982" y="1502683"/>
                                </a:lnTo>
                                <a:lnTo>
                                  <a:pt x="2378228" y="1502696"/>
                                </a:lnTo>
                                <a:lnTo>
                                  <a:pt x="2378473" y="1502708"/>
                                </a:lnTo>
                                <a:lnTo>
                                  <a:pt x="2378719" y="1502720"/>
                                </a:lnTo>
                                <a:lnTo>
                                  <a:pt x="2378964" y="1502732"/>
                                </a:lnTo>
                                <a:lnTo>
                                  <a:pt x="2379210" y="1502744"/>
                                </a:lnTo>
                                <a:lnTo>
                                  <a:pt x="2379455" y="1502756"/>
                                </a:lnTo>
                                <a:lnTo>
                                  <a:pt x="2379701" y="1502768"/>
                                </a:lnTo>
                                <a:lnTo>
                                  <a:pt x="2379947" y="1502780"/>
                                </a:lnTo>
                                <a:lnTo>
                                  <a:pt x="2380192" y="1502792"/>
                                </a:lnTo>
                                <a:lnTo>
                                  <a:pt x="2380438" y="1502804"/>
                                </a:lnTo>
                                <a:lnTo>
                                  <a:pt x="2380683" y="1502816"/>
                                </a:lnTo>
                                <a:lnTo>
                                  <a:pt x="2380929" y="1502828"/>
                                </a:lnTo>
                                <a:lnTo>
                                  <a:pt x="2381174" y="1502840"/>
                                </a:lnTo>
                                <a:lnTo>
                                  <a:pt x="2381420" y="1502852"/>
                                </a:lnTo>
                                <a:lnTo>
                                  <a:pt x="2381665" y="1502864"/>
                                </a:lnTo>
                                <a:lnTo>
                                  <a:pt x="2381911" y="1502876"/>
                                </a:lnTo>
                                <a:lnTo>
                                  <a:pt x="2382157" y="1502888"/>
                                </a:lnTo>
                                <a:lnTo>
                                  <a:pt x="2382402" y="1502900"/>
                                </a:lnTo>
                                <a:lnTo>
                                  <a:pt x="2382648" y="1502912"/>
                                </a:lnTo>
                                <a:lnTo>
                                  <a:pt x="2382893" y="1502923"/>
                                </a:lnTo>
                                <a:lnTo>
                                  <a:pt x="2383139" y="1502935"/>
                                </a:lnTo>
                                <a:lnTo>
                                  <a:pt x="2383384" y="1502947"/>
                                </a:lnTo>
                                <a:lnTo>
                                  <a:pt x="2383630" y="1502958"/>
                                </a:lnTo>
                                <a:lnTo>
                                  <a:pt x="2383875" y="1502970"/>
                                </a:lnTo>
                                <a:lnTo>
                                  <a:pt x="2384121" y="1502982"/>
                                </a:lnTo>
                                <a:lnTo>
                                  <a:pt x="2384367" y="1502993"/>
                                </a:lnTo>
                                <a:lnTo>
                                  <a:pt x="2384612" y="1503005"/>
                                </a:lnTo>
                                <a:lnTo>
                                  <a:pt x="2384858" y="1503017"/>
                                </a:lnTo>
                                <a:lnTo>
                                  <a:pt x="2385103" y="1503028"/>
                                </a:lnTo>
                                <a:lnTo>
                                  <a:pt x="2385349" y="1503040"/>
                                </a:lnTo>
                                <a:lnTo>
                                  <a:pt x="2385594" y="1503051"/>
                                </a:lnTo>
                                <a:lnTo>
                                  <a:pt x="2385840" y="1503063"/>
                                </a:lnTo>
                                <a:lnTo>
                                  <a:pt x="2386086" y="1503074"/>
                                </a:lnTo>
                                <a:lnTo>
                                  <a:pt x="2386331" y="1503086"/>
                                </a:lnTo>
                                <a:lnTo>
                                  <a:pt x="2386577" y="1503097"/>
                                </a:lnTo>
                                <a:lnTo>
                                  <a:pt x="2386822" y="1503109"/>
                                </a:lnTo>
                                <a:lnTo>
                                  <a:pt x="2387068" y="1503120"/>
                                </a:lnTo>
                                <a:lnTo>
                                  <a:pt x="2387313" y="1503131"/>
                                </a:lnTo>
                                <a:lnTo>
                                  <a:pt x="2387559" y="1503143"/>
                                </a:lnTo>
                                <a:lnTo>
                                  <a:pt x="2387804" y="1503154"/>
                                </a:lnTo>
                                <a:lnTo>
                                  <a:pt x="2388050" y="1503165"/>
                                </a:lnTo>
                                <a:lnTo>
                                  <a:pt x="2388296" y="1503177"/>
                                </a:lnTo>
                                <a:lnTo>
                                  <a:pt x="2388541" y="1503188"/>
                                </a:lnTo>
                                <a:lnTo>
                                  <a:pt x="2388787" y="1503199"/>
                                </a:lnTo>
                                <a:lnTo>
                                  <a:pt x="2389032" y="1503210"/>
                                </a:lnTo>
                                <a:lnTo>
                                  <a:pt x="2389278" y="1503222"/>
                                </a:lnTo>
                                <a:lnTo>
                                  <a:pt x="2389523" y="1503233"/>
                                </a:lnTo>
                                <a:lnTo>
                                  <a:pt x="2389769" y="1503244"/>
                                </a:lnTo>
                                <a:lnTo>
                                  <a:pt x="2390014" y="1503255"/>
                                </a:lnTo>
                                <a:lnTo>
                                  <a:pt x="2390260" y="1503266"/>
                                </a:lnTo>
                                <a:lnTo>
                                  <a:pt x="2390506" y="1503277"/>
                                </a:lnTo>
                                <a:lnTo>
                                  <a:pt x="2390751" y="1503288"/>
                                </a:lnTo>
                                <a:lnTo>
                                  <a:pt x="2390997" y="1503300"/>
                                </a:lnTo>
                                <a:lnTo>
                                  <a:pt x="2391242" y="1503311"/>
                                </a:lnTo>
                                <a:lnTo>
                                  <a:pt x="2391488" y="1503322"/>
                                </a:lnTo>
                                <a:lnTo>
                                  <a:pt x="2391733" y="1503333"/>
                                </a:lnTo>
                                <a:lnTo>
                                  <a:pt x="2391979" y="1503344"/>
                                </a:lnTo>
                                <a:lnTo>
                                  <a:pt x="2392224" y="1503354"/>
                                </a:lnTo>
                                <a:lnTo>
                                  <a:pt x="2392470" y="1503365"/>
                                </a:lnTo>
                                <a:lnTo>
                                  <a:pt x="2392716" y="1503376"/>
                                </a:lnTo>
                                <a:lnTo>
                                  <a:pt x="2392961" y="1503387"/>
                                </a:lnTo>
                                <a:lnTo>
                                  <a:pt x="2393207" y="1503398"/>
                                </a:lnTo>
                                <a:lnTo>
                                  <a:pt x="2393452" y="1503409"/>
                                </a:lnTo>
                                <a:lnTo>
                                  <a:pt x="2393698" y="1503420"/>
                                </a:lnTo>
                                <a:lnTo>
                                  <a:pt x="2393943" y="1503430"/>
                                </a:lnTo>
                                <a:lnTo>
                                  <a:pt x="2394189" y="1503441"/>
                                </a:lnTo>
                                <a:lnTo>
                                  <a:pt x="2394434" y="1503452"/>
                                </a:lnTo>
                                <a:lnTo>
                                  <a:pt x="2394680" y="1503463"/>
                                </a:lnTo>
                                <a:lnTo>
                                  <a:pt x="2394926" y="1503473"/>
                                </a:lnTo>
                                <a:lnTo>
                                  <a:pt x="2395171" y="1503484"/>
                                </a:lnTo>
                                <a:lnTo>
                                  <a:pt x="2395417" y="1503495"/>
                                </a:lnTo>
                                <a:lnTo>
                                  <a:pt x="2395662" y="1503505"/>
                                </a:lnTo>
                                <a:lnTo>
                                  <a:pt x="2395908" y="1503516"/>
                                </a:lnTo>
                                <a:lnTo>
                                  <a:pt x="2396153" y="1503527"/>
                                </a:lnTo>
                                <a:lnTo>
                                  <a:pt x="2396399" y="1503537"/>
                                </a:lnTo>
                                <a:lnTo>
                                  <a:pt x="2396644" y="1503548"/>
                                </a:lnTo>
                                <a:lnTo>
                                  <a:pt x="2396890" y="1503558"/>
                                </a:lnTo>
                                <a:lnTo>
                                  <a:pt x="2397136" y="1503569"/>
                                </a:lnTo>
                                <a:lnTo>
                                  <a:pt x="2397381" y="1503580"/>
                                </a:lnTo>
                                <a:lnTo>
                                  <a:pt x="2397627" y="1503590"/>
                                </a:lnTo>
                                <a:lnTo>
                                  <a:pt x="2397872" y="1503600"/>
                                </a:lnTo>
                                <a:lnTo>
                                  <a:pt x="2398118" y="1503611"/>
                                </a:lnTo>
                                <a:lnTo>
                                  <a:pt x="2398363" y="1503621"/>
                                </a:lnTo>
                                <a:lnTo>
                                  <a:pt x="2398609" y="1503632"/>
                                </a:lnTo>
                                <a:lnTo>
                                  <a:pt x="2398855" y="1503642"/>
                                </a:lnTo>
                                <a:lnTo>
                                  <a:pt x="2399100" y="1503653"/>
                                </a:lnTo>
                                <a:lnTo>
                                  <a:pt x="2399346" y="1503663"/>
                                </a:lnTo>
                                <a:lnTo>
                                  <a:pt x="2399591" y="1503673"/>
                                </a:lnTo>
                                <a:lnTo>
                                  <a:pt x="2399837" y="1503684"/>
                                </a:lnTo>
                                <a:lnTo>
                                  <a:pt x="2400082" y="1503694"/>
                                </a:lnTo>
                                <a:lnTo>
                                  <a:pt x="2400328" y="1503704"/>
                                </a:lnTo>
                                <a:lnTo>
                                  <a:pt x="2400573" y="1503714"/>
                                </a:lnTo>
                                <a:lnTo>
                                  <a:pt x="2400819" y="1503725"/>
                                </a:lnTo>
                                <a:lnTo>
                                  <a:pt x="2401065" y="1503735"/>
                                </a:lnTo>
                                <a:lnTo>
                                  <a:pt x="2401310" y="1503745"/>
                                </a:lnTo>
                                <a:lnTo>
                                  <a:pt x="2401556" y="1503755"/>
                                </a:lnTo>
                                <a:lnTo>
                                  <a:pt x="2401801" y="1503765"/>
                                </a:lnTo>
                                <a:lnTo>
                                  <a:pt x="2402047" y="1503775"/>
                                </a:lnTo>
                                <a:lnTo>
                                  <a:pt x="2402292" y="1503786"/>
                                </a:lnTo>
                                <a:lnTo>
                                  <a:pt x="2402538" y="1503796"/>
                                </a:lnTo>
                                <a:lnTo>
                                  <a:pt x="2402783" y="1503806"/>
                                </a:lnTo>
                                <a:lnTo>
                                  <a:pt x="2403029" y="1503816"/>
                                </a:lnTo>
                                <a:lnTo>
                                  <a:pt x="2403275" y="1503826"/>
                                </a:lnTo>
                                <a:lnTo>
                                  <a:pt x="2403520" y="1503836"/>
                                </a:lnTo>
                                <a:lnTo>
                                  <a:pt x="2403766" y="1503846"/>
                                </a:lnTo>
                                <a:lnTo>
                                  <a:pt x="2404011" y="1503856"/>
                                </a:lnTo>
                                <a:lnTo>
                                  <a:pt x="2404257" y="1503866"/>
                                </a:lnTo>
                                <a:lnTo>
                                  <a:pt x="2404502" y="1503876"/>
                                </a:lnTo>
                                <a:lnTo>
                                  <a:pt x="2404748" y="1503886"/>
                                </a:lnTo>
                                <a:lnTo>
                                  <a:pt x="2404993" y="1503895"/>
                                </a:lnTo>
                                <a:lnTo>
                                  <a:pt x="2405239" y="1503905"/>
                                </a:lnTo>
                                <a:lnTo>
                                  <a:pt x="2405485" y="1503915"/>
                                </a:lnTo>
                                <a:lnTo>
                                  <a:pt x="2405730" y="1503925"/>
                                </a:lnTo>
                                <a:lnTo>
                                  <a:pt x="2405976" y="1503935"/>
                                </a:lnTo>
                                <a:lnTo>
                                  <a:pt x="2406221" y="1503945"/>
                                </a:lnTo>
                                <a:lnTo>
                                  <a:pt x="2406467" y="1503954"/>
                                </a:lnTo>
                                <a:lnTo>
                                  <a:pt x="2406712" y="1503964"/>
                                </a:lnTo>
                                <a:lnTo>
                                  <a:pt x="2406958" y="1503974"/>
                                </a:lnTo>
                                <a:lnTo>
                                  <a:pt x="2407203" y="1503984"/>
                                </a:lnTo>
                                <a:lnTo>
                                  <a:pt x="2407449" y="1503993"/>
                                </a:lnTo>
                                <a:lnTo>
                                  <a:pt x="2407695" y="1504003"/>
                                </a:lnTo>
                                <a:lnTo>
                                  <a:pt x="2407940" y="1504013"/>
                                </a:lnTo>
                                <a:lnTo>
                                  <a:pt x="2408186" y="1504022"/>
                                </a:lnTo>
                                <a:lnTo>
                                  <a:pt x="2408431" y="1504032"/>
                                </a:lnTo>
                                <a:lnTo>
                                  <a:pt x="2408677" y="1504042"/>
                                </a:lnTo>
                                <a:lnTo>
                                  <a:pt x="2408922" y="1504051"/>
                                </a:lnTo>
                                <a:lnTo>
                                  <a:pt x="2409168" y="1504061"/>
                                </a:lnTo>
                                <a:lnTo>
                                  <a:pt x="2409414" y="1504070"/>
                                </a:lnTo>
                                <a:lnTo>
                                  <a:pt x="2409659" y="1504080"/>
                                </a:lnTo>
                                <a:lnTo>
                                  <a:pt x="2409905" y="1504090"/>
                                </a:lnTo>
                                <a:lnTo>
                                  <a:pt x="2410150" y="1504099"/>
                                </a:lnTo>
                                <a:lnTo>
                                  <a:pt x="2410396" y="1504109"/>
                                </a:lnTo>
                                <a:lnTo>
                                  <a:pt x="2410641" y="1504118"/>
                                </a:lnTo>
                                <a:lnTo>
                                  <a:pt x="2410887" y="1504127"/>
                                </a:lnTo>
                                <a:lnTo>
                                  <a:pt x="2411132" y="1504137"/>
                                </a:lnTo>
                                <a:lnTo>
                                  <a:pt x="2411378" y="1504146"/>
                                </a:lnTo>
                                <a:lnTo>
                                  <a:pt x="2411624" y="1504156"/>
                                </a:lnTo>
                                <a:lnTo>
                                  <a:pt x="2411869" y="1504165"/>
                                </a:lnTo>
                                <a:lnTo>
                                  <a:pt x="2412115" y="1504174"/>
                                </a:lnTo>
                                <a:lnTo>
                                  <a:pt x="2412360" y="1504184"/>
                                </a:lnTo>
                                <a:lnTo>
                                  <a:pt x="2412606" y="1504193"/>
                                </a:lnTo>
                                <a:lnTo>
                                  <a:pt x="2412851" y="1504202"/>
                                </a:lnTo>
                                <a:lnTo>
                                  <a:pt x="2413097" y="1504212"/>
                                </a:lnTo>
                                <a:lnTo>
                                  <a:pt x="2413342" y="1504221"/>
                                </a:lnTo>
                                <a:lnTo>
                                  <a:pt x="2413588" y="1504230"/>
                                </a:lnTo>
                                <a:lnTo>
                                  <a:pt x="2413834" y="1504239"/>
                                </a:lnTo>
                                <a:lnTo>
                                  <a:pt x="2414079" y="1504249"/>
                                </a:lnTo>
                                <a:lnTo>
                                  <a:pt x="2414325" y="1504258"/>
                                </a:lnTo>
                                <a:lnTo>
                                  <a:pt x="2414570" y="1504267"/>
                                </a:lnTo>
                                <a:lnTo>
                                  <a:pt x="2414816" y="1504276"/>
                                </a:lnTo>
                                <a:lnTo>
                                  <a:pt x="2415061" y="1504285"/>
                                </a:lnTo>
                                <a:lnTo>
                                  <a:pt x="2415307" y="1504294"/>
                                </a:lnTo>
                                <a:lnTo>
                                  <a:pt x="2415552" y="1504304"/>
                                </a:lnTo>
                                <a:lnTo>
                                  <a:pt x="2415798" y="1504313"/>
                                </a:lnTo>
                                <a:lnTo>
                                  <a:pt x="2416044" y="1504322"/>
                                </a:lnTo>
                                <a:lnTo>
                                  <a:pt x="2416289" y="1504331"/>
                                </a:lnTo>
                                <a:lnTo>
                                  <a:pt x="2416535" y="1504340"/>
                                </a:lnTo>
                                <a:lnTo>
                                  <a:pt x="2416780" y="1504349"/>
                                </a:lnTo>
                                <a:lnTo>
                                  <a:pt x="2417026" y="1504358"/>
                                </a:lnTo>
                                <a:lnTo>
                                  <a:pt x="2417271" y="1504367"/>
                                </a:lnTo>
                                <a:lnTo>
                                  <a:pt x="2417517" y="1504376"/>
                                </a:lnTo>
                                <a:lnTo>
                                  <a:pt x="2417762" y="1504385"/>
                                </a:lnTo>
                                <a:lnTo>
                                  <a:pt x="2418008" y="1504394"/>
                                </a:lnTo>
                                <a:lnTo>
                                  <a:pt x="2418254" y="1504403"/>
                                </a:lnTo>
                                <a:lnTo>
                                  <a:pt x="2418499" y="1504412"/>
                                </a:lnTo>
                                <a:lnTo>
                                  <a:pt x="2418745" y="1504420"/>
                                </a:lnTo>
                                <a:lnTo>
                                  <a:pt x="2418990" y="1504429"/>
                                </a:lnTo>
                                <a:lnTo>
                                  <a:pt x="2419236" y="1504438"/>
                                </a:lnTo>
                                <a:lnTo>
                                  <a:pt x="2419481" y="1504447"/>
                                </a:lnTo>
                                <a:lnTo>
                                  <a:pt x="2419727" y="1504456"/>
                                </a:lnTo>
                                <a:lnTo>
                                  <a:pt x="2419972" y="1504465"/>
                                </a:lnTo>
                                <a:lnTo>
                                  <a:pt x="2420218" y="1504473"/>
                                </a:lnTo>
                                <a:lnTo>
                                  <a:pt x="2420464" y="1504482"/>
                                </a:lnTo>
                                <a:lnTo>
                                  <a:pt x="2420709" y="1504491"/>
                                </a:lnTo>
                                <a:lnTo>
                                  <a:pt x="2420955" y="1504500"/>
                                </a:lnTo>
                                <a:lnTo>
                                  <a:pt x="2421200" y="1504508"/>
                                </a:lnTo>
                                <a:lnTo>
                                  <a:pt x="2421446" y="1504517"/>
                                </a:lnTo>
                                <a:lnTo>
                                  <a:pt x="2421691" y="1504526"/>
                                </a:lnTo>
                                <a:lnTo>
                                  <a:pt x="2421937" y="1504534"/>
                                </a:lnTo>
                                <a:lnTo>
                                  <a:pt x="2422183" y="1504543"/>
                                </a:lnTo>
                                <a:lnTo>
                                  <a:pt x="2422428" y="1504552"/>
                                </a:lnTo>
                                <a:lnTo>
                                  <a:pt x="2422674" y="1504560"/>
                                </a:lnTo>
                                <a:lnTo>
                                  <a:pt x="2422919" y="1504569"/>
                                </a:lnTo>
                                <a:lnTo>
                                  <a:pt x="2423165" y="1504577"/>
                                </a:lnTo>
                                <a:lnTo>
                                  <a:pt x="2423410" y="1504586"/>
                                </a:lnTo>
                                <a:lnTo>
                                  <a:pt x="2423656" y="1504594"/>
                                </a:lnTo>
                                <a:lnTo>
                                  <a:pt x="2423901" y="1504603"/>
                                </a:lnTo>
                                <a:lnTo>
                                  <a:pt x="2424147" y="1504612"/>
                                </a:lnTo>
                                <a:lnTo>
                                  <a:pt x="2424393" y="1504620"/>
                                </a:lnTo>
                                <a:lnTo>
                                  <a:pt x="2424638" y="1504628"/>
                                </a:lnTo>
                                <a:lnTo>
                                  <a:pt x="2424884" y="1504637"/>
                                </a:lnTo>
                                <a:lnTo>
                                  <a:pt x="2425129" y="1504645"/>
                                </a:lnTo>
                                <a:lnTo>
                                  <a:pt x="2425375" y="1504654"/>
                                </a:lnTo>
                                <a:lnTo>
                                  <a:pt x="2425620" y="1504662"/>
                                </a:lnTo>
                                <a:lnTo>
                                  <a:pt x="2425866" y="1504671"/>
                                </a:lnTo>
                                <a:lnTo>
                                  <a:pt x="2426111" y="1504679"/>
                                </a:lnTo>
                                <a:lnTo>
                                  <a:pt x="2426357" y="1504687"/>
                                </a:lnTo>
                                <a:lnTo>
                                  <a:pt x="2426603" y="1504696"/>
                                </a:lnTo>
                                <a:lnTo>
                                  <a:pt x="2426848" y="1504704"/>
                                </a:lnTo>
                                <a:lnTo>
                                  <a:pt x="2427094" y="1504712"/>
                                </a:lnTo>
                                <a:lnTo>
                                  <a:pt x="2427339" y="1504721"/>
                                </a:lnTo>
                                <a:lnTo>
                                  <a:pt x="2427585" y="1504729"/>
                                </a:lnTo>
                                <a:lnTo>
                                  <a:pt x="2427830" y="1504737"/>
                                </a:lnTo>
                                <a:lnTo>
                                  <a:pt x="2428076" y="1504745"/>
                                </a:lnTo>
                                <a:lnTo>
                                  <a:pt x="2428321" y="1504754"/>
                                </a:lnTo>
                                <a:lnTo>
                                  <a:pt x="2428567" y="1504762"/>
                                </a:lnTo>
                                <a:lnTo>
                                  <a:pt x="2428813" y="1504770"/>
                                </a:lnTo>
                                <a:lnTo>
                                  <a:pt x="2429058" y="1504778"/>
                                </a:lnTo>
                                <a:lnTo>
                                  <a:pt x="2429304" y="1504787"/>
                                </a:lnTo>
                                <a:lnTo>
                                  <a:pt x="2429549" y="1504795"/>
                                </a:lnTo>
                                <a:lnTo>
                                  <a:pt x="2429795" y="1504803"/>
                                </a:lnTo>
                                <a:lnTo>
                                  <a:pt x="2430040" y="1504811"/>
                                </a:lnTo>
                                <a:lnTo>
                                  <a:pt x="2430286" y="1504819"/>
                                </a:lnTo>
                                <a:lnTo>
                                  <a:pt x="2430531" y="1504827"/>
                                </a:lnTo>
                                <a:lnTo>
                                  <a:pt x="2430777" y="1504835"/>
                                </a:lnTo>
                                <a:lnTo>
                                  <a:pt x="2431023" y="1504843"/>
                                </a:lnTo>
                                <a:lnTo>
                                  <a:pt x="2431268" y="1504851"/>
                                </a:lnTo>
                                <a:lnTo>
                                  <a:pt x="2431514" y="1504859"/>
                                </a:lnTo>
                                <a:lnTo>
                                  <a:pt x="2431759" y="1504867"/>
                                </a:lnTo>
                                <a:lnTo>
                                  <a:pt x="2432005" y="1504875"/>
                                </a:lnTo>
                                <a:lnTo>
                                  <a:pt x="2432250" y="1504883"/>
                                </a:lnTo>
                                <a:lnTo>
                                  <a:pt x="2432496" y="1504891"/>
                                </a:lnTo>
                                <a:lnTo>
                                  <a:pt x="2432742" y="1504899"/>
                                </a:lnTo>
                                <a:lnTo>
                                  <a:pt x="2432987" y="1504907"/>
                                </a:lnTo>
                                <a:lnTo>
                                  <a:pt x="2433233" y="1504915"/>
                                </a:lnTo>
                                <a:lnTo>
                                  <a:pt x="2433478" y="1504923"/>
                                </a:lnTo>
                                <a:lnTo>
                                  <a:pt x="2433724" y="1504931"/>
                                </a:lnTo>
                                <a:lnTo>
                                  <a:pt x="2433969" y="1504939"/>
                                </a:lnTo>
                                <a:lnTo>
                                  <a:pt x="2434215" y="1504947"/>
                                </a:lnTo>
                                <a:lnTo>
                                  <a:pt x="2434460" y="1504954"/>
                                </a:lnTo>
                                <a:lnTo>
                                  <a:pt x="2434706" y="1504962"/>
                                </a:lnTo>
                                <a:lnTo>
                                  <a:pt x="2434952" y="1504970"/>
                                </a:lnTo>
                                <a:lnTo>
                                  <a:pt x="2435197" y="1504978"/>
                                </a:lnTo>
                                <a:lnTo>
                                  <a:pt x="2435443" y="1504986"/>
                                </a:lnTo>
                                <a:lnTo>
                                  <a:pt x="2435688" y="1504993"/>
                                </a:lnTo>
                                <a:lnTo>
                                  <a:pt x="2435934" y="1505001"/>
                                </a:lnTo>
                                <a:lnTo>
                                  <a:pt x="2436179" y="1505009"/>
                                </a:lnTo>
                                <a:lnTo>
                                  <a:pt x="2436425" y="1505017"/>
                                </a:lnTo>
                                <a:lnTo>
                                  <a:pt x="2436670" y="1505024"/>
                                </a:lnTo>
                                <a:lnTo>
                                  <a:pt x="2436916" y="1505032"/>
                                </a:lnTo>
                                <a:lnTo>
                                  <a:pt x="2437162" y="1505040"/>
                                </a:lnTo>
                                <a:lnTo>
                                  <a:pt x="2437407" y="1505047"/>
                                </a:lnTo>
                                <a:lnTo>
                                  <a:pt x="2437653" y="1505055"/>
                                </a:lnTo>
                                <a:lnTo>
                                  <a:pt x="2437898" y="1505063"/>
                                </a:lnTo>
                                <a:lnTo>
                                  <a:pt x="2438144" y="1505070"/>
                                </a:lnTo>
                                <a:lnTo>
                                  <a:pt x="2438389" y="1505078"/>
                                </a:lnTo>
                                <a:lnTo>
                                  <a:pt x="2438635" y="1505086"/>
                                </a:lnTo>
                                <a:lnTo>
                                  <a:pt x="2438880" y="1505093"/>
                                </a:lnTo>
                                <a:lnTo>
                                  <a:pt x="2439126" y="1505101"/>
                                </a:lnTo>
                                <a:lnTo>
                                  <a:pt x="2439372" y="1505108"/>
                                </a:lnTo>
                                <a:lnTo>
                                  <a:pt x="2439617" y="1505116"/>
                                </a:lnTo>
                                <a:lnTo>
                                  <a:pt x="2439863" y="1505123"/>
                                </a:lnTo>
                                <a:lnTo>
                                  <a:pt x="2440108" y="1505131"/>
                                </a:lnTo>
                                <a:lnTo>
                                  <a:pt x="2440354" y="1505138"/>
                                </a:lnTo>
                                <a:lnTo>
                                  <a:pt x="2440599" y="1505146"/>
                                </a:lnTo>
                                <a:lnTo>
                                  <a:pt x="2440845" y="1505153"/>
                                </a:lnTo>
                                <a:lnTo>
                                  <a:pt x="2441090" y="1505161"/>
                                </a:lnTo>
                                <a:lnTo>
                                  <a:pt x="2441336" y="1505168"/>
                                </a:lnTo>
                                <a:lnTo>
                                  <a:pt x="2441582" y="1505175"/>
                                </a:lnTo>
                                <a:lnTo>
                                  <a:pt x="2441827" y="1505183"/>
                                </a:lnTo>
                                <a:lnTo>
                                  <a:pt x="2442073" y="1505190"/>
                                </a:lnTo>
                                <a:lnTo>
                                  <a:pt x="2442318" y="1505198"/>
                                </a:lnTo>
                                <a:lnTo>
                                  <a:pt x="2442564" y="1505205"/>
                                </a:lnTo>
                                <a:lnTo>
                                  <a:pt x="2442809" y="1505212"/>
                                </a:lnTo>
                                <a:lnTo>
                                  <a:pt x="2443055" y="1505220"/>
                                </a:lnTo>
                                <a:lnTo>
                                  <a:pt x="2443300" y="1505227"/>
                                </a:lnTo>
                                <a:lnTo>
                                  <a:pt x="2443546" y="1505234"/>
                                </a:lnTo>
                                <a:lnTo>
                                  <a:pt x="2443792" y="1505242"/>
                                </a:lnTo>
                                <a:lnTo>
                                  <a:pt x="2444037" y="1505249"/>
                                </a:lnTo>
                                <a:lnTo>
                                  <a:pt x="2444283" y="1505256"/>
                                </a:lnTo>
                                <a:lnTo>
                                  <a:pt x="2444528" y="1505263"/>
                                </a:lnTo>
                                <a:lnTo>
                                  <a:pt x="2444774" y="1505271"/>
                                </a:lnTo>
                                <a:lnTo>
                                  <a:pt x="2445019" y="1505278"/>
                                </a:lnTo>
                                <a:lnTo>
                                  <a:pt x="2445265" y="1505285"/>
                                </a:lnTo>
                                <a:lnTo>
                                  <a:pt x="2445511" y="1505292"/>
                                </a:lnTo>
                                <a:lnTo>
                                  <a:pt x="2445756" y="1505299"/>
                                </a:lnTo>
                                <a:lnTo>
                                  <a:pt x="2446002" y="1505306"/>
                                </a:lnTo>
                                <a:lnTo>
                                  <a:pt x="2446247" y="1505314"/>
                                </a:lnTo>
                                <a:lnTo>
                                  <a:pt x="2446493" y="1505321"/>
                                </a:lnTo>
                                <a:lnTo>
                                  <a:pt x="2446738" y="1505328"/>
                                </a:lnTo>
                                <a:lnTo>
                                  <a:pt x="2446984" y="1505335"/>
                                </a:lnTo>
                                <a:lnTo>
                                  <a:pt x="2447229" y="1505342"/>
                                </a:lnTo>
                                <a:lnTo>
                                  <a:pt x="2447475" y="1505349"/>
                                </a:lnTo>
                                <a:lnTo>
                                  <a:pt x="2447721" y="1505356"/>
                                </a:lnTo>
                                <a:lnTo>
                                  <a:pt x="2447966" y="1505363"/>
                                </a:lnTo>
                                <a:lnTo>
                                  <a:pt x="2448212" y="1505370"/>
                                </a:lnTo>
                                <a:lnTo>
                                  <a:pt x="2448457" y="1505377"/>
                                </a:lnTo>
                                <a:lnTo>
                                  <a:pt x="2448703" y="1505384"/>
                                </a:lnTo>
                                <a:lnTo>
                                  <a:pt x="2448948" y="1505391"/>
                                </a:lnTo>
                                <a:lnTo>
                                  <a:pt x="2449194" y="1505398"/>
                                </a:lnTo>
                                <a:lnTo>
                                  <a:pt x="2449439" y="1505405"/>
                                </a:lnTo>
                                <a:lnTo>
                                  <a:pt x="2449685" y="1505412"/>
                                </a:lnTo>
                                <a:lnTo>
                                  <a:pt x="2449931" y="1505419"/>
                                </a:lnTo>
                                <a:lnTo>
                                  <a:pt x="2450176" y="1505426"/>
                                </a:lnTo>
                                <a:lnTo>
                                  <a:pt x="2450422" y="1505433"/>
                                </a:lnTo>
                                <a:lnTo>
                                  <a:pt x="2450667" y="1505440"/>
                                </a:lnTo>
                                <a:lnTo>
                                  <a:pt x="2450913" y="1505447"/>
                                </a:lnTo>
                                <a:lnTo>
                                  <a:pt x="2451158" y="1505454"/>
                                </a:lnTo>
                                <a:lnTo>
                                  <a:pt x="2451404" y="1505460"/>
                                </a:lnTo>
                                <a:lnTo>
                                  <a:pt x="2451649" y="1505467"/>
                                </a:lnTo>
                                <a:lnTo>
                                  <a:pt x="2451895" y="1505474"/>
                                </a:lnTo>
                                <a:lnTo>
                                  <a:pt x="2452141" y="1505481"/>
                                </a:lnTo>
                                <a:lnTo>
                                  <a:pt x="2452386" y="1505488"/>
                                </a:lnTo>
                                <a:lnTo>
                                  <a:pt x="2452632" y="1505495"/>
                                </a:lnTo>
                                <a:lnTo>
                                  <a:pt x="2452877" y="1505501"/>
                                </a:lnTo>
                                <a:lnTo>
                                  <a:pt x="2453123" y="1505508"/>
                                </a:lnTo>
                                <a:lnTo>
                                  <a:pt x="2453368" y="1505515"/>
                                </a:lnTo>
                                <a:lnTo>
                                  <a:pt x="2453614" y="1505522"/>
                                </a:lnTo>
                                <a:lnTo>
                                  <a:pt x="2453859" y="1505528"/>
                                </a:lnTo>
                                <a:lnTo>
                                  <a:pt x="2454105" y="1505535"/>
                                </a:lnTo>
                                <a:lnTo>
                                  <a:pt x="2454351" y="1505542"/>
                                </a:lnTo>
                                <a:lnTo>
                                  <a:pt x="2454596" y="1505548"/>
                                </a:lnTo>
                                <a:lnTo>
                                  <a:pt x="2454842" y="1505555"/>
                                </a:lnTo>
                                <a:lnTo>
                                  <a:pt x="2455087" y="1505562"/>
                                </a:lnTo>
                                <a:lnTo>
                                  <a:pt x="2455333" y="1505568"/>
                                </a:lnTo>
                              </a:path>
                            </a:pathLst>
                          </a:custGeom>
                          <a:ln w="19050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10" name="pl539"/>
                        <wps:cNvSpPr/>
                        <wps:spPr>
                          <a:xfrm>
                            <a:off x="2116057" y="4191000"/>
                            <a:ext cx="0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>
                                <a:moveTo>
                                  <a:pt x="0" y="0"/>
                                </a:move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FF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11" name="pl540"/>
                        <wps:cNvSpPr/>
                        <wps:spPr>
                          <a:xfrm>
                            <a:off x="2116057" y="4191000"/>
                            <a:ext cx="0" cy="8382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83820">
                                <a:moveTo>
                                  <a:pt x="0" y="0"/>
                                </a:moveTo>
                                <a:lnTo>
                                  <a:pt x="0" y="8382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FF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12" name="tx541"/>
                        <wps:cNvSpPr/>
                        <wps:spPr>
                          <a:xfrm rot="16200000">
                            <a:off x="1457481" y="3465460"/>
                            <a:ext cx="1152031" cy="12056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Pr="00566262" w:rsidRDefault="00962D8C" w:rsidP="00962D8C">
                              <w:pPr>
                                <w:spacing w:after="0"/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FF"/>
                                  <w:sz w:val="18"/>
                                  <w:szCs w:val="18"/>
                                </w:rPr>
                                <w:t xml:space="preserve">True </w:t>
                              </w:r>
                              <w:r w:rsidRPr="008727D1">
                                <w:rPr>
                                  <w:rFonts w:ascii="Calibri" w:hAnsi="Calibri" w:cs="Calibri"/>
                                  <w:b/>
                                  <w:color w:val="0000FF"/>
                                  <w:sz w:val="18"/>
                                  <w:szCs w:val="18"/>
                                </w:rPr>
                                <w:t>effect = .1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noAutofit/>
                        </wps:bodyPr>
                      </wps:wsp>
                      <wps:wsp>
                        <wps:cNvPr id="9114" name="pl543"/>
                        <wps:cNvSpPr/>
                        <wps:spPr>
                          <a:xfrm>
                            <a:off x="2116057" y="2682240"/>
                            <a:ext cx="0" cy="150875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1508760">
                                <a:moveTo>
                                  <a:pt x="0" y="1508760"/>
                                </a:moveTo>
                                <a:lnTo>
                                  <a:pt x="0" y="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FF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15" name="pl544"/>
                        <wps:cNvSpPr/>
                        <wps:spPr>
                          <a:xfrm>
                            <a:off x="1439536" y="1242237"/>
                            <a:ext cx="0" cy="294920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3178582">
                                <a:moveTo>
                                  <a:pt x="0" y="3178582"/>
                                </a:move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dash"/>
                            <a:round/>
                          </a:ln>
                        </wps:spPr>
                        <wps:bodyPr/>
                      </wps:wsp>
                      <wps:wsp>
                        <wps:cNvPr id="9116" name="pl545"/>
                        <wps:cNvSpPr/>
                        <wps:spPr>
                          <a:xfrm>
                            <a:off x="2551278" y="1247598"/>
                            <a:ext cx="0" cy="294920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h="3178582">
                                <a:moveTo>
                                  <a:pt x="0" y="3178582"/>
                                </a:move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FF0000">
                                <a:alpha val="100000"/>
                              </a:srgbClr>
                            </a:solidFill>
                            <a:prstDash val="dash"/>
                            <a:round/>
                          </a:ln>
                        </wps:spPr>
                        <wps:bodyPr/>
                      </wps:wsp>
                      <wps:wsp>
                        <wps:cNvPr id="8584" name="tx13"/>
                        <wps:cNvSpPr/>
                        <wps:spPr>
                          <a:xfrm>
                            <a:off x="2504422" y="1970447"/>
                            <a:ext cx="196750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0.5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582" name="tx11"/>
                        <wps:cNvSpPr/>
                        <wps:spPr>
                          <a:xfrm>
                            <a:off x="1287293" y="1970447"/>
                            <a:ext cx="244194" cy="2969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62D8C" w:rsidRDefault="00962D8C" w:rsidP="00962D8C">
                              <w:pPr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color w:val="000000"/>
                                  <w:sz w:val="22"/>
                                  <w:szCs w:val="22"/>
                                </w:rPr>
                                <w:t>-0.5</w:t>
                              </w:r>
                            </w:p>
                          </w:txbxContent>
                        </wps:txbx>
                        <wps:bodyPr vert="horz" wrap="none" lIns="0" tIns="0" rIns="0" bIns="0" anchor="b">
                          <a:spAutoFit/>
                        </wps:bodyPr>
                      </wps:wsp>
                      <wps:wsp>
                        <wps:cNvPr id="8575" name="pl4"/>
                        <wps:cNvSpPr/>
                        <wps:spPr>
                          <a:xfrm>
                            <a:off x="800262" y="1844039"/>
                            <a:ext cx="2392354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392354">
                                <a:moveTo>
                                  <a:pt x="0" y="0"/>
                                </a:moveTo>
                                <a:lnTo>
                                  <a:pt x="239235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26" name="pl255"/>
                        <wps:cNvSpPr/>
                        <wps:spPr>
                          <a:xfrm>
                            <a:off x="800262" y="4191000"/>
                            <a:ext cx="2392354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392354">
                                <a:moveTo>
                                  <a:pt x="0" y="0"/>
                                </a:moveTo>
                                <a:lnTo>
                                  <a:pt x="239235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8822" name="pg251"/>
                        <wps:cNvSpPr/>
                        <wps:spPr>
                          <a:xfrm>
                            <a:off x="2659431" y="1790478"/>
                            <a:ext cx="90421" cy="13271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0305" h="110305">
                                <a:moveTo>
                                  <a:pt x="55152" y="110305"/>
                                </a:moveTo>
                                <a:lnTo>
                                  <a:pt x="110305" y="55152"/>
                                </a:lnTo>
                                <a:lnTo>
                                  <a:pt x="55152" y="0"/>
                                </a:lnTo>
                                <a:lnTo>
                                  <a:pt x="0" y="55152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FF00"/>
                          </a:solidFill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  <wps:wsp>
                        <wps:cNvPr id="9113" name="pg542"/>
                        <wps:cNvSpPr/>
                        <wps:spPr>
                          <a:xfrm>
                            <a:off x="2665796" y="4136040"/>
                            <a:ext cx="90421" cy="13271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10305" h="110305">
                                <a:moveTo>
                                  <a:pt x="55152" y="110305"/>
                                </a:moveTo>
                                <a:lnTo>
                                  <a:pt x="110305" y="55152"/>
                                </a:lnTo>
                                <a:lnTo>
                                  <a:pt x="55152" y="0"/>
                                </a:lnTo>
                                <a:lnTo>
                                  <a:pt x="0" y="55152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FF00"/>
                          </a:solidFill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  <a:prstDash val="solid"/>
                            <a:round/>
                          </a:ln>
                        </wps:spPr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A4312F9" id="plot3" o:spid="_x0000_s1027" style="width:187pt;height:216.65pt;mso-position-horizontal-relative:char;mso-position-vertical-relative:line" coordorigin="6894,4231" coordsize="26096,443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">
                <v:shape id="pl5" o:spid="_x0000_s1028" style="position:absolute;left:8002;top:18440;width:0;height:838;visibility:visible;mso-wrap-style:square;v-text-anchor:top" coordsize="0,8381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" path="m,l,83819e" filled="f">
                  <v:stroke endcap="round"/>
                  <v:path arrowok="t" textboxrect="0,0,0,83819"/>
                </v:shape>
                <v:shape id="pl6" o:spid="_x0000_s1029" style="position:absolute;left:13983;top:18440;width:0;height:838;visibility:visible;mso-wrap-style:square;v-text-anchor:top" coordsize="0,8381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" path="m,l,83819e" filled="f">
                  <v:stroke endcap="round"/>
                  <v:path arrowok="t" textboxrect="0,0,0,83819"/>
                </v:shape>
                <v:shape id="pl7" o:spid="_x0000_s1030" style="position:absolute;left:19964;top:18440;width:0;height:838;visibility:visible;mso-wrap-style:square;v-text-anchor:top" coordsize="0,8381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" path="m,l,83819e" filled="f">
                  <v:stroke endcap="round"/>
                  <v:path arrowok="t" textboxrect="0,0,0,83819"/>
                </v:shape>
                <v:shape id="pl8" o:spid="_x0000_s1031" style="position:absolute;left:25945;top:18440;width:0;height:838;visibility:visible;mso-wrap-style:square;v-text-anchor:top" coordsize="0,8381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" path="m,l,83819e" filled="f">
                  <v:stroke endcap="round"/>
                  <v:path arrowok="t" textboxrect="0,0,0,83819"/>
                </v:shape>
                <v:shape id="pl9" o:spid="_x0000_s1032" style="position:absolute;left:31926;top:18440;width:0;height:838;visibility:visible;mso-wrap-style:square;v-text-anchor:top" coordsize="0,8381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" path="m,l,83819e" filled="f">
                  <v:stroke endcap="round"/>
                  <v:path arrowok="t" textboxrect="0,0,0,83819"/>
                </v:shape>
                <v:rect id="tx10" o:spid="_x0000_s1033" style="position:absolute;left:6894;top:19697;width:2442;height:2970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  <w:jc w:val="center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-1.0</w:t>
                        </w:r>
                      </w:p>
                    </w:txbxContent>
                  </v:textbox>
                </v:rect>
                <v:rect id="tx12" o:spid="_x0000_s1034" style="position:absolute;left:19481;top:19704;width:782;height:2969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0</w:t>
                        </w:r>
                      </w:p>
                    </w:txbxContent>
                  </v:textbox>
                </v:rect>
                <v:rect id="tx14" o:spid="_x0000_s1035" style="position:absolute;left:31023;top:19704;width:1967;height:2970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  <w:jc w:val="center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1.0</w:t>
                        </w:r>
                      </w:p>
                    </w:txbxContent>
                  </v:textbox>
                </v:rect>
                <v:rect id="tx15" o:spid="_x0000_s1036" style="position:absolute;left:17002;top:22163;width:6503;height:2970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  <w:jc w:val="center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Effect Size</w:t>
                        </w:r>
                      </w:p>
                    </w:txbxContent>
                  </v:textbox>
                </v:rect>
                <v:shape id="pl16" o:spid="_x0000_s1037" style="position:absolute;left:7751;top:18439;width:1;height:1;visibility:visible;mso-wrap-style:square;v-text-anchor:top" coordsize="43,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" path="m,43l43,e" filled="f" strokecolor="red">
                  <v:stroke endcap="round"/>
                  <v:path arrowok="t" textboxrect="0,0,43,43"/>
                </v:shape>
                <v:shape id="pl17" o:spid="_x0000_s1038" style="position:absolute;left:7816;top:18439;width:1;height:1;visibility:visible;mso-wrap-style:square;v-text-anchor:top" coordsize="90,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" path="m,90l90,e" filled="f" strokecolor="red">
                  <v:stroke endcap="round"/>
                  <v:path arrowok="t" textboxrect="0,0,90,90"/>
                </v:shape>
                <v:shape id="pl18" o:spid="_x0000_s1039" style="position:absolute;left:7881;top:18438;width:1;height:2;visibility:visible;mso-wrap-style:square;v-text-anchor:top" coordsize="140,1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" path="m,140l140,e" filled="f" strokecolor="red">
                  <v:stroke endcap="round"/>
                  <v:path arrowok="t" textboxrect="0,0,140,140"/>
                </v:shape>
                <v:shape id="pl19" o:spid="_x0000_s1040" style="position:absolute;left:7945;top:18438;width:2;height:2;visibility:visible;mso-wrap-style:square;v-text-anchor:top" coordsize="192,19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" path="m,192l192,e" filled="f" strokecolor="red">
                  <v:stroke endcap="round"/>
                  <v:path arrowok="t" textboxrect="0,0,192,192"/>
                </v:shape>
                <v:shape id="pl20" o:spid="_x0000_s1041" style="position:absolute;left:8010;top:18437;width:2;height:3;visibility:visible;mso-wrap-style:square;v-text-anchor:top" coordsize="247,24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" path="m,247l247,e" filled="f" strokecolor="red">
                  <v:stroke endcap="round"/>
                  <v:path arrowok="t" textboxrect="0,0,247,247"/>
                </v:shape>
                <v:shape id="pl21" o:spid="_x0000_s1042" style="position:absolute;left:8075;top:18437;width:3;height:3;visibility:visible;mso-wrap-style:square;v-text-anchor:top" coordsize="306,30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" path="m,306l306,e" filled="f" strokecolor="red">
                  <v:stroke endcap="round"/>
                  <v:path arrowok="t" textboxrect="0,0,306,306"/>
                </v:shape>
                <v:shape id="pl22" o:spid="_x0000_s1043" style="position:absolute;left:8139;top:18436;width:4;height:4;visibility:visible;mso-wrap-style:square;v-text-anchor:top" coordsize="368,3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" path="m,368l368,e" filled="f" strokecolor="red">
                  <v:stroke endcap="round"/>
                  <v:path arrowok="t" textboxrect="0,0,368,368"/>
                </v:shape>
                <v:shape id="pl23" o:spid="_x0000_s1044" style="position:absolute;left:8204;top:18436;width:4;height:4;visibility:visible;mso-wrap-style:square;v-text-anchor:top" coordsize="434,4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" path="m,434l434,e" filled="f" strokecolor="red">
                  <v:stroke endcap="round"/>
                  <v:path arrowok="t" textboxrect="0,0,434,434"/>
                </v:shape>
                <v:shape id="pl24" o:spid="_x0000_s1045" style="position:absolute;left:8269;top:18435;width:5;height:5;visibility:visible;mso-wrap-style:square;v-text-anchor:top" coordsize="503,50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" path="m,503l503,e" filled="f" strokecolor="red">
                  <v:stroke endcap="round"/>
                  <v:path arrowok="t" textboxrect="0,0,503,503"/>
                </v:shape>
                <v:shape id="pl25" o:spid="_x0000_s1046" style="position:absolute;left:8333;top:18434;width:6;height:6;visibility:visible;mso-wrap-style:square;v-text-anchor:top" coordsize="577,5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" path="m,577l577,e" filled="f" strokecolor="red">
                  <v:stroke endcap="round"/>
                  <v:path arrowok="t" textboxrect="0,0,577,577"/>
                </v:shape>
                <v:shape id="pl26" o:spid="_x0000_s1047" style="position:absolute;left:8398;top:18433;width:6;height:7;visibility:visible;mso-wrap-style:square;v-text-anchor:top" coordsize="655,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" path="m,655l655,e" filled="f" strokecolor="red">
                  <v:stroke endcap="round"/>
                  <v:path arrowok="t" textboxrect="0,0,655,655"/>
                </v:shape>
                <v:shape id="pl27" o:spid="_x0000_s1048" style="position:absolute;left:8463;top:18433;width:7;height:7;visibility:visible;mso-wrap-style:square;v-text-anchor:top" coordsize="737,73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" path="m,737l737,e" filled="f" strokecolor="red">
                  <v:stroke endcap="round"/>
                  <v:path arrowok="t" textboxrect="0,0,737,737"/>
                </v:shape>
                <v:shape id="pl28" o:spid="_x0000_s1049" style="position:absolute;left:8527;top:18432;width:8;height:8;visibility:visible;mso-wrap-style:square;v-text-anchor:top" coordsize="825,8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" path="m,825l825,e" filled="f" strokecolor="red">
                  <v:stroke endcap="round"/>
                  <v:path arrowok="t" textboxrect="0,0,825,825"/>
                </v:shape>
                <v:shape id="pl29" o:spid="_x0000_s1050" style="position:absolute;left:8592;top:18431;width:9;height:9;visibility:visible;mso-wrap-style:square;v-text-anchor:top" coordsize="917,91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" path="m,917l917,e" filled="f" strokecolor="red">
                  <v:stroke endcap="round"/>
                  <v:path arrowok="t" textboxrect="0,0,917,917"/>
                </v:shape>
                <v:shape id="pl30" o:spid="_x0000_s1051" style="position:absolute;left:8656;top:18430;width:11;height:10;visibility:visible;mso-wrap-style:square;v-text-anchor:top" coordsize="1015,10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" path="m,1015l1015,e" filled="f" strokecolor="red">
                  <v:stroke endcap="round"/>
                  <v:path arrowok="t" textboxrect="0,0,1015,1015"/>
                </v:shape>
                <v:shape id="pl31" o:spid="_x0000_s1052" style="position:absolute;left:8721;top:18429;width:11;height:11;visibility:visible;mso-wrap-style:square;v-text-anchor:top" coordsize="1118,11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" path="m,1118l1118,e" filled="f" strokecolor="red">
                  <v:stroke endcap="round"/>
                  <v:path arrowok="t" textboxrect="0,0,1118,1118"/>
                </v:shape>
                <v:shape id="pl32" o:spid="_x0000_s1053" style="position:absolute;left:8786;top:18428;width:12;height:12;visibility:visible;mso-wrap-style:square;v-text-anchor:top" coordsize="1228,12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" path="m,1228l1228,e" filled="f" strokecolor="red">
                  <v:stroke endcap="round"/>
                  <v:path arrowok="t" textboxrect="0,0,1228,1228"/>
                </v:shape>
                <v:shape id="pl33" o:spid="_x0000_s1054" style="position:absolute;left:8850;top:18426;width:14;height:14;visibility:visible;mso-wrap-style:square;v-text-anchor:top" coordsize="1344,134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" path="m,1344l1344,e" filled="f" strokecolor="red">
                  <v:stroke endcap="round"/>
                  <v:path arrowok="t" textboxrect="0,0,1344,1344"/>
                </v:shape>
                <v:shape id="pl34" o:spid="_x0000_s1055" style="position:absolute;left:8915;top:18425;width:15;height:15;visibility:visible;mso-wrap-style:square;v-text-anchor:top" coordsize="1467,14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" path="m,1467l1467,e" filled="f" strokecolor="red">
                  <v:stroke endcap="round"/>
                  <v:path arrowok="t" textboxrect="0,0,1467,1467"/>
                </v:shape>
                <v:shape id="pl35" o:spid="_x0000_s1056" style="position:absolute;left:8980;top:18424;width:16;height:16;visibility:visible;mso-wrap-style:square;v-text-anchor:top" coordsize="1597,15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" path="m,1597l1597,e" filled="f" strokecolor="red">
                  <v:stroke endcap="round"/>
                  <v:path arrowok="t" textboxrect="0,0,1597,1597"/>
                </v:shape>
                <v:shape id="pl36" o:spid="_x0000_s1057" style="position:absolute;left:9044;top:18423;width:18;height:17;visibility:visible;mso-wrap-style:square;v-text-anchor:top" coordsize="1735,17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" path="m,1735l1735,e" filled="f" strokecolor="red">
                  <v:stroke endcap="round"/>
                  <v:path arrowok="t" textboxrect="0,0,1735,1735"/>
                </v:shape>
                <v:shape id="pl37" o:spid="_x0000_s1058" style="position:absolute;left:9109;top:18421;width:19;height:19;visibility:visible;mso-wrap-style:square;v-text-anchor:top" coordsize="1881,188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" path="m,1881l1881,e" filled="f" strokecolor="red">
                  <v:stroke endcap="round"/>
                  <v:path arrowok="t" textboxrect="0,0,1881,1881"/>
                </v:shape>
                <v:shape id="pl38" o:spid="_x0000_s1059" style="position:absolute;left:9174;top:18420;width:20;height:20;visibility:visible;mso-wrap-style:square;v-text-anchor:top" coordsize="2035,20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" path="m,2035l2035,e" filled="f" strokecolor="red">
                  <v:stroke endcap="round"/>
                  <v:path arrowok="t" textboxrect="0,0,2035,2035"/>
                </v:shape>
                <v:shape id="pl39" o:spid="_x0000_s1060" style="position:absolute;left:9238;top:18418;width:22;height:22;visibility:visible;mso-wrap-style:square;v-text-anchor:top" coordsize="2199,21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" path="m,2199l2199,e" filled="f" strokecolor="red">
                  <v:stroke endcap="round"/>
                  <v:path arrowok="t" textboxrect="0,0,2199,2199"/>
                </v:shape>
                <v:shape id="pl40" o:spid="_x0000_s1061" style="position:absolute;left:9303;top:18416;width:24;height:24;visibility:visible;mso-wrap-style:square;v-text-anchor:top" coordsize="2372,237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" path="m,2372l2372,e" filled="f" strokecolor="red">
                  <v:stroke endcap="round"/>
                  <v:path arrowok="t" textboxrect="0,0,2372,2372"/>
                </v:shape>
                <v:shape id="pl41" o:spid="_x0000_s1062" style="position:absolute;left:9368;top:18414;width:25;height:26;visibility:visible;mso-wrap-style:square;v-text-anchor:top" coordsize="2556,255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" path="m,2556l2556,e" filled="f" strokecolor="red">
                  <v:stroke endcap="round"/>
                  <v:path arrowok="t" textboxrect="0,0,2556,2556"/>
                </v:shape>
                <v:shape id="pl42" o:spid="_x0000_s1063" style="position:absolute;left:9432;top:18412;width:28;height:28;visibility:visible;mso-wrap-style:square;v-text-anchor:top" coordsize="2750,27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" path="m,2750l2750,e" filled="f" strokecolor="red">
                  <v:stroke endcap="round"/>
                  <v:path arrowok="t" textboxrect="0,0,2750,2750"/>
                </v:shape>
                <v:shape id="pl43" o:spid="_x0000_s1064" style="position:absolute;left:9497;top:18410;width:30;height:30;visibility:visible;mso-wrap-style:square;v-text-anchor:top" coordsize="2957,29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" path="m,2957l2957,e" filled="f" strokecolor="red">
                  <v:stroke endcap="round"/>
                  <v:path arrowok="t" textboxrect="0,0,2957,2957"/>
                </v:shape>
                <v:shape id="pl44" o:spid="_x0000_s1065" style="position:absolute;left:9562;top:18408;width:31;height:32;visibility:visible;mso-wrap-style:square;v-text-anchor:top" coordsize="3175,31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" path="m,3175l3175,e" filled="f" strokecolor="red">
                  <v:stroke endcap="round"/>
                  <v:path arrowok="t" textboxrect="0,0,3175,3175"/>
                </v:shape>
                <v:shape id="pl45" o:spid="_x0000_s1066" style="position:absolute;left:9626;top:18406;width:34;height:34;visibility:visible;mso-wrap-style:square;v-text-anchor:top" coordsize="3407,34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" path="m,3407l3407,e" filled="f" strokecolor="red">
                  <v:stroke endcap="round"/>
                  <v:path arrowok="t" textboxrect="0,0,3407,3407"/>
                </v:shape>
                <v:shape id="pl46" o:spid="_x0000_s1067" style="position:absolute;left:9691;top:18403;width:37;height:37;visibility:visible;mso-wrap-style:square;v-text-anchor:top" coordsize="3652,365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" path="m,3652l3652,e" filled="f" strokecolor="red">
                  <v:stroke endcap="round"/>
                  <v:path arrowok="t" textboxrect="0,0,3652,3652"/>
                </v:shape>
                <v:shape id="pl47" o:spid="_x0000_s1068" style="position:absolute;left:9756;top:18401;width:39;height:39;visibility:visible;mso-wrap-style:square;v-text-anchor:top" coordsize="3913,39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" path="m,3913l3913,e" filled="f" strokecolor="red">
                  <v:stroke endcap="round"/>
                  <v:path arrowok="t" textboxrect="0,0,3913,3913"/>
                </v:shape>
                <v:shape id="pl48" o:spid="_x0000_s1069" style="position:absolute;left:9820;top:18398;width:42;height:42;visibility:visible;mso-wrap-style:square;v-text-anchor:top" coordsize="4189,41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" path="m,4189l4189,e" filled="f" strokecolor="red">
                  <v:stroke endcap="round"/>
                  <v:path arrowok="t" textboxrect="0,0,4189,4189"/>
                </v:shape>
                <v:shape id="pl49" o:spid="_x0000_s1070" style="position:absolute;left:9885;top:18395;width:45;height:45;visibility:visible;mso-wrap-style:square;v-text-anchor:top" coordsize="4482,44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" path="m,4482l4482,e" filled="f" strokecolor="red">
                  <v:stroke endcap="round"/>
                  <v:path arrowok="t" textboxrect="0,0,4482,4482"/>
                </v:shape>
                <v:shape id="pl50" o:spid="_x0000_s1071" style="position:absolute;left:9950;top:18392;width:48;height:48;visibility:visible;mso-wrap-style:square;v-text-anchor:top" coordsize="4792,479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" path="m,4792l4792,e" filled="f" strokecolor="red">
                  <v:stroke endcap="round"/>
                  <v:path arrowok="t" textboxrect="0,0,4792,4792"/>
                </v:shape>
                <v:shape id="pl51" o:spid="_x0000_s1072" style="position:absolute;left:10014;top:18389;width:52;height:51;visibility:visible;mso-wrap-style:square;v-text-anchor:top" coordsize="5122,51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" path="m,5122l5122,e" filled="f" strokecolor="red">
                  <v:stroke endcap="round"/>
                  <v:path arrowok="t" textboxrect="0,0,5122,5122"/>
                </v:shape>
                <v:shape id="pl52" o:spid="_x0000_s1073" style="position:absolute;left:10079;top:18385;width:55;height:55;visibility:visible;mso-wrap-style:square;v-text-anchor:top" coordsize="5472,547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" path="m,5472l5472,e" filled="f" strokecolor="red">
                  <v:stroke endcap="round"/>
                  <v:path arrowok="t" textboxrect="0,0,5472,5472"/>
                </v:shape>
                <v:shape id="pl53" o:spid="_x0000_s1074" style="position:absolute;left:10144;top:18381;width:58;height:59;visibility:visible;mso-wrap-style:square;v-text-anchor:top" coordsize="5843,58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" path="m,5843l5843,e" filled="f" strokecolor="red">
                  <v:stroke endcap="round"/>
                  <v:path arrowok="t" textboxrect="0,0,5843,5843"/>
                </v:shape>
                <v:shape id="pl54" o:spid="_x0000_s1075" style="position:absolute;left:10208;top:18378;width:63;height:62;visibility:visible;mso-wrap-style:square;v-text-anchor:top" coordsize="6237,623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" path="m,6237l6237,e" filled="f" strokecolor="red">
                  <v:stroke endcap="round"/>
                  <v:path arrowok="t" textboxrect="0,0,6237,6237"/>
                </v:shape>
                <v:shape id="pl55" o:spid="_x0000_s1076" style="position:absolute;left:10273;top:18373;width:66;height:67;visibility:visible;mso-wrap-style:square;v-text-anchor:top" coordsize="6656,665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" path="m,6656l6656,e" filled="f" strokecolor="red">
                  <v:stroke endcap="round"/>
                  <v:path arrowok="t" textboxrect="0,0,6656,6656"/>
                </v:shape>
                <v:shape id="pl56" o:spid="_x0000_s1077" style="position:absolute;left:10338;top:18369;width:71;height:71;visibility:visible;mso-wrap-style:square;v-text-anchor:top" coordsize="7101,710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" path="m,7101l7101,e" filled="f" strokecolor="red">
                  <v:stroke endcap="round"/>
                  <v:path arrowok="t" textboxrect="0,0,7101,7101"/>
                </v:shape>
                <v:shape id="pl57" o:spid="_x0000_s1078" style="position:absolute;left:10402;top:18364;width:76;height:76;visibility:visible;mso-wrap-style:square;v-text-anchor:top" coordsize="7574,75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" path="m,7574l7574,e" filled="f" strokecolor="red">
                  <v:stroke endcap="round"/>
                  <v:path arrowok="t" textboxrect="0,0,7574,7574"/>
                </v:shape>
                <v:shape id="pl58" o:spid="_x0000_s1079" style="position:absolute;left:10467;top:18359;width:81;height:81;visibility:visible;mso-wrap-style:square;v-text-anchor:top" coordsize="8076,807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" path="m,8076l8076,e" filled="f" strokecolor="red">
                  <v:stroke endcap="round"/>
                  <v:path arrowok="t" textboxrect="0,0,8076,8076"/>
                </v:shape>
                <v:shape id="pl59" o:spid="_x0000_s1080" style="position:absolute;left:10532;top:18354;width:86;height:86;visibility:visible;mso-wrap-style:square;v-text-anchor:top" coordsize="8611,861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" path="m,8611l8611,e" filled="f" strokecolor="red">
                  <v:stroke endcap="round"/>
                  <v:path arrowok="t" textboxrect="0,0,8611,8611"/>
                </v:shape>
                <v:shape id="pl60" o:spid="_x0000_s1081" style="position:absolute;left:10596;top:18348;width:92;height:92;visibility:visible;mso-wrap-style:square;v-text-anchor:top" coordsize="9179,917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" path="m,9179l9179,e" filled="f" strokecolor="red">
                  <v:stroke endcap="round"/>
                  <v:path arrowok="t" textboxrect="0,0,9179,9179"/>
                </v:shape>
                <v:shape id="pl61" o:spid="_x0000_s1082" style="position:absolute;left:10661;top:18342;width:98;height:98;visibility:visible;mso-wrap-style:square;v-text-anchor:top" coordsize="9785,97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" path="m,9785l9785,e" filled="f" strokecolor="red">
                  <v:stroke endcap="round"/>
                  <v:path arrowok="t" textboxrect="0,0,9785,9785"/>
                </v:shape>
                <v:shape id="pl62" o:spid="_x0000_s1083" style="position:absolute;left:10726;top:18336;width:104;height:104;visibility:visible;mso-wrap-style:square;v-text-anchor:top" coordsize="10429,104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" path="m,10429l10429,e" filled="f" strokecolor="red">
                  <v:stroke endcap="round"/>
                  <v:path arrowok="t" textboxrect="0,0,10429,10429"/>
                </v:shape>
                <v:shape id="pl63" o:spid="_x0000_s1084" style="position:absolute;left:10790;top:18329;width:111;height:111;visibility:visible;mso-wrap-style:square;v-text-anchor:top" coordsize="11116,1111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" path="m,11116l11116,e" filled="f" strokecolor="red">
                  <v:stroke endcap="round"/>
                  <v:path arrowok="t" textboxrect="0,0,11116,11116"/>
                </v:shape>
                <v:shape id="pl64" o:spid="_x0000_s1085" style="position:absolute;left:10855;top:18321;width:118;height:119;visibility:visible;mso-wrap-style:square;v-text-anchor:top" coordsize="11848,118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" path="m,11848l11848,e" filled="f" strokecolor="red">
                  <v:stroke endcap="round"/>
                  <v:path arrowok="t" textboxrect="0,0,11848,11848"/>
                </v:shape>
                <v:shape id="pl65" o:spid="_x0000_s1086" style="position:absolute;left:10920;top:18314;width:126;height:126;visibility:visible;mso-wrap-style:square;v-text-anchor:top" coordsize="12630,1263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" path="m,12630l12630,e" filled="f" strokecolor="red">
                  <v:stroke endcap="round"/>
                  <v:path arrowok="t" textboxrect="0,0,12630,12630"/>
                </v:shape>
                <v:shape id="pl66" o:spid="_x0000_s1087" style="position:absolute;left:10984;top:18305;width:135;height:135;visibility:visible;mso-wrap-style:square;v-text-anchor:top" coordsize="13463,134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" path="m,13463l13463,e" filled="f" strokecolor="red">
                  <v:stroke endcap="round"/>
                  <v:path arrowok="t" textboxrect="0,0,13463,13463"/>
                </v:shape>
                <v:shape id="pl67" o:spid="_x0000_s1088" style="position:absolute;left:11049;top:18296;width:143;height:144;visibility:visible;mso-wrap-style:square;v-text-anchor:top" coordsize="14354,143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" path="m,14354l14354,e" filled="f" strokecolor="red">
                  <v:stroke endcap="round"/>
                  <v:path arrowok="t" textboxrect="0,0,14354,14354"/>
                </v:shape>
                <v:shape id="pl68" o:spid="_x0000_s1089" style="position:absolute;left:11113;top:18287;width:154;height:153;visibility:visible;mso-wrap-style:square;v-text-anchor:top" coordsize="15307,153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" path="m,15307l15307,e" filled="f" strokecolor="red">
                  <v:stroke endcap="round"/>
                  <v:path arrowok="t" textboxrect="0,0,15307,15307"/>
                </v:shape>
                <v:shape id="pl69" o:spid="_x0000_s1090" style="position:absolute;left:11178;top:18277;width:163;height:163;visibility:visible;mso-wrap-style:square;v-text-anchor:top" coordsize="16326,163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" path="m,16326l16326,e" filled="f" strokecolor="red">
                  <v:stroke endcap="round"/>
                  <v:path arrowok="t" textboxrect="0,0,16326,16326"/>
                </v:shape>
                <v:shape id="pl70" o:spid="_x0000_s1091" style="position:absolute;left:11243;top:18266;width:174;height:174;visibility:visible;mso-wrap-style:square;v-text-anchor:top" coordsize="17418,174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" path="m,17418l17418,e" filled="f" strokecolor="red">
                  <v:stroke endcap="round"/>
                  <v:path arrowok="t" textboxrect="0,0,17418,17418"/>
                </v:shape>
                <v:shape id="pl71" o:spid="_x0000_s1092" style="position:absolute;left:11307;top:18254;width:186;height:186;visibility:visible;mso-wrap-style:square;v-text-anchor:top" coordsize="18589,185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" path="m,18589l18589,e" filled="f" strokecolor="red">
                  <v:stroke endcap="round"/>
                  <v:path arrowok="t" textboxrect="0,0,18589,18589"/>
                </v:shape>
                <v:shape id="pl72" o:spid="_x0000_s1093" style="position:absolute;left:11372;top:18241;width:199;height:199;visibility:visible;mso-wrap-style:square;v-text-anchor:top" coordsize="19846,198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" path="m,19846l19846,e" filled="f" strokecolor="red">
                  <v:stroke endcap="round"/>
                  <v:path arrowok="t" textboxrect="0,0,19846,19846"/>
                </v:shape>
                <v:shape id="pl73" o:spid="_x0000_s1094" style="position:absolute;left:11437;top:18228;width:212;height:212;visibility:visible;mso-wrap-style:square;v-text-anchor:top" coordsize="21197,211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" path="m,21197l21197,e" filled="f" strokecolor="red">
                  <v:stroke endcap="round"/>
                  <v:path arrowok="t" textboxrect="0,0,21197,21197"/>
                </v:shape>
                <v:shape id="pl74" o:spid="_x0000_s1095" style="position:absolute;left:11501;top:18213;width:227;height:227;visibility:visible;mso-wrap-style:square;v-text-anchor:top" coordsize="22652,2265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" path="m,22652l22652,e" filled="f" strokecolor="red">
                  <v:stroke endcap="round"/>
                  <v:path arrowok="t" textboxrect="0,0,22652,22652"/>
                </v:shape>
                <v:shape id="pl75" o:spid="_x0000_s1096" style="position:absolute;left:11566;top:18198;width:242;height:242;visibility:visible;mso-wrap-style:square;v-text-anchor:top" coordsize="24222,242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" path="m,24222l24222,e" filled="f" strokecolor="red">
                  <v:stroke endcap="round"/>
                  <v:path arrowok="t" textboxrect="0,0,24222,24222"/>
                </v:shape>
                <v:shape id="pl76" o:spid="_x0000_s1097" style="position:absolute;left:11631;top:18181;width:259;height:259;visibility:visible;mso-wrap-style:square;v-text-anchor:top" coordsize="25917,2591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" path="m,25917l25917,e" filled="f" strokecolor="red">
                  <v:stroke endcap="round"/>
                  <v:path arrowok="t" textboxrect="0,0,25917,25917"/>
                </v:shape>
                <v:shape id="pl77" o:spid="_x0000_s1098" style="position:absolute;left:11695;top:18162;width:278;height:278;visibility:visible;mso-wrap-style:square;v-text-anchor:top" coordsize="27753,277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" path="m,27753l27753,e" filled="f" strokecolor="red">
                  <v:stroke endcap="round"/>
                  <v:path arrowok="t" textboxrect="0,0,27753,27753"/>
                </v:shape>
                <v:shape id="pl78" o:spid="_x0000_s1099" style="position:absolute;left:11760;top:18142;width:298;height:298;visibility:visible;mso-wrap-style:square;v-text-anchor:top" coordsize="29747,2974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" path="m,29747l29747,e" filled="f" strokecolor="red">
                  <v:stroke endcap="round"/>
                  <v:path arrowok="t" textboxrect="0,0,29747,29747"/>
                </v:shape>
                <v:shape id="pl79" o:spid="_x0000_s1100" style="position:absolute;left:11825;top:18121;width:319;height:319;visibility:visible;mso-wrap-style:square;v-text-anchor:top" coordsize="31916,3191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" path="m,31916l31916,e" filled="f" strokecolor="red">
                  <v:stroke endcap="round"/>
                  <v:path arrowok="t" textboxrect="0,0,31916,31916"/>
                </v:shape>
                <v:shape id="pl80" o:spid="_x0000_s1101" style="position:absolute;left:11889;top:18097;width:343;height:343;visibility:visible;mso-wrap-style:square;v-text-anchor:top" coordsize="34284,342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" path="m,34284l34284,e" filled="f" strokecolor="red">
                  <v:stroke endcap="round"/>
                  <v:path arrowok="t" textboxrect="0,0,34284,34284"/>
                </v:shape>
                <v:shape id="pl81" o:spid="_x0000_s1102" style="position:absolute;left:11954;top:18071;width:369;height:369;visibility:visible;mso-wrap-style:square;v-text-anchor:top" coordsize="36880,368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" path="m,36880l36880,e" filled="f" strokecolor="red">
                  <v:stroke endcap="round"/>
                  <v:path arrowok="t" textboxrect="0,0,36880,36880"/>
                </v:shape>
                <v:shape id="pl82" o:spid="_x0000_s1103" style="position:absolute;left:12019;top:18043;width:397;height:397;visibility:visible;mso-wrap-style:square;v-text-anchor:top" coordsize="39737,3973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" path="m,39737l39737,e" filled="f" strokecolor="red">
                  <v:stroke endcap="round"/>
                  <v:path arrowok="t" textboxrect="0,0,39737,39737"/>
                </v:shape>
                <v:shape id="pl83" o:spid="_x0000_s1104" style="position:absolute;left:12083;top:18011;width:429;height:429;visibility:visible;mso-wrap-style:square;v-text-anchor:top" coordsize="42898,428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" path="m,42898l42898,e" filled="f" strokecolor="red">
                  <v:stroke endcap="round"/>
                  <v:path arrowok="t" textboxrect="0,0,42898,42898"/>
                </v:shape>
                <v:shape id="pl84" o:spid="_x0000_s1105" style="position:absolute;left:12148;top:17976;width:464;height:464;visibility:visible;mso-wrap-style:square;v-text-anchor:top" coordsize="46418,464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" path="m,46418l46418,e" filled="f" strokecolor="red">
                  <v:stroke endcap="round"/>
                  <v:path arrowok="t" textboxrect="0,0,46418,46418"/>
                </v:shape>
                <v:shape id="pl85" o:spid="_x0000_s1106" style="position:absolute;left:12213;top:17936;width:503;height:504;visibility:visible;mso-wrap-style:square;v-text-anchor:top" coordsize="50366,503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" path="m,50366l50366,e" filled="f" strokecolor="red">
                  <v:stroke endcap="round"/>
                  <v:path arrowok="t" textboxrect="0,0,50366,50366"/>
                </v:shape>
                <v:shape id="pl86" o:spid="_x0000_s1107" style="position:absolute;left:12277;top:17892;width:549;height:548;visibility:visible;mso-wrap-style:square;v-text-anchor:top" coordsize="54839,548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" path="m,54839l54839,e" filled="f" strokecolor="red">
                  <v:stroke endcap="round"/>
                  <v:path arrowok="t" textboxrect="0,0,54839,54839"/>
                </v:shape>
                <v:shape id="pl87" o:spid="_x0000_s1108" style="position:absolute;left:12342;top:17840;width:600;height:600;visibility:visible;mso-wrap-style:square;v-text-anchor:top" coordsize="59970,599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" path="m,59970l59970,e" filled="f" strokecolor="red">
                  <v:stroke endcap="round"/>
                  <v:path arrowok="t" textboxrect="0,0,59970,59970"/>
                </v:shape>
                <v:shape id="pl88" o:spid="_x0000_s1109" style="position:absolute;left:12407;top:17780;width:659;height:660;visibility:visible;mso-wrap-style:square;v-text-anchor:top" coordsize="65959,659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" path="m,65959l65959,e" filled="f" strokecolor="red">
                  <v:stroke endcap="round"/>
                  <v:path arrowok="t" textboxrect="0,0,65959,65959"/>
                </v:shape>
                <v:shape id="pl89" o:spid="_x0000_s1110" style="position:absolute;left:12471;top:17709;width:732;height:731;visibility:visible;mso-wrap-style:square;v-text-anchor:top" coordsize="73121,731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" path="m,73121l73121,e" filled="f" strokecolor="red">
                  <v:stroke endcap="round"/>
                  <v:path arrowok="t" textboxrect="0,0,73121,73121"/>
                </v:shape>
                <v:shape id="pl90" o:spid="_x0000_s1111" style="position:absolute;left:12536;top:17620;width:820;height:820;visibility:visible;mso-wrap-style:square;v-text-anchor:top" coordsize="82024,820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" path="m,82024l82024,e" filled="f" strokecolor="red">
                  <v:stroke endcap="round"/>
                  <v:path arrowok="t" textboxrect="0,0,82024,82024"/>
                </v:shape>
                <v:shape id="pl91" o:spid="_x0000_s1112" style="position:absolute;left:12601;top:17501;width:938;height:939;visibility:visible;mso-wrap-style:square;v-text-anchor:top" coordsize="93885,938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" path="m,93885l93885,e" filled="f" strokecolor="red">
                  <v:stroke endcap="round"/>
                  <v:path arrowok="t" textboxrect="0,0,93885,93885"/>
                </v:shape>
                <v:shape id="pl92" o:spid="_x0000_s1113" style="position:absolute;left:12665;top:17313;width:1128;height:1127;visibility:visible;mso-wrap-style:square;v-text-anchor:top" coordsize="112724,1127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" path="m,112724l112724,e" filled="f" strokecolor="red">
                  <v:stroke endcap="round"/>
                  <v:path arrowok="t" textboxrect="0,0,112724,112724"/>
                </v:shape>
                <v:shape id="pl93" o:spid="_x0000_s1114" style="position:absolute;left:12730;top:16804;width:1636;height:1636;visibility:visible;mso-wrap-style:square;v-text-anchor:top" coordsize="163567,1635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" path="m,163567l163567,e" filled="f" strokecolor="red">
                  <v:stroke endcap="round"/>
                  <v:path arrowok="t" textboxrect="0,0,163567,163567"/>
                </v:shape>
                <v:shape id="pl94" o:spid="_x0000_s1115" style="position:absolute;left:12795;top:16869;width:1571;height:1571;visibility:visible;mso-wrap-style:square;v-text-anchor:top" coordsize="157102,1571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" path="m,157102l157102,e" filled="f" strokecolor="red">
                  <v:stroke endcap="round"/>
                  <v:path arrowok="t" textboxrect="0,0,157102,157102"/>
                </v:shape>
                <v:shape id="pl95" o:spid="_x0000_s1116" style="position:absolute;left:12859;top:16934;width:1507;height:1506;visibility:visible;mso-wrap-style:square;v-text-anchor:top" coordsize="150636,15063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" path="m,150636l150636,e" filled="f" strokecolor="red">
                  <v:stroke endcap="round"/>
                  <v:path arrowok="t" textboxrect="0,0,150636,150636"/>
                </v:shape>
                <v:shape id="pl96" o:spid="_x0000_s1117" style="position:absolute;left:12924;top:16998;width:1442;height:1442;visibility:visible;mso-wrap-style:square;v-text-anchor:top" coordsize="144170,1441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" path="m,144170l144170,e" filled="f" strokecolor="red">
                  <v:stroke endcap="round"/>
                  <v:path arrowok="t" textboxrect="0,0,144170,144170"/>
                </v:shape>
                <v:shape id="pl97" o:spid="_x0000_s1118" style="position:absolute;left:12989;top:17063;width:1377;height:1377;visibility:visible;mso-wrap-style:square;v-text-anchor:top" coordsize="137704,1377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" path="m,137704l137704,e" filled="f" strokecolor="red">
                  <v:stroke endcap="round"/>
                  <v:path arrowok="t" textboxrect="0,0,137704,137704"/>
                </v:shape>
                <v:shape id="pl98" o:spid="_x0000_s1119" style="position:absolute;left:13053;top:17128;width:1313;height:1312;visibility:visible;mso-wrap-style:square;v-text-anchor:top" coordsize="131239,1312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" path="m,131239l131239,e" filled="f" strokecolor="red">
                  <v:stroke endcap="round"/>
                  <v:path arrowok="t" textboxrect="0,0,131239,131239"/>
                </v:shape>
                <v:shape id="pl99" o:spid="_x0000_s1120" style="position:absolute;left:13118;top:17192;width:1248;height:1248;visibility:visible;mso-wrap-style:square;v-text-anchor:top" coordsize="124773,1247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" path="m,124773l124773,e" filled="f" strokecolor="red">
                  <v:stroke endcap="round"/>
                  <v:path arrowok="t" textboxrect="0,0,124773,124773"/>
                </v:shape>
                <v:shape id="pl100" o:spid="_x0000_s1121" style="position:absolute;left:13183;top:17257;width:1183;height:1183;visibility:visible;mso-wrap-style:square;v-text-anchor:top" coordsize="118307,1183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" path="m,118307l118307,e" filled="f" strokecolor="red">
                  <v:stroke endcap="round"/>
                  <v:path arrowok="t" textboxrect="0,0,118307,118307"/>
                </v:shape>
                <v:shape id="pl101" o:spid="_x0000_s1122" style="position:absolute;left:13247;top:17321;width:1119;height:1119;visibility:visible;mso-wrap-style:square;v-text-anchor:top" coordsize="111841,11184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" path="m,111841l111841,e" filled="f" strokecolor="red">
                  <v:stroke endcap="round"/>
                  <v:path arrowok="t" textboxrect="0,0,111841,111841"/>
                </v:shape>
                <v:shape id="pl102" o:spid="_x0000_s1123" style="position:absolute;left:13312;top:17386;width:1054;height:1054;visibility:visible;mso-wrap-style:square;v-text-anchor:top" coordsize="105375,1053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" path="m,105375l105375,e" filled="f" strokecolor="red">
                  <v:stroke endcap="round"/>
                  <v:path arrowok="t" textboxrect="0,0,105375,105375"/>
                </v:shape>
                <v:shape id="pl103" o:spid="_x0000_s1124" style="position:absolute;left:13377;top:17451;width:989;height:989;visibility:visible;mso-wrap-style:square;v-text-anchor:top" coordsize="98910,989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" path="m,98910l98910,e" filled="f" strokecolor="red">
                  <v:stroke endcap="round"/>
                  <v:path arrowok="t" textboxrect="0,0,98910,98910"/>
                </v:shape>
                <v:shape id="pl104" o:spid="_x0000_s1125" style="position:absolute;left:13441;top:17515;width:925;height:925;visibility:visible;mso-wrap-style:square;v-text-anchor:top" coordsize="92444,9244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" path="m,92444l92444,e" filled="f" strokecolor="red">
                  <v:stroke endcap="round"/>
                  <v:path arrowok="t" textboxrect="0,0,92444,92444"/>
                </v:shape>
                <v:shape id="pl105" o:spid="_x0000_s1126" style="position:absolute;left:13506;top:17580;width:860;height:860;visibility:visible;mso-wrap-style:square;v-text-anchor:top" coordsize="85978,859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" path="m,85978l85978,e" filled="f" strokecolor="red">
                  <v:stroke endcap="round"/>
                  <v:path arrowok="t" textboxrect="0,0,85978,85978"/>
                </v:shape>
                <v:shape id="pl106" o:spid="_x0000_s1127" style="position:absolute;left:13570;top:17645;width:796;height:795;visibility:visible;mso-wrap-style:square;v-text-anchor:top" coordsize="79512,795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" path="m,79512l79512,e" filled="f" strokecolor="red">
                  <v:stroke endcap="round"/>
                  <v:path arrowok="t" textboxrect="0,0,79512,79512"/>
                </v:shape>
                <v:shape id="pl107" o:spid="_x0000_s1128" style="position:absolute;left:13635;top:17709;width:731;height:731;visibility:visible;mso-wrap-style:square;v-text-anchor:top" coordsize="73047,7304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" path="m,73047l73047,e" filled="f" strokecolor="red">
                  <v:stroke endcap="round"/>
                  <v:path arrowok="t" textboxrect="0,0,73047,73047"/>
                </v:shape>
                <v:shape id="pl108" o:spid="_x0000_s1129" style="position:absolute;left:13700;top:17774;width:666;height:666;visibility:visible;mso-wrap-style:square;v-text-anchor:top" coordsize="66581,6658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" path="m,66581l66581,e" filled="f" strokecolor="red">
                  <v:stroke endcap="round"/>
                  <v:path arrowok="t" textboxrect="0,0,66581,66581"/>
                </v:shape>
                <v:shape id="pl109" o:spid="_x0000_s1130" style="position:absolute;left:13764;top:17839;width:602;height:601;visibility:visible;mso-wrap-style:square;v-text-anchor:top" coordsize="60115,601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" path="m,60115l60115,e" filled="f" strokecolor="red">
                  <v:stroke endcap="round"/>
                  <v:path arrowok="t" textboxrect="0,0,60115,60115"/>
                </v:shape>
                <v:shape id="pl110" o:spid="_x0000_s1131" style="position:absolute;left:13829;top:17903;width:537;height:537;visibility:visible;mso-wrap-style:square;v-text-anchor:top" coordsize="53649,536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" path="m,53649l53649,e" filled="f" strokecolor="red">
                  <v:stroke endcap="round"/>
                  <v:path arrowok="t" textboxrect="0,0,53649,53649"/>
                </v:shape>
                <v:shape id="pl111" o:spid="_x0000_s1132" style="position:absolute;left:13894;top:17968;width:472;height:472;visibility:visible;mso-wrap-style:square;v-text-anchor:top" coordsize="47183,471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" path="m,47183l47183,e" filled="f" strokecolor="red">
                  <v:stroke endcap="round"/>
                  <v:path arrowok="t" textboxrect="0,0,47183,47183"/>
                </v:shape>
                <v:shape id="pl112" o:spid="_x0000_s1133" style="position:absolute;left:13958;top:18033;width:408;height:407;visibility:visible;mso-wrap-style:square;v-text-anchor:top" coordsize="40718,407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" path="m,40718l40718,e" filled="f" strokecolor="red">
                  <v:stroke endcap="round"/>
                  <v:path arrowok="t" textboxrect="0,0,40718,40718"/>
                </v:shape>
                <v:shape id="pl113" o:spid="_x0000_s1134" style="position:absolute;left:14023;top:18097;width:343;height:343;visibility:visible;mso-wrap-style:square;v-text-anchor:top" coordsize="34252,3425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" path="m,34252l34252,e" filled="f" strokecolor="red">
                  <v:stroke endcap="round"/>
                  <v:path arrowok="t" textboxrect="0,0,34252,34252"/>
                </v:shape>
                <v:shape id="pl114" o:spid="_x0000_s1135" style="position:absolute;left:14088;top:18162;width:278;height:278;visibility:visible;mso-wrap-style:square;v-text-anchor:top" coordsize="27786,277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" path="m,27786l27786,e" filled="f" strokecolor="red">
                  <v:stroke endcap="round"/>
                  <v:path arrowok="t" textboxrect="0,0,27786,27786"/>
                </v:shape>
                <v:shape id="pl115" o:spid="_x0000_s1136" style="position:absolute;left:14152;top:18227;width:214;height:213;visibility:visible;mso-wrap-style:square;v-text-anchor:top" coordsize="21320,213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" path="m,21320l21320,e" filled="f" strokecolor="red">
                  <v:stroke endcap="round"/>
                  <v:path arrowok="t" textboxrect="0,0,21320,21320"/>
                </v:shape>
                <v:shape id="pl116" o:spid="_x0000_s1137" style="position:absolute;left:14217;top:18291;width:149;height:149;visibility:visible;mso-wrap-style:square;v-text-anchor:top" coordsize="14854,148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" path="m,14854l14854,e" filled="f" strokecolor="red">
                  <v:stroke endcap="round"/>
                  <v:path arrowok="t" textboxrect="0,0,14854,14854"/>
                </v:shape>
                <v:shape id="pl117" o:spid="_x0000_s1138" style="position:absolute;left:14282;top:18356;width:84;height:84;visibility:visible;mso-wrap-style:square;v-text-anchor:top" coordsize="8389,83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" path="m,8389l8389,e" filled="f" strokecolor="red">
                  <v:stroke endcap="round"/>
                  <v:path arrowok="t" textboxrect="0,0,8389,8389"/>
                </v:shape>
                <v:shape id="pl118" o:spid="_x0000_s1139" style="position:absolute;left:14346;top:18421;width:20;height:19;visibility:visible;mso-wrap-style:square;v-text-anchor:top" coordsize="1923,19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" path="m,1923l1923,e" filled="f" strokecolor="red">
                  <v:stroke endcap="round"/>
                  <v:path arrowok="t" textboxrect="0,0,1923,1923"/>
                </v:shape>
                <v:shape id="pl119" o:spid="_x0000_s1140" style="position:absolute;left:7687;top:16762;width:6679;height:1678;visibility:visible;mso-wrap-style:square;v-text-anchor:top" coordsize="667838,1677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" path="m,167755r,l66,167754r67,l200,167753r67,l333,167753r67,-1l467,167752r67,-1l601,167751r66,-1l734,167750r67,-1l868,167749r67,l1001,167748r67,l1135,167747r67,l1269,167746r66,l1402,167745r67,l1536,167745r66,-1l1669,167744r67,-1l1803,167743r67,-1l1936,167742r67,-1l2070,167741r67,l2204,167740r66,l2337,167739r67,l2471,167738r67,l2604,167737r67,l2738,167736r67,l2871,167736r67,-1l3005,167735r67,-1l3139,167734r66,-1l3272,167733r67,-1l3406,167732r67,-1l3539,167731r67,l3673,167730r67,l3807,167729r66,l3940,167728r67,l4074,167727r67,l4207,167726r67,l4341,167726r67,-1l4474,167725r67,-1l4608,167724r67,-1l4742,167723r66,-1l4875,167722r67,-1l5009,167721r67,-1l5142,167720r67,l5276,167719r67,l5410,167718r66,l5543,167717r67,l5677,167716r66,l5810,167715r67,l5944,167714r67,l6077,167714r67,-1l6211,167713r67,-1l6345,167712r66,-1l6478,167711r67,-1l6612,167710r67,-1l6745,167709r67,-1l6879,167708r67,-1l7013,167707r66,l7146,167706r67,l7280,167705r66,l7413,167704r67,l7547,167703r67,l7680,167702r67,l7814,167701r67,l7948,167700r66,l8081,167699r67,l8215,167698r67,l8348,167698r67,-1l8482,167697r67,-1l8615,167696r67,-1l8749,167695r67,-1l8883,167694r66,-1l9016,167693r67,-1l9150,167692r67,-1l9283,167691r67,-1l9417,167690r67,-1l9551,167689r66,-1l9684,167688r67,l9818,167687r66,l9951,167686r67,l10085,167685r67,l10218,167684r67,l10352,167683r67,l10486,167682r66,l10619,167681r67,l10753,167680r67,l10886,167679r67,l11020,167678r67,l11154,167677r66,l11287,167676r67,l11421,167675r66,l11554,167674r67,l11688,167673r67,l11821,167673r67,-1l11955,167672r67,-1l12089,167671r66,-1l12222,167670r67,-1l12356,167669r67,-1l12489,167668r67,-1l12623,167667r67,-1l12756,167666r67,-1l12890,167665r67,-1l13024,167664r66,-1l13157,167663r67,-1l13291,167662r67,-1l13424,167661r67,-1l13558,167660r67,-1l13692,167659r66,-1l13825,167658r67,-1l13959,167657r67,-1l14092,167656r67,-1l14226,167655r67,-1l14359,167654r67,-1l14493,167653r67,-1l14627,167652r66,-1l14760,167651r67,-1l14894,167650r67,-1l15027,167649r67,-1l15161,167648r67,-1l15295,167647r66,-1l15428,167646r67,-1l15562,167645r66,-1l15695,167644r67,-1l15829,167643r67,-1l15962,167642r67,-1l16096,167641r67,-1l16230,167640r66,-1l16363,167639r67,-1l16497,167638r67,-1l16630,167637r67,-1l16764,167636r67,-1l16898,167635r66,-1l17031,167634r67,-1l17165,167633r66,-1l17298,167631r67,l17432,167630r67,l17565,167629r67,l17699,167628r67,l17833,167627r66,l17966,167626r67,l18100,167625r67,l18233,167624r67,l18367,167623r67,l18500,167622r67,l18634,167621r67,l18768,167620r66,l18901,167619r67,l19035,167618r67,l19168,167617r67,-1l19302,167616r67,-1l19436,167615r66,-1l19569,167614r67,-1l19703,167613r66,-1l19836,167612r67,-1l19970,167611r67,-1l20103,167610r67,-1l20237,167609r67,-1l20371,167608r66,-1l20504,167607r67,-1l20638,167605r67,l20771,167604r67,l20905,167603r67,l21039,167602r66,l21172,167601r67,l21306,167600r66,l21439,167599r67,l21573,167598r67,l21706,167597r67,-1l21840,167596r67,-1l21974,167595r66,-1l22107,167594r67,-1l22241,167593r67,-1l22374,167592r67,-1l22508,167591r67,-1l22641,167590r67,-1l22775,167588r67,l22909,167587r66,l23042,167586r67,l23176,167585r67,l23309,167584r67,l23443,167583r67,l23577,167582r66,-1l23710,167581r67,-1l23844,167580r67,-1l23977,167579r67,-1l24111,167578r67,-1l24244,167577r67,-1l24378,167575r67,l24512,167574r66,l24645,167573r67,l24779,167572r67,l24912,167571r67,l25046,167570r67,-1l25180,167569r66,-1l25313,167568r67,-1l25447,167567r66,-1l25580,167566r67,-1l25714,167565r67,-1l25847,167563r67,l25981,167562r67,l26115,167561r66,l26248,167560r67,l26382,167559r67,-1l26515,167558r67,-1l26649,167557r67,-1l26782,167556r67,-1l26916,167555r67,-1l27050,167553r66,l27183,167552r67,l27317,167551r67,l27450,167550r67,l27584,167549r67,-1l27718,167548r66,-1l27851,167547r67,-1l27985,167546r67,-1l28118,167544r67,l28252,167543r67,l28385,167542r67,l28519,167541r67,l28653,167540r66,-1l28786,167539r67,-1l28920,167538r67,-1l29053,167537r67,-1l29187,167535r67,l29321,167534r66,l29454,167533r67,l29588,167532r66,-1l29721,167531r67,-1l29855,167530r67,-1l29988,167529r67,-1l30122,167527r67,l30256,167526r66,l30389,167525r67,l30523,167524r67,-1l30656,167523r67,-1l30790,167522r67,-1l30924,167521r66,-1l31057,167519r67,l31191,167518r66,l31324,167517r67,l31458,167516r67,-1l31591,167515r67,-1l31725,167514r67,-1l31859,167513r66,-1l31992,167511r67,l32126,167510r67,l32259,167509r67,-1l32393,167508r67,-1l32526,167507r67,-1l32660,167506r67,-1l32794,167504r66,l32927,167503r67,l33061,167502r67,-1l33194,167501r67,-1l33328,167500r67,-1l33462,167498r66,l33595,167497r67,l33729,167496r67,l33862,167495r67,-1l33996,167494r67,-1l34129,167493r67,-1l34263,167491r67,l34397,167490r66,l34530,167489r67,-1l34664,167488r67,-1l34797,167487r67,-1l34931,167485r67,l35065,167484r66,l35198,167483r67,-1l35332,167482r66,-1l35465,167481r67,-1l35599,167479r67,l35732,167478r67,l35866,167477r67,-1l36000,167476r66,-1l36133,167475r67,-1l36267,167473r67,l36400,167472r67,l36534,167471r67,-1l36667,167470r67,-1l36801,167469r67,-1l36935,167467r66,l37068,167466r67,l37202,167465r67,-1l37335,167464r67,-1l37469,167463r67,-1l37603,167461r66,l37736,167460r67,-1l37870,167459r67,-1l38003,167458r67,-1l38137,167456r67,l38270,167455r67,l38404,167454r67,-1l38538,167453r66,-1l38671,167452r67,-1l38805,167450r67,l38938,167449r67,-1l39072,167448r67,-1l39206,167447r66,-1l39339,167445r67,l39473,167444r66,-1l39606,167443r67,-1l39740,167442r67,-1l39873,167440r67,l40007,167439r67,l40141,167438r66,-1l40274,167437r67,-1l40408,167435r67,l40541,167434r67,l40675,167433r67,-1l40809,167432r66,-1l40942,167430r67,l41076,167429r66,-1l41209,167428r67,-1l41343,167427r67,-1l41476,167425r67,l41610,167424r67,-1l41744,167423r66,-1l41877,167422r67,-1l42011,167420r67,l42144,167419r67,-1l42278,167418r67,-1l42411,167416r67,l42545,167415r67,l42679,167414r66,-1l42812,167413r67,-1l42946,167411r67,l43079,167410r67,-1l43213,167409r67,-1l43347,167408r66,-1l43480,167406r67,l43614,167405r67,-1l43747,167404r67,-1l43881,167402r67,l44014,167401r67,-1l44148,167400r67,-1l44282,167399r66,-1l44415,167397r67,l44549,167396r67,-1l44682,167395r67,-1l44816,167393r67,l44950,167392r66,-1l45083,167391r67,-1l45217,167389r66,l45350,167388r67,-1l45484,167387r67,-1l45617,167386r67,-1l45751,167384r67,l45885,167383r66,-1l46018,167382r67,-1l46152,167380r67,l46285,167379r67,-1l46419,167378r67,-1l46552,167376r67,l46686,167375r67,-1l46820,167374r66,-1l46953,167372r67,l47087,167371r67,-1l47220,167370r67,-1l47354,167368r67,l47488,167367r66,-1l47621,167366r67,-1l47755,167364r67,l47888,167363r67,-1l48022,167362r67,-1l48155,167360r67,l48289,167359r67,-1l48423,167358r66,-1l48556,167356r67,l48690,167355r67,-1l48823,167354r67,-1l48957,167352r67,l49091,167351r66,-1l49224,167350r67,-1l49358,167348r66,l49491,167347r67,-1l49625,167346r67,-1l49758,167344r67,l49892,167343r67,-1l50026,167342r66,-1l50159,167340r67,l50293,167339r67,-1l50426,167337r67,l50560,167336r67,-1l50694,167335r66,-1l50827,167333r67,l50961,167332r66,-1l51094,167331r67,-1l51228,167329r67,l51361,167328r67,-1l51495,167327r67,-1l51629,167325r66,-1l51762,167324r67,-1l51896,167322r67,l52029,167321r67,-1l52163,167320r67,-1l52296,167318r67,l52430,167317r67,-1l52564,167316r66,-1l52697,167314r67,-1l52831,167313r67,-1l52964,167311r67,l53098,167310r67,-1l53232,167309r66,-1l53365,167307r67,-1l53499,167306r66,-1l53632,167304r67,l53766,167303r67,-1l53899,167302r67,-1l54033,167300r67,-1l54167,167299r66,-1l54300,167297r67,l54434,167296r67,-1l54567,167295r67,-1l54701,167293r67,-1l54835,167292r66,-1l54968,167290r67,l55102,167289r66,-1l55235,167287r67,l55369,167286r67,-1l55502,167285r67,-1l55636,167283r67,-1l55770,167282r66,-1l55903,167280r67,l56037,167279r67,-1l56170,167277r67,l56304,167276r67,-1l56437,167275r67,-1l56571,167273r67,-1l56705,167272r66,-1l56838,167270r67,l56972,167269r67,-1l57105,167267r67,l57239,167266r67,-1l57373,167265r66,-1l57506,167263r67,-1l57640,167262r67,-1l57773,167260r67,-1l57907,167259r67,-1l58040,167257r67,l58174,167256r67,-1l58308,167254r66,l58441,167253r67,-1l58575,167251r67,l58708,167250r67,-1l58842,167249r67,-1l58976,167247r66,-1l59109,167246r67,-1l59243,167244r66,-1l59376,167243r67,-1l59510,167241r67,-1l59643,167240r67,-1l59777,167238r67,-1l59911,167237r66,-1l60044,167235r67,l60178,167234r67,-1l60311,167232r67,l60445,167231r67,-1l60579,167229r66,l60712,167228r67,-1l60846,167226r66,l60979,167225r67,-1l61113,167223r67,l61246,167222r67,-1l61380,167220r67,l61514,167219r66,-1l61647,167217r67,l61781,167216r67,-1l61914,167214r67,l62048,167213r67,-1l62181,167211r67,l62315,167210r67,-1l62449,167208r66,l62582,167207r67,-1l62716,167205r67,l62849,167204r67,-1l62983,167202r67,l63117,167201r66,-1l63250,167199r67,l63384,167198r66,-1l63517,167196r67,-1l63651,167195r67,-1l63784,167193r67,-1l63918,167192r67,-1l64052,167190r66,-1l64185,167189r67,-1l64319,167187r67,-1l64452,167186r67,-1l64586,167184r67,-1l64720,167182r66,l64853,167181r67,-1l64987,167179r66,l65120,167178r67,-1l65254,167176r67,-1l65387,167175r67,-1l65521,167173r67,-1l65655,167172r66,-1l65788,167170r67,-1l65922,167169r67,-1l66055,167167r67,-1l66189,167165r67,l66322,167164r67,-1l66456,167162r67,-1l66590,167161r66,-1l66723,167159r67,-1l66857,167158r67,-1l66990,167156r67,-1l67124,167154r67,l67258,167153r66,-1l67391,167151r67,-1l67525,167150r67,-1l67658,167148r67,-1l67792,167147r67,-1l67925,167145r67,-1l68059,167143r67,l68193,167142r66,-1l68326,167140r67,-1l68460,167139r67,-1l68593,167137r67,-1l68727,167135r67,l68861,167134r66,-1l68994,167132r67,-1l69128,167131r66,-1l69261,167129r67,-1l69395,167127r67,l69528,167126r67,-1l69662,167124r67,-1l69796,167123r66,-1l69929,167121r67,-1l70063,167119r67,l70196,167118r67,-1l70330,167116r67,-1l70463,167115r67,-1l70597,167113r67,-1l70731,167111r66,l70864,167110r67,-1l70998,167108r67,-1l71131,167106r67,l71265,167105r67,-1l71399,167103r66,-1l71532,167102r67,-1l71666,167100r67,-1l71799,167098r67,-1l71933,167097r67,-1l72066,167095r67,-1l72200,167093r67,l72334,167092r66,-1l72467,167090r67,-1l72601,167088r67,l72734,167087r67,-1l72868,167085r67,-1l73002,167083r66,l73135,167082r67,-1l73269,167080r66,-1l73402,167079r67,-1l73536,167077r67,-1l73669,167075r67,-1l73803,167074r67,-1l73937,167072r66,-1l74070,167070r67,-1l74204,167069r67,-1l74337,167067r67,-1l74471,167065r67,-1l74605,167064r66,-1l74738,167062r67,-1l74872,167060r66,-1l75005,167058r67,l75139,167057r67,-1l75272,167055r67,-1l75406,167053r67,l75540,167052r66,-1l75673,167050r67,-1l75807,167048r67,l75940,167047r67,-1l76074,167045r67,-1l76207,167043r67,-1l76341,167042r67,-1l76475,167040r66,-1l76608,167038r67,-1l76742,167036r67,l76875,167035r67,-1l77009,167033r67,-1l77143,167031r66,-1l77276,167030r67,-1l77410,167028r67,-1l77543,167026r67,-1l77677,167024r67,l77810,167023r67,-1l77944,167021r67,-1l78078,167019r66,-1l78211,167018r67,-1l78345,167016r67,-1l78478,167014r67,-1l78612,167012r67,l78746,167011r66,-1l78879,167009r67,-1l79013,167007r66,-1l79146,167005r67,l79280,167004r67,-1l79413,167002r67,-1l79547,167000r67,-1l79681,166998r66,l79814,166997r67,-1l79948,166995r67,-1l80081,166993r67,-1l80215,166991r67,l80348,166990r67,-1l80482,166988r67,-1l80616,166986r66,-1l80749,166984r67,-1l80883,166983r67,-1l81016,166981r67,-1l81150,166979r67,-1l81284,166977r66,-1l81417,166976r67,-1l81551,166974r67,-1l81684,166972r67,-1l81818,166970r67,-1l81951,166968r67,-1l82085,166967r67,-1l82219,166965r66,-1l82352,166963r67,-1l82486,166961r67,-1l82619,166959r67,l82753,166958r67,-1l82887,166956r66,-1l83020,166954r67,-1l83154,166952r66,-1l83287,166950r67,l83421,166949r67,-1l83554,166947r67,-1l83688,166945r67,-1l83822,166943r66,-1l83955,166941r67,-1l84089,166940r67,-1l84222,166938r67,-1l84356,166936r67,-1l84490,166934r66,-1l84623,166932r67,-1l84757,166930r66,l84890,166929r67,-1l85024,166927r67,-1l85157,166925r67,-1l85291,166923r67,-1l85425,166921r66,-1l85558,166919r67,l85692,166918r67,-1l85825,166916r67,-1l85959,166914r67,-1l86092,166912r67,-1l86226,166910r67,-1l86360,166908r66,-1l86493,166907r67,-1l86627,166905r67,-1l86760,166903r67,-1l86894,166901r67,-1l87028,166899r66,-1l87161,166897r67,-1l87295,166895r67,-1l87428,166893r67,l87562,166892r67,-1l87695,166890r67,-1l87829,166888r67,-1l87963,166886r66,-1l88096,166884r67,-1l88230,166882r67,-1l88363,166880r67,-1l88497,166878r67,-1l88631,166877r66,-1l88764,166875r67,-1l88898,166873r66,-1l89031,166871r67,-1l89165,166869r67,-1l89298,166867r67,-1l89432,166865r67,-1l89566,166863r66,-1l89699,166861r67,-1l89833,166859r67,-1l89966,166858r67,-1l90100,166856r67,-1l90233,166854r67,-1l90367,166852r67,-1l90501,166850r66,-1l90634,166848r67,-1l90768,166846r67,-1l90901,166844r67,-1l91035,166842r67,-1l91169,166840r66,-1l91302,166838r67,-1l91436,166836r67,-1l91569,166834r67,-1l91703,166833r67,-1l91836,166831r67,-1l91970,166829r67,-1l92104,166827r66,-1l92237,166825r67,-1l92371,166823r67,-1l92504,166821r67,-1l92638,166819r67,-1l92772,166817r66,-1l92905,166815r67,-1l93039,166813r66,-1l93172,166811r67,-1l93306,166809r67,-1l93439,166807r67,-1l93573,166805r67,-1l93707,166803r66,-1l93840,166801r67,-1l93974,166799r67,-1l94107,166797r67,-1l94241,166795r67,-1l94375,166793r66,-1l94508,166791r67,-1l94642,166789r66,-1l94775,166787r67,-1l94909,166785r67,-1l95042,166783r67,-1l95176,166781r67,-1l95310,166779r66,-1l95443,166777r67,-1l95577,166775r67,-1l95710,166773r67,-1l95844,166771r67,-1l95977,166769r67,-1l96111,166767r67,-1l96245,166765r66,-1l96378,166763r67,-1l96512,166761r67,-1l96645,166759r67,-1l96779,166757r67,-1l96913,166755r66,-1l97046,166753r67,-1l97180,166751r66,-1l97313,166749r67,-1l97447,166747r67,-1l97580,166745r67,-1l97714,166743r67,-1l97848,166741r66,-1l97981,166739r67,-1l98115,166737r67,-1l98248,166735r67,-1l98382,166733r67,-1l98516,166731r66,-1l98649,166729r67,-1l98783,166727r66,-2l98916,166724r67,-1l99050,166722r67,-1l99183,166720r67,-1l99317,166718r67,-1l99451,166716r66,-1l99584,166714r67,-1l99718,166712r67,-1l99851,166710r67,-1l99985,166708r67,-1l100118,166706r67,-1l100252,166704r67,-1l100386,166702r66,-1l100519,166700r67,-2l100653,166697r67,-1l100786,166695r67,-1l100920,166693r67,-1l101054,166691r66,-1l101187,166689r67,-1l101321,166687r67,-1l101454,166685r67,-1l101588,166683r67,-1l101721,166681r67,-1l101855,166678r67,-1l101989,166676r66,-1l102122,166674r67,-1l102256,166672r67,-1l102389,166670r67,-1l102523,166668r67,-1l102657,166666r66,-1l102790,166664r67,-1l102924,166661r66,-1l103057,166659r67,-1l103191,166657r67,-1l103324,166655r67,-1l103458,166653r67,-1l103592,166651r66,-1l103725,166649r67,-1l103859,166646r67,-1l103992,166644r67,-1l104126,166642r67,-1l104260,166640r66,-1l104393,166638r67,-1l104527,166636r66,-1l104660,166634r67,-2l104794,166631r67,-1l104927,166629r67,-1l105061,166627r67,-1l105195,166625r66,-1l105328,166623r67,-1l105462,166620r67,-1l105595,166618r67,-1l105729,166616r67,-1l105862,166614r67,-1l105996,166612r67,-1l106130,166610r66,-2l106263,166607r67,-1l106397,166605r67,-1l106530,166603r67,-1l106664,166601r67,-1l106798,166599r66,-2l106931,166596r67,-1l107065,166594r66,-1l107198,166592r67,-1l107332,166590r67,-1l107465,166587r67,-1l107599,166585r67,-1l107733,166583r66,-1l107866,166581r67,-1l108000,166579r67,-2l108133,166576r67,-1l108267,166574r67,-1l108401,166572r66,-1l108534,166570r67,-2l108668,166567r66,-1l108801,166565r67,-1l108935,166563r67,-1l109068,166561r67,-2l109202,166558r67,-1l109336,166556r66,-1l109469,166554r67,-1l109603,166552r67,-2l109736,166549r67,-1l109870,166547r67,-1l110003,166545r67,-1l110137,166543r67,-2l110271,166540r66,-1l110404,166538r67,-1l110538,166536r67,-1l110671,166533r67,-1l110805,166531r67,-1l110939,166529r66,-1l111072,166527r67,-2l111206,166524r67,-1l111339,166522r67,-1l111473,166520r67,-1l111606,166517r67,-1l111740,166515r67,-1l111874,166513r66,-1l112007,166510r67,-1l112141,166508r67,-1l112274,166506r67,-1l112408,166504r67,-2l112542,166501r66,-1l112675,166499r67,-1l112809,166497r66,-2l112942,166494r67,-1l113076,166492r67,-1l113209,166490r67,-2l113343,166487r67,-1l113477,166485r66,-1l113610,166483r67,-2l113744,166480r67,-1l113877,166478r67,-1l114011,166476r67,-2l114144,166473r67,-1l114278,166471r67,-1l114412,166469r66,-2l114545,166466r67,-1l114679,166464r67,-1l114812,166461r67,-1l114946,166459r67,-1l115080,166457r66,-1l115213,166454r67,-1l115347,166452r67,-1l115480,166450r67,-2l115614,166447r67,-1l115747,166445r67,-1l115881,166442r67,-1l116015,166440r66,-1l116148,166438r67,-2l116282,166435r67,-1l116415,166433r67,-1l116549,166430r67,-1l116683,166428r66,-1l116816,166426r67,-2l116950,166423r66,-1l117083,166421r67,-1l117217,166418r67,-1l117350,166416r67,-1l117484,166414r67,-2l117618,166411r66,-1l117751,166409r67,-1l117885,166406r67,-1l118018,166404r67,-1l118152,166402r67,-2l118286,166399r66,-1l118419,166397r67,-2l118553,166394r66,-1l118686,166392r67,-1l118820,166389r67,-1l118953,166387r67,-1l119087,166384r67,-1l119221,166382r66,-1l119354,166380r67,-2l119488,166377r67,-1l119621,166375r67,-2l119755,166372r67,-1l119888,166370r67,-2l120022,166367r67,-1l120156,166365r66,-2l120289,166362r67,-1l120423,166360r67,-1l120556,166357r67,-1l120690,166355r67,-1l120824,166352r66,-1l120957,166350r67,-1l121091,166347r67,-1l121224,166345r67,-1l121358,166342r67,-1l121491,166340r67,-1l121625,166337r67,-1l121759,166335r66,-1l121892,166332r67,-1l122026,166330r67,-1l122159,166327r67,-1l122293,166325r67,-1l122427,166322r66,-1l122560,166320r67,-2l122694,166317r66,-1l122827,166315r67,-2l122961,166312r67,-1l123094,166310r67,-2l123228,166307r67,-1l123362,166305r66,-2l123495,166302r67,-1l123629,166299r67,-1l123762,166297r67,-1l123896,166294r67,-1l124029,166292r67,-1l124163,166289r67,-1l124297,166287r66,-2l124430,166284r67,-1l124564,166282r67,-2l124697,166279r67,-1l124831,166276r67,-1l124965,166274r66,-1l125098,166271r67,-1l125232,166269r67,-2l125365,166266r67,-1l125499,166264r67,-2l125632,166261r67,-1l125766,166258r67,-1l125900,166256r66,-2l126033,166253r67,-1l126167,166251r67,-2l126300,166248r67,-1l126434,166245r67,-1l126568,166243r66,-2l126701,166240r67,-1l126835,166237r66,-1l126968,166235r67,-1l127102,166232r67,-1l127235,166230r67,-2l127369,166227r67,-1l127503,166224r66,-1l127636,166222r67,-2l127770,166219r67,-1l127903,166216r67,-1l128037,166214r67,-2l128171,166211r66,-1l128304,166208r67,-1l128438,166206r66,-1l128571,166203r67,-1l128705,166201r67,-2l128838,166198r67,-1l128972,166195r67,-1l129106,166193r66,-2l129239,166190r67,-1l129373,166187r67,-1l129506,166185r67,-2l129640,166182r67,-2l129773,166179r67,-1l129907,166176r67,-1l130041,166174r66,-2l130174,166171r67,-1l130308,166168r67,-1l130441,166166r67,-2l130575,166163r67,-1l130709,166160r66,-1l130842,166158r67,-2l130976,166155r67,-1l131109,166152r67,-1l131243,166149r67,-1l131376,166147r67,-2l131510,166144r67,-1l131644,166141r66,-1l131777,166139r67,-2l131911,166136r67,-2l132044,166133r67,-1l132178,166130r67,-1l132312,166128r66,-2l132445,166125r67,-2l132579,166122r66,-1l132712,166119r67,-1l132846,166117r67,-2l132979,166114r67,-2l133113,166111r67,-1l133247,166108r66,-1l133380,166106r67,-2l133514,166103r67,-2l133647,166100r67,-1l133781,166097r67,-1l133914,166094r67,-1l134048,166092r67,-2l134182,166089r66,-2l134315,166086r67,-1l134449,166083r67,-1l134582,166080r67,-1l134716,166078r67,-2l134850,166075r66,-2l134983,166072r67,-1l135117,166069r67,-1l135250,166066r67,-1l135384,166064r67,-2l135517,166061r67,-2l135651,166058r67,-1l135785,166055r66,-1l135918,166052r67,-1l136052,166050r67,-2l136185,166047r67,-2l136319,166044r67,-2l136453,166041r66,-1l136586,166038r67,-1l136720,166035r66,-1l136853,166032r67,-1l136987,166030r67,-2l137120,166027r67,-2l137254,166024r67,-2l137388,166021r66,-1l137521,166018r67,-1l137655,166015r67,-1l137788,166012r67,-1l137922,166010r67,-2l138056,166007r66,-2l138189,166004r67,-2l138323,166001r66,-2l138456,165998r67,-1l138590,165995r67,-1l138723,165992r67,-1l138857,165989r67,-1l138991,165986r66,-1l139124,165984r67,-2l139258,165981r67,-2l139391,165978r67,-2l139525,165975r67,-2l139658,165972r67,-2l139792,165969r67,-1l139926,165966r66,-1l140059,165963r67,-1l140193,165960r67,-1l140326,165957r67,-1l140460,165954r67,-1l140594,165951r66,-1l140727,165948r67,-1l140861,165945r66,-1l140994,165943r67,-2l141128,165940r67,-2l141261,165937r67,-2l141395,165934r67,-2l141529,165931r66,-2l141662,165928r67,-2l141796,165925r67,-2l141929,165922r67,-2l142063,165919r67,-2l142197,165916r66,-2l142330,165913r67,-2l142464,165910r66,-2l142597,165907r67,-2l142731,165904r67,-2l142864,165901r67,-2l142998,165898r67,-2l143132,165895r66,-2l143265,165892r67,-2l143399,165889r67,-2l143532,165886r67,-2l143666,165883r67,-2l143799,165880r67,-2l143933,165877r67,-2l144067,165874r66,-2l144200,165871r67,-2l144334,165868r67,-2l144467,165865r67,-2l144601,165862r67,-2l144735,165859r66,-2l144868,165855r67,-1l145002,165852r67,-1l145135,165849r67,-1l145269,165846r67,-1l145402,165843r67,-1l145536,165840r67,-1l145670,165837r66,-1l145803,165834r67,-2l145937,165831r67,-2l146070,165828r67,-2l146204,165825r67,-2l146338,165822r66,-2l146471,165819r67,-2l146605,165816r66,-2l146738,165812r67,-1l146872,165809r67,-1l147005,165806r67,-1l147139,165803r67,-1l147273,165800r66,-2l147406,165797r67,-2l147540,165794r67,-2l147673,165791r67,-2l147807,165787r67,-1l147941,165784r66,-1l148074,165781r67,-1l148208,165778r66,-1l148341,165775r67,-2l148475,165772r67,-2l148608,165769r67,-2l148742,165766r67,-2l148876,165762r66,-1l149009,165759r67,-1l149143,165756r67,-2l149276,165753r67,-2l149410,165750r67,-2l149543,165747r67,-2l149677,165743r67,-1l149811,165740r66,-1l149944,165737r67,-2l150078,165734r67,-2l150211,165731r67,-2l150345,165727r67,-1l150479,165724r66,-1l150612,165721r67,-2l150746,165718r66,-2l150879,165715r67,-2l151013,165711r67,-1l151146,165708r67,-1l151280,165705r67,-2l151414,165702r66,-2l151547,165698r67,-1l151681,165695r67,-1l151814,165692r67,-2l151948,165689r67,-2l152082,165686r66,-2l152215,165682r67,-1l152349,165679r66,-2l152482,165676r67,-2l152616,165673r67,-2l152749,165669r67,-1l152883,165666r67,-2l153017,165663r66,-2l153150,165659r67,-1l153284,165656r67,-1l153417,165653r67,-2l153551,165650r67,-2l153684,165646r67,-1l153818,165643r67,-2l153952,165640r66,-2l154085,165636r67,-1l154219,165633r67,-1l154352,165630r67,-2l154486,165627r67,-2l154620,165623r66,-1l154753,165620r67,-2l154887,165617r67,-2l155020,165613r67,-1l155154,165610r67,-2l155287,165607r67,-2l155421,165603r67,-1l155555,165600r66,-2l155688,165597r67,-2l155822,165593r67,-1l155955,165590r67,-2l156089,165587r67,-2l156223,165583r66,-2l156356,165580r67,-2l156490,165576r66,-1l156623,165573r67,-2l156757,165570r67,-2l156890,165566r67,-1l157024,165563r67,-2l157158,165560r66,-2l157291,165556r67,-2l157425,165553r67,-2l157558,165549r67,-1l157692,165546r67,-2l157826,165543r66,-2l157959,165539r67,-2l158093,165536r66,-2l158226,165532r67,-1l158360,165529r67,-2l158493,165525r67,-1l158627,165522r67,-2l158761,165519r66,-2l158894,165515r67,-2l159028,165512r67,-2l159161,165508r67,-1l159295,165505r67,-2l159428,165501r67,-1l159562,165498r67,-2l159696,165495r66,-2l159829,165491r67,-2l159963,165488r67,-2l160096,165484r67,-2l160230,165481r67,-2l160364,165477r66,-2l160497,165474r67,-2l160631,165470r66,-2l160764,165467r67,-2l160898,165463r67,-2l161031,165460r67,-2l161165,165456r67,-2l161299,165453r66,-2l161432,165449r67,-2l161566,165446r67,-2l161699,165442r67,-2l161833,165439r67,-2l161967,165435r66,-2l162100,165432r67,-2l162234,165428r66,-2l162367,165425r67,-2l162501,165421r67,-2l162634,165417r67,-1l162768,165414r67,-2l162902,165410r66,-1l163035,165407r67,-2l163169,165403r67,-2l163302,165400r67,-2l163436,165396r67,-2l163569,165392r67,-1l163703,165389r67,-2l163837,165385r66,-1l163970,165382r67,-2l164104,165378r67,-2l164237,165375r67,-2l164371,165371r67,-2l164505,165367r66,-1l164638,165364r67,-2l164772,165360r67,-2l164905,165357r67,-2l165039,165353r67,-2l165172,165349r67,-2l165306,165346r67,-2l165440,165342r66,-2l165573,165338r67,-1l165707,165335r67,-2l165840,165331r67,-2l165974,165327r67,-1l166108,165324r66,-2l166241,165320r67,-2l166375,165317r66,-2l166508,165313r67,-2l166642,165309r67,-2l166775,165306r67,-2l166909,165302r67,-2l167043,165298r66,-2l167176,165294r67,-1l167310,165291r67,-2l167443,165287r67,-2l167577,165283r67,-1l167710,165280r67,-2l167844,165276r67,-2l167978,165272r66,-2l168111,165269r67,-2l168245,165265r67,-2l168378,165261r67,-2l168512,165257r67,-1l168646,165254r66,-2l168779,165250r67,-2l168913,165246r67,-2l169046,165242r67,-1l169180,165239r67,-2l169313,165235r67,-2l169447,165231r67,-2l169581,165227r66,-1l169714,165224r67,-2l169848,165220r67,-2l169981,165216r67,-2l170115,165212r67,-2l170249,165209r66,-2l170382,165205r67,-2l170516,165201r66,-2l170649,165197r67,-2l170783,165193r67,-1l170916,165190r67,-2l171050,165186r67,-2l171184,165182r66,-2l171317,165178r67,-2l171451,165174r67,-2l171584,165171r67,-2l171718,165167r67,-2l171852,165163r66,-2l171985,165159r67,-2l172119,165155r66,-2l172252,165151r67,-2l172386,165147r67,-1l172519,165144r67,-2l172653,165140r67,-2l172787,165136r66,-2l172920,165132r67,-2l173054,165128r67,-2l173187,165124r67,-2l173321,165120r67,-2l173454,165117r67,-2l173588,165113r67,-2l173722,165109r66,-2l173855,165105r67,-2l173989,165101r67,-2l174122,165097r67,-2l174256,165093r67,-2l174390,165089r66,-2l174523,165085r67,-2l174657,165081r67,-2l174790,165077r67,-2l174924,165074r67,-2l175057,165070r67,-2l175191,165066r67,-2l175325,165062r66,-2l175458,165058r67,-2l175592,165054r67,-2l175725,165050r67,-2l175859,165046r67,-2l175993,165042r66,-2l176126,165038r67,-2l176260,165034r66,-2l176393,165030r67,-2l176527,165026r67,-2l176660,165022r67,-2l176794,165018r67,-2l176928,165014r66,-2l177061,165010r67,-2l177195,165006r67,-2l177328,165002r67,-2l177462,164998r67,-2l177595,164994r67,-2l177729,164990r67,-2l177863,164986r66,-2l177996,164982r67,-2l178130,164978r67,-2l178263,164974r67,-2l178397,164970r67,-2l178531,164966r66,-2l178664,164962r67,-2l178798,164957r67,-2l178931,164953r67,-2l179065,164949r67,-2l179198,164945r67,-2l179332,164941r67,-2l179466,164937r66,-2l179599,164933r67,-2l179733,164929r67,-2l179866,164925r67,-2l180000,164921r67,-2l180134,164917r66,-2l180267,164912r67,-2l180401,164908r66,-2l180534,164904r67,-2l180668,164900r67,-2l180801,164896r67,-2l180935,164892r67,-2l181069,164888r66,-2l181202,164884r67,-3l181336,164879r67,-2l181469,164875r67,-2l181603,164871r67,-2l181737,164867r66,-2l181870,164863r67,-2l182004,164859r66,-3l182137,164854r67,-2l182271,164850r67,-2l182404,164846r67,-2l182538,164842r67,-2l182672,164838r66,-2l182805,164833r67,-2l182939,164829r67,-2l183072,164825r67,-2l183206,164821r67,-2l183339,164817r67,-3l183473,164812r67,-2l183607,164808r66,-2l183740,164804r67,-2l183874,164800r67,-2l184007,164795r67,-2l184141,164791r67,-2l184275,164787r66,-2l184408,164783r67,-3l184542,164778r66,-2l184675,164774r67,-2l184809,164770r67,-2l184942,164766r67,-3l185076,164761r67,-2l185210,164757r66,-2l185343,164753r67,-2l185477,164748r67,-2l185610,164744r67,-2l185744,164740r67,-2l185878,164735r66,-2l186011,164731r67,-2l186145,164727r66,-2l186278,164722r67,-2l186412,164718r67,-2l186545,164714r67,-2l186679,164709r67,-2l186813,164705r66,-2l186946,164701r67,-2l187080,164696r67,-2l187213,164692r67,-2l187347,164688r67,-3l187480,164683r67,-2l187614,164679r67,-2l187748,164675r66,-3l187881,164670r67,-2l188015,164666r67,-2l188148,164661r67,-2l188282,164657r67,-2l188416,164653r66,-3l188549,164648r67,-2l188683,164644r67,-3l188816,164639r67,-2l188950,164635r67,-2l189083,164630r67,-2l189217,164626r67,-2l189351,164622r66,-3l189484,164617r67,-2l189618,164613r67,-3l189751,164608r67,-2l189885,164604r67,-2l190019,164599r66,-2l190152,164595r67,-2l190286,164590r66,-2l190419,164586r67,-2l190553,164581r67,-2l190686,164577r67,-2l190820,164572r67,-2l190954,164568r66,-2l191087,164563r67,-2l191221,164559r67,-2l191354,164554r67,-2l191488,164550r67,-2l191622,164545r66,-2l191755,164541r67,-3l191889,164536r66,-2l192022,164532r67,-3l192156,164527r67,-2l192289,164523r67,-3l192423,164518r67,-2l192557,164513r66,-2l192690,164509r67,-2l192824,164504r67,-2l192957,164500r67,-3l193091,164495r67,-2l193224,164491r67,-3l193358,164486r67,-2l193492,164481r66,-2l193625,164477r67,-3l193759,164472r67,-2l193892,164468r67,-3l194026,164463r67,-2l194160,164458r66,-2l194293,164454r67,-3l194427,164449r66,-2l194560,164444r67,-2l194694,164440r67,-3l194827,164435r67,-2l194961,164430r67,-2l195095,164426r66,-3l195228,164421r67,-2l195362,164416r67,-2l195495,164412r67,-3l195629,164407r67,-2l195763,164402r66,-2l195896,164398r67,-3l196030,164393r66,-2l196163,164388r67,-2l196297,164384r67,-3l196430,164379r67,-2l196564,164374r67,-2l196698,164369r66,-2l196831,164365r67,-3l196965,164360r67,-2l197098,164355r67,-2l197232,164350r67,-2l197365,164346r67,-3l197499,164341r67,-2l197633,164336r66,-2l197766,164331r67,-2l197900,164327r67,-3l198033,164322r67,-3l198167,164317r67,-2l198301,164312r66,-2l198434,164308r67,-3l198568,164303r67,-3l198701,164298r67,-2l198835,164293r67,-2l198968,164288r67,-2l199102,164283r67,-2l199236,164279r66,-3l199369,164274r67,-3l199503,164269r67,-2l199636,164264r67,-2l199770,164259r67,-2l199904,164254r66,-2l200037,164250r67,-3l200171,164245r66,-3l200304,164240r67,-3l200438,164235r67,-2l200571,164230r67,-2l200705,164225r67,-2l200839,164220r66,-2l200972,164215r67,-2l201106,164211r67,-3l201239,164206r67,-3l201373,164201r67,-3l201507,164196r66,-3l201640,164191r67,-3l201774,164186r66,-3l201907,164181r67,-2l202041,164176r67,-2l202174,164171r67,-2l202308,164166r67,-2l202442,164161r66,-2l202575,164156r67,-2l202709,164151r67,-2l202842,164146r67,-2l202976,164141r67,-2l203109,164136r67,-2l203243,164131r67,-2l203377,164126r66,-2l203510,164121r67,-2l203644,164116r67,-2l203777,164111r67,-2l203911,164106r67,-2l204045,164101r66,-2l204178,164096r67,-2l204312,164091r66,-2l204445,164086r67,-2l204579,164081r67,-2l204712,164076r67,-2l204846,164071r67,-3l204980,164066r66,-3l205113,164061r67,-3l205247,164056r67,-3l205380,164051r67,-3l205514,164046r67,-3l205648,164041r66,-3l205781,164035r67,-2l205915,164030r66,-2l206048,164025r67,-2l206182,164020r67,-2l206315,164015r67,-3l206449,164010r67,-3l206583,164005r66,-3l206716,164000r67,-3l206850,163994r67,-2l206983,163989r67,-2l207117,163984r67,-2l207250,163979r67,-3l207384,163974r67,-3l207518,163969r66,-3l207651,163963r67,-2l207785,163958r67,-2l207918,163953r67,-3l208052,163948r67,-3l208186,163943r66,-3l208319,163937r67,-2l208453,163932r67,-2l208586,163927r67,-3l208720,163922r67,-3l208853,163917r67,-3l208987,163911r67,-2l209121,163906r66,-3l209254,163901r67,-3l209388,163896r67,-3l209521,163890r67,-2l209655,163885r67,-3l209789,163880r66,-3l209922,163875r67,-3l210056,163869r66,-2l210189,163864r67,-3l210323,163859r67,-3l210456,163853r67,-2l210590,163848r67,-3l210724,163843r66,-3l210857,163837r67,-2l210991,163832r67,-3l211124,163827r67,-3l211258,163821r67,-2l211391,163816r67,-3l211525,163811r67,-3l211659,163805r66,-2l211792,163800r67,-3l211926,163795r67,-3l212059,163789r67,-2l212193,163784r67,-3l212327,163778r66,-2l212460,163773r67,-3l212594,163768r67,-3l212727,163762r67,-2l212861,163757r67,-3l212994,163751r67,-2l213128,163746r67,-3l213262,163741r66,-3l213395,163735r67,-3l213529,163730r67,-3l213662,163724r67,-2l213796,163719r67,-3l213930,163713r66,-2l214063,163708r67,-3l214197,163702r66,-2l214330,163697r67,-3l214464,163692r67,-3l214597,163686r67,-3l214731,163681r67,-3l214865,163675r66,-3l214998,163670r67,-3l215132,163664r67,-3l215265,163658r67,-2l215399,163653r67,-3l215533,163647r66,-2l215666,163642r67,-3l215800,163636r66,-2l215933,163631r67,-3l216067,163625r67,-3l216200,163620r67,-3l216334,163614r67,-3l216468,163609r66,-3l216601,163603r67,-3l216735,163597r67,-2l216868,163592r67,-3l217002,163586r67,-3l217135,163581r67,-3l217269,163575r67,-3l217403,163569r66,-2l217536,163564r67,-3l217670,163558r67,-3l217803,163552r67,-2l217937,163547r67,-3l218071,163541r66,-3l218204,163535r67,-2l218338,163530r67,-3l218471,163524r67,-3l218605,163518r67,-2l218738,163513r67,-3l218872,163507r67,-3l219006,163501r66,-2l219139,163496r67,-3l219273,163490r67,-3l219406,163484r67,-3l219540,163479r67,-3l219674,163473r66,-3l219807,163467r67,-3l219941,163461r66,-2l220074,163456r67,-3l220208,163450r67,-3l220341,163444r67,-3l220475,163438r67,-3l220609,163433r66,-3l220742,163427r67,-3l220876,163421r67,-3l221009,163415r67,-3l221143,163409r67,-2l221276,163404r67,-3l221410,163398r67,-3l221544,163392r66,-3l221677,163386r67,-3l221811,163380r67,-3l221944,163375r67,-3l222078,163369r67,-3l222212,163363r66,-3l222345,163357r67,-3l222479,163351r67,-3l222612,163345r67,-3l222746,163339r67,-3l222879,163334r67,-3l223013,163328r67,-3l223147,163322r66,-3l223280,163316r67,-3l223414,163310r67,-3l223547,163304r67,-3l223681,163298r67,-3l223815,163292r66,-3l223948,163286r67,-3l224082,163280r66,-3l224215,163274r67,-3l224349,163268r67,-3l224482,163262r67,-3l224616,163256r67,-3l224750,163250r66,-3l224883,163244r67,-2l225017,163239r67,-3l225150,163233r67,-3l225284,163227r67,-3l225418,163221r66,-4l225551,163214r67,-3l225685,163208r66,-3l225818,163202r67,-3l225952,163196r67,-3l226085,163190r67,-3l226219,163184r67,-3l226353,163178r66,-3l226486,163172r67,-3l226620,163166r67,-3l226753,163160r67,-3l226887,163154r67,-3l227020,163148r67,-3l227154,163142r67,-3l227288,163136r66,-3l227421,163130r67,-3l227555,163123r67,-3l227688,163117r67,-3l227822,163111r67,-3l227956,163105r66,-3l228089,163099r67,-3l228223,163093r66,-3l228356,163087r67,-3l228490,163080r67,-3l228623,163074r67,-3l228757,163068r67,-3l228891,163062r66,-3l229024,163056r67,-3l229158,163050r67,-4l229291,163043r67,-3l229425,163037r67,-3l229559,163031r66,-3l229692,163025r67,-3l229826,163018r66,-3l229959,163012r67,-3l230093,163006r67,-3l230226,163000r67,-3l230360,162993r67,-3l230494,162987r66,-3l230627,162981r67,-3l230761,162975r67,-3l230894,162968r67,-3l231028,162962r67,-3l231161,162956r67,-3l231295,162949r67,-3l231429,162943r66,-3l231562,162937r67,-3l231696,162931r67,-4l231829,162924r67,-3l231963,162918r67,-3l232097,162911r66,-3l232230,162905r67,-3l232364,162899r67,-3l232497,162892r67,-3l232631,162886r67,-3l232764,162880r67,-4l232898,162873r67,-3l233032,162867r66,-3l233165,162860r67,-3l233299,162854r67,-3l233432,162848r67,-4l233566,162841r67,-3l233700,162835r66,-3l233833,162828r67,-3l233967,162822r66,-3l234100,162815r67,-3l234234,162809r67,-3l234367,162802r67,-3l234501,162796r67,-3l234635,162789r66,-3l234768,162783r67,-3l234902,162776r67,-3l235035,162770r67,-3l235169,162763r67,-3l235303,162757r66,-3l235436,162750r67,-3l235570,162744r66,-3l235703,162737r67,-3l235837,162731r67,-4l235970,162724r67,-3l236104,162718r67,-4l236238,162711r66,-3l236371,162705r67,-4l236505,162698r67,-3l236638,162691r67,-3l236772,162685r67,-4l236905,162678r67,-3l237039,162671r67,-3l237173,162665r66,-3l237306,162658r67,-3l237440,162652r67,-4l237573,162645r67,-3l237707,162638r67,-3l237841,162632r66,-4l237974,162625r67,-3l238108,162618r66,-3l238241,162612r67,-4l238375,162605r67,-3l238508,162598r67,-3l238642,162592r67,-4l238776,162585r66,-4l238909,162578r67,-3l239043,162571r67,-3l239176,162565r67,-4l239310,162558r67,-3l239444,162551r66,-3l239577,162544r67,-3l239711,162538r66,-4l239844,162531r67,-4l239978,162524r67,-3l240111,162517r67,-3l240245,162510r67,-3l240379,162504r66,-4l240512,162497r67,-4l240646,162490r67,-3l240779,162483r67,-3l240913,162476r67,-3l241046,162470r67,-4l241180,162463r67,-4l241314,162456r66,-4l241447,162449r67,-3l241581,162442r67,-3l241714,162435r67,-3l241848,162428r67,-3l241982,162421r66,-3l242115,162415r67,-4l242249,162408r67,-4l242382,162401r67,-4l242516,162394r67,-4l242649,162387r67,-4l242783,162380r67,-4l242917,162373r66,-3l243050,162366r67,-3l243184,162359r67,-3l243317,162352r67,-3l243451,162345r67,-3l243585,162338r66,-3l243718,162331r67,-3l243852,162324r66,-3l243985,162317r67,-3l244119,162310r67,-3l244252,162303r67,-3l244386,162296r67,-3l244520,162289r66,-4l244653,162282r67,-4l244787,162275r67,-4l244920,162268r67,-4l245054,162261r67,-4l245188,162254r66,-4l245321,162247r67,-4l245455,162240r66,-4l245588,162232r67,-3l245722,162225r67,-3l245855,162218r67,-3l245989,162211r67,-4l246123,162204r66,-4l246256,162197r67,-4l246390,162190r67,-4l246523,162182r67,-3l246657,162175r67,-3l246790,162168r67,-3l246924,162161r67,-4l247058,162154r66,-4l247191,162147r67,-4l247325,162139r67,-3l247458,162132r67,-3l247592,162125r67,-4l247726,162118r66,-4l247859,162110r67,-3l247993,162103r66,-3l248126,162096r67,-4l248260,162089r67,-4l248393,162081r67,-3l248527,162074r67,-3l248661,162067r66,-4l248794,162060r67,-4l248928,162052r67,-3l249061,162045r67,-4l249195,162038r67,-4l249329,162030r66,-3l249462,162023r67,-4l249596,162016r66,-4l249729,162008r67,-3l249863,162001r67,-4l249996,161994r67,-4l250130,161986r67,-3l250264,161979r66,-4l250397,161971r67,-3l250531,161964r67,-4l250664,161957r67,-4l250798,161949r67,-4l250931,161942r67,-4l251065,161934r67,-3l251199,161927r66,-4l251332,161919r67,-3l251466,161912r67,-4l251599,161905r67,-4l251733,161897r67,-4l251867,161890r66,-4l252000,161882r67,-4l252134,161875r67,-4l252267,161867r67,-4l252401,161860r67,-4l252534,161852r67,-4l252668,161845r67,-4l252802,161837r66,-4l252935,161829r67,-3l253069,161822r67,-4l253202,161814r67,-3l253336,161807r67,-4l253470,161799r66,-4l253603,161792r67,-4l253737,161784r66,-4l253870,161776r67,-3l254004,161769r67,-4l254137,161761r67,-4l254271,161754r67,-4l254405,161746r66,-4l254538,161738r67,-4l254672,161731r67,-4l254805,161723r67,-4l254939,161715r67,-4l255072,161708r67,-4l255206,161700r67,-4l255340,161692r66,-4l255473,161684r67,-3l255607,161677r67,-4l255740,161669r67,-4l255874,161661r67,-4l256008,161654r66,-4l256141,161646r67,-4l256275,161638r67,-4l256408,161630r67,-4l256542,161622r67,-3l256675,161615r67,-4l256809,161607r67,-4l256943,161599r66,-4l257076,161591r67,-4l257210,161583r67,-3l257343,161576r67,-4l257477,161568r67,-4l257611,161560r66,-4l257744,161552r67,-4l257878,161544r66,-4l258011,161536r67,-4l258145,161529r67,-4l258278,161521r67,-4l258412,161513r67,-4l258546,161505r66,-4l258679,161497r67,-4l258813,161489r67,-4l258946,161481r67,-4l259080,161473r67,-4l259214,161465r66,-4l259347,161457r67,-4l259481,161449r66,-4l259614,161441r67,-4l259748,161433r67,-4l259881,161425r67,-4l260015,161417r67,-4l260149,161409r66,-4l260282,161401r67,-4l260416,161393r67,-4l260549,161385r67,-4l260683,161377r67,-4l260816,161369r67,-4l260950,161361r67,-4l261084,161353r66,-4l261217,161345r67,-4l261351,161337r67,-4l261484,161329r67,-4l261618,161321r67,-4l261752,161312r66,-4l261885,161304r67,-4l262019,161296r67,-4l262152,161288r67,-4l262286,161280r67,-4l262419,161272r67,-4l262553,161264r67,-5l262687,161255r66,-4l262820,161247r67,-4l262954,161239r67,-4l263087,161231r67,-4l263221,161223r67,-5l263355,161214r66,-4l263488,161206r67,-4l263622,161198r66,-4l263755,161190r67,-4l263889,161181r67,-4l264022,161173r67,-4l264156,161165r67,-4l264290,161157r66,-5l264423,161148r67,-4l264557,161140r67,-4l264690,161132r67,-5l264824,161123r67,-4l264957,161115r67,-4l265091,161107r67,-5l265225,161098r66,-4l265358,161090r67,-4l265492,161082r67,-5l265625,161073r67,-4l265759,161065r67,-4l265893,161056r66,-4l266026,161048r67,-4l266160,161040r67,-5l266293,161031r67,-4l266427,161023r67,-5l266560,161014r67,-4l266694,161006r67,-4l266828,160997r66,-4l266961,160989r67,-4l267095,160980r67,-4l267228,160972r67,-4l267362,160963r67,-4l267496,160955r66,-4l267629,160946r67,-4l267763,160938r66,-4l267896,160929r67,-4l268030,160921r67,-5l268163,160912r67,-4l268297,160904r67,-5l268431,160895r66,-4l268564,160886r67,-4l268698,160878r67,-4l268831,160869r67,-4l268965,160861r67,-5l269099,160852r66,-4l269232,160843r67,-4l269366,160835r66,-5l269499,160826r67,-4l269633,160817r67,-4l269766,160809r67,-5l269900,160800r67,-4l270034,160791r66,-4l270167,160783r67,-5l270301,160774r67,-4l270434,160765r67,-4l270568,160757r67,-5l270701,160748r67,-5l270835,160739r67,-4l270969,160730r66,-4l271102,160722r67,-5l271236,160713r67,-5l271369,160704r67,-4l271503,160695r67,-4l271637,160686r66,-4l271770,160678r67,-5l271904,160669r67,-5l272037,160660r67,-4l272171,160651r67,-4l272304,160642r67,-4l272438,160633r67,-4l272572,160624r66,-4l272705,160616r67,-5l272839,160607r67,-5l272972,160598r67,-5l273106,160589r67,-5l273240,160580r66,-4l273373,160571r67,-4l273507,160562r66,-4l273640,160553r67,-4l273774,160544r67,-4l273907,160535r67,-4l274041,160526r67,-4l274175,160517r66,-4l274308,160508r67,-4l274442,160499r67,-4l274575,160490r67,-4l274709,160481r67,-4l274842,160472r67,-4l274976,160463r67,-4l275110,160454r66,-4l275243,160445r67,-5l275377,160436r67,-5l275510,160427r67,-5l275644,160418r67,-5l275778,160409r66,-5l275911,160400r67,-5l276045,160390r67,-4l276178,160381r67,-4l276312,160372r67,-4l276445,160363r67,-5l276579,160354r67,-5l276713,160345r66,-5l276846,160335r67,-4l276980,160326r67,-4l277113,160317r67,-5l277247,160308r67,-5l277381,160299r66,-5l277514,160289r67,-4l277648,160280r66,-5l277781,160271r67,-5l277915,160262r67,-5l278048,160252r67,-4l278182,160243r67,-5l278316,160234r66,-5l278449,160224r67,-4l278583,160215r67,-5l278716,160206r67,-5l278850,160196r67,-4l278984,160187r66,-5l279117,160178r67,-5l279251,160168r66,-4l279384,160159r67,-5l279518,160150r67,-5l279651,160140r67,-5l279785,160131r67,-5l279919,160121r66,-4l280052,160112r67,-5l280186,160102r67,-4l280319,160093r67,-5l280453,160084r67,-5l280586,160074r67,-5l280720,160065r67,-5l280854,160055r66,-5l280987,160046r67,-5l281121,160036r67,-5l281254,160027r67,-5l281388,160017r67,-5l281522,160007r66,-4l281655,159998r67,-5l281789,159988r66,-4l281922,159979r67,-5l282056,159969r67,-5l282189,159960r67,-5l282323,159950r67,-5l282457,159940r66,-5l282590,159931r67,-5l282724,159921r67,-5l282857,159911r67,-4l282991,159902r67,-5l283125,159892r66,-5l283258,159882r67,-4l283392,159873r66,-5l283525,159863r67,-5l283659,159853r67,-5l283792,159844r67,-5l283926,159834r67,-5l284060,159824r66,-5l284193,159814r67,-5l284327,159805r67,-5l284460,159795r67,-5l284594,159785r67,-5l284727,159775r67,-5l284861,159765r67,-5l284995,159756r66,-5l285128,159746r67,-5l285262,159736r67,-5l285395,159726r67,-5l285529,159716r67,-5l285663,159706r66,-5l285796,159696r67,-5l285930,159686r67,-4l286063,159677r67,-5l286197,159667r67,-5l286330,159657r67,-5l286464,159647r67,-5l286598,159637r66,-5l286731,159627r67,-5l286865,159617r67,-5l286998,159607r67,-5l287132,159597r67,-5l287266,159587r66,-5l287399,159577r67,-5l287533,159567r66,-5l287666,159557r67,-5l287800,159547r67,-5l287933,159537r67,-5l288067,159527r67,-5l288201,159517r66,-5l288334,159506r67,-5l288468,159496r67,-5l288601,159486r67,-5l288735,159476r67,-5l288869,159466r66,-5l289002,159456r67,-5l289136,159446r66,-5l289269,159436r67,-6l289403,159425r67,-5l289536,159415r67,-5l289670,159405r67,-5l289804,159395r66,-5l289937,159385r67,-6l290071,159374r67,-5l290204,159364r67,-5l290338,159354r67,-5l290471,159344r67,-6l290605,159333r67,-5l290739,159323r66,-5l290872,159313r67,-6l291006,159302r67,-5l291139,159292r67,-5l291273,159282r67,-6l291407,159271r66,-5l291540,159261r67,-5l291674,159251r66,-6l291807,159240r67,-5l291941,159230r67,-5l292074,159219r67,-5l292208,159209r67,-5l292342,159199r66,-6l292475,159188r67,-5l292609,159178r67,-6l292742,159167r67,-5l292876,159157r67,-6l293010,159146r66,-5l293143,159136r67,-5l293277,159125r66,-5l293410,159115r67,-6l293544,159104r67,-5l293677,159094r67,-6l293811,159083r67,-5l293945,159073r66,-6l294078,159062r67,-5l294212,159051r67,-5l294345,159041r67,-6l294479,159030r67,-5l294612,159020r67,-6l294746,159009r67,-5l294880,158998r66,-5l295013,158988r67,-6l295147,158977r67,-5l295280,158966r67,-5l295414,158956r67,-6l295548,158945r66,-5l295681,158934r67,-5l295815,158923r67,-5l295948,158913r67,-6l296082,158902r67,-5l296215,158891r67,-5l296349,158880r67,-5l296483,158870r66,-6l296616,158859r67,-6l296750,158848r67,-5l296883,158837r67,-5l297017,158826r67,-5l297151,158816r66,-6l297284,158805r67,-6l297418,158794r66,-6l297551,158783r67,-6l297685,158772r67,-5l297818,158761r67,-5l297952,158750r67,-5l298086,158739r66,-5l298219,158728r67,-5l298353,158717r67,-5l298486,158706r67,-5l298620,158695r67,-5l298753,158684r67,-5l298887,158673r67,-5l299021,158662r66,-5l299154,158651r67,-5l299288,158640r67,-5l299421,158629r67,-5l299555,158618r67,-5l299689,158607r66,-5l299822,158596r67,-5l299956,158585r67,-5l300089,158574r67,-6l300223,158563r67,-6l300356,158552r67,-6l300490,158541r67,-6l300624,158529r66,-5l300757,158518r67,-5l300891,158507r67,-6l301024,158496r67,-6l301158,158485r67,-6l301292,158473r66,-5l301425,158462r67,-5l301559,158451r66,-6l301692,158440r67,-6l301826,158429r67,-6l301959,158417r67,-5l302093,158406r67,-6l302227,158395r66,-6l302360,158383r67,-5l302494,158372r67,-6l302627,158361r67,-6l302761,158349r67,-5l302895,158338r66,-6l303028,158327r67,-6l303162,158315r66,-5l303295,158304r67,-6l303429,158292r67,-5l303562,158281r67,-6l303696,158270r67,-6l303830,158258r66,-6l303963,158247r67,-6l304097,158235r67,-6l304230,158224r67,-6l304364,158212r67,-6l304497,158201r67,-6l304631,158189r67,-6l304765,158178r66,-6l304898,158166r67,-6l305032,158155r67,-6l305165,158143r67,-6l305299,158131r67,-5l305433,158120r66,-6l305566,158108r67,-6l305700,158097r67,-6l305833,158085r67,-6l305967,158073r67,-6l306100,158062r67,-6l306234,158050r67,-6l306368,158038r66,-6l306501,158027r67,-6l306635,158015r67,-6l306768,158003r67,-6l306902,157991r67,-6l307036,157980r66,-6l307169,157968r67,-6l307303,157956r66,-6l307436,157944r67,-6l307570,157932r67,-5l307703,157921r67,-6l307837,157909r67,-6l307971,157897r66,-6l308104,157885r67,-6l308238,157873r67,-6l308371,157861r67,-6l308505,157850r67,-6l308638,157838r67,-6l308772,157826r67,-6l308906,157814r66,-6l309039,157802r67,-6l309173,157790r67,-6l309306,157778r67,-6l309440,157766r67,-6l309574,157754r66,-6l309707,157742r67,-6l309841,157730r67,-6l309974,157718r67,-6l310108,157706r67,-6l310241,157694r67,-6l310375,157682r67,-6l310509,157670r66,-6l310642,157658r67,-6l310776,157645r67,-6l310909,157633r67,-6l311043,157621r67,-6l311177,157609r66,-6l311310,157597r67,-6l311444,157585r66,-6l311577,157573r67,-7l311711,157560r67,-6l311844,157548r67,-6l311978,157536r67,-6l312112,157524r66,-6l312245,157511r67,-6l312379,157499r67,-6l312512,157487r67,-6l312646,157475r67,-7l312780,157462r66,-6l312913,157450r67,-6l313047,157438r66,-7l313180,157425r67,-6l313314,157413r67,-6l313447,157401r67,-7l313581,157388r67,-6l313715,157376r66,-6l313848,157363r67,-6l313982,157351r67,-6l314115,157338r67,-6l314249,157326r67,-6l314382,157314r67,-7l314516,157301r67,-6l314650,157289r66,-7l314783,157276r67,-6l314917,157264r67,-7l315050,157251r67,-6l315184,157238r67,-6l315318,157226r66,-6l315451,157213r67,-6l315585,157201r67,-7l315718,157188r67,-6l315852,157176r67,-7l315985,157163r67,-6l316119,157150r67,-6l316253,157138r66,-7l316386,157125r67,-6l316520,157112r67,-6l316653,157100r67,-7l316787,157087r67,-7l316921,157074r66,-6l317054,157061r67,-6l317188,157049r66,-7l317321,157036r67,-7l317455,157023r67,-6l317588,157010r67,-6l317722,156997r67,-6l317856,156985r66,-7l317989,156972r67,-7l318123,156959r67,-6l318256,156946r67,-6l318390,156933r67,-6l318523,156920r67,-6l318657,156907r67,-6l318791,156895r66,-7l318924,156882r67,-7l319058,156869r67,-7l319191,156856r67,-7l319325,156843r67,-7l319459,156830r66,-7l319592,156817r67,-7l319726,156804r67,-7l319859,156791r67,-7l319993,156778r67,-7l320126,156765r67,-7l320260,156752r67,-7l320394,156738r66,-6l320527,156725r67,-6l320661,156712r67,-6l320794,156699r67,-6l320928,156686r67,-7l321062,156673r66,-7l321195,156660r67,-7l321329,156646r66,-6l321462,156633r67,-6l321596,156620r67,-7l321729,156607r67,-7l321863,156594r67,-7l321997,156580r66,-6l322130,156567r67,-7l322264,156554r67,-7l322397,156540r67,-6l322531,156527r67,-7l322665,156514r66,-7l322798,156500r67,-6l322932,156487r66,-7l323065,156474r67,-7l323199,156460r67,-6l323332,156447r67,-7l323466,156434r67,-7l323600,156420r66,-7l323733,156407r67,-7l323867,156393r67,-7l324000,156380r67,-7l324134,156366r67,-6l324267,156353r67,-7l324401,156339r67,-7l324535,156326r66,-7l324668,156312r67,-7l324802,156299r67,-7l324935,156285r67,-7l325069,156271r67,-6l325203,156258r66,-7l325336,156244r67,-7l325470,156231r66,-7l325603,156217r67,-7l325737,156203r67,-7l325870,156190r67,-7l326004,156176r67,-7l326138,156162r66,-7l326271,156149r67,-7l326405,156135r67,-7l326538,156121r67,-7l326672,156107r67,-7l326806,156094r66,-7l326939,156080r67,-7l327073,156066r66,-7l327206,156052r67,-7l327340,156038r67,-7l327473,156024r67,-7l327607,156011r67,-7l327741,155997r66,-7l327874,155983r67,-7l328008,155969r67,-7l328141,155955r67,-7l328275,155941r67,-7l328408,155927r67,-7l328542,155913r67,-7l328676,155899r66,-7l328809,155885r67,-7l328943,155871r67,-7l329076,155857r67,-7l329210,155843r67,-7l329344,155829r66,-7l329477,155815r67,-7l329611,155801r67,-7l329744,155787r67,-7l329878,155773r67,-8l330011,155758r67,-7l330145,155744r67,-7l330279,155730r66,-7l330412,155716r67,-7l330546,155702r67,-7l330679,155688r67,-8l330813,155673r67,-7l330947,155659r66,-7l331080,155645r67,-7l331214,155631r66,-8l331347,155616r67,-7l331481,155602r67,-7l331614,155588r67,-8l331748,155573r67,-7l331882,155559r66,-7l332015,155545r67,-8l332149,155530r67,-7l332282,155516r67,-7l332416,155501r67,-7l332550,155487r66,-7l332683,155473r67,-8l332817,155458r66,-7l332950,155444r67,-8l333084,155429r67,-7l333217,155415r67,-8l333351,155400r67,-7l333485,155386r66,-8l333618,155371r67,-7l333752,155356r67,-7l333885,155342r67,-7l334019,155327r67,-7l334152,155313r67,-8l334286,155298r67,-7l334420,155283r66,-7l334553,155269r67,-8l334687,155254r67,-7l334820,155239r67,-7l334954,155225r67,-8l335088,155210r66,-7l335221,155195r67,-7l335355,155180r66,-7l335488,155166r67,-8l335622,155151r67,-7l335755,155136r67,-7l335889,155121r67,-7l336023,155106r66,-7l336156,155092r67,-8l336290,155077r67,-8l336423,155062r67,-8l336557,155047r67,-7l336691,155032r66,-7l336824,155017r67,-7l336958,155002r66,-7l337091,154987r67,-7l337225,154972r67,-7l337358,154957r67,-7l337492,154942r67,-7l337626,154927r66,-7l337759,154912r67,-7l337893,154897r67,-7l338026,154882r67,-7l338160,154867r67,-8l338293,154852r67,-8l338427,154837r67,-8l338561,154822r66,-8l338694,154806r67,-7l338828,154791r67,-7l338961,154776r67,-7l339095,154761r67,-8l339229,154746r66,-8l339362,154730r67,-7l339496,154715r67,-7l339629,154700r67,-8l339763,154685r67,-8l339896,154669r67,-7l340030,154654r67,-8l340164,154639r66,-8l340297,154623r67,-7l340431,154608r67,-8l340564,154593r67,-8l340698,154577r67,-7l340832,154562r66,-8l340965,154546r67,-7l341099,154531r66,-8l341232,154516r67,-8l341366,154500r67,-8l341499,154485r67,-8l341633,154469r67,-8l341767,154454r66,-8l341900,154438r67,-8l342034,154422r67,-7l342167,154407r67,-8l342301,154391r67,-8l342434,154376r67,-8l342568,154360r67,-8l342702,154344r66,-7l342835,154329r67,-8l342969,154313r67,-8l343102,154297r67,-7l343236,154282r67,-8l343370,154266r66,-8l343503,154250r67,-8l343637,154234r67,-7l343770,154219r67,-8l343904,154203r67,-8l344037,154187r67,-8l344171,154171r67,-8l344305,154155r66,-8l344438,154140r67,-8l344572,154124r67,-8l344705,154108r67,-8l344839,154092r67,-8l344973,154076r66,-8l345106,154060r67,-8l345240,154044r66,-8l345373,154028r67,-8l345507,154012r67,-8l345640,153996r67,-8l345774,153980r67,-8l345908,153964r66,-8l346041,153948r67,-8l346175,153932r67,-8l346308,153916r67,-8l346442,153900r67,-8l346576,153883r66,-8l346709,153867r67,-8l346843,153851r66,-8l346976,153835r67,-8l347110,153819r67,-8l347243,153803r67,-9l347377,153786r67,-8l347511,153770r66,-8l347644,153754r67,-8l347778,153738r67,-9l347911,153721r67,-8l348045,153705r67,-8l348178,153689r67,-9l348312,153672r67,-8l348446,153656r66,-8l348579,153639r67,-8l348713,153623r67,-8l348846,153607r67,-9l348980,153590r67,-8l349114,153574r66,-9l349247,153557r67,-8l349381,153541r67,-9l349514,153524r67,-8l349648,153508r67,-9l349781,153491r67,-8l349915,153475r67,-9l350049,153458r66,-8l350182,153441r67,-8l350316,153425r67,-9l350449,153408r67,-8l350583,153391r67,-8l350717,153375r66,-9l350850,153358r67,-8l350984,153341r66,-8l351117,153325r67,-9l351251,153308r67,-8l351384,153291r67,-8l351518,153274r67,-8l351652,153258r66,-9l351785,153241r67,-9l351919,153224r67,-8l352052,153207r67,-8l352186,153190r67,-8l352319,153173r67,-8l352453,153156r67,-8l352587,153140r66,-9l352720,153123r67,-9l352854,153106r67,-9l352987,153089r67,-9l353121,153072r67,-9l353255,153055r66,-9l353388,153038r67,-9l353522,153021r67,-9l353655,153004r67,-9l353789,152987r67,-9l353922,152969r67,-8l354056,152952r67,-8l354190,152935r66,-8l354323,152918r67,-9l354457,152901r67,-9l354590,152884r67,-9l354724,152866r67,-8l354858,152849r66,-8l354991,152832r67,-9l355125,152815r66,-9l355258,152797r67,-8l355392,152780r67,-9l355525,152763r67,-9l355659,152745r67,-8l355793,152728r66,-9l355926,152711r67,-9l356060,152693r67,-8l356193,152676r67,-9l356327,152659r67,-9l356461,152641r66,-9l356594,152624r67,-9l356728,152606r66,-9l356861,152589r67,-9l356995,152571r67,-9l357128,152554r67,-9l357262,152536r67,-9l357396,152518r66,-8l357529,152501r67,-9l357663,152483r67,-9l357796,152466r67,-9l357930,152448r67,-9l358063,152430r67,-9l358197,152413r67,-9l358331,152395r66,-9l358464,152377r67,-9l358598,152359r67,-8l358731,152342r67,-9l358865,152324r67,-9l358999,152306r66,-9l359132,152288r67,-9l359266,152270r67,-8l359399,152253r67,-9l359533,152235r67,-9l359666,152217r67,-9l359800,152199r67,-9l359934,152181r66,-9l360067,152163r67,-9l360201,152145r67,-9l360334,152127r67,-9l360468,152109r67,-9l360602,152091r66,-9l360735,152073r67,-9l360869,152055r66,-9l361002,152037r67,-9l361136,152019r67,-9l361269,152001r67,-9l361403,151982r67,-9l361537,151964r66,-9l361670,151946r67,-9l361804,151928r67,-9l361937,151910r67,-9l362071,151892r67,-10l362204,151873r67,-9l362338,151855r67,-9l362472,151837r66,-9l362605,151818r67,-9l362739,151800r67,-9l362872,151782r67,-9l363006,151763r67,-9l363140,151745r66,-9l363273,151727r67,-10l363407,151708r67,-9l363540,151690r67,-10l363674,151671r67,-9l363807,151653r67,-10l363941,151634r67,-9l364075,151616r66,-10l364208,151597r67,-9l364342,151579r67,-10l364475,151560r67,-9l364609,151541r67,-9l364743,151523r66,-10l364876,151504r67,-9l365010,151485r66,-9l365143,151467r67,-10l365277,151448r67,-9l365410,151429r67,-9l365544,151411r67,-10l365678,151392r66,-10l365811,151373r67,-9l365945,151354r67,-9l366078,151335r67,-9l366212,151317r67,-10l366346,151298r66,-10l366479,151279r67,-10l366613,151260r66,-9l366746,151241r67,-9l366880,151222r67,-9l367013,151203r67,-9l367147,151184r67,-9l367281,151165r66,-9l367414,151146r67,-9l367548,151127r67,-9l367681,151108r67,-9l367815,151089r67,-10l367948,151070r67,-10l368082,151051r67,-10l368216,151032r66,-10l368349,151013r67,-10l368483,150993r67,-9l368616,150974r67,-9l368750,150955r67,-10l368884,150936r66,-10l369017,150916r67,-9l369151,150897r66,-10l369284,150878r67,-10l369418,150859r67,-10l369551,150839r67,-9l369685,150820r67,-10l369819,150800r66,-9l369952,150781r67,-10l370086,150762r67,-10l370219,150742r67,-10l370353,150723r67,-10l370487,150703r66,-9l370620,150684r67,-10l370754,150664r66,-10l370887,150645r67,-10l371021,150625r67,-10l371154,150606r67,-10l371288,150586r67,-10l371422,150566r66,-10l371555,150547r67,-10l371689,150527r67,-10l371822,150507r67,-10l371956,150488r67,-10l372089,150468r67,-10l372223,150448r67,-10l372357,150428r66,-10l372490,150409r67,-10l372624,150389r67,-10l372757,150369r67,-10l372891,150349r67,-10l373025,150329r66,-10l373158,150309r67,-10l373292,150289r67,-10l373425,150269r67,-10l373559,150250r67,-10l373692,150230r67,-10l373826,150210r67,-10l373960,150190r66,-10l374093,150169r67,-10l374227,150149r67,-10l374360,150129r67,-10l374494,150109r67,-10l374628,150089r66,-10l374761,150069r67,-10l374895,150049r66,-10l375028,150029r67,-10l375162,150008r67,-10l375295,149988r67,-10l375429,149968r67,-10l375563,149948r66,-10l375696,149927r67,-10l375830,149907r67,-10l375963,149887r67,-10l376097,149866r67,-10l376231,149846r66,-10l376364,149826r67,-11l376498,149805r66,-10l376631,149785r67,-10l376765,149764r67,-10l376898,149744r67,-10l377032,149723r67,-10l377166,149703r66,-11l377299,149682r67,-10l377433,149662r67,-11l377566,149641r67,-10l377700,149620r67,-10l377833,149600r67,-11l377967,149579r67,-10l378101,149558r66,-10l378234,149538r67,-11l378368,149517r67,-10l378501,149496r67,-10l378635,149476r67,-11l378769,149455r66,-11l378902,149434r67,-10l379036,149413r66,-10l379169,149392r67,-10l379303,149371r67,-10l379436,149351r67,-11l379570,149330r67,-11l379704,149309r66,-11l379837,149288r67,-11l379971,149267r67,-11l380104,149246r67,-11l380238,149225r67,-11l380372,149204r66,-11l380505,149183r67,-11l380639,149161r66,-10l380772,149140r67,-10l380906,149119r67,-10l381039,149098r67,-10l381173,149077r67,-11l381307,149056r66,-11l381440,149034r67,-10l381574,149013r67,-10l381707,148992r67,-11l381841,148971r67,-11l381974,148949r67,-10l382108,148928r67,-11l382242,148907r66,-11l382375,148885r67,-10l382509,148864r67,-11l382642,148842r67,-10l382776,148821r67,-11l382910,148800r66,-11l383043,148778r67,-11l383177,148757r67,-11l383310,148735r67,-11l383444,148713r67,-10l383577,148692r67,-11l383711,148670r67,-10l383845,148649r66,-11l383978,148627r67,-11l384112,148605r67,-10l384245,148584r67,-11l384379,148562r67,-11l384513,148540r66,-11l384646,148518r67,-10l384780,148497r66,-11l384913,148475r67,-11l385047,148453r67,-11l385180,148431r67,-11l385314,148409r67,-11l385448,148387r66,-10l385581,148366r67,-11l385715,148344r67,-11l385848,148322r67,-11l385982,148300r67,-11l386116,148278r66,-11l386249,148256r67,-11l386383,148234r66,-11l386516,148211r67,-11l386650,148189r67,-11l386783,148167r67,-11l386917,148145r67,-11l387051,148123r66,-11l387184,148101r67,-11l387318,148079r67,-12l387451,148056r67,-11l387585,148034r67,-11l387718,148012r67,-11l387852,147989r67,-11l387986,147967r66,-11l388119,147945r67,-11l388253,147922r67,-11l388386,147900r67,-11l388520,147878r67,-12l388654,147855r66,-11l388787,147833r67,-12l388921,147810r66,-11l389054,147788r67,-12l389188,147765r67,-11l389321,147743r67,-12l389455,147720r67,-11l389589,147697r66,-11l389722,147675r67,-12l389856,147652r67,-11l389989,147629r67,-11l390123,147607r67,-12l390257,147584r66,-11l390390,147561r67,-11l390524,147538r66,-11l390657,147516r67,-12l390791,147493r67,-12l390924,147470r67,-11l391058,147447r67,-11l391192,147424r66,-11l391325,147401r67,-11l391459,147378r67,-11l391592,147355r67,-11l391726,147332r67,-11l391859,147309r67,-11l391993,147286r67,-11l392127,147263r66,-11l392260,147240r67,-11l392394,147217r67,-11l392527,147194r67,-12l392661,147171r67,-12l392795,147148r66,-12l392928,147124r67,-11l393062,147101r67,-11l393195,147078r67,-12l393329,147055r67,-12l393462,147031r67,-11l393596,147008r67,-12l393730,146985r66,-12l393863,146961r67,-11l393997,146938r67,-12l394130,146915r67,-12l394264,146891r67,-12l394398,146868r66,-12l394531,146844r67,-12l394665,146821r66,-12l394798,146797r67,-12l394932,146774r67,-12l395065,146750r67,-12l395199,146726r67,-11l395333,146703r66,-12l395466,146679r67,-12l395600,146655r67,-11l395733,146632r67,-12l395867,146608r67,-12l396000,146584r67,-12l396134,146560r67,-12l396268,146537r66,-12l396401,146513r67,-12l396535,146489r67,-12l396668,146465r67,-12l396802,146441r67,-12l396936,146417r66,-12l397069,146393r67,-12l397203,146369r67,-12l397336,146345r67,-12l397470,146321r67,-12l397603,146297r67,-12l397737,146273r67,-12l397871,146249r66,-12l398004,146225r67,-12l398138,146201r67,-12l398271,146176r67,-12l398405,146152r67,-12l398539,146128r66,-12l398672,146104r67,-12l398806,146080r66,-13l398939,146055r67,-12l399073,146031r67,-12l399206,146007r67,-13l399340,145982r67,-12l399474,145958r66,-12l399607,145933r67,-12l399741,145909r67,-12l399874,145884r67,-12l400008,145860r67,-12l400142,145835r66,-12l400275,145811r67,-12l400409,145786r66,-12l400542,145762r67,-13l400676,145737r67,-12l400809,145712r67,-12l400943,145688r67,-13l401077,145663r66,-12l401210,145638r67,-12l401344,145613r67,-12l401477,145589r67,-13l401611,145564r67,-13l401744,145539r67,-12l401878,145514r67,-12l402012,145489r66,-12l402145,145464r67,-12l402279,145439r67,-12l402412,145414r67,-12l402546,145390r67,-13l402680,145364r66,-12l402813,145339r67,-12l402947,145314r67,-12l403080,145289r67,-12l403214,145264r67,-12l403347,145239r67,-13l403481,145214r67,-13l403615,145189r66,-13l403748,145163r67,-12l403882,145138r67,-12l404015,145113r67,-13l404149,145088r67,-13l404283,145062r66,-12l404416,145037r67,-13l404550,145012r66,-13l404683,144986r67,-13l404817,144961r67,-13l404950,144935r67,-12l405084,144910r67,-13l405218,144884r66,-12l405351,144859r67,-13l405485,144833r67,-13l405618,144808r67,-13l405752,144782r67,-13l405885,144756r67,-12l406019,144731r67,-13l406153,144705r66,-13l406286,144679r67,-13l406420,144654r67,-13l406553,144628r67,-13l406687,144602r67,-13l406821,144576r66,-13l406954,144550r67,-13l407088,144525r67,-13l407221,144499r67,-13l407355,144473r67,-13l407488,144447r67,-13l407622,144421r67,-13l407756,144395r66,-13l407889,144369r67,-13l408023,144343r67,-13l408156,144317r67,-13l408290,144290r67,-13l408424,144264r66,-13l408557,144238r67,-13l408691,144212r66,-13l408824,144186r67,-13l408958,144159r67,-13l409091,144133r67,-13l409225,144107r67,-13l409359,144081r66,-14l409492,144054r67,-13l409626,144028r67,-13l409759,144001r67,-13l409893,143975r67,-13l410027,143949r66,-14l410160,143922r67,-13l410294,143896r66,-14l410427,143869r67,-13l410561,143842r67,-13l410694,143816r67,-13l410828,143789r67,-13l410962,143763r66,-14l411095,143736r67,-13l411229,143709r67,-13l411362,143682r67,-13l411496,143656r67,-14l411629,143629r67,-14l411763,143602r67,-13l411897,143575r66,-13l412030,143548r67,-13l412164,143521r67,-13l412297,143495r67,-14l412431,143468r67,-14l412565,143441r66,-14l412698,143414r67,-14l412832,143387r66,-14l412965,143359r67,-13l413099,143332r67,-13l413232,143305r67,-13l413366,143278r67,-13l413500,143251r66,-14l413633,143224r67,-14l413767,143197r67,-14l413900,143169r67,-13l414034,143142r67,-14l414168,143115r66,-14l414301,143087r67,-13l414435,143060r66,-14l414568,143033r67,-14l414702,143005r67,-14l414835,142978r67,-14l414969,142950r67,-14l415103,142923r66,-14l415236,142895r67,-14l415370,142868r67,-14l415503,142840r67,-14l415637,142812r67,-13l415770,142785r67,-14l415904,142757r67,-14l416038,142729r66,-13l416171,142702r67,-14l416305,142674r67,-14l416438,142646r67,-14l416572,142618r67,-14l416706,142590r66,-14l416839,142563r67,-14l416973,142535r67,-14l417106,142507r67,-14l417240,142479r67,-14l417373,142451r67,-14l417507,142423r67,-14l417641,142395r66,-14l417774,142367r67,-14l417908,142339r67,-15l418041,142310r67,-14l418175,142282r67,-14l418309,142254r66,-14l418442,142226r67,-14l418576,142198r66,-15l418709,142169r67,-14l418843,142141r67,-14l418976,142113r67,-14l419110,142084r67,-14l419244,142056r66,-14l419377,142028r67,-15l419511,141999r67,-14l419644,141971r67,-15l419778,141942r67,-14l419912,141914r66,-15l420045,141885r67,-14l420179,141856r66,-14l420312,141828r67,-15l420446,141799r67,-14l420579,141770r67,-14l420713,141742r67,-15l420847,141713r66,-14l420980,141684r67,-14l421114,141655r67,-14l421247,141627r67,-15l421381,141598r67,-15l421514,141569r67,-15l421648,141540r67,-14l421782,141511r66,-14l421915,141482r67,-14l422049,141453r67,-14l422182,141424r67,-14l422316,141395r67,-15l422450,141366r66,-15l422583,141337r67,-15l422717,141308r66,-15l422850,141278r67,-14l422984,141249r67,-14l423117,141220r67,-15l423251,141191r67,-15l423385,141161r66,-14l423518,141132r67,-15l423652,141103r67,-15l423785,141073r67,-14l423919,141044r67,-15l424053,141015r66,-15l424186,140985r67,-15l424320,140956r66,-15l424453,140926r67,-15l424587,140896r67,-14l424720,140867r67,-15l424854,140837r67,-15l424988,140808r66,-15l425121,140778r67,-15l425255,140748r67,-15l425388,140718r67,-14l425522,140689r67,-15l425655,140659r67,-15l425789,140629r67,-15l425923,140599r66,-15l426056,140569r67,-15l426190,140539r67,-15l426323,140509r67,-15l426457,140479r67,-15l426591,140449r66,-15l426724,140419r67,-15l426858,140389r67,-15l426991,140359r67,-15l427125,140329r67,-15l427258,140299r67,-15l427392,140269r67,-15l427526,140238r66,-15l427659,140208r67,-15l427793,140178r67,-15l427926,140148r67,-16l428060,140117r67,-15l428194,140087r66,-15l428327,140056r67,-15l428461,140026r66,-15l428594,139996r67,-16l428728,139965r67,-15l428861,139935r67,-16l428995,139904r67,-15l429129,139873r66,-15l429262,139843r67,-16l429396,139812r67,-15l429529,139781r67,-15l429663,139751r67,-16l429797,139720r66,-15l429930,139689r67,-15l430064,139658r66,-15l430197,139627r67,-15l430331,139597r67,-16l430464,139566r67,-16l430598,139535r67,-16l430732,139504r66,-16l430865,139473r67,-16l430999,139442r67,-16l431132,139411r67,-16l431266,139380r67,-16l431399,139348r67,-15l431533,139317r67,-15l431667,139286r66,-15l431800,139255r67,-16l431934,139224r67,-16l432067,139192r67,-15l432201,139161r67,-16l432335,139130r66,-16l432468,139098r67,-15l432602,139067r66,-16l432735,139036r67,-16l432869,139004r67,-16l433002,138973r67,-16l433136,138941r67,-16l433270,138909r66,-15l433403,138878r67,-16l433537,138846r67,-16l433670,138815r67,-16l433804,138783r67,-16l433938,138751r66,-16l434071,138719r67,-15l434205,138688r66,-16l434338,138656r67,-16l434472,138624r67,-16l434605,138592r67,-16l434739,138560r67,-16l434873,138528r66,-16l435006,138496r67,-16l435140,138464r67,-16l435273,138432r67,-16l435407,138400r67,-16l435540,138368r67,-16l435674,138336r67,-16l435808,138304r66,-16l435941,138271r67,-16l436075,138239r67,-16l436208,138207r67,-16l436342,138175r67,-17l436476,138142r66,-16l436609,138110r67,-16l436743,138078r67,-17l436876,138045r67,-16l437010,138013r67,-17l437143,137980r67,-16l437277,137948r67,-17l437411,137915r66,-16l437544,137882r67,-16l437678,137850r67,-16l437811,137817r67,-16l437945,137785r67,-17l438079,137752r66,-17l438212,137719r67,-16l438346,137686r66,-16l438479,137653r67,-16l438613,137621r67,-17l438746,137588r67,-17l438880,137555r67,-17l439014,137522r66,-17l439147,137489r67,-17l439281,137456r67,-17l439414,137423r67,-17l439548,137390r67,-17l439681,137357r67,-17l439815,137323r67,-16l439949,137290r66,-16l440082,137257r67,-17l440216,137224r67,-17l440349,137190r67,-16l440483,137157r67,-17l440617,137124r66,-17l440750,137090r67,-16l440884,137057r67,-17l441017,137023r67,-16l441151,136990r67,-17l441284,136956r67,-16l441418,136923r67,-17l441552,136889r66,-16l441685,136856r67,-17l441819,136822r67,-17l441952,136788r67,-16l442086,136755r67,-17l442220,136721r66,-17l442353,136687r67,-17l442487,136653r66,-17l442620,136619r67,-17l442754,136586r67,-17l442887,136552r67,-17l443021,136518r67,-17l443155,136484r66,-17l443288,136450r67,-17l443422,136416r67,-17l443555,136381r67,-17l443689,136347r67,-17l443823,136313r66,-17l443956,136279r67,-17l444090,136245r66,-17l444223,136211r67,-18l444357,136176r67,-17l444490,136142r67,-17l444624,136108r67,-18l444758,136073r66,-17l444891,136039r67,-18l445025,136004r67,-17l445158,135970r67,-18l445292,135935r67,-17l445425,135901r67,-18l445559,135866r67,-17l445693,135831r66,-17l445826,135797r67,-18l445960,135762r67,-17l446093,135727r67,-17l446227,135692r67,-17l446361,135658r66,-18l446494,135623r67,-18l446628,135588r67,-18l446761,135553r67,-18l446895,135518r67,-17l447028,135483r67,-17l447162,135448r67,-18l447296,135413r66,-18l447429,135378r67,-18l447563,135343r67,-18l447696,135308r67,-18l447830,135272r67,-17l447964,135237r66,-17l448097,135202r67,-18l448231,135167r66,-18l448364,135131r67,-17l448498,135096r67,-18l448631,135060r67,-17l448765,135025r67,-18l448899,134990r66,-18l449032,134954r67,-18l449166,134918r67,-17l449299,134883r67,-18l449433,134847r67,-18l449566,134812r67,-18l449700,134776r67,-18l449834,134740r66,-18l449967,134704r67,-17l450101,134669r67,-18l450234,134633r67,-18l450368,134597r67,-18l450502,134561r66,-18l450635,134525r67,-18l450769,134489r67,-18l450902,134453r67,-18l451036,134417r67,-18l451169,134381r67,-18l451303,134345r67,-18l451437,134309r66,-18l451570,134273r67,-19l451704,134236r67,-18l451837,134200r67,-18l451971,134164r67,-18l452105,134127r66,-18l452238,134091r67,-18l452372,134055r66,-19l452505,134018r67,-18l452639,133982r67,-19l452772,133945r67,-18l452906,133909r67,-19l453040,133872r66,-18l453173,133835r67,-18l453307,133799r67,-19l453440,133762r67,-18l453574,133725r67,-18l453708,133689r66,-19l453841,133652r67,-19l453975,133615r66,-18l454108,133578r67,-18l454242,133541r67,-18l454375,133504r67,-18l454509,133467r67,-18l454643,133430r66,-18l454776,133393r67,-18l454910,133356r67,-18l455043,133319r67,-19l455177,133282r67,-19l455310,133245r67,-19l455444,133207r67,-18l455578,133170r66,-19l455711,133133r67,-19l455845,133095r67,-18l455978,133058r67,-19l456112,133021r67,-19l456246,132983r66,-19l456379,132946r67,-19l456513,132908r66,-19l456646,132871r67,-19l456780,132833r67,-19l456913,132795r67,-19l457047,132758r67,-19l457181,132720r66,-19l457314,132682r67,-19l457448,132644r67,-19l457581,132606r67,-18l457715,132569r67,-19l457849,132531r66,-19l457982,132493r67,-19l458116,132455r66,-19l458249,132417r67,-19l458383,132379r67,-19l458516,132341r67,-19l458650,132302r67,-19l458784,132264r66,-19l458917,132226r67,-19l459051,132188r67,-19l459184,132150r67,-20l459318,132111r67,-19l459451,132073r67,-19l459585,132034r67,-19l459719,131996r66,-19l459852,131958r67,-20l459986,131919r67,-19l460119,131880r67,-19l460253,131842r67,-19l460387,131803r66,-19l460520,131765r67,-20l460654,131726r67,-19l460787,131687r67,-19l460921,131648r67,-19l461054,131610r67,-20l461188,131571r67,-20l461322,131532r66,-20l461455,131493r67,-20l461589,131454r67,-20l461722,131415r67,-20l461856,131376r67,-20l461990,131337r66,-20l462123,131298r67,-20l462257,131259r66,-20l462390,131219r67,-19l462524,131180r67,-20l462657,131141r67,-20l462791,131102r67,-20l462925,131062r66,-20l463058,131023r67,-20l463192,130983r67,-19l463325,130944r67,-20l463459,130904r67,-19l463593,130865r66,-20l463726,130825r67,-20l463860,130786r66,-20l463993,130746r67,-20l464127,130706r67,-20l464260,130666r67,-19l464394,130627r67,-20l464528,130587r66,-20l464661,130547r67,-20l464795,130507r67,-20l464928,130467r67,-20l465062,130427r67,-20l465195,130387r67,-20l465329,130347r67,-20l465463,130307r66,-20l465596,130267r67,-20l465730,130227r67,-20l465863,130187r67,-21l465997,130146r67,-20l466131,130106r66,-20l466264,130066r67,-20l466398,130025r66,-20l466531,129985r67,-20l466665,129944r67,-20l466798,129904r67,-20l466932,129863r67,-20l467066,129823r66,-20l467199,129782r67,-20l467333,129742r67,-21l467466,129701r67,-20l467600,129660r67,-20l467734,129619r66,-20l467867,129579r67,-21l468001,129538r66,-21l468134,129497r67,-21l468268,129456r67,-20l468401,129415r67,-20l468535,129374r67,-20l468669,129333r66,-21l468802,129292r67,-21l468936,129251r67,-21l469069,129210r67,-21l469203,129168r67,-20l469336,129127r67,-20l469470,129086r67,-21l469604,129045r66,-21l469737,129003r67,-20l469871,128962r67,-21l470004,128920r67,-20l470138,128879r67,-21l470272,128837r66,-20l470405,128796r67,-21l470539,128754r67,-21l470672,128713r67,-21l470806,128671r67,-21l470939,128629r67,-21l471073,128587r67,-21l471207,128546r66,-21l471340,128504r67,-21l471474,128462r67,-21l471607,128420r67,-21l471741,128378r67,-21l471875,128336r66,-21l472008,128294r67,-21l472142,128252r66,-21l472275,128210r67,-22l472409,128167r67,-21l472542,128125r67,-21l472676,128083r67,-21l472810,128041r66,-22l472943,127998r67,-21l473077,127956r67,-21l473210,127913r67,-21l473344,127871r67,-21l473478,127828r66,-21l473611,127786r67,-21l473745,127743r66,-21l473878,127701r67,-22l474012,127658r67,-21l474145,127615r67,-21l474279,127573r67,-22l474413,127530r66,-22l474546,127487r67,-22l474680,127444r67,-21l474813,127401r67,-21l474947,127358r67,-21l475080,127315r67,-21l475214,127272r67,-21l475348,127229r66,-22l475481,127186r67,-22l475615,127143r67,-22l475748,127099r67,-21l475882,127056r67,-21l476016,127013r66,-22l476149,126970r67,-22l476283,126926r66,-22l476416,126883r67,-22l476550,126839r67,-22l476683,126796r67,-22l476817,126752r67,-22l476951,126709r66,-22l477084,126665r67,-22l477218,126621r67,-22l477351,126578r67,-22l477485,126534r67,-22l477619,126490r66,-22l477752,126446r67,-22l477886,126402r66,-22l478019,126358r67,-22l478153,126314r67,-22l478286,126270r67,-22l478420,126226r67,-22l478554,126182r66,-22l478687,126138r67,-22l478821,126094r67,-22l478954,126050r67,-23l479088,126005r67,-22l479221,125961r67,-22l479355,125917r67,-23l479489,125872r66,-22l479622,125828r67,-23l479756,125783r67,-22l479889,125739r67,-23l480023,125694r67,-22l480157,125649r66,-22l480290,125605r67,-23l480424,125560r67,-22l480557,125515r67,-22l480691,125471r67,-23l480824,125426r67,-23l480958,125381r67,-23l481092,125336r66,-23l481225,125291r67,-23l481359,125246r67,-23l481492,125201r67,-23l481626,125156r67,-23l481760,125111r66,-23l481893,125065r67,-22l482027,125020r66,-22l482160,124975r67,-23l482294,124930r67,-23l482427,124884r67,-22l482561,124839r67,-23l482695,124793r66,-22l482828,124748r67,-23l482962,124702r67,-22l483095,124657r67,-23l483229,124611r67,-23l483362,124566r67,-23l483496,124520r67,-23l483630,124474r66,-23l483763,124428r67,-23l483897,124382r67,-22l484030,124337r67,-23l484164,124291r67,-23l484298,124245r66,-23l484431,124199r67,-23l484565,124153r67,-23l484698,124106r67,-23l484832,124060r67,-23l484965,124014r67,-23l485099,123968r67,-23l485233,123922r66,-24l485366,123875r67,-23l485500,123829r67,-23l485633,123782r67,-23l485767,123736r67,-23l485901,123689r66,-23l486034,123643r67,-23l486168,123596r66,-23l486301,123550r67,-24l486435,123503r67,-23l486568,123456r67,-23l486702,123409r67,-23l486836,123363r66,-24l486969,123316r67,-24l487103,123269r67,-24l487236,123222r67,-24l487370,123175r67,-24l487504,123128r66,-24l487637,123081r67,-24l487771,123034r66,-24l487904,122986r67,-23l488038,122939r67,-23l488171,122892r67,-24l488305,122845r67,-24l488439,122797r66,-23l488572,122750r67,-24l488706,122702r67,-23l488839,122655r67,-24l488973,122607r67,-23l489106,122560r67,-24l489240,122512r67,-24l489374,122464r66,-23l489507,122417r67,-24l489641,122369r67,-24l489774,122321r67,-24l489908,122273r67,-24l490042,122225r66,-24l490175,122177r67,-24l490309,122129r67,-24l490442,122081r67,-24l490576,122033r67,-24l490709,121985r67,-24l490843,121937r67,-24l490977,121889r66,-25l491110,121840r67,-24l491244,121792r67,-24l491377,121744r67,-25l491511,121695r67,-24l491645,121647r66,-25l491778,121598r67,-24l491912,121550r66,-25l492045,121501r67,-24l492179,121452r67,-24l492312,121404r67,-25l492446,121355r67,-24l492580,121306r66,-24l492713,121257r67,-24l492847,121208r67,-24l492980,121159r67,-24l493114,121111r67,-25l493247,121061r67,-24l493381,121012r67,-24l493515,120963r66,-24l493648,120914r67,-24l493782,120865r67,-25l493915,120816r67,-25l494049,120766r67,-24l494183,120717r66,-25l494316,120668r67,-25l494450,120618r67,-25l494583,120569r67,-25l494717,120519r67,-25l494850,120470r67,-25l494984,120420r67,-25l495118,120370r66,-25l495251,120320r67,-24l495385,120271r67,-25l495518,120221r67,-25l495652,120171r67,-25l495786,120121r66,-25l495919,120071r67,-25l496053,120021r66,-25l496186,119971r67,-25l496320,119921r67,-25l496453,119871r67,-25l496587,119820r67,-25l496721,119770r66,-25l496854,119720r67,-25l496988,119670r67,-26l497121,119619r67,-25l497255,119569r67,-26l497389,119518r66,-25l497522,119468r67,-26l497656,119417r66,-25l497789,119366r67,-25l497923,119316r67,-26l498056,119265r67,-25l498190,119214r67,-25l498324,119163r66,-25l498457,119113r67,-26l498591,119062r67,-26l498724,119011r67,-26l498858,118960r67,-26l498991,118909r67,-26l499125,118857r67,-25l499259,118806r66,-25l499392,118755r67,-26l499526,118704r67,-26l499659,118652r67,-25l499793,118601r67,-26l499927,118550r66,-26l500060,118498r67,-26l500194,118447r67,-26l500327,118395r67,-26l500461,118343r67,-25l500594,118292r67,-26l500728,118240r67,-26l500862,118188r66,-26l500995,118137r67,-26l501129,118085r67,-26l501262,118033r67,-26l501396,117981r67,-26l501530,117929r66,-26l501663,117877r67,-26l501797,117825r66,-26l501930,117772r67,-26l502064,117720r67,-26l502197,117668r67,-26l502331,117616r67,-26l502465,117563r66,-26l502598,117511r67,-26l502732,117459r67,-27l502865,117406r67,-26l502999,117353r67,-26l503132,117301r67,-26l503266,117248r67,-26l503400,117196r66,-27l503533,117143r67,-27l503667,117090r67,-26l503800,117037r67,-26l503934,116984r67,-26l504068,116931r66,-26l504201,116878r67,-26l504335,116825r67,-26l504468,116772r67,-26l504602,116719r67,-27l504735,116666r67,-27l504869,116613r67,-27l505003,116559r66,-26l505136,116506r67,-27l505270,116453r67,-27l505403,116399r67,-27l505537,116346r67,-27l505671,116292r66,-27l505804,116238r67,-26l505938,116185r66,-27l506071,116131r67,-27l506205,116077r67,-27l506338,116023r67,-26l506472,115970r67,-27l506606,115916r66,-27l506739,115862r67,-27l506873,115808r67,-27l507006,115754r67,-27l507140,115700r67,-27l507274,115645r66,-27l507407,115591r67,-27l507541,115537r66,-27l507674,115483r67,-28l507808,115428r67,-27l507941,115374r67,-27l508075,115319r67,-27l508209,115265r66,-27l508342,115210r67,-27l508476,115156r67,-28l508609,115101r67,-27l508743,115046r67,-27l508876,114992r67,-28l509010,114937r67,-28l509144,114882r66,-28l509277,114827r67,-28l509411,114772r67,-28l509544,114717r67,-28l509678,114662r67,-28l509812,114607r66,-28l509945,114551r67,-27l510079,114496r66,-27l510212,114441r67,-28l510346,114386r67,-28l510479,114330r67,-28l510613,114275r67,-28l510747,114219r66,-28l510880,114164r67,-28l511014,114108r67,-28l511147,114052r67,-27l511281,113997r67,-28l511415,113941r66,-28l511548,113885r67,-28l511682,113829r66,-28l511815,113773r67,-28l511949,113717r67,-28l512082,113661r67,-28l512216,113605r67,-28l512350,113549r66,-28l512483,113493r67,-28l512617,113437r67,-28l512750,113380r67,-28l512884,113324r67,-28l513017,113268r67,-28l513151,113211r67,-28l513285,113155r66,-28l513418,113098r67,-28l513552,113042r67,-29l513685,112985r67,-28l513819,112928r67,-28l513953,112871r66,-28l514086,112815r67,-29l514220,112758r67,-29l514353,112701r67,-29l514487,112644r67,-29l514620,112587r67,-29l514754,112530r67,-29l514888,112473r66,-29l515021,112415r67,-28l515155,112358r67,-28l515288,112301r67,-29l515422,112244r67,-29l515556,112186r66,-29l515689,112129r67,-29l515823,112071r66,-29l515956,112014r67,-29l516090,111956r67,-29l516223,111898r67,-28l516357,111841r67,-29l516491,111783r66,-29l516624,111725r67,-29l516758,111667r67,-29l516891,111609r67,-29l517025,111551r67,-29l517159,111493r66,-29l517292,111435r67,-29l517426,111377r66,-29l517559,111319r67,-29l517693,111260r67,-29l517826,111202r67,-29l517960,111144r67,-29l518094,111085r66,-29l518227,111027r67,-29l518361,110968r67,-29l518494,110910r67,-30l518628,110851r67,-29l518761,110792r67,-29l518895,110734r67,-30l519029,110675r66,-30l519162,110616r67,-30l519296,110557r67,-30l519429,110498r67,-30l519563,110439r67,-30l519697,110380r66,-30l519830,110321r67,-30l519964,110262r66,-30l520097,110202r67,-29l520231,110143r67,-30l520364,110084r67,-30l520498,110024r67,-30l520632,109965r66,-30l520765,109905r67,-30l520899,109846r67,-30l521032,109786r67,-30l521166,109726r67,-30l521300,109667r66,-30l521433,109607r67,-30l521567,109547r66,-30l521700,109487r67,-30l521834,109427r67,-30l521967,109367r67,-30l522101,109307r67,-30l522235,109247r66,-30l522368,109187r67,-31l522502,109126r67,-30l522635,109066r67,-30l522769,109006r67,-31l522902,108945r67,-30l523036,108885r67,-30l523170,108824r66,-30l523303,108764r67,-31l523437,108703r67,-30l523570,108642r67,-30l523704,108582r67,-31l523838,108521r66,-31l523971,108460r67,-31l524105,108399r67,-30l524238,108338r67,-30l524372,108277r67,-31l524505,108216r67,-31l524639,108155r67,-31l524773,108094r66,-31l524906,108032r67,-30l525040,107971r67,-31l525173,107910r67,-31l525307,107848r67,-31l525441,107787r66,-31l525574,107725r67,-31l525708,107664r66,-31l525841,107602r67,-31l525975,107540r67,-31l526108,107478r67,-31l526242,107417r67,-31l526376,107355r66,-31l526509,107293r67,-31l526643,107231r67,-31l526776,107169r67,-31l526910,107107r67,-32l527043,107044r67,-31l527177,106982r67,-31l527311,106920r66,-31l527444,106858r67,-32l527578,106795r67,-31l527711,106733r67,-32l527845,106670r67,-31l527979,106608r66,-32l528112,106545r67,-31l528246,106482r67,-31l528379,106420r67,-32l528513,106357r67,-32l528646,106294r67,-32l528780,106231r67,-32l528914,106168r66,-32l529047,106105r67,-32l529181,106042r67,-32l529314,105979r67,-32l529448,105915r67,-31l529582,105852r66,-31l529715,105789r67,-32l529849,105725r66,-31l529982,105662r67,-32l530116,105599r67,-32l530249,105535r67,-32l530383,105471r67,-32l530517,105408r66,-32l530650,105344r67,-32l530784,105280r67,-32l530917,105216r67,-32l531051,105152r67,-32l531185,105088r66,-32l531318,105024r67,-32l531452,104960r66,-32l531585,104896r67,-32l531719,104832r67,-32l531852,104768r67,-33l531986,104703r67,-32l532120,104639r66,-32l532253,104574r67,-32l532387,104510r67,-32l532520,104445r67,-32l532654,104381r67,-33l532787,104316r67,-32l532921,104251r67,-32l533055,104187r66,-33l533188,104122r67,-33l533322,104057r67,-33l533455,103992r67,-33l533589,103927r67,-33l533723,103862r66,-33l533856,103797r67,-33l533990,103731r67,-32l534123,103666r67,-33l534257,103601r67,-33l534390,103535r67,-32l534524,103470r67,-33l534658,103404r66,-32l534791,103339r67,-33l534925,103273r67,-33l535058,103207r67,-32l535192,103142r67,-33l535326,103076r66,-33l535459,103010r67,-33l535593,102944r66,-33l535726,102878r67,-33l535860,102812r67,-33l535993,102746r67,-33l536127,102680r67,-33l536261,102614r66,-34l536394,102547r67,-33l536528,102481r67,-33l536661,102414r67,-33l536795,102348r67,-33l536928,102281r67,-33l537062,102215r67,-33l537196,102148r66,-33l537329,102081r67,-33l537463,102015r67,-34l537596,101948r67,-34l537730,101881r67,-34l537864,101814r66,-34l537997,101747r67,-34l538131,101680r67,-34l538264,101613r67,-34l538398,101546r67,-34l538531,101478r67,-33l538665,101411r67,-34l538799,101344r66,-34l538932,101276r67,-34l539066,101209r67,-34l539199,101141r67,-34l539333,101073r67,-34l539467,101006r66,-34l539600,100938r67,-34l539734,100870r66,-34l539867,100802r67,-34l540001,100734r67,-34l540134,100666r67,-34l540268,100598r67,-34l540402,100530r66,-34l540535,100462r67,-34l540669,100394r67,-35l540802,100325r67,-34l540936,100257r67,-34l541070,100188r66,-34l541203,100120r67,-34l541337,100051r66,-34l541470,99983r67,-35l541604,99914r67,-34l541737,99845r67,-34l541871,99776r67,-34l542005,99708r66,-35l542138,99639r67,-35l542272,99570r67,-35l542405,99501r67,-35l542539,99431r67,-34l542672,99362r67,-34l542806,99293r67,-35l542940,99224r66,-35l543073,99154r67,-34l543207,99085r67,-35l543340,99015r67,-34l543474,98946r67,-35l543608,98876r66,-35l543741,98806r67,-34l543875,98737r67,-35l544008,98667r67,-35l544142,98597r67,-35l544275,98527r67,-35l544409,98457r67,-35l544543,98387r66,-35l544676,98317r67,-35l544810,98247r67,-35l544943,98176r67,-35l545077,98106r67,-35l545211,98036r66,-36l545344,97965r67,-35l545478,97895r66,-36l545611,97824r67,-35l545745,97753r67,-35l545878,97683r67,-36l546012,97612r67,-35l546146,97541r66,-35l546279,97470r67,-35l546413,97399r67,-35l546546,97328r67,-35l546680,97257r67,-35l546813,97186r67,-36l546947,97115r67,-36l547081,97044r66,-36l547214,96972r67,-36l547348,96901r67,-36l547481,96829r67,-35l547615,96758r67,-36l547749,96686r66,-36l547882,96614r67,-35l548016,96543r67,-36l548149,96471r67,-36l548283,96399r67,-36l548416,96327r67,-36l548550,96255r67,-36l548684,96183r66,-36l548817,96111r67,-36l548951,96039r67,-36l549084,95967r67,-37l549218,95894r67,-36l549352,95822r66,-36l549485,95749r67,-36l549619,95677r66,-36l549752,95604r67,-36l549886,95532r67,-37l550019,95459r67,-36l550153,95386r67,-36l550287,95313r66,-36l550420,95240r67,-36l550554,95167r67,-36l550687,95094r67,-36l550821,95021r67,-36l550955,94948r66,-37l551088,94875r67,-37l551222,94802r66,-37l551355,94728r67,-37l551489,94655r67,-37l551622,94581r67,-36l551756,94508r67,-37l551890,94434r66,-37l552023,94360r67,-36l552157,94287r67,-37l552290,94213r67,-37l552424,94139r67,-37l552557,94065r67,-37l552691,93991r67,-37l552825,93917r66,-37l552958,93843r67,-37l553092,93768r67,-37l553225,93694r67,-37l553359,93620r67,-37l553493,93545r66,-37l553626,93471r67,-37l553760,93396r66,-37l553893,93322r67,-38l554027,93247r67,-37l554160,93172r67,-37l554294,93097r67,-37l554428,93023r66,-38l554561,92948r67,-38l554695,92873r67,-38l554828,92797r67,-37l554962,92722r67,-37l555096,92647r66,-38l555229,92572r67,-38l555363,92496r66,-37l555496,92421r67,-38l555630,92346r67,-38l555763,92270r67,-38l555897,92194r67,-38l556031,92119r66,-38l556164,92043r67,-38l556298,91967r67,-38l556431,91891r67,-38l556565,91815r67,-38l556698,91739r67,-38l556832,91663r67,-38l556966,91587r66,-38l557099,91511r67,-39l557233,91434r67,-38l557366,91358r67,-38l557500,91281r67,-38l557634,91205r66,-38l557767,91128r67,-38l557901,91052r67,-39l558034,90975r67,-38l558168,90898r67,-38l558301,90821r67,-38l558435,90744r67,-38l558569,90667r66,-38l558702,90590r67,-38l558836,90513r67,-38l558969,90436r67,-39l559103,90359r67,-39l559237,90282r66,-39l559370,90204r67,-39l559504,90127r66,-39l559637,90049r67,-39l559771,89972r67,-39l559904,89894r67,-39l560038,89816r67,-39l560172,89738r66,-39l560305,89660r67,-39l560439,89582r67,-39l560572,89504r67,-39l560706,89426r67,-39l560840,89348r66,-39l560973,89270r67,-39l561107,89192r66,-40l561240,89113r67,-39l561374,89035r67,-39l561507,88956r67,-39l561641,88878r67,-40l561775,88799r66,-39l561908,88720r67,-39l562042,88642r67,-40l562175,88563r67,-40l562309,88484r67,-40l562442,88405r67,-40l562576,88326r67,-40l562710,88247r66,-40l562843,88167r67,-39l562977,88088r67,-39l563110,88009r67,-40l563244,87929r67,-39l563378,87850r66,-40l563511,87770r67,-39l563645,87691r66,-40l563778,87611r67,-40l563912,87531r67,-40l564045,87451r67,-39l564179,87372r67,-40l564313,87292r66,-40l564446,87212r67,-40l564580,87131r67,-40l564713,87051r67,-40l564847,86971r67,-40l564981,86891r66,-41l565114,86810r67,-40l565248,86730r66,-40l565381,86649r67,-40l565515,86569r67,-41l565648,86488r67,-40l565782,86407r67,-40l565916,86326r66,-40l566049,86245r67,-40l566183,86165r67,-41l566316,86083r67,-40l566450,86002r67,-40l566583,85921r67,-40l566717,85840r67,-41l566851,85759r66,-41l566984,85677r67,-41l567118,85596r67,-41l567251,85514r67,-41l567385,85433r67,-41l567519,85351r66,-41l567652,85269r67,-41l567786,85187r67,-41l567919,85105r67,-41l568053,85023r67,-41l568186,84941r67,-41l568320,84859r67,-41l568454,84777r66,-41l568587,84695r67,-41l568721,84613r67,-42l568854,84530r67,-41l568988,84448r67,-42l569122,84365r66,-41l569255,84282r67,-41l569389,84200r66,-42l569522,84117r67,-41l569656,84034r67,-41l569789,83951r67,-41l569923,83868r67,-41l570057,83785r66,-41l570190,83702r67,-41l570324,83619r67,-42l570457,83536r67,-42l570591,83452r67,-41l570724,83369r67,-42l570858,83285r67,-41l570992,83202r66,-42l571125,83118r67,-42l571259,83034r67,-41l571392,82951r67,-42l571526,82867r67,-42l571660,82783r66,-42l571793,82699r67,-42l571927,82615r67,-42l572060,82531r67,-42l572194,82446r67,-42l572327,82362r67,-42l572461,82278r67,-42l572595,82193r66,-42l572728,82109r67,-43l572862,82024r67,-42l572995,81939r67,-42l573129,81855r67,-43l573263,81770r66,-42l573396,81685r67,-42l573530,81600r66,-42l573663,81515r67,-42l573797,81430r67,-43l573930,81345r67,-43l574064,81259r67,-42l574198,81174r66,-43l574331,81089r67,-43l574465,81003r67,-43l574598,80918r67,-43l574732,80832r67,-43l574866,80746r66,-43l574999,80661r67,-43l575133,80575r66,-43l575266,80489r67,-43l575400,80403r67,-43l575533,80317r67,-43l575667,80231r67,-44l575801,80144r66,-43l575934,80058r67,-43l576068,79972r67,-44l576201,79885r67,-43l576335,79799r67,-44l576468,79712r67,-43l576602,79625r67,-43l576736,79539r66,-44l576869,79452r67,-44l577003,79365r67,-44l577136,79278r67,-44l577270,79191r67,-44l577404,79104r66,-44l577537,79016r67,-43l577671,78929r67,-43l577804,78842r67,-44l577938,78754r67,-43l578071,78667r67,-44l578205,78579r67,-43l578339,78492r66,-44l578472,78404r67,-44l578606,78316r67,-44l578739,78228r67,-44l578873,78140r67,-44l579007,78052r66,-44l579140,77964r67,-44l579274,77876r66,-44l579407,77788r67,-45l579541,77699r67,-44l579674,77611r67,-44l579808,77522r67,-44l579942,77434r66,-45l580075,77345r67,-44l580209,77256r67,-44l580342,77168r67,-45l580476,77079r67,-45l580609,76990r67,-45l580743,76901r67,-45l580877,76812r66,-45l581010,76722r67,-44l581144,76633r67,-45l581277,76544r67,-45l581411,76454r67,-44l581545,76365r66,-45l581678,76275r67,-45l581812,76186r67,-45l581945,76096r67,-45l582079,76006r67,-45l582212,75916r67,-45l582346,75826r67,-45l582480,75736r66,-45l582613,75646r67,-45l582747,75556r67,-45l582880,75466r67,-46l583014,75375r67,-45l583148,75285r66,-45l583281,75194r67,-45l583415,75104r66,-46l583548,75013r67,-45l583682,74922r67,-45l583815,74832r67,-46l583949,74741r67,-46l584083,74650r66,-46l584216,74559r67,-46l584350,74467r67,-45l584483,74376r67,-45l584617,74285r67,-46l584751,74194r66,-46l584884,74102r67,-46l585018,74011r66,-46l585151,73919r67,-46l585285,73827r67,-46l585418,73736r67,-46l585552,73644r67,-46l585686,73552r66,-46l585819,73460r67,-46l585953,73368r67,-46l586086,73276r67,-46l586220,73183r67,-46l586353,73091r67,-46l586487,72999r67,-47l586621,72906r66,-46l586754,72814r67,-47l586888,72721r67,-46l587021,72628r67,-46l587155,72536r67,-47l587289,72443r66,-47l587422,72350r67,-47l587556,72257r67,-47l587689,72164r67,-47l587823,72070r67,-46l587956,71977r67,-46l588090,71884r67,-47l588224,71790r66,-46l588357,71697r67,-47l588491,71603r67,-47l588624,71510r67,-47l588758,71416r67,-47l588892,71322r66,-47l589025,71228r67,-47l589159,71134r66,-47l589292,71040r67,-47l589426,70946r67,-47l589559,70852r67,-47l589693,70757r67,-47l589827,70663r66,-47l589960,70569r67,-48l590094,70474r67,-47l590227,70379r67,-47l590361,70285r67,-48l590494,70190r67,-47l590628,70095r67,-47l590762,70000r66,-47l590895,69905r67,-47l591029,69810r67,-48l591162,69715r67,-48l591296,69620r67,-48l591430,69524r66,-48l591563,69429r67,-48l591697,69333r67,-48l591830,69238r67,-48l591964,69142r67,-48l592097,69046r67,-48l592231,68950r67,-48l592365,68854r66,-48l592498,68758r67,-48l592632,68662r67,-48l592765,68566r67,-48l592899,68470r67,-48l593033,68374r66,-49l593166,68277r67,-48l593300,68181r66,-49l593433,68084r67,-48l593567,67987r67,-48l593700,67891r67,-49l593834,67794r67,-49l593968,67697r66,-48l594101,67600r67,-48l594235,67503r67,-49l594368,67406r67,-49l594502,67309r67,-49l594636,67211r66,-48l594769,67114r67,-49l594903,67016r66,-48l595036,66919r67,-49l595170,66821r67,-49l595303,66723r67,-48l595437,66626r67,-49l595571,66528r66,-49l595704,66430r67,-49l595838,66332r67,-49l595971,66234r67,-49l596105,66135r67,-49l596238,66037r67,-49l596372,65939r67,-50l596506,65840r66,-49l596639,65742r67,-50l596773,65643r67,-49l596906,65544r67,-49l597040,65446r67,-50l597174,65347r66,-50l597307,65248r67,-50l597441,65149r66,-50l597574,65049r67,-49l597708,64950r67,-49l597841,64851r67,-50l597975,64752r67,-50l598109,64652r66,-50l598242,64553r67,-50l598376,64453r67,-50l598509,64353r67,-50l598643,64253r67,-50l598777,64153r66,-50l598910,64053r67,-50l599044,63953r66,-50l599177,63853r67,-50l599311,63753r67,-50l599444,63653r67,-50l599578,63552r67,-50l599712,63452r66,-50l599845,63351r67,-50l599979,63251r67,-51l600112,63150r67,-50l600246,63049r67,-50l600379,62948r67,-50l600513,62847r67,-50l600647,62746r66,-50l600780,62645r67,-51l600914,62544r67,-51l601047,62442r67,-50l601181,62341r67,-51l601315,62240r66,-51l601448,62138r67,-51l601582,62036r67,-51l601715,61935r67,-51l601849,61833r67,-51l601982,61731r67,-51l602116,61629r67,-51l602250,61527r66,-51l602383,61424r67,-51l602517,61322r67,-51l602650,61220r67,-51l602784,61117r67,-51l602918,61015r66,-51l603051,60912r67,-51l603185,60810r66,-52l603318,60707r67,-52l603452,60604r67,-52l603585,60501r67,-51l603719,60398r67,-52l603853,60295r66,-52l603986,60192r67,-52l604120,60088r67,-51l604253,59985r67,-52l604387,59882r67,-52l604521,59778r66,-52l604654,59674r67,-52l604788,59571r66,-52l604921,59467r67,-52l605055,59363r67,-52l605188,59259r67,-52l605322,59155r67,-52l605456,59051r66,-52l605589,58946r67,-52l605723,58842r67,-52l605856,58738r67,-53l605990,58633r67,-52l606123,58529r67,-53l606257,58424r67,-52l606391,58319r66,-52l606524,58214r67,-52l606658,58109r67,-52l606791,58004r67,-52l606925,57899r67,-52l607059,57794r66,-53l607192,57689r67,-53l607326,57583r66,-52l607459,57478r67,-53l607593,57372r67,-53l607726,57267r67,-53l607860,57161r67,-53l607994,57055r66,-53l608127,56949r67,-53l608261,56843r67,-53l608394,56737r67,-53l608528,56631r67,-53l608662,56525r66,-53l608795,56418r67,-53l608929,56312r66,-53l609062,56205r67,-53l609196,56099r67,-54l609329,55992r67,-53l609463,55885r67,-53l609597,55778r66,-53l609730,55672r67,-54l609864,55564r67,-53l609997,55457r67,-53l610131,55350r67,-54l610264,55243r67,-54l610398,55135r67,-53l610532,55028r66,-54l610665,54920r67,-54l610799,54813r67,-54l610932,54705r67,-54l611066,54597r67,-54l611200,54489r66,-54l611333,54381r67,-54l611467,54273r67,-54l611600,54165r67,-54l611734,54056r67,-54l611867,53948r67,-54l612001,53840r67,-55l612135,53731r66,-54l612268,53622r67,-54l612402,53514r67,-55l612535,53405r67,-55l612669,53296r67,-55l612803,53187r66,-55l612936,53078r67,-55l613070,52969r66,-55l613203,52859r67,-54l613337,52750r67,-55l613470,52640r67,-54l613604,52531r67,-55l613738,52421r66,-55l613871,52312r67,-55l614005,52202r67,-55l614138,52092r67,-55l614272,51982r67,-55l614406,51872r66,-55l614539,51762r67,-56l614673,51651r66,-55l614806,51541r67,-55l614940,51430r67,-55l615073,51320r67,-55l615207,51209r67,-55l615341,51099r66,-56l615474,50988r67,-56l615608,50877r67,-56l615741,50766r67,-56l615875,50655r67,-56l616008,50544r67,-56l616142,50432r67,-55l616276,50321r66,-56l616409,50210r67,-56l616543,50098r67,-56l616676,49986r67,-56l616810,49875r67,-56l616944,49763r66,-56l617077,49651r67,-56l617211,49539r66,-56l617344,49427r67,-56l617478,49315r67,-57l617611,49202r67,-56l617745,49090r67,-56l617879,48978r66,-57l618012,48865r67,-56l618146,48752r67,-56l618279,48640r67,-57l618413,48527r67,-57l618547,48414r66,-57l618680,48301r67,-57l618814,48188r66,-57l618947,48075r67,-57l619081,47961r67,-56l619214,47848r67,-57l619348,47734r67,-56l619482,47621r66,-57l619615,47507r67,-57l619749,47393r67,-56l619882,47280r67,-57l620016,47166r67,-57l620149,47052r67,-57l620283,46938r67,-58l620417,46823r66,-57l620550,46709r67,-57l620684,46595r67,-58l620817,46480r67,-57l620951,46366r67,-58l621085,46251r66,-58l621218,46136r67,-57l621352,46021r67,-57l621485,45906r67,-57l621619,45791r67,-57l621752,45676r67,-58l621886,45561r67,-58l622020,45446r66,-58l622153,45330r67,-58l622287,45215r67,-58l622420,45099r67,-58l622554,44983r67,-58l622688,44867r66,-57l622821,44752r67,-58l622955,44636r66,-58l623088,44520r67,-59l623222,44403r67,-58l623355,44287r67,-58l623489,44171r67,-59l623623,44054r66,-58l623756,43938r67,-59l623890,43821r67,-58l624023,43704r67,-58l624157,43587r67,-58l624290,43471r67,-59l624424,43354r67,-59l624558,43236r66,-58l624691,43119r67,-58l624825,43002r67,-59l624958,42885r67,-59l625092,42767r67,-59l625226,42649r66,-58l625359,42532r67,-59l625493,42414r67,-59l625626,42296r67,-59l625760,42178r67,-59l625893,42060r67,-59l626027,41942r67,-59l626161,41824r66,-60l626294,41705r67,-59l626428,41587r67,-59l626561,41468r67,-59l626695,41350r67,-60l626829,41231r66,-59l626962,41112r67,-59l627096,40993r66,-59l627229,40874r67,-59l627363,40755r67,-60l627496,40636r67,-60l627630,40517r67,-60l627764,40397r66,-60l627897,40278r67,-60l628031,40158r67,-60l628164,40038r67,-60l628298,39919r67,-60l628432,39799r66,-60l628565,39679r67,-60l628699,39559r66,-60l628832,39438r67,-60l628966,39318r67,-60l629099,39198r67,-60l629233,39077r67,-60l629367,38957r66,-60l629500,38836r67,-60l629634,38715r67,-60l629767,38595r67,-61l629901,38474r67,-61l630034,38353r67,-61l630168,38231r67,-60l630302,38110r66,-60l630435,37989r67,-61l630569,37867r67,-60l630702,37746r67,-61l630836,37624r67,-61l630970,37503r66,-61l631103,37381r67,-61l631237,37259r67,-61l631370,37137r67,-61l631504,37015r67,-61l631637,36893r67,-62l631771,36770r67,-61l631905,36648r66,-61l632038,36525r67,-61l632172,36403r67,-62l632305,36280r67,-61l632439,36157r67,-61l632573,36034r66,-61l632706,35911r67,-61l632840,35788r66,-61l632973,35665r67,-61l633107,35542r67,-62l633240,35419r67,-62l633374,35295r67,-62l633508,35171r66,-61l633641,35048r67,-62l633775,34924r67,-62l633908,34800r67,-62l634042,34676r67,-62l634175,34552r67,-62l634309,34428r67,-62l634443,34304r66,-62l634576,34179r67,-62l634710,34055r67,-62l634843,33930r67,-62l634977,33806r67,-63l635111,33681r66,-63l635244,33556r67,-62l635378,33431r67,-62l635511,33306r67,-63l635645,33181r67,-63l635778,33056r67,-63l635912,32930r67,-62l636046,32805r66,-63l636179,32679r67,-63l636313,32554r67,-63l636446,32428r67,-63l636580,32302r67,-63l636714,32176r66,-63l636847,32050r67,-63l636981,31924r66,-63l637114,31798r67,-64l637248,31671r67,-63l637381,31545r67,-63l637515,31418r67,-63l637649,31292r66,-64l637782,31165r67,-64l637916,31038r67,-63l638049,30911r67,-63l638183,30784r67,-64l638317,30657r66,-64l638450,30530r67,-64l638584,30402r66,-63l638717,30275r67,-64l638851,30147r67,-63l638984,30020r67,-64l639118,29892r67,-64l639252,29764r66,-64l639385,29636r67,-64l639519,29508r67,-64l639652,29380r67,-64l639786,29252r67,-65l639919,29123r67,-64l640053,28995r67,-64l640187,28866r66,-64l640320,28738r67,-65l640454,28609r67,-65l640587,28480r67,-64l640721,28351r67,-64l640855,28222r66,-65l640988,28093r67,-65l641122,27964r66,-65l641255,27834r67,-65l641389,27705r67,-65l641522,27575r67,-65l641656,27446r67,-65l641790,27316r66,-65l641923,27186r67,-65l642057,27056r67,-65l642190,26926r67,-65l642324,26796r67,-65l642458,26665r66,-65l642591,26535r67,-65l642725,26404r66,-65l642858,26274r67,-65l642992,26143r67,-65l643125,26012r67,-65l643259,25882r67,-66l643393,25751r66,-66l643526,25619r67,-65l643660,25488r67,-65l643793,25357r67,-66l643927,25226r67,-66l644060,25094r67,-66l644194,24962r67,-65l644328,24831r66,-66l644461,24699r67,-66l644595,24567r67,-66l644728,24435r67,-66l644862,24303r67,-66l644996,24171r66,-67l645129,24038r67,-66l645263,23906r67,-66l645396,23773r67,-66l645530,23641r67,-67l645663,23508r67,-66l645797,23375r67,-66l645931,23242r66,-66l646064,23109r67,-66l646198,22976r67,-67l646331,22843r67,-67l646465,22709r67,-66l646599,22576r66,-67l646732,22442r67,-67l646866,22309r66,-67l646999,22175r67,-67l647133,22041r67,-67l647266,21907r67,-67l647400,21773r67,-67l647534,21639r66,-67l647667,21504r67,-67l647801,21370r67,-67l647934,21235r67,-67l648068,21101r67,-68l648202,20966r66,-67l648335,20831r67,-67l648469,20696r66,-67l648602,20561r67,-67l648736,20426r67,-67l648869,20291r67,-68l649003,20156r67,-68l649137,20020r66,-68l649270,19885r67,-68l649404,19749r67,-68l649537,19613r67,-68l649671,19477r67,-68l649804,19341r67,-68l649938,19205r67,-68l650072,19069r66,-68l650205,18933r67,-68l650339,18796r67,-68l650472,18660r67,-68l650606,18523r67,-68l650740,18387r66,-69l650873,18250r67,-69l651007,18113r66,-69l651140,17976r67,-69l651274,17839r67,-69l651407,17702r67,-69l651541,17564r67,-68l651675,17427r66,-69l651808,17289r67,-69l651942,17152r67,-69l652075,17014r67,-69l652209,16876r67,-69l652343,16738r66,-69l652476,16600r67,-69l652610,16462r66,-69l652743,16323r67,-69l652877,16185r67,-69l653010,16047r67,-70l653144,15908r67,-69l653278,15769r66,-69l653411,15630r67,-69l653545,15491r67,-69l653678,15352r67,-69l653812,15213r67,-69l653945,15074r67,-70l654079,14935r67,-70l654213,14795r66,-70l654346,14656r67,-70l654480,14516r67,-70l654613,14376r67,-70l654747,14236r67,-70l654881,14096r66,-70l655014,13956r67,-70l655148,13816r67,-70l655281,13676r67,-71l655415,13535r67,-70l655548,13395r67,-71l655682,13254r67,-70l655816,13113r66,-70l655949,12972r67,-70l656083,12831r67,-70l656216,12690r67,-70l656350,12549r67,-70l656484,12408r66,-71l656617,12267r67,-71l656751,12125r66,-71l656884,11983r67,-70l657018,11842r67,-71l657151,11700r67,-71l657285,11558r67,-71l657419,11416r66,-71l657552,11274r67,-71l657686,11132r67,-72l657819,10989r67,-71l657953,10847r67,-72l658087,10704r66,-71l658220,10561r67,-71l658354,10419r66,-72l658487,10276r67,-72l658621,10133r67,-72l658754,9990r67,-72l658888,9846r67,-71l659022,9703r66,-72l659155,9560r67,-72l659289,9416r67,-72l659422,9272r67,-72l659556,9129r67,-72l659689,8985r67,-72l659823,8841r67,-72l659957,8697r66,-73l660090,8552r67,-72l660224,8408r67,-72l660357,8264r67,-73l660491,8119r67,-72l660625,7974r66,-72l660758,7830r67,-73l660892,7685r66,-73l661025,7540r67,-73l661159,7395r67,-73l661292,7249r67,-72l661426,7104r67,-73l661560,6959r66,-73l661693,6813r67,-73l661827,6668r67,-73l661960,6522r67,-73l662094,6376r67,-73l662228,6230r66,-73l662361,6084r67,-73l662495,5938r66,-73l662628,5791r67,-73l662762,5645r67,-73l662895,5499r67,-74l663029,5352r67,-73l663163,5205r66,-73l663296,5058r67,-73l663430,4911r67,-73l663563,4764r67,-73l663697,4617r67,-73l663830,4470r67,-74l663964,4322r67,-73l664098,4175r66,-74l664231,4027r67,-74l664365,3880r67,-74l664498,3732r67,-74l664632,3584r67,-74l664766,3436r66,-74l664899,3288r67,-75l665033,3139r67,-74l665166,2991r67,-74l665300,2842r67,-74l665433,2694r67,-75l665567,2545r67,-74l665701,2396r66,-74l665834,2247r67,-74l665968,2098r67,-74l666101,1949r67,-75l666235,1800r67,-75l666369,1650r66,-74l666502,1501r67,-75l666636,1351r66,-75l666769,1201r67,-74l666903,1052r67,-75l667036,902r67,-75l667170,752r67,-76l667304,601r66,-75l667437,451r67,-75l667571,301r67,-76l667704,150r67,-75l667838,r,167755l,167755e" filled="f" stroked="f">
                  <v:path arrowok="t" textboxrect="0,0,667838,167755"/>
                </v:shape>
                <v:shape id="pl120" o:spid="_x0000_s1141" style="position:absolute;left:25562;top:16779;width:15;height:14;visibility:visible;mso-wrap-style:square;v-text-anchor:top" coordsize="1465,14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" path="m,1465l1465,e" filled="f" strokecolor="red">
                  <v:stroke endcap="round"/>
                  <v:path arrowok="t" textboxrect="0,0,1465,1465"/>
                </v:shape>
                <v:shape id="pl121" o:spid="_x0000_s1142" style="position:absolute;left:25562;top:16813;width:45;height:45;visibility:visible;mso-wrap-style:square;v-text-anchor:top" coordsize="4530,453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" path="m,4530l4530,e" filled="f" strokecolor="red">
                  <v:stroke endcap="round"/>
                  <v:path arrowok="t" textboxrect="0,0,4530,4530"/>
                </v:shape>
                <v:shape id="pl122" o:spid="_x0000_s1143" style="position:absolute;left:25562;top:16847;width:76;height:76;visibility:visible;mso-wrap-style:square;v-text-anchor:top" coordsize="7623,76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" path="m,7623l7623,e" filled="f" strokecolor="red">
                  <v:stroke endcap="round"/>
                  <v:path arrowok="t" textboxrect="0,0,7623,7623"/>
                </v:shape>
                <v:shape id="pl123" o:spid="_x0000_s1144" style="position:absolute;left:25562;top:16880;width:108;height:107;visibility:visible;mso-wrap-style:square;v-text-anchor:top" coordsize="10745,107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" path="m,10745l10745,e" filled="f" strokecolor="red">
                  <v:stroke endcap="round"/>
                  <v:path arrowok="t" textboxrect="0,0,10745,10745"/>
                </v:shape>
                <v:shape id="pl124" o:spid="_x0000_s1145" style="position:absolute;left:25562;top:16913;width:139;height:139;visibility:visible;mso-wrap-style:square;v-text-anchor:top" coordsize="13896,13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" path="m,13896l13896,e" filled="f" strokecolor="red">
                  <v:stroke endcap="round"/>
                  <v:path arrowok="t" textboxrect="0,0,13896,13896"/>
                </v:shape>
                <v:shape id="pl125" o:spid="_x0000_s1146" style="position:absolute;left:25562;top:16946;width:171;height:171;visibility:visible;mso-wrap-style:square;v-text-anchor:top" coordsize="17076,1707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" path="m,17076l17076,e" filled="f" strokecolor="red">
                  <v:stroke endcap="round"/>
                  <v:path arrowok="t" textboxrect="0,0,17076,17076"/>
                </v:shape>
                <v:shape id="pl126" o:spid="_x0000_s1147" style="position:absolute;left:25562;top:16979;width:203;height:202;visibility:visible;mso-wrap-style:square;v-text-anchor:top" coordsize="20285,202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" path="m,20285l20285,e" filled="f" strokecolor="red">
                  <v:stroke endcap="round"/>
                  <v:path arrowok="t" textboxrect="0,0,20285,20285"/>
                </v:shape>
                <v:shape id="pl127" o:spid="_x0000_s1148" style="position:absolute;left:25562;top:17011;width:235;height:235;visibility:visible;mso-wrap-style:square;v-text-anchor:top" coordsize="23525,235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" path="m,23525l23525,e" filled="f" strokecolor="red">
                  <v:stroke endcap="round"/>
                  <v:path arrowok="t" textboxrect="0,0,23525,23525"/>
                </v:shape>
                <v:shape id="pl128" o:spid="_x0000_s1149" style="position:absolute;left:25562;top:17043;width:268;height:268;visibility:visible;mso-wrap-style:square;v-text-anchor:top" coordsize="26796,267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" path="m,26796l26796,e" filled="f" strokecolor="red">
                  <v:stroke endcap="round"/>
                  <v:path arrowok="t" textboxrect="0,0,26796,26796"/>
                </v:shape>
                <v:shape id="pl129" o:spid="_x0000_s1150" style="position:absolute;left:25562;top:17074;width:301;height:301;visibility:visible;mso-wrap-style:square;v-text-anchor:top" coordsize="30098,300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" path="m,30098l30098,e" filled="f" strokecolor="red">
                  <v:stroke endcap="round"/>
                  <v:path arrowok="t" textboxrect="0,0,30098,30098"/>
                </v:shape>
                <v:shape id="pl130" o:spid="_x0000_s1151" style="position:absolute;left:25562;top:17106;width:334;height:334;visibility:visible;mso-wrap-style:square;v-text-anchor:top" coordsize="33431,334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" path="m,33431l33431,e" filled="f" strokecolor="red">
                  <v:stroke endcap="round"/>
                  <v:path arrowok="t" textboxrect="0,0,33431,33431"/>
                </v:shape>
                <v:shape id="pl131" o:spid="_x0000_s1152" style="position:absolute;left:25562;top:17137;width:368;height:368;visibility:visible;mso-wrap-style:square;v-text-anchor:top" coordsize="36797,367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" path="m,36797l36797,e" filled="f" strokecolor="red">
                  <v:stroke endcap="round"/>
                  <v:path arrowok="t" textboxrect="0,0,36797,36797"/>
                </v:shape>
                <v:shape id="pl132" o:spid="_x0000_s1153" style="position:absolute;left:25562;top:17167;width:402;height:402;visibility:visible;mso-wrap-style:square;v-text-anchor:top" coordsize="40195,4019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" path="m,40195l40195,e" filled="f" strokecolor="red">
                  <v:stroke endcap="round"/>
                  <v:path arrowok="t" textboxrect="0,0,40195,40195"/>
                </v:shape>
                <v:shape id="pl133" o:spid="_x0000_s1154" style="position:absolute;left:25562;top:17198;width:436;height:436;visibility:visible;mso-wrap-style:square;v-text-anchor:top" coordsize="43626,436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" path="m,43626l43626,e" filled="f" strokecolor="red">
                  <v:stroke endcap="round"/>
                  <v:path arrowok="t" textboxrect="0,0,43626,43626"/>
                </v:shape>
                <v:shape id="pl134" o:spid="_x0000_s1155" style="position:absolute;left:25562;top:17228;width:471;height:471;visibility:visible;mso-wrap-style:square;v-text-anchor:top" coordsize="47091,470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" path="m,47091l47091,e" filled="f" strokecolor="red">
                  <v:stroke endcap="round"/>
                  <v:path arrowok="t" textboxrect="0,0,47091,47091"/>
                </v:shape>
                <v:shape id="pl135" o:spid="_x0000_s1156" style="position:absolute;left:25562;top:17257;width:506;height:506;visibility:visible;mso-wrap-style:square;v-text-anchor:top" coordsize="50590,505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" path="m,50590l50590,e" filled="f" strokecolor="red">
                  <v:stroke endcap="round"/>
                  <v:path arrowok="t" textboxrect="0,0,50590,50590"/>
                </v:shape>
                <v:shape id="pl136" o:spid="_x0000_s1157" style="position:absolute;left:25562;top:17287;width:541;height:541;visibility:visible;mso-wrap-style:square;v-text-anchor:top" coordsize="54123,541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" path="m,54123l54123,e" filled="f" strokecolor="red">
                  <v:stroke endcap="round"/>
                  <v:path arrowok="t" textboxrect="0,0,54123,54123"/>
                </v:shape>
                <v:shape id="pl137" o:spid="_x0000_s1158" style="position:absolute;left:25562;top:17316;width:577;height:577;visibility:visible;mso-wrap-style:square;v-text-anchor:top" coordsize="57691,57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" path="m,57691l57691,e" filled="f" strokecolor="red">
                  <v:stroke endcap="round"/>
                  <v:path arrowok="t" textboxrect="0,0,57691,57691"/>
                </v:shape>
                <v:shape id="pl138" o:spid="_x0000_s1159" style="position:absolute;left:25562;top:17344;width:613;height:613;visibility:visible;mso-wrap-style:square;v-text-anchor:top" coordsize="61295,6129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" path="m,61295l61295,e" filled="f" strokecolor="red">
                  <v:stroke endcap="round"/>
                  <v:path arrowok="t" textboxrect="0,0,61295,61295"/>
                </v:shape>
                <v:shape id="pl139" o:spid="_x0000_s1160" style="position:absolute;left:25562;top:17373;width:650;height:649;visibility:visible;mso-wrap-style:square;v-text-anchor:top" coordsize="64934,649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" path="m,64934l64934,e" filled="f" strokecolor="red">
                  <v:stroke endcap="round"/>
                  <v:path arrowok="t" textboxrect="0,0,64934,64934"/>
                </v:shape>
                <v:shape id="pl140" o:spid="_x0000_s1161" style="position:absolute;left:25562;top:17401;width:686;height:686;visibility:visible;mso-wrap-style:square;v-text-anchor:top" coordsize="68610,686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" path="m,68610l68610,e" filled="f" strokecolor="red">
                  <v:stroke endcap="round"/>
                  <v:path arrowok="t" textboxrect="0,0,68610,68610"/>
                </v:shape>
                <v:shape id="pl141" o:spid="_x0000_s1162" style="position:absolute;left:25562;top:17428;width:723;height:723;visibility:visible;mso-wrap-style:square;v-text-anchor:top" coordsize="72323,723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" path="m,72323l72323,e" filled="f" strokecolor="red">
                  <v:stroke endcap="round"/>
                  <v:path arrowok="t" textboxrect="0,0,72323,72323"/>
                </v:shape>
                <v:shape id="pl142" o:spid="_x0000_s1163" style="position:absolute;left:25562;top:17455;width:761;height:761;visibility:visible;mso-wrap-style:square;v-text-anchor:top" coordsize="76073,760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" path="m,76073l76073,e" filled="f" strokecolor="red">
                  <v:stroke endcap="round"/>
                  <v:path arrowok="t" textboxrect="0,0,76073,76073"/>
                </v:shape>
                <v:shape id="pl143" o:spid="_x0000_s1164" style="position:absolute;left:25562;top:17482;width:799;height:799;visibility:visible;mso-wrap-style:square;v-text-anchor:top" coordsize="79861,7986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" path="m,79861l79861,e" filled="f" strokecolor="red">
                  <v:stroke endcap="round"/>
                  <v:path arrowok="t" textboxrect="0,0,79861,79861"/>
                </v:shape>
                <v:shape id="pl144" o:spid="_x0000_s1165" style="position:absolute;left:25562;top:17508;width:837;height:837;visibility:visible;mso-wrap-style:square;v-text-anchor:top" coordsize="83686,836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" path="m,83686l83686,e" filled="f" strokecolor="red">
                  <v:stroke endcap="round"/>
                  <v:path arrowok="t" textboxrect="0,0,83686,83686"/>
                </v:shape>
                <v:shape id="pl145" o:spid="_x0000_s1166" style="position:absolute;left:25562;top:17534;width:876;height:876;visibility:visible;mso-wrap-style:square;v-text-anchor:top" coordsize="87551,875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" path="m,87551l87551,e" filled="f" strokecolor="red">
                  <v:stroke endcap="round"/>
                  <v:path arrowok="t" textboxrect="0,0,87551,87551"/>
                </v:shape>
                <v:shape id="pl146" o:spid="_x0000_s1167" style="position:absolute;left:25597;top:17560;width:880;height:880;visibility:visible;mso-wrap-style:square;v-text-anchor:top" coordsize="87987,879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" path="m,87987l87987,e" filled="f" strokecolor="red">
                  <v:stroke endcap="round"/>
                  <v:path arrowok="t" textboxrect="0,0,87987,87987"/>
                </v:shape>
                <v:shape id="pl147" o:spid="_x0000_s1168" style="position:absolute;left:25662;top:17585;width:854;height:855;visibility:visible;mso-wrap-style:square;v-text-anchor:top" coordsize="85464,8546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" path="m,85464l85464,e" filled="f" strokecolor="red">
                  <v:stroke endcap="round"/>
                  <v:path arrowok="t" textboxrect="0,0,85464,85464"/>
                </v:shape>
                <v:shape id="pl148" o:spid="_x0000_s1169" style="position:absolute;left:25726;top:17610;width:830;height:830;visibility:visible;mso-wrap-style:square;v-text-anchor:top" coordsize="82980,829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" path="m,82980l82980,e" filled="f" strokecolor="red">
                  <v:stroke endcap="round"/>
                  <v:path arrowok="t" textboxrect="0,0,82980,82980"/>
                </v:shape>
                <v:shape id="pl149" o:spid="_x0000_s1170" style="position:absolute;left:25791;top:17635;width:805;height:805;visibility:visible;mso-wrap-style:square;v-text-anchor:top" coordsize="80537,8053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" path="m,80537l80537,e" filled="f" strokecolor="red">
                  <v:stroke endcap="round"/>
                  <v:path arrowok="t" textboxrect="0,0,80537,80537"/>
                </v:shape>
                <v:shape id="pl150" o:spid="_x0000_s1171" style="position:absolute;left:25855;top:17659;width:782;height:781;visibility:visible;mso-wrap-style:square;v-text-anchor:top" coordsize="78134,781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" path="m,78134l78134,e" filled="f" strokecolor="red">
                  <v:stroke endcap="round"/>
                  <v:path arrowok="t" textboxrect="0,0,78134,78134"/>
                </v:shape>
                <v:shape id="pl151" o:spid="_x0000_s1172" style="position:absolute;left:25920;top:17682;width:758;height:758;visibility:visible;mso-wrap-style:square;v-text-anchor:top" coordsize="75772,7577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" path="m,75772l75772,e" filled="f" strokecolor="red">
                  <v:stroke endcap="round"/>
                  <v:path arrowok="t" textboxrect="0,0,75772,75772"/>
                </v:shape>
                <v:shape id="pl152" o:spid="_x0000_s1173" style="position:absolute;left:25985;top:17705;width:734;height:735;visibility:visible;mso-wrap-style:square;v-text-anchor:top" coordsize="73450,734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" path="m,73450l73450,e" filled="f" strokecolor="red">
                  <v:stroke endcap="round"/>
                  <v:path arrowok="t" textboxrect="0,0,73450,73450"/>
                </v:shape>
                <v:shape id="pl153" o:spid="_x0000_s1174" style="position:absolute;left:26049;top:17728;width:712;height:712;visibility:visible;mso-wrap-style:square;v-text-anchor:top" coordsize="71171,711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" path="m,71171l71171,e" filled="f" strokecolor="red">
                  <v:stroke endcap="round"/>
                  <v:path arrowok="t" textboxrect="0,0,71171,71171"/>
                </v:shape>
                <v:shape id="pl154" o:spid="_x0000_s1175" style="position:absolute;left:26114;top:17751;width:689;height:689;visibility:visible;mso-wrap-style:square;v-text-anchor:top" coordsize="68933,689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" path="m,68933l68933,e" filled="f" strokecolor="red">
                  <v:stroke endcap="round"/>
                  <v:path arrowok="t" textboxrect="0,0,68933,68933"/>
                </v:shape>
                <v:shape id="pl155" o:spid="_x0000_s1176" style="position:absolute;left:26179;top:17773;width:667;height:667;visibility:visible;mso-wrap-style:square;v-text-anchor:top" coordsize="66736,6673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" path="m,66736l66736,e" filled="f" strokecolor="red">
                  <v:stroke endcap="round"/>
                  <v:path arrowok="t" textboxrect="0,0,66736,66736"/>
                </v:shape>
                <v:shape id="pl156" o:spid="_x0000_s1177" style="position:absolute;left:26243;top:17794;width:646;height:646;visibility:visible;mso-wrap-style:square;v-text-anchor:top" coordsize="64582,645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" path="m,64582l64582,e" filled="f" strokecolor="red">
                  <v:stroke endcap="round"/>
                  <v:path arrowok="t" textboxrect="0,0,64582,64582"/>
                </v:shape>
                <v:shape id="pl157" o:spid="_x0000_s1178" style="position:absolute;left:26308;top:17815;width:625;height:625;visibility:visible;mso-wrap-style:square;v-text-anchor:top" coordsize="62471,624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" path="m,62471l62471,e" filled="f" strokecolor="red">
                  <v:stroke endcap="round"/>
                  <v:path arrowok="t" textboxrect="0,0,62471,62471"/>
                </v:shape>
                <v:shape id="pl158" o:spid="_x0000_s1179" style="position:absolute;left:26373;top:17836;width:604;height:604;visibility:visible;mso-wrap-style:square;v-text-anchor:top" coordsize="60402,604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" path="m,60402l60402,e" filled="f" strokecolor="red">
                  <v:stroke endcap="round"/>
                  <v:path arrowok="t" textboxrect="0,0,60402,60402"/>
                </v:shape>
                <v:shape id="pl159" o:spid="_x0000_s1180" style="position:absolute;left:26437;top:17856;width:584;height:584;visibility:visible;mso-wrap-style:square;v-text-anchor:top" coordsize="58375,583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" path="m,58375l58375,e" filled="f" strokecolor="red">
                  <v:stroke endcap="round"/>
                  <v:path arrowok="t" textboxrect="0,0,58375,58375"/>
                </v:shape>
                <v:shape id="pl160" o:spid="_x0000_s1181" style="position:absolute;left:26502;top:17876;width:564;height:564;visibility:visible;mso-wrap-style:square;v-text-anchor:top" coordsize="56392,5639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" path="m,56392l56392,e" filled="f" strokecolor="red">
                  <v:stroke endcap="round"/>
                  <v:path arrowok="t" textboxrect="0,0,56392,56392"/>
                </v:shape>
                <v:shape id="pl161" o:spid="_x0000_s1182" style="position:absolute;left:26567;top:17895;width:544;height:545;visibility:visible;mso-wrap-style:square;v-text-anchor:top" coordsize="54451,544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" path="m,54451l54451,e" filled="f" strokecolor="red">
                  <v:stroke endcap="round"/>
                  <v:path arrowok="t" textboxrect="0,0,54451,54451"/>
                </v:shape>
                <v:shape id="pl162" o:spid="_x0000_s1183" style="position:absolute;left:26631;top:17914;width:526;height:526;visibility:visible;mso-wrap-style:square;v-text-anchor:top" coordsize="52553,525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" path="m,52553l52553,e" filled="f" strokecolor="red">
                  <v:stroke endcap="round"/>
                  <v:path arrowok="t" textboxrect="0,0,52553,52553"/>
                </v:shape>
                <v:shape id="pl163" o:spid="_x0000_s1184" style="position:absolute;left:26696;top:17933;width:507;height:507;visibility:visible;mso-wrap-style:square;v-text-anchor:top" coordsize="50699,506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" path="m,50699l50699,e" filled="f" strokecolor="red">
                  <v:stroke endcap="round"/>
                  <v:path arrowok="t" textboxrect="0,0,50699,50699"/>
                </v:shape>
                <v:shape id="pl164" o:spid="_x0000_s1185" style="position:absolute;left:26761;top:17951;width:489;height:489;visibility:visible;mso-wrap-style:square;v-text-anchor:top" coordsize="48887,488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" path="m,48887l48887,e" filled="f" strokecolor="red">
                  <v:stroke endcap="round"/>
                  <v:path arrowok="t" textboxrect="0,0,48887,48887"/>
                </v:shape>
                <v:shape id="pl165" o:spid="_x0000_s1186" style="position:absolute;left:26825;top:17969;width:472;height:471;visibility:visible;mso-wrap-style:square;v-text-anchor:top" coordsize="47119,4711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" path="m,47119l47119,e" filled="f" strokecolor="red">
                  <v:stroke endcap="round"/>
                  <v:path arrowok="t" textboxrect="0,0,47119,47119"/>
                </v:shape>
                <v:shape id="pl166" o:spid="_x0000_s1187" style="position:absolute;left:26890;top:17986;width:454;height:454;visibility:visible;mso-wrap-style:square;v-text-anchor:top" coordsize="45393,453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" path="m,45393l45393,e" filled="f" strokecolor="red">
                  <v:stroke endcap="round"/>
                  <v:path arrowok="t" textboxrect="0,0,45393,45393"/>
                </v:shape>
                <v:shape id="pl167" o:spid="_x0000_s1188" style="position:absolute;left:26955;top:18003;width:437;height:437;visibility:visible;mso-wrap-style:square;v-text-anchor:top" coordsize="43710,437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" path="m,43710l43710,e" filled="f" strokecolor="red">
                  <v:stroke endcap="round"/>
                  <v:path arrowok="t" textboxrect="0,0,43710,43710"/>
                </v:shape>
                <v:shape id="pl168" o:spid="_x0000_s1189" style="position:absolute;left:27019;top:18019;width:421;height:421;visibility:visible;mso-wrap-style:square;v-text-anchor:top" coordsize="42070,420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" path="m,42070l42070,e" filled="f" strokecolor="red">
                  <v:stroke endcap="round"/>
                  <v:path arrowok="t" textboxrect="0,0,42070,42070"/>
                </v:shape>
                <v:shape id="pl169" o:spid="_x0000_s1190" style="position:absolute;left:27084;top:18035;width:405;height:405;visibility:visible;mso-wrap-style:square;v-text-anchor:top" coordsize="40473,404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" path="m,40473l40473,e" filled="f" strokecolor="red">
                  <v:stroke endcap="round"/>
                  <v:path arrowok="t" textboxrect="0,0,40473,40473"/>
                </v:shape>
                <v:shape id="pl170" o:spid="_x0000_s1191" style="position:absolute;left:27149;top:18051;width:389;height:389;visibility:visible;mso-wrap-style:square;v-text-anchor:top" coordsize="38918,389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" path="m,38918l38918,e" filled="f" strokecolor="red">
                  <v:stroke endcap="round"/>
                  <v:path arrowok="t" textboxrect="0,0,38918,38918"/>
                </v:shape>
                <v:shape id="pl171" o:spid="_x0000_s1192" style="position:absolute;left:27213;top:18066;width:374;height:374;visibility:visible;mso-wrap-style:square;v-text-anchor:top" coordsize="37405,3740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" path="m,37405l37405,e" filled="f" strokecolor="red">
                  <v:stroke endcap="round"/>
                  <v:path arrowok="t" textboxrect="0,0,37405,37405"/>
                </v:shape>
                <v:shape id="pl172" o:spid="_x0000_s1193" style="position:absolute;left:27278;top:18081;width:359;height:359;visibility:visible;mso-wrap-style:square;v-text-anchor:top" coordsize="35934,359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" path="m,35934l35934,e" filled="f" strokecolor="red">
                  <v:stroke endcap="round"/>
                  <v:path arrowok="t" textboxrect="0,0,35934,35934"/>
                </v:shape>
                <v:shape id="pl173" o:spid="_x0000_s1194" style="position:absolute;left:27343;top:18095;width:345;height:345;visibility:visible;mso-wrap-style:square;v-text-anchor:top" coordsize="34504,345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" path="m,34504l34504,e" filled="f" strokecolor="red">
                  <v:stroke endcap="round"/>
                  <v:path arrowok="t" textboxrect="0,0,34504,34504"/>
                </v:shape>
                <v:shape id="pl174" o:spid="_x0000_s1195" style="position:absolute;left:27407;top:18109;width:331;height:331;visibility:visible;mso-wrap-style:square;v-text-anchor:top" coordsize="33116,3311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" path="m,33116l33116,e" filled="f" strokecolor="red">
                  <v:stroke endcap="round"/>
                  <v:path arrowok="t" textboxrect="0,0,33116,33116"/>
                </v:shape>
                <v:shape id="pl175" o:spid="_x0000_s1196" style="position:absolute;left:27472;top:18122;width:318;height:318;visibility:visible;mso-wrap-style:square;v-text-anchor:top" coordsize="31768,317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" path="m,31768l31768,e" filled="f" strokecolor="red">
                  <v:stroke endcap="round"/>
                  <v:path arrowok="t" textboxrect="0,0,31768,31768"/>
                </v:shape>
                <v:shape id="pl176" o:spid="_x0000_s1197" style="position:absolute;left:27537;top:18135;width:304;height:305;visibility:visible;mso-wrap-style:square;v-text-anchor:top" coordsize="30461,3046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" path="m,30461l30461,e" filled="f" strokecolor="red">
                  <v:stroke endcap="round"/>
                  <v:path arrowok="t" textboxrect="0,0,30461,30461"/>
                </v:shape>
                <v:shape id="pl177" o:spid="_x0000_s1198" style="position:absolute;left:27601;top:18148;width:292;height:292;visibility:visible;mso-wrap-style:square;v-text-anchor:top" coordsize="29194,291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" path="m,29194l29194,e" filled="f" strokecolor="red">
                  <v:stroke endcap="round"/>
                  <v:path arrowok="t" textboxrect="0,0,29194,29194"/>
                </v:shape>
                <v:shape id="pl178" o:spid="_x0000_s1199" style="position:absolute;left:27666;top:18160;width:280;height:280;visibility:visible;mso-wrap-style:square;v-text-anchor:top" coordsize="27966,279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" path="m,27966l27966,e" filled="f" strokecolor="red">
                  <v:stroke endcap="round"/>
                  <v:path arrowok="t" textboxrect="0,0,27966,27966"/>
                </v:shape>
                <v:shape id="pl179" o:spid="_x0000_s1200" style="position:absolute;left:27731;top:18172;width:267;height:268;visibility:visible;mso-wrap-style:square;v-text-anchor:top" coordsize="26777,267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" path="m,26777l26777,e" filled="f" strokecolor="red">
                  <v:stroke endcap="round"/>
                  <v:path arrowok="t" textboxrect="0,0,26777,26777"/>
                </v:shape>
                <v:shape id="pl180" o:spid="_x0000_s1201" style="position:absolute;left:27795;top:18184;width:256;height:256;visibility:visible;mso-wrap-style:square;v-text-anchor:top" coordsize="25627,2562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" path="m,25627l25627,e" filled="f" strokecolor="red">
                  <v:stroke endcap="round"/>
                  <v:path arrowok="t" textboxrect="0,0,25627,25627"/>
                </v:shape>
                <v:shape id="pl181" o:spid="_x0000_s1202" style="position:absolute;left:27860;top:18195;width:245;height:245;visibility:visible;mso-wrap-style:square;v-text-anchor:top" coordsize="24514,2451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" path="m,24514l24514,e" filled="f" strokecolor="red">
                  <v:stroke endcap="round"/>
                  <v:path arrowok="t" textboxrect="0,0,24514,24514"/>
                </v:shape>
                <v:shape id="pl182" o:spid="_x0000_s1203" style="position:absolute;left:27925;top:18206;width:234;height:234;visibility:visible;mso-wrap-style:square;v-text-anchor:top" coordsize="23439,234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" path="m,23439l23439,e" filled="f" strokecolor="red">
                  <v:stroke endcap="round"/>
                  <v:path arrowok="t" textboxrect="0,0,23439,23439"/>
                </v:shape>
                <v:shape id="pl183" o:spid="_x0000_s1204" style="position:absolute;left:27989;top:18216;width:224;height:224;visibility:visible;mso-wrap-style:square;v-text-anchor:top" coordsize="22400,224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" path="m,22400l22400,e" filled="f" strokecolor="red">
                  <v:stroke endcap="round"/>
                  <v:path arrowok="t" textboxrect="0,0,22400,22400"/>
                </v:shape>
                <v:shape id="pl184" o:spid="_x0000_s1205" style="position:absolute;left:28054;top:18226;width:214;height:214;visibility:visible;mso-wrap-style:square;v-text-anchor:top" coordsize="21398,213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" path="m,21398l21398,e" filled="f" strokecolor="red">
                  <v:stroke endcap="round"/>
                  <v:path arrowok="t" textboxrect="0,0,21398,21398"/>
                </v:shape>
                <v:shape id="pl185" o:spid="_x0000_s1206" style="position:absolute;left:28119;top:18236;width:204;height:204;visibility:visible;mso-wrap-style:square;v-text-anchor:top" coordsize="20430,2043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" path="m,20430l20430,e" filled="f" strokecolor="red">
                  <v:stroke endcap="round"/>
                  <v:path arrowok="t" textboxrect="0,0,20430,20430"/>
                </v:shape>
                <v:shape id="pl186" o:spid="_x0000_s1207" style="position:absolute;left:28183;top:18245;width:195;height:195;visibility:visible;mso-wrap-style:square;v-text-anchor:top" coordsize="19497,194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" path="m,19497l19497,e" filled="f" strokecolor="red">
                  <v:stroke endcap="round"/>
                  <v:path arrowok="t" textboxrect="0,0,19497,19497"/>
                </v:shape>
                <v:shape id="pl187" o:spid="_x0000_s1208" style="position:absolute;left:28248;top:18254;width:186;height:186;visibility:visible;mso-wrap-style:square;v-text-anchor:top" coordsize="18599,185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" path="m,18599l18599,e" filled="f" strokecolor="red">
                  <v:stroke endcap="round"/>
                  <v:path arrowok="t" textboxrect="0,0,18599,18599"/>
                </v:shape>
                <v:shape id="pl188" o:spid="_x0000_s1209" style="position:absolute;left:28312;top:18263;width:178;height:177;visibility:visible;mso-wrap-style:square;v-text-anchor:top" coordsize="17733,177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" path="m,17733l17733,e" filled="f" strokecolor="red">
                  <v:stroke endcap="round"/>
                  <v:path arrowok="t" textboxrect="0,0,17733,17733"/>
                </v:shape>
                <v:shape id="pl189" o:spid="_x0000_s1210" style="position:absolute;left:28377;top:18271;width:169;height:169;visibility:visible;mso-wrap-style:square;v-text-anchor:top" coordsize="16899,168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" path="m,16899l16899,e" filled="f" strokecolor="red">
                  <v:stroke endcap="round"/>
                  <v:path arrowok="t" textboxrect="0,0,16899,16899"/>
                </v:shape>
                <v:shape id="pl190" o:spid="_x0000_s1211" style="position:absolute;left:28442;top:18279;width:161;height:161;visibility:visible;mso-wrap-style:square;v-text-anchor:top" coordsize="16098,160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" path="m,16098l16098,e" filled="f" strokecolor="red">
                  <v:stroke endcap="round"/>
                  <v:path arrowok="t" textboxrect="0,0,16098,16098"/>
                </v:shape>
                <v:shape id="pl191" o:spid="_x0000_s1212" style="position:absolute;left:28506;top:18287;width:154;height:153;visibility:visible;mso-wrap-style:square;v-text-anchor:top" coordsize="15327,1532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" path="m,15327l15327,e" filled="f" strokecolor="red">
                  <v:stroke endcap="round"/>
                  <v:path arrowok="t" textboxrect="0,0,15327,15327"/>
                </v:shape>
                <v:shape id="pl192" o:spid="_x0000_s1213" style="position:absolute;left:28571;top:18294;width:146;height:146;visibility:visible;mso-wrap-style:square;v-text-anchor:top" coordsize="14586,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" path="m,14586l14586,e" filled="f" strokecolor="red">
                  <v:stroke endcap="round"/>
                  <v:path arrowok="t" textboxrect="0,0,14586,14586"/>
                </v:shape>
                <v:shape id="pl193" o:spid="_x0000_s1214" style="position:absolute;left:28636;top:18301;width:139;height:139;visibility:visible;mso-wrap-style:square;v-text-anchor:top" coordsize="13874,138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" path="m,13874l13874,e" filled="f" strokecolor="red">
                  <v:stroke endcap="round"/>
                  <v:path arrowok="t" textboxrect="0,0,13874,13874"/>
                </v:shape>
                <v:shape id="pl194" o:spid="_x0000_s1215" style="position:absolute;left:28700;top:18308;width:132;height:132;visibility:visible;mso-wrap-style:square;v-text-anchor:top" coordsize="13191,131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" path="m,13191l13191,e" filled="f" strokecolor="red">
                  <v:stroke endcap="round"/>
                  <v:path arrowok="t" textboxrect="0,0,13191,13191"/>
                </v:shape>
                <v:shape id="pl195" o:spid="_x0000_s1216" style="position:absolute;left:28765;top:18315;width:125;height:125;visibility:visible;mso-wrap-style:square;v-text-anchor:top" coordsize="12536,1253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" path="m,12536l12536,e" filled="f" strokecolor="red">
                  <v:stroke endcap="round"/>
                  <v:path arrowok="t" textboxrect="0,0,12536,12536"/>
                </v:shape>
                <v:shape id="pl196" o:spid="_x0000_s1217" style="position:absolute;left:28830;top:18321;width:119;height:119;visibility:visible;mso-wrap-style:square;v-text-anchor:top" coordsize="11907,119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" path="m,11907l11907,e" filled="f" strokecolor="red">
                  <v:stroke endcap="round"/>
                  <v:path arrowok="t" textboxrect="0,0,11907,11907"/>
                </v:shape>
                <v:shape id="pl197" o:spid="_x0000_s1218" style="position:absolute;left:28894;top:18327;width:113;height:113;visibility:visible;mso-wrap-style:square;v-text-anchor:top" coordsize="11305,1130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" path="m,11305l11305,e" filled="f" strokecolor="red">
                  <v:stroke endcap="round"/>
                  <v:path arrowok="t" textboxrect="0,0,11305,11305"/>
                </v:shape>
                <v:shape id="pl198" o:spid="_x0000_s1219" style="position:absolute;left:28959;top:18333;width:107;height:107;visibility:visible;mso-wrap-style:square;v-text-anchor:top" coordsize="10728,107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" path="m,10728l10728,e" filled="f" strokecolor="red">
                  <v:stroke endcap="round"/>
                  <v:path arrowok="t" textboxrect="0,0,10728,10728"/>
                </v:shape>
                <v:shape id="pl199" o:spid="_x0000_s1220" style="position:absolute;left:29024;top:18338;width:101;height:102;visibility:visible;mso-wrap-style:square;v-text-anchor:top" coordsize="10175,101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" path="m,10175l10175,e" filled="f" strokecolor="red">
                  <v:stroke endcap="round"/>
                  <v:path arrowok="t" textboxrect="0,0,10175,10175"/>
                </v:shape>
                <v:shape id="pl200" o:spid="_x0000_s1221" style="position:absolute;left:29088;top:18343;width:97;height:97;visibility:visible;mso-wrap-style:square;v-text-anchor:top" coordsize="9647,964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" path="m,9647l9647,e" filled="f" strokecolor="red">
                  <v:stroke endcap="round"/>
                  <v:path arrowok="t" textboxrect="0,0,9647,9647"/>
                </v:shape>
                <v:shape id="pl201" o:spid="_x0000_s1222" style="position:absolute;left:29153;top:18348;width:91;height:92;visibility:visible;mso-wrap-style:square;v-text-anchor:top" coordsize="9141,914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" path="m,9141l9141,e" filled="f" strokecolor="red">
                  <v:stroke endcap="round"/>
                  <v:path arrowok="t" textboxrect="0,0,9141,9141"/>
                </v:shape>
                <v:shape id="pl202" o:spid="_x0000_s1223" style="position:absolute;left:29218;top:18353;width:86;height:87;visibility:visible;mso-wrap-style:square;v-text-anchor:top" coordsize="8657,86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" path="m,8657l8657,e" filled="f" strokecolor="red">
                  <v:stroke endcap="round"/>
                  <v:path arrowok="t" textboxrect="0,0,8657,8657"/>
                </v:shape>
                <v:shape id="pl203" o:spid="_x0000_s1224" style="position:absolute;left:29282;top:18358;width:82;height:82;visibility:visible;mso-wrap-style:square;v-text-anchor:top" coordsize="8194,81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" path="m,8194l8194,e" filled="f" strokecolor="red">
                  <v:stroke endcap="round"/>
                  <v:path arrowok="t" textboxrect="0,0,8194,8194"/>
                </v:shape>
                <v:shape id="pl204" o:spid="_x0000_s1225" style="position:absolute;left:29347;top:18362;width:78;height:78;visibility:visible;mso-wrap-style:square;v-text-anchor:top" coordsize="7753,77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" path="m,7753l7753,e" filled="f" strokecolor="red">
                  <v:stroke endcap="round"/>
                  <v:path arrowok="t" textboxrect="0,0,7753,7753"/>
                </v:shape>
                <v:shape id="pl205" o:spid="_x0000_s1226" style="position:absolute;left:29412;top:18367;width:73;height:73;visibility:visible;mso-wrap-style:square;v-text-anchor:top" coordsize="7331,73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" path="m,7331l7331,e" filled="f" strokecolor="red">
                  <v:stroke endcap="round"/>
                  <v:path arrowok="t" textboxrect="0,0,7331,7331"/>
                </v:shape>
                <v:shape id="pl206" o:spid="_x0000_s1227" style="position:absolute;left:29476;top:18371;width:70;height:69;visibility:visible;mso-wrap-style:square;v-text-anchor:top" coordsize="6928,69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" path="m,6928l6928,e" filled="f" strokecolor="red">
                  <v:stroke endcap="round"/>
                  <v:path arrowok="t" textboxrect="0,0,6928,6928"/>
                </v:shape>
                <v:shape id="pl207" o:spid="_x0000_s1228" style="position:absolute;left:29541;top:18374;width:65;height:66;visibility:visible;mso-wrap-style:square;v-text-anchor:top" coordsize="6544,654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" path="m,6544l6544,e" filled="f" strokecolor="red">
                  <v:stroke endcap="round"/>
                  <v:path arrowok="t" textboxrect="0,0,6544,6544"/>
                </v:shape>
                <v:shape id="pl208" o:spid="_x0000_s1229" style="position:absolute;left:29606;top:18378;width:61;height:62;visibility:visible;mso-wrap-style:square;v-text-anchor:top" coordsize="6177,61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" path="m,6177l6177,e" filled="f" strokecolor="red">
                  <v:stroke endcap="round"/>
                  <v:path arrowok="t" textboxrect="0,0,6177,6177"/>
                </v:shape>
                <v:shape id="pl209" o:spid="_x0000_s1230" style="position:absolute;left:29670;top:18382;width:59;height:58;visibility:visible;mso-wrap-style:square;v-text-anchor:top" coordsize="5827,582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" path="m,5827l5827,e" filled="f" strokecolor="red">
                  <v:stroke endcap="round"/>
                  <v:path arrowok="t" textboxrect="0,0,5827,5827"/>
                </v:shape>
                <v:shape id="pl210" o:spid="_x0000_s1231" style="position:absolute;left:29735;top:18385;width:55;height:55;visibility:visible;mso-wrap-style:square;v-text-anchor:top" coordsize="5494,54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" path="m,5494l5494,e" filled="f" strokecolor="red">
                  <v:stroke endcap="round"/>
                  <v:path arrowok="t" textboxrect="0,0,5494,5494"/>
                </v:shape>
                <v:shape id="pl211" o:spid="_x0000_s1232" style="position:absolute;left:29800;top:18388;width:51;height:52;visibility:visible;mso-wrap-style:square;v-text-anchor:top" coordsize="5177,51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" path="m,5177l5177,e" filled="f" strokecolor="red">
                  <v:stroke endcap="round"/>
                  <v:path arrowok="t" textboxrect="0,0,5177,5177"/>
                </v:shape>
                <v:shape id="pl212" o:spid="_x0000_s1233" style="position:absolute;left:29864;top:18391;width:49;height:49;visibility:visible;mso-wrap-style:square;v-text-anchor:top" coordsize="4874,48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" path="m,4874l4874,e" filled="f" strokecolor="red">
                  <v:stroke endcap="round"/>
                  <v:path arrowok="t" textboxrect="0,0,4874,4874"/>
                </v:shape>
                <v:shape id="pl213" o:spid="_x0000_s1234" style="position:absolute;left:29929;top:18394;width:46;height:46;visibility:visible;mso-wrap-style:square;v-text-anchor:top" coordsize="4586,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" path="m,4586l4586,e" filled="f" strokecolor="red">
                  <v:stroke endcap="round"/>
                  <v:path arrowok="t" textboxrect="0,0,4586,4586"/>
                </v:shape>
                <v:shape id="pl214" o:spid="_x0000_s1235" style="position:absolute;left:29994;top:18397;width:43;height:43;visibility:visible;mso-wrap-style:square;v-text-anchor:top" coordsize="4312,43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" path="m,4312l4312,e" filled="f" strokecolor="red">
                  <v:stroke endcap="round"/>
                  <v:path arrowok="t" textboxrect="0,0,4312,4312"/>
                </v:shape>
                <v:shape id="pl215" o:spid="_x0000_s1236" style="position:absolute;left:30058;top:18399;width:41;height:41;visibility:visible;mso-wrap-style:square;v-text-anchor:top" coordsize="4051,40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" path="m,4051l4051,e" filled="f" strokecolor="red">
                  <v:stroke endcap="round"/>
                  <v:path arrowok="t" textboxrect="0,0,4051,4051"/>
                </v:shape>
                <v:shape id="pl216" o:spid="_x0000_s1237" style="position:absolute;left:30123;top:18402;width:38;height:38;visibility:visible;mso-wrap-style:square;v-text-anchor:top" coordsize="3803,380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" path="m,3803l3803,e" filled="f" strokecolor="red">
                  <v:stroke endcap="round"/>
                  <v:path arrowok="t" textboxrect="0,0,3803,3803"/>
                </v:shape>
                <v:shape id="pl217" o:spid="_x0000_s1238" style="position:absolute;left:30188;top:18404;width:35;height:36;visibility:visible;mso-wrap-style:square;v-text-anchor:top" coordsize="3567,35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" path="m,3567l3567,e" filled="f" strokecolor="red">
                  <v:stroke endcap="round"/>
                  <v:path arrowok="t" textboxrect="0,0,3567,3567"/>
                </v:shape>
                <v:shape id="pl218" o:spid="_x0000_s1239" style="position:absolute;left:30252;top:18406;width:34;height:34;visibility:visible;mso-wrap-style:square;v-text-anchor:top" coordsize="3342,33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" path="m,3342l3342,e" filled="f" strokecolor="red">
                  <v:stroke endcap="round"/>
                  <v:path arrowok="t" textboxrect="0,0,3342,3342"/>
                </v:shape>
                <v:shape id="pl219" o:spid="_x0000_s1240" style="position:absolute;left:30317;top:18409;width:31;height:31;visibility:visible;mso-wrap-style:square;v-text-anchor:top" coordsize="3129,31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" path="m,3129l3129,e" filled="f" strokecolor="red">
                  <v:stroke endcap="round"/>
                  <v:path arrowok="t" textboxrect="0,0,3129,3129"/>
                </v:shape>
                <v:shape id="pl220" o:spid="_x0000_s1241" style="position:absolute;left:30382;top:18411;width:29;height:29;visibility:visible;mso-wrap-style:square;v-text-anchor:top" coordsize="2926,29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" path="m,2926l2926,e" filled="f" strokecolor="red">
                  <v:stroke endcap="round"/>
                  <v:path arrowok="t" textboxrect="0,0,2926,2926"/>
                </v:shape>
                <v:shape id="pl221" o:spid="_x0000_s1242" style="position:absolute;left:30446;top:18413;width:28;height:27;visibility:visible;mso-wrap-style:square;v-text-anchor:top" coordsize="2734,27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" path="m,2734l2734,e" filled="f" strokecolor="red">
                  <v:stroke endcap="round"/>
                  <v:path arrowok="t" textboxrect="0,0,2734,2734"/>
                </v:shape>
                <v:shape id="pl222" o:spid="_x0000_s1243" style="position:absolute;left:30511;top:18414;width:25;height:26;visibility:visible;mso-wrap-style:square;v-text-anchor:top" coordsize="2551,25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" path="m,2551l2551,e" filled="f" strokecolor="red">
                  <v:stroke endcap="round"/>
                  <v:path arrowok="t" textboxrect="0,0,2551,2551"/>
                </v:shape>
                <v:shape id="pl223" o:spid="_x0000_s1244" style="position:absolute;left:30576;top:18416;width:23;height:24;visibility:visible;mso-wrap-style:square;v-text-anchor:top" coordsize="2377,23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" path="m,2377l2377,e" filled="f" strokecolor="red">
                  <v:stroke endcap="round"/>
                  <v:path arrowok="t" textboxrect="0,0,2377,2377"/>
                </v:shape>
                <v:shape id="pl224" o:spid="_x0000_s1245" style="position:absolute;left:30640;top:18418;width:22;height:22;visibility:visible;mso-wrap-style:square;v-text-anchor:top" coordsize="2212,22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" path="m,2212l2212,e" filled="f" strokecolor="red">
                  <v:stroke endcap="round"/>
                  <v:path arrowok="t" textboxrect="0,0,2212,2212"/>
                </v:shape>
                <v:shape id="pl225" o:spid="_x0000_s1246" style="position:absolute;left:30705;top:18419;width:20;height:21;visibility:visible;mso-wrap-style:square;v-text-anchor:top" coordsize="2055,20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" path="m,2055l2055,e" filled="f" strokecolor="red">
                  <v:stroke endcap="round"/>
                  <v:path arrowok="t" textboxrect="0,0,2055,2055"/>
                </v:shape>
                <v:shape id="pl226" o:spid="_x0000_s1247" style="position:absolute;left:30769;top:18421;width:20;height:19;visibility:visible;mso-wrap-style:square;v-text-anchor:top" coordsize="1906,190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" path="m,1906l1906,e" filled="f" strokecolor="red">
                  <v:stroke endcap="round"/>
                  <v:path arrowok="t" textboxrect="0,0,1906,1906"/>
                </v:shape>
                <v:shape id="pl227" o:spid="_x0000_s1248" style="position:absolute;left:30834;top:18422;width:18;height:18;visibility:visible;mso-wrap-style:square;v-text-anchor:top" coordsize="1765,17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" path="m,1765l1765,e" filled="f" strokecolor="red">
                  <v:stroke endcap="round"/>
                  <v:path arrowok="t" textboxrect="0,0,1765,1765"/>
                </v:shape>
                <v:shape id="pl228" o:spid="_x0000_s1249" style="position:absolute;left:30899;top:18424;width:16;height:16;visibility:visible;mso-wrap-style:square;v-text-anchor:top" coordsize="1631,16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" path="m,1631l1631,e" filled="f" strokecolor="red">
                  <v:stroke endcap="round"/>
                  <v:path arrowok="t" textboxrect="0,0,1631,1631"/>
                </v:shape>
                <v:shape id="pl229" o:spid="_x0000_s1250" style="position:absolute;left:30963;top:18425;width:15;height:15;visibility:visible;mso-wrap-style:square;v-text-anchor:top" coordsize="1505,150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" path="m,1505l1505,e" filled="f" strokecolor="red">
                  <v:stroke endcap="round"/>
                  <v:path arrowok="t" textboxrect="0,0,1505,1505"/>
                </v:shape>
                <v:shape id="pl230" o:spid="_x0000_s1251" style="position:absolute;left:31028;top:18426;width:14;height:14;visibility:visible;mso-wrap-style:square;v-text-anchor:top" coordsize="1384,1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" path="m,1384l1384,e" filled="f" strokecolor="red">
                  <v:stroke endcap="round"/>
                  <v:path arrowok="t" textboxrect="0,0,1384,1384"/>
                </v:shape>
                <v:shape id="pl231" o:spid="_x0000_s1252" style="position:absolute;left:31093;top:18427;width:12;height:13;visibility:visible;mso-wrap-style:square;v-text-anchor:top" coordsize="1270,12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" path="m,1270l1270,e" filled="f" strokecolor="red">
                  <v:stroke endcap="round"/>
                  <v:path arrowok="t" textboxrect="0,0,1270,1270"/>
                </v:shape>
                <v:shape id="pl232" o:spid="_x0000_s1253" style="position:absolute;left:31157;top:18428;width:12;height:12;visibility:visible;mso-wrap-style:square;v-text-anchor:top" coordsize="1162,11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" path="m,1162l1162,e" filled="f" strokecolor="red">
                  <v:stroke endcap="round"/>
                  <v:path arrowok="t" textboxrect="0,0,1162,1162"/>
                </v:shape>
                <v:shape id="pl233" o:spid="_x0000_s1254" style="position:absolute;left:31222;top:18429;width:11;height:11;visibility:visible;mso-wrap-style:square;v-text-anchor:top" coordsize="1059,10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" path="m,1059l1059,e" filled="f" strokecolor="red">
                  <v:stroke endcap="round"/>
                  <v:path arrowok="t" textboxrect="0,0,1059,1059"/>
                </v:shape>
                <v:shape id="pl234" o:spid="_x0000_s1255" style="position:absolute;left:31287;top:18430;width:9;height:10;visibility:visible;mso-wrap-style:square;v-text-anchor:top" coordsize="962,9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" path="m,962l962,e" filled="f" strokecolor="red">
                  <v:stroke endcap="round"/>
                  <v:path arrowok="t" textboxrect="0,0,962,962"/>
                </v:shape>
                <v:shape id="pl235" o:spid="_x0000_s1256" style="position:absolute;left:31351;top:18431;width:9;height:9;visibility:visible;mso-wrap-style:square;v-text-anchor:top" coordsize="869,8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" path="m,869l869,e" filled="f" strokecolor="red">
                  <v:stroke endcap="round"/>
                  <v:path arrowok="t" textboxrect="0,0,869,869"/>
                </v:shape>
                <v:shape id="pl236" o:spid="_x0000_s1257" style="position:absolute;left:31416;top:18432;width:8;height:8;visibility:visible;mso-wrap-style:square;v-text-anchor:top" coordsize="782,7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" path="m,782l782,e" filled="f" strokecolor="red">
                  <v:stroke endcap="round"/>
                  <v:path arrowok="t" textboxrect="0,0,782,782"/>
                </v:shape>
                <v:shape id="pl237" o:spid="_x0000_s1258" style="position:absolute;left:31481;top:18433;width:7;height:7;visibility:visible;mso-wrap-style:square;v-text-anchor:top" coordsize="699,6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" path="m,699l699,e" filled="f" strokecolor="red">
                  <v:stroke endcap="round"/>
                  <v:path arrowok="t" textboxrect="0,0,699,699"/>
                </v:shape>
                <v:shape id="pl238" o:spid="_x0000_s1259" style="position:absolute;left:31545;top:18434;width:7;height:6;visibility:visible;mso-wrap-style:square;v-text-anchor:top" coordsize="621,6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" path="m,621l621,e" filled="f" strokecolor="red">
                  <v:stroke endcap="round"/>
                  <v:path arrowok="t" textboxrect="0,0,621,621"/>
                </v:shape>
                <v:shape id="pl239" o:spid="_x0000_s1260" style="position:absolute;left:31610;top:18434;width:5;height:6;visibility:visible;mso-wrap-style:square;v-text-anchor:top" coordsize="547,54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" path="m,547l547,e" filled="f" strokecolor="red">
                  <v:stroke endcap="round"/>
                  <v:path arrowok="t" textboxrect="0,0,547,547"/>
                </v:shape>
                <v:shape id="pl240" o:spid="_x0000_s1261" style="position:absolute;left:31675;top:18435;width:4;height:5;visibility:visible;mso-wrap-style:square;v-text-anchor:top" coordsize="476,47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" path="m,476l476,e" filled="f" strokecolor="red">
                  <v:stroke endcap="round"/>
                  <v:path arrowok="t" textboxrect="0,0,476,476"/>
                </v:shape>
                <v:shape id="pl241" o:spid="_x0000_s1262" style="position:absolute;left:31739;top:18436;width:4;height:4;visibility:visible;mso-wrap-style:square;v-text-anchor:top" coordsize="410,4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" path="m,410l410,e" filled="f" strokecolor="red">
                  <v:stroke endcap="round"/>
                  <v:path arrowok="t" textboxrect="0,0,410,410"/>
                </v:shape>
                <v:shape id="pl242" o:spid="_x0000_s1263" style="position:absolute;left:31804;top:18436;width:3;height:4;visibility:visible;mso-wrap-style:square;v-text-anchor:top" coordsize="346,3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" path="m,346l346,e" filled="f" strokecolor="red">
                  <v:stroke endcap="round"/>
                  <v:path arrowok="t" textboxrect="0,0,346,346"/>
                </v:shape>
                <v:shape id="pl243" o:spid="_x0000_s1264" style="position:absolute;left:31869;top:18437;width:3;height:3;visibility:visible;mso-wrap-style:square;v-text-anchor:top" coordsize="287,2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" path="m,287l287,e" filled="f" strokecolor="red">
                  <v:stroke endcap="round"/>
                  <v:path arrowok="t" textboxrect="0,0,287,287"/>
                </v:shape>
                <v:shape id="pl244" o:spid="_x0000_s1265" style="position:absolute;left:31933;top:18438;width:3;height:2;visibility:visible;mso-wrap-style:square;v-text-anchor:top" coordsize="230,23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" path="m,230l230,e" filled="f" strokecolor="red">
                  <v:stroke endcap="round"/>
                  <v:path arrowok="t" textboxrect="0,0,230,230"/>
                </v:shape>
                <v:shape id="pl245" o:spid="_x0000_s1266" style="position:absolute;left:31998;top:18438;width:2;height:2;visibility:visible;mso-wrap-style:square;v-text-anchor:top" coordsize="176,17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" path="m,176l176,e" filled="f" strokecolor="red">
                  <v:stroke endcap="round"/>
                  <v:path arrowok="t" textboxrect="0,0,176,176"/>
                </v:shape>
                <v:shape id="pl246" o:spid="_x0000_s1267" style="position:absolute;left:32063;top:18439;width:1;height:1;visibility:visible;mso-wrap-style:square;v-text-anchor:top" coordsize="126,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" path="m,126l126,e" filled="f" strokecolor="red">
                  <v:stroke endcap="round"/>
                  <v:path arrowok="t" textboxrect="0,0,126,126"/>
                </v:shape>
                <v:shape id="pl247" o:spid="_x0000_s1268" style="position:absolute;left:32127;top:18439;width:1;height:1;visibility:visible;mso-wrap-style:square;v-text-anchor:top" coordsize="78,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" path="m,78l78,e" filled="f" strokecolor="red">
                  <v:stroke endcap="round"/>
                  <v:path arrowok="t" textboxrect="0,0,78,78"/>
                </v:shape>
                <v:shape id="pl248" o:spid="_x0000_s1269" style="position:absolute;left:32192;top:18440;width:0;height:0;visibility:visible;mso-wrap-style:square;v-text-anchor:top" coordsize="32,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" path="m,32l32,e" filled="f" strokecolor="red">
                  <v:stroke endcap="round"/>
                  <v:path arrowok="t" textboxrect="0,0,32,32"/>
                </v:shape>
                <v:shape id="pl249" o:spid="_x0000_s1270" style="position:absolute;left:25562;top:16762;width:6679;height:1678;visibility:visible;mso-wrap-style:square;v-text-anchor:top" coordsize="667838,1677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" path="m667838,167755r,l667771,167754r-67,l667638,167753r-67,l667504,167753r-67,-1l667370,167752r-66,-1l667237,167751r-67,-1l667103,167750r-67,-1l666970,167749r-67,l666836,167748r-67,l666702,167747r-66,l666569,167746r-67,l666435,167745r-66,l666302,167745r-67,-1l666168,167744r-67,-1l666035,167743r-67,-1l665901,167742r-67,-1l665767,167741r-66,l665634,167740r-67,l665500,167739r-67,l665367,167738r-67,l665233,167737r-67,l665100,167736r-67,l664966,167736r-67,-1l664832,167735r-66,-1l664699,167734r-67,-1l664565,167733r-67,-1l664432,167732r-67,-1l664298,167731r-67,l664164,167730r-66,l664031,167729r-67,l663897,167728r-67,l663764,167727r-67,l663630,167726r-67,l663497,167726r-67,-1l663363,167725r-67,-1l663229,167724r-66,-1l663096,167723r-67,-1l662962,167722r-67,-1l662829,167721r-67,-1l662695,167720r-67,l662561,167719r-66,l662428,167718r-67,l662294,167717r-66,l662161,167716r-67,l662027,167715r-67,l661894,167714r-67,l661760,167714r-67,-1l661626,167713r-66,-1l661493,167712r-67,-1l661359,167711r-67,-1l661226,167710r-67,-1l661092,167709r-67,-1l660958,167708r-66,-1l660825,167707r-67,l660691,167706r-66,l660558,167705r-67,l660424,167704r-67,l660291,167703r-67,l660157,167702r-67,l660023,167701r-66,l659890,167700r-67,l659756,167699r-67,l659623,167698r-67,l659489,167698r-67,-1l659356,167697r-67,-1l659222,167696r-67,-1l659088,167695r-66,-1l658955,167694r-67,-1l658821,167693r-67,-1l658688,167692r-67,-1l658554,167691r-67,-1l658420,167690r-66,-1l658287,167689r-67,-1l658153,167688r-66,l658020,167687r-67,l657886,167686r-67,l657753,167685r-67,l657619,167684r-67,l657485,167683r-66,l657352,167682r-67,l657218,167681r-67,l657085,167680r-67,l656951,167679r-67,l656817,167678r-66,l656684,167677r-67,l656550,167676r-66,l656417,167675r-67,l656283,167674r-67,l656150,167673r-67,l656016,167673r-67,-1l655882,167672r-66,-1l655749,167671r-67,-1l655615,167670r-67,-1l655482,167669r-67,-1l655348,167668r-67,-1l655215,167667r-67,-1l655081,167666r-67,-1l654947,167665r-66,-1l654814,167664r-67,-1l654680,167663r-67,-1l654547,167662r-67,-1l654413,167661r-67,-1l654279,167660r-66,-1l654146,167659r-67,-1l654012,167658r-67,-1l653879,167657r-67,-1l653745,167656r-67,-1l653612,167655r-67,-1l653478,167654r-67,-1l653344,167653r-66,-1l653211,167652r-67,-1l653077,167651r-67,-1l652944,167650r-67,-1l652810,167649r-67,-1l652676,167648r-66,-1l652543,167647r-67,-1l652409,167646r-66,-1l652276,167645r-67,-1l652142,167644r-67,-1l652009,167643r-67,-1l651875,167642r-67,-1l651741,167641r-66,-1l651608,167640r-67,-1l651474,167639r-67,-1l651341,167638r-67,-1l651207,167637r-67,-1l651073,167636r-66,-1l650940,167635r-67,-1l650806,167634r-66,-1l650673,167633r-67,-1l650539,167631r-67,l650406,167630r-67,l650272,167629r-67,l650138,167628r-66,l650005,167627r-67,l649871,167626r-67,l649738,167625r-67,l649604,167624r-67,l649471,167623r-67,l649337,167622r-67,l649203,167621r-66,l649070,167620r-67,l648936,167619r-67,l648803,167618r-67,l648669,167617r-67,-1l648535,167616r-66,-1l648402,167615r-67,-1l648268,167614r-66,-1l648135,167613r-67,-1l648001,167612r-67,-1l647868,167611r-67,-1l647734,167610r-67,-1l647600,167609r-66,-1l647467,167608r-67,-1l647333,167607r-67,-1l647200,167605r-67,l647066,167604r-67,l646932,167603r-66,l646799,167602r-67,l646665,167601r-66,l646532,167600r-67,l646398,167599r-67,l646265,167598r-67,l646131,167597r-67,-1l645997,167596r-66,-1l645864,167595r-67,-1l645730,167594r-67,-1l645597,167593r-67,-1l645463,167592r-67,-1l645330,167591r-67,-1l645196,167590r-67,-1l645062,167588r-66,l644929,167587r-67,l644795,167586r-67,l644662,167585r-67,l644528,167584r-67,l644394,167583r-66,l644261,167582r-67,-1l644127,167581r-67,-1l643994,167580r-67,-1l643860,167579r-67,-1l643727,167578r-67,-1l643593,167577r-67,-1l643459,167575r-66,l643326,167574r-67,l643192,167573r-67,l643059,167572r-67,l642925,167571r-67,l642791,167570r-66,-1l642658,167569r-67,-1l642524,167568r-66,-1l642391,167567r-67,-1l642257,167566r-67,-1l642124,167565r-67,-1l641990,167563r-67,l641856,167562r-66,l641723,167561r-67,l641589,167560r-67,l641456,167559r-67,-1l641322,167558r-67,-1l641188,167557r-66,-1l641055,167556r-67,-1l640921,167555r-66,-1l640788,167553r-67,l640654,167552r-67,l640521,167551r-67,l640387,167550r-67,l640253,167549r-66,-1l640120,167548r-67,-1l639986,167547r-67,-1l639853,167546r-67,-1l639719,167544r-67,l639586,167543r-67,l639452,167542r-67,l639318,167541r-66,l639185,167540r-67,-1l639051,167539r-67,-1l638918,167538r-67,-1l638784,167537r-67,-1l638650,167535r-66,l638517,167534r-67,l638383,167533r-66,l638250,167532r-67,-1l638116,167531r-67,-1l637983,167530r-67,-1l637849,167529r-67,-1l637715,167527r-66,l637582,167526r-67,l637448,167525r-67,l637315,167524r-67,-1l637181,167523r-67,-1l637047,167522r-66,-1l636914,167521r-67,-1l636780,167519r-66,l636647,167518r-67,l636513,167517r-67,l636380,167516r-67,-1l636246,167515r-67,-1l636112,167514r-66,-1l635979,167513r-67,-1l635845,167511r-67,l635712,167510r-67,l635578,167509r-67,-1l635445,167508r-67,-1l635311,167507r-67,-1l635177,167506r-66,-1l635044,167504r-67,l634910,167503r-67,l634777,167502r-67,-1l634643,167501r-67,-1l634509,167500r-66,-1l634376,167498r-67,l634242,167497r-67,l634109,167496r-67,l633975,167495r-67,-1l633842,167494r-67,-1l633708,167493r-67,-1l633574,167491r-66,l633441,167490r-67,l633307,167489r-67,-1l633174,167488r-67,-1l633040,167487r-67,-1l632906,167485r-66,l632773,167484r-67,l632639,167483r-66,-1l632506,167482r-67,-1l632372,167481r-67,-1l632239,167479r-67,l632105,167478r-67,l631971,167477r-66,-1l631838,167476r-67,-1l631704,167475r-67,-1l631571,167473r-67,l631437,167472r-67,l631304,167471r-67,-1l631170,167470r-67,-1l631036,167469r-66,-1l630903,167467r-67,l630769,167466r-67,l630636,167465r-67,-1l630502,167464r-67,-1l630368,167463r-66,-1l630235,167461r-67,l630101,167460r-67,-1l629968,167459r-67,-1l629834,167458r-67,-1l629701,167456r-67,l629567,167455r-67,l629433,167454r-66,-1l629300,167453r-67,-1l629166,167452r-67,-1l629033,167450r-67,l628899,167449r-67,-1l628765,167448r-66,-1l628632,167447r-67,-1l628498,167445r-66,l628365,167444r-67,-1l628231,167443r-67,-1l628098,167442r-67,-1l627964,167440r-67,l627830,167439r-66,l627697,167438r-67,-1l627563,167437r-67,-1l627430,167435r-67,l627296,167434r-67,l627162,167433r-66,-1l627029,167432r-67,-1l626895,167430r-66,l626762,167429r-67,-1l626628,167428r-67,-1l626495,167427r-67,-1l626361,167425r-67,l626227,167424r-66,-1l626094,167423r-67,-1l625960,167422r-67,-1l625827,167420r-67,l625693,167419r-67,-1l625560,167418r-67,-1l625426,167416r-67,l625292,167415r-66,l625159,167414r-67,-1l625025,167413r-67,-1l624892,167411r-67,l624758,167410r-67,-1l624624,167409r-66,-1l624491,167408r-67,-1l624357,167406r-67,l624224,167405r-67,-1l624090,167404r-67,-1l623957,167402r-67,l623823,167401r-67,-1l623689,167400r-66,-1l623556,167399r-67,-1l623422,167397r-67,l623289,167396r-67,-1l623155,167395r-67,-1l623021,167393r-66,l622888,167392r-67,-1l622754,167391r-66,-1l622621,167389r-67,l622487,167388r-67,-1l622354,167387r-67,-1l622220,167386r-67,-1l622086,167384r-66,l621953,167383r-67,-1l621819,167382r-67,-1l621686,167380r-67,l621552,167379r-67,-1l621419,167378r-67,-1l621285,167376r-67,l621151,167375r-66,-1l621018,167374r-67,-1l620884,167372r-67,l620751,167371r-67,-1l620617,167370r-67,-1l620483,167368r-66,l620350,167367r-67,-1l620216,167366r-67,-1l620083,167364r-67,l619949,167363r-67,-1l619816,167362r-67,-1l619682,167360r-67,l619548,167359r-66,-1l619415,167358r-67,-1l619281,167356r-67,l619148,167355r-67,-1l619014,167354r-67,-1l618880,167352r-66,l618747,167351r-67,-1l618613,167350r-66,-1l618480,167348r-67,l618346,167347r-67,-1l618213,167346r-67,-1l618079,167344r-67,l617945,167343r-66,-1l617812,167342r-67,-1l617678,167340r-67,l617545,167339r-67,-1l617411,167337r-67,l617277,167336r-66,-1l617144,167335r-67,-1l617010,167333r-66,l616877,167332r-67,-1l616743,167331r-67,-1l616610,167329r-67,l616476,167328r-67,-1l616342,167327r-66,-1l616209,167325r-67,-1l616075,167324r-67,-1l615942,167322r-67,l615808,167321r-67,-1l615675,167320r-67,-1l615541,167318r-67,l615407,167317r-66,-1l615274,167316r-67,-1l615140,167314r-67,-1l615007,167313r-67,-1l614873,167311r-67,l614739,167310r-66,-1l614606,167309r-67,-1l614472,167307r-66,-1l614339,167306r-67,-1l614205,167304r-67,l614072,167303r-67,-1l613938,167302r-67,-1l613804,167300r-66,-1l613671,167299r-67,-1l613537,167297r-67,l613404,167296r-67,-1l613270,167295r-67,-1l613136,167293r-66,-1l613003,167292r-67,-1l612869,167290r-66,l612736,167289r-67,-1l612602,167287r-67,l612469,167286r-67,-1l612335,167285r-67,-1l612201,167283r-66,-1l612068,167282r-67,-1l611934,167280r-67,l611801,167279r-67,-1l611667,167277r-67,l611534,167276r-67,-1l611400,167275r-67,-1l611266,167273r-66,-1l611133,167272r-67,-1l610999,167270r-67,l610866,167269r-67,-1l610732,167267r-67,l610598,167266r-66,-1l610465,167265r-67,-1l610331,167263r-67,-1l610198,167262r-67,-1l610064,167260r-67,-1l609931,167259r-67,-1l609797,167257r-67,l609663,167256r-66,-1l609530,167254r-67,l609396,167253r-67,-1l609263,167251r-67,l609129,167250r-67,-1l608995,167249r-66,-1l608862,167247r-67,-1l608728,167246r-66,-1l608595,167244r-67,-1l608461,167243r-67,-1l608328,167241r-67,-1l608194,167240r-67,-1l608060,167238r-66,-1l607927,167237r-67,-1l607793,167235r-67,l607660,167234r-67,-1l607526,167232r-67,l607392,167231r-66,-1l607259,167229r-67,l607125,167228r-66,-1l606992,167226r-67,l606858,167225r-67,-1l606725,167223r-67,l606591,167222r-67,-1l606457,167220r-66,l606324,167219r-67,-1l606190,167217r-67,l606057,167216r-67,-1l605923,167214r-67,l605790,167213r-67,-1l605656,167211r-67,l605522,167210r-66,-1l605389,167208r-67,l605255,167207r-67,-1l605122,167205r-67,l604988,167204r-67,-1l604854,167202r-66,l604721,167201r-67,-1l604587,167199r-66,l604454,167198r-67,-1l604320,167196r-67,-1l604187,167195r-67,-1l604053,167193r-67,-1l603919,167192r-66,-1l603786,167190r-67,-1l603652,167189r-67,-1l603519,167187r-67,-1l603385,167186r-67,-1l603251,167184r-66,-1l603118,167182r-67,l602984,167181r-66,-1l602851,167179r-67,l602717,167178r-67,-1l602584,167176r-67,-1l602450,167175r-67,-1l602316,167173r-66,-1l602183,167172r-67,-1l602049,167170r-67,-1l601916,167169r-67,-1l601782,167167r-67,-1l601649,167165r-67,l601515,167164r-67,-1l601381,167162r-66,-1l601248,167161r-67,-1l601114,167159r-67,-1l600981,167158r-67,-1l600847,167156r-67,-1l600713,167154r-66,l600580,167153r-67,-1l600446,167151r-67,-1l600313,167150r-67,-1l600179,167148r-67,-1l600046,167147r-67,-1l599912,167145r-67,-1l599778,167143r-66,l599645,167142r-67,-1l599511,167140r-67,-1l599378,167139r-67,-1l599244,167137r-67,-1l599110,167135r-66,l598977,167134r-67,-1l598843,167132r-66,-1l598710,167131r-67,-1l598576,167129r-67,-1l598443,167127r-67,l598309,167126r-67,-1l598175,167124r-66,-1l598042,167123r-67,-1l597908,167121r-67,-1l597775,167119r-67,l597641,167118r-67,-1l597507,167116r-66,-1l597374,167115r-67,-1l597240,167113r-66,-1l597107,167111r-67,l596973,167110r-67,-1l596840,167108r-67,-1l596706,167106r-67,l596572,167105r-66,-1l596439,167103r-67,-1l596305,167102r-67,-1l596172,167100r-67,-1l596038,167098r-67,-1l595905,167097r-67,-1l595771,167095r-67,-1l595637,167093r-66,l595504,167092r-67,-1l595370,167090r-67,-1l595237,167088r-67,l595103,167087r-67,-1l594969,167085r-66,-1l594836,167083r-67,l594702,167082r-66,-1l594569,167080r-67,-1l594435,167079r-67,-1l594302,167077r-67,-1l594168,167075r-67,-1l594034,167074r-66,-1l593901,167072r-67,-1l593767,167070r-67,-1l593634,167069r-67,-1l593500,167067r-67,-1l593366,167065r-66,-1l593233,167064r-67,-1l593099,167062r-66,-1l592966,167060r-67,-1l592832,167058r-67,l592699,167057r-67,-1l592565,167055r-67,-1l592431,167053r-66,l592298,167052r-67,-1l592164,167050r-67,-1l592031,167048r-67,l591897,167047r-67,-1l591764,167045r-67,-1l591630,167043r-67,-1l591496,167042r-66,-1l591363,167040r-67,-1l591229,167038r-67,-1l591096,167036r-67,l590962,167035r-67,-1l590828,167033r-66,-1l590695,167031r-67,-1l590561,167030r-67,-1l590428,167028r-67,-1l590294,167026r-67,-1l590161,167024r-67,l590027,167023r-67,-1l589893,167021r-66,-1l589760,167019r-67,-1l589626,167018r-67,-1l589493,167016r-67,-1l589359,167014r-67,-1l589225,167012r-66,l589092,167011r-67,-1l588958,167009r-66,-1l588825,167007r-67,-1l588691,167005r-67,l588558,167004r-67,-1l588424,167002r-67,-1l588290,167000r-66,-1l588157,166998r-67,l588023,166997r-67,-1l587890,166995r-67,-1l587756,166993r-67,-1l587623,166991r-67,l587489,166990r-67,-1l587355,166988r-66,-1l587222,166986r-67,-1l587088,166984r-67,-1l586955,166983r-67,-1l586821,166981r-67,-1l586687,166979r-66,-1l586554,166977r-67,-1l586420,166976r-67,-1l586287,166974r-67,-1l586153,166972r-67,-1l586020,166970r-67,-1l585886,166968r-67,-1l585752,166967r-66,-1l585619,166965r-67,-1l585485,166963r-67,-1l585352,166961r-67,-1l585218,166959r-67,l585084,166958r-66,-1l584951,166956r-67,-1l584817,166954r-66,-1l584684,166952r-67,-1l584550,166950r-67,l584417,166949r-67,-1l584283,166947r-67,-1l584149,166945r-66,-1l584016,166943r-67,-1l583882,166941r-67,-1l583749,166940r-67,-1l583615,166938r-67,-1l583481,166936r-66,-1l583348,166934r-67,-1l583214,166932r-66,-1l583081,166930r-67,l582947,166929r-67,-1l582814,166927r-67,-1l582680,166925r-67,-1l582546,166923r-66,-1l582413,166921r-67,-1l582279,166919r-67,l582146,166918r-67,-1l582012,166916r-67,-1l581879,166914r-67,-1l581745,166912r-67,-1l581611,166910r-66,-1l581478,166908r-67,-1l581344,166907r-67,-1l581211,166905r-67,-1l581077,166903r-67,-1l580943,166901r-66,-1l580810,166899r-67,-1l580676,166897r-67,-1l580543,166895r-67,-1l580409,166893r-67,l580276,166892r-67,-1l580142,166890r-67,-1l580008,166888r-66,-1l579875,166886r-67,-1l579741,166884r-67,-1l579608,166882r-67,-1l579474,166880r-67,-1l579340,166878r-66,-1l579207,166877r-67,-1l579073,166875r-66,-1l578940,166873r-67,-1l578806,166871r-67,-1l578673,166869r-67,-1l578539,166867r-67,-1l578405,166865r-66,-1l578272,166863r-67,-1l578138,166861r-67,-1l578005,166859r-67,-1l577871,166858r-67,-1l577738,166856r-67,-1l577604,166854r-67,-1l577470,166852r-66,-1l577337,166850r-67,-1l577203,166848r-67,-1l577070,166846r-67,-1l576936,166844r-67,-1l576802,166842r-66,-1l576669,166840r-67,-1l576535,166838r-67,-1l576402,166836r-67,-1l576268,166834r-67,-1l576135,166833r-67,-1l576001,166831r-67,-1l575867,166829r-66,-1l575734,166827r-67,-1l575600,166825r-67,-1l575467,166823r-67,-1l575333,166821r-67,-1l575199,166819r-66,-1l575066,166817r-67,-1l574932,166815r-66,-1l574799,166813r-67,-1l574665,166811r-67,-1l574532,166809r-67,-1l574398,166807r-67,-1l574264,166805r-66,-1l574131,166803r-67,-1l573997,166801r-67,-1l573864,166799r-67,-1l573730,166797r-67,-1l573596,166795r-66,-1l573463,166793r-67,-1l573329,166791r-66,-1l573196,166789r-67,-1l573062,166787r-67,-1l572929,166785r-67,-1l572795,166783r-67,-1l572661,166781r-66,-1l572528,166779r-67,-1l572394,166777r-67,-1l572261,166775r-67,-1l572127,166773r-67,-1l571994,166771r-67,-1l571860,166769r-67,-1l571726,166767r-66,-1l571593,166765r-67,-1l571459,166763r-67,-1l571326,166761r-67,-1l571192,166759r-67,-1l571058,166757r-66,-1l570925,166755r-67,-1l570791,166753r-67,-1l570658,166751r-67,-1l570524,166749r-67,-1l570391,166747r-67,-1l570257,166745r-67,-1l570123,166743r-66,-1l569990,166741r-67,-1l569856,166739r-67,-1l569723,166737r-67,-1l569589,166735r-67,-1l569455,166733r-66,-1l569322,166731r-67,-1l569188,166729r-66,-1l569055,166727r-67,-2l568921,166724r-67,-1l568788,166722r-67,-1l568654,166720r-67,-1l568520,166718r-66,-1l568387,166716r-67,-1l568253,166714r-67,-1l568120,166712r-67,-1l567986,166710r-67,-1l567853,166708r-67,-1l567719,166706r-67,-1l567585,166704r-66,-1l567452,166702r-67,-1l567318,166700r-67,-2l567185,166697r-67,-1l567051,166695r-67,-1l566917,166693r-66,-1l566784,166691r-67,-1l566650,166689r-67,-1l566517,166687r-67,-1l566383,166685r-67,-1l566250,166683r-67,-1l566116,166681r-67,-1l565982,166678r-66,-1l565849,166676r-67,-1l565715,166674r-67,-1l565582,166672r-67,-1l565448,166670r-67,-1l565314,166668r-66,-1l565181,166666r-67,-1l565047,166664r-66,-1l564914,166661r-67,-1l564780,166659r-67,-1l564647,166657r-67,-1l564513,166655r-67,-1l564379,166653r-66,-1l564246,166651r-67,-1l564112,166649r-67,-1l563979,166646r-67,-1l563845,166644r-67,-1l563711,166642r-66,-1l563578,166640r-67,-1l563444,166638r-66,-1l563311,166636r-67,-1l563177,166634r-67,-2l563044,166631r-67,-1l562910,166629r-67,-1l562776,166627r-66,-1l562643,166625r-67,-1l562509,166623r-67,-1l562376,166620r-67,-1l562242,166618r-67,-1l562109,166616r-67,-1l561975,166614r-67,-1l561841,166612r-66,-1l561708,166610r-67,-2l561574,166607r-67,-1l561441,166605r-67,-1l561307,166603r-67,-1l561173,166601r-66,-1l561040,166599r-67,-2l560906,166596r-66,-1l560773,166594r-67,-1l560639,166592r-67,-1l560506,166590r-67,-1l560372,166587r-67,-1l560238,166585r-66,-1l560105,166583r-67,-1l559971,166581r-67,-1l559838,166579r-67,-2l559704,166576r-67,-1l559570,166574r-66,-1l559437,166572r-67,-1l559303,166570r-66,-2l559170,166567r-67,-1l559036,166565r-67,-1l558903,166563r-67,-1l558769,166561r-67,-2l558635,166558r-66,-1l558502,166556r-67,-1l558368,166554r-67,-1l558235,166552r-67,-2l558101,166549r-67,-1l557968,166547r-67,-1l557834,166545r-67,-1l557700,166543r-66,-2l557567,166540r-67,-1l557433,166538r-67,-1l557300,166536r-67,-1l557166,166533r-67,-1l557032,166531r-66,-1l556899,166529r-67,-1l556765,166527r-67,-2l556632,166524r-67,-1l556498,166522r-67,-1l556365,166520r-67,-1l556231,166517r-67,-1l556097,166515r-66,-1l555964,166513r-67,-1l555830,166510r-67,-1l555697,166508r-67,-1l555563,166506r-67,-1l555429,166504r-66,-2l555296,166501r-67,-1l555162,166499r-66,-1l555029,166497r-67,-2l554895,166494r-67,-1l554762,166492r-67,-1l554628,166490r-67,-2l554494,166487r-66,-1l554361,166485r-67,-1l554227,166483r-67,-2l554094,166480r-67,-1l553960,166478r-67,-1l553826,166476r-66,-2l553693,166473r-67,-1l553559,166471r-66,-1l553426,166469r-67,-2l553292,166466r-67,-1l553159,166464r-67,-1l553025,166461r-67,-1l552891,166459r-66,-1l552758,166457r-67,-1l552624,166454r-67,-1l552491,166452r-67,-1l552357,166450r-67,-2l552224,166447r-67,-1l552090,166445r-67,-1l551956,166442r-66,-1l551823,166440r-67,-1l551689,166438r-67,-2l551556,166435r-67,-1l551422,166433r-67,-1l551288,166430r-66,-1l551155,166428r-67,-1l551021,166426r-66,-2l550888,166423r-67,-1l550754,166421r-67,-1l550621,166418r-67,-1l550487,166416r-67,-1l550353,166414r-66,-2l550220,166411r-67,-1l550086,166409r-67,-1l549953,166406r-67,-1l549819,166404r-67,-1l549685,166402r-66,-2l549552,166399r-67,-1l549418,166397r-66,-2l549285,166394r-67,-1l549151,166392r-67,-1l549018,166389r-67,-1l548884,166387r-67,-1l548750,166384r-66,-1l548617,166382r-67,-1l548483,166380r-67,-2l548350,166377r-67,-1l548216,166375r-67,-2l548083,166372r-67,-1l547949,166370r-67,-2l547815,166367r-66,-1l547682,166365r-67,-2l547548,166362r-67,-1l547415,166360r-67,-1l547281,166357r-67,-1l547147,166355r-66,-1l547014,166352r-67,-1l546880,166350r-67,-1l546747,166347r-67,-1l546613,166345r-67,-1l546480,166342r-67,-1l546346,166340r-67,-1l546212,166337r-66,-1l546079,166335r-67,-1l545945,166332r-67,-1l545812,166330r-67,-1l545678,166327r-67,-1l545544,166325r-66,-1l545411,166322r-67,-1l545277,166320r-66,-2l545144,166317r-67,-1l545010,166315r-67,-2l544877,166312r-67,-1l544743,166310r-67,-2l544609,166307r-66,-1l544476,166305r-67,-2l544342,166302r-67,-1l544209,166299r-67,-1l544075,166297r-67,-1l543942,166294r-67,-1l543808,166292r-67,-1l543674,166289r-66,-1l543541,166287r-67,-2l543407,166284r-67,-1l543274,166282r-67,-2l543140,166279r-67,-1l543006,166276r-66,-1l542873,166274r-67,-1l542739,166271r-67,-1l542606,166269r-67,-2l542472,166266r-67,-1l542339,166264r-67,-2l542205,166261r-67,-1l542071,166258r-66,-1l541938,166256r-67,-2l541804,166253r-67,-1l541671,166251r-67,-2l541537,166248r-67,-1l541403,166245r-66,-1l541270,166243r-67,-2l541136,166240r-66,-1l541003,166237r-67,-1l540869,166235r-67,-1l540736,166232r-67,-1l540602,166230r-67,-2l540468,166227r-66,-1l540335,166224r-67,-1l540201,166222r-67,-2l540068,166219r-67,-1l539934,166216r-67,-1l539800,166214r-66,-2l539667,166211r-67,-1l539533,166208r-66,-1l539400,166206r-67,-1l539266,166203r-67,-1l539133,166201r-67,-2l538999,166198r-67,-1l538865,166195r-66,-1l538732,166193r-67,-2l538598,166190r-67,-1l538465,166187r-67,-1l538331,166185r-67,-2l538198,166182r-67,-2l538064,166179r-67,-1l537930,166176r-66,-1l537797,166174r-67,-2l537663,166171r-67,-1l537530,166168r-67,-1l537396,166166r-67,-2l537262,166163r-66,-1l537129,166160r-67,-1l536995,166158r-67,-2l536862,166155r-67,-1l536728,166152r-67,-1l536595,166149r-67,-1l536461,166147r-67,-2l536327,166144r-66,-1l536194,166141r-67,-1l536060,166139r-67,-2l535927,166136r-67,-2l535793,166133r-67,-1l535659,166130r-66,-1l535526,166128r-67,-2l535392,166125r-66,-2l535259,166122r-67,-1l535125,166119r-67,-1l534992,166117r-67,-2l534858,166114r-67,-2l534724,166111r-66,-1l534591,166108r-67,-1l534457,166106r-67,-2l534324,166103r-67,-2l534190,166100r-67,-1l534057,166097r-67,-1l533923,166094r-67,-1l533789,166092r-66,-2l533656,166089r-67,-2l533522,166086r-67,-1l533389,166083r-67,-1l533255,166080r-67,-1l533121,166078r-66,-2l532988,166075r-67,-2l532854,166072r-67,-1l532721,166069r-67,-1l532587,166066r-67,-1l532454,166064r-67,-2l532320,166061r-67,-2l532186,166058r-66,-1l532053,166055r-67,-1l531919,166052r-67,-1l531786,166050r-67,-2l531652,166047r-67,-2l531518,166044r-66,-2l531385,166041r-67,-1l531251,166038r-66,-1l531118,166035r-67,-1l530984,166032r-67,-1l530851,166030r-67,-2l530717,166027r-67,-2l530583,166024r-66,-2l530450,166021r-67,-1l530316,166018r-67,-1l530183,166015r-67,-1l530049,166012r-67,-1l529915,166010r-66,-2l529782,166007r-67,-2l529648,166004r-66,-2l529515,166001r-67,-2l529381,165998r-67,-1l529248,165995r-67,-1l529114,165992r-67,-1l528980,165989r-66,-1l528847,165986r-67,-1l528713,165984r-67,-2l528580,165981r-67,-2l528446,165978r-67,-2l528313,165975r-67,-2l528179,165972r-67,-2l528045,165969r-66,-1l527912,165966r-67,-1l527778,165963r-67,-1l527645,165960r-67,-1l527511,165957r-67,-1l527377,165954r-66,-1l527244,165951r-67,-1l527110,165948r-67,-1l526977,165945r-67,-1l526843,165943r-67,-2l526710,165940r-67,-2l526576,165937r-67,-2l526442,165934r-66,-2l526309,165931r-67,-2l526175,165928r-67,-2l526042,165925r-67,-2l525908,165922r-67,-2l525774,165919r-66,-2l525641,165916r-67,-2l525507,165913r-66,-2l525374,165910r-67,-2l525240,165907r-67,-2l525107,165904r-67,-2l524973,165901r-67,-2l524839,165898r-66,-2l524706,165895r-67,-2l524572,165892r-67,-2l524439,165889r-67,-2l524305,165886r-67,-2l524172,165883r-67,-2l524038,165880r-67,-2l523904,165877r-66,-2l523771,165874r-67,-2l523637,165871r-67,-2l523504,165868r-67,-2l523370,165865r-67,-2l523236,165862r-66,-2l523103,165859r-67,-2l522969,165855r-67,-1l522836,165852r-67,-1l522702,165849r-67,-1l522569,165846r-67,-1l522435,165843r-67,-1l522301,165840r-66,-1l522168,165837r-67,-1l522034,165834r-67,-2l521901,165831r-67,-2l521767,165828r-67,-2l521633,165825r-66,-2l521500,165822r-67,-2l521366,165819r-66,-2l521233,165816r-67,-2l521099,165812r-67,-1l520966,165809r-67,-1l520832,165806r-67,-1l520698,165803r-66,-1l520565,165800r-67,-2l520431,165797r-67,-2l520298,165794r-67,-2l520164,165791r-67,-2l520030,165787r-66,-1l519897,165784r-67,-1l519763,165781r-66,-1l519630,165778r-67,-1l519496,165775r-67,-2l519363,165772r-67,-2l519229,165769r-67,-2l519095,165766r-66,-2l518962,165762r-67,-1l518828,165759r-67,-1l518695,165756r-67,-2l518561,165753r-67,-2l518428,165750r-67,-2l518294,165747r-67,-2l518160,165743r-66,-1l518027,165740r-67,-1l517893,165737r-67,-2l517760,165734r-67,-2l517626,165731r-67,-2l517492,165727r-66,-1l517359,165724r-67,-1l517225,165721r-66,-2l517092,165718r-67,-2l516958,165715r-67,-2l516825,165711r-67,-1l516691,165708r-67,-1l516557,165705r-66,-2l516424,165702r-67,-2l516290,165698r-67,-1l516157,165695r-67,-1l516023,165692r-67,-2l515889,165689r-66,-2l515756,165686r-67,-2l515622,165682r-66,-1l515489,165679r-67,-2l515355,165676r-67,-2l515222,165673r-67,-2l515088,165669r-67,-1l514954,165666r-66,-2l514821,165663r-67,-2l514687,165659r-67,-1l514554,165656r-67,-1l514420,165653r-67,-2l514287,165650r-67,-2l514153,165646r-67,-1l514019,165643r-66,-2l513886,165640r-67,-2l513752,165636r-67,-1l513619,165633r-67,-1l513485,165630r-67,-2l513351,165627r-66,-2l513218,165623r-67,-1l513084,165620r-67,-2l512951,165617r-67,-2l512817,165613r-67,-1l512684,165610r-67,-2l512550,165607r-67,-2l512416,165603r-66,-1l512283,165600r-67,-2l512149,165597r-67,-2l512016,165593r-67,-1l511882,165590r-67,-2l511748,165587r-66,-2l511615,165583r-67,-2l511481,165580r-66,-2l511348,165576r-67,-1l511214,165573r-67,-2l511081,165570r-67,-2l510947,165566r-67,-1l510813,165563r-66,-2l510680,165560r-67,-2l510546,165556r-67,-2l510413,165553r-67,-2l510279,165549r-67,-1l510145,165546r-66,-2l510012,165543r-67,-2l509878,165539r-66,-2l509745,165536r-67,-2l509611,165532r-67,-1l509478,165529r-67,-2l509344,165525r-67,-1l509210,165522r-66,-2l509077,165519r-67,-2l508943,165515r-67,-2l508810,165512r-67,-2l508676,165508r-67,-1l508543,165505r-67,-2l508409,165501r-67,-1l508275,165498r-66,-2l508142,165495r-67,-2l508008,165491r-67,-2l507875,165488r-67,-2l507741,165484r-67,-2l507607,165481r-66,-2l507474,165477r-67,-2l507340,165474r-66,-2l507207,165470r-67,-2l507073,165467r-67,-2l506940,165463r-67,-2l506806,165460r-67,-2l506672,165456r-66,-2l506539,165453r-67,-2l506405,165449r-67,-2l506272,165446r-67,-2l506138,165442r-67,-2l506004,165439r-66,-2l505871,165435r-67,-2l505737,165432r-66,-2l505604,165428r-67,-2l505470,165425r-67,-2l505337,165421r-67,-2l505203,165417r-67,-1l505069,165414r-66,-2l504936,165410r-67,-1l504802,165407r-67,-2l504669,165403r-67,-2l504535,165400r-67,-2l504402,165396r-67,-2l504268,165392r-67,-1l504134,165389r-66,-2l504001,165385r-67,-1l503867,165382r-67,-2l503734,165378r-67,-2l503600,165375r-67,-2l503466,165371r-66,-2l503333,165367r-67,-1l503199,165364r-67,-2l503066,165360r-67,-2l502932,165357r-67,-2l502799,165353r-67,-2l502665,165349r-67,-2l502531,165346r-66,-2l502398,165342r-67,-2l502264,165338r-67,-1l502131,165335r-67,-2l501997,165331r-67,-2l501863,165327r-66,-1l501730,165324r-67,-2l501596,165320r-66,-2l501463,165317r-67,-2l501329,165313r-67,-2l501196,165309r-67,-2l501062,165306r-67,-2l500928,165302r-66,-2l500795,165298r-67,-2l500661,165294r-67,-1l500528,165291r-67,-2l500394,165287r-67,-2l500261,165283r-67,-1l500127,165280r-67,-2l499993,165276r-66,-2l499860,165272r-67,-2l499726,165269r-67,-2l499593,165265r-67,-2l499459,165261r-67,-2l499325,165257r-66,-1l499192,165254r-67,-2l499058,165250r-67,-2l498925,165246r-67,-2l498791,165242r-67,-1l498658,165239r-67,-2l498524,165235r-67,-2l498390,165231r-66,-2l498257,165227r-67,-1l498123,165224r-67,-2l497990,165220r-67,-2l497856,165216r-67,-2l497722,165212r-66,-2l497589,165209r-67,-2l497455,165205r-66,-2l497322,165201r-67,-2l497188,165197r-67,-2l497055,165193r-67,-1l496921,165190r-67,-2l496787,165186r-66,-2l496654,165182r-67,-2l496520,165178r-67,-2l496387,165174r-67,-2l496253,165171r-67,-2l496119,165167r-66,-2l495986,165163r-67,-2l495852,165159r-66,-2l495719,165155r-67,-2l495585,165151r-67,-2l495452,165147r-67,-1l495318,165144r-67,-2l495184,165140r-66,-2l495051,165136r-67,-2l494917,165132r-67,-2l494784,165128r-67,-2l494650,165124r-67,-2l494517,165120r-67,-2l494383,165117r-67,-2l494249,165113r-66,-2l494116,165109r-67,-2l493982,165105r-67,-2l493849,165101r-67,-2l493715,165097r-67,-2l493581,165093r-66,-2l493448,165089r-67,-2l493314,165085r-67,-2l493181,165081r-67,-2l493047,165077r-67,-2l492914,165074r-67,-2l492780,165070r-67,-2l492646,165066r-66,-2l492513,165062r-67,-2l492379,165058r-67,-2l492246,165054r-67,-2l492112,165050r-67,-2l491978,165046r-66,-2l491845,165042r-67,-2l491711,165038r-66,-2l491578,165034r-67,-2l491444,165030r-67,-2l491311,165026r-67,-2l491177,165022r-67,-2l491043,165018r-66,-2l490910,165014r-67,-2l490776,165010r-67,-2l490643,165006r-67,-2l490509,165002r-67,-2l490376,164998r-67,-2l490242,164994r-67,-2l490108,164990r-66,-2l489975,164986r-67,-2l489841,164982r-67,-2l489708,164978r-67,-2l489574,164974r-67,-2l489440,164970r-66,-2l489307,164966r-67,-2l489173,164962r-67,-2l489040,164957r-67,-2l488906,164953r-67,-2l488773,164949r-67,-2l488639,164945r-67,-2l488505,164941r-66,-2l488372,164937r-67,-2l488238,164933r-67,-2l488105,164929r-67,-2l487971,164925r-67,-2l487837,164921r-66,-2l487704,164917r-67,-2l487570,164912r-66,-2l487437,164908r-67,-2l487303,164904r-67,-2l487170,164900r-67,-2l487036,164896r-67,-2l486902,164892r-66,-2l486769,164888r-67,-2l486635,164884r-67,-3l486502,164879r-67,-2l486368,164875r-67,-2l486234,164871r-66,-2l486101,164867r-67,-2l485967,164863r-66,-2l485834,164859r-67,-3l485700,164854r-67,-2l485567,164850r-67,-2l485433,164846r-67,-2l485299,164842r-66,-2l485166,164838r-67,-2l485032,164833r-67,-2l484899,164829r-67,-2l484765,164825r-67,-2l484632,164821r-67,-2l484498,164817r-67,-3l484364,164812r-66,-2l484231,164808r-67,-2l484097,164804r-67,-2l483964,164800r-67,-2l483830,164795r-67,-2l483696,164791r-66,-2l483563,164787r-67,-2l483429,164783r-67,-3l483296,164778r-67,-2l483162,164774r-67,-2l483029,164770r-67,-2l482895,164766r-67,-3l482761,164761r-66,-2l482628,164757r-67,-2l482494,164753r-67,-2l482361,164748r-67,-2l482227,164744r-67,-2l482093,164740r-66,-2l481960,164735r-67,-2l481826,164731r-66,-2l481693,164727r-67,-2l481559,164722r-67,-2l481426,164718r-67,-2l481292,164714r-67,-2l481158,164709r-66,-2l481025,164705r-67,-2l480891,164701r-67,-2l480758,164696r-67,-2l480624,164692r-67,-2l480491,164688r-67,-3l480357,164683r-67,-2l480223,164679r-66,-2l480090,164675r-67,-3l479956,164670r-67,-2l479823,164666r-67,-2l479689,164661r-67,-2l479555,164657r-66,-2l479422,164653r-67,-3l479288,164648r-67,-2l479155,164644r-67,-3l479021,164639r-67,-2l478888,164635r-67,-2l478754,164630r-67,-2l478620,164626r-66,-2l478487,164622r-67,-3l478353,164617r-67,-2l478220,164613r-67,-3l478086,164608r-67,-2l477952,164604r-66,-2l477819,164599r-67,-2l477685,164595r-66,-2l477552,164590r-67,-2l477418,164586r-67,-2l477285,164581r-67,-2l477151,164577r-67,-2l477017,164572r-66,-2l476884,164568r-67,-2l476750,164563r-67,-2l476617,164559r-67,-2l476483,164554r-67,-2l476349,164550r-66,-2l476216,164545r-67,-2l476082,164541r-66,-3l475949,164536r-67,-2l475815,164532r-67,-3l475682,164527r-67,-2l475548,164523r-67,-3l475414,164518r-66,-2l475281,164513r-67,-2l475147,164509r-67,-2l475014,164504r-67,-2l474880,164500r-67,-3l474747,164495r-67,-2l474613,164491r-67,-3l474479,164486r-66,-2l474346,164481r-67,-2l474212,164477r-67,-3l474079,164472r-67,-2l473945,164468r-67,-3l473811,164463r-66,-2l473678,164458r-67,-2l473544,164454r-66,-3l473411,164449r-67,-2l473277,164444r-67,-2l473144,164440r-67,-3l473010,164435r-67,-2l472876,164430r-66,-2l472743,164426r-67,-3l472609,164421r-67,-2l472476,164416r-67,-2l472342,164412r-67,-3l472208,164407r-66,-2l472075,164402r-67,-2l471941,164398r-66,-3l471808,164393r-67,-2l471674,164388r-67,-2l471541,164384r-67,-3l471407,164379r-67,-2l471273,164374r-66,-2l471140,164369r-67,-2l471006,164365r-67,-3l470873,164360r-67,-2l470739,164355r-67,-2l470606,164350r-67,-2l470472,164346r-67,-3l470338,164341r-66,-2l470205,164336r-67,-2l470071,164331r-67,-2l469938,164327r-67,-3l469804,164322r-67,-3l469670,164317r-66,-2l469537,164312r-67,-2l469403,164308r-67,-3l469270,164303r-67,-3l469136,164298r-67,-2l469003,164293r-67,-2l468869,164288r-67,-2l468735,164283r-66,-2l468602,164279r-67,-3l468468,164274r-67,-3l468335,164269r-67,-2l468201,164264r-67,-2l468067,164259r-66,-2l467934,164254r-67,-2l467800,164250r-66,-3l467667,164245r-67,-3l467533,164240r-67,-3l467400,164235r-67,-2l467266,164230r-67,-2l467132,164225r-66,-2l466999,164220r-67,-2l466865,164215r-67,-2l466732,164211r-67,-3l466598,164206r-67,-3l466464,164201r-66,-3l466331,164196r-67,-3l466197,164191r-66,-3l466064,164186r-67,-3l465930,164181r-67,-2l465797,164176r-67,-2l465663,164171r-67,-2l465529,164166r-66,-2l465396,164161r-67,-2l465262,164156r-67,-2l465129,164151r-67,-2l464995,164146r-67,-2l464862,164141r-67,-2l464728,164136r-67,-2l464594,164131r-66,-2l464461,164126r-67,-2l464327,164121r-67,-2l464194,164116r-67,-2l464060,164111r-67,-2l463926,164106r-66,-2l463793,164101r-67,-2l463659,164096r-66,-2l463526,164091r-67,-2l463392,164086r-67,-2l463259,164081r-67,-2l463125,164076r-67,-2l462991,164071r-66,-3l462858,164066r-67,-3l462724,164061r-67,-3l462591,164056r-67,-3l462457,164051r-67,-3l462323,164046r-66,-3l462190,164041r-67,-3l462056,164035r-66,-2l461923,164030r-67,-2l461789,164025r-67,-2l461656,164020r-67,-2l461522,164015r-67,-3l461388,164010r-66,-3l461255,164005r-67,-3l461121,164000r-67,-3l460988,163994r-67,-2l460854,163989r-67,-2l460721,163984r-67,-2l460587,163979r-67,-3l460453,163974r-66,-3l460320,163969r-67,-3l460186,163963r-67,-2l460053,163958r-67,-2l459919,163953r-67,-3l459785,163948r-66,-3l459652,163943r-67,-3l459518,163937r-67,-2l459385,163932r-67,-2l459251,163927r-67,-3l459118,163922r-67,-3l458984,163917r-67,-3l458850,163911r-66,-2l458717,163906r-67,-3l458583,163901r-67,-3l458450,163896r-67,-3l458316,163890r-67,-2l458182,163885r-66,-3l458049,163880r-67,-3l457915,163875r-66,-3l457782,163869r-67,-2l457648,163864r-67,-3l457515,163859r-67,-3l457381,163853r-67,-2l457247,163848r-66,-3l457114,163843r-67,-3l456980,163837r-67,-2l456847,163832r-67,-3l456713,163827r-67,-3l456579,163821r-66,-2l456446,163816r-67,-3l456312,163811r-66,-3l456179,163805r-67,-2l456045,163800r-67,-3l455912,163795r-67,-3l455778,163789r-67,-2l455644,163784r-66,-3l455511,163778r-67,-2l455377,163773r-67,-3l455244,163768r-67,-3l455110,163762r-67,-2l454977,163757r-67,-3l454843,163751r-67,-2l454709,163746r-66,-3l454576,163741r-67,-3l454442,163735r-67,-3l454309,163730r-67,-3l454175,163724r-67,-2l454041,163719r-66,-3l453908,163713r-67,-2l453774,163708r-66,-3l453641,163702r-67,-2l453507,163697r-67,-3l453374,163692r-67,-3l453240,163686r-67,-3l453106,163681r-66,-3l452973,163675r-67,-3l452839,163670r-67,-3l452706,163664r-67,-3l452572,163658r-67,-2l452438,163653r-66,-3l452305,163647r-67,-2l452171,163642r-66,-3l452038,163636r-67,-2l451904,163631r-67,-3l451771,163625r-67,-3l451637,163620r-67,-3l451503,163614r-66,-3l451370,163609r-67,-3l451236,163603r-67,-3l451103,163597r-67,-2l450969,163592r-67,-3l450836,163586r-67,-3l450702,163581r-67,-3l450568,163575r-66,-3l450435,163569r-67,-2l450301,163564r-67,-3l450168,163558r-67,-3l450034,163552r-67,-2l449900,163547r-66,-3l449767,163541r-67,-3l449633,163535r-67,-2l449500,163530r-67,-3l449366,163524r-67,-3l449233,163518r-67,-2l449099,163513r-67,-3l448965,163507r-66,-3l448832,163501r-67,-2l448698,163496r-67,-3l448565,163490r-67,-3l448431,163484r-67,-3l448297,163479r-66,-3l448164,163473r-67,-3l448030,163467r-66,-3l447897,163461r-67,-2l447763,163456r-67,-3l447630,163450r-67,-3l447496,163444r-67,-3l447362,163438r-66,-3l447229,163433r-67,-3l447095,163427r-67,-3l446962,163421r-67,-3l446828,163415r-67,-3l446695,163409r-67,-2l446561,163404r-67,-3l446427,163398r-66,-3l446294,163392r-67,-3l446160,163386r-67,-3l446027,163380r-67,-3l445893,163375r-67,-3l445759,163369r-66,-3l445626,163363r-67,-3l445492,163357r-67,-3l445359,163351r-67,-3l445225,163345r-67,-3l445092,163339r-67,-3l444958,163334r-67,-3l444824,163328r-66,-3l444691,163322r-67,-3l444557,163316r-67,-3l444424,163310r-67,-3l444290,163304r-67,-3l444156,163298r-66,-3l444023,163292r-67,-3l443889,163286r-66,-3l443756,163280r-67,-3l443622,163274r-67,-3l443489,163268r-67,-3l443355,163262r-67,-3l443221,163256r-66,-3l443088,163250r-67,-3l442954,163244r-67,-2l442821,163239r-67,-3l442687,163233r-67,-3l442553,163227r-66,-3l442420,163221r-67,-4l442286,163214r-66,-3l442153,163208r-67,-3l442019,163202r-67,-3l441886,163196r-67,-3l441752,163190r-67,-3l441618,163184r-66,-3l441485,163178r-67,-3l441351,163172r-67,-3l441218,163166r-67,-3l441084,163160r-67,-3l440951,163154r-67,-3l440817,163148r-67,-3l440683,163142r-66,-3l440550,163136r-67,-3l440416,163130r-67,-3l440283,163123r-67,-3l440149,163117r-67,-3l440015,163111r-66,-3l439882,163105r-67,-3l439748,163099r-67,-3l439615,163093r-67,-3l439481,163087r-67,-3l439348,163080r-67,-3l439214,163074r-67,-3l439080,163068r-66,-3l438947,163062r-67,-3l438813,163056r-67,-3l438680,163050r-67,-4l438546,163043r-67,-3l438412,163037r-66,-3l438279,163031r-67,-3l438145,163025r-66,-3l438012,163018r-67,-3l437878,163012r-67,-3l437745,163006r-67,-3l437611,163000r-67,-3l437477,162993r-66,-3l437344,162987r-67,-3l437210,162981r-67,-3l437077,162975r-67,-3l436943,162968r-67,-3l436810,162962r-67,-3l436676,162956r-67,-3l436542,162949r-66,-3l436409,162943r-67,-3l436275,162937r-67,-3l436142,162931r-67,-4l436008,162924r-67,-3l435874,162918r-66,-3l435741,162911r-67,-3l435607,162905r-67,-3l435474,162899r-67,-3l435340,162892r-67,-3l435207,162886r-67,-3l435073,162880r-67,-4l434939,162873r-66,-3l434806,162867r-67,-3l434672,162860r-67,-3l434539,162854r-67,-3l434405,162848r-67,-4l434271,162841r-66,-3l434138,162835r-67,-3l434004,162828r-66,-3l433871,162822r-67,-3l433737,162815r-67,-3l433604,162809r-67,-3l433470,162802r-67,-3l433336,162796r-66,-3l433203,162789r-67,-3l433069,162783r-67,-3l432936,162776r-67,-3l432802,162770r-67,-3l432668,162763r-66,-3l432535,162757r-67,-3l432401,162750r-66,-3l432268,162744r-67,-3l432134,162737r-67,-3l432001,162731r-67,-4l431867,162724r-67,-3l431733,162718r-66,-4l431600,162711r-67,-3l431466,162705r-67,-4l431333,162698r-67,-3l431199,162691r-67,-3l431066,162685r-67,-4l430932,162678r-67,-3l430798,162671r-66,-3l430665,162665r-67,-3l430531,162658r-67,-3l430398,162652r-67,-4l430264,162645r-67,-3l430130,162638r-66,-3l429997,162632r-67,-4l429863,162625r-66,-3l429730,162618r-67,-3l429596,162612r-67,-4l429463,162605r-67,-3l429329,162598r-67,-3l429195,162592r-66,-4l429062,162585r-67,-4l428928,162578r-67,-3l428795,162571r-67,-3l428661,162565r-67,-4l428527,162558r-66,-3l428394,162551r-67,-3l428260,162544r-66,-3l428127,162538r-67,-4l427993,162531r-67,-4l427860,162524r-67,-3l427726,162517r-67,-3l427592,162510r-66,-3l427459,162504r-67,-4l427325,162497r-67,-4l427192,162490r-67,-3l427058,162483r-67,-3l426925,162476r-67,-3l426791,162470r-67,-4l426657,162463r-66,-4l426524,162456r-67,-4l426390,162449r-67,-3l426257,162442r-67,-3l426123,162435r-67,-3l425989,162428r-66,-3l425856,162421r-67,-3l425722,162415r-67,-4l425589,162408r-67,-4l425455,162401r-67,-4l425322,162394r-67,-4l425188,162387r-67,-4l425054,162380r-66,-4l424921,162373r-67,-3l424787,162366r-67,-3l424654,162359r-67,-3l424520,162352r-67,-3l424386,162345r-66,-3l424253,162338r-67,-3l424119,162331r-66,-3l423986,162324r-67,-3l423852,162317r-67,-3l423719,162310r-67,-3l423585,162303r-67,-3l423451,162296r-66,-3l423318,162289r-67,-4l423184,162282r-67,-4l423051,162275r-67,-4l422917,162268r-67,-4l422783,162261r-66,-4l422650,162254r-67,-4l422516,162247r-66,-4l422383,162240r-67,-4l422249,162232r-67,-3l422116,162225r-67,-3l421982,162218r-67,-3l421848,162211r-66,-4l421715,162204r-67,-4l421581,162197r-67,-4l421448,162190r-67,-4l421314,162182r-67,-3l421181,162175r-67,-3l421047,162168r-67,-3l420913,162161r-66,-4l420780,162154r-67,-4l420646,162147r-67,-4l420513,162139r-67,-3l420379,162132r-67,-3l420245,162125r-66,-4l420112,162118r-67,-4l419978,162110r-66,-3l419845,162103r-67,-3l419711,162096r-67,-4l419578,162089r-67,-4l419444,162081r-67,-3l419310,162074r-66,-3l419177,162067r-67,-4l419043,162060r-67,-4l418910,162052r-67,-3l418776,162045r-67,-4l418642,162038r-66,-4l418509,162030r-67,-3l418375,162023r-66,-4l418242,162016r-67,-4l418108,162008r-67,-3l417975,162001r-67,-4l417841,161994r-67,-4l417707,161986r-66,-3l417574,161979r-67,-4l417440,161971r-67,-3l417307,161964r-67,-4l417173,161957r-67,-4l417040,161949r-67,-4l416906,161942r-67,-4l416772,161934r-66,-3l416639,161927r-67,-4l416505,161919r-67,-3l416372,161912r-67,-4l416238,161905r-67,-4l416104,161897r-66,-4l415971,161890r-67,-4l415837,161882r-67,-4l415704,161875r-67,-4l415570,161867r-67,-4l415437,161860r-67,-4l415303,161852r-67,-4l415169,161845r-66,-4l415036,161837r-67,-4l414902,161829r-67,-3l414769,161822r-67,-4l414635,161814r-67,-3l414501,161807r-66,-4l414368,161799r-67,-4l414234,161792r-66,-4l414101,161784r-67,-4l413967,161776r-67,-3l413834,161769r-67,-4l413700,161761r-67,-4l413566,161754r-66,-4l413433,161746r-67,-4l413299,161738r-67,-4l413166,161731r-67,-4l413032,161723r-67,-4l412898,161715r-66,-4l412765,161708r-67,-4l412631,161700r-66,-4l412498,161692r-67,-4l412364,161684r-67,-3l412231,161677r-67,-4l412097,161669r-67,-4l411963,161661r-66,-4l411830,161654r-67,-4l411696,161646r-67,-4l411563,161638r-67,-4l411429,161630r-67,-4l411296,161622r-67,-3l411162,161615r-67,-4l411028,161607r-66,-4l410895,161599r-67,-4l410761,161591r-67,-4l410628,161583r-67,-3l410494,161576r-67,-4l410360,161568r-66,-4l410227,161560r-67,-4l410093,161552r-66,-4l409960,161544r-67,-4l409826,161536r-67,-4l409693,161529r-67,-4l409559,161521r-67,-4l409425,161513r-66,-4l409292,161505r-67,-4l409158,161497r-67,-4l409025,161489r-67,-4l408891,161481r-67,-4l408757,161473r-66,-4l408624,161465r-67,-4l408490,161457r-66,-4l408357,161449r-67,-4l408223,161441r-67,-4l408090,161433r-67,-4l407956,161425r-67,-4l407822,161417r-66,-4l407689,161409r-67,-4l407555,161401r-67,-4l407422,161393r-67,-4l407288,161385r-67,-4l407155,161377r-67,-4l407021,161369r-67,-4l406887,161361r-66,-4l406754,161353r-67,-4l406620,161345r-67,-4l406487,161337r-67,-4l406353,161329r-67,-4l406219,161321r-66,-4l406086,161312r-67,-4l405952,161304r-67,-4l405819,161296r-67,-4l405685,161288r-67,-4l405552,161280r-67,-4l405418,161272r-67,-4l405284,161264r-66,-5l405151,161255r-67,-4l405017,161247r-67,-4l404884,161239r-67,-4l404750,161231r-67,-4l404616,161223r-66,-5l404483,161214r-67,-4l404349,161206r-66,-4l404216,161198r-67,-4l404082,161190r-67,-4l403949,161181r-67,-4l403815,161173r-67,-4l403681,161165r-66,-4l403548,161157r-67,-5l403414,161148r-67,-4l403281,161140r-67,-4l403147,161132r-67,-5l403014,161123r-67,-4l402880,161115r-67,-4l402746,161107r-66,-5l402613,161098r-67,-4l402479,161090r-67,-4l402346,161082r-67,-5l402212,161073r-67,-4l402078,161065r-66,-4l401945,161056r-67,-4l401811,161048r-67,-4l401678,161040r-67,-5l401544,161031r-67,-4l401411,161023r-67,-5l401277,161014r-67,-4l401143,161006r-66,-4l401010,160997r-67,-4l400876,160989r-67,-4l400743,160980r-67,-4l400609,160972r-67,-4l400475,160963r-66,-4l400342,160955r-67,-4l400208,160946r-66,-4l400075,160938r-67,-4l399941,160929r-67,-4l399808,160921r-67,-5l399674,160912r-67,-4l399540,160904r-66,-5l399407,160895r-67,-4l399273,160886r-67,-4l399140,160878r-67,-4l399006,160869r-67,-4l398872,160861r-66,-5l398739,160852r-67,-4l398605,160843r-66,-4l398472,160835r-67,-5l398338,160826r-67,-4l398205,160817r-67,-4l398071,160809r-67,-5l397937,160800r-66,-4l397804,160791r-67,-4l397670,160783r-67,-5l397537,160774r-67,-4l397403,160765r-67,-4l397270,160757r-67,-5l397136,160748r-67,-5l397002,160739r-66,-4l396869,160730r-67,-4l396735,160722r-67,-5l396602,160713r-67,-5l396468,160704r-67,-4l396334,160695r-66,-4l396201,160686r-67,-4l396067,160678r-67,-5l395934,160669r-67,-5l395800,160660r-67,-4l395667,160651r-67,-4l395533,160642r-67,-4l395399,160633r-66,-4l395266,160624r-67,-4l395132,160616r-67,-5l394999,160607r-67,-5l394865,160598r-67,-5l394731,160589r-66,-5l394598,160580r-67,-4l394464,160571r-66,-4l394331,160562r-67,-4l394197,160553r-67,-4l394064,160544r-67,-4l393930,160535r-67,-4l393796,160526r-66,-4l393663,160517r-67,-4l393529,160508r-67,-4l393396,160499r-67,-4l393262,160490r-67,-4l393129,160481r-67,-4l392995,160472r-67,-4l392861,160463r-66,-4l392728,160454r-67,-4l392594,160445r-67,-5l392461,160436r-67,-5l392327,160427r-67,-5l392193,160418r-66,-5l392060,160409r-67,-5l391926,160400r-67,-5l391793,160390r-67,-4l391659,160381r-67,-4l391526,160372r-67,-4l391392,160363r-67,-5l391258,160354r-66,-5l391125,160345r-67,-5l390991,160335r-67,-4l390858,160326r-67,-4l390724,160317r-67,-5l390590,160308r-66,-5l390457,160299r-67,-5l390323,160289r-66,-4l390190,160280r-67,-5l390056,160271r-67,-5l389923,160262r-67,-5l389789,160252r-67,-4l389655,160243r-66,-5l389522,160234r-67,-5l389388,160224r-67,-4l389255,160215r-67,-5l389121,160206r-67,-5l388987,160196r-66,-4l388854,160187r-67,-5l388720,160178r-66,-5l388587,160168r-67,-4l388453,160159r-67,-5l388320,160150r-67,-5l388186,160140r-67,-5l388052,160131r-66,-5l387919,160121r-67,-4l387785,160112r-67,-5l387652,160102r-67,-4l387518,160093r-67,-5l387385,160084r-67,-5l387251,160074r-67,-5l387117,160065r-66,-5l386984,160055r-67,-5l386850,160046r-67,-5l386717,160036r-67,-5l386583,160027r-67,-5l386449,160017r-66,-5l386316,160007r-67,-4l386182,159998r-66,-5l386049,159988r-67,-4l385915,159979r-67,-5l385782,159969r-67,-5l385648,159960r-67,-5l385514,159950r-66,-5l385381,159940r-67,-5l385247,159931r-67,-5l385114,159921r-67,-5l384980,159911r-67,-4l384846,159902r-66,-5l384713,159892r-67,-5l384579,159882r-66,-4l384446,159873r-67,-5l384312,159863r-67,-5l384179,159853r-67,-5l384045,159844r-67,-5l383911,159834r-66,-5l383778,159824r-67,-5l383644,159814r-67,-5l383511,159805r-67,-5l383377,159795r-67,-5l383244,159785r-67,-5l383110,159775r-67,-5l382976,159765r-66,-5l382843,159756r-67,-5l382709,159746r-67,-5l382576,159736r-67,-5l382442,159726r-67,-5l382308,159716r-66,-5l382175,159706r-67,-5l382041,159696r-67,-5l381908,159686r-67,-4l381774,159677r-67,-5l381641,159667r-67,-5l381507,159657r-67,-5l381373,159647r-66,-5l381240,159637r-67,-5l381106,159627r-67,-5l380973,159617r-67,-5l380839,159607r-67,-5l380705,159597r-66,-5l380572,159587r-67,-5l380438,159577r-66,-5l380305,159567r-67,-5l380171,159557r-67,-5l380038,159547r-67,-5l379904,159537r-67,-5l379770,159527r-66,-5l379637,159517r-67,-5l379503,159506r-67,-5l379370,159496r-67,-5l379236,159486r-67,-5l379102,159476r-66,-5l378969,159466r-67,-5l378835,159456r-66,-5l378702,159446r-67,-5l378568,159436r-67,-6l378435,159425r-67,-5l378301,159415r-67,-5l378167,159405r-66,-5l378034,159395r-67,-5l377900,159385r-67,-6l377767,159374r-67,-5l377633,159364r-67,-5l377500,159354r-67,-5l377366,159344r-67,-6l377232,159333r-66,-5l377099,159323r-67,-5l376965,159313r-67,-6l376832,159302r-67,-5l376698,159292r-67,-5l376564,159282r-66,-6l376431,159271r-67,-5l376297,159261r-66,-5l376164,159251r-67,-6l376030,159240r-67,-5l375897,159230r-67,-5l375763,159219r-67,-5l375629,159209r-66,-5l375496,159199r-67,-6l375362,159188r-67,-5l375229,159178r-67,-6l375095,159167r-67,-5l374961,159157r-66,-6l374828,159146r-67,-5l374694,159136r-66,-5l374561,159125r-67,-5l374427,159115r-67,-6l374294,159104r-67,-5l374160,159094r-67,-6l374026,159083r-66,-5l373893,159073r-67,-6l373759,159062r-67,-5l373626,159051r-67,-5l373492,159041r-67,-6l373359,159030r-67,-5l373225,159020r-67,-6l373091,159009r-66,-5l372958,158998r-67,-5l372824,158988r-67,-6l372691,158977r-67,-5l372557,158966r-67,-5l372423,158956r-66,-6l372290,158945r-67,-5l372156,158934r-67,-5l372023,158923r-67,-5l371889,158913r-67,-6l371756,158902r-67,-5l371622,158891r-67,-5l371488,158880r-66,-5l371355,158870r-67,-6l371221,158859r-67,-6l371088,158848r-67,-5l370954,158837r-67,-5l370820,158826r-66,-5l370687,158816r-67,-6l370553,158805r-66,-6l370420,158794r-67,-6l370286,158783r-67,-6l370153,158772r-67,-5l370019,158761r-67,-5l369885,158750r-66,-5l369752,158739r-67,-5l369618,158728r-67,-5l369485,158717r-67,-5l369351,158706r-67,-5l369217,158695r-66,-5l369084,158684r-67,-5l368950,158673r-66,-5l368817,158662r-67,-5l368683,158651r-67,-5l368550,158640r-67,-5l368416,158629r-67,-5l368282,158618r-66,-5l368149,158607r-67,-5l368015,158596r-67,-5l367882,158585r-67,-5l367748,158574r-67,-6l367615,158563r-67,-6l367481,158552r-67,-6l367347,158541r-66,-6l367214,158529r-67,-5l367080,158518r-67,-5l366947,158507r-67,-6l366813,158496r-67,-6l366679,158485r-66,-6l366546,158473r-67,-5l366412,158462r-66,-5l366279,158451r-67,-6l366145,158440r-67,-6l366012,158429r-67,-6l365878,158417r-67,-5l365744,158406r-66,-6l365611,158395r-67,-6l365477,158383r-67,-5l365344,158372r-67,-6l365210,158361r-67,-6l365076,158349r-66,-5l364943,158338r-67,-6l364809,158327r-66,-6l364676,158315r-67,-5l364542,158304r-67,-6l364409,158292r-67,-5l364275,158281r-67,-6l364141,158270r-66,-6l364008,158258r-67,-6l363874,158247r-67,-6l363741,158235r-67,-6l363607,158224r-67,-6l363474,158212r-67,-6l363340,158201r-67,-6l363206,158189r-66,-6l363073,158178r-67,-6l362939,158166r-67,-6l362806,158155r-67,-6l362672,158143r-67,-6l362538,158131r-66,-5l362405,158120r-67,-6l362271,158108r-67,-6l362138,158097r-67,-6l362004,158085r-67,-6l361871,158073r-67,-6l361737,158062r-67,-6l361603,158050r-66,-6l361470,158038r-67,-6l361336,158027r-67,-6l361203,158015r-67,-6l361069,158003r-67,-6l360935,157991r-66,-6l360802,157980r-67,-6l360668,157968r-66,-6l360535,157956r-67,-6l360401,157944r-67,-6l360268,157932r-67,-5l360134,157921r-67,-6l360000,157909r-66,-6l359867,157897r-67,-6l359733,157885r-67,-6l359600,157873r-67,-6l359466,157861r-67,-6l359333,157850r-67,-6l359199,157838r-67,-6l359065,157826r-66,-6l358932,157814r-67,-6l358798,157802r-67,-6l358665,157790r-67,-6l358531,157778r-67,-6l358397,157766r-66,-6l358264,157754r-67,-6l358130,157742r-67,-6l357997,157730r-67,-6l357863,157718r-67,-6l357730,157706r-67,-6l357596,157694r-67,-6l357462,157682r-66,-6l357329,157670r-67,-6l357195,157658r-67,-6l357062,157645r-67,-6l356928,157633r-67,-6l356794,157621r-66,-6l356661,157609r-67,-6l356527,157597r-66,-6l356394,157585r-67,-6l356260,157573r-67,-7l356127,157560r-67,-6l355993,157548r-67,-6l355859,157536r-66,-6l355726,157524r-67,-6l355592,157511r-67,-6l355459,157499r-67,-6l355325,157487r-67,-6l355191,157475r-66,-7l355058,157462r-67,-6l354924,157450r-66,-6l354791,157438r-67,-7l354657,157425r-67,-6l354524,157413r-67,-6l354390,157401r-67,-7l354256,157388r-66,-6l354123,157376r-67,-6l353989,157363r-67,-6l353856,157351r-67,-6l353722,157338r-67,-6l353589,157326r-67,-6l353455,157314r-67,-7l353321,157301r-66,-6l353188,157289r-67,-7l353054,157276r-67,-6l352921,157264r-67,-7l352787,157251r-67,-6l352653,157238r-66,-6l352520,157226r-67,-6l352386,157213r-67,-6l352253,157201r-67,-7l352119,157188r-67,-6l351986,157176r-67,-7l351852,157163r-67,-6l351718,157150r-66,-6l351585,157138r-67,-7l351451,157125r-67,-6l351318,157112r-67,-6l351184,157100r-67,-7l351050,157087r-66,-7l350917,157074r-67,-6l350783,157061r-66,-6l350650,157049r-67,-7l350516,157036r-67,-7l350383,157023r-67,-6l350249,157010r-67,-6l350115,156997r-66,-6l349982,156985r-67,-7l349848,156972r-67,-7l349715,156959r-67,-6l349581,156946r-67,-6l349448,156933r-67,-6l349314,156920r-67,-6l349180,156907r-66,-6l349047,156895r-67,-7l348913,156882r-67,-7l348780,156869r-67,-7l348646,156856r-67,-7l348512,156843r-66,-7l348379,156830r-67,-7l348245,156817r-67,-7l348112,156804r-67,-7l347978,156791r-67,-7l347845,156778r-67,-7l347711,156765r-67,-7l347577,156752r-66,-7l347444,156738r-67,-6l347310,156725r-67,-6l347177,156712r-67,-6l347043,156699r-67,-6l346909,156686r-66,-7l346776,156673r-67,-7l346642,156660r-66,-7l346509,156646r-67,-6l346375,156633r-67,-6l346242,156620r-67,-7l346108,156607r-67,-7l345974,156594r-66,-7l345841,156580r-67,-6l345707,156567r-67,-7l345574,156554r-67,-7l345440,156540r-67,-6l345306,156527r-66,-7l345173,156514r-67,-7l345039,156500r-66,-6l344906,156487r-67,-7l344772,156474r-67,-7l344639,156460r-67,-6l344505,156447r-67,-7l344371,156434r-66,-7l344238,156420r-67,-7l344104,156407r-67,-7l343971,156393r-67,-7l343837,156380r-67,-7l343704,156366r-67,-6l343570,156353r-67,-7l343436,156339r-66,-7l343303,156326r-67,-7l343169,156312r-67,-7l343036,156299r-67,-7l342902,156285r-67,-7l342768,156271r-66,-6l342635,156258r-67,-7l342501,156244r-67,-7l342368,156231r-67,-7l342234,156217r-67,-7l342101,156203r-67,-7l341967,156190r-67,-7l341833,156176r-66,-7l341700,156162r-67,-7l341566,156149r-67,-7l341433,156135r-67,-7l341299,156121r-67,-7l341165,156107r-66,-7l341032,156094r-67,-7l340898,156080r-66,-7l340765,156066r-67,-7l340631,156052r-67,-7l340498,156038r-67,-7l340364,156024r-67,-7l340230,156011r-66,-7l340097,155997r-67,-7l339963,155983r-67,-7l339830,155969r-67,-7l339696,155955r-67,-7l339563,155941r-67,-7l339429,155927r-67,-7l339295,155913r-66,-7l339162,155899r-67,-7l339028,155885r-67,-7l338895,155871r-67,-7l338761,155857r-67,-7l338627,155843r-66,-7l338494,155829r-67,-7l338360,155815r-67,-7l338227,155801r-67,-7l338093,155787r-67,-7l337960,155773r-67,-8l337826,155758r-67,-7l337692,155744r-66,-7l337559,155730r-67,-7l337425,155716r-67,-7l337292,155702r-67,-7l337158,155688r-67,-8l337024,155673r-66,-7l336891,155659r-67,-7l336757,155645r-66,-7l336624,155631r-67,-8l336490,155616r-67,-7l336357,155602r-67,-7l336223,155588r-67,-8l336089,155573r-66,-7l335956,155559r-67,-7l335822,155545r-67,-8l335689,155530r-67,-7l335555,155516r-67,-7l335421,155501r-66,-7l335288,155487r-67,-7l335154,155473r-66,-8l335021,155458r-67,-7l334887,155444r-67,-8l334754,155429r-67,-7l334620,155415r-67,-8l334486,155400r-66,-7l334353,155386r-67,-8l334219,155371r-67,-7l334086,155356r-67,-7l333952,155342r-67,-7l333819,155327r-67,-7l333685,155313r-67,-8l333551,155298r-66,-7l333418,155283r-67,-7l333284,155269r-67,-8l333151,155254r-67,-7l333017,155239r-67,-7l332883,155225r-66,-8l332750,155210r-67,-7l332616,155195r-66,-7l332483,155180r-67,-7l332349,155166r-67,-8l332216,155151r-67,-7l332082,155136r-67,-7l331948,155121r-66,-7l331815,155106r-67,-7l331681,155092r-67,-8l331548,155077r-67,-8l331414,155062r-67,-8l331280,155047r-66,-7l331147,155032r-67,-7l331013,155017r-66,-7l330880,155002r-67,-7l330746,154987r-67,-7l330613,154972r-67,-7l330479,154957r-67,-7l330345,154942r-66,-7l330212,154927r-67,-7l330078,154912r-67,-7l329945,154897r-67,-7l329811,154882r-67,-7l329678,154867r-67,-8l329544,154852r-67,-8l329410,154837r-66,-8l329277,154822r-67,-8l329143,154806r-67,-7l329010,154791r-67,-7l328876,154776r-67,-7l328742,154761r-66,-8l328609,154746r-67,-8l328475,154730r-67,-7l328342,154715r-67,-7l328208,154700r-67,-8l328075,154685r-67,-8l327941,154669r-67,-7l327807,154654r-66,-8l327674,154639r-67,-8l327540,154623r-67,-7l327407,154608r-67,-8l327273,154593r-67,-8l327139,154577r-66,-7l327006,154562r-67,-8l326872,154546r-66,-7l326739,154531r-67,-8l326605,154516r-67,-8l326472,154500r-67,-8l326338,154485r-67,-8l326204,154469r-66,-8l326071,154454r-67,-8l325937,154438r-67,-8l325804,154422r-67,-7l325670,154407r-67,-8l325536,154391r-66,-8l325403,154376r-67,-8l325269,154360r-66,-8l325136,154344r-67,-7l325002,154329r-67,-8l324869,154313r-67,-8l324735,154297r-67,-7l324601,154282r-66,-8l324468,154266r-67,-8l324334,154250r-67,-8l324201,154234r-67,-7l324067,154219r-67,-8l323934,154203r-67,-8l323800,154187r-67,-8l323666,154171r-66,-8l323533,154155r-67,-8l323399,154140r-67,-8l323266,154124r-67,-8l323132,154108r-67,-8l322998,154092r-66,-8l322865,154076r-67,-8l322731,154060r-66,-8l322598,154044r-67,-8l322464,154028r-67,-8l322331,154012r-67,-8l322197,153996r-67,-8l322063,153980r-66,-8l321930,153964r-67,-8l321796,153948r-67,-8l321663,153932r-67,-8l321529,153916r-67,-8l321395,153900r-66,-8l321262,153883r-67,-8l321128,153867r-66,-8l320995,153851r-67,-8l320861,153835r-67,-8l320728,153819r-67,-8l320594,153803r-67,-9l320460,153786r-66,-8l320327,153770r-67,-8l320193,153754r-67,-8l320060,153738r-67,-9l319926,153721r-67,-8l319793,153705r-67,-8l319659,153689r-67,-9l319525,153672r-66,-8l319392,153656r-67,-8l319258,153639r-67,-8l319125,153623r-67,-8l318991,153607r-67,-9l318857,153590r-66,-8l318724,153574r-67,-9l318590,153557r-67,-8l318457,153541r-67,-9l318323,153524r-67,-8l318190,153508r-67,-9l318056,153491r-67,-8l317922,153475r-66,-9l317789,153458r-67,-8l317655,153441r-67,-8l317522,153425r-67,-9l317388,153408r-67,-8l317254,153391r-66,-8l317121,153375r-67,-9l316987,153358r-66,-8l316854,153341r-67,-8l316720,153325r-67,-9l316587,153308r-67,-8l316453,153291r-67,-8l316319,153274r-66,-8l316186,153258r-67,-9l316052,153241r-67,-9l315919,153224r-67,-8l315785,153207r-67,-8l315652,153190r-67,-8l315518,153173r-67,-8l315384,153156r-66,-8l315251,153140r-67,-9l315117,153123r-67,-9l314984,153106r-67,-9l314850,153089r-67,-9l314716,153072r-66,-9l314583,153055r-67,-9l314449,153038r-67,-9l314316,153021r-67,-9l314182,153004r-67,-9l314049,152987r-67,-9l313915,152969r-67,-8l313781,152952r-66,-8l313648,152935r-67,-8l313514,152918r-67,-9l313381,152901r-67,-9l313247,152884r-67,-9l313113,152866r-66,-8l312980,152849r-67,-8l312846,152832r-66,-9l312713,152815r-67,-9l312579,152797r-67,-8l312446,152780r-67,-9l312312,152763r-67,-9l312178,152745r-66,-8l312045,152728r-67,-9l311911,152711r-67,-9l311778,152693r-67,-8l311644,152676r-67,-9l311510,152659r-66,-9l311377,152641r-67,-9l311243,152624r-66,-9l311110,152606r-67,-9l310976,152589r-67,-9l310843,152571r-67,-9l310709,152554r-67,-9l310575,152536r-66,-9l310442,152518r-67,-8l310308,152501r-67,-9l310175,152483r-67,-9l310041,152466r-67,-9l309908,152448r-67,-9l309774,152430r-67,-9l309640,152413r-66,-9l309507,152395r-67,-9l309373,152377r-67,-9l309240,152359r-67,-8l309106,152342r-67,-9l308972,152324r-66,-9l308839,152306r-67,-9l308705,152288r-67,-9l308572,152270r-67,-8l308438,152253r-67,-9l308305,152235r-67,-9l308171,152217r-67,-9l308037,152199r-66,-9l307904,152181r-67,-9l307770,152163r-67,-9l307637,152145r-67,-9l307503,152127r-67,-9l307369,152109r-66,-9l307236,152091r-67,-9l307102,152073r-66,-9l306969,152055r-67,-9l306835,152037r-67,-9l306702,152019r-67,-9l306568,152001r-67,-9l306434,151982r-66,-9l306301,151964r-67,-9l306167,151946r-67,-9l306034,151928r-67,-9l305900,151910r-67,-9l305767,151892r-67,-10l305633,151873r-67,-9l305499,151855r-66,-9l305366,151837r-67,-9l305232,151818r-67,-9l305099,151800r-67,-9l304965,151782r-67,-9l304831,151763r-66,-9l304698,151745r-67,-9l304564,151727r-67,-10l304431,151708r-67,-9l304297,151690r-67,-10l304164,151671r-67,-9l304030,151653r-67,-10l303896,151634r-66,-9l303763,151616r-67,-10l303629,151597r-67,-9l303496,151579r-67,-10l303362,151560r-67,-9l303228,151541r-66,-9l303095,151523r-67,-10l302961,151504r-66,-9l302828,151485r-67,-9l302694,151467r-67,-10l302561,151448r-67,-9l302427,151429r-67,-9l302293,151411r-66,-10l302160,151392r-67,-10l302026,151373r-67,-9l301893,151354r-67,-9l301759,151335r-67,-9l301625,151317r-66,-10l301492,151298r-67,-10l301358,151279r-66,-10l301225,151260r-67,-9l301091,151241r-67,-9l300958,151222r-67,-9l300824,151203r-67,-9l300690,151184r-66,-9l300557,151165r-67,-9l300423,151146r-67,-9l300290,151127r-67,-9l300156,151108r-67,-9l300023,151089r-67,-10l299889,151070r-67,-10l299755,151051r-66,-10l299622,151032r-67,-10l299488,151013r-67,-10l299355,150993r-67,-9l299221,150974r-67,-9l299087,150955r-66,-10l298954,150936r-67,-10l298820,150916r-67,-9l298687,150897r-67,-10l298553,150878r-67,-10l298420,150859r-67,-10l298286,150839r-67,-9l298152,150820r-66,-10l298019,150800r-67,-9l297885,150781r-67,-10l297752,150762r-67,-10l297618,150742r-67,-10l297484,150723r-66,-10l297351,150703r-67,-9l297217,150684r-66,-10l297084,150664r-67,-10l296950,150645r-67,-10l296817,150625r-67,-10l296683,150606r-67,-10l296549,150586r-66,-10l296416,150566r-67,-10l296282,150547r-67,-10l296149,150527r-67,-10l296015,150507r-67,-10l295882,150488r-67,-10l295748,150468r-67,-10l295614,150448r-66,-10l295481,150428r-67,-10l295347,150409r-67,-10l295214,150389r-67,-10l295080,150369r-67,-10l294946,150349r-66,-10l294813,150329r-67,-10l294679,150309r-67,-10l294546,150289r-67,-10l294412,150269r-67,-10l294279,150250r-67,-10l294145,150230r-67,-10l294011,150210r-66,-10l293878,150190r-67,-10l293744,150169r-67,-10l293611,150149r-67,-10l293477,150129r-67,-10l293343,150109r-66,-10l293210,150089r-67,-10l293076,150069r-66,-10l292943,150049r-67,-10l292809,150029r-67,-10l292676,150008r-67,-10l292542,149988r-67,-10l292408,149968r-66,-10l292275,149948r-67,-10l292141,149927r-67,-10l292008,149907r-67,-10l291874,149887r-67,-10l291740,149866r-66,-10l291607,149846r-67,-10l291473,149826r-66,-11l291340,149805r-67,-10l291206,149785r-67,-10l291073,149764r-67,-10l290939,149744r-67,-10l290805,149723r-66,-10l290672,149703r-67,-11l290538,149682r-67,-10l290405,149662r-67,-11l290271,149641r-67,-10l290138,149620r-67,-10l290004,149600r-67,-11l289870,149579r-66,-10l289737,149558r-67,-10l289603,149538r-67,-11l289470,149517r-67,-10l289336,149496r-67,-10l289202,149476r-66,-11l289069,149455r-67,-11l288935,149434r-66,-10l288802,149413r-67,-10l288668,149392r-67,-10l288535,149371r-67,-10l288401,149351r-67,-11l288267,149330r-66,-11l288134,149309r-67,-11l288000,149288r-67,-11l287867,149267r-67,-11l287733,149246r-67,-11l287599,149225r-66,-11l287466,149204r-67,-11l287332,149183r-66,-11l287199,149161r-67,-10l287065,149140r-67,-10l286932,149119r-67,-10l286798,149098r-67,-10l286664,149077r-66,-11l286531,149056r-67,-11l286397,149034r-67,-10l286264,149013r-67,-10l286130,148992r-67,-11l285997,148971r-67,-11l285863,148949r-67,-10l285729,148928r-66,-11l285596,148907r-67,-11l285462,148885r-67,-10l285329,148864r-67,-11l285195,148842r-67,-10l285061,148821r-66,-11l284928,148800r-67,-11l284794,148778r-67,-11l284661,148757r-67,-11l284527,148735r-67,-11l284394,148713r-67,-10l284260,148692r-67,-11l284126,148670r-66,-10l283993,148649r-67,-11l283859,148627r-67,-11l283726,148605r-67,-10l283592,148584r-67,-11l283458,148562r-66,-11l283325,148540r-67,-11l283191,148518r-66,-10l283058,148497r-67,-11l282924,148475r-67,-11l282791,148453r-67,-11l282657,148431r-67,-11l282523,148409r-66,-11l282390,148387r-67,-10l282256,148366r-67,-11l282123,148344r-67,-11l281989,148322r-67,-11l281855,148300r-66,-11l281722,148278r-67,-11l281588,148256r-66,-11l281455,148234r-67,-11l281321,148211r-67,-11l281188,148189r-67,-11l281054,148167r-67,-11l280920,148145r-66,-11l280787,148123r-67,-11l280653,148101r-67,-11l280520,148079r-67,-12l280386,148056r-67,-11l280253,148034r-67,-11l280119,148012r-67,-11l279985,147989r-66,-11l279852,147967r-67,-11l279718,147945r-67,-11l279585,147922r-67,-11l279451,147900r-67,-11l279317,147878r-66,-12l279184,147855r-67,-11l279050,147833r-66,-12l278917,147810r-67,-11l278783,147788r-67,-12l278650,147765r-67,-11l278516,147743r-67,-12l278382,147720r-66,-11l278249,147697r-67,-11l278115,147675r-67,-12l277982,147652r-67,-11l277848,147629r-67,-11l277714,147607r-66,-12l277581,147584r-67,-11l277447,147561r-66,-11l277314,147538r-67,-11l277180,147516r-67,-12l277047,147493r-67,-12l276913,147470r-67,-11l276779,147447r-66,-11l276646,147424r-67,-11l276512,147401r-67,-11l276379,147378r-67,-11l276245,147355r-67,-11l276112,147332r-67,-11l275978,147309r-67,-11l275844,147286r-66,-11l275711,147263r-67,-11l275577,147240r-67,-11l275444,147217r-67,-11l275310,147194r-67,-12l275176,147171r-66,-12l275043,147148r-67,-12l274909,147124r-67,-11l274776,147101r-67,-11l274642,147078r-67,-12l274509,147055r-67,-12l274375,147031r-67,-11l274241,147008r-66,-12l274108,146985r-67,-12l273974,146961r-67,-11l273841,146938r-67,-12l273707,146915r-67,-12l273573,146891r-66,-12l273440,146868r-67,-12l273306,146844r-66,-12l273173,146821r-67,-12l273039,146797r-67,-12l272906,146774r-67,-12l272772,146750r-67,-12l272638,146726r-66,-11l272505,146703r-67,-12l272371,146679r-67,-12l272238,146655r-67,-11l272104,146632r-67,-12l271971,146608r-67,-12l271837,146584r-67,-12l271703,146560r-66,-12l271570,146537r-67,-12l271436,146513r-67,-12l271303,146489r-67,-12l271169,146465r-67,-12l271035,146441r-66,-12l270902,146417r-67,-12l270768,146393r-67,-12l270635,146369r-67,-12l270501,146345r-67,-12l270368,146321r-67,-12l270234,146297r-67,-12l270100,146273r-66,-12l269967,146249r-67,-12l269833,146225r-67,-12l269700,146201r-67,-12l269566,146176r-67,-12l269432,146152r-66,-12l269299,146128r-67,-12l269165,146104r-66,-12l269032,146080r-67,-13l268898,146055r-67,-12l268765,146031r-67,-12l268631,146007r-67,-13l268497,145982r-66,-12l268364,145958r-67,-12l268230,145933r-67,-12l268097,145909r-67,-12l267963,145884r-67,-12l267829,145860r-66,-12l267696,145835r-67,-12l267562,145811r-66,-12l267429,145786r-67,-12l267295,145762r-67,-13l267162,145737r-67,-12l267028,145712r-67,-12l266894,145688r-66,-13l266761,145663r-67,-12l266627,145638r-67,-12l266494,145613r-67,-12l266360,145589r-67,-13l266227,145564r-67,-13l266093,145539r-67,-12l265959,145514r-66,-12l265826,145489r-67,-12l265692,145464r-67,-12l265559,145439r-67,-12l265425,145414r-67,-12l265291,145390r-66,-13l265158,145364r-67,-12l265024,145339r-67,-12l264891,145314r-67,-12l264757,145289r-67,-12l264624,145264r-67,-12l264490,145239r-67,-13l264356,145214r-66,-13l264223,145189r-67,-13l264089,145163r-67,-12l263956,145138r-67,-12l263822,145113r-67,-13l263688,145088r-66,-13l263555,145062r-67,-12l263421,145037r-66,-13l263288,145012r-67,-13l263154,144986r-67,-13l263021,144961r-67,-13l262887,144935r-67,-12l262753,144910r-66,-13l262620,144884r-67,-12l262486,144859r-67,-13l262353,144833r-67,-13l262219,144808r-67,-13l262086,144782r-67,-13l261952,144756r-67,-12l261818,144731r-66,-13l261685,144705r-67,-13l261551,144679r-67,-13l261418,144654r-67,-13l261284,144628r-67,-13l261150,144602r-66,-13l261017,144576r-67,-13l260883,144550r-67,-13l260750,144525r-67,-13l260616,144499r-67,-13l260483,144473r-67,-13l260349,144447r-67,-13l260215,144421r-66,-13l260082,144395r-67,-13l259948,144369r-67,-13l259815,144343r-67,-13l259681,144317r-67,-13l259547,144290r-66,-13l259414,144264r-67,-13l259280,144238r-66,-13l259147,144212r-67,-13l259013,144186r-67,-13l258880,144159r-67,-13l258746,144133r-67,-13l258612,144107r-66,-13l258479,144081r-67,-14l258345,144054r-67,-13l258212,144028r-67,-13l258078,144001r-67,-13l257944,143975r-66,-13l257811,143949r-67,-14l257677,143922r-66,-13l257544,143896r-67,-14l257410,143869r-67,-13l257277,143842r-67,-13l257143,143816r-67,-13l257009,143789r-66,-13l256876,143763r-67,-14l256742,143736r-67,-13l256609,143709r-67,-13l256475,143682r-67,-13l256342,143656r-67,-14l256208,143629r-67,-14l256074,143602r-66,-13l255941,143575r-67,-13l255807,143548r-67,-13l255674,143521r-67,-13l255540,143495r-67,-14l255406,143468r-66,-14l255273,143441r-67,-14l255139,143414r-67,-14l255006,143387r-67,-14l254872,143359r-67,-13l254739,143332r-67,-13l254605,143305r-67,-13l254471,143278r-66,-13l254338,143251r-67,-14l254204,143224r-67,-14l254071,143197r-67,-14l253937,143169r-67,-13l253803,143142r-66,-14l253670,143115r-67,-14l253536,143087r-66,-13l253403,143060r-67,-14l253269,143033r-67,-14l253136,143005r-67,-14l253002,142978r-67,-14l252868,142950r-66,-14l252735,142923r-67,-14l252601,142895r-67,-14l252468,142868r-67,-14l252334,142840r-67,-14l252201,142812r-67,-13l252067,142785r-67,-14l251933,142757r-66,-14l251800,142729r-67,-13l251666,142702r-67,-14l251533,142674r-67,-14l251399,142646r-67,-14l251265,142618r-66,-14l251132,142590r-67,-14l250998,142563r-67,-14l250865,142535r-67,-14l250731,142507r-67,-14l250598,142479r-67,-14l250464,142451r-67,-14l250330,142423r-66,-14l250197,142395r-67,-14l250063,142367r-67,-14l249930,142339r-67,-15l249796,142310r-67,-14l249662,142282r-66,-14l249529,142254r-67,-14l249395,142226r-66,-14l249262,142198r-67,-15l249128,142169r-67,-14l248995,142141r-67,-14l248861,142113r-67,-14l248727,142084r-66,-14l248594,142056r-67,-14l248460,142028r-67,-15l248327,141999r-67,-14l248193,141971r-67,-15l248059,141942r-66,-14l247926,141914r-67,-15l247792,141885r-66,-14l247659,141856r-67,-14l247525,141828r-67,-15l247392,141799r-67,-14l247258,141770r-67,-14l247124,141742r-66,-15l246991,141713r-67,-14l246857,141684r-67,-14l246724,141655r-67,-14l246590,141627r-67,-15l246457,141598r-67,-15l246323,141569r-67,-15l246189,141540r-66,-14l246056,141511r-67,-14l245922,141482r-67,-14l245789,141453r-67,-14l245655,141424r-67,-14l245521,141395r-66,-15l245388,141366r-67,-15l245254,141337r-66,-15l245121,141308r-67,-15l244987,141278r-67,-14l244854,141249r-67,-14l244720,141220r-67,-15l244586,141191r-66,-15l244453,141161r-67,-14l244319,141132r-67,-15l244186,141103r-67,-15l244052,141073r-67,-14l243918,141044r-66,-15l243785,141015r-67,-15l243651,140985r-66,-15l243518,140956r-67,-15l243384,140926r-67,-15l243251,140896r-67,-14l243117,140867r-67,-15l242983,140837r-66,-15l242850,140808r-67,-15l242716,140778r-67,-15l242583,140748r-67,-15l242449,140718r-67,-14l242316,140689r-67,-15l242182,140659r-67,-15l242048,140629r-66,-15l241915,140599r-67,-15l241781,140569r-67,-15l241648,140539r-67,-15l241514,140509r-67,-15l241380,140479r-66,-15l241247,140449r-67,-15l241113,140419r-67,-15l240980,140389r-67,-15l240846,140359r-67,-15l240713,140329r-67,-15l240579,140299r-67,-15l240445,140269r-66,-15l240312,140238r-67,-15l240178,140208r-67,-15l240045,140178r-67,-15l239911,140148r-67,-16l239777,140117r-66,-15l239644,140087r-67,-15l239510,140056r-66,-15l239377,140026r-67,-15l239243,139996r-67,-16l239110,139965r-67,-15l238976,139935r-67,-16l238842,139904r-66,-15l238709,139873r-67,-15l238575,139843r-67,-16l238442,139812r-67,-15l238308,139781r-67,-15l238174,139751r-66,-16l238041,139720r-67,-15l237907,139689r-66,-15l237774,139658r-67,-15l237640,139627r-67,-15l237507,139597r-67,-16l237373,139566r-67,-16l237239,139535r-66,-16l237106,139504r-67,-16l236972,139473r-67,-16l236839,139442r-67,-16l236705,139411r-67,-16l236572,139380r-67,-16l236438,139348r-67,-15l236304,139317r-66,-15l236171,139286r-67,-15l236037,139255r-67,-16l235904,139224r-67,-16l235770,139192r-67,-15l235636,139161r-66,-16l235503,139130r-67,-16l235369,139098r-66,-15l235236,139067r-67,-16l235102,139036r-67,-16l234969,139004r-67,-16l234835,138973r-67,-16l234701,138941r-66,-16l234568,138909r-67,-15l234434,138878r-67,-16l234301,138846r-67,-16l234167,138815r-67,-16l234033,138783r-66,-16l233900,138751r-67,-16l233766,138719r-66,-15l233633,138688r-67,-16l233499,138656r-67,-16l233366,138624r-67,-16l233232,138592r-67,-16l233098,138560r-66,-16l232965,138528r-67,-16l232831,138496r-67,-16l232698,138464r-67,-16l232564,138432r-67,-16l232431,138400r-67,-16l232297,138368r-67,-16l232163,138336r-66,-16l232030,138304r-67,-16l231896,138271r-67,-16l231763,138239r-67,-16l231629,138207r-67,-16l231495,138175r-66,-17l231362,138142r-67,-16l231228,138110r-67,-16l231095,138078r-67,-17l230961,138045r-67,-16l230828,138013r-67,-17l230694,137980r-67,-16l230560,137948r-66,-17l230427,137915r-67,-16l230293,137882r-67,-16l230160,137850r-67,-16l230026,137817r-67,-16l229892,137785r-66,-17l229759,137752r-67,-17l229625,137719r-66,-16l229492,137686r-67,-16l229358,137653r-67,-16l229225,137621r-67,-17l229091,137588r-67,-17l228957,137555r-66,-17l228824,137522r-67,-17l228690,137489r-67,-17l228557,137456r-67,-17l228423,137423r-67,-17l228289,137390r-66,-17l228156,137357r-67,-17l228022,137323r-66,-16l227889,137290r-67,-16l227755,137257r-67,-17l227622,137224r-67,-17l227488,137190r-67,-16l227354,137157r-66,-17l227221,137124r-67,-17l227087,137090r-67,-16l226954,137057r-67,-17l226820,137023r-67,-16l226687,136990r-67,-17l226553,136956r-67,-16l226419,136923r-66,-17l226286,136889r-67,-16l226152,136856r-67,-17l226019,136822r-67,-17l225885,136788r-67,-16l225751,136755r-66,-17l225618,136721r-67,-17l225484,136687r-66,-17l225351,136653r-67,-17l225217,136619r-67,-17l225084,136586r-67,-17l224950,136552r-67,-17l224816,136518r-66,-17l224683,136484r-67,-17l224549,136450r-67,-17l224416,136416r-67,-17l224282,136381r-67,-17l224148,136347r-66,-17l224015,136313r-67,-17l223881,136279r-66,-17l223748,136245r-67,-17l223614,136211r-67,-18l223481,136176r-67,-17l223347,136142r-67,-17l223213,136108r-66,-18l223080,136073r-67,-17l222946,136039r-67,-18l222813,136004r-67,-17l222679,135970r-67,-18l222546,135935r-67,-17l222412,135901r-67,-18l222278,135866r-66,-17l222145,135831r-67,-17l222011,135797r-67,-18l221878,135762r-67,-17l221744,135727r-67,-17l221610,135692r-66,-17l221477,135658r-67,-18l221343,135623r-67,-18l221210,135588r-67,-18l221076,135553r-67,-18l220943,135518r-67,-17l220809,135483r-67,-17l220675,135448r-66,-18l220542,135413r-67,-18l220408,135378r-67,-18l220275,135343r-67,-18l220141,135308r-67,-18l220007,135272r-66,-17l219874,135237r-67,-17l219740,135202r-66,-18l219607,135167r-67,-18l219473,135131r-67,-17l219340,135096r-67,-18l219206,135060r-67,-17l219072,135025r-66,-18l218939,134990r-67,-18l218805,134954r-67,-18l218672,134918r-67,-17l218538,134883r-67,-18l218405,134847r-67,-18l218271,134812r-67,-18l218137,134776r-66,-18l218004,134740r-67,-18l217870,134704r-67,-17l217737,134669r-67,-18l217603,134633r-67,-18l217469,134597r-66,-18l217336,134561r-67,-18l217202,134525r-67,-18l217069,134489r-67,-18l216935,134453r-67,-18l216802,134417r-67,-18l216668,134381r-67,-18l216534,134345r-66,-18l216401,134309r-67,-18l216267,134273r-67,-19l216134,134236r-67,-18l216000,134200r-67,-18l215866,134164r-66,-18l215733,134127r-67,-18l215599,134091r-66,-18l215466,134055r-67,-19l215332,134018r-67,-18l215199,133982r-67,-19l215065,133945r-67,-18l214931,133909r-66,-19l214798,133872r-67,-18l214664,133835r-67,-18l214531,133799r-67,-19l214397,133762r-67,-18l214263,133725r-66,-18l214130,133689r-67,-19l213996,133652r-66,-19l213863,133615r-67,-18l213729,133578r-67,-18l213596,133541r-67,-18l213462,133504r-67,-18l213328,133467r-66,-18l213195,133430r-67,-18l213061,133393r-67,-18l212928,133356r-67,-18l212794,133319r-67,-19l212661,133282r-67,-19l212527,133245r-67,-19l212393,133207r-66,-18l212260,133170r-67,-19l212126,133133r-67,-19l211993,133095r-67,-18l211859,133058r-67,-19l211725,133021r-66,-19l211592,132983r-67,-19l211458,132946r-67,-19l211325,132908r-67,-19l211191,132871r-67,-19l211058,132833r-67,-19l210924,132795r-67,-19l210790,132758r-66,-19l210657,132720r-67,-19l210523,132682r-67,-19l210390,132644r-67,-19l210256,132606r-67,-18l210122,132569r-66,-19l209989,132531r-67,-19l209855,132493r-66,-19l209722,132455r-67,-19l209588,132417r-67,-19l209455,132379r-67,-19l209321,132341r-67,-19l209187,132302r-66,-19l209054,132264r-67,-19l208920,132226r-67,-19l208787,132188r-67,-19l208653,132150r-67,-20l208520,132111r-67,-19l208386,132073r-67,-19l208252,132034r-66,-19l208119,131996r-67,-19l207985,131958r-67,-20l207852,131919r-67,-19l207718,131880r-67,-19l207584,131842r-66,-19l207451,131803r-67,-19l207317,131765r-67,-20l207184,131726r-67,-19l207050,131687r-67,-19l206917,131648r-67,-19l206783,131610r-67,-20l206649,131571r-66,-20l206516,131532r-67,-20l206382,131493r-67,-20l206249,131454r-67,-20l206115,131415r-67,-20l205981,131376r-66,-20l205848,131337r-67,-20l205714,131298r-66,-20l205581,131259r-67,-20l205447,131219r-67,-19l205314,131180r-67,-20l205180,131141r-67,-20l205046,131102r-66,-20l204913,131062r-67,-20l204779,131023r-67,-20l204646,130983r-67,-19l204512,130944r-67,-20l204378,130904r-66,-19l204245,130865r-67,-20l204111,130825r-66,-20l203978,130786r-67,-20l203844,130746r-67,-20l203711,130706r-67,-20l203577,130666r-67,-19l203443,130627r-66,-20l203310,130587r-67,-20l203176,130547r-67,-20l203043,130507r-67,-20l202909,130467r-67,-20l202776,130427r-67,-20l202642,130387r-67,-20l202508,130347r-66,-20l202375,130307r-67,-20l202241,130267r-67,-20l202108,130227r-67,-20l201974,130187r-67,-21l201840,130146r-66,-20l201707,130106r-67,-20l201573,130066r-66,-20l201440,130025r-67,-20l201306,129985r-67,-20l201173,129944r-67,-20l201039,129904r-67,-20l200905,129863r-66,-20l200772,129823r-67,-20l200638,129782r-67,-20l200505,129742r-67,-21l200371,129701r-67,-20l200237,129660r-66,-20l200104,129619r-67,-20l199970,129579r-66,-21l199837,129538r-67,-21l199703,129497r-67,-21l199570,129456r-67,-20l199436,129415r-67,-20l199302,129374r-66,-20l199169,129333r-67,-21l199035,129292r-67,-21l198902,129251r-67,-21l198768,129210r-67,-21l198635,129168r-67,-20l198501,129127r-67,-20l198367,129086r-66,-21l198234,129045r-67,-21l198100,129003r-67,-20l197967,128962r-67,-21l197833,128920r-67,-20l197699,128879r-66,-21l197566,128837r-67,-20l197432,128796r-67,-21l197299,128754r-67,-21l197165,128713r-67,-21l197032,128671r-67,-21l196898,128629r-67,-21l196764,128587r-66,-21l196631,128546r-67,-21l196497,128504r-67,-21l196364,128462r-67,-21l196230,128420r-67,-21l196096,128378r-66,-21l195963,128336r-67,-21l195829,128294r-66,-21l195696,128252r-67,-21l195562,128210r-67,-22l195429,128167r-67,-21l195295,128125r-67,-21l195161,128083r-66,-21l195028,128041r-67,-22l194894,127998r-67,-21l194761,127956r-67,-21l194627,127913r-67,-21l194493,127871r-66,-21l194360,127828r-67,-21l194226,127786r-66,-21l194093,127743r-67,-21l193959,127701r-67,-22l193826,127658r-67,-21l193692,127615r-67,-21l193558,127573r-66,-22l193425,127530r-67,-22l193291,127487r-67,-22l193158,127444r-67,-21l193024,127401r-67,-21l192891,127358r-67,-21l192757,127315r-67,-21l192623,127272r-66,-21l192490,127229r-67,-22l192356,127186r-67,-22l192223,127143r-67,-22l192089,127099r-67,-21l191955,127056r-66,-21l191822,127013r-67,-22l191688,126970r-66,-22l191555,126926r-67,-22l191421,126883r-67,-22l191288,126839r-67,-22l191154,126796r-67,-22l191020,126752r-66,-22l190887,126709r-67,-22l190753,126665r-67,-22l190620,126621r-67,-22l190486,126578r-67,-22l190352,126534r-66,-22l190219,126490r-67,-22l190085,126446r-66,-22l189952,126402r-67,-22l189818,126358r-67,-22l189685,126314r-67,-22l189551,126270r-67,-22l189417,126226r-66,-22l189284,126182r-67,-22l189150,126138r-67,-22l189017,126094r-67,-22l188883,126050r-67,-23l188750,126005r-67,-22l188616,125961r-67,-22l188482,125917r-66,-23l188349,125872r-67,-22l188215,125828r-67,-23l188082,125783r-67,-22l187948,125739r-67,-23l187814,125694r-66,-22l187681,125649r-67,-22l187547,125605r-67,-23l187414,125560r-67,-22l187280,125515r-67,-22l187147,125471r-67,-23l187013,125426r-67,-23l186879,125381r-66,-23l186746,125336r-67,-23l186612,125291r-67,-23l186479,125246r-67,-23l186345,125201r-67,-23l186211,125156r-66,-23l186078,125111r-67,-23l185944,125065r-66,-22l185811,125020r-67,-22l185677,124975r-67,-23l185544,124930r-67,-23l185410,124884r-67,-22l185276,124839r-66,-23l185143,124793r-67,-22l185009,124748r-67,-23l184876,124702r-67,-22l184742,124657r-67,-23l184608,124611r-66,-23l184475,124566r-67,-23l184341,124520r-66,-23l184208,124474r-67,-23l184074,124428r-67,-23l183941,124382r-67,-22l183807,124337r-67,-23l183673,124291r-66,-23l183540,124245r-67,-23l183406,124199r-67,-23l183273,124153r-67,-23l183139,124106r-67,-23l183006,124060r-67,-23l182872,124014r-67,-23l182738,123968r-66,-23l182605,123922r-67,-24l182471,123875r-67,-23l182338,123829r-67,-23l182204,123782r-67,-23l182070,123736r-66,-23l181937,123689r-67,-23l181803,123643r-66,-23l181670,123596r-67,-23l181536,123550r-67,-24l181403,123503r-67,-23l181269,123456r-67,-23l181135,123409r-66,-23l181002,123363r-67,-24l180868,123316r-67,-24l180735,123269r-67,-24l180601,123222r-67,-24l180467,123175r-66,-24l180334,123128r-67,-24l180200,123081r-66,-24l180067,123034r-67,-24l179933,122986r-67,-23l179800,122939r-67,-23l179666,122892r-67,-24l179532,122845r-66,-24l179399,122797r-67,-23l179265,122750r-67,-24l179132,122702r-67,-23l178998,122655r-67,-24l178865,122607r-67,-23l178731,122560r-67,-24l178597,122512r-66,-24l178464,122464r-67,-23l178330,122417r-67,-24l178197,122369r-67,-24l178063,122321r-67,-24l177929,122273r-66,-24l177796,122225r-67,-24l177662,122177r-67,-24l177529,122129r-67,-24l177395,122081r-67,-24l177262,122033r-67,-24l177128,121985r-67,-24l176994,121937r-66,-24l176861,121889r-67,-25l176727,121840r-67,-24l176594,121792r-67,-24l176460,121744r-67,-25l176326,121695r-66,-24l176193,121647r-67,-25l176059,121598r-66,-24l175926,121550r-67,-25l175792,121501r-67,-24l175659,121452r-67,-24l175525,121404r-67,-25l175391,121355r-66,-24l175258,121306r-67,-24l175124,121257r-67,-24l174991,121208r-67,-24l174857,121159r-67,-24l174724,121111r-67,-25l174590,121061r-67,-24l174456,121012r-66,-24l174323,120963r-67,-24l174189,120914r-67,-24l174056,120865r-67,-25l173922,120816r-67,-25l173788,120766r-66,-24l173655,120717r-67,-25l173521,120668r-67,-25l173388,120618r-67,-25l173254,120569r-67,-25l173121,120519r-67,-25l172987,120470r-67,-25l172853,120420r-66,-25l172720,120370r-67,-25l172586,120320r-67,-24l172453,120271r-67,-25l172319,120221r-67,-25l172185,120171r-66,-25l172052,120121r-67,-25l171918,120071r-66,-25l171785,120021r-67,-25l171651,119971r-67,-25l171518,119921r-67,-25l171384,119871r-67,-25l171250,119820r-66,-25l171117,119770r-67,-25l170983,119720r-67,-25l170850,119670r-67,-26l170716,119619r-67,-25l170582,119569r-66,-26l170449,119518r-67,-25l170315,119468r-66,-26l170182,119417r-67,-25l170048,119366r-67,-25l169915,119316r-67,-26l169781,119265r-67,-25l169647,119214r-66,-25l169514,119163r-67,-25l169380,119113r-67,-26l169247,119062r-67,-26l169113,119011r-67,-26l168980,118960r-67,-26l168846,118909r-67,-26l168712,118857r-66,-25l168579,118806r-67,-25l168445,118755r-67,-26l168312,118704r-67,-26l168178,118652r-67,-25l168044,118601r-66,-26l167911,118550r-67,-26l167777,118498r-67,-26l167644,118447r-67,-26l167510,118395r-67,-26l167377,118343r-67,-25l167243,118292r-67,-26l167109,118240r-66,-26l166976,118188r-67,-26l166842,118137r-67,-26l166709,118085r-67,-26l166575,118033r-67,-26l166441,117981r-66,-26l166308,117929r-67,-26l166174,117877r-66,-26l166041,117825r-67,-26l165907,117772r-67,-26l165774,117720r-67,-26l165640,117668r-67,-26l165506,117616r-66,-26l165373,117563r-67,-26l165239,117511r-67,-26l165106,117459r-67,-27l164972,117406r-67,-26l164839,117353r-67,-26l164705,117301r-67,-26l164571,117248r-66,-26l164438,117196r-67,-27l164304,117143r-67,-27l164171,117090r-67,-26l164037,117037r-67,-26l163903,116984r-66,-26l163770,116931r-67,-26l163636,116878r-67,-26l163503,116825r-67,-26l163369,116772r-67,-26l163236,116719r-67,-27l163102,116666r-67,-27l162968,116613r-66,-27l162835,116559r-67,-26l162701,116506r-67,-27l162568,116453r-67,-27l162434,116399r-67,-27l162300,116346r-66,-27l162167,116292r-67,-27l162033,116238r-66,-26l161900,116185r-67,-27l161766,116131r-67,-27l161633,116077r-67,-27l161499,116023r-67,-26l161365,115970r-66,-27l161232,115916r-67,-27l161098,115862r-67,-27l160965,115808r-67,-27l160831,115754r-67,-27l160697,115700r-66,-27l160564,115645r-67,-27l160430,115591r-66,-27l160297,115537r-67,-27l160163,115483r-67,-28l160030,115428r-67,-27l159896,115374r-67,-27l159762,115319r-66,-27l159629,115265r-67,-27l159495,115210r-67,-27l159362,115156r-67,-28l159228,115101r-67,-27l159095,115046r-67,-27l158961,114992r-67,-28l158827,114937r-66,-28l158694,114882r-67,-28l158560,114827r-67,-28l158427,114772r-67,-28l158293,114717r-67,-28l158159,114662r-66,-28l158026,114607r-67,-28l157892,114551r-66,-27l157759,114496r-67,-27l157625,114441r-67,-28l157492,114386r-67,-28l157358,114330r-67,-28l157224,114275r-66,-28l157091,114219r-67,-28l156957,114164r-67,-28l156824,114108r-67,-28l156690,114052r-67,-27l156556,113997r-66,-28l156423,113941r-67,-28l156289,113885r-66,-28l156156,113829r-67,-28l156022,113773r-67,-28l155889,113717r-67,-28l155755,113661r-67,-28l155621,113605r-66,-28l155488,113549r-67,-28l155354,113493r-67,-28l155221,113437r-67,-28l155087,113380r-67,-28l154954,113324r-67,-28l154820,113268r-67,-28l154686,113211r-66,-28l154553,113155r-67,-28l154419,113098r-67,-28l154286,113042r-67,-29l154152,112985r-67,-28l154018,112928r-66,-28l153885,112871r-67,-28l153751,112815r-67,-29l153618,112758r-67,-29l153484,112701r-67,-29l153351,112644r-67,-29l153217,112587r-67,-29l153083,112530r-66,-29l152950,112473r-67,-29l152816,112415r-67,-28l152683,112358r-67,-28l152549,112301r-67,-29l152415,112244r-66,-29l152282,112186r-67,-29l152148,112129r-66,-29l152015,112071r-67,-29l151881,112014r-67,-29l151748,111956r-67,-29l151614,111898r-67,-28l151480,111841r-66,-29l151347,111783r-67,-29l151213,111725r-67,-29l151080,111667r-67,-29l150946,111609r-67,-29l150812,111551r-66,-29l150679,111493r-67,-29l150545,111435r-66,-29l150412,111377r-67,-29l150278,111319r-67,-29l150145,111260r-67,-29l150011,111202r-67,-29l149877,111144r-66,-29l149744,111085r-67,-29l149610,111027r-67,-29l149477,110968r-67,-29l149343,110910r-67,-30l149210,110851r-67,-29l149076,110792r-67,-29l148942,110734r-66,-30l148809,110675r-67,-30l148675,110616r-67,-30l148542,110557r-67,-30l148408,110498r-67,-30l148274,110439r-66,-30l148141,110380r-67,-30l148007,110321r-66,-30l147874,110262r-67,-30l147740,110202r-67,-29l147607,110143r-67,-30l147473,110084r-67,-30l147339,110024r-66,-30l147206,109965r-67,-30l147072,109905r-67,-30l146939,109846r-67,-30l146805,109786r-67,-30l146671,109726r-66,-30l146538,109667r-67,-30l146404,109607r-66,-30l146271,109547r-67,-30l146137,109487r-67,-30l146004,109427r-67,-30l145870,109367r-67,-30l145736,109307r-66,-30l145603,109247r-67,-30l145469,109187r-67,-31l145336,109126r-67,-30l145202,109066r-67,-30l145069,109006r-67,-31l144935,108945r-67,-30l144801,108885r-66,-30l144668,108824r-67,-30l144534,108764r-67,-31l144401,108703r-67,-30l144267,108642r-67,-30l144133,108582r-66,-31l144000,108521r-67,-31l143866,108460r-67,-31l143733,108399r-67,-30l143599,108338r-67,-30l143466,108277r-67,-31l143332,108216r-67,-31l143198,108155r-66,-31l143065,108094r-67,-31l142931,108032r-67,-30l142798,107971r-67,-31l142664,107910r-67,-31l142530,107848r-66,-31l142397,107787r-67,-31l142263,107725r-66,-31l142130,107664r-67,-31l141996,107602r-67,-31l141863,107540r-67,-31l141729,107478r-67,-31l141595,107417r-66,-31l141462,107355r-67,-31l141328,107293r-67,-31l141195,107231r-67,-31l141061,107169r-67,-31l140927,107107r-66,-32l140794,107044r-67,-31l140660,106982r-66,-31l140527,106920r-67,-31l140393,106858r-67,-32l140260,106795r-67,-31l140126,106733r-67,-32l139992,106670r-66,-31l139859,106608r-67,-32l139725,106545r-67,-31l139592,106482r-67,-31l139458,106420r-67,-32l139325,106357r-67,-32l139191,106294r-67,-32l139057,106231r-66,-32l138924,106168r-67,-32l138790,106105r-67,-32l138657,106042r-67,-32l138523,105979r-67,-32l138389,105915r-66,-31l138256,105852r-67,-31l138122,105789r-66,-32l137989,105725r-67,-31l137855,105662r-67,-32l137722,105599r-67,-32l137588,105535r-67,-32l137454,105471r-66,-32l137321,105408r-67,-32l137187,105344r-67,-32l137054,105280r-67,-32l136920,105216r-67,-32l136786,105152r-66,-32l136653,105088r-67,-32l136519,105024r-66,-32l136386,104960r-67,-32l136252,104896r-67,-32l136119,104832r-67,-32l135985,104768r-67,-33l135851,104703r-66,-32l135718,104639r-67,-32l135584,104574r-67,-32l135451,104510r-67,-32l135317,104445r-67,-32l135184,104381r-67,-33l135050,104316r-67,-32l134916,104251r-66,-32l134783,104187r-67,-33l134649,104122r-67,-33l134516,104057r-67,-33l134382,103992r-67,-33l134248,103927r-66,-33l134115,103862r-67,-33l133981,103797r-67,-33l133848,103731r-67,-32l133714,103666r-67,-33l133581,103601r-67,-33l133447,103535r-67,-32l133313,103470r-66,-33l133180,103404r-67,-32l133046,103339r-67,-33l132913,103273r-67,-33l132779,103207r-67,-32l132645,103142r-66,-33l132512,103076r-67,-33l132378,103010r-66,-33l132245,102944r-67,-33l132111,102878r-67,-33l131978,102812r-67,-33l131844,102746r-67,-33l131710,102680r-66,-33l131577,102614r-67,-34l131443,102547r-67,-33l131310,102481r-67,-33l131176,102414r-67,-33l131043,102348r-67,-33l130909,102281r-67,-33l130775,102215r-66,-33l130642,102148r-67,-33l130508,102081r-67,-33l130375,102015r-67,-34l130241,101948r-67,-34l130107,101881r-66,-34l129974,101814r-67,-34l129840,101747r-67,-34l129707,101680r-67,-34l129573,101613r-67,-34l129440,101546r-67,-34l129306,101478r-67,-33l129172,101411r-66,-34l129039,101344r-67,-34l128905,101276r-67,-34l128772,101209r-67,-34l128638,101141r-67,-34l128504,101073r-66,-34l128371,101006r-67,-34l128237,100938r-66,-34l128104,100870r-67,-34l127970,100802r-67,-34l127837,100734r-67,-34l127703,100666r-67,-34l127569,100598r-66,-34l127436,100530r-67,-34l127302,100462r-67,-34l127169,100394r-67,-35l127035,100325r-67,-34l126901,100257r-66,-34l126768,100188r-67,-34l126634,100120r-66,-34l126501,100051r-67,-34l126367,99983r-67,-35l126234,99914r-67,-34l126100,99845r-67,-34l125966,99776r-66,-34l125833,99708r-67,-35l125699,99639r-67,-35l125566,99570r-67,-35l125432,99501r-67,-35l125299,99431r-67,-34l125165,99362r-67,-34l125031,99293r-66,-35l124898,99224r-67,-35l124764,99154r-67,-34l124631,99085r-67,-35l124497,99015r-67,-34l124363,98946r-66,-35l124230,98876r-67,-35l124096,98806r-67,-34l123963,98737r-67,-35l123829,98667r-67,-35l123696,98597r-67,-35l123562,98527r-67,-35l123428,98457r-66,-35l123295,98387r-67,-35l123161,98317r-67,-35l123028,98247r-67,-35l122894,98176r-67,-35l122760,98106r-66,-35l122627,98036r-67,-36l122493,97965r-66,-35l122360,97895r-67,-36l122226,97824r-67,-35l122093,97753r-67,-35l121959,97683r-67,-36l121825,97612r-66,-35l121692,97541r-67,-35l121558,97470r-67,-35l121425,97399r-67,-35l121291,97328r-67,-35l121158,97257r-67,-35l121024,97186r-67,-36l120890,97115r-66,-36l120757,97044r-67,-36l120623,96972r-67,-36l120490,96901r-67,-36l120356,96829r-67,-35l120222,96758r-66,-36l120089,96686r-67,-36l119955,96614r-67,-35l119822,96543r-67,-36l119688,96471r-67,-36l119555,96399r-67,-36l119421,96327r-67,-36l119287,96255r-66,-36l119154,96183r-67,-36l119020,96111r-67,-36l118887,96039r-67,-36l118753,95967r-67,-37l118619,95894r-66,-36l118486,95822r-67,-36l118352,95749r-66,-36l118219,95677r-67,-36l118085,95604r-67,-36l117952,95532r-67,-37l117818,95459r-67,-36l117684,95386r-66,-36l117551,95313r-67,-36l117417,95240r-67,-36l117284,95167r-67,-36l117150,95094r-67,-36l117016,95021r-66,-36l116883,94948r-67,-37l116749,94875r-66,-37l116616,94802r-67,-37l116482,94728r-67,-37l116349,94655r-67,-37l116215,94581r-67,-36l116081,94508r-66,-37l115948,94434r-67,-37l115814,94360r-67,-36l115681,94287r-67,-37l115547,94213r-67,-37l115414,94139r-67,-37l115280,94065r-67,-37l115146,93991r-66,-37l115013,93917r-67,-37l114879,93843r-67,-37l114746,93768r-67,-37l114612,93694r-67,-37l114478,93620r-66,-37l114345,93545r-67,-37l114211,93471r-67,-37l114078,93396r-67,-37l113944,93322r-67,-38l113811,93247r-67,-37l113677,93172r-67,-37l113543,93097r-66,-37l113410,93023r-67,-38l113276,92948r-67,-38l113143,92873r-67,-38l113009,92797r-67,-37l112875,92722r-66,-37l112742,92647r-67,-38l112608,92572r-66,-38l112475,92496r-67,-37l112341,92421r-67,-38l112208,92346r-67,-38l112074,92270r-67,-38l111940,92194r-66,-38l111807,92119r-67,-38l111673,92043r-67,-38l111540,91967r-67,-38l111406,91891r-67,-38l111273,91815r-67,-38l111139,91739r-67,-38l111005,91663r-66,-38l110872,91587r-67,-38l110738,91511r-67,-39l110605,91434r-67,-38l110471,91358r-67,-38l110337,91281r-66,-38l110204,91205r-67,-38l110070,91128r-67,-38l109937,91052r-67,-39l109803,90975r-67,-38l109670,90898r-67,-38l109536,90821r-67,-38l109402,90744r-66,-38l109269,90667r-67,-38l109135,90590r-67,-38l109002,90513r-67,-38l108868,90436r-67,-39l108734,90359r-66,-39l108601,90282r-67,-39l108467,90204r-66,-39l108334,90127r-67,-39l108200,90049r-67,-39l108067,89972r-67,-39l107933,89894r-67,-39l107799,89816r-66,-39l107666,89738r-67,-39l107532,89660r-67,-39l107399,89582r-67,-39l107265,89504r-67,-39l107131,89426r-66,-39l106998,89348r-67,-39l106864,89270r-66,-39l106731,89192r-67,-40l106597,89113r-67,-39l106464,89035r-67,-39l106330,88956r-67,-39l106196,88878r-66,-40l106063,88799r-67,-39l105929,88720r-67,-39l105796,88642r-67,-40l105662,88563r-67,-40l105529,88484r-67,-40l105395,88405r-67,-40l105261,88326r-66,-40l105128,88247r-67,-40l104994,88167r-67,-39l104861,88088r-67,-39l104727,88009r-67,-40l104593,87929r-66,-39l104460,87850r-67,-40l104326,87770r-66,-39l104193,87691r-67,-40l104059,87611r-67,-40l103926,87531r-67,-40l103792,87451r-67,-39l103658,87372r-66,-40l103525,87292r-67,-40l103391,87212r-67,-40l103258,87131r-67,-40l103124,87051r-67,-40l102990,86971r-66,-40l102857,86891r-67,-41l102723,86810r-66,-40l102590,86730r-67,-40l102456,86649r-67,-40l102323,86569r-67,-41l102189,86488r-67,-40l102055,86407r-66,-40l101922,86326r-67,-40l101788,86245r-67,-40l101655,86165r-67,-41l101521,86083r-67,-40l101388,86002r-67,-40l101254,85921r-67,-40l101120,85840r-66,-41l100987,85759r-67,-41l100853,85677r-67,-41l100720,85596r-67,-41l100586,85514r-67,-41l100452,85433r-66,-41l100319,85351r-67,-41l100185,85269r-67,-41l100052,85187r-67,-41l99918,85105r-67,-41l99785,85023r-67,-41l99651,84941r-67,-41l99517,84859r-66,-41l99384,84777r-67,-41l99250,84695r-67,-41l99117,84613r-67,-42l98983,84530r-67,-41l98849,84448r-66,-42l98716,84365r-67,-41l98582,84282r-66,-41l98449,84200r-67,-42l98315,84117r-67,-41l98182,84034r-67,-41l98048,83951r-67,-41l97914,83868r-66,-41l97781,83785r-67,-41l97647,83702r-67,-41l97514,83619r-67,-42l97380,83536r-67,-42l97246,83452r-66,-41l97113,83369r-67,-42l96979,83285r-66,-41l96846,83202r-67,-42l96712,83118r-67,-42l96579,83034r-67,-41l96445,82951r-67,-42l96311,82867r-66,-42l96178,82783r-67,-42l96044,82699r-67,-42l95911,82615r-67,-42l95777,82531r-67,-42l95644,82446r-67,-42l95510,82362r-67,-42l95376,82278r-66,-42l95243,82193r-67,-42l95109,82109r-67,-43l94976,82024r-67,-42l94842,81939r-67,-42l94708,81855r-66,-43l94575,81770r-67,-42l94441,81685r-66,-42l94308,81600r-67,-42l94174,81515r-67,-42l94041,81430r-67,-43l93907,81345r-67,-43l93773,81259r-66,-42l93640,81174r-67,-43l93506,81089r-67,-43l93373,81003r-67,-43l93239,80918r-67,-43l93105,80832r-66,-43l92972,80746r-67,-43l92838,80661r-66,-43l92705,80575r-67,-43l92571,80489r-67,-43l92438,80403r-67,-43l92304,80317r-67,-43l92170,80231r-66,-44l92037,80144r-67,-43l91903,80058r-67,-43l91770,79972r-67,-44l91636,79885r-67,-43l91503,79799r-67,-44l91369,79712r-67,-43l91235,79625r-66,-43l91102,79539r-67,-44l90968,79452r-67,-44l90835,79365r-67,-44l90701,79278r-67,-44l90567,79191r-66,-44l90434,79104r-67,-44l90300,79016r-67,-43l90167,78929r-67,-43l90033,78842r-67,-44l89900,78754r-67,-43l89766,78667r-67,-44l89632,78579r-66,-43l89499,78492r-67,-44l89365,78404r-67,-44l89232,78316r-67,-44l89098,78228r-67,-44l88964,78140r-66,-44l88831,78052r-67,-44l88697,77964r-66,-44l88564,77876r-67,-44l88430,77788r-67,-45l88297,77699r-67,-44l88163,77611r-67,-44l88029,77522r-66,-44l87896,77434r-67,-45l87762,77345r-67,-44l87629,77256r-67,-44l87495,77168r-67,-45l87362,77079r-67,-45l87228,76990r-67,-45l87094,76901r-66,-45l86961,76812r-67,-45l86827,76722r-67,-44l86694,76633r-67,-45l86560,76544r-67,-45l86426,76454r-66,-44l86293,76365r-67,-45l86159,76275r-67,-45l86026,76186r-67,-45l85892,76096r-67,-45l85759,76006r-67,-45l85625,75916r-67,-45l85491,75826r-66,-45l85358,75736r-67,-45l85224,75646r-67,-45l85091,75556r-67,-45l84957,75466r-67,-46l84823,75375r-66,-45l84690,75285r-67,-45l84556,75194r-66,-45l84423,75104r-67,-46l84289,75013r-67,-45l84156,74922r-67,-45l84022,74832r-67,-46l83888,74741r-66,-46l83755,74650r-67,-46l83621,74559r-67,-46l83488,74467r-67,-45l83354,74376r-67,-45l83220,74285r-66,-46l83087,74194r-67,-46l82953,74102r-66,-46l82820,74011r-67,-46l82686,73919r-67,-46l82553,73827r-67,-46l82419,73736r-67,-46l82285,73644r-66,-46l82152,73552r-67,-46l82018,73460r-67,-46l81885,73368r-67,-46l81751,73276r-67,-46l81618,73183r-67,-46l81484,73091r-67,-46l81350,72999r-66,-47l81217,72906r-67,-46l81083,72814r-67,-47l80950,72721r-67,-46l80816,72628r-67,-46l80682,72536r-66,-47l80549,72443r-67,-47l80415,72350r-67,-47l80282,72257r-67,-47l80148,72164r-67,-47l80015,72070r-67,-46l79881,71977r-67,-46l79747,71884r-66,-47l79614,71790r-67,-46l79480,71697r-67,-47l79347,71603r-67,-47l79213,71510r-67,-47l79079,71416r-66,-47l78946,71322r-67,-47l78812,71228r-66,-47l78679,71134r-67,-47l78545,71040r-67,-47l78412,70946r-67,-47l78278,70852r-67,-47l78144,70757r-66,-47l78011,70663r-67,-47l77877,70569r-67,-48l77744,70474r-67,-47l77610,70379r-67,-47l77477,70285r-67,-48l77343,70190r-67,-47l77209,70095r-66,-47l77076,70000r-67,-47l76942,69905r-67,-47l76809,69810r-67,-48l76675,69715r-67,-48l76541,69620r-66,-48l76408,69524r-67,-48l76274,69429r-67,-48l76141,69333r-67,-48l76007,69238r-67,-48l75874,69142r-67,-48l75740,69046r-67,-48l75606,68950r-66,-48l75473,68854r-67,-48l75339,68758r-67,-48l75206,68662r-67,-48l75072,68566r-67,-48l74938,68470r-66,-48l74805,68374r-67,-49l74671,68277r-66,-48l74538,68181r-67,-49l74404,68084r-67,-48l74271,67987r-67,-48l74137,67891r-67,-49l74003,67794r-66,-49l73870,67697r-67,-48l73736,67600r-67,-48l73603,67503r-67,-49l73469,67406r-67,-49l73335,67309r-66,-49l73202,67211r-67,-48l73068,67114r-66,-49l72935,67016r-67,-48l72801,66919r-67,-49l72668,66821r-67,-49l72534,66723r-67,-48l72400,66626r-66,-49l72267,66528r-67,-49l72133,66430r-67,-49l72000,66332r-67,-49l71866,66234r-67,-49l71733,66135r-67,-49l71599,66037r-67,-49l71465,65939r-66,-50l71332,65840r-67,-49l71198,65742r-67,-50l71065,65643r-67,-49l70931,65544r-67,-49l70797,65446r-66,-50l70664,65347r-67,-50l70530,65248r-67,-50l70397,65149r-67,-50l70263,65049r-67,-49l70130,64950r-67,-49l69996,64851r-67,-50l69862,64752r-66,-50l69729,64652r-67,-50l69595,64553r-67,-50l69462,64453r-67,-50l69328,64353r-67,-50l69194,64253r-66,-50l69061,64153r-67,-50l68927,64053r-66,-50l68794,63953r-67,-50l68660,63853r-67,-50l68527,63753r-67,-50l68393,63653r-67,-50l68259,63552r-66,-50l68126,63452r-67,-50l67992,63351r-67,-50l67859,63251r-67,-51l67725,63150r-67,-50l67592,63049r-67,-50l67458,62948r-67,-50l67324,62847r-66,-50l67191,62746r-67,-50l67057,62645r-67,-51l66924,62544r-67,-51l66790,62442r-67,-50l66656,62341r-66,-51l66523,62240r-67,-51l66389,62138r-67,-51l66256,62036r-67,-51l66122,61935r-67,-51l65989,61833r-67,-51l65855,61731r-67,-51l65721,61629r-66,-51l65588,61527r-67,-51l65454,61424r-67,-51l65321,61322r-67,-51l65187,61220r-67,-51l65053,61117r-66,-51l64920,61015r-67,-51l64786,60912r-66,-51l64653,60810r-67,-52l64519,60707r-67,-52l64386,60604r-67,-52l64252,60501r-67,-51l64118,60398r-66,-52l63985,60295r-67,-52l63851,60192r-67,-52l63718,60088r-67,-51l63584,59985r-67,-52l63450,59882r-66,-52l63317,59778r-67,-52l63183,59674r-66,-52l63050,59571r-67,-52l62916,59467r-67,-52l62783,59363r-67,-52l62649,59259r-67,-52l62515,59155r-66,-52l62382,59051r-67,-52l62248,58946r-67,-52l62115,58842r-67,-52l61981,58738r-67,-53l61848,58633r-67,-52l61714,58529r-67,-53l61580,58424r-66,-52l61447,58319r-67,-52l61313,58214r-67,-52l61180,58109r-67,-52l61046,58004r-67,-52l60912,57899r-66,-52l60779,57794r-67,-53l60645,57689r-66,-53l60512,57583r-67,-52l60378,57478r-67,-53l60245,57372r-67,-53l60111,57267r-67,-53l59977,57161r-66,-53l59844,57055r-67,-53l59710,56949r-67,-53l59577,56843r-67,-53l59443,56737r-67,-53l59309,56631r-66,-53l59176,56525r-67,-53l59042,56418r-66,-53l58909,56312r-67,-53l58775,56205r-67,-53l58642,56099r-67,-54l58508,55992r-67,-53l58374,55885r-66,-53l58241,55778r-67,-53l58107,55672r-67,-54l57974,55564r-67,-53l57840,55457r-67,-53l57707,55350r-67,-54l57573,55243r-67,-54l57439,55135r-66,-53l57306,55028r-67,-54l57172,54920r-67,-54l57039,54813r-67,-54l56905,54705r-67,-54l56771,54597r-66,-54l56638,54489r-67,-54l56504,54381r-67,-54l56371,54273r-67,-54l56237,54165r-67,-54l56104,54056r-67,-54l55970,53948r-67,-54l55836,53840r-66,-55l55703,53731r-67,-54l55569,53622r-67,-54l55436,53514r-67,-55l55302,53405r-67,-55l55168,53296r-66,-55l55035,53187r-67,-55l54901,53078r-66,-55l54768,52969r-67,-55l54634,52859r-67,-54l54501,52750r-67,-55l54367,52640r-67,-54l54233,52531r-66,-55l54100,52421r-67,-55l53966,52312r-67,-55l53833,52202r-67,-55l53699,52092r-67,-55l53565,51982r-66,-55l53432,51872r-67,-55l53298,51762r-66,-56l53165,51651r-67,-55l53031,51541r-67,-55l52898,51430r-67,-55l52764,51320r-67,-55l52630,51209r-66,-55l52497,51099r-67,-56l52363,50988r-67,-56l52230,50877r-67,-56l52096,50766r-67,-56l51963,50655r-67,-56l51829,50544r-67,-56l51695,50432r-66,-55l51562,50321r-67,-56l51428,50210r-67,-56l51295,50098r-67,-56l51161,49986r-67,-56l51027,49875r-66,-56l50894,49763r-67,-56l50760,49651r-66,-56l50627,49539r-67,-56l50493,49427r-67,-56l50360,49315r-67,-57l50226,49202r-67,-56l50092,49090r-66,-56l49959,48978r-67,-57l49825,48865r-67,-56l49692,48752r-67,-56l49558,48640r-67,-57l49424,48527r-66,-57l49291,48414r-67,-57l49157,48301r-66,-57l49024,48188r-67,-57l48890,48075r-67,-57l48757,47961r-67,-56l48623,47848r-67,-57l48489,47734r-66,-56l48356,47621r-67,-57l48222,47507r-67,-57l48089,47393r-67,-56l47955,47280r-67,-57l47822,47166r-67,-57l47688,47052r-67,-57l47554,46938r-66,-58l47421,46823r-67,-57l47287,46709r-67,-57l47154,46595r-67,-58l47020,46480r-67,-57l46886,46366r-66,-58l46753,46251r-67,-58l46619,46136r-67,-57l46486,46021r-67,-57l46352,45906r-67,-57l46219,45791r-67,-57l46085,45676r-67,-58l45951,45561r-66,-58l45818,45446r-67,-58l45684,45330r-67,-58l45551,45215r-67,-58l45417,45099r-67,-58l45283,44983r-66,-58l45150,44867r-67,-57l45016,44752r-66,-58l44883,44636r-67,-58l44749,44520r-67,-59l44616,44403r-67,-58l44482,44287r-67,-58l44348,44171r-66,-59l44215,44054r-67,-58l44081,43938r-67,-59l43948,43821r-67,-58l43814,43704r-67,-58l43681,43587r-67,-58l43547,43471r-67,-59l43413,43354r-66,-59l43280,43236r-67,-58l43146,43119r-67,-58l43013,43002r-67,-59l42879,42885r-67,-59l42745,42767r-66,-59l42612,42649r-67,-58l42478,42532r-67,-59l42345,42414r-67,-59l42211,42296r-67,-59l42078,42178r-67,-59l41944,42060r-67,-59l41810,41942r-66,-59l41677,41824r-67,-60l41543,41705r-67,-59l41410,41587r-67,-59l41276,41468r-67,-59l41142,41350r-66,-60l41009,41231r-67,-59l40875,41112r-66,-59l40742,40993r-67,-59l40608,40874r-67,-59l40475,40755r-67,-60l40341,40636r-67,-60l40207,40517r-66,-60l40074,40397r-67,-60l39940,40278r-67,-60l39807,40158r-67,-60l39673,40038r-67,-60l39539,39919r-66,-60l39406,39799r-67,-60l39272,39679r-66,-60l39139,39559r-67,-60l39005,39438r-67,-60l38872,39318r-67,-60l38738,39198r-67,-60l38604,39077r-66,-60l38471,38957r-67,-60l38337,38836r-67,-60l38204,38715r-67,-60l38070,38595r-67,-61l37937,38474r-67,-61l37803,38353r-67,-61l37669,38231r-66,-60l37536,38110r-67,-60l37402,37989r-67,-61l37269,37867r-67,-60l37135,37746r-67,-61l37001,37624r-66,-61l36868,37503r-67,-61l36734,37381r-67,-61l36601,37259r-67,-61l36467,37137r-67,-61l36334,37015r-67,-61l36200,36893r-67,-62l36066,36770r-66,-61l35933,36648r-67,-61l35799,36525r-67,-61l35666,36403r-67,-62l35532,36280r-67,-61l35398,36157r-66,-61l35265,36034r-67,-61l35131,35911r-66,-61l34998,35788r-67,-61l34864,35665r-67,-61l34731,35542r-67,-62l34597,35419r-67,-62l34463,35295r-66,-62l34330,35171r-67,-61l34196,35048r-67,-62l34063,34924r-67,-62l33929,34800r-67,-62l33796,34676r-67,-62l33662,34552r-67,-62l33528,34428r-66,-62l33395,34304r-67,-62l33261,34179r-67,-62l33128,34055r-67,-62l32994,33930r-67,-62l32860,33806r-66,-63l32727,33681r-67,-63l32593,33556r-67,-62l32460,33431r-67,-62l32326,33306r-67,-63l32193,33181r-67,-63l32059,33056r-67,-63l31925,32930r-66,-62l31792,32805r-67,-63l31658,32679r-67,-63l31525,32554r-67,-63l31391,32428r-67,-63l31257,32302r-66,-63l31124,32176r-67,-63l30990,32050r-66,-63l30857,31924r-67,-63l30723,31798r-67,-64l30590,31671r-67,-63l30456,31545r-67,-63l30322,31418r-66,-63l30189,31292r-67,-64l30055,31165r-67,-64l29922,31038r-67,-63l29788,30911r-67,-63l29654,30784r-66,-64l29521,30657r-67,-64l29387,30530r-66,-64l29254,30402r-67,-63l29120,30275r-67,-64l28987,30147r-67,-63l28853,30020r-67,-64l28719,29892r-66,-64l28586,29764r-67,-64l28452,29636r-67,-64l28319,29508r-67,-64l28185,29380r-67,-64l28052,29252r-67,-65l27918,29123r-67,-64l27784,28995r-66,-64l27651,28866r-67,-64l27517,28738r-67,-65l27384,28609r-67,-65l27250,28480r-67,-64l27116,28351r-66,-64l26983,28222r-67,-65l26849,28093r-67,-65l26716,27964r-67,-65l26582,27834r-67,-65l26449,27705r-67,-65l26315,27575r-67,-65l26181,27446r-66,-65l26048,27316r-67,-65l25914,27186r-67,-65l25781,27056r-67,-65l25647,26926r-67,-65l25513,26796r-66,-65l25380,26665r-67,-65l25246,26535r-66,-65l25113,26404r-67,-65l24979,26274r-67,-65l24846,26143r-67,-65l24712,26012r-67,-65l24578,25882r-66,-66l24445,25751r-67,-66l24311,25619r-67,-65l24178,25488r-67,-65l24044,25357r-67,-66l23911,25226r-67,-66l23777,25094r-67,-66l23643,24962r-66,-65l23510,24831r-67,-66l23376,24699r-67,-66l23243,24567r-67,-66l23109,24435r-67,-66l22975,24303r-66,-66l22842,24171r-67,-67l22708,24038r-67,-66l22575,23906r-67,-66l22441,23773r-67,-66l22308,23641r-67,-67l22174,23508r-67,-66l22040,23375r-66,-66l21907,23242r-67,-66l21773,23109r-67,-66l21640,22976r-67,-67l21506,22843r-67,-67l21372,22709r-66,-66l21239,22576r-67,-67l21105,22442r-66,-67l20972,22309r-67,-67l20838,22175r-67,-67l20705,22041r-67,-67l20571,21907r-67,-67l20437,21773r-66,-67l20304,21639r-67,-67l20170,21504r-67,-67l20037,21370r-67,-67l19903,21235r-67,-67l19769,21101r-66,-68l19636,20966r-67,-67l19502,20831r-66,-67l19369,20696r-67,-67l19235,20561r-67,-67l19102,20426r-67,-67l18968,20291r-67,-68l18834,20156r-66,-68l18701,20020r-67,-68l18567,19885r-67,-68l18434,19749r-67,-68l18300,19613r-67,-68l18167,19477r-67,-68l18033,19341r-67,-68l17899,19205r-66,-68l17766,19069r-67,-68l17632,18933r-67,-68l17499,18796r-67,-68l17365,18660r-67,-68l17231,18523r-66,-68l17098,18387r-67,-69l16964,18250r-66,-69l16831,18113r-67,-69l16697,17976r-67,-69l16564,17839r-67,-69l16430,17702r-67,-69l16296,17564r-66,-68l16163,17427r-67,-69l16029,17289r-67,-69l15896,17152r-67,-69l15762,17014r-67,-69l15628,16876r-66,-69l15495,16738r-67,-69l15361,16600r-66,-69l15228,16462r-67,-69l15094,16323r-67,-69l14961,16185r-67,-69l14827,16047r-67,-70l14693,15908r-66,-69l14560,15769r-67,-69l14426,15630r-67,-69l14293,15491r-67,-69l14159,15352r-67,-69l14026,15213r-67,-69l13892,15074r-67,-70l13758,14935r-66,-70l13625,14795r-67,-70l13491,14656r-67,-70l13358,14516r-67,-70l13224,14376r-67,-70l13090,14236r-66,-70l12957,14096r-67,-70l12823,13956r-67,-70l12690,13816r-67,-70l12556,13676r-67,-71l12423,13535r-67,-70l12289,13395r-67,-71l12155,13254r-66,-70l12022,13113r-67,-70l11888,12972r-67,-70l11755,12831r-67,-70l11621,12690r-67,-70l11487,12549r-66,-70l11354,12408r-67,-71l11220,12267r-66,-71l11087,12125r-67,-71l10953,11983r-67,-70l10820,11842r-67,-71l10686,11700r-67,-71l10552,11558r-66,-71l10419,11416r-67,-71l10285,11274r-67,-71l10152,11132r-67,-72l10018,10989r-67,-71l9884,10847r-66,-72l9751,10704r-67,-71l9617,10561r-66,-71l9484,10419r-67,-72l9350,10276r-67,-72l9217,10133r-67,-72l9083,9990r-67,-72l8949,9846r-66,-71l8816,9703r-67,-72l8682,9560r-67,-72l8549,9416r-67,-72l8415,9272r-67,-72l8282,9129r-67,-72l8148,8985r-67,-72l8014,8841r-66,-72l7881,8697r-67,-73l7747,8552r-67,-72l7614,8408r-67,-72l7480,8264r-67,-73l7346,8119r-66,-72l7213,7974r-67,-72l7079,7830r-66,-73l6946,7685r-67,-73l6812,7540r-67,-73l6679,7395r-67,-73l6545,7249r-67,-72l6411,7104r-66,-73l6278,6959r-67,-73l6144,6813r-67,-73l6011,6668r-67,-73l5877,6522r-67,-73l5743,6376r-66,-73l5610,6230r-67,-73l5476,6084r-66,-73l5343,5938r-67,-73l5209,5791r-67,-73l5076,5645r-67,-73l4942,5499r-67,-74l4808,5352r-66,-73l4675,5205r-67,-73l4541,5058r-67,-73l4408,4911r-67,-73l4274,4764r-67,-73l4141,4617r-67,-73l4007,4470r-67,-74l3873,4322r-66,-73l3740,4175r-67,-74l3606,4027r-67,-74l3473,3880r-67,-74l3339,3732r-67,-74l3205,3584r-66,-74l3072,3436r-67,-74l2938,3288r-67,-75l2805,3139r-67,-74l2671,2991r-67,-74l2538,2842r-67,-74l2404,2694r-67,-75l2270,2545r-66,-74l2137,2396r-67,-74l2003,2247r-67,-74l1870,2098r-67,-74l1736,1949r-67,-75l1602,1800r-66,-75l1469,1650r-67,-74l1335,1501r-66,-75l1202,1351r-67,-75l1068,1201r-67,-74l935,1052,868,977,801,902,734,827,667,752,601,676,534,601,467,526,400,451,333,376,267,301,200,225,133,150,66,75,,,,167755r667838,e" filled="f" stroked="f">
                  <v:path arrowok="t" textboxrect="0,0,667838,167755"/>
                </v:shape>
                <v:shape id="pl250" o:spid="_x0000_s1271" style="position:absolute;left:7687;top:5029;width:24554;height:13411;visibility:visible;mso-wrap-style:square;v-text-anchor:top" coordsize="2455333,13411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" path="m,1341120r245,-2l491,1341116r245,-1l982,1341113r245,-2l1473,1341110r245,-2l1964,1341106r246,-1l2455,1341103r246,-2l2946,1341100r246,-2l3437,1341096r246,-1l3928,1341093r246,-2l4420,1341090r245,-2l4911,1341086r245,-1l5402,1341083r245,-2l5893,1341080r245,-2l6384,1341076r246,-2l6875,1341073r246,-2l7366,1341069r246,-1l7857,1341066r246,-2l8348,1341062r246,-1l8840,1341059r245,-2l9331,1341055r245,-1l9822,1341052r245,-2l10313,1341048r245,-2l10804,1341045r246,-2l11295,1341041r246,-2l11786,1341038r246,-2l12277,1341034r246,-2l12769,1341030r245,-2l13260,1341027r245,-2l13751,1341023r245,-2l14242,1341019r245,-1l14733,1341016r246,-2l15224,1341012r246,-2l15715,1341008r246,-2l16206,1341005r246,-2l16697,1341001r246,-2l17189,1340997r245,-2l17680,1340993r245,-2l18171,1340989r245,-1l18662,1340986r245,-2l19153,1340982r246,-2l19644,1340978r246,-2l20135,1340974r246,-2l20626,1340970r246,-2l21117,1340966r246,-2l21609,1340963r245,-2l22100,1340959r245,-2l22591,1340955r245,-2l23082,1340951r245,-2l23573,1340947r246,-2l24064,1340943r246,-2l24555,1340939r246,-2l25046,1340935r246,-2l25538,1340931r245,-2l26029,1340927r245,-2l26520,1340923r245,-2l27011,1340919r245,-3l27502,1340914r246,-2l27993,1340910r246,-2l28484,1340906r246,-2l28975,1340902r246,-2l29466,1340898r246,-2l29958,1340894r245,-2l30449,1340889r245,-2l30940,1340885r245,-2l31431,1340881r245,-2l31922,1340877r246,-2l32413,1340872r246,-2l32904,1340868r246,-2l33395,1340864r246,-2l33886,1340859r246,-2l34378,1340855r245,-2l34869,1340851r245,-2l35360,1340846r245,-2l35851,1340842r246,-2l36342,1340838r246,-3l36833,1340833r246,-2l37324,1340829r246,-3l37815,1340824r246,-2l38307,1340820r245,-3l38798,1340815r245,-2l39289,1340811r245,-3l39780,1340806r245,-2l40271,1340801r246,-2l40762,1340797r246,-3l41253,1340792r246,-2l41744,1340788r246,-3l42235,1340783r246,-2l42727,1340778r245,-2l43218,1340774r245,-3l43709,1340769r245,-3l44200,1340764r245,-2l44691,1340759r246,-2l45182,1340755r246,-3l45673,1340750r246,-3l46164,1340745r246,-3l46655,1340740r246,-2l47147,1340735r245,-2l47638,1340730r245,-2l48129,1340725r245,-2l48620,1340721r246,-3l49111,1340716r246,-3l49602,1340711r246,-3l50093,1340706r246,-3l50584,1340701r246,-3l51076,1340696r245,-3l51567,1340691r245,-3l52058,1340685r245,-2l52549,1340680r245,-2l53040,1340675r246,-2l53531,1340670r246,-2l54022,1340665r246,-3l54513,1340660r246,-3l55004,1340655r246,-3l55496,1340649r245,-2l55987,1340644r245,-2l56478,1340639r245,-3l56969,1340634r245,-3l57460,1340628r246,-2l57951,1340623r246,-3l58442,1340618r246,-3l58933,1340612r246,-2l59425,1340607r245,-3l59916,1340601r245,-2l60407,1340596r245,-3l60898,1340591r245,-3l61389,1340585r246,-3l61880,1340580r246,-3l62371,1340574r246,-3l62862,1340568r246,-2l63353,1340563r246,-3l63845,1340557r245,-3l64336,1340552r245,-3l64827,1340546r245,-3l65318,1340540r245,-3l65809,1340535r246,-3l66300,1340529r246,-3l66791,1340523r246,-3l67282,1340517r246,-3l67773,1340512r246,-3l68265,1340506r245,-3l68756,1340500r245,-3l69247,1340494r245,-3l69738,1340488r245,-3l70229,1340482r246,-3l70720,1340476r246,-3l71211,1340470r246,-3l71702,1340464r246,-3l72194,1340458r245,-3l72685,1340452r245,-3l73176,1340446r245,-3l73667,1340440r245,-3l74158,1340434r246,-3l74649,1340428r246,-3l75140,1340422r246,-4l75631,1340415r246,-3l76122,1340409r246,-3l76614,1340403r245,-3l77105,1340397r245,-4l77596,1340390r245,-3l78087,1340384r245,-3l78578,1340378r246,-4l79069,1340371r246,-3l79560,1340365r246,-3l80051,1340358r246,-3l80542,1340352r246,-3l81034,1340345r245,-3l81525,1340339r245,-3l82016,1340332r245,-3l82507,1340326r246,-4l82998,1340319r246,-3l83489,1340312r246,-3l83980,1340306r246,-4l84471,1340299r246,-3l84963,1340292r245,-3l85454,1340286r245,-4l85945,1340279r245,-4l86436,1340272r245,-3l86927,1340265r246,-3l87418,1340258r246,-3l87909,1340251r246,-3l88400,1340245r246,-4l88891,1340238r246,-4l89383,1340231r245,-4l89874,1340224r245,-4l90365,1340217r245,-4l90856,1340210r245,-4l91347,1340202r246,-3l91838,1340195r246,-3l92329,1340188r246,-3l92820,1340181r246,-4l93311,1340174r246,-4l93803,1340166r245,-3l94294,1340159r245,-3l94785,1340152r245,-4l95276,1340145r246,-4l95767,1340137r246,-4l96258,1340130r246,-4l96749,1340122r246,-3l97240,1340115r246,-4l97732,1340107r245,-3l98223,1340100r245,-4l98714,1340092r245,-3l99205,1340085r245,-4l99696,1340077r246,-4l100187,1340069r246,-3l100678,1340062r246,-4l101169,1340054r246,-4l101660,1340046r246,-4l102152,1340039r245,-4l102643,1340031r245,-4l103134,1340023r245,-4l103625,1340015r245,-4l104116,1340007r246,-4l104607,1339999r246,-4l105098,1339991r246,-4l105589,1339983r246,-4l106081,1339975r245,-4l106572,1339967r245,-4l107063,1339959r245,-4l107554,1339951r245,-4l108045,1339943r246,-5l108536,1339934r246,-4l109027,1339926r246,-4l109518,1339918r246,-4l110009,1339909r246,-4l110501,1339901r245,-4l110992,1339893r245,-5l111483,1339884r245,-4l111974,1339876r245,-4l112465,1339867r246,-4l112956,1339859r246,-5l113447,1339850r246,-4l113938,1339842r246,-5l114429,1339833r246,-4l114921,1339824r245,-4l115412,1339816r245,-5l115903,1339807r245,-5l116394,1339798r245,-4l116885,1339789r246,-4l117376,1339780r246,-4l117867,1339771r246,-4l118358,1339762r246,-4l118850,1339754r245,-5l119341,1339745r245,-5l119832,1339735r245,-4l120323,1339726r245,-4l120814,1339717r246,-4l121305,1339708r246,-5l121796,1339699r246,-5l122287,1339690r246,-5l122778,1339680r246,-4l123270,1339671r245,-5l123761,1339662r245,-5l124252,1339652r245,-4l124743,1339643r245,-5l125234,1339633r246,-4l125725,1339624r246,-5l126216,1339614r246,-4l126707,1339605r246,-5l127198,1339595r246,-5l127690,1339585r245,-4l128181,1339576r245,-5l128672,1339566r245,-5l129163,1339556r246,-5l129654,1339546r246,-5l130145,1339536r246,-5l130636,1339526r246,-4l131127,1339517r246,-5l131619,1339507r245,-6l132110,1339496r245,-5l132601,1339486r245,-5l133092,1339476r245,-5l133583,1339466r246,-5l134074,1339456r246,-5l134565,1339446r246,-6l135056,1339435r246,-5l135547,1339425r246,-5l136039,1339415r245,-6l136530,1339404r245,-5l137021,1339394r245,-6l137512,1339383r245,-5l138003,1339373r246,-6l138494,1339362r246,-5l138985,1339351r246,-5l139476,1339341r246,-6l139967,1339330r246,-6l140459,1339319r245,-5l140950,1339308r245,-5l141441,1339297r245,-5l141932,1339286r246,-5l142423,1339276r246,-6l142914,1339264r246,-5l143405,1339253r246,-5l143896,1339242r246,-5l144388,1339231r245,-5l144879,1339220r245,-6l145370,1339209r245,-6l145861,1339197r245,-5l146352,1339186r246,-6l146843,1339175r246,-6l147334,1339163r246,-5l147825,1339152r246,-6l148316,1339140r246,-6l148808,1339129r245,-6l149299,1339117r245,-6l149790,1339105r245,-5l150281,1339094r245,-6l150772,1339082r246,-6l151263,1339070r246,-6l151754,1339058r246,-6l152245,1339046r246,-6l152737,1339034r245,-6l153228,1339022r245,-6l153719,1339010r245,-6l154210,1338998r245,-6l154701,1338986r246,-6l155192,1338974r246,-6l155683,1338961r246,-6l156174,1338949r246,-6l156665,1338937r246,-6l157157,1338924r245,-6l157648,1338912r245,-6l158139,1338899r245,-6l158630,1338887r245,-7l159121,1338874r246,-6l159612,1338861r246,-6l160103,1338849r246,-7l160594,1338836r246,-7l161085,1338823r246,-6l161577,1338810r245,-6l162068,1338797r245,-6l162559,1338784r245,-6l163050,1338771r245,-6l163541,1338758r246,-7l164032,1338745r246,-7l164523,1338732r246,-7l165014,1338718r246,-6l165506,1338705r245,-7l165997,1338692r245,-7l166488,1338678r245,-7l166979,1338665r245,-7l167470,1338651r246,-7l167961,1338637r246,-6l168452,1338624r246,-7l168943,1338610r246,-7l169434,1338596r246,-7l169926,1338582r245,-6l170417,1338569r245,-7l170908,1338555r245,-7l171399,1338541r245,-7l171890,1338526r246,-7l172381,1338512r246,-7l172872,1338498r246,-7l173363,1338484r246,-7l173854,1338470r246,-8l174346,1338455r245,-7l174837,1338441r245,-7l175328,1338426r245,-7l175819,1338412r246,-8l176310,1338397r246,-7l176801,1338382r246,-7l177292,1338368r246,-8l177783,1338353r246,-7l178275,1338338r245,-7l178766,1338323r245,-7l179257,1338308r245,-7l179748,1338293r245,-7l180239,1338278r246,-7l180730,1338263r246,-8l181221,1338248r246,-8l181712,1338232r246,-7l182203,1338217r246,-8l182695,1338202r245,-8l183186,1338186r245,-8l183677,1338171r245,-8l184168,1338155r245,-8l184659,1338139r246,-8l185150,1338124r246,-8l185641,1338108r246,-8l186132,1338092r246,-8l186623,1338076r246,-8l187115,1338060r245,-8l187606,1338044r245,-8l188097,1338028r245,-8l188588,1338012r246,-9l189079,1337995r246,-8l189570,1337979r246,-8l190061,1337963r246,-9l190552,1337946r246,-8l191044,1337930r245,-9l191535,1337913r245,-8l192026,1337896r245,-8l192517,1337880r245,-9l193008,1337863r246,-9l193499,1337846r246,-9l193990,1337829r246,-9l194481,1337812r246,-9l194972,1337795r246,-9l195464,1337778r245,-9l195955,1337760r245,-8l196446,1337743r245,-9l196937,1337726r245,-9l197428,1337708r246,-9l197919,1337691r246,-9l198410,1337673r246,-9l198901,1337655r246,-8l199393,1337638r245,-9l199884,1337620r245,-9l200375,1337602r245,-9l200866,1337584r245,-9l201357,1337566r246,-9l201848,1337548r246,-9l202339,1337530r246,-9l202830,1337511r246,-9l203321,1337493r246,-9l203813,1337475r245,-10l204304,1337456r245,-9l204795,1337438r245,-10l205286,1337419r245,-9l205777,1337400r246,-9l206268,1337382r246,-10l206759,1337363r246,-10l207250,1337344r246,-10l207741,1337325r246,-10l208233,1337306r245,-10l208724,1337286r245,-9l209215,1337267r245,-10l209706,1337248r245,-10l210197,1337228r246,-9l210688,1337209r246,-10l211179,1337189r246,-10l211670,1337170r246,-10l212162,1337150r245,-10l212653,1337130r245,-10l213144,1337110r245,-10l213635,1337090r245,-10l214126,1337070r246,-10l214617,1337050r246,-10l215108,1337030r246,-10l215599,1337009r246,-10l216090,1336989r246,-10l216582,1336969r245,-11l217073,1336948r245,-10l217564,1336927r245,-10l218055,1336907r245,-11l218546,1336886r246,-11l219037,1336865r246,-11l219528,1336844r246,-11l220019,1336823r246,-11l220510,1336802r246,-11l221002,1336780r245,-10l221493,1336759r245,-11l221984,1336738r245,-11l222475,1336716r246,-11l222966,1336694r246,-10l223457,1336673r246,-11l223948,1336651r246,-11l224439,1336629r246,-11l224931,1336607r245,-11l225422,1336585r245,-11l225913,1336563r245,-11l226404,1336541r245,-11l226895,1336518r246,-11l227386,1336496r246,-11l227877,1336473r246,-11l228368,1336451r246,-12l228859,1336428r246,-11l229351,1336405r245,-11l229842,1336382r245,-11l230333,1336359r245,-11l230824,1336336r245,-11l231315,1336313r246,-11l231806,1336290r246,-12l232297,1336267r246,-12l232788,1336243r246,-12l233279,1336220r246,-12l233771,1336196r245,-12l234262,1336172r245,-12l234753,1336148r245,-11l235244,1336125r246,-12l235735,1336101r246,-13l236226,1336076r246,-12l236717,1336052r246,-12l237208,1336028r246,-12l237700,1336003r245,-12l238191,1335979r245,-12l238682,1335954r245,-12l239173,1335930r245,-13l239664,1335905r246,-13l240155,1335880r246,-13l240646,1335855r246,-13l241137,1335830r246,-13l241628,1335804r246,-12l242120,1335779r245,-13l242611,1335754r245,-13l243102,1335728r245,-13l243593,1335702r245,-12l244084,1335677r246,-13l244575,1335651r246,-13l245066,1335625r246,-13l245557,1335599r246,-13l246049,1335573r245,-14l246540,1335546r245,-13l247031,1335520r245,-13l247522,1335493r245,-13l248013,1335467r246,-13l248504,1335440r246,-13l248995,1335413r246,-13l249486,1335386r246,-13l249977,1335359r246,-13l250469,1335332r245,-13l250960,1335305r245,-14l251451,1335278r245,-14l251942,1335250r245,-14l252433,1335223r246,-14l252924,1335195r246,-14l253415,1335167r246,-14l253906,1335139r246,-14l254397,1335111r246,-14l254889,1335083r245,-14l255380,1335055r245,-15l255871,1335026r245,-14l256362,1334998r245,-15l256853,1334969r246,-14l257344,1334940r246,-14l257835,1334911r246,-14l258326,1334883r246,-15l258818,1334853r245,-14l259309,1334824r245,-14l259800,1334795r245,-15l260291,1334765r245,-14l260782,1334736r246,-15l261273,1334706r246,-15l261764,1334676r246,-15l262255,1334647r246,-15l262746,1334616r246,-15l263238,1334586r245,-15l263729,1334556r245,-15l264220,1334526r245,-16l264711,1334495r245,-15l265202,1334464r246,-15l265693,1334434r246,-16l266184,1334403r246,-16l266675,1334372r246,-16l267166,1334341r246,-16l267658,1334309r245,-15l268149,1334278r245,-16l268640,1334246r245,-15l269131,1334215r246,-16l269622,1334183r246,-16l270113,1334151r246,-16l270604,1334119r246,-16l271095,1334087r246,-16l271587,1334054r245,-16l272078,1334022r245,-16l272569,1333989r245,-16l273060,1333957r245,-17l273551,1333924r246,-17l274042,1333891r246,-17l274533,1333858r246,-17l275024,1333825r246,-17l275515,1333791r246,-16l276007,1333758r245,-17l276498,1333724r245,-17l276989,1333690r245,-17l277480,1333656r245,-17l277971,1333622r246,-17l278462,1333588r246,-17l278953,1333554r246,-17l279444,1333519r246,-17l279935,1333485r246,-18l280427,1333450r245,-17l280918,1333415r245,-17l281409,1333380r245,-17l281900,1333345r246,-18l282391,1333310r246,-18l282882,1333274r246,-17l283373,1333239r246,-18l283864,1333203r246,-18l284356,1333167r245,-18l284847,1333131r245,-18l285338,1333095r245,-18l285829,1333059r245,-19l286320,1333022r246,-18l286811,1332986r246,-19l287302,1332949r246,-19l287793,1332912r246,-18l288284,1332875r246,-19l288776,1332838r245,-19l289267,1332800r245,-18l289758,1332763r245,-19l290249,1332725r245,-19l290740,1332688r246,-19l291231,1332650r246,-19l291722,1332612r246,-20l292213,1332573r246,-19l292705,1332535r245,-19l293196,1332496r245,-19l293687,1332458r245,-20l294178,1332419r245,-20l294669,1332380r246,-20l295160,1332341r246,-20l295651,1332301r246,-19l296142,1332262r246,-20l296633,1332222r246,-20l297125,1332182r245,-20l297616,1332142r245,-20l298107,1332102r245,-20l298598,1332062r245,-20l299089,1332022r246,-21l299580,1331981r246,-20l300071,1331940r246,-20l300562,1331899r246,-20l301053,1331858r246,-20l301545,1331817r245,-21l302036,1331776r245,-21l302527,1331734r245,-21l303018,1331692r245,-21l303509,1331650r246,-21l304000,1331608r246,-21l304491,1331566r246,-21l304982,1331524r246,-22l305474,1331481r245,-21l305965,1331438r245,-21l306456,1331395r245,-21l306947,1331352r245,-21l307438,1331309r246,-22l307929,1331265r246,-21l308420,1331222r246,-22l308911,1331178r246,-22l309402,1331134r246,-22l309894,1331090r245,-22l310385,1331046r245,-23l310876,1331001r245,-22l311367,1330956r245,-22l311858,1330912r246,-23l312349,1330867r246,-23l312840,1330821r246,-22l313331,1330776r246,-23l313822,1330730r246,-22l314314,1330685r245,-23l314805,1330639r245,-23l315296,1330593r245,-23l315787,1330546r246,-23l316278,1330500r246,-23l316769,1330453r246,-23l317260,1330406r246,-23l317751,1330359r246,-23l318243,1330312r245,-24l318734,1330265r245,-24l319225,1330217r245,-24l319716,1330169r245,-24l320207,1330121r246,-24l320698,1330073r246,-24l321189,1330025r246,-24l321680,1329976r246,-24l322171,1329928r246,-25l322663,1329879r245,-25l323154,1329830r245,-25l323645,1329780r245,-24l324136,1329731r245,-25l324627,1329681r246,-25l325118,1329631r246,-25l325609,1329581r246,-25l326100,1329531r246,-25l326591,1329480r246,-25l327083,1329430r245,-26l327574,1329379r245,-26l328065,1329328r245,-26l328556,1329276r246,-25l329047,1329225r246,-26l329538,1329173r246,-26l330029,1329121r246,-26l330520,1329069r246,-26l331012,1329017r245,-26l331503,1328964r245,-26l331994,1328912r245,-27l332485,1328859r245,-27l332976,1328806r246,-27l333467,1328752r246,-27l333958,1328699r246,-27l334449,1328645r246,-27l334940,1328591r246,-27l335432,1328537r245,-27l335923,1328482r245,-27l336414,1328428r245,-28l336905,1328373r245,-28l337396,1328318r246,-28l337887,1328263r246,-28l338378,1328207r246,-28l338869,1328151r246,-28l339361,1328095r245,-28l339852,1328039r245,-28l340343,1327983r245,-28l340834,1327926r245,-28l341325,1327870r246,-29l341816,1327813r246,-29l342307,1327755r246,-28l342798,1327698r246,-29l343289,1327640r246,-29l343781,1327582r245,-29l344272,1327524r245,-29l344763,1327466r245,-30l345254,1327407r245,-29l345745,1327348r246,-29l346236,1327289r246,-29l346727,1327230r246,-30l347218,1327170r246,-30l347709,1327111r246,-30l348201,1327051r245,-30l348692,1326990r245,-30l349183,1326930r245,-30l349674,1326869r245,-30l350165,1326808r246,-30l350656,1326747r246,-31l351147,1326686r246,-31l351638,1326624r246,-31l352130,1326562r245,-31l352621,1326500r245,-31l353112,1326438r245,-32l353603,1326375r245,-31l354094,1326312r246,-31l354585,1326249r246,-32l355076,1326186r246,-32l355567,1326122r246,-32l356058,1326058r246,-32l356550,1325994r245,-32l357041,1325930r245,-32l357532,1325865r245,-32l358023,1325800r245,-32l358514,1325735r246,-32l359005,1325670r246,-33l359496,1325604r246,-33l359987,1325538r246,-33l360478,1325472r246,-33l360970,1325406r245,-33l361461,1325339r245,-33l361952,1325273r245,-34l362443,1325205r246,-33l362934,1325138r246,-34l363425,1325070r246,-34l363916,1325002r246,-34l364407,1324934r246,-34l364899,1324866r245,-35l365390,1324797r245,-34l365881,1324728r245,-35l366372,1324659r245,-35l366863,1324589r246,-35l367354,1324519r246,-35l367845,1324449r246,-35l368336,1324379r246,-35l368827,1324309r246,-36l369319,1324238r245,-36l369810,1324166r245,-35l370301,1324095r245,-36l370792,1324023r245,-36l371283,1323951r246,-36l371774,1323879r246,-36l372265,1323807r246,-37l372756,1323734r246,-37l373247,1323661r246,-37l373739,1323587r245,-36l374230,1323514r245,-37l374721,1323440r245,-37l375212,1323366r246,-38l375703,1323291r246,-37l376194,1323216r246,-37l376685,1323141r246,-37l377176,1323066r246,-38l377668,1322990r245,-38l378159,1322914r245,-38l378650,1322838r245,-38l379141,1322761r245,-38l379632,1322685r246,-39l380123,1322608r246,-39l380614,1322530r246,-39l381105,1322452r246,-39l381596,1322374r246,-39l382088,1322296r245,-39l382579,1322217r245,-39l383070,1322139r245,-40l383561,1322059r245,-39l384052,1321980r246,-40l384543,1321900r246,-40l385034,1321820r246,-40l385525,1321739r246,-40l386017,1321659r245,-41l386508,1321578r245,-41l386999,1321496r245,-41l387490,1321415r245,-41l387981,1321333r246,-41l388472,1321250r246,-41l388963,1321168r246,-42l389454,1321085r246,-42l389945,1321002r246,-42l390437,1320918r245,-42l390928,1320834r245,-42l391419,1320750r245,-42l391910,1320665r245,-42l392401,1320581r246,-43l392892,1320495r246,-42l393383,1320410r246,-43l393874,1320324r246,-43l394365,1320238r246,-43l394857,1320152r245,-44l395348,1320065r245,-44l395839,1319978r245,-44l396330,1319890r245,-44l396821,1319802r246,-44l397312,1319714r246,-44l397803,1319626r246,-44l398294,1319537r246,-44l398786,1319448r245,-45l399277,1319358r245,-44l399768,1319269r245,-45l400259,1319179r245,-46l400750,1319088r246,-45l401241,1318997r246,-45l401732,1318906r246,-46l402223,1318815r246,-46l402714,1318723r246,-46l403206,1318630r245,-46l403697,1318538r245,-46l404188,1318445r245,-47l404679,1318352r245,-47l405170,1318258r246,-47l405661,1318164r246,-47l406152,1318070r246,-47l406643,1317975r246,-47l407134,1317880r246,-47l407626,1317785r245,-48l408117,1317689r245,-48l408608,1317593r245,-48l409099,1317496r246,-48l409590,1317400r246,-49l410081,1317302r246,-48l410572,1317205r246,-49l411063,1317107r246,-49l411555,1317009r245,-50l412046,1316910r245,-49l412537,1316811r245,-50l413028,1316712r245,-50l413519,1316612r246,-50l414010,1316512r246,-51l414501,1316411r246,-50l414992,1316310r246,-50l415483,1316209r246,-51l415975,1316107r245,-51l416466,1316005r245,-51l416957,1315903r245,-52l417448,1315800r245,-52l417939,1315697r246,-52l418430,1315593r246,-52l418921,1315489r246,-52l419412,1315385r246,-53l419903,1315280r246,-53l420395,1315175r245,-53l420886,1315069r245,-53l421377,1314963r245,-53l421868,1314857r246,-53l422359,1314750r246,-53l422850,1314643r246,-53l423341,1314536r246,-54l423832,1314428r246,-54l424324,1314319r245,-54l424815,1314211r245,-55l425306,1314102r245,-55l425797,1313992r245,-55l426288,1313882r246,-55l426779,1313772r246,-56l427270,1313661r246,-56l427761,1313550r246,-56l428252,1313438r246,-56l428744,1313326r245,-56l429235,1313214r245,-57l429726,1313101r245,-57l430217,1312988r245,-57l430708,1312874r246,-57l431199,1312760r246,-57l431690,1312645r246,-57l432181,1312530r246,-57l432673,1312415r245,-58l433164,1312299r245,-58l433655,1312183r245,-58l434146,1312066r245,-58l434637,1311949r246,-58l435128,1311832r246,-59l435619,1311714r246,-59l436110,1311595r246,-59l436601,1311477r246,-60l437093,1311357r245,-60l437584,1311238r245,-60l438075,1311117r245,-60l438566,1310997r245,-61l439057,1310876r246,-61l439548,1310754r246,-61l440039,1310632r246,-61l440530,1310510r246,-61l441021,1310387r246,-61l441513,1310264r245,-62l442004,1310140r245,-62l442495,1310016r245,-62l442986,1309891r245,-62l443477,1309766r246,-63l443968,1309641r246,-63l444459,1309515r246,-64l444950,1309388r246,-63l445442,1309261r245,-63l445933,1309134r245,-64l446424,1309006r245,-64l446915,1308878r245,-65l447406,1308749r246,-65l447897,1308619r246,-64l448388,1308490r246,-65l448879,1308359r246,-65l449370,1308229r246,-66l449862,1308097r245,-65l450353,1307966r245,-66l450844,1307834r245,-67l451335,1307701r245,-67l451826,1307568r246,-67l452317,1307434r246,-67l452808,1307300r246,-67l453299,1307166r246,-68l453790,1307031r246,-68l454282,1306895r245,-68l454773,1306759r245,-68l455264,1306622r245,-68l455755,1306485r246,-68l456246,1306348r246,-69l456737,1306210r246,-70l457228,1306071r246,-69l457719,1305932r246,-70l458211,1305792r245,-69l458702,1305652r245,-70l459193,1305512r245,-71l459684,1305371r245,-71l460175,1305229r246,-71l460666,1305087r246,-71l461157,1304944r246,-71l461648,1304801r246,-71l462139,1304658r246,-72l462631,1304513r245,-72l463122,1304369r245,-73l463613,1304224r245,-73l464104,1304078r245,-73l464595,1303932r246,-74l465086,1303785r246,-74l465577,1303637r246,-73l466068,1303490r246,-75l466559,1303341r246,-74l467051,1303192r245,-74l467542,1303043r245,-75l468033,1302893r245,-75l468524,1302742r246,-75l469015,1302591r246,-76l469506,1302439r246,-76l469997,1302287r246,-76l470488,1302135r246,-77l470980,1301981r245,-77l471471,1301827r245,-77l471962,1301673r245,-77l472453,1301518r245,-77l472944,1301363r246,-78l473435,1301207r246,-79l473926,1301050r246,-78l474417,1300893r246,-79l474908,1300735r246,-79l475400,1300577r245,-79l475891,1300418r245,-80l476382,1300259r245,-80l476873,1300099r245,-81l477364,1299938r246,-80l477855,1299777r246,-81l478346,1299615r246,-81l478837,1299453r246,-81l479328,1299290r246,-82l479820,1299127r245,-82l480311,1298963r245,-83l480802,1298798r245,-82l481293,1298633r246,-83l481784,1298467r246,-83l482275,1298301r246,-84l482766,1298134r246,-84l483257,1297966r246,-84l483749,1297798r245,-84l484240,1297629r245,-84l484731,1297460r245,-85l485222,1297290r245,-85l485713,1297120r246,-86l486204,1296948r246,-85l486695,1296777r246,-87l487186,1296604r246,-86l487677,1296431r246,-86l488169,1296258r245,-87l488660,1296083r245,-87l489151,1295909r245,-88l489642,1295733r245,-88l490133,1295557r246,-88l490624,1295381r246,-89l491115,1295203r246,-89l491606,1295025r246,-89l492098,1294847r245,-90l492589,1294668r245,-90l493080,1294488r245,-90l493571,1294307r245,-90l494062,1294126r246,-90l494553,1293945r246,-92l495044,1293762r246,-91l495535,1293579r246,-91l496026,1293396r246,-92l496518,1293211r245,-92l497009,1293026r245,-92l497500,1292841r245,-93l497991,1292655r245,-94l498482,1292468r246,-94l498973,1292280r246,-94l499464,1292092r246,-94l499955,1291903r246,-94l500446,1291714r246,-95l500938,1291524r245,-96l501429,1291333r245,-96l501920,1291141r245,-96l502411,1290949r245,-96l502902,1290756r246,-96l503393,1290563r246,-97l503884,1290369r246,-98l504375,1290174r246,-98l504867,1289978r245,-98l505358,1289782r245,-98l505849,1289585r245,-98l506340,1289388r245,-99l506831,1289189r246,-99l507322,1288990r246,-99l507813,1288791r246,-100l508304,1288591r246,-101l508795,1288389r246,-100l509287,1288188r245,-101l509778,1287985r245,-101l510269,1287782r245,-102l510760,1287578r245,-102l511251,1287374r246,-103l511742,1287169r246,-103l512233,1286963r246,-103l512724,1286756r246,-103l513215,1286549r246,-104l513707,1286341r245,-105l514198,1286132r245,-105l514689,1285922r245,-105l515180,1285712r246,-105l515671,1285501r246,-106l516162,1285290r246,-107l516653,1285077r246,-106l517144,1284864r246,-107l517636,1284650r245,-107l518127,1284436r245,-108l518618,1284220r245,-108l519109,1284004r245,-108l519600,1283787r246,-108l520091,1283570r246,-109l520582,1283351r246,-109l521073,1283132r246,-109l521564,1282913r246,-111l522056,1282692r245,-110l522547,1282471r245,-111l523038,1282249r245,-112l523529,1282026r245,-112l524020,1281802r246,-112l524511,1281578r246,-112l525002,1281353r246,-113l525493,1281127r246,-113l525984,1280900r246,-113l526476,1280673r245,-114l526967,1280445r245,-115l527458,1280216r245,-115l527949,1279986r246,-115l528440,1279756r246,-116l528931,1279524r246,-116l529422,1279292r246,-116l529913,1279059r246,-116l530405,1278826r245,-117l530896,1278591r245,-117l531387,1278356r245,-118l531878,1278120r245,-118l532369,1277883r246,-118l532860,1277646r246,-119l533351,1277407r246,-119l533842,1277168r246,-120l534333,1276928r246,-120l534825,1276687r245,-121l535316,1276445r245,-121l535807,1276203r245,-122l536298,1275960r245,-122l536789,1275716r246,-123l537280,1275471r246,-123l537771,1275225r246,-123l538262,1274978r246,-123l538754,1274731r245,-124l539245,1274483r245,-125l539736,1274234r245,-125l540227,1273984r245,-125l540718,1273733r246,-126l541209,1273482r246,-127l541700,1273229r246,-126l542191,1272976r246,-127l542682,1272722r246,-128l543174,1272467r245,-128l543665,1272211r245,-128l544156,1271954r245,-128l544647,1271697r245,-129l545138,1271439r246,-130l545629,1271179r246,-130l546120,1270919r246,-130l546611,1270658r246,-130l547102,1270397r246,-132l547594,1270134r245,-132l548085,1269870r245,-132l548576,1269606r245,-133l549067,1269341r245,-133l549558,1269075r246,-134l550049,1268807r246,-133l550540,1268540r246,-135l551031,1268271r246,-135l551523,1268001r245,-135l552014,1267730r245,-135l552505,1267459r245,-136l552996,1267187r245,-137l553487,1266913r246,-137l553978,1266639r246,-137l554469,1266364r246,-138l554960,1266088r246,-138l555451,1265811r246,-139l555943,1265533r245,-139l556434,1265255r245,-140l556925,1264975r245,-140l557416,1264694r245,-140l557907,1264413r246,-141l558398,1264130r246,-141l558889,1263847r246,-142l559380,1263563r246,-143l559871,1263278r246,-143l560363,1262992r245,-144l560854,1262705r245,-144l561345,1262417r245,-145l561836,1262128r246,-145l562327,1261838r246,-145l562818,1261547r246,-146l563309,1261255r246,-146l563800,1260963r246,-147l564292,1260669r245,-147l564783,1260374r245,-147l565274,1260079r245,-148l565765,1259782r245,-148l566256,1259485r246,-149l566747,1259186r246,-149l567238,1258887r246,-150l567729,1258587r246,-151l568220,1258285r246,-151l568712,1257983r245,-152l569203,1257680r245,-152l569694,1257375r245,-152l570185,1257070r245,-153l570676,1256764r246,-154l571167,1256457r246,-154l571658,1256148r246,-154l572149,1255839r246,-155l572640,1255529r246,-155l573132,1255218r245,-156l573623,1254906r245,-157l574114,1254592r245,-157l574605,1254278r246,-157l575096,1253963r246,-158l575587,1253647r246,-159l576078,1253330r246,-159l576569,1253011r246,-159l577061,1252692r245,-160l577552,1252372r245,-161l578043,1252050r245,-161l578534,1251728r245,-161l579025,1251405r246,-162l579516,1251080r246,-162l580007,1250755r246,-163l580498,1250428r246,-163l580989,1250101r246,-164l581481,1249772r245,-164l581972,1249443r245,-165l582463,1249112r245,-165l582954,1248781r245,-167l583445,1248448r246,-167l583936,1248114r246,-167l584427,1247779r246,-168l584918,1247443r246,-168l585410,1247106r245,-168l585901,1246768r245,-169l586392,1246429r245,-170l586883,1246089r245,-170l587374,1245748r246,-171l587865,1245406r246,-172l588356,1245062r246,-172l588847,1244718r246,-173l589338,1244372r246,-173l589830,1244026r245,-174l590321,1243678r245,-174l590812,1243329r245,-175l591303,1242979r245,-175l591794,1242628r246,-176l592285,1242276r246,-176l592776,1241923r246,-177l593267,1241569r246,-178l593758,1241213r246,-178l594250,1240857r245,-179l594741,1240499r245,-179l595232,1240141r245,-180l595723,1239781r245,-181l596214,1239420r246,-181l596705,1239058r246,-182l597196,1238695r246,-182l597687,1238330r246,-182l598179,1237965r245,-183l598670,1237598r245,-184l599161,1237230r245,-184l599652,1236862r245,-185l600143,1236492r246,-186l600634,1236120r246,-186l601125,1235748r246,-186l601616,1235375r246,-188l602107,1235000r246,-188l602599,1234624r245,-188l603090,1234247r245,-188l603581,1233869r245,-189l604072,1233490r245,-190l604563,1233110r246,-191l605054,1232728r246,-191l605545,1232345r246,-191l606036,1231962r246,-193l606527,1231576r246,-193l607019,1231190r245,-193l607510,1230803r245,-194l608001,1230414r245,-195l608492,1230024r246,-195l608983,1229633r246,-196l609474,1229241r246,-196l609965,1228848r246,-197l610456,1228453r246,-198l610948,1228057r245,-198l611439,1227660r245,-199l611930,1227262r245,-199l612421,1226863r245,-200l612912,1226462r246,-201l613403,1226060r246,-201l613894,1225657r246,-202l614385,1225253r246,-202l614876,1224848r246,-204l615368,1224441r245,-204l615859,1224033r245,-204l616350,1223624r245,-205l616841,1223213r245,-205l617332,1222802r246,-206l617823,1222389r246,-207l618314,1221975r246,-208l618805,1221560r246,-209l619296,1221143r246,-209l619788,1220725r245,-209l620279,1220306r245,-210l620770,1219886r245,-211l621261,1219464r246,-211l621752,1219041r246,-212l622243,1218617r246,-213l622734,1218192r246,-214l623225,1217765r246,-214l623717,1217337r245,-214l624208,1216908r245,-215l624699,1216477r245,-215l625190,1216046r245,-217l625681,1215613r246,-217l626172,1215178r246,-217l626663,1214743r246,-219l627154,1214306r246,-219l627645,1213867r246,-219l628137,1213428r245,-220l628628,1212987r245,-221l629119,1212545r245,-221l629610,1212102r245,-222l630101,1211657r246,-223l630592,1211211r246,-224l631083,1210764r246,-224l631574,1210315r246,-225l632066,1209865r245,-225l632557,1209414r245,-226l633048,1208961r245,-227l633539,1208507r245,-227l634030,1208052r246,-228l634521,1207595r246,-228l635012,1207137r246,-229l635503,1206678r246,-230l635994,1206218r246,-231l636486,1205756r245,-232l636977,1205292r245,-232l637468,1204828r245,-233l637959,1204362r245,-234l638450,1203894r246,-234l638941,1203426r246,-235l639432,1202956r246,-236l639923,1202484r246,-236l640414,1202012r246,-237l640906,1201537r245,-237l641397,1201062r245,-238l641888,1200585r245,-239l642379,1200107r245,-240l642870,1199627r246,-240l643361,1199146r246,-241l643852,1198664r246,-242l644343,1198180r246,-243l644835,1197695r245,-243l645326,1197208r245,-244l645817,1196720r245,-244l646308,1196231r245,-245l646799,1195740r246,-246l647290,1195248r246,-247l647781,1194754r246,-247l648272,1194259r246,-248l648763,1193763r246,-249l649255,1193265r245,-249l649746,1192766r245,-250l650237,1192265r245,-250l650728,1191763r245,-251l651219,1191260r246,-252l651710,1190755r246,-253l652201,1190249r246,-254l652692,1189741r246,-255l653183,1189232r246,-255l653675,1188721r245,-256l654166,1188209r245,-257l654657,1187695r245,-257l655148,1187180r246,-258l655639,1186664r246,-259l656130,1186146r246,-259l656621,1185627r246,-260l657112,1185106r246,-261l657604,1184584r245,-262l658095,1184060r245,-262l658586,1183535r245,-263l659077,1183008r245,-264l659568,1182480r246,-264l660059,1181951r246,-266l660550,1181420r246,-266l661041,1180887r246,-267l661532,1180353r246,-267l662024,1179818r245,-269l662515,1179281r245,-269l663006,1178742r245,-270l663497,1178202r245,-270l663988,1177661r246,-272l664479,1177118r246,-272l664970,1176573r246,-272l665461,1176027r246,-273l665952,1175480r246,-274l666444,1174931r245,-275l666935,1174381r245,-276l667426,1173829r245,-277l667917,1173275r246,-277l668408,1172720r246,-278l668899,1172164r246,-279l669390,1171605r246,-279l669881,1171046r246,-281l670373,1170485r245,-281l670864,1169922r245,-282l671355,1169358r245,-283l671846,1168792r245,-283l672337,1168225r246,-284l672828,1167656r246,-285l673319,1167086r246,-286l673810,1166514r246,-287l674301,1165941r246,-288l674793,1165366r245,-289l675284,1164789r245,-289l675775,1164211r245,-290l676266,1163631r245,-290l676757,1163050r246,-291l677248,1162467r246,-292l677739,1161883r246,-293l678230,1161297r246,-294l678722,1160710r245,-295l679213,1160120r245,-295l679704,1159530r245,-296l680195,1158938r245,-297l680686,1158344r246,-298l681177,1157748r246,-298l681668,1157151r246,-299l682159,1156553r246,-300l682650,1155953r246,-301l683142,1155351r245,-302l683633,1154748r245,-303l684124,1154143r245,-303l684615,1153536r245,-304l685106,1152928r246,-305l685597,1152318r246,-305l686088,1151707r246,-307l686579,1151094r246,-307l687070,1150479r246,-308l687562,1149863r245,-309l688053,1149245r245,-309l688544,1148626r245,-311l689035,1148005r245,-312l689526,1147382r246,-312l690017,1146758r246,-313l690508,1146132r246,-314l690999,1145504r246,-314l691491,1144875r245,-316l691982,1144244r245,-316l692473,1143611r245,-317l692964,1142977r245,-318l693455,1142341r246,-318l693946,1141704r246,-320l694437,1141065r246,-321l694928,1140424r246,-321l695419,1139781r246,-321l695911,1139137r245,-322l696402,1138492r245,-324l696893,1137844r245,-324l697384,1137195r245,-325l697875,1136544r246,-326l698366,1135892r246,-327l698857,1135238r246,-328l699348,1134582r246,-328l699839,1133925r246,-330l700331,1133266r245,-331l700822,1132605r245,-331l701313,1131942r245,-332l701804,1131278r246,-333l702295,1130612r246,-333l702786,1129945r246,-335l703277,1129275r246,-335l703768,1128604r246,-336l704260,1127932r245,-337l704751,1127258r245,-338l705242,1126581r245,-338l705733,1125904r245,-340l706224,1125224r246,-340l706715,1124543r246,-341l707206,1123860r246,-342l707697,1123176r246,-343l708188,1122489r246,-343l708680,1121801r245,-344l709171,1121112r245,-346l709662,1120420r245,-346l710153,1119727r245,-347l710644,1119032r246,-348l711135,1118335r246,-349l711626,1117637r246,-350l712117,1116937r246,-351l712608,1116235r246,-352l713100,1115531r245,-352l713591,1114826r245,-353l714082,1114119r245,-354l714573,1113410r246,-355l715064,1112700r246,-356l715555,1111987r246,-356l716046,1111273r246,-357l716537,1110558r246,-359l717029,1109840r245,-359l717520,1109121r245,-361l718011,1108400r245,-361l718502,1107677r245,-362l718993,1106952r246,-363l719484,1106226r246,-364l719975,1105498r246,-365l720466,1104768r246,-366l720957,1104036r246,-366l721449,1103303r245,-367l721940,1102568r245,-369l722431,1101831r245,-369l722922,1101092r245,-370l723413,1100351r246,-370l723904,1099609r246,-372l724395,1098865r246,-373l724886,1098119r246,-373l725378,1097372r245,-375l725869,1096622r245,-375l726360,1095871r245,-376l726851,1095118r245,-377l727342,1094363r246,-378l727833,1093606r246,-379l728324,1092848r246,-380l728815,1092088r246,-381l729306,1091326r246,-382l729798,1090562r245,-383l730289,1089796r245,-383l730780,1089029r245,-385l731271,1088259r245,-385l731762,1087488r246,-386l732253,1086716r246,-388l732744,1085941r246,-388l733235,1085164r246,-389l733726,1084386r246,-390l734218,1083606r245,-391l734709,1082824r245,-392l735200,1082040r245,-392l735691,1081255r245,-394l736182,1080467r246,-394l736673,1079678r246,-395l737164,1078887r246,-396l737655,1078094r246,-397l738147,1077299r245,-398l738638,1076503r245,-399l739129,1075704r245,-400l739620,1074904r245,-401l740111,1074102r246,-402l740602,1073298r246,-403l741093,1072492r246,-404l741584,1071684r246,-404l742075,1070875r246,-405l742567,1070064r245,-407l743058,1069250r245,-407l743549,1068435r245,-408l744040,1067619r245,-410l744531,1066800r246,-410l745022,1065979r246,-411l745513,1065157r246,-412l746004,1064333r246,-413l746495,1063507r246,-414l746987,1062679r245,-415l747478,1061849r245,-416l747969,1061017r245,-417l748460,1060183r246,-417l748951,1059348r246,-418l749442,1058511r246,-420l749933,1057672r246,-421l750424,1056830r246,-421l750916,1055988r245,-423l751407,1055143r245,-423l751898,1054296r245,-424l752389,1053448r245,-425l752880,1052597r246,-426l753371,1051745r246,-427l753862,1050891r246,-428l754353,1050035r246,-429l754844,1049177r246,-430l755336,1048317r245,-430l755827,1047455r245,-431l756318,1046592r245,-433l756809,1045726r245,-433l757300,1044859r246,-434l757791,1043990r246,-435l758282,1043119r246,-436l758773,1042246r246,-437l759264,1041371r246,-438l759756,1040494r245,-439l760247,1039616r245,-440l760738,1038735r245,-441l761229,1037853r246,-442l761720,1036968r246,-442l762211,1036082r246,-444l762702,1035194r246,-445l763193,1034304r246,-446l763685,1033412r245,-446l764176,1032518r245,-447l764667,1031623r245,-449l765158,1030725r245,-449l765649,1029826r246,-451l766140,1028924r246,-451l766631,1028021r246,-452l767122,1027116r246,-454l767613,1026209r246,-455l768105,1025300r245,-456l768596,1024389r245,-456l769087,1023476r245,-457l769578,1022561r245,-458l770069,1021645r246,-459l770560,1020726r246,-460l771051,1019806r246,-461l771542,1018883r246,-462l772034,1017959r245,-463l772525,1017033r245,-464l773016,1016105r245,-465l773507,1015175r245,-466l773998,1014243r246,-467l774489,1013309r246,-468l774980,1012373r246,-468l775471,1011436r246,-470l775962,1010496r246,-470l776454,1009555r245,-472l776945,1008611r245,-472l777436,1007666r245,-473l777927,1006719r245,-475l778418,1005770r246,-476l778909,1004819r246,-477l779400,1003866r246,-478l779891,1002911r246,-478l780382,1001954r246,-479l780874,1000995r245,-480l781365,1000035r245,-481l781856,999072r245,-482l782347,998108r245,-483l782838,997141r246,-484l783329,996173r246,-485l783820,995203r246,-486l784311,994231r246,-487l784803,993257r245,-488l785294,992281r245,-489l785785,991303r245,-490l786276,990323r245,-491l786767,989341r246,-491l787258,988358r246,-493l787749,987372r246,-493l788240,986385r246,-495l788731,985395r246,-495l789223,984404r245,-496l789714,983411r245,-498l790205,982416r245,-499l790696,981419r245,-500l791187,980420r246,-501l791678,979419r246,-501l792169,978416r246,-502l792660,977411r246,-503l793151,976405r246,-505l793643,975396r245,-505l794134,974385r245,-505l794625,973373r245,-507l795116,972359r246,-508l795607,971343r246,-509l796098,970324r246,-509l796589,969304r246,-510l797080,968282r246,-511l797572,967258r245,-512l798063,966233r245,-514l798554,965205r245,-515l799045,964175r245,-515l799536,963144r246,-517l800027,962110r246,-517l800518,961075r246,-518l801009,960038r246,-520l801500,958999r246,-521l801992,957957r245,-521l802483,956914r245,-522l802974,955870r245,-524l803465,954823r245,-524l803956,953774r246,-525l804447,952723r246,-526l804938,951671r246,-527l805429,950616r246,-528l805920,949560r246,-529l806412,948502r245,-530l806903,947442r245,-531l807394,946380r245,-532l807885,945316r246,-533l808376,944250r246,-534l808867,943182r246,-535l809358,942112r246,-535l809849,941041r246,-537l810341,939967r245,-537l810832,938892r245,-538l811323,937815r245,-539l811814,936736r245,-541l812305,935655r246,-541l812796,934572r246,-542l813287,933487r246,-543l813778,932400r246,-544l814269,931312r246,-545l814761,930221r245,-546l815252,929129r245,-547l815743,928035r245,-548l816234,926939r245,-549l816725,925841r246,-550l817216,924741r246,-551l817707,923639r246,-551l818198,922535r246,-552l818690,921430r245,-553l819181,920323r245,-555l819672,919213r245,-555l820163,918102r245,-556l820654,916989r246,-557l821145,915874r246,-558l821636,914758r246,-559l822127,913639r246,-560l822618,912519r246,-561l823110,911396r245,-561l823601,910272r245,-563l824092,909146r245,-564l824583,908018r245,-564l825074,906889r246,-566l825565,905757r246,-566l826056,904624r246,-568l826547,903488r246,-568l827038,902351r246,-569l827530,901212r245,-570l828021,900071r245,-571l828512,898929r245,-572l829003,897784r245,-573l829494,896638r246,-574l829985,895490r246,-575l830476,894340r246,-576l830967,893188r246,-577l831459,892034r245,-578l831950,890878r245,-578l832441,889721r245,-579l832932,888562r245,-580l833423,887401r246,-581l833914,886238r246,-582l834405,885074r246,-583l834896,883907r246,-584l835387,882739r246,-585l835879,881569r245,-586l836370,880397r245,-587l836861,879223r245,-587l837352,878048r245,-589l837843,876870r246,-589l838334,875691r246,-590l838825,874510r246,-591l839316,873328r246,-592l839807,872143r246,-593l840299,870957r245,-594l840790,869769r245,-595l841281,868579r245,-595l841772,867388r246,-597l842263,866194r246,-597l842754,864999r246,-598l843245,863802r246,-599l843736,862603r246,-600l844228,861403r245,-601l844719,860201r245,-602l845210,858997r245,-603l845701,857791r245,-604l846192,856583r246,-604l846683,855374r246,-605l847174,854163r246,-606l847665,852950r246,-607l848156,851736r246,-608l848648,850519r245,-608l849139,849301r245,-609l849630,848082r245,-611l850121,846860r245,-611l850612,845637r246,-612l851103,844412r246,-613l851594,843185r246,-613l852085,841957r246,-615l852576,840727r246,-616l853068,839495r245,-616l853559,838262r245,-618l854050,837026r245,-618l854541,835790r246,-620l855032,834551r246,-620l855523,833311r246,-621l856014,832069r246,-622l856505,830825r246,-623l856997,829579r245,-623l857488,828332r245,-624l857979,827084r245,-625l858470,825833r245,-626l858961,824581r246,-627l859452,823327r246,-627l859943,822072r246,-629l860434,820815r246,-629l860925,819556r246,-630l861417,818296r245,-631l861908,817033r245,-631l862399,815770r245,-633l862890,814504r245,-633l863381,813237r246,-634l863872,811969r246,-635l864363,810698r246,-635l864854,809427r246,-637l865346,808153r245,-637l865837,806878r245,-638l866328,805601r245,-639l866819,804323r245,-640l867310,803043r246,-641l867801,801761r246,-641l868292,800478r246,-642l868783,799193r246,-643l869274,797907r246,-644l869766,796619r245,-645l870257,795329r245,-645l870748,794038r245,-646l871239,792746r245,-647l871730,791451r246,-647l872221,790156r246,-649l872712,788858r246,-649l873203,787559r246,-650l873694,786259r246,-651l874186,784957r245,-652l874677,783653r245,-652l875168,782348r245,-653l875659,781042r245,-654l876150,779733r246,-654l876641,778424r246,-656l877132,777112r246,-656l877623,775800r246,-657l878115,774485r245,-657l878606,773170r245,-659l879097,771853r245,-660l879588,770534r245,-660l880079,769214r246,-661l880570,767892r246,-662l881061,766569r246,-663l881552,765244r246,-663l882043,763918r246,-664l882535,762590r245,-664l883026,761261r245,-665l883517,759931r245,-666l884008,758599r245,-667l884499,757265r246,-667l884990,755930r246,-668l885481,754594r246,-669l885972,753256r246,-669l886463,751917r246,-670l886955,750577r245,-671l887446,749235r245,-672l887937,747891r245,-672l888428,746547r246,-673l888919,745200r246,-673l889410,743853r246,-674l889901,742504r246,-675l890392,741154r246,-676l890884,739802r245,-677l891375,738449r245,-677l891866,737094r245,-677l892357,735739r245,-679l892848,734381r246,-679l893339,733023r246,-680l893830,731663r246,-680l894321,730302r246,-681l894812,728939r246,-681l895304,727576r245,-683l895795,726210r245,-683l896286,724844r245,-684l896777,723476r245,-684l897268,722107r246,-685l897759,720737r246,-686l898250,719365r246,-686l898741,717992r246,-687l899232,716618r246,-688l899724,715242r245,-688l900215,713866r245,-689l900706,712488r245,-690l901197,711109r246,-691l901688,709728r246,-691l902179,708346r246,-691l902670,706963r246,-692l903161,705579r246,-692l903653,704194r245,-693l904144,702807r245,-694l904635,701419r245,-694l905126,700030r245,-695l905617,698640r246,-695l906108,697249r246,-696l906599,695856r246,-697l907090,694462r246,-697l907581,693067r246,-697l908073,691671r245,-698l908564,690274r245,-699l909055,688876r245,-700l909546,687476r245,-700l910037,686076r246,-701l910528,684674r246,-702l911019,683271r246,-702l911510,681867r246,-703l912002,680462r245,-703l912493,679055r245,-703l912984,677648r245,-704l913475,676240r245,-705l913966,674830r246,-705l914457,673420r246,-706l914948,672008r246,-706l915439,670595r246,-706l915930,669182r246,-708l916422,667767r245,-708l916913,666351r245,-708l917404,664934r245,-708l917895,663516r245,-709l918386,662098r246,-710l918877,660678r246,-711l919368,659257r246,-711l919859,657835r246,-711l920350,656412r246,-712l920842,654988r245,-712l921333,653564r245,-713l921824,652138r245,-713l922315,650711r245,-714l922806,649283r246,-714l923297,647855r246,-715l923788,646425r246,-715l924279,644995r246,-716l924771,643564r245,-716l925262,642131r245,-716l925753,640698r245,-717l926244,639264r245,-717l926735,637829r246,-718l927226,636393r246,-718l927717,634957r246,-719l928208,633519r246,-719l928699,632081r246,-720l929191,630641r245,-719l929682,629201r245,-720l930173,627760r245,-720l930664,626319r245,-721l931155,624876r246,-721l931646,623433r246,-722l932137,621989r246,-723l932628,620544r246,-723l933119,619098r246,-723l933611,617652r245,-724l934102,616204r245,-724l934593,614756r245,-724l935084,613308r245,-725l935575,611858r246,-725l936066,610408r246,-725l936557,608957r246,-726l937048,607505r246,-726l937540,606053r245,-726l938031,604600r245,-727l938522,603146r245,-727l939013,601692r245,-728l939504,600237r246,-728l939995,598781r246,-728l940486,597325r246,-729l940977,595868r246,-729l941468,594410r246,-729l941960,592952r245,-730l942451,591493r245,-730l942942,590033r245,-730l943433,588573r245,-730l943924,587112r246,-730l944415,585651r246,-731l944906,584189r246,-731l945397,582727r246,-732l945888,581264r246,-732l946380,579800r245,-732l946871,578336r245,-732l947362,576871r245,-732l947853,575406r246,-732l948344,573941r246,-733l948835,572475r246,-734l949326,571008r246,-734l949817,569541r246,-734l950309,568073r245,-734l950800,566605r245,-734l951291,565137r245,-735l951782,563668r245,-735l952273,562198r246,-734l952764,560729r246,-735l953255,559258r246,-735l953746,557788r246,-736l954237,556317r246,-736l954729,554845r245,-735l955220,553374r245,-736l955711,551901r245,-736l956202,550429r245,-736l956693,548956r246,-737l957184,547483r246,-737l957675,546009r246,-737l958166,544535r246,-737l958657,543061r246,-737l959149,541587r245,-738l959640,540112r245,-737l960131,538637r245,-738l960622,537162r246,-738l961113,535686r246,-738l961604,534210r246,-738l962095,532734r246,-738l962586,531258r246,-738l963078,529781r245,-738l963569,528305r245,-739l964060,526828r245,-739l964551,525350r245,-738l965042,523873r246,-739l965533,522396r246,-739l966024,520918r246,-739l966515,519440r246,-739l967006,517962r246,-739l967498,516484r245,-739l967989,515006r245,-739l968480,513528r245,-740l968971,512049r245,-739l969462,510571r246,-740l969953,509092r246,-739l970444,507613r246,-739l970935,506135r246,-740l971427,504656r245,-739l971918,503177r245,-739l972409,501698r245,-739l972900,500219r245,-739l973391,498741r246,-740l973882,497262r246,-740l974373,495783r246,-739l974864,494304r246,-739l975355,492825r246,-739l975847,491347r245,-740l976338,489868r245,-739l976829,488389r245,-739l977320,486911r245,-739l977811,485432r246,-739l978302,483954r246,-739l978793,482476r246,-739l979284,480998r246,-739l979775,479520r246,-739l980267,478042r245,-739l980758,476564r245,-739l981249,475087r245,-739l981740,473609r245,-738l982231,472132r246,-739l982722,470655r246,-738l983213,469178r246,-738l983704,467702r246,-739l984196,466225r245,-738l984687,464749r245,-738l985178,463273r245,-737l985669,461798r245,-738l986160,460323r246,-738l986651,458848r246,-738l987142,457373r246,-737l987633,455898r246,-737l988124,454424r246,-737l988616,452951r245,-737l989107,451477r245,-736l989598,450004r245,-736l990089,448531r245,-736l990580,447059r246,-736l991071,445587r246,-736l991562,444116r246,-736l992053,442644r246,-735l992544,441174r246,-735l993036,439703r245,-735l993527,438234r245,-735l994018,436764r245,-734l994509,435295r246,-734l995000,433827r246,-734l995491,432359r246,-734l995982,430891r246,-733l996473,429424r246,-733l996965,427958r245,-733l997456,426492r245,-733l997947,425027r245,-733l998438,423562r245,-732l998929,422098r246,-732l999420,420634r246,-732l999911,419171r246,-731l1000402,417709r246,-731l1000893,416247r246,-731l1001385,414786r245,-731l1001876,413325r245,-730l1002367,411865r245,-730l1002858,410406r245,-730l1003349,408947r246,-729l1003840,407489r246,-728l1004331,406032r246,-728l1004822,404576r246,-728l1005313,403120r246,-728l1005805,401665r245,-728l1006296,400210r245,-726l1006787,398757r245,-727l1007278,397304r246,-726l1007769,395852r246,-726l1008260,394401r246,-725l1008751,392951r246,-725l1009242,391501r246,-725l1009734,390052r245,-724l1010225,388604r245,-723l1010716,387157r245,-723l1011207,385711r245,-723l1011698,384266r246,-723l1012189,382821r246,-722l1012680,381378r246,-722l1013171,379935r246,-721l1013662,378493r246,-720l1014154,377053r245,-720l1014645,375613r245,-720l1015136,374174r245,-719l1015627,372736r245,-718l1016118,371299r246,-718l1016609,369863r246,-717l1017100,368428r246,-717l1017591,366994r246,-716l1018083,365562r245,-716l1018574,364130r245,-716l1019065,362699r245,-715l1019556,361269r245,-714l1020047,359841r246,-714l1020538,358413r246,-713l1021029,356987r246,-713l1021520,355562r246,-713l1022011,354138r246,-712l1022503,352715r245,-712l1022994,351293r245,-711l1023485,349872r245,-710l1023976,348453r245,-710l1024467,347034r246,-708l1024958,345617r246,-708l1025449,344201r246,-707l1025940,342787r246,-707l1026431,341373r246,-706l1026923,339961r245,-706l1027414,338550r245,-705l1027905,337141r245,-705l1028396,335732r245,-703l1028887,334325r246,-703l1029378,332919r246,-702l1029869,331515r246,-702l1030360,330112r246,-701l1030852,328710r245,-700l1031343,327310r245,-700l1031834,325911r245,-699l1032325,324514r245,-699l1032816,323117r246,-697l1033307,321723r246,-697l1033798,320329r246,-696l1034289,318937r246,-695l1034780,317547r246,-695l1035272,316158r245,-694l1035763,314771r245,-694l1036254,313385r245,-693l1036745,312000r245,-692l1037236,310617r246,-691l1037727,309236r246,-690l1038218,307856r246,-690l1038709,306477r246,-688l1039200,305101r246,-688l1039692,303725r245,-687l1040183,302352r245,-686l1040674,300980r245,-686l1041165,299609r246,-684l1041656,298241r246,-684l1042147,296873r246,-683l1042638,295508r246,-682l1043129,294144r246,-681l1043621,292782r245,-680l1044112,291422r245,-680l1044603,290063r245,-679l1045094,288706r245,-678l1045585,287350r246,-677l1046076,285997r246,-676l1046567,284645r246,-675l1047058,283295r246,-674l1047549,281947r246,-674l1048041,280600r245,-672l1048532,279255r245,-671l1049023,277913r245,-671l1049514,276572r245,-670l1050005,275232r246,-669l1050496,273895r246,-668l1050987,272560r246,-668l1051478,271226r246,-666l1051969,269894r246,-665l1052461,268564r245,-664l1052952,267236r245,-663l1053443,265910r245,-662l1053934,264586r246,-661l1054425,263264r246,-660l1054916,261944r246,-659l1055407,260626r246,-658l1055898,259310r246,-657l1056390,257996r245,-657l1056881,256684r245,-656l1057372,255374r245,-655l1057863,254066r245,-654l1058354,252760r246,-653l1058845,251456r246,-652l1059336,250154r246,-650l1059827,248854r246,-649l1060318,247556r246,-648l1060810,246261r245,-647l1061301,244967r245,-646l1061792,243676r245,-645l1062283,242387r245,-644l1062774,241100r246,-643l1063265,239815r246,-642l1063756,238532r246,-640l1064247,237252r246,-639l1064739,235974r245,-638l1065230,234698r245,-637l1065721,233424r245,-636l1066212,232153r245,-635l1066703,230883r246,-633l1067194,229617r246,-633l1067685,228352r246,-632l1068176,227090r246,-631l1068667,225830r246,-630l1069159,224572r245,-628l1069650,223317r245,-627l1070141,222064r245,-626l1070632,220813r245,-625l1071123,219565r246,-624l1071614,218319r246,-622l1072105,217075r246,-621l1072596,215834r246,-619l1073087,214596r246,-619l1073579,213359r245,-617l1074070,212126r245,-616l1074561,210894r245,-614l1075052,209665r245,-613l1075543,208439r246,-612l1076034,207215r246,-611l1076525,205994r246,-610l1077016,204775r246,-608l1077508,203559r245,-607l1077999,202345r245,-606l1078490,201134r245,-605l1078981,199925r245,-603l1079472,198719r246,-602l1079963,197516r246,-601l1080454,196315r246,-599l1080945,195117r246,-598l1081436,193922r246,-597l1081928,192729r245,-596l1082419,191538r245,-594l1082910,190351r245,-593l1083401,189166r245,-592l1083892,187984r246,-590l1084383,186804r246,-589l1084874,185627r246,-587l1085365,184453r246,-586l1085856,183282r246,-585l1086348,182113r245,-583l1086839,180948r245,-582l1087330,179785r245,-581l1087821,178624r246,-579l1088312,177467r246,-578l1088803,176312r246,-576l1089294,175161r246,-575l1089785,174012r246,-574l1090277,172865r245,-571l1090768,171722r245,-570l1091259,170582r245,-569l1091750,169444r245,-567l1092241,168310r246,-566l1092732,167178r246,-565l1093223,166049r246,-563l1093714,164923r246,-561l1094205,163800r246,-560l1094697,162680r245,-558l1095188,161563r245,-557l1095679,160449r245,-555l1096170,159338r245,-554l1096661,158230r246,-553l1097152,157125r246,-551l1097643,156023r246,-550l1098134,154924r246,-548l1098625,153828r246,-546l1099117,152736r245,-546l1099608,151646r245,-544l1100099,150559r245,-542l1100590,149475r246,-540l1101081,148395r246,-539l1101572,147317r246,-537l1102063,146243r246,-536l1102554,145172r246,-534l1103046,144104r245,-533l1103537,143039r245,-531l1104028,141977r245,-529l1104519,140919r245,-528l1105010,139864r246,-527l1105501,138812r246,-525l1105992,137763r246,-524l1106483,136717r246,-522l1106974,135675r246,-520l1107466,134635r245,-518l1107957,133599r245,-516l1108448,132567r245,-515l1108939,131537r245,-513l1109430,130511r246,-512l1109921,129488r246,-510l1110412,128469r246,-508l1110903,127453r246,-507l1111395,126440r245,-505l1111886,125431r245,-504l1112377,124424r245,-501l1112868,123422r245,-500l1113359,122422r246,-498l1113850,121426r246,-496l1114341,120434r246,-495l1114832,119445r246,-494l1115323,118459r246,-492l1115815,117477r245,-490l1116306,116498r245,-488l1116797,115522r245,-486l1117288,114550r245,-484l1117779,113582r246,-483l1118270,112617r246,-481l1118761,111655r246,-479l1119252,110697r246,-477l1119743,109743r246,-476l1120235,108792r245,-474l1120726,107844r245,-472l1121217,106901r245,-471l1121708,105960r245,-469l1122199,105023r246,-467l1122690,104090r246,-465l1123181,103161r246,-464l1123672,102235r246,-462l1124164,101312r245,-460l1124655,100393r245,-458l1125146,99478r245,-456l1125637,98567r245,-455l1126128,97659r246,-453l1126619,96755r246,-451l1127110,95854r246,-449l1127601,94957r246,-447l1128092,94064r246,-445l1128584,93175r245,-444l1129075,92289r245,-442l1129566,91407r245,-440l1130057,90528r245,-437l1130548,89654r246,-436l1131039,88783r246,-434l1131530,87916r246,-432l1132021,87053r246,-431l1132512,86193r246,-428l1133004,85337r245,-426l1133495,84485r245,-424l1133986,83637r245,-423l1134477,82793r246,-421l1134968,81952r246,-419l1135459,81115r246,-417l1135950,80282r246,-415l1136441,79453r246,-413l1136933,78628r245,-411l1137424,77807r245,-409l1137915,76989r245,-407l1138406,76176r245,-406l1138897,75366r246,-403l1139388,74560r246,-401l1139879,73758r246,-399l1140370,72961r246,-398l1140861,72167r246,-396l1141353,71376r245,-393l1141844,70590r245,-391l1142335,69808r245,-389l1142826,69030r245,-388l1143317,68256r246,-386l1143808,67485r246,-383l1144299,66719r246,-381l1144790,65957r246,-380l1145281,65199r246,-378l1145773,64444r245,-375l1146264,63694r245,-373l1146755,62948r245,-372l1147246,62206r246,-370l1147737,61468r246,-368l1148228,60734r246,-366l1148719,60004r246,-364l1149210,59278r246,-362l1149702,58556r245,-359l1150193,57838r245,-357l1150684,57125r245,-356l1151175,56415r245,-353l1151666,55710r246,-351l1152157,55008r246,-349l1152648,54311r246,-347l1153139,53618r246,-345l1153630,52929r246,-343l1154122,52245r245,-341l1154613,51564r245,-339l1155104,50888r245,-337l1155595,50215r245,-334l1156086,49547r246,-332l1156577,48884r246,-331l1157068,48224r246,-328l1157559,47568r246,-326l1158051,46917r245,-324l1158542,46270r245,-322l1159033,45627r245,-319l1159524,44989r245,-318l1160015,44355r246,-316l1160506,43725r246,-314l1160997,43099r246,-312l1161488,42477r246,-309l1161979,41860r246,-307l1162471,41247r245,-305l1162962,40638r245,-302l1163453,40034r245,-301l1163944,39434r245,-299l1164435,38838r246,-296l1164926,38247r246,-295l1165417,37659r246,-292l1165908,37077r246,-290l1166399,36498r246,-287l1166891,35924r245,-285l1167382,35354r245,-283l1167873,34789r245,-281l1168364,34228r245,-279l1168855,33671r246,-277l1169346,33119r246,-275l1169837,32571r246,-273l1170328,32027r246,-270l1170820,31488r245,-268l1171311,30953r245,-266l1171802,30423r245,-264l1172293,29897r245,-262l1172784,29375r246,-259l1173275,28858r246,-257l1173766,28345r246,-255l1174257,27837r246,-253l1174748,27333r246,-250l1175240,26834r245,-248l1175731,26339r245,-246l1176222,25848r245,-243l1176713,25362r245,-241l1177204,24880r246,-239l1177695,24403r246,-237l1178186,23931r246,-235l1178677,23463r246,-233l1179168,22999r246,-230l1179660,22540r245,-228l1180151,22085r245,-225l1180642,21635r245,-223l1181133,21189r246,-221l1181624,20748r246,-219l1182115,20312r246,-217l1182606,19880r246,-215l1183097,19452r246,-212l1183589,19029r245,-210l1184080,18611r245,-208l1184571,18197r245,-206l1185062,17787r245,-203l1185553,17382r246,-200l1186044,16982r246,-198l1186535,16587r246,-197l1187026,16195r246,-193l1187517,15809r246,-192l1188009,15427r245,-189l1188500,15049r245,-187l1188991,14677r245,-185l1189482,14308r245,-182l1189973,13945r246,-180l1190464,13586r246,-178l1190955,13231r246,-175l1191446,12882r246,-174l1191937,12536r246,-170l1192429,12196r245,-169l1192920,11860r245,-166l1193411,11529r245,-164l1193902,11202r246,-162l1194393,10880r246,-160l1194884,10562r246,-157l1195375,10250r246,-155l1195866,9941r246,-152l1196358,9638r245,-150l1196849,9339r245,-148l1197340,9045r245,-146l1197831,8755r245,-143l1198322,8470r246,-140l1198813,8190r246,-138l1199304,7915r246,-136l1199795,7644r246,-134l1200286,7377r246,-131l1200778,7116r245,-129l1201269,6859r245,-127l1201760,6607r245,-124l1202251,6359r245,-122l1202742,6117r246,-120l1203233,5878r246,-117l1203724,5645r246,-115l1204215,5416r246,-112l1204707,5192r245,-110l1205198,4973r245,-108l1205689,4758r245,-105l1206180,4548r245,-103l1206671,4343r246,-101l1207162,4143r246,-99l1207653,3947r246,-96l1208144,3756r246,-94l1208635,3569r246,-91l1209127,3388r245,-89l1209618,3211r245,-87l1210109,3039r245,-85l1210600,2871r245,-82l1211091,2709r246,-80l1211582,2551r246,-78l1212073,2397r246,-75l1212564,2249r246,-73l1213055,2105r246,-70l1213547,1966r245,-68l1214038,1832r245,-66l1214529,1702r245,-63l1215020,1577r245,-61l1215511,1457r246,-58l1216002,1342r246,-56l1216493,1231r246,-53l1216984,1125r246,-51l1217476,1024r245,-49l1217967,928r245,-47l1218458,836r245,-44l1218949,749r245,-41l1219440,667r246,-39l1219931,590r246,-37l1220422,517r246,-34l1220913,449r246,-32l1221404,386r246,-29l1221896,328r245,-27l1222387,274r245,-25l1222878,226r245,-23l1223369,182r245,-21l1223860,142r246,-18l1224351,108r246,-16l1224842,78r246,-13l1225333,53r246,-11l1225824,33r246,-8l1226316,17r245,-6l1226807,7r245,-4l1227298,1r245,-1l1227789,r246,1l1228280,3r246,4l1228771,11r246,6l1229262,25r246,8l1229753,42r246,11l1230245,65r245,13l1230736,92r245,16l1231227,124r245,18l1231718,161r245,21l1232209,203r246,23l1232700,249r246,25l1233191,301r246,27l1233682,357r246,29l1234173,417r246,32l1234665,483r245,34l1235156,553r245,37l1235647,628r245,39l1236138,708r245,41l1236629,792r246,44l1237120,881r246,47l1237611,975r246,49l1238102,1074r246,51l1238593,1178r246,53l1239085,1286r245,56l1239576,1399r245,58l1240067,1516r245,61l1240558,1639r246,63l1241049,1766r246,66l1241540,1898r246,68l1242031,2035r246,70l1242522,2176r246,73l1243014,2322r245,75l1243505,2473r245,78l1243996,2629r245,80l1244487,2789r245,82l1244978,2954r246,85l1245469,3124r246,87l1245960,3299r246,89l1246451,3478r246,91l1246942,3662r246,94l1247434,3851r245,96l1247925,4044r245,99l1248416,4242r245,101l1248907,4445r245,103l1249398,4653r246,105l1249889,4865r246,108l1250380,5082r246,110l1250871,5304r246,112l1251363,5530r245,115l1251854,5761r245,117l1252345,5997r245,120l1252836,6237r245,122l1253327,6483r246,124l1253818,6732r246,127l1254309,6987r246,129l1254800,7246r246,131l1255291,7510r246,134l1255783,7779r245,136l1256274,8052r245,138l1256765,8330r245,140l1257256,8612r245,143l1257747,8899r246,146l1258238,9191r246,148l1258729,9488r246,150l1259220,9789r246,152l1259711,10095r246,155l1260203,10405r245,157l1260694,10720r245,160l1261185,11040r245,162l1261676,11365r245,164l1262167,11694r246,166l1262658,12027r246,169l1263149,12366r246,170l1263640,12708r246,174l1264132,13056r245,175l1264623,13408r245,178l1265114,13765r245,180l1265605,14126r245,182l1266096,14492r246,185l1266587,14862r246,187l1267078,15238r246,189l1267569,15617r246,192l1268060,16002r246,193l1268552,16390r245,197l1269043,16784r245,198l1269534,17182r245,200l1270025,17584r245,203l1270516,17991r246,206l1271007,18403r246,208l1271498,18819r246,210l1271989,19240r246,212l1272480,19665r246,215l1272972,20095r245,217l1273463,20529r245,219l1273954,20968r245,221l1274445,21412r246,223l1274936,21860r246,225l1275427,22312r246,228l1275918,22769r246,230l1276409,23230r246,233l1276901,23696r245,235l1277392,24166r245,237l1277883,24641r245,239l1278374,25121r245,241l1278865,25605r246,243l1279356,26093r246,246l1279847,26586r246,248l1280338,27083r246,250l1280829,27584r246,253l1281321,28090r245,255l1281812,28601r245,257l1282303,29116r245,259l1282794,29635r245,262l1283285,30159r246,264l1283776,30687r246,266l1284267,31220r246,268l1284758,31757r246,270l1285249,32298r246,273l1285741,32844r245,275l1286232,33394r245,277l1286723,33949r245,279l1287214,34508r246,281l1287705,35071r246,283l1288196,35639r246,285l1288687,36211r246,287l1289178,36787r246,290l1289670,37367r245,292l1290161,37952r245,295l1290652,38542r245,296l1291143,39135r245,299l1291634,39733r246,301l1292125,40336r246,302l1292616,40942r246,305l1293107,41553r246,307l1293598,42168r246,309l1294090,42787r245,312l1294581,43411r245,314l1295072,44039r245,316l1295563,44671r245,318l1296054,45308r246,319l1296545,45948r246,322l1297036,46593r246,324l1297527,47242r246,326l1298019,47896r245,328l1298510,48553r245,331l1299001,49215r245,332l1299492,49881r245,334l1299983,50551r246,337l1300474,51225r246,339l1300965,51904r246,341l1301456,52586r246,343l1301947,53273r246,345l1302439,53964r245,347l1302930,54659r245,349l1303421,55359r245,351l1303912,56062r245,353l1304403,56769r246,356l1304894,57481r246,357l1305385,58197r246,359l1305876,58916r246,362l1306367,59640r246,364l1306859,60368r245,366l1307350,61100r245,368l1307841,61836r245,370l1308332,62576r245,372l1308823,63321r246,373l1309314,64069r246,375l1309805,64821r246,378l1310296,65577r246,380l1310788,66338r245,381l1311279,67102r245,383l1311770,67870r245,386l1312261,68642r245,388l1312752,69419r246,389l1313243,70199r246,391l1313734,70983r246,393l1314225,71771r246,396l1314716,72563r246,398l1315208,73359r245,399l1315699,74159r245,401l1316190,74963r245,403l1316681,75770r245,406l1317172,76582r246,407l1317663,77398r246,409l1318154,78217r246,411l1318645,79040r246,413l1319136,79867r246,415l1319628,80698r245,417l1320119,81533r245,419l1320610,82372r245,421l1321101,83214r246,423l1321592,84061r246,424l1322083,84911r246,426l1322574,85765r246,428l1323065,86622r246,431l1323557,87484r245,432l1324048,88349r245,434l1324539,89218r245,436l1325030,90091r245,437l1325521,90967r246,440l1326012,91847r246,442l1326503,92731r246,444l1326994,93619r246,445l1327485,94510r246,447l1327977,95405r245,449l1328468,96304r245,451l1328959,97206r245,453l1329450,98112r245,455l1329941,99022r246,456l1330432,99935r246,458l1330923,100852r246,460l1331414,101773r246,462l1331905,102697r246,464l1332397,103625r245,465l1332888,104556r245,467l1333379,105491r245,469l1333870,106430r246,471l1334361,107372r246,472l1334852,108318r246,474l1335343,109267r246,476l1335834,110220r246,477l1336326,111176r245,479l1336817,112136r245,481l1337308,113099r245,483l1337799,114066r245,484l1338290,115036r246,486l1338781,116010r246,488l1339272,116987r246,490l1339763,117967r246,492l1340254,118951r246,494l1340746,119939r245,495l1341237,120930r245,496l1341728,121924r245,498l1342219,122922r245,500l1342710,123923r246,501l1343201,124927r246,504l1343692,125935r246,505l1344183,126946r246,507l1344675,127961r245,508l1345166,128978r245,510l1345657,129999r245,512l1346148,131024r245,513l1346639,132052r246,515l1347130,133083r246,516l1347621,134117r246,518l1348112,135155r246,520l1348603,136195r246,522l1349095,137239r245,524l1349586,138287r245,525l1350077,139337r245,527l1350568,140391r245,528l1351059,141448r246,529l1351550,142508r246,531l1352041,143571r246,533l1352532,144638r246,534l1353023,145707r246,536l1353515,146780r245,537l1354006,147856r245,539l1354497,148935r245,540l1354988,150017r245,542l1355479,151102r246,544l1355970,152190r246,546l1356461,153282r246,546l1356952,154376r246,548l1357444,155473r245,550l1357935,156574r245,551l1358426,157677r245,553l1358917,158784r245,554l1359408,159894r246,555l1359899,161006r246,557l1360390,162122r246,558l1360881,163240r246,560l1361372,164362r246,561l1361864,165486r245,563l1362355,166613r245,565l1362846,167744r245,566l1363337,168877r245,567l1363828,170013r246,569l1364319,171152r246,570l1364810,172294r246,571l1365301,173438r246,574l1365792,174586r246,575l1366284,175736r245,576l1366775,176889r245,578l1367266,178045r245,579l1367757,179204r246,581l1368248,180366r246,582l1368739,181530r246,583l1369230,182697r246,585l1369721,183867r246,586l1370213,185040r245,587l1370704,186215r245,589l1371195,187394r245,590l1371686,188574r245,592l1372177,189758r246,593l1372668,190944r246,594l1373159,192133r246,596l1373650,193325r246,597l1374141,194519r246,598l1374633,195716r245,599l1375124,196915r245,601l1375615,198117r245,602l1376106,199322r245,603l1376597,200529r246,605l1377088,201739r246,606l1377579,202952r246,607l1378070,204167r246,608l1378561,205384r246,610l1379053,206604r245,611l1379544,207827r245,612l1380035,209052r245,613l1380526,210280r246,614l1381017,211510r246,616l1381508,212742r246,617l1381999,213977r246,619l1382490,215215r246,619l1382982,216454r245,621l1383473,217697r245,622l1383964,218941r245,624l1384455,220188r245,625l1384946,221438r246,626l1385437,222690r246,627l1385928,223944r246,628l1386419,225200r246,630l1386910,226459r246,631l1387402,227720r245,632l1387893,228984r245,633l1388384,230250r245,633l1388875,231518r245,635l1389366,232788r246,636l1389857,234061r246,637l1390348,235336r246,638l1390839,236613r246,639l1391330,237892r246,640l1391822,239173r245,642l1392313,240457r245,643l1392804,241743r245,644l1393295,243031r246,645l1393786,244321r246,646l1394277,245614r246,647l1394768,246908r246,648l1395259,248205r246,649l1395751,249504r245,650l1396242,250804r245,652l1396733,252107r245,653l1397224,253412r245,654l1397715,254719r246,655l1398206,256028r246,656l1398697,257339r246,657l1399188,258653r246,657l1399679,259968r246,658l1400171,261285r245,659l1400662,262604r245,660l1401153,263925r245,661l1401644,265248r245,662l1402135,266573r246,663l1402626,267900r246,664l1403117,269229r246,665l1403608,270560r246,666l1404100,271892r245,668l1404591,273227r245,668l1405082,274563r245,669l1405573,275902r245,670l1406064,277242r246,671l1406555,278584r246,671l1407046,279928r246,672l1407537,281273r246,674l1408028,282621r246,674l1408520,283970r245,675l1409011,285321r245,676l1409502,286673r245,677l1409993,288028r245,678l1410484,289384r246,679l1410975,290742r246,680l1411466,292102r246,680l1411957,293463r246,681l1412448,294826r246,682l1412940,296190r245,683l1413431,297557r245,684l1413922,298925r245,684l1414413,300294r245,686l1414904,301666r246,686l1415395,303038r246,687l1415886,304413r246,688l1416377,305789r246,688l1416869,307166r245,690l1417360,308546r245,690l1417851,309926r245,691l1418342,311308r245,692l1418833,312692r246,693l1419324,314077r246,694l1419815,315464r246,694l1420306,316852r246,695l1420797,318242r246,695l1421289,319633r245,696l1421780,321026r245,697l1422271,322420r245,697l1422762,323815r245,699l1423253,325212r246,699l1423744,326610r246,700l1424235,328010r246,700l1424726,329411r246,701l1425217,330813r246,702l1425709,332217r245,702l1426200,333622r245,703l1426691,335029r245,703l1427182,336436r246,705l1427673,337845r246,705l1428164,339255r246,706l1428655,340667r246,706l1429146,342080r246,707l1429638,343494r245,707l1430129,344909r245,708l1430620,346326r245,708l1431111,347743r245,710l1431602,349162r246,710l1432093,350582r246,711l1432584,352003r246,712l1433075,353426r246,712l1433566,354849r246,713l1434058,356274r245,713l1434549,357700r245,713l1435040,359127r245,714l1435531,360555r245,714l1436022,361984r246,715l1436513,363414r246,716l1437004,364846r246,716l1437495,366278r246,716l1437986,367711r246,717l1438478,369146r245,717l1438969,370581r245,718l1439460,372018r245,718l1439951,373455r246,719l1440442,374893r246,720l1440933,376333r246,720l1441424,377773r246,720l1441915,379214r246,721l1442407,380656r245,722l1442898,382099r245,722l1443389,383543r245,723l1443880,384988r245,723l1444371,386434r246,723l1444862,387881r246,723l1445353,389328r246,724l1445844,390776r246,725l1446335,392226r246,725l1446827,393676r245,725l1447318,395126r245,726l1447809,396578r245,726l1448300,398030r245,727l1448791,399484r246,726l1449282,400937r246,728l1449773,402392r246,728l1450264,403848r246,728l1450756,405304r245,728l1451247,406761r245,728l1451738,408218r245,729l1452229,409676r245,730l1452720,411135r246,730l1453211,412595r246,730l1453702,414055r246,731l1454193,415516r246,731l1454684,416978r246,731l1455176,418440r245,731l1455667,419902r245,732l1456158,421366r245,732l1456649,422830r245,732l1457140,424294r246,733l1457631,425759r246,733l1458122,427225r246,733l1458613,428691r246,733l1459104,430158r246,733l1459596,431625r245,734l1460087,433093r245,734l1460578,434561r245,734l1461069,436030r245,734l1461560,437499r246,735l1462051,438968r246,735l1462542,440439r246,735l1463033,441909r246,735l1463525,443380r245,736l1464016,444851r245,736l1464507,446323r245,736l1464998,447795r245,736l1465489,449268r246,736l1465980,450741r246,736l1466471,452214r246,737l1466962,453687r246,737l1467453,455161r246,737l1467945,456636r245,737l1468436,458110r245,738l1468927,459585r245,738l1469418,461060r245,738l1469909,462536r246,737l1470400,464011r246,738l1470891,465487r246,738l1471382,466963r246,739l1471873,468440r246,738l1472365,469917r245,738l1472856,471393r245,739l1473347,472871r245,738l1473838,474348r246,739l1474329,475825r246,739l1474820,477303r246,739l1475311,478781r246,739l1475802,480259r246,739l1476294,481737r245,739l1476785,483215r245,739l1477276,484693r245,739l1477767,486172r245,739l1478258,487650r246,739l1478749,489129r246,739l1479240,490607r246,740l1479731,492086r246,739l1480222,493565r246,739l1480714,495044r245,739l1481205,496522r245,740l1481696,498001r245,740l1482187,499480r245,739l1482678,500959r246,739l1483169,502438r246,739l1483660,503917r246,739l1484151,505395r246,740l1484642,506874r246,739l1485134,508353r245,739l1485625,509831r245,740l1486116,511310r245,739l1486607,512788r246,740l1487098,514267r246,739l1487589,515745r246,739l1488080,517223r246,739l1488571,518701r246,739l1489063,520179r245,739l1489554,521657r245,739l1490045,523134r245,739l1490536,524612r245,738l1491027,526089r246,739l1491518,527566r246,739l1492009,529043r246,738l1492500,530520r246,738l1492991,531996r246,738l1493483,533472r245,738l1493974,534948r245,738l1494465,536424r245,738l1494956,537899r245,738l1495447,539375r246,737l1495938,540849r246,738l1496429,542324r246,737l1496920,543798r246,737l1497412,545272r245,737l1497903,546746r245,737l1498394,548219r245,737l1498885,549693r245,736l1499376,551165r246,736l1499867,552638r246,736l1500358,554110r246,735l1500849,555581r246,736l1501340,557052r246,736l1501832,558523r245,735l1502323,559994r245,735l1502814,561464r245,734l1503305,562933r245,735l1503796,564402r246,735l1504287,565871r246,734l1504778,567339r246,734l1505269,568807r246,734l1505760,570274r246,734l1506252,571741r245,734l1506743,573208r245,733l1507234,574674r245,732l1507725,576139r245,732l1508216,577604r246,732l1508707,579068r246,732l1509198,580532r246,732l1509689,581995r246,732l1510181,583458r245,731l1510672,584920r245,731l1511163,586382r245,730l1511654,587843r245,730l1512145,589303r246,730l1512636,590763r246,730l1513127,592222r246,730l1513618,593681r246,729l1514109,595139r246,729l1514601,596596r245,729l1515092,598053r245,728l1515583,599509r245,728l1516074,600964r245,728l1516565,602419r246,727l1517056,603873r246,727l1517547,605327r246,726l1518038,606779r246,726l1518529,608231r246,726l1519021,609683r245,725l1519512,611133r245,725l1520003,612583r245,725l1520494,614032r246,724l1520985,615480r246,724l1521476,616928r246,724l1521967,618375r246,723l1522458,619821r246,723l1522950,621266r245,723l1523441,622711r245,722l1523932,624155r245,721l1524423,625598r245,721l1524914,627040r246,720l1525405,628481r246,720l1525896,629922r246,719l1526387,631361r246,720l1526878,632800r246,719l1527370,634238r245,719l1527861,635675r245,718l1528352,637111r245,718l1528843,638547r245,717l1529334,639981r246,717l1529825,641415r246,716l1530316,642848r246,716l1530807,644279r246,716l1531298,645710r246,715l1531790,647140r245,715l1532281,648569r245,714l1532772,649997r245,714l1533263,651425r246,713l1533754,652851r246,713l1534245,654276r246,712l1534736,655700r246,712l1535227,657124r246,711l1535719,658546r245,711l1536210,659967r245,711l1536701,661388r245,710l1537192,662807r245,709l1537683,664226r246,708l1538174,665643r246,708l1538665,667059r246,708l1539156,668474r246,708l1539647,669889r246,706l1540139,671302r245,706l1540630,672714r245,706l1541121,674125r245,705l1541612,675535r245,705l1542103,676944r246,704l1542594,678352r246,703l1543085,679759r246,703l1543576,681164r246,703l1544068,682569r245,702l1544559,683972r245,702l1545050,685375r245,701l1545541,686776r245,700l1546032,688176r246,700l1546523,689575r246,699l1547014,690973r246,698l1547505,692370r246,697l1547996,693765r246,697l1548488,695159r245,697l1548979,696553r245,696l1549470,697945r245,695l1549961,699335r245,695l1550452,700725r246,694l1550943,702113r246,694l1551434,703501r246,693l1551925,704887r246,692l1552416,706271r246,692l1552908,707655r245,691l1553399,709037r245,691l1553890,710418r245,691l1554381,711798r245,690l1554872,713177r246,689l1555363,714554r246,688l1555854,715930r246,688l1556345,717305r246,687l1556837,718679r245,686l1557328,720051r245,686l1557819,721422r245,685l1558310,722792r245,684l1558801,724160r246,684l1559292,725527r246,683l1559783,726893r246,683l1560274,728258r246,681l1560765,729621r246,681l1561257,730983r245,680l1561748,732343r245,680l1562239,733702r245,679l1562730,735060r245,679l1563221,736417r246,677l1563712,737772r246,677l1564203,739125r246,677l1564694,740478r246,676l1565185,741829r246,675l1565677,743179r245,674l1566168,744527r245,673l1566659,745874r245,673l1567150,747219r246,672l1567641,748563r246,672l1568132,749906r246,671l1568623,751247r246,670l1569114,752587r246,669l1569606,753925r245,669l1570097,755262r245,668l1570588,756598r245,667l1571079,757932r245,667l1571570,759265r246,666l1572061,760596r246,665l1572552,761926r246,664l1573043,763254r246,664l1573534,764581r246,663l1574026,765906r245,663l1574517,767230r245,662l1575008,768553r245,661l1575499,769874r245,660l1575990,771193r246,660l1576481,772511r246,659l1576972,773828r246,657l1577463,775143r246,657l1577954,776456r246,656l1578446,777768r245,656l1578937,779079r245,654l1579428,780388r245,654l1579919,781695r246,653l1580410,783001r246,652l1580901,784305r246,652l1581392,785608r246,651l1581883,786909r246,650l1582375,788209r245,649l1582866,789507r245,649l1583357,790804r245,647l1583848,792099r245,647l1584339,793392r246,646l1584830,794684r246,645l1585321,795974r246,645l1585812,797263r246,644l1586303,798550r246,643l1586795,799836r245,642l1587286,801120r245,641l1587777,802402r245,641l1588268,803683r245,640l1588759,804962r246,639l1589250,806240r246,638l1589741,807516r246,637l1590232,808790r246,637l1590724,810063r245,635l1591215,811334r245,635l1591706,812603r245,634l1592197,813871r245,633l1592688,815137r246,633l1593179,816402r246,631l1593670,817665r246,631l1594161,818926r246,630l1594652,820186r246,629l1595144,821443r245,629l1595635,822700r245,627l1596126,823954r245,627l1596617,825207r245,626l1597108,826459r246,625l1597599,827708r246,624l1598090,828956r246,623l1598581,830202r246,623l1599072,831447r246,622l1599564,832690r245,621l1600055,833931r245,620l1600546,835170r245,620l1601037,836408r245,618l1601528,837644r246,618l1602019,838879r246,616l1602510,840111r246,616l1603001,841342r246,615l1603493,842572r245,613l1603984,843799r245,613l1604475,845025r245,612l1604966,846249r245,611l1605457,847471r246,611l1605948,848692r246,609l1606439,849911r246,608l1606930,851128r246,608l1607421,852343r246,607l1607913,853557r245,606l1608404,854769r245,605l1608895,855979r245,604l1609386,857187r245,604l1609877,858394r246,603l1610368,859599r246,602l1610859,860802r246,601l1611350,862003r246,600l1611841,863203r246,599l1612333,864401r245,598l1612824,865597r245,597l1613315,866791r245,597l1613806,867984r246,595l1614297,869174r246,595l1614788,870363r246,594l1615279,871550r246,593l1615770,872736r246,592l1616262,873919r245,591l1616753,875101r245,590l1617244,876281r245,589l1617735,877459r245,589l1618226,878636r246,587l1618717,879810r246,587l1619208,880983r246,586l1619699,882154r246,585l1620190,883323r246,584l1620682,884491r245,583l1621173,885656r245,582l1621664,886820r245,581l1622155,887982r245,580l1622646,889142r246,579l1623137,890300r246,578l1623628,891456r246,578l1624119,892611r246,577l1624610,893764r246,576l1625102,894915r245,575l1625593,896064r245,574l1626084,897211r245,573l1626575,898357r246,572l1627066,899500r246,571l1627557,900642r246,570l1628048,901782r246,569l1628539,902920r246,568l1629031,904056r245,568l1629522,905191r245,566l1630013,906323r245,566l1630504,907454r245,564l1630995,908582r246,564l1631486,909709r246,563l1631977,910835r246,561l1632468,911958r246,561l1632959,913079r246,560l1633451,914199r245,559l1633942,915316r245,558l1634433,916432r245,557l1634924,917546r245,556l1635415,918658r246,555l1635906,919768r246,555l1636397,920877r246,553l1636888,921983r246,552l1637380,923088r245,551l1637871,924190r245,551l1638362,925291r245,550l1638853,926390r245,549l1639344,927487r246,548l1639835,928582r246,547l1640326,929675r246,546l1640817,930767r246,545l1641308,931856r246,544l1641800,932944r245,543l1642291,934030r245,542l1642782,935114r245,541l1643273,936195r245,541l1643764,937276r246,539l1644255,938354r246,538l1644746,939430r246,537l1645237,940504r246,537l1645728,941577r246,535l1646220,942647r245,535l1646711,943716r245,534l1647202,944783r245,533l1647693,945848r245,532l1648184,946911r246,531l1648675,947972r246,530l1649166,949031r246,529l1649657,950088r246,528l1650149,951144r245,527l1650640,952197r245,526l1651131,953249r245,525l1651622,954299r245,524l1652113,955346r246,524l1652604,956392r246,522l1653095,957436r246,521l1653586,958478r246,521l1654077,959518r246,520l1654569,960557r245,518l1655060,961593r245,517l1655551,962627r245,517l1656042,963660r245,515l1656533,964690r246,515l1657024,965719r246,514l1657515,966746r246,512l1658006,967771r246,511l1658497,968794r246,510l1658989,969815r245,509l1659480,970834r245,509l1659971,971851r245,508l1660462,972866r246,507l1660953,973880r246,505l1661444,974891r246,505l1661935,975900r246,505l1662426,976908r246,503l1662918,977914r245,502l1663409,978918r245,501l1663900,979919r245,501l1664391,980919r245,500l1664882,981917r246,499l1665373,982913r246,498l1665864,983908r246,496l1666355,984900r246,495l1666846,985890r246,495l1667338,986879r245,493l1667829,987865r245,493l1668320,988850r245,491l1668811,989832r245,491l1669302,990813r246,490l1669793,991792r246,489l1670284,992769r246,488l1670775,993744r246,487l1671266,994717r246,486l1671758,995688r245,485l1672249,996657r245,484l1672740,997625r245,483l1673231,998590r246,482l1673722,999554r246,481l1674213,1000515r246,480l1674704,1001475r246,479l1675195,1002433r246,478l1675687,1003388r245,478l1676178,1004342r245,477l1676669,1005294r245,476l1677160,1006244r245,475l1677651,1007193r246,473l1678142,1008139r246,472l1678633,1009083r246,472l1679124,1010026r246,470l1679615,1010966r246,470l1680107,1011905r245,468l1680598,1012841r245,468l1681089,1013776r245,467l1681580,1014709r245,466l1682071,1015640r246,465l1682562,1016569r246,464l1683053,1017496r246,463l1683544,1018421r246,462l1684036,1019345r245,461l1684527,1020266r245,460l1685018,1021186r245,459l1685509,1022103r245,458l1686000,1023019r246,457l1686491,1023933r246,456l1686982,1024844r246,456l1687473,1025754r246,455l1687964,1026662r246,454l1688456,1027569r245,452l1688947,1028473r245,451l1689438,1029375r245,451l1689929,1030276r245,449l1690420,1031174r246,449l1690911,1032071r246,447l1691402,1032966r246,446l1691893,1033858r246,446l1692384,1034749r246,445l1692876,1035638r245,444l1693367,1036526r245,442l1693858,1037411r245,442l1694349,1038294r245,441l1694840,1039176r246,440l1695331,1040055r246,439l1695822,1040933r246,438l1696313,1041809r246,437l1696805,1042683r245,436l1697296,1043555r245,435l1697787,1044425r245,434l1698278,1045293r245,433l1698769,1046159r246,433l1699260,1047024r246,431l1699751,1047887r246,430l1700242,1048747r246,430l1700733,1049606r246,429l1701225,1050463r245,428l1701716,1051318r245,427l1702207,1052171r245,426l1702698,1053023r245,425l1703189,1053872r246,424l1703680,1054720r246,423l1704171,1055565r246,423l1704662,1056409r246,421l1705153,1057251r246,421l1705645,1058091r245,420l1706136,1058930r245,418l1706627,1059766r245,417l1707118,1060600r246,417l1707609,1061433r246,416l1708100,1062264r246,415l1708591,1063093r246,414l1709082,1063920r246,413l1709574,1064745r245,412l1710065,1065568r245,411l1710556,1066390r245,410l1711047,1067209r245,410l1711538,1068027r246,408l1712029,1068843r246,407l1712520,1069657r246,407l1713011,1070470r246,405l1713502,1071280r246,404l1713994,1072088r245,404l1714485,1072895r245,403l1714976,1073700r245,402l1715467,1074503r245,401l1715958,1075304r246,400l1716449,1076104r246,399l1716940,1076901r246,398l1717431,1077697r246,397l1717922,1078491r246,396l1718414,1079283r245,395l1718905,1080073r245,394l1719396,1080861r245,394l1719887,1081648r246,392l1720378,1082432r246,392l1720869,1083215r246,391l1721360,1083996r246,390l1721851,1084775r246,389l1722343,1085553r245,388l1722834,1086328r245,388l1723325,1087102r245,386l1723816,1087874r245,385l1724307,1088644r246,385l1724798,1089413r246,383l1725289,1090179r246,383l1725780,1090944r246,382l1726271,1091707r246,381l1726763,1092468r245,380l1727254,1093227r245,379l1727745,1093985r245,378l1728236,1094741r245,377l1728727,1095495r246,376l1729218,1096247r246,375l1729709,1096997r246,375l1730200,1097746r246,373l1730692,1098492r245,373l1731183,1099237r245,372l1731674,1099981r245,370l1732165,1100722r245,370l1732656,1101462r246,369l1733147,1102199r246,369l1733638,1102936r246,367l1734129,1103670r246,366l1734620,1104402r246,366l1735112,1105133r245,365l1735603,1105862r245,364l1736094,1106589r245,363l1736585,1107315r245,362l1737076,1108039r246,361l1737567,1108760r246,361l1738058,1109481r246,359l1738549,1110199r246,359l1739040,1110916r246,357l1739532,1111631r245,356l1740023,1112344r245,356l1740514,1113055r245,355l1741005,1113765r245,354l1741496,1114473r246,353l1741987,1115179r246,352l1742478,1115883r246,352l1742969,1116586r246,351l1743461,1117287r245,350l1743952,1117986r245,349l1744443,1118684r245,348l1744934,1119380r245,347l1745425,1120074r246,346l1745916,1120766r246,346l1746407,1121457r246,344l1746898,1122146r246,343l1747389,1122833r246,343l1747881,1123518r245,342l1748372,1124202r245,341l1748863,1124884r245,340l1749354,1125564r245,340l1749845,1126243r246,338l1750336,1126920r246,338l1750827,1127595r246,337l1751318,1128268r246,336l1751809,1128940r246,335l1752301,1129610r245,335l1752792,1130279r245,333l1753283,1130945r245,333l1753774,1131610r246,332l1754265,1132274r246,331l1754756,1132935r246,331l1755247,1133595r246,330l1755738,1134254r246,328l1756230,1134910r245,328l1756721,1135565r245,327l1757212,1136218r245,326l1757703,1136870r245,325l1758194,1137520r246,324l1758685,1138168r246,324l1759176,1138815r246,322l1759667,1139460r246,321l1760158,1140103r246,321l1760650,1140744r245,321l1761141,1141384r245,320l1761632,1142023r245,318l1762123,1142659r245,318l1762614,1143294r246,317l1763105,1143928r246,316l1763596,1144559r246,316l1764087,1145190r246,314l1764578,1145818r246,314l1765070,1146445r245,313l1765561,1147070r245,312l1766052,1147693r245,312l1766543,1148315r246,311l1767034,1148936r246,309l1767525,1149554r246,309l1768016,1150171r246,308l1768507,1150787r246,307l1768999,1151400r245,307l1769490,1152013r245,305l1769981,1152623r245,305l1770472,1153232r245,304l1770963,1153840r246,303l1771454,1154445r246,303l1771945,1155049r246,302l1772436,1155652r246,301l1772927,1156253r246,300l1773419,1156852r245,299l1773910,1157450r245,298l1774401,1158046r245,298l1774892,1158641r245,297l1775383,1159234r246,296l1775874,1159825r246,295l1776365,1160415r246,295l1776856,1161003r246,294l1777348,1161590r245,293l1777839,1162175r245,292l1778330,1162759r245,291l1778821,1163341r245,290l1779312,1163921r246,290l1779803,1164500r246,289l1780294,1165077r246,289l1780785,1165653r246,288l1781276,1166227r246,287l1781768,1166800r245,286l1782259,1167371r245,285l1782750,1167941r245,284l1783241,1168509r245,283l1783732,1169075r246,283l1784223,1169640r246,282l1784714,1170204r246,281l1785205,1170765r246,281l1785696,1171326r246,279l1786188,1171885r245,279l1786679,1172442r245,278l1787170,1172998r245,277l1787661,1173552r245,277l1788152,1174105r246,276l1788643,1174656r246,275l1789134,1175206r246,274l1789625,1175754r246,273l1790117,1176301r245,272l1790608,1176846r245,272l1791099,1177389r245,272l1791590,1177932r245,270l1792081,1178472r246,270l1792572,1179012r246,269l1793063,1179549r246,269l1793554,1180086r246,267l1794045,1180620r246,267l1794537,1181154r245,266l1795028,1181685r245,266l1795519,1182216r245,264l1796010,1182744r245,264l1796501,1183272r246,263l1796992,1183798r246,262l1797483,1184322r246,262l1797974,1184845r246,261l1798465,1185367r246,260l1798957,1185887r245,259l1799448,1186405r245,259l1799939,1186922r245,258l1800430,1187438r246,257l1800921,1187952r246,257l1801412,1188465r246,256l1801903,1188977r246,255l1802394,1189486r246,255l1802886,1189995r245,254l1803377,1190502r245,253l1803868,1191008r245,252l1804359,1191512r245,251l1804850,1192015r246,250l1805341,1192516r246,250l1805832,1193016r246,249l1806323,1193514r246,249l1806814,1194011r246,248l1807306,1194507r245,247l1807797,1195001r245,247l1808288,1195494r245,246l1808779,1195986r245,245l1809270,1196476r246,244l1809761,1196964r246,244l1810252,1197452r246,243l1810743,1197937r246,243l1811234,1198422r246,242l1811726,1198905r245,241l1812217,1199387r245,240l1812708,1199867r245,240l1813199,1200346r246,239l1813690,1200824r246,238l1814181,1201300r246,237l1814672,1201775r246,237l1815163,1202248r246,236l1815655,1202720r245,236l1816146,1203191r245,235l1816637,1203660r245,234l1817128,1204128r245,234l1817619,1204595r246,233l1818110,1205060r246,232l1818601,1205524r246,232l1819092,1205987r246,231l1819583,1206448r246,230l1820075,1206908r245,229l1820566,1207367r245,228l1821057,1207824r245,228l1821548,1208280r245,227l1822039,1208734r246,227l1822530,1209188r246,226l1823021,1209640r246,225l1823512,1210090r246,225l1824004,1210540r245,224l1824495,1210987r245,224l1824986,1211434r245,223l1825477,1211880r245,222l1825968,1212324r246,221l1826459,1212766r246,221l1826950,1213208r246,220l1827441,1213648r246,219l1827932,1214087r246,219l1828424,1214524r245,219l1828915,1214961r245,217l1829406,1215396r245,217l1829897,1215829r245,217l1830388,1216262r246,215l1830879,1216693r246,215l1831370,1217123r246,214l1831861,1217551r246,214l1832352,1217978r246,214l1832844,1218404r245,213l1833335,1218829r245,212l1833826,1219253r245,211l1834317,1219675r245,211l1834808,1220096r246,210l1835299,1220516r246,209l1835790,1220934r246,209l1836281,1221351r246,209l1836773,1221767r245,208l1837264,1222182r245,207l1837755,1222596r245,206l1838246,1223008r245,205l1838737,1223419r246,205l1839228,1223829r246,204l1839719,1224237r246,204l1840210,1224644r246,204l1840701,1225051r246,202l1841193,1225455r245,202l1841684,1225859r245,201l1842175,1226261r245,201l1842666,1226663r245,200l1843157,1227063r246,199l1843648,1227461r246,199l1844139,1227859r246,198l1844630,1228255r246,198l1845121,1228651r246,197l1845613,1229045r245,196l1846104,1229437r245,196l1846595,1229829r245,195l1847086,1230219r245,195l1847577,1230609r246,194l1848068,1230997r246,193l1848559,1231383r246,193l1849050,1231769r246,193l1849542,1232154r245,191l1850033,1232537r245,191l1850524,1232919r245,191l1851015,1233300r245,190l1851506,1233680r246,189l1851997,1234059r246,188l1852488,1234436r246,188l1852979,1234812r246,188l1853470,1235187r246,188l1853962,1235562r245,186l1854453,1235934r245,186l1854944,1236306r245,186l1855435,1236677r245,185l1855926,1237046r246,184l1856417,1237414r246,184l1856908,1237782r246,183l1857399,1238148r246,182l1857890,1238513r246,182l1858382,1238876r245,182l1858873,1239239r245,181l1859364,1239600r245,181l1859855,1239961r246,180l1860346,1240320r246,179l1860837,1240678r246,179l1861328,1241035r246,178l1861819,1241391r246,178l1862311,1241746r245,177l1862802,1242100r245,176l1863293,1242452r245,176l1863784,1242804r245,175l1864275,1243154r246,175l1864766,1243504r246,174l1865257,1243852r246,174l1865748,1244199r246,173l1866239,1244545r246,173l1866731,1244890r245,172l1867222,1245234r245,172l1867713,1245577r245,171l1868204,1245919r245,170l1868695,1246259r246,170l1869186,1246599r246,169l1869677,1246938r246,168l1870168,1247275r246,168l1870659,1247611r246,168l1871151,1247947r245,167l1871642,1248281r245,167l1872133,1248614r245,167l1872624,1248947r246,165l1873115,1249278r246,165l1873606,1249608r246,164l1874097,1249937r246,164l1874588,1250265r246,163l1875080,1250592r245,163l1875571,1250918r245,162l1876062,1251243r245,162l1876553,1251567r245,161l1877044,1251889r246,161l1877535,1252211r246,161l1878026,1252532r246,160l1878517,1252852r246,159l1879008,1253171r246,159l1879500,1253488r245,159l1879991,1253805r245,158l1880482,1254121r245,157l1880973,1254435r245,157l1881464,1254749r246,157l1881955,1255062r246,156l1882446,1255374r246,155l1882937,1255684r246,155l1883429,1255994r245,154l1883920,1256303r245,154l1884411,1256610r245,154l1884902,1256917r245,153l1885393,1257223r246,152l1885884,1257528r246,152l1886375,1257831r246,152l1886866,1258134r246,151l1887357,1258436r246,151l1887849,1258737r245,150l1888340,1259037r245,149l1888831,1259336r245,149l1889322,1259634r245,148l1889813,1259931r246,148l1890304,1260227r246,147l1890795,1260522r246,147l1891286,1260816r246,147l1891777,1261109r246,146l1892269,1261401r245,146l1892760,1261693r245,145l1893251,1261983r245,145l1893742,1262272r245,145l1894233,1262561r246,144l1894724,1262848r246,144l1895215,1263135r246,143l1895706,1263420r246,143l1896198,1263705r245,142l1896689,1263989r245,141l1897180,1264272r245,141l1897671,1264554r245,140l1898162,1264835r246,140l1898653,1265115r246,140l1899144,1265394r246,139l1899635,1265672r246,139l1900126,1265950r246,138l1900618,1266226r245,138l1901109,1266502r245,137l1901600,1266776r245,137l1902091,1267050r245,137l1902582,1267323r246,136l1903073,1267595r246,135l1903564,1267866r246,135l1904055,1268136r246,135l1904546,1268405r246,135l1905038,1268674r245,133l1905529,1268941r245,134l1906020,1269208r245,133l1906511,1269473r246,133l1907002,1269738r246,132l1907493,1270002r246,132l1907984,1270265r246,132l1908475,1270528r246,130l1908967,1270789r245,130l1909458,1271049r245,130l1909949,1271309r245,130l1910440,1271568r245,129l1910931,1271826r246,128l1911422,1272083r246,128l1911913,1272339r246,128l1912404,1272594r246,128l1912895,1272849r246,127l1913387,1273103r245,126l1913878,1273355r245,127l1914369,1273607r245,126l1914860,1273859r245,125l1915351,1274109r246,125l1915842,1274358r246,125l1916333,1274607r246,124l1916824,1274855r246,123l1917315,1275102r246,123l1917807,1275348r245,123l1918298,1275593r245,123l1918789,1275838r245,122l1919280,1276081r246,122l1919771,1276324r246,121l1920262,1276566r246,121l1920753,1276808r246,120l1921244,1277048r246,120l1921736,1277288r245,119l1922227,1277527r245,119l1922718,1277765r245,118l1923209,1278002r245,118l1923700,1278238r246,118l1924191,1278474r246,117l1924682,1278709r246,117l1925173,1278943r246,116l1925664,1279176r246,116l1926156,1279408r245,116l1926647,1279640r245,116l1927138,1279871r245,115l1927629,1280101r245,115l1928120,1280330r246,115l1928611,1280559r246,114l1929102,1280787r246,113l1929593,1281014r246,113l1930085,1281240r245,113l1930576,1281466r245,112l1931067,1281690r245,112l1931558,1281914r245,112l1932049,1282137r246,112l1932540,1282360r246,111l1933031,1282582r246,110l1933522,1282802r246,111l1934013,1283023r246,109l1934505,1283242r245,109l1934996,1283461r245,109l1935487,1283679r245,108l1935978,1283896r245,108l1936469,1284112r246,108l1936960,1284328r246,108l1937451,1284543r246,107l1937942,1284757r246,107l1938433,1284971r246,106l1938925,1285183r245,107l1939416,1285395r245,106l1939907,1285607r245,105l1940398,1285817r245,105l1940889,1286027r246,105l1941380,1286236r246,105l1941871,1286445r246,104l1942362,1286653r246,103l1942854,1286860r245,103l1943345,1287066r245,103l1943836,1287271r245,103l1944327,1287476r245,102l1944818,1287680r246,102l1945309,1287884r246,101l1945800,1288087r246,101l1946291,1288289r246,100l1946782,1288490r246,101l1947274,1288691r245,100l1947765,1288891r245,99l1948256,1289090r245,99l1948747,1289289r245,99l1949238,1289487r246,98l1949729,1289684r246,98l1950220,1289880r246,98l1950711,1290076r246,98l1951202,1290271r246,98l1951694,1290466r245,97l1952185,1290660r245,96l1952676,1290853r245,96l1953167,1291045r246,96l1953658,1291237r246,96l1954149,1291428r246,96l1954640,1291619r246,95l1955131,1291809r246,94l1955623,1291998r245,94l1956114,1292186r245,94l1956605,1292374r245,94l1957096,1292561r245,94l1957587,1292748r246,93l1958078,1292934r246,92l1958569,1293119r246,92l1959060,1293304r246,92l1959551,1293488r246,91l1960043,1293671r245,91l1960534,1293853r245,92l1961025,1294036r245,90l1961516,1294217r245,90l1962007,1294398r246,90l1962498,1294578r246,90l1962989,1294757r246,90l1963480,1294936r246,89l1963971,1295114r246,89l1964463,1295292r245,89l1964954,1295469r245,88l1965445,1295645r245,88l1965936,1295821r246,88l1966427,1295996r246,87l1966918,1296171r246,87l1967409,1296345r246,86l1967900,1296518r246,86l1968392,1296690r245,87l1968883,1296863r245,85l1969374,1297034r245,86l1969865,1297205r245,85l1970356,1297375r246,85l1970847,1297545r246,84l1971338,1297714r246,84l1971829,1297882r246,84l1972320,1298050r246,84l1972812,1298217r245,84l1973303,1298384r245,83l1973794,1298550r245,83l1974285,1298716r245,82l1974776,1298880r246,83l1975267,1299045r246,82l1975758,1299208r246,82l1976249,1299372r246,81l1976741,1299534r245,81l1977232,1299696r245,81l1977723,1299858r245,80l1978214,1300018r245,81l1978705,1300179r246,80l1979196,1300338r246,80l1979687,1300498r246,79l1980178,1300656r246,79l1980669,1300814r246,79l1981161,1300972r245,78l1981652,1301128r245,79l1982143,1301285r245,78l1982634,1301441r245,77l1983125,1301596r246,77l1983616,1301750r246,77l1984107,1301904r246,77l1984598,1302058r246,77l1985089,1302211r246,76l1985581,1302363r245,76l1986072,1302515r245,76l1986563,1302667r245,75l1987054,1302818r245,75l1987545,1302968r246,75l1988036,1303118r246,74l1988527,1303267r246,74l1989018,1303415r246,75l1989510,1303564r245,73l1990001,1303711r245,74l1990492,1303858r245,74l1990983,1304005r245,73l1991474,1304151r246,73l1991965,1304296r246,73l1992456,1304441r246,72l1992947,1304586r246,72l1993438,1304730r246,71l1993930,1304873r245,71l1994421,1305016r245,71l1994912,1305158r245,71l1995403,1305300r245,71l1995894,1305441r246,71l1996385,1305582r246,70l1996876,1305723r246,69l1997367,1305862r246,70l1997858,1306002r246,69l1998350,1306140r245,70l1998841,1306279r245,69l1999332,1306417r245,68l1999823,1306554r246,68l2000314,1306691r246,68l2000805,1306827r246,68l2001296,1306963r246,68l2001787,1307098r246,68l2002279,1307233r245,67l2002770,1307367r245,67l2003261,1307501r245,67l2003752,1307634r245,67l2004243,1307767r246,67l2004734,1307900r246,66l2005225,1308032r246,65l2005716,1308163r246,66l2006207,1308294r246,65l2006699,1308425r245,65l2007190,1308555r245,64l2007681,1308684r245,65l2008172,1308813r245,65l2008663,1308942r246,64l2009154,1309070r246,64l2009645,1309198r246,63l2010136,1309325r246,63l2010627,1309451r246,64l2011119,1309578r245,63l2011610,1309703r245,63l2012101,1309829r245,62l2012592,1309954r246,62l2013083,1310078r246,62l2013574,1310202r246,62l2014065,1310326r246,61l2014556,1310449r246,61l2015048,1310571r245,61l2015539,1310693r245,61l2016030,1310815r245,61l2016521,1310936r245,61l2017012,1311057r246,60l2017503,1311178r246,60l2017994,1311297r246,60l2018485,1311417r246,60l2018976,1311536r246,59l2019468,1311655r245,59l2019959,1311773r245,59l2020450,1311891r245,58l2020941,1312008r245,58l2021432,1312125r246,58l2021923,1312241r246,58l2022414,1312357r246,58l2022905,1312473r246,57l2023397,1312588r245,57l2023888,1312703r245,57l2024379,1312817r245,57l2024870,1312931r245,57l2025361,1313044r246,57l2025852,1313157r246,57l2026343,1313270r246,56l2026834,1313382r246,56l2027325,1313494r246,56l2027817,1313605r245,56l2028308,1313716r245,56l2028799,1313827r245,55l2029290,1313937r245,55l2029781,1314047r246,55l2030272,1314156r246,55l2030763,1314265r246,54l2031254,1314374r246,54l2031745,1314482r246,54l2032237,1314590r245,53l2032728,1314697r245,53l2033219,1314804r245,53l2033710,1314910r245,53l2034201,1315016r246,53l2034692,1315122r246,53l2035183,1315227r246,53l2035674,1315332r246,53l2036166,1315437r245,52l2036657,1315541r245,52l2037148,1315645r245,52l2037639,1315748r245,52l2038130,1315851r246,52l2038621,1315954r246,51l2039112,1316056r246,51l2039603,1316158r246,51l2040094,1316260r246,50l2040586,1316361r245,50l2041077,1316461r245,51l2041568,1316562r245,50l2042059,1316662r245,50l2042550,1316761r246,50l2043041,1316861r246,49l2043532,1316959r246,50l2044023,1317058r246,49l2044514,1317156r246,49l2045006,1317254r245,48l2045497,1317351r245,49l2045988,1317448r245,48l2046479,1317545r246,48l2046970,1317641r246,48l2047461,1317737r246,48l2047952,1317833r246,47l2048443,1317928r246,47l2048935,1318023r245,47l2049426,1318117r245,47l2049917,1318211r245,47l2050408,1318305r245,47l2050899,1318398r246,47l2051390,1318492r246,46l2051881,1318584r246,46l2052372,1318677r246,46l2052863,1318769r246,46l2053355,1318860r245,46l2053846,1318952r245,45l2054337,1319043r245,45l2054828,1319133r245,46l2055319,1319224r246,45l2055810,1319314r246,44l2056301,1319403r246,45l2056792,1319493r246,44l2057283,1319582r246,44l2057775,1319670r245,44l2058266,1319758r245,44l2058757,1319846r245,44l2059248,1319934r246,44l2059739,1320021r246,44l2060230,1320108r246,44l2060721,1320195r246,43l2061212,1320281r246,43l2061704,1320367r245,43l2062195,1320453r245,42l2062686,1320538r245,43l2063177,1320623r245,42l2063668,1320708r246,42l2064159,1320792r246,42l2064650,1320876r246,42l2065141,1320960r246,42l2065632,1321043r246,42l2066124,1321126r245,42l2066615,1321209r245,41l2067106,1321292r245,41l2067597,1321374r245,41l2068088,1321455r246,41l2068579,1321537r246,41l2069070,1321618r246,41l2069561,1321699r246,40l2070053,1321780r245,40l2070544,1321860r245,40l2071035,1321940r245,40l2071526,1322020r245,39l2072017,1322099r246,40l2072508,1322178r246,39l2072999,1322257r246,39l2073490,1322335r246,39l2073981,1322413r246,39l2074473,1322491r245,39l2074964,1322569r245,39l2075455,1322646r245,39l2075946,1322723r245,38l2076437,1322800r246,38l2076928,1322876r246,38l2077419,1322952r246,38l2077910,1323028r246,38l2078401,1323104r246,37l2078893,1323179r245,37l2079384,1323254r245,37l2079875,1323328r245,38l2080366,1323403r245,37l2080857,1323477r246,37l2081348,1323551r246,36l2081839,1323624r246,37l2082330,1323697r246,37l2082822,1323770r245,37l2083313,1323843r245,36l2083804,1323915r245,36l2084295,1323987r245,36l2084786,1324059r246,36l2085277,1324131r246,35l2085768,1324202r246,36l2086259,1324273r246,36l2086750,1324344r246,35l2087242,1324414r245,35l2087733,1324484r245,35l2088224,1324554r245,35l2088715,1324624r245,35l2089206,1324693r246,35l2089697,1324763r246,34l2090188,1324831r246,35l2090679,1324900r246,34l2091170,1324968r246,34l2091662,1325036r245,34l2092153,1325104r245,34l2092644,1325172r245,33l2093135,1325239r246,34l2093626,1325306r246,33l2094117,1325373r246,33l2094608,1325439r246,33l2095099,1325505r246,33l2095591,1325571r245,33l2096082,1325637r245,33l2096573,1325703r245,32l2097064,1325768r245,32l2097555,1325833r246,32l2098046,1325898r246,32l2098537,1325962r246,32l2099028,1326026r246,32l2099519,1326090r246,32l2100011,1326154r245,32l2100502,1326217r245,32l2100993,1326281r245,31l2101484,1326344r245,31l2101975,1326406r246,32l2102466,1326469r246,31l2102957,1326531r246,31l2103448,1326593r246,31l2103939,1326655r246,31l2104431,1326716r245,31l2104922,1326778r245,30l2105413,1326839r245,30l2105904,1326900r246,30l2106395,1326960r246,30l2106886,1327021r246,30l2107377,1327081r246,30l2107868,1327140r246,30l2108360,1327200r245,30l2108851,1327260r245,29l2109342,1327319r245,29l2109833,1327378r245,29l2110324,1327436r246,30l2110815,1327495r246,29l2111306,1327553r246,29l2111797,1327611r246,29l2112288,1327669r246,29l2112780,1327727r245,28l2113271,1327784r245,29l2113762,1327841r245,29l2114253,1327898r245,28l2114744,1327955r246,28l2115235,1328011r246,28l2115726,1328067r246,28l2116217,1328123r246,28l2116709,1328179r245,28l2117200,1328235r245,28l2117691,1328290r245,28l2118182,1328345r245,28l2118673,1328400r246,28l2119164,1328455r246,27l2119655,1328510r246,27l2120146,1328564r246,27l2120637,1328618r246,27l2121129,1328672r245,27l2121620,1328725r245,27l2122111,1328779r245,27l2122602,1328832r245,27l2123093,1328885r246,27l2123584,1328938r246,26l2124075,1328991r246,26l2124566,1329043r246,26l2125057,1329095r246,26l2125549,1329147r245,26l2126040,1329199r245,26l2126531,1329251r245,25l2127022,1329302r245,26l2127513,1329353r246,26l2128004,1329404r246,26l2128495,1329455r246,25l2128986,1329506r246,25l2129478,1329556r245,25l2129969,1329606r245,25l2130460,1329656r245,25l2130951,1329706r245,25l2131442,1329756r246,24l2131933,1329805r246,25l2132424,1329854r246,25l2132915,1329903r246,25l2133406,1329952r246,24l2133898,1330001r245,24l2134389,1330049r245,24l2134880,1330097r245,24l2135371,1330145r245,24l2135862,1330193r246,24l2136353,1330241r246,24l2136844,1330288r246,24l2137335,1330336r246,23l2137826,1330383r246,23l2138318,1330430r245,23l2138809,1330477r245,23l2139300,1330523r245,23l2139791,1330570r246,23l2140282,1330616r246,23l2140773,1330662r246,23l2141264,1330708r246,22l2141755,1330753r246,23l2142247,1330799r245,22l2142738,1330844r245,23l2143229,1330889r245,23l2143720,1330934r245,22l2144211,1330979r246,22l2144702,1331023r246,23l2145193,1331068r246,22l2145684,1331112r246,22l2146175,1331156r246,22l2146667,1331200r245,22l2147158,1331244r245,21l2147649,1331287r245,22l2148140,1331331r245,21l2148631,1331374r246,21l2149122,1331417r246,21l2149613,1331460r246,21l2150104,1331502r246,22l2150595,1331545r246,21l2151087,1331587r245,21l2151578,1331629r245,21l2152069,1331671r245,21l2152560,1331713r246,21l2153051,1331755r246,21l2153542,1331796r246,21l2154033,1331838r246,20l2154524,1331879r246,20l2155016,1331920r245,20l2155507,1331961r245,20l2155998,1332001r245,21l2156489,1332042r245,20l2156980,1332082r246,20l2157471,1332122r246,20l2157962,1332162r246,20l2158453,1332202r246,20l2158944,1332242r246,20l2159436,1332282r245,19l2159927,1332321r245,20l2160418,1332360r245,20l2160909,1332399r245,20l2161400,1332438r246,20l2161891,1332477r246,19l2162382,1332516r246,19l2162873,1332554r246,19l2163365,1332592r245,20l2163856,1332631r245,19l2164347,1332669r245,19l2164838,1332706r245,19l2165329,1332744r246,19l2165820,1332782r246,18l2166311,1332819r246,19l2166802,1332856r246,19l2167293,1332894r246,18l2167785,1332930r245,19l2168276,1332967r245,19l2168767,1333004r245,18l2169258,1333040r245,19l2169749,1333077r246,18l2170240,1333113r246,18l2170731,1333149r246,18l2171222,1333185r246,18l2171713,1333221r246,18l2172205,1333257r245,17l2172696,1333292r245,18l2173187,1333327r245,18l2173678,1333363r245,17l2174169,1333398r246,17l2174660,1333433r246,17l2175151,1333467r246,18l2175642,1333502r246,17l2176134,1333537r245,17l2176625,1333571r245,17l2177116,1333605r245,17l2177607,1333639r245,17l2178098,1333673r246,17l2178589,1333707r246,17l2179080,1333741r246,17l2179571,1333775r246,16l2180062,1333808r246,17l2180554,1333841r245,17l2181045,1333874r245,17l2181536,1333907r245,17l2182027,1333940r245,17l2182518,1333973r246,16l2183009,1334006r246,16l2183500,1334038r246,16l2183991,1334071r246,16l2184482,1334103r246,16l2184974,1334135r245,16l2185465,1334167r245,16l2185956,1334199r245,16l2186447,1334231r246,15l2186938,1334262r246,16l2187429,1334294r246,15l2187920,1334325r246,16l2188411,1334356r246,16l2188903,1334387r245,16l2189394,1334418r245,16l2189885,1334449r245,15l2190376,1334480r245,15l2190867,1334510r246,16l2191358,1334541r246,15l2191849,1334571r246,15l2192340,1334601r246,15l2192831,1334632r246,15l2193323,1334661r245,15l2193814,1334691r245,15l2194305,1334721r245,15l2194796,1334751r245,14l2195287,1334780r246,15l2195778,1334810r246,14l2196269,1334839r246,14l2196760,1334868r246,15l2197251,1334897r246,14l2197743,1334926r245,14l2198234,1334955r245,14l2198725,1334983r245,15l2199216,1335012r246,14l2199707,1335040r246,15l2200198,1335069r246,14l2200689,1335097r246,14l2201180,1335125r246,14l2201672,1335153r245,14l2202163,1335181r245,14l2202654,1335209r245,14l2203145,1335236r245,14l2203636,1335264r246,14l2204127,1335291r246,14l2204618,1335319r246,13l2205109,1335346r246,13l2205600,1335373r246,13l2206092,1335400r245,13l2206583,1335427r245,13l2207074,1335454r245,13l2207565,1335480r245,13l2208056,1335507r246,13l2208547,1335533r246,13l2209038,1335559r246,14l2209529,1335586r246,13l2210021,1335612r245,13l2210512,1335638r245,13l2211003,1335664r245,13l2211494,1335690r245,12l2211985,1335715r246,13l2212476,1335741r246,13l2212967,1335766r246,13l2213458,1335792r246,12l2213949,1335817r246,13l2214441,1335842r245,13l2214932,1335867r245,13l2215423,1335892r245,13l2215914,1335917r245,13l2216405,1335942r246,12l2216896,1335967r246,12l2217387,1335991r246,12l2217878,1336016r246,12l2218369,1336040r246,12l2218861,1336064r245,12l2219352,1336088r245,13l2219843,1336113r245,12l2220334,1336137r245,11l2220825,1336160r246,12l2221316,1336184r246,12l2221807,1336208r246,12l2222298,1336231r246,12l2222790,1336255r245,12l2223281,1336278r245,12l2223772,1336302r245,11l2224263,1336325r245,11l2224754,1336348r246,11l2225245,1336371r246,11l2225736,1336394r246,11l2226227,1336417r246,11l2226718,1336439r246,12l2227210,1336462r245,11l2227701,1336485r245,11l2228192,1336507r245,11l2228683,1336530r245,11l2229174,1336552r246,11l2229665,1336574r246,11l2230156,1336596r246,11l2230647,1336618r246,11l2231138,1336640r246,11l2231630,1336662r245,11l2232121,1336684r245,10l2232612,1336705r245,11l2233103,1336727r246,11l2233594,1336748r246,11l2234085,1336770r246,10l2234576,1336791r246,11l2235067,1336812r246,11l2235559,1336833r245,11l2236050,1336854r245,11l2236541,1336875r245,11l2237032,1336896r245,11l2237523,1336917r246,10l2238014,1336938r246,10l2238505,1336958r246,11l2238996,1336979r246,10l2239487,1336999r246,10l2239979,1337020r245,10l2240470,1337040r245,10l2240961,1337060r245,10l2241452,1337080r245,10l2241943,1337100r246,10l2242434,1337120r246,10l2242925,1337140r246,10l2243416,1337160r246,10l2243907,1337179r246,10l2244399,1337199r245,10l2244890,1337219r245,9l2245381,1337238r245,10l2245872,1337257r246,10l2246363,1337277r246,9l2246854,1337296r246,10l2247345,1337315r246,10l2247836,1337334r246,10l2248328,1337353r245,10l2248819,1337372r245,10l2249310,1337391r245,9l2249801,1337410r245,9l2250292,1337428r246,10l2250783,1337447r246,9l2251274,1337465r246,10l2251765,1337484r246,9l2252256,1337502r246,9l2252748,1337521r245,9l2253239,1337539r245,9l2253730,1337557r245,9l2254221,1337575r245,9l2254712,1337593r246,9l2255203,1337611r246,9l2255694,1337629r246,9l2256185,1337647r246,8l2256677,1337664r245,9l2257168,1337682r245,9l2257659,1337699r245,9l2258150,1337717r245,9l2258641,1337734r246,9l2259132,1337752r246,8l2259623,1337769r246,9l2260114,1337786r246,9l2260605,1337803r246,9l2261097,1337820r245,9l2261588,1337837r245,9l2262079,1337854r245,9l2262570,1337871r245,9l2263061,1337888r246,8l2263552,1337905r246,8l2264043,1337921r246,9l2264534,1337938r246,8l2265025,1337954r246,9l2265517,1337971r245,8l2266008,1337987r245,8l2266499,1338003r245,9l2266990,1338020r245,8l2267481,1338036r246,8l2267972,1338052r246,8l2268463,1338068r246,8l2268954,1338084r246,8l2269446,1338100r245,8l2269937,1338116r245,8l2270428,1338131r245,8l2270919,1338147r245,8l2271410,1338163r246,8l2271901,1338178r246,8l2272392,1338194r246,8l2272883,1338209r246,8l2273374,1338225r246,7l2273866,1338240r245,8l2274357,1338255r245,8l2274848,1338271r245,7l2275339,1338286r245,7l2275830,1338301r246,7l2276321,1338316r246,7l2276812,1338331r246,7l2277303,1338346r246,7l2277794,1338360r246,8l2278286,1338375r245,7l2278777,1338390r245,7l2279268,1338404r245,8l2279759,1338419r246,7l2280250,1338434r246,7l2280741,1338448r246,7l2281232,1338462r246,8l2281723,1338477r246,7l2282215,1338491r245,7l2282706,1338505r245,7l2283197,1338519r245,7l2283688,1338534r245,7l2284179,1338548r246,7l2284670,1338562r246,7l2285161,1338576r246,6l2285652,1338589r246,7l2286143,1338603r246,7l2286635,1338617r245,7l2287126,1338631r245,6l2287617,1338644r245,7l2288108,1338658r245,7l2288599,1338671r246,7l2289090,1338685r246,7l2289581,1338698r246,7l2290072,1338712r246,6l2290563,1338725r246,7l2291055,1338738r245,7l2291546,1338751r245,7l2292037,1338765r245,6l2292528,1338778r246,6l2293019,1338791r246,6l2293510,1338804r246,6l2294001,1338817r246,6l2294492,1338829r246,7l2294984,1338842r245,7l2295475,1338855r245,6l2295966,1338868r245,6l2296457,1338880r245,7l2296948,1338893r246,6l2297439,1338906r246,6l2297930,1338918r246,6l2298421,1338931r246,6l2298912,1338943r246,6l2299404,1338955r245,6l2299895,1338968r245,6l2300386,1338980r245,6l2300877,1338992r245,6l2301368,1339004r246,6l2301859,1339016r246,6l2302350,1339028r246,6l2302841,1339040r246,6l2303332,1339052r246,6l2303824,1339064r245,6l2304315,1339076r245,6l2304806,1339088r245,6l2305297,1339100r246,5l2305788,1339111r246,6l2306279,1339123r246,6l2306770,1339134r246,6l2307261,1339146r246,6l2307753,1339158r245,5l2308244,1339169r245,6l2308735,1339180r245,6l2309226,1339192r245,5l2309717,1339203r246,6l2310208,1339214r246,6l2310699,1339226r246,5l2311190,1339237r246,5l2311681,1339248r246,5l2312173,1339259r245,5l2312664,1339270r245,6l2313155,1339281r245,5l2313646,1339292r245,5l2314137,1339303r246,5l2314628,1339314r246,5l2315119,1339324r246,6l2315610,1339335r246,6l2316102,1339346r245,5l2316593,1339357r245,5l2317084,1339367r245,6l2317575,1339378r245,5l2318066,1339388r246,6l2318557,1339399r246,5l2319048,1339409r246,6l2319539,1339420r246,5l2320030,1339430r246,5l2320522,1339440r245,6l2321013,1339451r245,5l2321504,1339461r245,5l2321995,1339471r245,5l2322486,1339481r246,5l2322977,1339491r246,5l2323468,1339501r246,6l2323959,1339512r246,5l2324450,1339522r246,4l2324942,1339531r245,5l2325433,1339541r245,5l2325924,1339551r245,5l2326415,1339561r245,5l2326906,1339571r246,5l2327397,1339581r246,4l2327888,1339590r246,5l2328379,1339600r246,5l2328871,1339610r245,4l2329362,1339619r245,5l2329853,1339629r245,4l2330344,1339638r245,5l2330835,1339648r246,4l2331326,1339657r246,5l2331817,1339666r246,5l2332308,1339676r246,4l2332799,1339685r246,5l2333291,1339694r245,5l2333782,1339703r245,5l2334273,1339713r245,4l2334764,1339722r245,4l2335255,1339731r246,4l2335746,1339740r246,5l2336237,1339749r246,5l2336728,1339758r246,4l2337219,1339767r246,4l2337711,1339776r245,4l2338202,1339785r245,4l2338693,1339794r245,4l2339184,1339802r246,5l2339675,1339811r246,5l2340166,1339820r246,4l2340657,1339829r246,4l2341148,1339837r246,5l2341640,1339846r245,4l2342131,1339854r245,5l2342622,1339863r245,4l2343113,1339872r245,4l2343604,1339880r246,4l2344095,1339888r246,5l2344586,1339897r246,4l2345077,1339905r246,4l2345568,1339914r246,4l2346060,1339922r245,4l2346551,1339930r245,4l2347042,1339938r245,5l2347533,1339947r245,4l2348024,1339955r246,4l2348515,1339963r246,4l2349006,1339971r246,4l2349497,1339979r246,4l2349988,1339987r246,4l2350480,1339995r245,4l2350971,1340003r245,4l2351462,1340011r245,4l2351953,1340019r246,4l2352444,1340027r246,4l2352935,1340035r246,4l2353426,1340042r246,4l2353917,1340050r246,4l2354409,1340058r245,4l2354900,1340066r245,3l2355391,1340073r245,4l2355882,1340081r245,4l2356373,1340089r246,3l2356864,1340096r246,4l2357355,1340104r246,3l2357846,1340111r246,4l2358337,1340119r246,3l2358829,1340126r245,4l2359320,1340133r245,4l2359811,1340141r245,4l2360302,1340148r245,4l2360793,1340156r246,3l2361284,1340163r246,3l2361775,1340170r246,4l2362266,1340177r246,4l2362758,1340185r245,3l2363249,1340192r245,3l2363740,1340199r245,3l2364231,1340206r245,4l2364722,1340213r246,4l2365213,1340220r246,4l2365704,1340227r246,4l2366195,1340234r246,4l2366686,1340241r246,4l2367178,1340248r245,3l2367669,1340255r245,3l2368160,1340262r245,3l2368651,1340269r245,3l2369142,1340275r246,4l2369633,1340282r246,4l2370124,1340289r246,3l2370615,1340296r246,3l2371106,1340302r246,4l2371598,1340309r245,3l2372089,1340316r245,3l2372580,1340322r245,4l2373071,1340329r245,3l2373562,1340336r246,3l2374053,1340342r246,3l2374544,1340349r246,3l2375035,1340355r246,3l2375527,1340362r245,3l2376018,1340368r245,3l2376509,1340374r245,4l2377000,1340381r245,3l2377491,1340387r246,3l2377982,1340393r246,4l2378473,1340400r246,3l2378964,1340406r246,3l2379455,1340412r246,3l2379947,1340418r245,4l2380438,1340425r245,3l2380929,1340431r245,3l2381420,1340437r245,3l2381911,1340443r246,3l2382402,1340449r246,3l2382893,1340455r246,3l2383384,1340461r246,3l2383875,1340467r246,3l2384367,1340473r245,3l2384858,1340479r245,3l2385349,1340485r245,3l2385840,1340491r246,3l2386331,1340497r246,3l2386822,1340503r246,3l2387313,1340509r246,3l2387804,1340514r246,3l2388296,1340520r245,3l2388787,1340526r245,3l2389278,1340532r245,3l2389769,1340537r245,3l2390260,1340543r246,3l2390751,1340549r246,3l2391242,1340554r246,3l2391733,1340560r246,3l2392224,1340566r246,2l2392716,1340571r245,3l2393207,1340577r245,3l2393698,1340582r245,3l2394189,1340588r245,3l2394680,1340593r246,3l2395171,1340599r246,2l2395662,1340604r246,3l2396153,1340610r246,2l2396644,1340615r246,3l2397136,1340620r245,3l2397627,1340626r245,2l2398118,1340631r245,3l2398609,1340636r246,3l2399100,1340642r246,2l2399591,1340647r246,2l2400082,1340652r246,3l2400573,1340657r246,3l2401065,1340662r245,3l2401556,1340668r245,2l2402047,1340673r245,2l2402538,1340678r245,2l2403029,1340683r246,2l2403520,1340688r246,3l2404011,1340693r246,3l2404502,1340698r246,3l2404993,1340703r246,3l2405485,1340708r245,3l2405976,1340713r245,3l2406467,1340718r245,3l2406958,1340723r245,2l2407449,1340728r246,2l2407940,1340733r246,2l2408431,1340738r246,2l2408922,1340742r246,3l2409414,1340747r245,3l2409905,1340752r245,3l2410396,1340757r245,2l2410887,1340762r245,2l2411378,1340766r246,3l2411869,1340771r246,3l2412360,1340776r246,2l2412851,1340781r246,2l2413342,1340785r246,3l2413834,1340790r245,2l2414325,1340794r245,3l2414816,1340799r245,2l2415307,1340804r245,2l2415798,1340808r246,3l2416289,1340813r246,2l2416780,1340817r246,3l2417271,1340822r246,2l2417762,1340826r246,3l2418254,1340831r245,2l2418745,1340835r245,3l2419236,1340840r245,2l2419727,1340844r245,2l2420218,1340849r246,2l2420709,1340853r246,2l2421200,1340857r246,2l2421691,1340862r246,2l2422183,1340866r245,2l2422674,1340870r245,2l2423165,1340875r245,2l2423656,1340879r245,2l2424147,1340883r246,2l2424638,1340887r246,2l2425129,1340892r246,2l2425620,1340896r246,2l2426111,1340900r246,2l2426603,1340904r245,2l2427094,1340908r245,2l2427585,1340912r245,2l2428076,1340916r245,3l2428567,1340921r246,2l2429058,1340925r246,2l2429549,1340929r246,2l2430040,1340933r246,2l2430531,1340937r246,2l2431023,1340941r245,2l2431514,1340945r245,2l2432005,1340949r245,2l2432496,1340953r246,2l2432987,1340957r246,2l2433478,1340961r246,2l2433969,1340964r246,2l2434460,1340968r246,2l2434952,1340972r245,2l2435443,1340976r245,2l2435934,1340980r245,2l2436425,1340984r245,2l2436916,1340988r246,1l2437407,1340991r246,2l2437898,1340995r246,2l2438389,1340999r246,2l2438880,1341003r246,2l2439372,1341006r245,2l2439863,1341010r245,2l2440354,1341014r245,2l2440845,1341018r245,1l2441336,1341021r246,2l2441827,1341025r246,2l2442318,1341028r246,2l2442809,1341032r246,2l2443300,1341036r246,2l2443792,1341039r245,2l2444283,1341043r245,2l2444774,1341046r245,2l2445265,1341050r246,2l2445756,1341054r246,1l2446247,1341057r246,2l2446738,1341061r246,1l2447229,1341064r246,2l2447721,1341068r245,1l2448212,1341071r245,2l2448703,1341074r245,2l2449194,1341078r245,2l2449685,1341081r246,2l2450176,1341085r246,1l2450667,1341088r246,2l2451158,1341091r246,2l2451649,1341095r246,1l2452141,1341098r245,2l2452632,1341101r245,2l2453123,1341105r245,1l2453614,1341108r245,2l2454105,1341111r246,2l2454596,1341115r246,1l2455087,1341118r246,2e" filled="f" strokeweight="1.5pt">
                  <v:stroke endcap="round"/>
                  <v:path arrowok="t" textboxrect="0,0,2455333,1341120"/>
                </v:shape>
                <v:shape id="pg252" o:spid="_x0000_s1272" style="position:absolute;left:24963;top:5029;width:867;height:1327;visibility:visible;mso-wrap-style:square;v-text-anchor:top" coordsize="86668,86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" path="m43334,86668l86668,43334,43334,,,43334,43334,86668xe" fillcolor="lime">
                  <v:stroke endcap="round"/>
                  <v:path arrowok="t" textboxrect="0,0,86668,86668"/>
                </v:shape>
                <v:rect id="tx253" o:spid="_x0000_s1273" style="position:absolute;left:26154;top:4231;width:6258;height:5499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 w:line="240" w:lineRule="auto"/>
                          <w:jc w:val="center"/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Observed</w:t>
                        </w:r>
                      </w:p>
                      <w:p w:rsidR="00962D8C" w:rsidRPr="003608A4" w:rsidRDefault="00962D8C" w:rsidP="00962D8C">
                        <w:pPr>
                          <w:spacing w:after="0" w:line="240" w:lineRule="auto"/>
                          <w:jc w:val="center"/>
                          <w:rPr>
                            <w:rFonts w:ascii="Calibri" w:hAnsi="Calibri" w:cs="Calibri"/>
                            <w:b/>
                            <w:color w:val="000000"/>
                          </w:rPr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Sig. Effect</w:t>
                        </w:r>
                      </w:p>
                    </w:txbxContent>
                  </v:textbox>
                </v:rect>
                <v:shape id="pl254" o:spid="_x0000_s1274" style="position:absolute;left:19964;top:5029;width:0;height:13411;visibility:visible;mso-wrap-style:square;v-text-anchor:top" coordsize="0,13411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" path="m,1341120l,e" filled="f" strokecolor="red">
                  <v:stroke endcap="round"/>
                  <v:path arrowok="t" textboxrect="0,0,0,1341120"/>
                </v:shape>
                <v:shape id="pl256" o:spid="_x0000_s1275" style="position:absolute;left:8002;top:41910;width:0;height:838;visibility:visible;mso-wrap-style:square;v-text-anchor:top" coordsize="0,838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" path="m,l,83820e" filled="f">
                  <v:stroke endcap="round"/>
                  <v:path arrowok="t" textboxrect="0,0,0,83820"/>
                </v:shape>
                <v:shape id="pl257" o:spid="_x0000_s1276" style="position:absolute;left:13983;top:41910;width:0;height:838;visibility:visible;mso-wrap-style:square;v-text-anchor:top" coordsize="0,838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" path="m,l,83820e" filled="f">
                  <v:stroke endcap="round"/>
                  <v:path arrowok="t" textboxrect="0,0,0,83820"/>
                </v:shape>
                <v:shape id="pl258" o:spid="_x0000_s1277" style="position:absolute;left:19964;top:41910;width:0;height:838;visibility:visible;mso-wrap-style:square;v-text-anchor:top" coordsize="0,838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" path="m,l,83820e" filled="f">
                  <v:stroke endcap="round"/>
                  <v:path arrowok="t" textboxrect="0,0,0,83820"/>
                </v:shape>
                <v:shape id="pl259" o:spid="_x0000_s1278" style="position:absolute;left:25945;top:41910;width:0;height:838;visibility:visible;mso-wrap-style:square;v-text-anchor:top" coordsize="0,838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" path="m,l,83820e" filled="f">
                  <v:stroke endcap="round"/>
                  <v:path arrowok="t" textboxrect="0,0,0,83820"/>
                </v:shape>
                <v:shape id="pl260" o:spid="_x0000_s1279" style="position:absolute;left:31926;top:41910;width:0;height:838;visibility:visible;mso-wrap-style:square;v-text-anchor:top" coordsize="0,838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" path="m,l,83820e" filled="f">
                  <v:stroke endcap="round"/>
                  <v:path arrowok="t" textboxrect="0,0,0,83820"/>
                </v:shape>
                <v:rect id="tx261" o:spid="_x0000_s1280" style="position:absolute;left:6894;top:43173;width:2442;height:2970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  <w:jc w:val="center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-1.0</w:t>
                        </w:r>
                      </w:p>
                    </w:txbxContent>
                  </v:textbox>
                </v:rect>
                <v:rect id="tx262" o:spid="_x0000_s1281" style="position:absolute;left:12872;top:43173;width:2442;height:2970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  <w:jc w:val="center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-0.5</w:t>
                        </w:r>
                      </w:p>
                    </w:txbxContent>
                  </v:textbox>
                </v:rect>
                <v:rect id="tx263" o:spid="_x0000_s1282" style="position:absolute;left:19481;top:43172;width:782;height:2970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  <w:jc w:val="center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0</w:t>
                        </w:r>
                      </w:p>
                    </w:txbxContent>
                  </v:textbox>
                </v:rect>
                <v:rect id="tx264" o:spid="_x0000_s1283" style="position:absolute;left:25043;top:43173;width:1968;height:2970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  <w:jc w:val="center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0.5</w:t>
                        </w:r>
                      </w:p>
                    </w:txbxContent>
                  </v:textbox>
                </v:rect>
                <v:rect id="tx265" o:spid="_x0000_s1284" style="position:absolute;left:31022;top:43173;width:1967;height:2970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  <w:jc w:val="center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1.0</w:t>
                        </w:r>
                      </w:p>
                    </w:txbxContent>
                  </v:textbox>
                </v:rect>
                <v:rect id="tx266" o:spid="_x0000_s1285" style="position:absolute;left:17005;top:45632;width:6502;height:2969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  <w:jc w:val="center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Effect Size</w:t>
                        </w:r>
                      </w:p>
                    </w:txbxContent>
                  </v:textbox>
                </v:rect>
                <v:shape id="pl267" o:spid="_x0000_s1286" style="position:absolute;left:7745;top:41909;width:1;height:0;visibility:visible;mso-wrap-style:square;v-text-anchor:top" coordsize="10,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" path="m,10l10,e" filled="f" strokecolor="red">
                  <v:stroke endcap="round"/>
                  <v:path arrowok="t" textboxrect="0,0,10,10"/>
                </v:shape>
                <v:shape id="pl268" o:spid="_x0000_s1287" style="position:absolute;left:7810;top:41909;width:0;height:0;visibility:visible;mso-wrap-style:square;v-text-anchor:top" coordsize="22,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" path="m,22l22,e" filled="f" strokecolor="red">
                  <v:stroke endcap="round"/>
                  <v:path arrowok="t" textboxrect="0,0,22,22"/>
                </v:shape>
                <v:shape id="pl269" o:spid="_x0000_s1288" style="position:absolute;left:7875;top:41909;width:0;height:0;visibility:visible;mso-wrap-style:square;v-text-anchor:top" coordsize="36,3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" path="m,36l36,e" filled="f" strokecolor="red">
                  <v:stroke endcap="round"/>
                  <v:path arrowok="t" textboxrect="0,0,36,36"/>
                </v:shape>
                <v:shape id="pl270" o:spid="_x0000_s1289" style="position:absolute;left:7939;top:41909;width:1;height:0;visibility:visible;mso-wrap-style:square;v-text-anchor:top" coordsize="49,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" path="m,49l49,e" filled="f" strokecolor="red">
                  <v:stroke endcap="round"/>
                  <v:path arrowok="t" textboxrect="0,0,49,49"/>
                </v:shape>
                <v:shape id="pl271" o:spid="_x0000_s1290" style="position:absolute;left:8004;top:41909;width:1;height:0;visibility:visible;mso-wrap-style:square;v-text-anchor:top" coordsize="64,6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" path="m,64l64,e" filled="f" strokecolor="red">
                  <v:stroke endcap="round"/>
                  <v:path arrowok="t" textboxrect="0,0,64,64"/>
                </v:shape>
                <v:shape id="pl272" o:spid="_x0000_s1291" style="position:absolute;left:8069;top:41909;width:1;height:0;visibility:visible;mso-wrap-style:square;v-text-anchor:top" coordsize="80,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" path="m,80l80,e" filled="f" strokecolor="red">
                  <v:stroke endcap="round"/>
                  <v:path arrowok="t" textboxrect="0,0,80,80"/>
                </v:shape>
                <v:shape id="pl273" o:spid="_x0000_s1292" style="position:absolute;left:8133;top:41909;width:1;height:0;visibility:visible;mso-wrap-style:square;v-text-anchor:top" coordsize="97,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" path="m,97l97,e" filled="f" strokecolor="red">
                  <v:stroke endcap="round"/>
                  <v:path arrowok="t" textboxrect="0,0,97,97"/>
                </v:shape>
                <v:shape id="pl274" o:spid="_x0000_s1293" style="position:absolute;left:8198;top:41908;width:1;height:1;visibility:visible;mso-wrap-style:square;v-text-anchor:top" coordsize="114,11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" path="m,114l114,e" filled="f" strokecolor="red">
                  <v:stroke endcap="round"/>
                  <v:path arrowok="t" textboxrect="0,0,114,114"/>
                </v:shape>
                <v:shape id="pl275" o:spid="_x0000_s1294" style="position:absolute;left:8263;top:41908;width:1;height:1;visibility:visible;mso-wrap-style:square;v-text-anchor:top" coordsize="133,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" path="m,133l133,e" filled="f" strokecolor="red">
                  <v:stroke endcap="round"/>
                  <v:path arrowok="t" textboxrect="0,0,133,133"/>
                </v:shape>
                <v:shape id="pl276" o:spid="_x0000_s1295" style="position:absolute;left:8327;top:41908;width:2;height:1;visibility:visible;mso-wrap-style:square;v-text-anchor:top" coordsize="153,1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" path="m,153l153,e" filled="f" strokecolor="red">
                  <v:stroke endcap="round"/>
                  <v:path arrowok="t" textboxrect="0,0,153,153"/>
                </v:shape>
                <v:shape id="pl277" o:spid="_x0000_s1296" style="position:absolute;left:8392;top:41908;width:2;height:1;visibility:visible;mso-wrap-style:square;v-text-anchor:top" coordsize="174,1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" path="m,174l174,e" filled="f" strokecolor="red">
                  <v:stroke endcap="round"/>
                  <v:path arrowok="t" textboxrect="0,0,174,174"/>
                </v:shape>
                <v:shape id="pl278" o:spid="_x0000_s1297" style="position:absolute;left:8457;top:41908;width:2;height:1;visibility:visible;mso-wrap-style:square;v-text-anchor:top" coordsize="197,1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" path="m,197l197,e" filled="f" strokecolor="red">
                  <v:stroke endcap="round"/>
                  <v:path arrowok="t" textboxrect="0,0,197,197"/>
                </v:shape>
                <v:shape id="pl279" o:spid="_x0000_s1298" style="position:absolute;left:8521;top:41907;width:3;height:2;visibility:visible;mso-wrap-style:square;v-text-anchor:top" coordsize="221,2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" path="m,221l221,e" filled="f" strokecolor="red">
                  <v:stroke endcap="round"/>
                  <v:path arrowok="t" textboxrect="0,0,221,221"/>
                </v:shape>
                <v:shape id="pl280" o:spid="_x0000_s1299" style="position:absolute;left:8586;top:41907;width:3;height:2;visibility:visible;mso-wrap-style:square;v-text-anchor:top" coordsize="246,2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" path="m,246l246,e" filled="f" strokecolor="red">
                  <v:stroke endcap="round"/>
                  <v:path arrowok="t" textboxrect="0,0,246,246"/>
                </v:shape>
                <v:shape id="pl281" o:spid="_x0000_s1300" style="position:absolute;left:8651;top:41907;width:2;height:2;visibility:visible;mso-wrap-style:square;v-text-anchor:top" coordsize="273,2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" path="m,273l273,e" filled="f" strokecolor="red">
                  <v:stroke endcap="round"/>
                  <v:path arrowok="t" textboxrect="0,0,273,273"/>
                </v:shape>
                <v:shape id="pl282" o:spid="_x0000_s1301" style="position:absolute;left:8715;top:41906;width:3;height:3;visibility:visible;mso-wrap-style:square;v-text-anchor:top" coordsize="302,3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" path="m,302l302,e" filled="f" strokecolor="red">
                  <v:stroke endcap="round"/>
                  <v:path arrowok="t" textboxrect="0,0,302,302"/>
                </v:shape>
                <v:shape id="pl283" o:spid="_x0000_s1302" style="position:absolute;left:8780;top:41906;width:3;height:3;visibility:visible;mso-wrap-style:square;v-text-anchor:top" coordsize="332,3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" path="m,332l332,e" filled="f" strokecolor="red">
                  <v:stroke endcap="round"/>
                  <v:path arrowok="t" textboxrect="0,0,332,332"/>
                </v:shape>
                <v:shape id="pl284" o:spid="_x0000_s1303" style="position:absolute;left:8845;top:41906;width:3;height:3;visibility:visible;mso-wrap-style:square;v-text-anchor:top" coordsize="365,3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" path="m,365l365,e" filled="f" strokecolor="red">
                  <v:stroke endcap="round"/>
                  <v:path arrowok="t" textboxrect="0,0,365,365"/>
                </v:shape>
                <v:shape id="pl285" o:spid="_x0000_s1304" style="position:absolute;left:8909;top:41906;width:4;height:3;visibility:visible;mso-wrap-style:square;v-text-anchor:top" coordsize="399,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" path="m,399l399,e" filled="f" strokecolor="red">
                  <v:stroke endcap="round"/>
                  <v:path arrowok="t" textboxrect="0,0,399,399"/>
                </v:shape>
                <v:shape id="pl286" o:spid="_x0000_s1305" style="position:absolute;left:8974;top:41905;width:4;height:4;visibility:visible;mso-wrap-style:square;v-text-anchor:top" coordsize="435,4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" path="m,435l435,e" filled="f" strokecolor="red">
                  <v:stroke endcap="round"/>
                  <v:path arrowok="t" textboxrect="0,0,435,435"/>
                </v:shape>
                <v:shape id="pl287" o:spid="_x0000_s1306" style="position:absolute;left:9039;top:41905;width:4;height:4;visibility:visible;mso-wrap-style:square;v-text-anchor:top" coordsize="474,4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" path="m,474l474,e" filled="f" strokecolor="red">
                  <v:stroke endcap="round"/>
                  <v:path arrowok="t" textboxrect="0,0,474,474"/>
                </v:shape>
                <v:shape id="pl288" o:spid="_x0000_s1307" style="position:absolute;left:9103;top:41904;width:5;height:5;visibility:visible;mso-wrap-style:square;v-text-anchor:top" coordsize="515,5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" path="m,515l515,e" filled="f" strokecolor="red">
                  <v:stroke endcap="round"/>
                  <v:path arrowok="t" textboxrect="0,0,515,515"/>
                </v:shape>
                <v:shape id="pl289" o:spid="_x0000_s1308" style="position:absolute;left:9168;top:41904;width:6;height:5;visibility:visible;mso-wrap-style:square;v-text-anchor:top" coordsize="559,5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" path="m,559l559,e" filled="f" strokecolor="red">
                  <v:stroke endcap="round"/>
                  <v:path arrowok="t" textboxrect="0,0,559,559"/>
                </v:shape>
                <v:shape id="pl290" o:spid="_x0000_s1309" style="position:absolute;left:9233;top:41903;width:6;height:6;visibility:visible;mso-wrap-style:square;v-text-anchor:top" coordsize="605,60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" path="m,605l605,e" filled="f" strokecolor="red">
                  <v:stroke endcap="round"/>
                  <v:path arrowok="t" textboxrect="0,0,605,605"/>
                </v:shape>
                <v:shape id="pl291" o:spid="_x0000_s1310" style="position:absolute;left:9297;top:41903;width:7;height:6;visibility:visible;mso-wrap-style:square;v-text-anchor:top" coordsize="655,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" path="m,655l655,e" filled="f" strokecolor="red">
                  <v:stroke endcap="round"/>
                  <v:path arrowok="t" textboxrect="0,0,655,655"/>
                </v:shape>
                <v:shape id="pl292" o:spid="_x0000_s1311" style="position:absolute;left:9362;top:41902;width:7;height:7;visibility:visible;mso-wrap-style:square;v-text-anchor:top" coordsize="707,7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" path="m,707l707,e" filled="f" strokecolor="red">
                  <v:stroke endcap="round"/>
                  <v:path arrowok="t" textboxrect="0,0,707,707"/>
                </v:shape>
                <v:shape id="pl293" o:spid="_x0000_s1312" style="position:absolute;left:9427;top:41902;width:7;height:7;visibility:visible;mso-wrap-style:square;v-text-anchor:top" coordsize="763,7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" path="m,763l763,e" filled="f" strokecolor="red">
                  <v:stroke endcap="round"/>
                  <v:path arrowok="t" textboxrect="0,0,763,763"/>
                </v:shape>
                <v:shape id="pl294" o:spid="_x0000_s1313" style="position:absolute;left:9491;top:41901;width:8;height:8;visibility:visible;mso-wrap-style:square;v-text-anchor:top" coordsize="822,8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" path="m,822l822,e" filled="f" strokecolor="red">
                  <v:stroke endcap="round"/>
                  <v:path arrowok="t" textboxrect="0,0,822,822"/>
                </v:shape>
                <v:shape id="pl295" o:spid="_x0000_s1314" style="position:absolute;left:9556;top:41901;width:9;height:8;visibility:visible;mso-wrap-style:square;v-text-anchor:top" coordsize="885,8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" path="m,885l885,e" filled="f" strokecolor="red">
                  <v:stroke endcap="round"/>
                  <v:path arrowok="t" textboxrect="0,0,885,885"/>
                </v:shape>
                <v:shape id="pl296" o:spid="_x0000_s1315" style="position:absolute;left:9621;top:41900;width:9;height:9;visibility:visible;mso-wrap-style:square;v-text-anchor:top" coordsize="952,95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" path="m,952l952,e" filled="f" strokecolor="red">
                  <v:stroke endcap="round"/>
                  <v:path arrowok="t" textboxrect="0,0,952,952"/>
                </v:shape>
                <v:shape id="pl297" o:spid="_x0000_s1316" style="position:absolute;left:9685;top:41899;width:10;height:10;visibility:visible;mso-wrap-style:square;v-text-anchor:top" coordsize="1023,10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" path="m,1023l1023,e" filled="f" strokecolor="red">
                  <v:stroke endcap="round"/>
                  <v:path arrowok="t" textboxrect="0,0,1023,1023"/>
                </v:shape>
                <v:shape id="pl298" o:spid="_x0000_s1317" style="position:absolute;left:9750;top:41899;width:11;height:10;visibility:visible;mso-wrap-style:square;v-text-anchor:top" coordsize="1098,10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" path="m,1098l1098,e" filled="f" strokecolor="red">
                  <v:stroke endcap="round"/>
                  <v:path arrowok="t" textboxrect="0,0,1098,1098"/>
                </v:shape>
                <v:shape id="pl299" o:spid="_x0000_s1318" style="position:absolute;left:9815;top:41898;width:11;height:11;visibility:visible;mso-wrap-style:square;v-text-anchor:top" coordsize="1178,11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" path="m,1178l1178,e" filled="f" strokecolor="red">
                  <v:stroke endcap="round"/>
                  <v:path arrowok="t" textboxrect="0,0,1178,1178"/>
                </v:shape>
                <v:shape id="pl300" o:spid="_x0000_s1319" style="position:absolute;left:9879;top:41897;width:13;height:12;visibility:visible;mso-wrap-style:square;v-text-anchor:top" coordsize="1263,12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" path="m,1263l1263,e" filled="f" strokecolor="red">
                  <v:stroke endcap="round"/>
                  <v:path arrowok="t" textboxrect="0,0,1263,1263"/>
                </v:shape>
                <v:shape id="pl301" o:spid="_x0000_s1320" style="position:absolute;left:9944;top:41896;width:13;height:13;visibility:visible;mso-wrap-style:square;v-text-anchor:top" coordsize="1354,13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" path="m,1354l1354,e" filled="f" strokecolor="red">
                  <v:stroke endcap="round"/>
                  <v:path arrowok="t" textboxrect="0,0,1354,1354"/>
                </v:shape>
                <v:shape id="pl302" o:spid="_x0000_s1321" style="position:absolute;left:10009;top:41895;width:14;height:14;visibility:visible;mso-wrap-style:square;v-text-anchor:top" coordsize="1450,14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" path="m,1450l1450,e" filled="f" strokecolor="red">
                  <v:stroke endcap="round"/>
                  <v:path arrowok="t" textboxrect="0,0,1450,1450"/>
                </v:shape>
                <v:shape id="pl303" o:spid="_x0000_s1322" style="position:absolute;left:10073;top:41894;width:16;height:15;visibility:visible;mso-wrap-style:square;v-text-anchor:top" coordsize="1552,155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" path="m,1552l1552,e" filled="f" strokecolor="red">
                  <v:stroke endcap="round"/>
                  <v:path arrowok="t" textboxrect="0,0,1552,1552"/>
                </v:shape>
                <v:shape id="pl304" o:spid="_x0000_s1323" style="position:absolute;left:10138;top:41893;width:16;height:16;visibility:visible;mso-wrap-style:square;v-text-anchor:top" coordsize="1661,166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" path="m,1661l1661,e" filled="f" strokecolor="red">
                  <v:stroke endcap="round"/>
                  <v:path arrowok="t" textboxrect="0,0,1661,1661"/>
                </v:shape>
                <v:shape id="pl305" o:spid="_x0000_s1324" style="position:absolute;left:10202;top:41892;width:18;height:17;visibility:visible;mso-wrap-style:square;v-text-anchor:top" coordsize="1777,17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" path="m,1777l1777,e" filled="f" strokecolor="red">
                  <v:stroke endcap="round"/>
                  <v:path arrowok="t" textboxrect="0,0,1777,1777"/>
                </v:shape>
                <v:shape id="pl306" o:spid="_x0000_s1325" style="position:absolute;left:10267;top:41891;width:19;height:18;visibility:visible;mso-wrap-style:square;v-text-anchor:top" coordsize="1899,18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" path="m,1899l1899,e" filled="f" strokecolor="red">
                  <v:stroke endcap="round"/>
                  <v:path arrowok="t" textboxrect="0,0,1899,1899"/>
                </v:shape>
                <v:shape id="pl307" o:spid="_x0000_s1326" style="position:absolute;left:10332;top:41889;width:20;height:20;visibility:visible;mso-wrap-style:square;v-text-anchor:top" coordsize="2030,203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" path="m,2030l2030,e" filled="f" strokecolor="red">
                  <v:stroke endcap="round"/>
                  <v:path arrowok="t" textboxrect="0,0,2030,2030"/>
                </v:shape>
                <v:shape id="pl308" o:spid="_x0000_s1327" style="position:absolute;left:10396;top:41888;width:22;height:21;visibility:visible;mso-wrap-style:square;v-text-anchor:top" coordsize="2169,21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" path="m,2169l2169,e" filled="f" strokecolor="red">
                  <v:stroke endcap="round"/>
                  <v:path arrowok="t" textboxrect="0,0,2169,2169"/>
                </v:shape>
                <v:shape id="pl309" o:spid="_x0000_s1328" style="position:absolute;left:10461;top:41886;width:23;height:23;visibility:visible;mso-wrap-style:square;v-text-anchor:top" coordsize="2317,231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" path="m,2317l2317,e" filled="f" strokecolor="red">
                  <v:stroke endcap="round"/>
                  <v:path arrowok="t" textboxrect="0,0,2317,2317"/>
                </v:shape>
                <v:shape id="pl310" o:spid="_x0000_s1329" style="position:absolute;left:10526;top:41885;width:25;height:24;visibility:visible;mso-wrap-style:square;v-text-anchor:top" coordsize="2474,24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" path="m,2474l2474,e" filled="f" strokecolor="red">
                  <v:stroke endcap="round"/>
                  <v:path arrowok="t" textboxrect="0,0,2474,2474"/>
                </v:shape>
                <v:shape id="pl311" o:spid="_x0000_s1330" style="position:absolute;left:10590;top:41883;width:27;height:26;visibility:visible;mso-wrap-style:square;v-text-anchor:top" coordsize="2640,26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" path="m,2640l2640,e" filled="f" strokecolor="red">
                  <v:stroke endcap="round"/>
                  <v:path arrowok="t" textboxrect="0,0,2640,2640"/>
                </v:shape>
                <v:shape id="pl312" o:spid="_x0000_s1331" style="position:absolute;left:10655;top:41881;width:28;height:28;visibility:visible;mso-wrap-style:square;v-text-anchor:top" coordsize="2818,28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" path="m,2818l2818,e" filled="f" strokecolor="red">
                  <v:stroke endcap="round"/>
                  <v:path arrowok="t" textboxrect="0,0,2818,2818"/>
                </v:shape>
                <v:shape id="pl313" o:spid="_x0000_s1332" style="position:absolute;left:10720;top:41879;width:30;height:30;visibility:visible;mso-wrap-style:square;v-text-anchor:top" coordsize="3007,30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" path="m,3007l3007,e" filled="f" strokecolor="red">
                  <v:stroke endcap="round"/>
                  <v:path arrowok="t" textboxrect="0,0,3007,3007"/>
                </v:shape>
                <v:shape id="pl314" o:spid="_x0000_s1333" style="position:absolute;left:10784;top:41877;width:32;height:32;visibility:visible;mso-wrap-style:square;v-text-anchor:top" coordsize="3208,32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" path="m,3208l3208,e" filled="f" strokecolor="red">
                  <v:stroke endcap="round"/>
                  <v:path arrowok="t" textboxrect="0,0,3208,3208"/>
                </v:shape>
                <v:shape id="pl315" o:spid="_x0000_s1334" style="position:absolute;left:10849;top:41875;width:34;height:34;visibility:visible;mso-wrap-style:square;v-text-anchor:top" coordsize="3422,34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" path="m,3422l3422,e" filled="f" strokecolor="red">
                  <v:stroke endcap="round"/>
                  <v:path arrowok="t" textboxrect="0,0,3422,3422"/>
                </v:shape>
                <v:shape id="pl316" o:spid="_x0000_s1335" style="position:absolute;left:10914;top:41873;width:36;height:36;visibility:visible;mso-wrap-style:square;v-text-anchor:top" coordsize="3649,36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" path="m,3649l3649,e" filled="f" strokecolor="red">
                  <v:stroke endcap="round"/>
                  <v:path arrowok="t" textboxrect="0,0,3649,3649"/>
                </v:shape>
                <v:shape id="pl317" o:spid="_x0000_s1336" style="position:absolute;left:10978;top:41871;width:39;height:38;visibility:visible;mso-wrap-style:square;v-text-anchor:top" coordsize="3891,38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" path="m,3891l3891,e" filled="f" strokecolor="red">
                  <v:stroke endcap="round"/>
                  <v:path arrowok="t" textboxrect="0,0,3891,3891"/>
                </v:shape>
                <v:shape id="pl318" o:spid="_x0000_s1337" style="position:absolute;left:11043;top:41868;width:42;height:41;visibility:visible;mso-wrap-style:square;v-text-anchor:top" coordsize="4149,41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" path="m,4149l4149,e" filled="f" strokecolor="red">
                  <v:stroke endcap="round"/>
                  <v:path arrowok="t" textboxrect="0,0,4149,4149"/>
                </v:shape>
                <v:shape id="pl319" o:spid="_x0000_s1338" style="position:absolute;left:11108;top:41865;width:44;height:44;visibility:visible;mso-wrap-style:square;v-text-anchor:top" coordsize="4423,44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" path="m,4423l4423,e" filled="f" strokecolor="red">
                  <v:stroke endcap="round"/>
                  <v:path arrowok="t" textboxrect="0,0,4423,4423"/>
                </v:shape>
                <v:shape id="pl320" o:spid="_x0000_s1339" style="position:absolute;left:11172;top:41862;width:48;height:47;visibility:visible;mso-wrap-style:square;v-text-anchor:top" coordsize="4716,471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" path="m,4716l4716,e" filled="f" strokecolor="red">
                  <v:stroke endcap="round"/>
                  <v:path arrowok="t" textboxrect="0,0,4716,4716"/>
                </v:shape>
                <v:shape id="pl321" o:spid="_x0000_s1340" style="position:absolute;left:11237;top:41859;width:50;height:50;visibility:visible;mso-wrap-style:square;v-text-anchor:top" coordsize="5027,502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" path="m,5027l5027,e" filled="f" strokecolor="red">
                  <v:stroke endcap="round"/>
                  <v:path arrowok="t" textboxrect="0,0,5027,5027"/>
                </v:shape>
                <v:shape id="pl322" o:spid="_x0000_s1341" style="position:absolute;left:11302;top:41856;width:53;height:53;visibility:visible;mso-wrap-style:square;v-text-anchor:top" coordsize="5358,53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" path="m,5358l5358,e" filled="f" strokecolor="red">
                  <v:stroke endcap="round"/>
                  <v:path arrowok="t" textboxrect="0,0,5358,5358"/>
                </v:shape>
                <v:shape id="pl323" o:spid="_x0000_s1342" style="position:absolute;left:11366;top:41852;width:57;height:57;visibility:visible;mso-wrap-style:square;v-text-anchor:top" coordsize="5712,57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" path="m,5712l5712,e" filled="f" strokecolor="red">
                  <v:stroke endcap="round"/>
                  <v:path arrowok="t" textboxrect="0,0,5712,5712"/>
                </v:shape>
                <v:shape id="pl324" o:spid="_x0000_s1343" style="position:absolute;left:11431;top:41849;width:61;height:60;visibility:visible;mso-wrap-style:square;v-text-anchor:top" coordsize="6088,60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" path="m,6088l6088,e" filled="f" strokecolor="red">
                  <v:stroke endcap="round"/>
                  <v:path arrowok="t" textboxrect="0,0,6088,6088"/>
                </v:shape>
                <v:shape id="pl325" o:spid="_x0000_s1344" style="position:absolute;left:11496;top:41845;width:65;height:64;visibility:visible;mso-wrap-style:square;v-text-anchor:top" coordsize="6490,64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" path="m,6490l6490,e" filled="f" strokecolor="red">
                  <v:stroke endcap="round"/>
                  <v:path arrowok="t" textboxrect="0,0,6490,6490"/>
                </v:shape>
                <v:shape id="pl326" o:spid="_x0000_s1345" style="position:absolute;left:11560;top:41840;width:69;height:69;visibility:visible;mso-wrap-style:square;v-text-anchor:top" coordsize="6918,69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" path="m,6918l6918,e" filled="f" strokecolor="red">
                  <v:stroke endcap="round"/>
                  <v:path arrowok="t" textboxrect="0,0,6918,6918"/>
                </v:shape>
                <v:shape id="pl327" o:spid="_x0000_s1346" style="position:absolute;left:11625;top:41836;width:74;height:73;visibility:visible;mso-wrap-style:square;v-text-anchor:top" coordsize="7375,73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" path="m,7375l7375,e" filled="f" strokecolor="red">
                  <v:stroke endcap="round"/>
                  <v:path arrowok="t" textboxrect="0,0,7375,7375"/>
                </v:shape>
                <v:shape id="pl328" o:spid="_x0000_s1347" style="position:absolute;left:11690;top:41831;width:78;height:78;visibility:visible;mso-wrap-style:square;v-text-anchor:top" coordsize="7863,78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" path="m,7863l7863,e" filled="f" strokecolor="red">
                  <v:stroke endcap="round"/>
                  <v:path arrowok="t" textboxrect="0,0,7863,7863"/>
                </v:shape>
                <v:shape id="pl329" o:spid="_x0000_s1348" style="position:absolute;left:11754;top:41826;width:84;height:83;visibility:visible;mso-wrap-style:square;v-text-anchor:top" coordsize="8383,83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" path="m,8383l8383,e" filled="f" strokecolor="red">
                  <v:stroke endcap="round"/>
                  <v:path arrowok="t" textboxrect="0,0,8383,8383"/>
                </v:shape>
                <v:shape id="pl330" o:spid="_x0000_s1349" style="position:absolute;left:11819;top:41820;width:89;height:89;visibility:visible;mso-wrap-style:square;v-text-anchor:top" coordsize="8939,89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" path="m,8939l8939,e" filled="f" strokecolor="red">
                  <v:stroke endcap="round"/>
                  <v:path arrowok="t" textboxrect="0,0,8939,8939"/>
                </v:shape>
                <v:shape id="pl331" o:spid="_x0000_s1350" style="position:absolute;left:11884;top:41814;width:95;height:95;visibility:visible;mso-wrap-style:square;v-text-anchor:top" coordsize="9534,95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" path="m,9534l9534,e" filled="f" strokecolor="red">
                  <v:stroke endcap="round"/>
                  <v:path arrowok="t" textboxrect="0,0,9534,9534"/>
                </v:shape>
                <v:shape id="pl332" o:spid="_x0000_s1351" style="position:absolute;left:11948;top:41808;width:102;height:101;visibility:visible;mso-wrap-style:square;v-text-anchor:top" coordsize="10169,101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" path="m,10169l10169,e" filled="f" strokecolor="red">
                  <v:stroke endcap="round"/>
                  <v:path arrowok="t" textboxrect="0,0,10169,10169"/>
                </v:shape>
                <v:shape id="pl333" o:spid="_x0000_s1352" style="position:absolute;left:12013;top:41801;width:108;height:108;visibility:visible;mso-wrap-style:square;v-text-anchor:top" coordsize="10849,108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" path="m,10849l10849,e" filled="f" strokecolor="red">
                  <v:stroke endcap="round"/>
                  <v:path arrowok="t" textboxrect="0,0,10849,10849"/>
                </v:shape>
                <v:shape id="pl334" o:spid="_x0000_s1353" style="position:absolute;left:12078;top:41794;width:115;height:115;visibility:visible;mso-wrap-style:square;v-text-anchor:top" coordsize="11577,115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" path="m,11577l11577,e" filled="f" strokecolor="red">
                  <v:stroke endcap="round"/>
                  <v:path arrowok="t" textboxrect="0,0,11577,11577"/>
                </v:shape>
                <v:shape id="pl335" o:spid="_x0000_s1354" style="position:absolute;left:12142;top:41786;width:124;height:123;visibility:visible;mso-wrap-style:square;v-text-anchor:top" coordsize="12358,123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" path="m,12358l12358,e" filled="f" strokecolor="red">
                  <v:stroke endcap="round"/>
                  <v:path arrowok="t" textboxrect="0,0,12358,12358"/>
                </v:shape>
                <v:shape id="pl336" o:spid="_x0000_s1355" style="position:absolute;left:12207;top:41778;width:132;height:131;visibility:visible;mso-wrap-style:square;v-text-anchor:top" coordsize="13194,131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" path="m,13194l13194,e" filled="f" strokecolor="red">
                  <v:stroke endcap="round"/>
                  <v:path arrowok="t" textboxrect="0,0,13194,13194"/>
                </v:shape>
                <v:shape id="pl337" o:spid="_x0000_s1356" style="position:absolute;left:12272;top:41769;width:140;height:140;visibility:visible;mso-wrap-style:square;v-text-anchor:top" coordsize="14092,1409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" path="m,14092l14092,e" filled="f" strokecolor="red">
                  <v:stroke endcap="round"/>
                  <v:path arrowok="t" textboxrect="0,0,14092,14092"/>
                </v:shape>
                <v:shape id="pl338" o:spid="_x0000_s1357" style="position:absolute;left:12336;top:41759;width:151;height:150;visibility:visible;mso-wrap-style:square;v-text-anchor:top" coordsize="15056,1505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" path="m,15056l15056,e" filled="f" strokecolor="red">
                  <v:stroke endcap="round"/>
                  <v:path arrowok="t" textboxrect="0,0,15056,15056"/>
                </v:shape>
                <v:shape id="pl339" o:spid="_x0000_s1358" style="position:absolute;left:12401;top:41749;width:161;height:160;visibility:visible;mso-wrap-style:square;v-text-anchor:top" coordsize="16092,1609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" path="m,16092l16092,e" filled="f" strokecolor="red">
                  <v:stroke endcap="round"/>
                  <v:path arrowok="t" textboxrect="0,0,16092,16092"/>
                </v:shape>
                <v:shape id="pl340" o:spid="_x0000_s1359" style="position:absolute;left:12466;top:41737;width:172;height:172;visibility:visible;mso-wrap-style:square;v-text-anchor:top" coordsize="17208,172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" path="m,17208l17208,e" filled="f" strokecolor="red">
                  <v:stroke endcap="round"/>
                  <v:path arrowok="t" textboxrect="0,0,17208,17208"/>
                </v:shape>
                <v:shape id="pl341" o:spid="_x0000_s1360" style="position:absolute;left:12530;top:41725;width:184;height:184;visibility:visible;mso-wrap-style:square;v-text-anchor:top" coordsize="18411,1841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" path="m,18411l18411,e" filled="f" strokecolor="red">
                  <v:stroke endcap="round"/>
                  <v:path arrowok="t" textboxrect="0,0,18411,18411"/>
                </v:shape>
                <v:shape id="pl342" o:spid="_x0000_s1361" style="position:absolute;left:12595;top:41712;width:197;height:197;visibility:visible;mso-wrap-style:square;v-text-anchor:top" coordsize="19710,197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" path="m,19710l19710,e" filled="f" strokecolor="red">
                  <v:stroke endcap="round"/>
                  <v:path arrowok="t" textboxrect="0,0,19710,19710"/>
                </v:shape>
                <v:shape id="pl343" o:spid="_x0000_s1362" style="position:absolute;left:12659;top:41698;width:212;height:211;visibility:visible;mso-wrap-style:square;v-text-anchor:top" coordsize="21114,2111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" path="m,21114l21114,e" filled="f" strokecolor="red">
                  <v:stroke endcap="round"/>
                  <v:path arrowok="t" textboxrect="0,0,21114,21114"/>
                </v:shape>
                <v:shape id="pl344" o:spid="_x0000_s1363" style="position:absolute;left:12724;top:41683;width:226;height:226;visibility:visible;mso-wrap-style:square;v-text-anchor:top" coordsize="22634,226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" path="m,22634l22634,e" filled="f" strokecolor="red">
                  <v:stroke endcap="round"/>
                  <v:path arrowok="t" textboxrect="0,0,22634,22634"/>
                </v:shape>
                <v:shape id="pl345" o:spid="_x0000_s1364" style="position:absolute;left:12789;top:41667;width:243;height:242;visibility:visible;mso-wrap-style:square;v-text-anchor:top" coordsize="24284,242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" path="m,24284l24284,e" filled="f" strokecolor="red">
                  <v:stroke endcap="round"/>
                  <v:path arrowok="t" textboxrect="0,0,24284,24284"/>
                </v:shape>
                <v:shape id="pl346" o:spid="_x0000_s1365" style="position:absolute;left:12853;top:41649;width:261;height:260;visibility:visible;mso-wrap-style:square;v-text-anchor:top" coordsize="26080,260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" path="m,26080l26080,e" filled="f" strokecolor="red">
                  <v:stroke endcap="round"/>
                  <v:path arrowok="t" textboxrect="0,0,26080,26080"/>
                </v:shape>
                <v:shape id="pl347" o:spid="_x0000_s1366" style="position:absolute;left:12918;top:41629;width:281;height:280;visibility:visible;mso-wrap-style:square;v-text-anchor:top" coordsize="28038,280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" path="m,28038l28038,e" filled="f" strokecolor="red">
                  <v:stroke endcap="round"/>
                  <v:path arrowok="t" textboxrect="0,0,28038,28038"/>
                </v:shape>
                <v:shape id="pl348" o:spid="_x0000_s1367" style="position:absolute;left:12983;top:41608;width:302;height:301;visibility:visible;mso-wrap-style:square;v-text-anchor:top" coordsize="30180,301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" path="m,30180l30180,e" filled="f" strokecolor="red">
                  <v:stroke endcap="round"/>
                  <v:path arrowok="t" textboxrect="0,0,30180,30180"/>
                </v:shape>
                <v:shape id="pl349" o:spid="_x0000_s1368" style="position:absolute;left:13047;top:41584;width:326;height:325;visibility:visible;mso-wrap-style:square;v-text-anchor:top" coordsize="32533,325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" path="m,32533l32533,e" filled="f" strokecolor="red">
                  <v:stroke endcap="round"/>
                  <v:path arrowok="t" textboxrect="0,0,32533,32533"/>
                </v:shape>
                <v:shape id="pl350" o:spid="_x0000_s1369" style="position:absolute;left:13112;top:41558;width:351;height:351;visibility:visible;mso-wrap-style:square;v-text-anchor:top" coordsize="35126,35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" path="m,35126l35126,e" filled="f" strokecolor="red">
                  <v:stroke endcap="round"/>
                  <v:path arrowok="t" textboxrect="0,0,35126,35126"/>
                </v:shape>
                <v:shape id="pl351" o:spid="_x0000_s1370" style="position:absolute;left:13177;top:41529;width:380;height:380;visibility:visible;mso-wrap-style:square;v-text-anchor:top" coordsize="38000,38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" path="m,38000l38000,e" filled="f" strokecolor="red">
                  <v:stroke endcap="round"/>
                  <v:path arrowok="t" textboxrect="0,0,38000,38000"/>
                </v:shape>
                <v:shape id="pl352" o:spid="_x0000_s1371" style="position:absolute;left:13241;top:41497;width:412;height:412;visibility:visible;mso-wrap-style:square;v-text-anchor:top" coordsize="41204,412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" path="m,41204l41204,e" filled="f" strokecolor="red">
                  <v:stroke endcap="round"/>
                  <v:path arrowok="t" textboxrect="0,0,41204,41204"/>
                </v:shape>
                <v:shape id="pl353" o:spid="_x0000_s1372" style="position:absolute;left:13306;top:41461;width:448;height:448;visibility:visible;mso-wrap-style:square;v-text-anchor:top" coordsize="44802,448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" path="m,44802l44802,e" filled="f" strokecolor="red">
                  <v:stroke endcap="round"/>
                  <v:path arrowok="t" textboxrect="0,0,44802,44802"/>
                </v:shape>
                <v:shape id="pl354" o:spid="_x0000_s1373" style="position:absolute;left:13371;top:41421;width:489;height:488;visibility:visible;mso-wrap-style:square;v-text-anchor:top" coordsize="48879,4887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" path="m,48879l48879,e" filled="f" strokecolor="red">
                  <v:stroke endcap="round"/>
                  <v:path arrowok="t" textboxrect="0,0,48879,48879"/>
                </v:shape>
                <v:shape id="pl355" o:spid="_x0000_s1374" style="position:absolute;left:13435;top:41374;width:536;height:535;visibility:visible;mso-wrap-style:square;v-text-anchor:top" coordsize="53557,535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" path="m,53557l53557,e" filled="f" strokecolor="red">
                  <v:stroke endcap="round"/>
                  <v:path arrowok="t" textboxrect="0,0,53557,53557"/>
                </v:shape>
                <v:shape id="pl356" o:spid="_x0000_s1375" style="position:absolute;left:13500;top:41319;width:590;height:590;visibility:visible;mso-wrap-style:square;v-text-anchor:top" coordsize="59009,5900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" path="m,59009l59009,e" filled="f" strokecolor="red">
                  <v:stroke endcap="round"/>
                  <v:path arrowok="t" textboxrect="0,0,59009,59009"/>
                </v:shape>
                <v:shape id="pl357" o:spid="_x0000_s1376" style="position:absolute;left:13565;top:41254;width:655;height:655;visibility:visible;mso-wrap-style:square;v-text-anchor:top" coordsize="65510,655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" path="m,65510l65510,e" filled="f" strokecolor="red">
                  <v:stroke endcap="round"/>
                  <v:path arrowok="t" textboxrect="0,0,65510,65510"/>
                </v:shape>
                <v:shape id="pl358" o:spid="_x0000_s1377" style="position:absolute;left:13629;top:41174;width:736;height:735;visibility:visible;mso-wrap-style:square;v-text-anchor:top" coordsize="73536,7353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" path="m,73536l73536,e" filled="f" strokecolor="red">
                  <v:stroke endcap="round"/>
                  <v:path arrowok="t" textboxrect="0,0,73536,73536"/>
                </v:shape>
                <v:shape id="pl359" o:spid="_x0000_s1378" style="position:absolute;left:13694;top:41238;width:672;height:671;visibility:visible;mso-wrap-style:square;v-text-anchor:top" coordsize="67160,671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" path="m,67160l67160,e" filled="f" strokecolor="red">
                  <v:stroke endcap="round"/>
                  <v:path arrowok="t" textboxrect="0,0,67160,67160"/>
                </v:shape>
                <v:shape id="pl360" o:spid="_x0000_s1379" style="position:absolute;left:13759;top:41303;width:607;height:606;visibility:visible;mso-wrap-style:square;v-text-anchor:top" coordsize="60694,606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" path="m,60694l60694,e" filled="f" strokecolor="red">
                  <v:stroke endcap="round"/>
                  <v:path arrowok="t" textboxrect="0,0,60694,60694"/>
                </v:shape>
                <v:shape id="pl361" o:spid="_x0000_s1380" style="position:absolute;left:13823;top:41367;width:543;height:542;visibility:visible;mso-wrap-style:square;v-text-anchor:top" coordsize="54228,542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" path="m,54228l54228,e" filled="f" strokecolor="red">
                  <v:stroke endcap="round"/>
                  <v:path arrowok="t" textboxrect="0,0,54228,54228"/>
                </v:shape>
                <v:shape id="pl362" o:spid="_x0000_s1381" style="position:absolute;left:13888;top:41432;width:478;height:477;visibility:visible;mso-wrap-style:square;v-text-anchor:top" coordsize="47762,477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" path="m,47762l47762,e" filled="f" strokecolor="red">
                  <v:stroke endcap="round"/>
                  <v:path arrowok="t" textboxrect="0,0,47762,47762"/>
                </v:shape>
                <v:shape id="pl363" o:spid="_x0000_s1382" style="position:absolute;left:13953;top:41497;width:413;height:412;visibility:visible;mso-wrap-style:square;v-text-anchor:top" coordsize="41296,412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" path="m,41296l41296,e" filled="f" strokecolor="red">
                  <v:stroke endcap="round"/>
                  <v:path arrowok="t" textboxrect="0,0,41296,41296"/>
                </v:shape>
                <v:shape id="pl364" o:spid="_x0000_s1383" style="position:absolute;left:14017;top:41561;width:349;height:348;visibility:visible;mso-wrap-style:square;v-text-anchor:top" coordsize="34831,348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" path="m,34831l34831,e" filled="f" strokecolor="red">
                  <v:stroke endcap="round"/>
                  <v:path arrowok="t" textboxrect="0,0,34831,34831"/>
                </v:shape>
                <v:shape id="pl365" o:spid="_x0000_s1384" style="position:absolute;left:14082;top:41626;width:284;height:283;visibility:visible;mso-wrap-style:square;v-text-anchor:top" coordsize="28365,283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" path="m,28365l28365,e" filled="f" strokecolor="red">
                  <v:stroke endcap="round"/>
                  <v:path arrowok="t" textboxrect="0,0,28365,28365"/>
                </v:shape>
                <v:shape id="pl366" o:spid="_x0000_s1385" style="position:absolute;left:14147;top:41691;width:219;height:218;visibility:visible;mso-wrap-style:square;v-text-anchor:top" coordsize="21899,218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" path="m,21899l21899,e" filled="f" strokecolor="red">
                  <v:stroke endcap="round"/>
                  <v:path arrowok="t" textboxrect="0,0,21899,21899"/>
                </v:shape>
                <v:shape id="pl367" o:spid="_x0000_s1386" style="position:absolute;left:14211;top:41755;width:155;height:154;visibility:visible;mso-wrap-style:square;v-text-anchor:top" coordsize="15433,154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" path="m,15433l15433,e" filled="f" strokecolor="red">
                  <v:stroke endcap="round"/>
                  <v:path arrowok="t" textboxrect="0,0,15433,15433"/>
                </v:shape>
                <v:shape id="pl368" o:spid="_x0000_s1387" style="position:absolute;left:14276;top:41820;width:90;height:89;visibility:visible;mso-wrap-style:square;v-text-anchor:top" coordsize="8967,89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" path="m,8967l8967,e" filled="f" strokecolor="red">
                  <v:stroke endcap="round"/>
                  <v:path arrowok="t" textboxrect="0,0,8967,8967"/>
                </v:shape>
                <v:shape id="pl369" o:spid="_x0000_s1388" style="position:absolute;left:14341;top:41884;width:25;height:25;visibility:visible;mso-wrap-style:square;v-text-anchor:top" coordsize="2502,25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" path="m,2502l2502,e" filled="f" strokecolor="red">
                  <v:stroke endcap="round"/>
                  <v:path arrowok="t" textboxrect="0,0,2502,2502"/>
                </v:shape>
                <v:shape id="pl370" o:spid="_x0000_s1389" style="position:absolute;left:7687;top:41174;width:6679;height:735;visibility:visible;mso-wrap-style:square;v-text-anchor:top" coordsize="667838,735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" path="m,73588r,l66,73588r67,l200,73588r67,l333,73588r67,-1l467,73587r67,l601,73587r66,l734,73587r67,l868,73587r67,l1001,73586r67,l1135,73586r67,l1269,73586r66,l1402,73586r67,l1536,73585r66,l1669,73585r67,l1803,73585r67,l1936,73585r67,l2070,73584r67,l2204,73584r66,l2337,73584r67,l2471,73584r67,l2604,73584r67,-1l2738,73583r67,l2871,73583r67,l3005,73583r67,l3139,73583r66,-1l3272,73582r67,l3406,73582r67,l3539,73582r67,l3673,73582r67,-1l3807,73581r66,l3940,73581r67,l4074,73581r67,l4207,73581r67,l4341,73580r67,l4474,73580r67,l4608,73580r67,l4742,73580r66,l4875,73579r67,l5009,73579r67,l5142,73579r67,l5276,73579r67,l5410,73578r66,l5543,73578r67,l5677,73578r66,l5810,73578r67,l5944,73577r67,l6077,73577r67,l6211,73577r67,l6345,73577r66,l6478,73576r67,l6612,73576r67,l6745,73576r67,l6879,73576r67,l7013,73575r66,l7146,73575r67,l7280,73575r66,l7413,73575r67,l7547,73574r67,l7680,73574r67,l7814,73574r67,l7948,73574r66,l8081,73573r67,l8215,73573r67,l8348,73573r67,l8482,73573r67,l8615,73572r67,l8749,73572r67,l8883,73572r66,l9016,73572r67,l9150,73571r67,l9283,73571r67,l9417,73571r67,l9551,73571r66,l9684,73570r67,l9818,73570r66,l9951,73570r67,l10085,73570r67,-1l10218,73569r67,l10352,73569r67,l10486,73569r66,l10619,73569r67,-1l10753,73568r67,l10886,73568r67,l11020,73568r67,l11154,73568r66,-1l11287,73567r67,l11421,73567r66,l11554,73567r67,l11688,73567r67,-1l11821,73566r67,l11955,73566r67,l12089,73566r66,l12222,73565r67,l12356,73565r67,l12489,73565r67,l12623,73565r67,l12756,73564r67,l12890,73564r67,l13024,73564r66,l13157,73564r67,-1l13291,73563r67,l13424,73563r67,l13558,73563r67,l13692,73563r66,-1l13825,73562r67,l13959,73562r67,l14092,73562r67,l14226,73561r67,l14359,73561r67,l14493,73561r67,l14627,73561r66,l14760,73560r67,l14894,73560r67,l15027,73560r67,l15161,73560r67,-1l15295,73559r66,l15428,73559r67,l15562,73559r66,l15695,73559r67,-1l15829,73558r67,l15962,73558r67,l16096,73558r67,l16230,73557r66,l16363,73557r67,l16497,73557r67,l16630,73557r67,-1l16764,73556r67,l16898,73556r66,l17031,73556r67,l17165,73556r66,-1l17298,73555r67,l17432,73555r67,l17565,73555r67,l17699,73554r67,l17833,73554r66,l17966,73554r67,l18100,73554r67,-1l18233,73553r67,l18367,73553r67,l18500,73553r67,l18634,73552r67,l18768,73552r66,l18901,73552r67,l19035,73552r67,l19168,73551r67,l19302,73551r67,l19436,73551r66,l19569,73551r67,-1l19703,73550r66,l19836,73550r67,l19970,73550r67,l20103,73549r67,l20237,73549r67,l20371,73549r66,l20504,73549r67,-1l20638,73548r67,l20771,73548r67,l20905,73548r67,l21039,73547r66,l21172,73547r67,l21306,73547r66,l21439,73547r67,-1l21573,73546r67,l21706,73546r67,l21840,73546r67,l21974,73545r66,l22107,73545r67,l22241,73545r67,l22374,73545r67,-1l22508,73544r67,l22641,73544r67,l22775,73544r67,l22909,73543r66,l23042,73543r67,l23176,73543r67,l23309,73543r67,-1l23443,73542r67,l23577,73542r66,l23710,73542r67,l23844,73541r67,l23977,73541r67,l24111,73541r67,l24244,73540r67,l24378,73540r67,l24512,73540r66,l24645,73540r67,-1l24779,73539r67,l24912,73539r67,l25046,73539r67,l25180,73538r66,l25313,73538r67,l25447,73538r66,l25580,73538r67,-1l25714,73537r67,l25847,73537r67,l25981,73537r67,l26115,73536r66,l26248,73536r67,l26382,73536r67,l26515,73535r67,l26649,73535r67,l26782,73535r67,l26916,73535r67,-1l27050,73534r66,l27183,73534r67,l27317,73534r67,l27450,73533r67,l27584,73533r67,l27718,73533r66,l27851,73532r67,l27985,73532r67,l28118,73532r67,l28252,73532r67,-1l28385,73531r67,l28519,73531r67,l28653,73531r66,-1l28786,73530r67,l28920,73530r67,l29053,73530r67,l29187,73529r67,l29321,73529r66,l29454,73529r67,l29588,73528r66,l29721,73528r67,l29855,73528r67,l29988,73528r67,-1l30122,73527r67,l30256,73527r66,l30389,73527r67,-1l30523,73526r67,l30656,73526r67,l30790,73526r67,l30924,73525r66,l31057,73525r67,l31191,73525r66,l31324,73524r67,l31458,73524r67,l31591,73524r67,l31725,73524r67,-1l31859,73523r66,l31992,73523r67,l32126,73523r67,-1l32259,73522r67,l32393,73522r67,l32526,73522r67,-1l32660,73521r67,l32794,73521r66,l32927,73521r67,l33061,73520r67,l33194,73520r67,l33328,73520r67,l33462,73519r66,l33595,73519r67,l33729,73519r67,l33862,73518r67,l33996,73518r67,l34129,73518r67,l34263,73517r67,l34397,73517r66,l34530,73517r67,l34664,73517r67,-1l34797,73516r67,l34931,73516r67,l35065,73516r66,-1l35198,73515r67,l35332,73515r66,l35465,73515r67,-1l35599,73514r67,l35732,73514r67,l35866,73514r67,-1l36000,73513r66,l36133,73513r67,l36267,73513r67,-1l36400,73512r67,l36534,73512r67,l36667,73512r67,-1l36801,73511r67,l36935,73511r66,l37068,73511r67,-1l37202,73510r67,l37335,73510r67,l37469,73510r67,-1l37603,73509r66,l37736,73509r67,l37870,73509r67,-1l38003,73508r67,l38137,73508r67,l38270,73508r67,-1l38404,73507r67,l38538,73507r66,l38671,73507r67,-1l38805,73506r67,l38938,73506r67,l39072,73506r67,-1l39206,73505r66,l39339,73505r67,l39473,73505r66,-1l39606,73504r67,l39740,73504r67,l39873,73504r67,-1l40007,73503r67,l40141,73503r66,l40274,73503r67,-1l40408,73502r67,l40541,73502r67,l40675,73502r67,-1l40809,73501r66,l40942,73501r67,l41076,73501r66,-1l41209,73500r67,l41343,73500r67,l41476,73500r67,-1l41610,73499r67,l41744,73499r66,l41877,73498r67,l42011,73498r67,l42144,73498r67,l42278,73497r67,l42411,73497r67,l42545,73497r67,l42679,73496r66,l42812,73496r67,l42946,73496r67,l43079,73495r67,l43213,73495r67,l43347,73495r66,-1l43480,73494r67,l43614,73494r67,l43747,73494r67,-1l43881,73493r67,l44014,73493r67,l44148,73493r67,-1l44282,73492r66,l44415,73492r67,l44549,73492r67,-1l44682,73491r67,l44816,73491r67,l44950,73490r66,l45083,73490r67,l45217,73490r66,l45350,73489r67,l45484,73489r67,l45617,73489r67,-1l45751,73488r67,l45885,73488r66,l46018,73488r67,-1l46152,73487r67,l46285,73487r67,l46419,73487r67,-1l46552,73486r67,l46686,73486r67,l46820,73485r66,l46953,73485r67,l47087,73485r67,l47220,73484r67,l47354,73484r67,l47488,73484r66,-1l47621,73483r67,l47755,73483r67,l47888,73483r67,-1l48022,73482r67,l48155,73482r67,l48289,73481r67,l48423,73481r66,l48556,73481r67,l48690,73480r67,l48823,73480r67,l48957,73480r67,-1l49091,73479r66,l49224,73479r67,l49358,73478r66,l49491,73478r67,l49625,73478r67,l49758,73477r67,l49892,73477r67,l50026,73477r66,-1l50159,73476r67,l50293,73476r67,l50426,73476r67,-1l50560,73475r67,l50694,73475r66,l50827,73474r67,l50961,73474r66,l51094,73474r67,-1l51228,73473r67,l51361,73473r67,l51495,73473r67,-1l51629,73472r66,l51762,73472r67,l51896,73471r67,l52029,73471r67,l52163,73471r67,-1l52296,73470r67,l52430,73470r67,l52564,73469r66,l52697,73469r67,l52831,73469r67,l52964,73468r67,l53098,73468r67,l53232,73468r66,-1l53365,73467r67,l53499,73467r66,l53632,73466r67,l53766,73466r67,l53899,73466r67,-1l54033,73465r67,l54167,73465r66,l54300,73465r67,-1l54434,73464r67,l54567,73464r67,l54701,73463r67,l54835,73463r66,l54968,73463r67,-1l55102,73462r66,l55235,73462r67,l55369,73461r67,l55502,73461r67,l55636,73461r67,-1l55770,73460r66,l55903,73460r67,l56037,73459r67,l56170,73459r67,l56304,73459r67,-1l56437,73458r67,l56571,73458r67,l56705,73457r66,l56838,73457r67,l56972,73457r67,-1l57105,73456r67,l57239,73456r67,l57373,73455r66,l57506,73455r67,l57640,73455r67,-1l57773,73454r67,l57907,73454r67,l58040,73453r67,l58174,73453r67,l58308,73453r66,-1l58441,73452r67,l58575,73452r67,l58708,73451r67,l58842,73451r67,l58976,73451r66,-1l59109,73450r67,l59243,73450r66,l59376,73449r67,l59510,73449r67,l59643,73449r67,-1l59777,73448r67,l59911,73448r66,l60044,73447r67,l60178,73447r67,l60311,73447r67,-1l60445,73446r67,l60579,73446r66,l60712,73445r67,l60846,73445r66,l60979,73445r67,-1l61113,73444r67,l61246,73444r67,l61380,73443r67,l61514,73443r66,l61647,73442r67,l61781,73442r67,l61914,73442r67,-1l62048,73441r67,l62181,73441r67,l62315,73440r67,l62449,73440r66,l62582,73440r67,-1l62716,73439r67,l62849,73439r67,l62983,73438r67,l63117,73438r66,l63250,73437r67,l63384,73437r66,l63517,73437r67,-1l63651,73436r67,l63784,73436r67,l63918,73435r67,l64052,73435r66,l64185,73435r67,-1l64319,73434r67,l64452,73434r67,-1l64586,73433r67,l64720,73433r66,l64853,73432r67,l64987,73432r66,l65120,73432r67,-1l65254,73431r67,l65387,73431r67,-1l65521,73430r67,l65655,73430r66,l65788,73429r67,l65922,73429r67,l66055,73429r67,-1l66189,73428r67,l66322,73428r67,-1l66456,73427r67,l66590,73427r66,l66723,73426r67,l66857,73426r67,l66990,73426r67,-1l67124,73425r67,l67258,73425r66,-1l67391,73424r67,l67525,73424r67,l67658,73423r67,l67792,73423r67,l67925,73422r67,l68059,73422r67,l68193,73422r66,-1l68326,73421r67,l68460,73421r67,-1l68593,73420r67,l68727,73420r67,l68861,73419r66,l68994,73419r67,l69128,73418r66,l69261,73418r67,l69395,73418r67,-1l69528,73417r67,l69662,73417r67,-1l69796,73416r66,l69929,73416r67,l70063,73415r67,l70196,73415r67,l70330,73414r67,l70463,73414r67,l70597,73414r67,-1l70731,73413r66,l70864,73413r67,-1l70998,73412r67,l71131,73412r67,l71265,73411r67,l71399,73411r66,l71532,73410r67,l71666,73410r67,l71799,73410r67,-1l71933,73409r67,l72066,73409r67,-1l72200,73408r67,l72334,73408r66,-1l72467,73407r67,l72601,73407r67,l72734,73406r67,l72868,73406r67,l73002,73405r66,l73135,73405r67,l73269,73404r66,l73402,73404r67,l73536,73404r67,-1l73669,73403r67,l73803,73403r67,-1l73937,73402r66,l74070,73402r67,-1l74204,73401r67,l74337,73401r67,l74471,73400r67,l74605,73400r66,l74738,73399r67,l74872,73399r66,l75005,73398r67,l75139,73398r67,l75272,73397r67,l75406,73397r67,l75540,73397r66,-1l75673,73396r67,l75807,73396r67,-1l75940,73395r67,l76074,73395r67,-1l76207,73394r67,l76341,73394r67,-1l76475,73393r66,l76608,73393r67,l76742,73392r67,l76875,73392r67,l77009,73391r67,l77143,73391r66,l77276,73390r67,l77410,73390r67,l77543,73389r67,l77677,73389r67,l77810,73388r67,l77944,73388r67,l78078,73388r66,-1l78211,73387r67,l78345,73387r67,-1l78478,73386r67,l78612,73386r67,-1l78746,73385r66,l78879,73385r67,-1l79013,73384r66,l79146,73384r67,-1l79280,73383r67,l79413,73383r67,-1l79547,73382r67,l79681,73382r66,-1l79814,73381r67,l79948,73381r67,-1l80081,73380r67,l80215,73380r67,-1l80348,73379r67,l80482,73379r67,-1l80616,73378r66,l80749,73378r67,l80883,73377r67,l81016,73377r67,l81150,73376r67,l81284,73376r66,l81417,73375r67,l81551,73375r67,l81684,73374r67,l81818,73374r67,l81951,73373r67,l82085,73373r67,l82219,73372r66,l82352,73372r67,l82486,73371r67,l82619,73371r67,l82753,73370r67,l82887,73370r66,l83020,73369r67,l83154,73369r66,l83287,73368r67,l83421,73368r67,l83554,73367r67,l83688,73367r67,-1l83822,73366r66,l83955,73366r67,-1l84089,73365r67,l84222,73365r67,-1l84356,73364r67,l84490,73364r66,-1l84623,73363r67,l84757,73363r66,-1l84890,73362r67,l85024,73362r67,-1l85157,73361r67,l85291,73361r67,-1l85425,73360r66,l85558,73360r67,-1l85692,73359r67,l85825,73359r67,-1l85959,73358r67,l86092,73358r67,-1l86226,73357r67,l86360,73356r66,l86493,73356r67,l86627,73355r67,l86760,73355r67,l86894,73354r67,l87028,73354r66,l87161,73353r67,l87295,73353r67,l87428,73352r67,l87562,73352r67,-1l87695,73351r67,l87829,73351r67,-1l87963,73350r66,l88096,73350r67,-1l88230,73349r67,l88363,73349r67,-1l88497,73348r67,l88631,73348r66,-1l88764,73347r67,l88898,73346r66,l89031,73346r67,l89165,73345r67,l89298,73345r67,l89432,73344r67,l89566,73344r66,l89699,73343r67,l89833,73343r67,-1l89966,73342r67,l90100,73342r67,-1l90233,73341r67,l90367,73341r67,-1l90501,73340r66,l90634,73339r67,l90768,73339r67,l90901,73338r67,l91035,73338r67,l91169,73337r66,l91302,73337r67,l91436,73336r67,l91569,73336r67,-1l91703,73335r67,l91836,73335r67,-1l91970,73334r67,l92104,73333r66,l92237,73333r67,l92371,73332r67,l92504,73332r67,l92638,73331r67,l92772,73331r66,-1l92905,73330r67,l93039,73330r66,-1l93172,73329r67,l93306,73329r67,-1l93439,73328r67,l93573,73327r67,l93707,73327r66,l93840,73326r67,l93974,73326r67,-1l94107,73325r67,l94241,73325r67,-1l94375,73324r66,l94508,73324r67,-1l94642,73323r66,l94775,73322r67,l94909,73322r67,l95042,73321r67,l95176,73321r67,-1l95310,73320r66,l95443,73320r67,-1l95577,73319r67,l95710,73318r67,l95844,73318r67,l95977,73317r67,l96111,73317r67,-1l96245,73316r66,l96378,73316r67,-1l96512,73315r67,l96645,73314r67,l96779,73314r67,l96913,73313r66,l97046,73313r67,-1l97180,73312r66,l97313,73312r67,-1l97447,73311r67,l97580,73310r67,l97714,73310r67,l97848,73309r66,l97981,73309r67,-1l98115,73308r67,l98248,73308r67,-1l98382,73307r67,l98516,73306r66,l98649,73306r67,l98783,73305r66,l98916,73305r67,-1l99050,73304r67,l99183,73303r67,l99317,73303r67,l99451,73302r66,l99584,73302r67,-1l99718,73301r67,l99851,73301r67,-1l99985,73300r67,l100118,73299r67,l100252,73299r67,-1l100386,73298r66,l100519,73298r67,-1l100653,73297r67,l100786,73296r67,l100920,73296r67,-1l101054,73295r66,l101187,73295r67,-1l101321,73294r67,l101454,73293r67,l101588,73293r67,-1l101721,73292r67,l101855,73292r67,-1l101989,73291r66,l102122,73290r67,l102256,73290r67,-1l102389,73289r67,l102523,73289r67,-1l102657,73288r66,l102790,73287r67,l102924,73287r66,-1l103057,73286r67,l103191,73286r67,-1l103324,73285r67,l103458,73284r67,l103592,73284r66,-1l103725,73283r67,l103859,73283r67,-1l103992,73282r67,l104126,73281r67,l104260,73281r66,-1l104393,73280r67,l104527,73279r66,l104660,73279r67,l104794,73278r67,l104927,73278r67,-1l105061,73277r67,l105195,73276r66,l105328,73276r67,-1l105462,73275r67,l105595,73275r67,-1l105729,73274r67,l105862,73273r67,l105996,73273r67,-1l106130,73272r66,l106263,73271r67,l106397,73271r67,-1l106530,73270r67,l106664,73270r67,-1l106798,73269r66,l106931,73268r67,l107065,73268r66,-1l107198,73267r67,l107332,73266r67,l107465,73266r67,-1l107599,73265r67,l107733,73264r66,l107866,73264r67,l108000,73263r67,l108133,73263r67,-1l108267,73262r67,l108401,73261r66,l108534,73261r67,-1l108668,73260r66,l108801,73259r67,l108935,73259r67,-1l109068,73258r67,l109202,73257r67,l109336,73257r66,-1l109469,73256r67,l109603,73256r67,-1l109736,73255r67,l109870,73254r67,l110003,73254r67,-1l110137,73253r67,l110271,73252r66,l110404,73252r67,-1l110538,73251r67,l110671,73250r67,l110805,73250r67,-1l110939,73249r66,l111072,73248r67,l111206,73248r67,-1l111339,73247r67,l111473,73246r67,l111606,73246r67,-1l111740,73245r67,l111874,73244r66,l112007,73244r67,-1l112141,73243r67,l112274,73242r67,l112408,73242r67,-1l112542,73241r66,l112675,73240r67,l112809,73240r66,-1l112942,73239r67,l113076,73238r67,l113209,73238r67,-1l113343,73237r67,l113477,73236r66,l113610,73236r67,-1l113744,73235r67,l113877,73234r67,l114011,73234r67,-1l114144,73233r67,l114278,73232r67,l114412,73232r66,-1l114545,73231r67,l114679,73230r67,l114812,73230r67,-1l114946,73229r67,l115080,73228r66,l115213,73228r67,-1l115347,73227r67,l115480,73226r67,l115614,73226r67,-1l115747,73225r67,l115881,73224r67,l116015,73224r66,-1l116148,73223r67,l116282,73222r67,l116415,73222r67,-1l116549,73221r67,l116683,73220r66,l116816,73220r67,-1l116950,73219r66,-1l117083,73218r67,l117217,73217r67,l117350,73217r67,-1l117484,73216r67,l117618,73215r66,l117751,73215r67,-1l117885,73214r67,l118018,73213r67,l118152,73213r67,-1l118286,73212r66,l118419,73211r67,l118553,73210r66,l118686,73210r67,-1l118820,73209r67,l118953,73208r67,l119087,73208r67,-1l119221,73207r66,l119354,73206r67,l119488,73206r67,-1l119621,73205r67,-1l119755,73204r67,l119888,73203r67,l120022,73203r67,-1l120156,73202r66,l120289,73201r67,l120423,73201r67,-1l120556,73200r67,l120690,73199r67,l120824,73198r66,l120957,73198r67,-1l121091,73197r67,l121224,73196r67,l121358,73196r67,-1l121491,73195r67,l121625,73194r67,l121759,73193r66,l121892,73193r67,-1l122026,73192r67,l122159,73191r67,l122293,73191r67,-1l122427,73190r66,-1l122560,73189r67,l122694,73188r66,l122827,73188r67,-1l122961,73187r67,l123094,73186r67,l123228,73185r67,l123362,73185r66,-1l123495,73184r67,l123629,73183r67,l123762,73183r67,-1l123896,73182r67,-1l124029,73181r67,l124163,73180r67,l124297,73180r66,-1l124430,73179r67,-1l124564,73178r67,l124697,73177r67,l124831,73177r67,-1l124965,73176r66,-1l125098,73175r67,l125232,73174r67,l125365,73174r67,-1l125499,73173r67,l125632,73172r67,l125766,73171r67,l125900,73171r66,-1l126033,73170r67,l126167,73169r67,l126300,73168r67,l126434,73168r67,-1l126568,73167r66,-1l126701,73166r67,l126835,73165r66,l126968,73165r67,-1l127102,73164r67,-1l127235,73163r67,l127369,73162r67,l127503,73162r66,-1l127636,73161r67,-1l127770,73160r67,l127903,73159r67,l128037,73159r67,-1l128171,73158r66,-1l128304,73157r67,l128438,73156r66,l128571,73155r67,l128705,73155r67,-1l128838,73154r67,l128972,73153r67,l129106,73152r66,l129239,73152r67,-1l129373,73151r67,-1l129506,73150r67,l129640,73149r67,l129773,73149r67,-1l129907,73148r67,-1l130041,73147r66,l130174,73146r67,l130308,73145r67,l130441,73145r67,-1l130575,73144r67,-1l130709,73143r66,l130842,73142r67,l130976,73141r67,l131109,73141r67,-1l131243,73140r67,l131376,73139r67,l131510,73138r67,l131644,73138r66,-1l131777,73137r67,-1l131911,73136r67,l132044,73135r67,l132178,73134r67,l132312,73134r66,-1l132445,73133r67,-1l132579,73132r66,l132712,73131r67,l132846,73130r67,l132979,73130r67,-1l133113,73129r67,-1l133247,73128r66,l133380,73127r67,l133514,73126r67,l133647,73126r67,-1l133781,73125r67,-1l133914,73124r67,l134048,73123r67,l134182,73122r66,l134315,73122r67,-1l134449,73121r67,-1l134582,73120r67,l134716,73119r67,l134850,73118r66,l134983,73117r67,l135117,73117r67,-1l135250,73116r67,-1l135384,73115r67,l135517,73114r67,l135651,73113r67,l135785,73113r66,-1l135918,73112r67,-1l136052,73111r67,l136185,73110r67,l136319,73109r67,l136453,73108r66,l136586,73108r67,-1l136720,73107r66,-1l136853,73106r67,l136987,73105r67,l137120,73104r67,l137254,73103r67,l137388,73103r66,-1l137521,73102r67,-1l137655,73101r67,l137788,73100r67,l137922,73099r67,l138056,73098r66,l138189,73098r67,-1l138323,73097r66,-1l138456,73096r67,l138590,73095r67,l138723,73094r67,l138857,73093r67,l138991,73093r66,-1l139124,73092r67,-1l139258,73091r67,-1l139391,73090r67,l139525,73089r67,l139658,73088r67,l139792,73087r67,l139926,73087r66,-1l140059,73086r67,-1l140193,73085r67,-1l140326,73084r67,l140460,73083r67,l140594,73082r66,l140727,73081r67,l140861,73081r66,-1l140994,73080r67,-1l141128,73079r67,-1l141261,73078r67,l141395,73077r67,l141529,73076r66,l141662,73075r67,l141796,73075r67,-1l141929,73074r67,-1l142063,73073r67,-1l142197,73072r66,l142330,73071r67,l142464,73070r66,l142597,73069r67,l142731,73068r67,l142864,73068r67,-1l142998,73067r67,-1l143132,73066r66,-1l143265,73065r67,l143399,73064r67,l143532,73063r67,l143666,73062r67,l143799,73061r67,l143933,73061r67,-1l144067,73060r66,-1l144200,73059r67,-1l144334,73058r67,-1l144467,73057r67,l144601,73056r67,l144735,73055r66,l144868,73054r67,l145002,73053r67,l145135,73053r67,-1l145269,73052r67,-1l145402,73051r67,-1l145536,73050r67,-1l145670,73049r66,l145803,73048r67,l145937,73047r67,l146070,73046r67,l146204,73045r67,l146338,73044r66,l146471,73044r67,-1l146605,73043r66,-1l146738,73042r67,-1l146872,73041r67,-1l147005,73040r67,-1l147139,73039r67,l147273,73038r66,l147406,73037r67,l147540,73036r67,l147673,73035r67,l147807,73034r67,l147941,73034r66,-1l148074,73033r67,-1l148208,73032r66,-1l148341,73031r67,-1l148475,73030r67,-1l148608,73029r67,-1l148742,73028r67,l148876,73027r66,l149009,73026r67,l149143,73025r67,l149276,73024r67,l149410,73023r67,l149543,73022r67,l149677,73021r67,l149811,73021r66,-1l149944,73020r67,-1l150078,73019r67,-1l150211,73018r67,-1l150345,73017r67,-1l150479,73016r66,-1l150612,73015r67,-1l150746,73014r66,-1l150879,73013r67,l151013,73012r67,l151146,73011r67,l151280,73010r67,l151414,73009r66,l151547,73008r67,l151681,73007r67,l151814,73006r67,l151948,73005r67,l152082,73004r66,l152215,73004r67,-1l152349,73003r66,-1l152482,73002r67,-1l152616,73001r67,-1l152749,73000r67,-1l152883,72999r67,-1l153017,72998r66,-1l153150,72997r67,-1l153284,72996r67,-1l153417,72995r67,-1l153551,72994r67,-1l153684,72993r67,-1l153818,72992r67,-1l153952,72991r66,l154085,72990r67,l154219,72989r67,l154352,72988r67,l154486,72987r67,l154620,72986r66,l154753,72985r67,l154887,72984r67,l155020,72983r67,l155154,72982r67,l155287,72981r67,l155421,72980r67,l155555,72979r66,l155688,72978r67,l155822,72977r67,l155955,72976r67,l156089,72975r67,l156223,72974r66,l156356,72973r67,l156490,72972r66,l156623,72971r67,l156757,72970r67,l156890,72969r67,l157024,72968r67,l157158,72967r66,l157291,72966r67,l157425,72965r67,l157558,72964r67,l157692,72963r67,l157826,72962r66,l157959,72961r67,l158093,72960r66,l158226,72959r67,l158360,72958r67,l158493,72957r67,l158627,72956r67,l158761,72955r66,l158894,72954r67,l159028,72953r67,l159161,72952r67,l159295,72951r67,l159428,72950r67,l159562,72949r67,l159696,72948r66,l159829,72947r67,l159963,72946r67,l160096,72945r67,l160230,72944r67,l160364,72943r66,-1l160497,72942r67,-1l160631,72941r66,-1l160764,72940r67,-1l160898,72939r67,-1l161031,72938r67,-1l161165,72937r67,-1l161299,72936r66,-1l161432,72935r67,-1l161566,72934r67,-1l161699,72933r67,-1l161833,72932r67,-1l161967,72931r66,-1l162100,72930r67,-1l162234,72928r66,l162367,72927r67,l162501,72926r67,l162634,72925r67,l162768,72924r67,l162902,72923r66,l163035,72922r67,l163169,72921r67,l163302,72920r67,l163436,72919r67,-1l163569,72918r67,-1l163703,72917r67,-1l163837,72916r66,-1l163970,72915r67,-1l164104,72914r67,-1l164237,72913r67,-1l164371,72912r67,-1l164505,72910r66,l164638,72909r67,l164772,72908r67,l164905,72907r67,l165039,72906r67,l165172,72905r67,l165306,72904r67,-1l165440,72903r66,-1l165573,72902r67,-1l165707,72901r67,-1l165840,72900r67,-1l165974,72899r67,-1l166108,72898r66,-1l166241,72896r67,l166375,72895r66,l166508,72894r67,l166642,72893r67,l166775,72892r67,l166909,72891r67,-1l167043,72890r66,-1l167176,72889r67,-1l167310,72888r67,-1l167443,72887r67,-1l167577,72885r67,l167710,72884r67,l167844,72883r67,l167978,72882r66,l168111,72881r67,l168245,72880r67,-1l168378,72879r67,-1l168512,72878r67,-1l168646,72877r66,-1l168779,72876r67,-1l168913,72874r67,l169046,72873r67,l169180,72872r67,l169313,72871r67,l169447,72870r67,-1l169581,72869r66,-1l169714,72868r67,-1l169848,72867r67,-1l169981,72865r67,l170115,72864r67,l170249,72863r66,l170382,72862r67,l170516,72861r66,-1l170649,72860r67,-1l170783,72859r67,-1l170916,72858r67,-1l171050,72856r67,l171184,72855r66,l171317,72854r67,l171451,72853r67,-1l171584,72852r67,-1l171718,72851r67,-1l171852,72850r66,-1l171985,72848r67,l172119,72847r66,l172252,72846r67,l172386,72845r67,-1l172519,72844r67,-1l172653,72843r67,-1l172787,72842r66,-1l172920,72840r67,l173054,72839r67,l173187,72838r67,-1l173321,72837r67,-1l173454,72836r67,-1l173588,72835r67,-1l173722,72833r66,l173855,72832r67,l173989,72831r67,-1l174122,72830r67,-1l174256,72829r67,-1l174390,72828r66,-1l174523,72826r67,l174657,72825r67,l174790,72824r67,-1l174924,72823r67,-1l175057,72822r67,-1l175191,72820r67,l175325,72819r66,l175458,72818r67,l175592,72817r67,-1l175725,72816r67,-1l175859,72815r67,-1l175993,72813r66,l176126,72812r67,l176260,72811r66,-1l176393,72810r67,-1l176527,72809r67,-1l176660,72807r67,l176794,72806r67,l176928,72805r66,-1l177061,72804r67,-1l177195,72803r67,-1l177328,72801r67,l177462,72800r67,l177595,72799r67,-1l177729,72798r67,-1l177863,72797r66,-1l177996,72795r67,l178130,72794r67,l178263,72793r67,-1l178397,72792r67,-1l178531,72791r66,-1l178664,72789r67,l178798,72788r67,-1l178931,72787r67,-1l179065,72786r67,-1l179198,72784r67,l179332,72783r67,l179466,72782r66,-1l179599,72781r67,-1l179733,72780r67,-1l179866,72778r67,l180000,72777r67,-1l180134,72776r66,-1l180267,72775r67,-1l180401,72773r66,l180534,72772r67,-1l180668,72771r67,-1l180801,72770r67,-1l180935,72768r67,l181069,72767r66,-1l181202,72766r67,-1l181336,72765r67,-1l181469,72763r67,l181603,72762r67,-1l181737,72761r66,-1l181870,72760r67,-1l182004,72758r66,l182137,72757r67,-1l182271,72756r67,-1l182404,72755r67,-1l182538,72753r67,l182672,72752r66,-1l182805,72751r67,-1l182939,72750r67,-1l183072,72748r67,l183206,72747r67,-1l183339,72746r67,-1l183473,72744r67,l183607,72743r66,l183740,72742r67,-1l183874,72741r67,-1l184007,72739r67,l184141,72738r67,-1l184275,72737r66,-1l184408,72735r67,l184542,72734r66,l184675,72733r67,-1l184809,72732r67,-1l184942,72730r67,l185076,72729r67,-1l185210,72728r66,-1l185343,72726r67,l185477,72725r67,-1l185610,72724r67,-1l185744,72723r67,-1l185878,72721r66,l186011,72720r67,-1l186145,72719r66,-1l186278,72717r67,l186412,72716r67,-1l186545,72715r67,-1l186679,72713r67,l186813,72712r66,-1l186946,72711r67,-1l187080,72709r67,l187213,72708r67,-1l187347,72707r67,-1l187480,72705r67,l187614,72704r67,l187748,72703r66,-1l187881,72702r67,-1l188015,72700r67,l188148,72699r67,-1l188282,72698r67,-1l188416,72696r66,l188549,72695r67,-1l188683,72694r67,-1l188816,72692r67,l188950,72691r67,-1l189083,72690r67,-1l189217,72688r67,-1l189351,72687r66,-1l189484,72685r67,l189618,72684r67,-1l189751,72683r67,-1l189885,72681r67,l190019,72680r66,-1l190152,72679r67,-1l190286,72677r66,l190419,72676r67,-1l190553,72675r67,-1l190686,72673r67,l190820,72672r67,-1l190954,72671r66,-1l191087,72669r67,l191221,72668r67,-1l191354,72666r67,l191488,72665r67,-1l191622,72664r66,-1l191755,72662r67,l191889,72661r66,-1l192022,72660r67,-1l192156,72658r67,l192289,72657r67,-1l192423,72655r67,l192557,72654r66,-1l192690,72653r67,-1l192824,72651r67,l192957,72650r67,-1l193091,72649r67,-1l193224,72647r67,-1l193358,72646r67,-1l193492,72644r66,l193625,72643r67,-1l193759,72642r67,-1l193892,72640r67,-1l194026,72639r67,-1l194160,72637r66,l194293,72636r67,-1l194427,72635r66,-1l194560,72633r67,-1l194694,72632r67,-1l194827,72630r67,l194961,72629r67,-1l195095,72627r66,l195228,72626r67,-1l195362,72625r67,-1l195495,72623r67,-1l195629,72622r67,-1l195763,72620r66,l195896,72619r67,-1l196030,72617r66,l196163,72616r67,-1l196297,72615r67,-1l196430,72613r67,-1l196564,72612r67,-1l196698,72610r66,l196831,72609r67,-1l196965,72607r67,l197098,72606r67,-1l197232,72605r67,-1l197365,72603r67,-1l197499,72602r67,-1l197633,72600r66,-1l197766,72599r67,-1l197900,72597r67,l198033,72596r67,-1l198167,72594r67,l198301,72593r66,-1l198434,72591r67,l198568,72590r67,-1l198701,72589r67,-1l198835,72587r67,-1l198968,72586r67,-1l199102,72584r67,-1l199236,72583r66,-1l199369,72581r67,-1l199503,72580r67,-1l199636,72578r67,-1l199770,72577r67,-1l199904,72575r66,l200037,72574r67,-1l200171,72572r66,l200304,72571r67,-1l200438,72569r67,l200571,72568r67,-1l200705,72566r67,l200839,72565r66,-1l200972,72563r67,l201106,72562r67,-1l201239,72560r67,l201373,72559r67,-1l201507,72557r66,l201640,72556r67,-1l201774,72554r66,l201907,72553r67,-1l202041,72551r67,l202174,72550r67,-1l202308,72548r67,l202442,72547r66,-1l202575,72545r67,-1l202709,72544r67,-1l202842,72542r67,-1l202976,72541r67,-1l203109,72539r67,-1l203243,72538r67,-1l203377,72536r66,-1l203510,72535r67,-1l203644,72533r67,-1l203777,72531r67,l203911,72530r67,-1l204045,72528r66,l204178,72527r67,-1l204312,72525r66,l204445,72524r67,-1l204579,72522r67,-1l204712,72521r67,-1l204846,72519r67,-1l204980,72518r66,-1l205113,72516r67,-1l205247,72514r67,l205380,72513r67,-1l205514,72511r67,l205648,72510r66,-1l205781,72508r67,-1l205915,72507r66,-1l206048,72505r67,-1l206182,72504r67,-1l206315,72502r67,-1l206449,72500r67,l206583,72499r66,-1l206716,72497r67,-1l206850,72496r67,-1l206983,72494r67,-1l207117,72493r67,-1l207250,72491r67,-1l207384,72489r67,l207518,72488r66,-1l207651,72486r67,-1l207785,72485r67,-1l207918,72483r67,-1l208052,72481r67,l208186,72480r66,-1l208319,72478r67,-1l208453,72477r67,-1l208586,72475r67,-1l208720,72473r67,l208853,72472r67,-1l208987,72470r67,-1l209121,72469r66,-1l209254,72467r67,-1l209388,72465r67,-1l209521,72464r67,-1l209655,72462r67,-1l209789,72460r66,l209922,72459r67,-1l210056,72457r66,-1l210189,72456r67,-1l210323,72454r67,-1l210456,72452r67,-1l210590,72451r67,-1l210724,72449r66,-1l210857,72447r67,l210991,72446r67,-1l211124,72444r67,-1l211258,72442r67,l211391,72441r67,-1l211525,72439r67,-1l211659,72438r66,-1l211792,72436r67,-1l211926,72434r67,-1l212059,72433r67,-1l212193,72431r67,-1l212327,72429r66,-1l212460,72428r67,-1l212594,72426r67,-1l212727,72424r67,-1l212861,72423r67,-1l212994,72421r67,-1l213128,72419r67,-1l213262,72418r66,-1l213395,72416r67,-1l213529,72414r67,-1l213662,72413r67,-1l213796,72411r67,-1l213930,72409r66,-1l214063,72407r67,l214197,72406r66,-1l214330,72404r67,-1l214464,72402r67,l214597,72401r67,-1l214731,72399r67,-1l214865,72397r66,-1l214998,72396r67,-1l215132,72394r67,-1l215265,72392r67,-1l215399,72391r67,-1l215533,72389r66,-1l215666,72387r67,-1l215800,72385r66,l215933,72384r67,-1l216067,72382r67,-1l216200,72380r67,-1l216334,72378r67,l216468,72377r66,-1l216601,72375r67,-1l216735,72373r67,-1l216868,72372r67,-1l217002,72370r67,-1l217135,72368r67,-1l217269,72366r67,l217403,72365r66,-1l217536,72363r67,-1l217670,72361r67,-1l217803,72359r67,l217937,72358r67,-1l218071,72356r66,-1l218204,72354r67,-1l218338,72352r67,l218471,72351r67,-1l218605,72349r67,-1l218738,72347r67,-1l218872,72345r67,-1l219006,72344r66,-1l219139,72342r67,-1l219273,72340r67,-1l219406,72338r67,-1l219540,72337r67,-1l219674,72335r66,-1l219807,72333r67,-1l219941,72331r66,-1l220074,72329r67,l220208,72328r67,-1l220341,72326r67,-1l220475,72324r67,-1l220609,72322r66,-1l220742,72320r67,l220876,72319r67,-1l221009,72317r67,-1l221143,72315r67,-1l221276,72313r67,-1l221410,72311r67,l221544,72310r66,-1l221677,72308r67,-1l221811,72306r67,-1l221944,72304r67,-1l222078,72302r67,l222212,72301r66,-1l222345,72299r67,-1l222479,72297r67,-1l222612,72295r67,-1l222746,72293r67,-1l222879,72291r67,l223013,72290r67,-1l223147,72288r66,-1l223280,72286r67,-1l223414,72284r67,-1l223547,72282r67,-1l223681,72280r67,l223815,72279r66,-1l223948,72277r67,-1l224082,72275r66,-1l224215,72273r67,-1l224349,72271r67,-1l224482,72269r67,-1l224616,72267r67,l224750,72266r66,-1l224883,72264r67,-1l225017,72262r67,-1l225150,72260r67,-1l225284,72258r67,-1l225418,72256r66,-1l225551,72254r67,-1l225685,72253r66,-1l225818,72251r67,-1l225952,72249r67,-1l226085,72247r67,-1l226219,72245r67,-1l226353,72243r66,-1l226486,72241r67,-1l226620,72239r67,-1l226753,72237r67,l226887,72236r67,-1l227020,72234r67,-1l227154,72232r67,-1l227288,72230r66,-1l227421,72228r67,-1l227555,72226r67,-1l227688,72224r67,-1l227822,72222r67,-1l227956,72220r66,-1l228089,72218r67,-1l228223,72216r66,l228356,72215r67,-1l228490,72213r67,-1l228623,72211r67,-1l228757,72209r67,-1l228891,72207r66,-1l229024,72205r67,-1l229158,72203r67,-1l229291,72201r67,-1l229425,72199r67,-1l229559,72197r66,-1l229692,72195r67,-1l229826,72193r66,-1l229959,72191r67,-1l230093,72189r67,-1l230226,72187r67,-1l230360,72185r67,-1l230494,72183r66,-1l230627,72181r67,l230761,72180r67,-1l230894,72178r67,-1l231028,72176r67,-1l231161,72174r67,-1l231295,72172r67,-1l231429,72170r66,-1l231562,72168r67,-1l231696,72166r67,-1l231829,72164r67,-1l231963,72162r67,-1l232097,72160r66,-1l232230,72158r67,-1l232364,72156r67,-1l232497,72154r67,-1l232631,72152r67,-1l232764,72150r67,-1l232898,72148r67,-1l233032,72146r66,-1l233165,72144r67,-1l233299,72142r67,-1l233432,72140r67,-1l233566,72138r67,-1l233700,72136r66,-1l233833,72134r67,-1l233967,72132r66,-1l234100,72130r67,-1l234234,72128r67,-1l234367,72126r67,-1l234501,72124r67,-2l234635,72121r66,-1l234768,72119r67,-1l234902,72117r67,-1l235035,72115r67,-1l235169,72113r67,-1l235303,72111r66,-1l235436,72109r67,-1l235570,72107r66,-1l235703,72105r67,-1l235837,72103r67,-1l235970,72101r67,-1l236104,72099r67,-1l236238,72097r66,-1l236371,72095r67,-1l236505,72093r67,-1l236638,72091r67,-1l236772,72089r67,-1l236905,72086r67,-1l237039,72084r67,-1l237173,72082r66,-1l237306,72080r67,-1l237440,72078r67,-1l237573,72076r67,-1l237707,72074r67,-1l237841,72072r66,-1l237974,72070r67,-1l238108,72068r66,-1l238241,72066r67,-2l238375,72063r67,-1l238508,72061r67,-1l238642,72059r67,-1l238776,72057r66,-1l238909,72055r67,-1l239043,72053r67,-1l239176,72051r67,-1l239310,72049r67,-1l239444,72046r66,-1l239577,72044r67,-1l239711,72042r66,-1l239844,72040r67,-1l239978,72038r67,-1l240111,72036r67,-1l240245,72034r67,-1l240379,72032r66,-2l240512,72029r67,-1l240646,72027r67,-1l240779,72025r67,-1l240913,72023r67,-1l241046,72021r67,-1l241180,72019r67,-1l241314,72016r66,-1l241447,72014r67,-1l241581,72012r67,-1l241714,72010r67,-1l241848,72008r67,-1l241982,72006r66,-2l242115,72003r67,-1l242249,72001r67,-1l242382,71999r67,-1l242516,71997r67,-1l242649,71995r67,-1l242783,71992r67,-1l242917,71990r66,-1l243050,71988r67,-1l243184,71986r67,-1l243317,71984r67,-1l243451,71981r67,-1l243585,71979r66,-1l243718,71977r67,-1l243852,71975r66,-1l243985,71973r67,-2l244119,71970r67,-1l244252,71968r67,-1l244386,71966r67,-1l244520,71964r66,-1l244653,71961r67,-1l244787,71959r67,-1l244920,71957r67,-1l245054,71955r67,-1l245188,71952r66,-1l245321,71950r67,-1l245455,71948r66,-1l245588,71946r67,-1l245722,71943r67,-1l245855,71941r67,-1l245989,71939r67,-1l246123,71937r66,-1l246256,71934r67,-1l246390,71932r67,-1l246523,71930r67,-1l246657,71928r67,-1l246790,71925r67,-1l246924,71923r67,-1l247058,71921r66,-1l247191,71919r67,-2l247325,71916r67,-1l247458,71914r67,-1l247592,71912r67,-1l247726,71909r66,-1l247859,71907r67,-1l247993,71905r66,-1l248126,71902r67,-1l248260,71900r67,-1l248393,71898r67,-1l248527,71896r67,-2l248661,71893r66,-1l248794,71891r67,-1l248928,71889r67,-2l249061,71886r67,-1l249195,71884r67,-1l249329,71882r66,-2l249462,71879r67,-1l249596,71877r66,-1l249729,71875r67,-2l249863,71872r67,-1l249996,71870r67,-1l250130,71868r67,-2l250264,71865r66,-1l250397,71863r67,-1l250531,71861r67,-2l250664,71858r67,-1l250798,71856r67,-1l250931,71853r67,-1l251065,71851r67,-1l251199,71849r66,-1l251332,71846r67,-1l251466,71844r67,-1l251599,71842r67,-2l251733,71839r67,-1l251867,71837r66,-1l252000,71834r67,-1l252134,71832r67,-1l252267,71830r67,-2l252401,71827r67,-1l252534,71825r67,-1l252668,71822r67,-1l252802,71820r66,-1l252935,71818r67,-2l253069,71815r67,-1l253202,71813r67,-1l253336,71810r67,-1l253470,71808r66,-1l253603,71806r67,-2l253737,71803r66,-1l253870,71801r67,-2l254004,71798r67,-1l254137,71796r67,-1l254271,71793r67,-1l254405,71791r66,-1l254538,71789r67,-2l254672,71786r67,-1l254805,71784r67,-2l254939,71781r67,-1l255072,71779r67,-1l255206,71776r67,-1l255340,71774r66,-1l255473,71771r67,-1l255607,71769r67,-1l255740,71766r67,-1l255874,71764r67,-1l256008,71761r66,-1l256141,71759r67,-1l256275,71757r67,-2l256408,71754r67,-1l256542,71752r67,-2l256675,71749r67,-1l256809,71747r67,-2l256943,71744r66,-1l257076,71742r67,-2l257210,71739r67,-1l257343,71737r67,-2l257477,71734r67,-1l257611,71732r66,-2l257744,71729r67,-1l257878,71726r66,-1l258011,71724r67,-1l258145,71721r67,-1l258278,71719r67,-1l258412,71716r67,-1l258546,71714r66,-1l258679,71711r67,-1l258813,71709r67,-1l258946,71706r67,-1l259080,71704r67,-2l259214,71701r66,-1l259347,71699r67,-2l259481,71696r66,-1l259614,71693r67,-1l259748,71691r67,-1l259881,71688r67,-1l260015,71686r67,-1l260149,71683r66,-1l260282,71681r67,-2l260416,71678r67,-1l260549,71675r67,-1l260683,71673r67,-1l260816,71670r67,-1l260950,71668r67,-2l261084,71665r66,-1l261217,71663r67,-2l261351,71660r67,-1l261484,71657r67,-1l261618,71655r67,-2l261752,71652r66,-1l261885,71650r67,-2l262019,71647r67,-1l262152,71644r67,-1l262286,71642r67,-2l262419,71639r67,-1l262553,71636r67,-1l262687,71634r66,-2l262820,71631r67,-1l262954,71629r67,-2l263087,71626r67,-1l263221,71623r67,-1l263355,71621r66,-2l263488,71618r67,-1l263622,71615r66,-1l263755,71613r67,-2l263889,71610r67,-1l264022,71607r67,-1l264156,71605r67,-2l264290,71602r66,-1l264423,71599r67,-1l264557,71597r67,-2l264690,71594r67,-1l264824,71591r67,-1l264957,71589r67,-2l265091,71586r67,-1l265225,71583r66,-1l265358,71581r67,-2l265492,71578r67,-2l265625,71575r67,-1l265759,71572r67,-1l265893,71570r66,-2l266026,71567r67,-1l266160,71564r67,-1l266293,71562r67,-2l266427,71559r67,-2l266560,71556r67,-1l266694,71553r67,-1l266828,71551r66,-2l266961,71548r67,-1l267095,71545r67,-1l267228,71542r67,-1l267362,71540r67,-2l267496,71537r66,-1l267629,71534r67,-1l267763,71531r66,-1l267896,71529r67,-2l268030,71526r67,-1l268163,71523r67,-1l268297,71520r67,-1l268431,71518r66,-2l268564,71515r67,-2l268698,71512r67,-1l268831,71509r67,-1l268965,71506r67,-1l269099,71504r66,-2l269232,71501r67,-1l269366,71498r66,-1l269499,71495r67,-1l269633,71493r67,-2l269766,71490r67,-2l269900,71487r67,-2l270034,71484r66,-1l270167,71481r67,-1l270301,71478r67,-1l270434,71476r67,-2l270568,71473r67,-2l270701,71470r67,-1l270835,71467r67,-1l270969,71464r66,-1l271102,71461r67,-1l271236,71459r67,-2l271369,71456r67,-2l271503,71453r67,-1l271637,71450r66,-1l271770,71447r67,-1l271904,71444r67,-1l272037,71441r67,-1l272171,71439r67,-2l272304,71436r67,-2l272438,71433r67,-2l272572,71430r66,-1l272705,71427r67,-1l272839,71424r67,-1l272972,71421r67,-1l273106,71418r67,-1l273240,71416r66,-2l273373,71413r67,-2l273507,71410r66,-2l273640,71407r67,-2l273774,71404r67,-2l273907,71401r67,-1l274041,71398r67,-1l274175,71395r66,-1l274308,71392r67,-1l274442,71389r67,-1l274575,71386r67,-1l274709,71383r67,-1l274842,71381r67,-2l274976,71378r67,-2l275110,71375r66,-2l275243,71372r67,-2l275377,71369r67,-2l275510,71366r67,-2l275644,71363r67,-2l275778,71360r66,-2l275911,71357r67,-2l276045,71354r67,-2l276178,71351r67,-2l276312,71348r67,-1l276445,71345r67,-1l276579,71342r67,-1l276713,71339r66,-1l276846,71336r67,-1l276980,71333r67,-1l277113,71330r67,-1l277247,71327r67,-1l277381,71324r66,-1l277514,71321r67,-1l277648,71318r66,-1l277781,71315r67,-2l277915,71312r67,-2l278048,71309r67,-2l278182,71306r67,-2l278316,71303r66,-2l278449,71300r67,-2l278583,71297r67,-2l278716,71294r67,-2l278850,71291r67,-2l278984,71288r66,-2l279117,71285r67,-2l279251,71282r66,-2l279384,71279r67,-2l279518,71275r67,-1l279651,71272r67,-1l279785,71269r67,-1l279919,71266r66,-1l280052,71263r67,-1l280186,71260r67,-1l280319,71257r67,-2l280453,71254r67,-2l280586,71251r67,-2l280720,71248r67,-2l280854,71245r66,-2l280987,71241r67,-1l281121,71238r67,-1l281254,71235r67,-1l281388,71232r67,-1l281522,71229r66,-2l281655,71226r67,-2l281789,71223r66,-2l281922,71220r67,-2l282056,71216r67,-1l282189,71213r67,-1l282323,71210r67,-1l282457,71207r66,-2l282590,71204r67,-2l282724,71201r67,-2l282857,71198r67,-2l282991,71194r67,-1l283125,71191r66,-1l283258,71188r67,-1l283392,71185r66,-2l283525,71182r67,-2l283659,71179r67,-2l283792,71175r67,-1l283926,71172r67,-1l284060,71169r66,-2l284193,71166r67,-2l284327,71163r67,-2l284460,71159r67,-1l284594,71156r67,-1l284727,71153r67,-2l284861,71150r67,-2l284995,71147r66,-2l285128,71143r67,-1l285262,71140r67,-2l285395,71137r67,-2l285529,71134r67,-2l285663,71130r66,-1l285796,71127r67,-2l285930,71124r67,-2l286063,71121r67,-2l286197,71117r67,-1l286330,71114r67,-2l286464,71111r67,-2l286598,71108r66,-2l286731,71104r67,-1l286865,71101r67,-2l286998,71098r67,-2l287132,71094r67,-1l287266,71091r66,-1l287399,71088r67,-2l287533,71085r66,-2l287666,71081r67,-1l287800,71078r67,-2l287933,71075r67,-2l288067,71071r67,-1l288201,71068r66,-2l288334,71065r67,-2l288468,71061r67,-1l288601,71058r67,-2l288735,71055r67,-2l288869,71051r66,-1l289002,71048r67,-2l289136,71045r66,-2l289269,71041r67,-1l289403,71038r67,-2l289536,71035r67,-2l289670,71031r67,-1l289804,71028r66,-2l289937,71025r67,-2l290071,71021r67,-2l290204,71018r67,-2l290338,71014r67,-1l290471,71011r67,-2l290605,71008r67,-2l290739,71004r66,-1l290872,71001r67,-2l291006,70997r67,-1l291139,70994r67,-2l291273,70991r67,-2l291407,70987r66,-1l291540,70984r67,-2l291674,70980r66,-1l291807,70977r67,-2l291941,70974r67,-2l292074,70970r67,-2l292208,70967r67,-2l292342,70963r66,-2l292475,70960r67,-2l292609,70956r67,-1l292742,70953r67,-2l292876,70949r67,-1l293010,70946r66,-2l293143,70942r67,-1l293277,70939r66,-2l293410,70936r67,-2l293544,70932r67,-2l293677,70929r67,-2l293811,70925r67,-2l293945,70922r66,-2l294078,70918r67,-2l294212,70915r67,-2l294345,70911r67,-2l294479,70908r67,-2l294612,70904r67,-2l294746,70901r67,-2l294880,70897r66,-2l295013,70893r67,-1l295147,70890r67,-2l295280,70886r67,-1l295414,70883r67,-2l295548,70879r66,-1l295681,70876r67,-2l295815,70872r67,-2l295948,70869r67,-2l296082,70865r67,-2l296215,70862r67,-2l296349,70858r67,-2l296483,70854r66,-1l296616,70851r67,-2l296750,70847r67,-2l296883,70844r67,-2l297017,70840r67,-2l297151,70836r66,-1l297284,70833r67,-2l297418,70829r66,-2l297551,70826r67,-2l297685,70822r67,-2l297818,70818r67,-1l297952,70815r67,-2l298086,70811r66,-2l298219,70808r67,-2l298353,70804r67,-2l298486,70800r67,-2l298620,70797r67,-2l298753,70793r67,-2l298887,70789r67,-2l299021,70786r66,-2l299154,70782r67,-2l299288,70778r67,-2l299421,70775r67,-2l299555,70771r67,-2l299689,70767r66,-2l299822,70764r67,-2l299956,70760r67,-2l300089,70756r67,-2l300223,70753r67,-2l300356,70749r67,-2l300490,70745r67,-2l300624,70741r66,-1l300757,70738r67,-2l300891,70734r67,-2l301024,70730r67,-2l301158,70727r67,-2l301292,70723r66,-2l301425,70719r67,-2l301559,70715r66,-2l301692,70712r67,-2l301826,70708r67,-2l301959,70704r67,-2l302093,70700r67,-2l302227,70697r66,-2l302360,70693r67,-2l302494,70689r67,-2l302627,70685r67,-2l302761,70681r67,-1l302895,70678r66,-2l303028,70674r67,-2l303162,70670r66,-2l303295,70666r67,-2l303429,70662r67,-1l303562,70659r67,-2l303696,70655r67,-2l303830,70651r66,-2l303963,70647r67,-2l304097,70643r67,-2l304230,70640r67,-2l304364,70636r67,-2l304497,70632r67,-2l304631,70628r67,-2l304765,70624r66,-2l304898,70620r67,-2l305032,70616r67,-1l305165,70613r67,-2l305299,70609r67,-2l305433,70605r66,-2l305566,70601r67,-2l305700,70597r67,-2l305833,70593r67,-2l305967,70589r67,-2l306100,70585r67,-2l306234,70581r67,-1l306368,70578r66,-2l306501,70574r67,-2l306635,70570r67,-2l306768,70566r67,-2l306902,70562r67,-2l307036,70558r66,-2l307169,70554r67,-2l307303,70550r66,-2l307436,70546r67,-2l307570,70542r67,-2l307703,70538r67,-2l307837,70534r67,-2l307971,70530r66,-2l308104,70526r67,-2l308238,70522r67,-2l308371,70518r67,-2l308505,70514r67,-2l308638,70510r67,-2l308772,70506r67,-2l308906,70502r66,-2l309039,70498r67,-2l309173,70494r67,-2l309306,70490r67,-2l309440,70486r67,-2l309574,70482r66,-2l309707,70478r67,-2l309841,70474r67,-2l309974,70470r67,-2l310108,70466r67,-2l310241,70462r67,-2l310375,70458r67,-2l310509,70454r66,-2l310642,70450r67,-2l310776,70446r67,-2l310909,70442r67,-2l311043,70438r67,-2l311177,70434r66,-2l311310,70430r67,-2l311444,70426r66,-3l311577,70421r67,-2l311711,70417r67,-2l311844,70413r67,-2l311978,70409r67,-2l312112,70405r66,-2l312245,70401r67,-2l312379,70397r67,-2l312512,70393r67,-2l312646,70388r67,-2l312780,70384r66,-2l312913,70380r67,-2l313047,70376r66,-2l313180,70372r67,-2l313314,70368r67,-2l313447,70364r67,-3l313581,70359r67,-2l313715,70355r66,-2l313848,70351r67,-2l313982,70347r67,-2l314115,70343r67,-2l314249,70338r67,-2l314382,70334r67,-2l314516,70330r67,-2l314650,70326r66,-2l314783,70322r67,-2l314917,70317r67,-2l315050,70313r67,-2l315184,70309r67,-2l315318,70305r66,-2l315451,70300r67,-2l315585,70296r67,-2l315718,70292r67,-2l315852,70288r67,-2l315985,70283r67,-2l316119,70279r67,-2l316253,70275r66,-2l316386,70271r67,-2l316520,70266r67,-2l316653,70262r67,-2l316787,70258r67,-2l316921,70253r66,-2l317054,70249r67,-2l317188,70245r66,-2l317321,70241r67,-3l317455,70236r67,-2l317588,70232r67,-2l317722,70228r67,-3l317856,70223r66,-2l317989,70219r67,-2l318123,70215r67,-3l318256,70210r67,-2l318390,70206r67,-2l318523,70202r67,-3l318657,70197r67,-2l318791,70193r66,-2l318924,70188r67,-2l319058,70184r67,-2l319191,70180r67,-3l319325,70175r67,-2l319459,70171r66,-2l319592,70166r67,-2l319726,70162r67,-2l319859,70158r67,-3l319993,70153r67,-2l320126,70149r67,-2l320260,70144r67,-2l320394,70140r66,-2l320527,70135r67,-2l320661,70131r67,-2l320794,70127r67,-3l320928,70122r67,-2l321062,70118r66,-3l321195,70113r67,-2l321329,70109r66,-3l321462,70104r67,-2l321596,70100r67,-2l321729,70095r67,-2l321863,70091r67,-2l321997,70086r66,-2l322130,70082r67,-2l322264,70077r67,-2l322397,70073r67,-2l322531,70068r67,-2l322665,70064r66,-3l322798,70059r67,-2l322932,70055r66,-3l323065,70050r67,-2l323199,70046r67,-3l323332,70041r67,-2l323466,70036r67,-2l323600,70032r66,-2l323733,70027r67,-2l323867,70023r67,-3l324000,70018r67,-2l324134,70014r67,-3l324267,70009r67,-2l324401,70004r67,-2l324535,70000r66,-3l324668,69995r67,-2l324802,69991r67,-3l324935,69986r67,-2l325069,69981r67,-2l325203,69977r66,-3l325336,69972r67,-2l325470,69967r66,-2l325603,69963r67,-3l325737,69958r67,-2l325870,69953r67,-2l326004,69949r67,-3l326138,69944r66,-2l326271,69939r67,-2l326405,69935r67,-3l326538,69930r67,-2l326672,69925r67,-2l326806,69921r66,-3l326939,69916r67,-2l327073,69911r66,-2l327206,69907r67,-3l327340,69902r67,-2l327473,69897r67,-2l327607,69892r67,-2l327741,69888r66,-3l327874,69883r67,-2l328008,69878r67,-2l328141,69873r67,-2l328275,69869r67,-3l328408,69864r67,-2l328542,69859r67,-2l328676,69854r66,-2l328809,69850r67,-3l328943,69845r67,-3l329076,69840r67,-2l329210,69835r67,-2l329344,69830r66,-2l329477,69826r67,-3l329611,69821r67,-3l329744,69816r67,-2l329878,69811r67,-2l330011,69806r67,-2l330145,69801r67,-2l330279,69797r66,-3l330412,69792r67,-3l330546,69787r67,-3l330679,69782r67,-2l330813,69777r67,-2l330947,69772r66,-2l331080,69767r67,-2l331214,69763r66,-3l331347,69758r67,-3l331481,69753r67,-3l331614,69748r67,-3l331748,69743r67,-3l331882,69738r66,-2l332015,69733r67,-2l332149,69728r67,-2l332282,69723r67,-2l332416,69718r67,-2l332550,69713r66,-2l332683,69708r67,-2l332817,69703r66,-2l332950,69698r67,-2l333084,69693r67,-2l333217,69689r67,-3l333351,69684r67,-3l333485,69679r66,-3l333618,69674r67,-3l333752,69669r67,-3l333885,69664r67,-3l334019,69659r67,-3l334152,69654r67,-3l334286,69649r67,-3l334420,69643r66,-2l334553,69638r67,-2l334687,69633r67,-2l334820,69628r67,-2l334954,69623r67,-2l335088,69618r66,-2l335221,69613r67,-2l335355,69608r66,-2l335488,69603r67,-3l335622,69598r67,-3l335755,69593r67,-3l335889,69588r67,-3l336023,69583r66,-3l336156,69578r67,-3l336290,69572r67,-2l336423,69567r67,-2l336557,69562r67,-2l336691,69557r66,-3l336824,69552r67,-3l336958,69547r66,-3l337091,69542r67,-3l337225,69536r67,-2l337358,69531r67,-2l337492,69526r67,-2l337626,69521r66,-3l337759,69516r67,-3l337893,69511r67,-3l338026,69505r67,-2l338160,69500r67,-2l338293,69495r67,-3l338427,69490r67,-3l338561,69485r66,-3l338694,69479r67,-2l338828,69474r67,-2l338961,69469r67,-3l339095,69464r67,-3l339229,69458r66,-2l339362,69453r67,-2l339496,69448r67,-3l339629,69443r67,-3l339763,69437r67,-2l339896,69432r67,-3l340030,69427r67,-3l340164,69421r66,-2l340297,69416r67,-2l340431,69411r67,-3l340564,69406r67,-3l340698,69400r67,-2l340832,69395r66,-3l340965,69390r67,-3l341099,69384r66,-2l341232,69379r67,-3l341366,69374r67,-3l341499,69368r67,-2l341633,69363r67,-3l341767,69357r66,-2l341900,69352r67,-3l342034,69347r67,-3l342167,69341r67,-2l342301,69336r67,-3l342434,69331r67,-3l342568,69325r67,-3l342702,69320r66,-3l342835,69314r67,-2l342969,69309r67,-3l343102,69303r67,-2l343236,69298r67,-3l343370,69293r66,-3l343503,69287r67,-3l343637,69282r67,-3l343770,69276r67,-3l343904,69271r67,-3l344037,69265r67,-3l344171,69260r67,-3l344305,69254r66,-3l344438,69249r67,-3l344572,69243r67,-3l344705,69238r67,-3l344839,69232r67,-3l344973,69227r66,-3l345106,69221r67,-3l345240,69216r66,-3l345373,69210r67,-3l345507,69204r67,-2l345640,69199r67,-3l345774,69193r67,-2l345908,69188r66,-3l346041,69182r67,-3l346175,69177r67,-3l346308,69171r67,-3l346442,69165r67,-2l346576,69160r66,-3l346709,69154r67,-3l346843,69149r66,-3l346976,69143r67,-3l347110,69137r67,-3l347243,69132r67,-3l347377,69126r67,-3l347511,69120r66,-2l347644,69115r67,-3l347778,69109r67,-3l347911,69103r67,-2l348045,69098r67,-3l348178,69092r67,-3l348312,69086r67,-3l348446,69081r66,-3l348579,69075r67,-3l348713,69069r67,-3l348846,69063r67,-2l348980,69058r67,-3l349114,69052r66,-3l349247,69046r67,-3l349381,69041r67,-3l349514,69035r67,-3l349648,69029r67,-3l349781,69023r67,-3l349915,69017r67,-2l350049,69012r66,-3l350182,69006r67,-3l350316,69000r67,-3l350449,68994r67,-3l350583,68988r67,-2l350717,68983r66,-3l350850,68977r67,-3l350984,68971r66,-3l351117,68965r67,-3l351251,68959r67,-3l351384,68953r67,-2l351518,68948r67,-3l351652,68942r66,-3l351785,68936r67,-3l351919,68930r67,-3l352052,68924r67,-3l352186,68918r67,-3l352319,68912r67,-3l352453,68906r67,-3l352587,68901r66,-3l352720,68895r67,-3l352854,68889r67,-3l352987,68883r67,-3l353121,68877r67,-3l353255,68871r66,-3l353388,68865r67,-3l353522,68859r67,-3l353655,68853r67,-3l353789,68847r67,-3l353922,68841r67,-3l354056,68835r67,-3l354190,68829r66,-3l354323,68823r67,-3l354457,68817r67,-3l354590,68811r67,-3l354724,68805r67,-3l354858,68799r66,-3l354991,68793r67,-3l355125,68787r66,-3l355258,68781r67,-3l355392,68775r67,-3l355525,68769r67,-3l355659,68763r67,-4l355793,68756r66,-3l355926,68750r67,-3l356060,68744r67,-3l356193,68738r67,-3l356327,68732r67,-3l356461,68726r66,-3l356594,68720r67,-3l356728,68714r66,-3l356861,68708r67,-4l356995,68701r67,-3l357128,68695r67,-3l357262,68689r67,-3l357396,68683r66,-3l357529,68677r67,-3l357663,68670r67,-3l357796,68664r67,-3l357930,68658r67,-3l358063,68652r67,-3l358197,68646r67,-3l358331,68639r66,-3l358464,68633r67,-3l358598,68627r67,-3l358731,68621r67,-3l358865,68614r67,-3l358999,68608r66,-3l359132,68602r67,-3l359266,68596r67,-3l359399,68589r67,-3l359533,68583r67,-3l359666,68577r67,-3l359800,68570r67,-3l359934,68564r66,-3l360067,68558r67,-3l360201,68552r67,-4l360334,68545r67,-3l360468,68539r67,-3l360602,68532r66,-3l360735,68526r67,-3l360869,68520r66,-3l361002,68513r67,-3l361136,68507r67,-3l361269,68501r67,-4l361403,68494r67,-3l361537,68488r66,-3l361670,68481r67,-3l361804,68475r67,-3l361937,68469r67,-4l362071,68462r67,-3l362204,68456r67,-4l362338,68449r67,-3l362472,68443r66,-3l362605,68436r67,-3l362739,68430r67,-3l362872,68423r67,-3l363006,68417r67,-3l363140,68410r66,-3l363273,68404r67,-3l363407,68397r67,-3l363540,68391r67,-3l363674,68384r67,-3l363807,68378r67,-3l363941,68371r67,-3l364075,68365r66,-4l364208,68358r67,-3l364342,68352r67,-4l364475,68345r67,-3l364609,68338r67,-3l364743,68332r66,-3l364876,68325r67,-3l365010,68319r66,-4l365143,68312r67,-3l365277,68305r67,-3l365410,68299r67,-4l365544,68292r67,-3l365678,68285r66,-3l365811,68279r67,-3l365945,68272r67,-3l366078,68266r67,-4l366212,68259r67,-3l366346,68252r66,-3l366479,68245r67,-3l366613,68239r66,-4l366746,68232r67,-3l366880,68225r67,-3l367013,68219r67,-4l367147,68212r67,-3l367281,68205r66,-3l367414,68198r67,-3l367548,68192r67,-4l367681,68185r67,-3l367815,68178r67,-3l367948,68171r67,-3l368082,68165r67,-4l368216,68158r66,-4l368349,68151r67,-3l368483,68144r67,-3l368616,68137r67,-3l368750,68131r67,-4l368884,68124r66,-4l369017,68117r67,-4l369151,68110r66,-3l369284,68103r67,-3l369418,68096r67,-3l369551,68089r67,-3l369685,68082r67,-3l369819,68076r66,-4l369952,68069r67,-4l370086,68062r67,-4l370219,68055r67,-4l370353,68048r67,-4l370487,68041r66,-3l370620,68034r67,-3l370754,68027r66,-3l370887,68020r67,-3l371021,68013r67,-3l371154,68006r67,-3l371288,67999r67,-3l371422,67992r66,-3l371555,67985r67,-3l371689,67978r67,-3l371822,67971r67,-3l371956,67964r67,-3l372089,67957r67,-3l372223,67950r67,-3l372357,67943r66,-3l372490,67936r67,-3l372624,67929r67,-4l372757,67922r67,-4l372891,67915r67,-4l373025,67908r66,-4l373158,67901r67,-4l373292,67894r67,-4l373425,67886r67,-3l373559,67879r67,-3l373692,67872r67,-3l373826,67865r67,-4l373960,67858r66,-4l374093,67851r67,-4l374227,67844r67,-4l374360,67836r67,-3l374494,67829r67,-3l374628,67822r66,-4l374761,67815r67,-4l374895,67808r66,-4l375028,67800r67,-3l375162,67793r67,-3l375295,67786r67,-4l375429,67779r67,-4l375563,67771r66,-3l375696,67764r67,-3l375830,67757r67,-4l375963,67750r67,-4l376097,67742r67,-3l376231,67735r66,-4l376364,67728r67,-4l376498,67720r66,-3l376631,67713r67,-4l376765,67706r67,-4l376898,67698r67,-3l377032,67691r67,-4l377166,67684r66,-4l377299,67676r67,-3l377433,67669r67,-4l377566,67662r67,-4l377700,67654r67,-3l377833,67647r67,-4l377967,67639r67,-3l378101,67632r66,-4l378234,67625r67,-4l378368,67617r67,-4l378501,67610r67,-4l378635,67602r67,-3l378769,67595r66,-4l378902,67587r67,-3l379036,67580r66,-4l379169,67572r67,-3l379303,67565r67,-4l379436,67557r67,-3l379570,67550r67,-4l379704,67542r66,-3l379837,67535r67,-4l379971,67527r67,-4l380104,67520r67,-4l380238,67512r67,-4l380372,67505r66,-4l380505,67497r67,-4l380639,67489r66,-3l380772,67482r67,-4l380906,67474r67,-4l381039,67467r67,-4l381173,67459r67,-4l381307,67451r66,-3l381440,67444r67,-4l381574,67436r67,-4l381707,67428r67,-3l381841,67421r67,-4l381974,67413r67,-4l382108,67405r67,-3l382242,67398r66,-4l382375,67390r67,-4l382509,67382r67,-4l382642,67375r67,-4l382776,67367r67,-4l382910,67359r66,-4l383043,67351r67,-3l383177,67344r67,-4l383310,67336r67,-4l383444,67328r67,-4l383577,67320r67,-4l383711,67313r67,-4l383845,67305r66,-4l383978,67297r67,-4l384112,67289r67,-4l384245,67281r67,-4l384379,67273r67,-3l384513,67266r66,-4l384646,67258r67,-4l384780,67250r66,-4l384913,67242r67,-4l385047,67234r67,-4l385180,67226r67,-4l385314,67218r67,-4l385448,67210r66,-4l385581,67202r67,-3l385715,67195r67,-4l385848,67187r67,-4l385982,67179r67,-4l386116,67171r66,-4l386249,67163r67,-4l386383,67155r66,-4l386516,67147r67,-4l386650,67139r67,-4l386783,67131r67,-4l386917,67123r67,-4l387051,67115r66,-4l387184,67107r67,-4l387318,67099r67,-4l387451,67091r67,-4l387585,67083r67,-4l387718,67074r67,-4l387852,67066r67,-4l387986,67058r66,-4l388119,67050r67,-4l388253,67042r67,-4l388386,67034r67,-4l388520,67026r67,-4l388654,67018r66,-4l388787,67010r67,-5l388921,67001r66,-4l389054,66993r67,-4l389188,66985r67,-4l389321,66977r67,-4l389455,66969r67,-4l389589,66960r66,-4l389722,66952r67,-4l389856,66944r67,-4l389989,66936r67,-4l390123,66928r67,-5l390257,66919r66,-4l390390,66911r67,-4l390524,66903r66,-4l390657,66895r67,-5l390791,66886r67,-4l390924,66878r67,-4l391058,66870r67,-5l391192,66861r66,-4l391325,66853r67,-4l391459,66845r67,-5l391592,66836r67,-4l391726,66828r67,-4l391859,66820r67,-5l391993,66811r67,-4l392127,66803r66,-4l392260,66794r67,-4l392394,66786r67,-4l392527,66778r67,-5l392661,66769r67,-4l392795,66761r66,-5l392928,66752r67,-4l393062,66744r67,-4l393195,66735r67,-4l393329,66727r67,-4l393462,66718r67,-4l393596,66710r67,-4l393730,66701r66,-4l393863,66693r67,-4l393997,66684r67,-4l394130,66676r67,-5l394264,66667r67,-4l394398,66659r66,-5l394531,66650r67,-4l394665,66641r66,-4l394798,66633r67,-4l394932,66624r67,-4l395065,66616r67,-5l395199,66607r67,-4l395333,66598r66,-4l395466,66590r67,-5l395600,66581r67,-4l395733,66572r67,-4l395867,66564r67,-5l396000,66555r67,-4l396134,66546r67,-4l396268,66538r66,-5l396401,66529r67,-4l396535,66520r67,-4l396668,66512r67,-5l396802,66503r67,-5l396936,66494r66,-4l397069,66485r67,-4l397203,66477r67,-5l397336,66468r67,-5l397470,66459r67,-4l397603,66450r67,-4l397737,66441r67,-4l397871,66433r66,-5l398004,66424r67,-5l398138,66415r67,-5l398271,66406r67,-4l398405,66397r67,-4l398539,66388r66,-4l398672,66379r67,-4l398806,66370r66,-4l398939,66362r67,-5l399073,66353r67,-5l399206,66344r67,-5l399340,66335r67,-5l399474,66326r66,-5l399607,66317r67,-5l399741,66308r67,-5l399874,66299r67,-5l400008,66290r67,-5l400142,66281r66,-5l400275,66272r67,-5l400409,66263r66,-5l400542,66254r67,-5l400676,66245r67,-5l400809,66236r67,-5l400943,66227r67,-5l401077,66218r66,-5l401210,66209r67,-5l401344,66199r67,-4l401477,66190r67,-4l401611,66181r67,-4l401744,66172r67,-4l401878,66163r67,-5l402012,66154r66,-5l402145,66145r67,-5l402279,66135r67,-4l402412,66126r67,-4l402546,66117r67,-4l402680,66108r66,-5l402813,66099r67,-5l402947,66089r67,-4l403080,66080r67,-4l403214,66071r67,-5l403347,66062r67,-5l403481,66052r67,-4l403615,66043r66,-4l403748,66034r67,-5l403882,66025r67,-5l404015,66015r67,-4l404149,66006r67,-5l404283,65997r66,-5l404416,65987r67,-4l404550,65978r66,-5l404683,65969r67,-5l404817,65959r67,-5l404950,65950r67,-5l405084,65940r67,-4l405218,65931r66,-5l405351,65922r67,-5l405485,65912r67,-5l405618,65903r67,-5l405752,65893r67,-4l405885,65884r67,-5l406019,65874r67,-4l406153,65865r66,-5l406286,65855r67,-4l406420,65846r67,-5l406553,65836r67,-4l406687,65827r67,-5l406821,65817r66,-5l406954,65808r67,-5l407088,65798r67,-5l407221,65789r67,-5l407355,65779r67,-5l407488,65769r67,-4l407622,65760r67,-5l407756,65750r66,-5l407889,65740r67,-4l408023,65731r67,-5l408156,65721r67,-5l408290,65712r67,-5l408424,65702r66,-5l408557,65692r67,-5l408691,65682r66,-4l408824,65673r67,-5l408958,65663r67,-5l409091,65653r67,-5l409225,65644r67,-5l409359,65634r66,-5l409492,65624r67,-5l409626,65614r67,-5l409759,65604r67,-4l409893,65595r67,-5l410027,65585r66,-5l410160,65575r67,-5l410294,65565r66,-5l410427,65555r67,-5l410561,65545r67,-4l410694,65536r67,-5l410828,65526r67,-5l410962,65516r66,-5l411095,65506r67,-5l411229,65496r67,-5l411362,65486r67,-5l411496,65476r67,-5l411629,65466r67,-5l411763,65456r67,-5l411897,65446r66,-5l412030,65436r67,-5l412164,65426r67,-5l412297,65416r67,-5l412431,65406r67,-5l412565,65396r66,-5l412698,65386r67,-5l412832,65376r66,-5l412965,65366r67,-5l413099,65356r67,-5l413232,65346r67,-5l413366,65336r67,-5l413500,65326r66,-5l413633,65316r67,-6l413767,65305r67,-5l413900,65295r67,-5l414034,65285r67,-5l414168,65275r66,-5l414301,65265r67,-5l414435,65255r66,-6l414568,65244r67,-5l414702,65234r67,-5l414835,65224r67,-5l414969,65214r67,-5l415103,65203r66,-5l415236,65193r67,-5l415370,65183r67,-5l415503,65173r67,-6l415637,65162r67,-5l415770,65152r67,-5l415904,65142r67,-6l416038,65131r66,-5l416171,65121r67,-5l416305,65111r67,-6l416438,65100r67,-5l416572,65090r67,-5l416706,65079r66,-5l416839,65069r67,-5l416973,65059r67,-6l417106,65048r67,-5l417240,65038r67,-6l417373,65027r67,-5l417507,65017r67,-6l417641,65006r66,-5l417774,64996r67,-6l417908,64985r67,-5l418041,64975r67,-6l418175,64964r67,-5l418309,64954r66,-6l418442,64943r67,-5l418576,64933r66,-6l418709,64922r67,-5l418843,64911r67,-5l418976,64901r67,-6l419110,64890r67,-5l419244,64879r66,-5l419377,64869r67,-5l419511,64858r67,-5l419644,64848r67,-6l419778,64837r67,-6l419912,64826r66,-5l420045,64815r67,-5l420179,64805r66,-6l420312,64794r67,-5l420446,64783r67,-5l420579,64772r67,-5l420713,64762r67,-6l420847,64751r66,-5l420980,64740r67,-5l421114,64729r67,-5l421247,64719r67,-6l421381,64708r67,-6l421514,64697r67,-6l421648,64686r67,-5l421782,64675r66,-5l421915,64664r67,-5l422049,64653r67,-5l422182,64642r67,-5l422316,64632r67,-6l422450,64621r66,-6l422583,64610r67,-6l422717,64599r66,-6l422850,64588r67,-6l422984,64577r67,-6l423117,64566r67,-6l423251,64555r67,-6l423385,64544r66,-6l423518,64533r67,-6l423652,64522r67,-6l423785,64511r67,-6l423919,64499r67,-5l424053,64488r66,-5l424186,64477r67,-5l424320,64466r66,-5l424453,64455r67,-5l424587,64444r67,-6l424720,64433r67,-6l424854,64422r67,-6l424988,64410r66,-5l425121,64399r67,-5l425255,64388r67,-6l425388,64377r67,-6l425522,64366r67,-6l425655,64354r67,-5l425789,64343r67,-5l425923,64332r66,-6l426056,64321r67,-6l426190,64309r67,-5l426323,64298r67,-6l426457,64287r67,-6l426591,64275r66,-5l426724,64264r67,-6l426858,64253r67,-6l426991,64241r67,-5l427125,64230r67,-6l427258,64218r67,-5l427392,64207r67,-6l427526,64196r66,-6l427659,64184r67,-6l427793,64173r67,-6l427926,64161r67,-5l428060,64150r67,-6l428194,64138r66,-5l428327,64127r67,-6l428461,64115r66,-5l428594,64104r67,-6l428728,64092r67,-6l428861,64081r67,-6l428995,64069r67,-6l429129,64058r66,-6l429262,64046r67,-6l429396,64034r67,-5l429529,64023r67,-6l429663,64011r67,-6l429797,63999r66,-5l429930,63988r67,-6l430064,63976r66,-6l430197,63964r67,-5l430331,63953r67,-6l430464,63941r67,-6l430598,63929r67,-6l430732,63918r66,-6l430865,63906r67,-6l430999,63894r67,-6l431132,63882r67,-6l431266,63870r67,-6l431399,63859r67,-6l431533,63847r67,-6l431667,63835r66,-6l431800,63823r67,-6l431934,63811r67,-6l432067,63799r67,-6l432201,63787r67,-6l432335,63776r66,-6l432468,63764r67,-6l432602,63752r66,-6l432735,63740r67,-6l432869,63728r67,-6l433002,63716r67,-6l433136,63704r67,-6l433270,63692r66,-6l433403,63680r67,-6l433537,63668r67,-6l433670,63656r67,-6l433804,63644r67,-6l433938,63632r66,-6l434071,63619r67,-6l434205,63607r66,-6l434338,63595r67,-6l434472,63583r67,-6l434605,63571r67,-6l434739,63559r67,-6l434873,63547r66,-6l435006,63534r67,-6l435140,63522r67,-6l435273,63510r67,-6l435407,63498r67,-6l435540,63486r67,-7l435674,63473r67,-6l435808,63461r66,-6l435941,63449r67,-6l436075,63436r67,-6l436208,63424r67,-6l436342,63412r67,-6l436476,63400r66,-7l436609,63387r67,-6l436743,63375r67,-6l436876,63362r67,-6l437010,63350r67,-6l437143,63338r67,-7l437277,63325r67,-6l437411,63313r66,-7l437544,63300r67,-6l437678,63288r67,-6l437811,63275r67,-6l437945,63263r67,-6l438079,63250r66,-6l438212,63238r67,-6l438346,63225r66,-6l438479,63213r67,-7l438613,63200r67,-6l438746,63188r67,-7l438880,63175r67,-6l439014,63162r66,-6l439147,63150r67,-7l439281,63137r67,-6l439414,63124r67,-6l439548,63112r67,-7l439681,63099r67,-6l439815,63086r67,-6l439949,63074r66,-7l440082,63061r67,-6l440216,63048r67,-6l440349,63035r67,-6l440483,63023r67,-7l440617,63010r66,-7l440750,62997r67,-6l440884,62984r67,-6l441017,62971r67,-6l441151,62959r67,-7l441284,62946r67,-7l441418,62933r67,-7l441552,62920r66,-7l441685,62907r67,-6l441819,62894r67,-6l441952,62881r67,-6l442086,62868r67,-6l442220,62855r66,-6l442353,62842r67,-6l442487,62829r66,-6l442620,62816r67,-6l442754,62803r67,-6l442887,62790r67,-6l443021,62777r67,-6l443155,62764r66,-7l443288,62751r67,-7l443422,62738r67,-7l443555,62725r67,-7l443689,62712r67,-7l443823,62698r66,-6l443956,62685r67,-6l444090,62672r66,-6l444223,62659r67,-7l444357,62646r67,-7l444490,62633r67,-7l444624,62619r67,-6l444758,62606r66,-7l444891,62593r67,-7l445025,62579r67,-6l445158,62566r67,-6l445292,62553r67,-7l445425,62540r67,-7l445559,62526r67,-6l445693,62513r66,-7l445826,62499r67,-6l445960,62486r67,-7l446093,62473r67,-7l446227,62459r67,-6l446361,62446r66,-7l446494,62432r67,-6l446628,62419r67,-7l446761,62405r67,-6l446895,62392r67,-7l447028,62378r67,-6l447162,62365r67,-7l447296,62351r66,-6l447429,62338r67,-7l447563,62324r67,-7l447696,62311r67,-7l447830,62297r67,-7l447964,62283r66,-6l448097,62270r67,-7l448231,62256r66,-7l448364,62242r67,-6l448498,62229r67,-7l448631,62215r67,-7l448765,62201r67,-7l448899,62188r66,-7l449032,62174r67,-7l449166,62160r67,-7l449299,62146r67,-7l449433,62133r67,-7l449566,62119r67,-7l449700,62105r67,-7l449834,62091r66,-7l449967,62077r67,-7l450101,62063r67,-7l450234,62049r67,-6l450368,62036r67,-7l450502,62022r66,-7l450635,62008r67,-7l450769,61994r67,-7l450902,61980r67,-7l451036,61966r67,-7l451169,61952r67,-7l451303,61938r67,-7l451437,61924r66,-7l451570,61910r67,-7l451704,61896r67,-7l451837,61882r67,-7l451971,61867r67,-7l452105,61853r66,-7l452238,61839r67,-7l452372,61825r66,-7l452505,61811r67,-7l452639,61797r67,-7l452772,61783r67,-8l452906,61768r67,-7l453040,61754r66,-7l453173,61740r67,-7l453307,61726r67,-8l453440,61711r67,-7l453574,61697r67,-7l453708,61683r66,-7l453841,61668r67,-7l453975,61654r66,-7l454108,61640r67,-7l454242,61625r67,-7l454375,61611r67,-7l454509,61597r67,-8l454643,61582r66,-7l454776,61568r67,-8l454910,61553r67,-7l455043,61539r67,-7l455177,61524r67,-7l455310,61510r67,-7l455444,61495r67,-7l455578,61481r66,-8l455711,61466r67,-7l455845,61452r67,-8l455978,61437r67,-7l456112,61422r67,-7l456246,61408r66,-8l456379,61393r67,-7l456513,61379r66,-8l456646,61364r67,-7l456780,61349r67,-7l456913,61334r67,-7l457047,61320r67,-8l457181,61305r66,-7l457314,61290r67,-7l457448,61275r67,-7l457581,61261r67,-8l457715,61246r67,-8l457849,61231r66,-7l457982,61216r67,-7l458116,61201r66,-7l458249,61187r67,-8l458383,61172r67,-8l458516,61157r67,-8l458650,61142r67,-8l458784,61127r66,-8l458917,61112r67,-8l459051,61097r67,-8l459184,61082r67,-8l459318,61067r67,-8l459451,61052r67,-8l459585,61037r67,-8l459719,61022r66,-8l459852,61007r67,-8l459986,60992r67,-8l460119,60977r67,-8l460253,60961r67,-7l460387,60946r66,-7l460520,60931r67,-7l460654,60916r67,-8l460787,60901r67,-8l460921,60886r67,-8l461054,60870r67,-7l461188,60855r67,-8l461322,60840r66,-8l461455,60824r67,-7l461589,60809r67,-7l461722,60794r67,-8l461856,60779r67,-8l461990,60763r66,-8l462123,60748r67,-8l462257,60732r66,-7l462390,60717r67,-8l462524,60702r67,-8l462657,60686r67,-8l462791,60671r67,-8l462925,60655r66,-8l463058,60640r67,-8l463192,60624r67,-8l463325,60609r67,-8l463459,60593r67,-8l463593,60578r66,-8l463726,60562r67,-8l463860,60546r66,-7l463993,60531r67,-8l464127,60515r67,-8l464260,60500r67,-8l464394,60484r67,-8l464528,60468r66,-8l464661,60452r67,-7l464795,60437r67,-8l464928,60421r67,-8l465062,60405r67,-8l465195,60389r67,-7l465329,60374r67,-8l465463,60358r66,-8l465596,60342r67,-8l465730,60326r67,-8l465863,60310r67,-8l465997,60294r67,-8l466131,60279r66,-8l466264,60263r67,-8l466398,60247r66,-8l466531,60231r67,-8l466665,60215r67,-8l466798,60199r67,-8l466932,60183r67,-8l467066,60167r66,-8l467199,60151r67,-8l467333,60135r67,-8l467466,60118r67,-8l467600,60102r67,-8l467734,60086r66,-8l467867,60070r67,-8l468001,60054r66,-8l468134,60038r67,-8l468268,60022r67,-8l468401,60005r67,-8l468535,59989r67,-8l468669,59973r66,-8l468802,59957r67,-8l468936,59940r67,-8l469069,59924r67,-8l469203,59908r67,-8l469336,59891r67,-8l469470,59875r67,-8l469604,59859r66,-9l469737,59842r67,-8l469871,59826r67,-8l470004,59809r67,-8l470138,59793r67,-8l470272,59777r66,-9l470405,59760r67,-8l470539,59744r67,-9l470672,59727r67,-8l470806,59710r67,-8l470939,59694r67,-8l471073,59677r67,-8l471207,59661r66,-9l471340,59644r67,-8l471474,59627r67,-8l471607,59611r67,-9l471741,59594r67,-8l471875,59577r66,-8l472008,59561r67,-9l472142,59544r66,-8l472275,59527r67,-8l472409,59510r67,-8l472542,59494r67,-9l472676,59477r67,-9l472810,59460r66,-8l472943,59443r67,-8l473077,59426r67,-8l473210,59409r67,-8l473344,59393r67,-9l473478,59376r66,-9l473611,59359r67,-9l473745,59342r66,-9l473878,59325r67,-9l474012,59308r67,-9l474145,59291r67,-9l474279,59274r67,-9l474413,59257r66,-9l474546,59240r67,-9l474680,59222r67,-8l474813,59205r67,-8l474947,59188r67,-8l475080,59171r67,-9l475214,59154r67,-9l475348,59137r66,-9l475481,59119r67,-8l475615,59102r67,-8l475748,59085r67,-9l475882,59068r67,-9l476016,59050r66,-8l476149,59033r67,-9l476283,59016r66,-9l476416,58998r67,-8l476550,58981r67,-9l476683,58964r67,-9l476817,58946r67,-8l476951,58929r66,-9l477084,58911r67,-8l477218,58894r67,-9l477351,58876r67,-8l477485,58859r67,-9l477619,58841r66,-8l477752,58824r67,-9l477886,58806r66,-8l478019,58789r67,-9l478153,58771r67,-9l478286,58754r67,-9l478420,58736r67,-9l478554,58718r66,-9l478687,58701r67,-9l478821,58683r67,-9l478954,58665r67,-9l479088,58647r67,-9l479221,58630r67,-9l479355,58612r67,-9l479489,58594r66,-9l479622,58576r67,-9l479756,58558r67,-9l479889,58540r67,-8l480023,58523r67,-9l480157,58505r66,-9l480290,58487r67,-9l480424,58469r67,-9l480557,58451r67,-9l480691,58433r67,-9l480824,58415r67,-9l480958,58397r67,-9l481092,58379r66,-9l481225,58361r67,-9l481359,58343r67,-9l481492,58325r67,-10l481626,58306r67,-9l481760,58288r66,-9l481893,58270r67,-9l482027,58252r66,-9l482160,58234r67,-9l482294,58215r67,-9l482427,58197r67,-9l482561,58179r67,-9l482695,58161r66,-9l482828,58142r67,-9l482962,58124r67,-9l483095,58106r67,-9l483229,58087r67,-9l483362,58069r67,-9l483496,58051r67,-10l483630,58032r66,-9l483763,58014r67,-10l483897,57995r67,-9l484030,57977r67,-10l484164,57958r67,-9l484298,57940r66,-10l484431,57921r67,-9l484565,57902r67,-9l484698,57884r67,-9l484832,57865r67,-9l484965,57847r67,-10l485099,57828r67,-9l485233,57809r66,-9l485366,57791r67,-10l485500,57772r67,-10l485633,57753r67,-9l485767,57734r67,-9l485901,57716r66,-10l486034,57697r67,-10l486168,57678r66,-10l486301,57659r67,-9l486435,57640r67,-9l486568,57621r67,-9l486702,57602r67,-9l486836,57583r66,-9l486969,57564r67,-9l487103,57545r67,-9l487236,57526r67,-9l487370,57507r67,-9l487504,57488r66,-9l487637,57469r67,-9l487771,57450r66,-9l487904,57431r67,-9l488038,57412r67,-10l488171,57393r67,-10l488305,57374r67,-10l488439,57355r66,-10l488572,57335r67,-9l488706,57316r67,-10l488839,57297r67,-10l488973,57278r67,-10l489106,57258r67,-9l489240,57239r67,-10l489374,57220r66,-10l489507,57200r67,-9l489641,57181r67,-10l489774,57161r67,-9l489908,57142r67,-10l490042,57123r66,-10l490175,57103r67,-10l490309,57084r67,-10l490442,57064r67,-10l490576,57045r67,-10l490709,57025r67,-10l490843,57005r67,-9l490977,56986r66,-10l491110,56966r67,-10l491244,56946r67,-9l491377,56927r67,-10l491511,56907r67,-10l491645,56887r66,-9l491778,56868r67,-10l491912,56848r66,-10l492045,56828r67,-10l492179,56808r67,-10l492312,56789r67,-10l492446,56769r67,-10l492580,56749r66,-10l492713,56729r67,-10l492847,56709r67,-10l492980,56689r67,-10l493114,56669r67,-10l493247,56649r67,-10l493381,56629r67,-10l493515,56609r66,-10l493648,56589r67,-10l493782,56569r67,-10l493915,56549r67,-10l494049,56529r67,-10l494183,56509r66,-10l494316,56488r67,-10l494450,56468r67,-10l494583,56448r67,-10l494717,56428r67,-10l494850,56408r67,-11l494984,56387r67,-10l495118,56367r66,-10l495251,56347r67,-10l495385,56326r67,-10l495518,56306r67,-10l495652,56286r67,-11l495786,56265r66,-10l495919,56245r67,-10l496053,56224r66,-10l496186,56204r67,-10l496320,56183r67,-10l496453,56163r67,-10l496587,56142r67,-10l496721,56122r66,-11l496854,56101r67,-10l496988,56081r67,-11l497121,56060r67,-10l497255,56039r67,-10l497389,56019r66,-11l497522,55998r67,-10l497656,55977r66,-10l497789,55956r67,-10l497923,55936r67,-11l498056,55915r67,-11l498190,55894r67,-10l498324,55873r66,-10l498457,55852r67,-10l498591,55831r67,-10l498724,55810r67,-10l498858,55790r67,-11l498991,55769r67,-11l499125,55748r67,-11l499259,55727r66,-11l499392,55706r67,-11l499526,55685r67,-11l499659,55663r67,-10l499793,55642r67,-10l499927,55621r66,-10l500060,55600r67,-11l500194,55579r67,-11l500327,55558r67,-11l500461,55536r67,-10l500594,55515r67,-10l500728,55494r67,-11l500862,55473r66,-11l500995,55451r67,-10l501129,55430r67,-11l501262,55409r67,-11l501396,55387r67,-10l501530,55366r66,-11l501663,55344r67,-10l501797,55323r66,-11l501930,55302r67,-11l502064,55280r67,-11l502197,55259r67,-11l502331,55237r67,-11l502465,55215r66,-10l502598,55194r67,-11l502732,55172r67,-11l502865,55151r67,-11l502999,55129r67,-11l503132,55107r67,-11l503266,55085r67,-10l503400,55064r66,-11l503533,55042r67,-11l503667,55020r67,-11l503800,54998r67,-11l503934,54976r67,-10l504068,54955r66,-11l504201,54933r67,-11l504335,54911r67,-11l504468,54889r67,-11l504602,54867r67,-11l504735,54845r67,-11l504869,54823r67,-11l505003,54801r66,-11l505136,54779r67,-11l505270,54757r67,-11l505403,54735r67,-11l505537,54713r67,-12l505671,54690r66,-11l505804,54668r67,-11l505938,54646r66,-11l506071,54624r67,-11l506205,54602r67,-12l506338,54579r67,-11l506472,54557r67,-11l506606,54535r66,-12l506739,54512r67,-11l506873,54490r67,-11l507006,54467r67,-11l507140,54445r67,-11l507274,54423r66,-12l507407,54400r67,-11l507541,54378r66,-12l507674,54355r67,-11l507808,54333r67,-12l507941,54310r67,-11l508075,54287r67,-11l508209,54265r66,-12l508342,54242r67,-11l508476,54219r67,-11l508609,54197r67,-12l508743,54174r67,-11l508876,54151r67,-11l509010,54128r67,-11l509144,54106r66,-12l509277,54083r67,-12l509411,54060r67,-11l509544,54037r67,-11l509678,54014r67,-11l509812,53991r66,-11l509945,53968r67,-11l510079,53945r66,-11l510212,53922r67,-11l510346,53899r67,-11l510479,53876r67,-11l510613,53853r67,-11l510747,53830r66,-11l510880,53807r67,-12l511014,53784r67,-12l511147,53761r67,-12l511281,53737r67,-11l511415,53714r66,-11l511548,53691r67,-12l511682,53668r66,-12l511815,53644r67,-11l511949,53621r67,-12l512082,53598r67,-12l512216,53574r67,-11l512350,53551r66,-12l512483,53527r67,-11l512617,53504r67,-12l512750,53480r67,-11l512884,53457r67,-12l513017,53433r67,-11l513151,53410r67,-12l513285,53386r66,-12l513418,53363r67,-12l513552,53339r67,-12l513685,53315r67,-12l513819,53292r67,-12l513953,53268r66,-12l514086,53244r67,-12l514220,53220r67,-12l514353,53197r67,-12l514487,53173r67,-12l514620,53149r67,-12l514754,53125r67,-12l514888,53101r66,-12l515021,53077r67,-12l515155,53053r67,-12l515288,53029r67,-12l515422,53005r67,-12l515556,52981r66,-12l515689,52957r67,-12l515823,52933r66,-12l515956,52909r67,-12l516090,52885r67,-12l516223,52861r67,-13l516357,52836r67,-12l516491,52812r66,-12l516624,52788r67,-12l516758,52764r67,-13l516891,52739r67,-12l517025,52715r67,-12l517159,52691r66,-13l517292,52666r67,-12l517426,52642r66,-12l517559,52617r67,-12l517693,52593r67,-12l517826,52568r67,-12l517960,52544r67,-12l518094,52519r66,-12l518227,52495r67,-13l518361,52470r67,-12l518494,52446r67,-13l518628,52421r67,-12l518761,52396r67,-12l518895,52371r67,-12l519029,52347r66,-13l519162,52322r67,-12l519296,52297r67,-12l519429,52272r67,-12l519563,52248r67,-13l519697,52223r66,-13l519830,52198r67,-13l519964,52173r66,-13l520097,52148r67,-13l520231,52123r67,-13l520364,52098r67,-13l520498,52073r67,-13l520632,52048r66,-13l520765,52023r67,-13l520899,51998r67,-13l521032,51972r67,-12l521166,51947r67,-12l521300,51922r66,-13l521433,51897r67,-13l521567,51872r66,-13l521700,51846r67,-12l521834,51821r67,-13l521967,51796r67,-13l522101,51770r67,-12l522235,51745r66,-13l522368,51719r67,-12l522502,51694r67,-13l522635,51669r67,-13l522769,51643r67,-13l522902,51618r67,-13l523036,51592r67,-13l523170,51566r66,-12l523303,51541r67,-13l523437,51515r67,-13l523570,51489r67,-12l523704,51464r67,-13l523838,51438r66,-13l523971,51412r67,-13l524105,51386r67,-12l524238,51361r67,-13l524372,51335r67,-13l524505,51309r67,-13l524639,51283r67,-13l524773,51257r66,-13l524906,51231r67,-13l525040,51205r67,-13l525173,51179r67,-13l525307,51153r67,-13l525441,51127r66,-13l525574,51101r67,-13l525708,51075r66,-13l525841,51049r67,-13l525975,51022r67,-13l526108,50996r67,-13l526242,50970r67,-13l526376,50944r66,-13l526509,50917r67,-13l526643,50891r67,-13l526776,50865r67,-13l526910,50838r67,-13l527043,50812r67,-13l527177,50786r67,-14l527311,50759r66,-13l527444,50733r67,-14l527578,50706r67,-13l527711,50679r67,-13l527845,50653r67,-13l527979,50626r66,-13l528112,50600r67,-14l528246,50573r67,-13l528379,50546r67,-13l528513,50520r67,-14l528646,50493r67,-14l528780,50466r67,-13l528914,50439r66,-13l529047,50412r67,-13l529181,50385r67,-13l529314,50359r67,-14l529448,50332r67,-14l529582,50305r66,-14l529715,50278r67,-14l529849,50251r66,-14l529982,50224r67,-14l530116,50196r67,-13l530249,50169r67,-13l530383,50142r67,-13l530517,50115r66,-14l530650,50088r67,-14l530784,50061r67,-14l530917,50033r67,-13l531051,50006r67,-14l531185,49979r66,-14l531318,49951r67,-13l531452,49924r66,-14l531585,49897r67,-14l531719,49869r67,-14l531852,49842r67,-14l531986,49814r67,-14l532120,49787r66,-14l532253,49759r67,-14l532387,49731r67,-13l532520,49704r67,-14l532654,49676r67,-14l532787,49649r67,-14l532921,49621r67,-14l533055,49593r66,-14l533188,49565r67,-14l533322,49538r67,-14l533455,49510r67,-14l533589,49482r67,-14l533723,49454r66,-14l533856,49426r67,-14l533990,49398r67,-14l534123,49370r67,-14l534257,49342r67,-14l534390,49314r67,-14l534524,49286r67,-14l534658,49258r66,-14l534791,49230r67,-14l534925,49202r67,-15l535058,49173r67,-14l535192,49145r67,-14l535326,49117r66,-14l535459,49089r67,-15l535593,49060r66,-14l535726,49032r67,-14l535860,49004r67,-15l535993,48975r67,-14l536127,48947r67,-15l536261,48918r66,-14l536394,48890r67,-15l536528,48861r67,-14l536661,48833r67,-15l536795,48804r67,-14l536928,48775r67,-14l537062,48747r67,-15l537196,48718r66,-14l537329,48689r67,-14l537463,48661r67,-15l537596,48632r67,-15l537730,48603r67,-14l537864,48574r66,-14l537997,48545r67,-14l538131,48516r67,-14l538264,48487r67,-14l538398,48458r67,-14l538531,48430r67,-15l538665,48400r67,-14l538799,48371r66,-14l538932,48342r67,-14l539066,48313r67,-14l539199,48284r67,-15l539333,48255r67,-15l539467,48226r66,-15l539600,48196r67,-14l539734,48167r66,-15l539867,48138r67,-15l540001,48108r67,-14l540134,48079r67,-15l540268,48050r67,-15l540402,48020r66,-15l540535,47991r67,-15l540669,47961r67,-15l540802,47932r67,-15l540936,47902r67,-15l541070,47873r66,-15l541203,47843r67,-15l541337,47813r66,-15l541470,47784r67,-15l541604,47754r67,-15l541737,47724r67,-15l541871,47694r67,-15l542005,47664r66,-15l542138,47635r67,-15l542272,47605r67,-15l542405,47575r67,-15l542539,47545r67,-15l542672,47515r67,-15l542806,47485r67,-15l542940,47455r66,-15l543073,47425r67,-15l543207,47395r67,-16l543340,47364r67,-15l543474,47334r67,-15l543608,47304r66,-15l543741,47274r67,-15l543875,47243r67,-15l544008,47213r67,-15l544142,47183r67,-15l544275,47152r67,-15l544409,47122r67,-15l544543,47092r66,-16l544676,47061r67,-15l544810,47031r67,-16l544943,47000r67,-15l545077,46969r67,-15l545211,46939r66,-15l545344,46908r67,-15l545478,46878r66,-16l545611,46847r67,-16l545745,46816r67,-15l545878,46785r67,-15l546012,46755r67,-16l546146,46724r66,-16l546279,46693r67,-16l546413,46662r67,-16l546546,46631r67,-15l546680,46600r67,-15l546813,46569r67,-16l546947,46538r67,-16l547081,46507r66,-16l547214,46476r67,-16l547348,46445r67,-16l547481,46413r67,-15l547615,46382r67,-15l547749,46351r66,-16l547882,46320r67,-16l548016,46288r67,-15l548149,46257r67,-16l548283,46226r67,-16l548416,46194r67,-15l548550,46163r67,-16l548684,46131r66,-15l548817,46100r67,-16l548951,46068r67,-15l549084,46037r67,-16l549218,46005r67,-16l549352,45974r66,-16l549485,45942r67,-16l549619,45910r66,-16l549752,45878r67,-15l549886,45847r67,-16l550019,45815r67,-16l550153,45783r67,-16l550287,45751r66,-16l550420,45719r67,-16l550554,45687r67,-16l550687,45655r67,-16l550821,45623r67,-16l550955,45591r66,-16l551088,45559r67,-16l551222,45527r66,-16l551355,45495r67,-16l551489,45463r67,-16l551622,45430r67,-16l551756,45398r67,-16l551890,45366r66,-16l552023,45334r67,-17l552157,45301r67,-16l552290,45269r67,-16l552424,45236r67,-16l552557,45204r67,-16l552691,45171r67,-16l552825,45139r66,-16l552958,45106r67,-16l553092,45074r67,-17l553225,45041r67,-16l553359,45008r67,-16l553493,44976r66,-17l553626,44943r67,-17l553760,44910r66,-16l553893,44877r67,-16l554027,44844r67,-16l554160,44812r67,-17l554294,44779r67,-17l554428,44746r66,-17l554561,44713r67,-17l554695,44680r67,-17l554828,44647r67,-17l554962,44613r67,-16l555096,44580r66,-16l555229,44547r67,-16l555363,44514r66,-17l555496,44481r67,-17l555630,44447r67,-16l555763,44414r67,-17l555897,44381r67,-17l556031,44347r66,-16l556164,44314r67,-17l556298,44281r67,-17l556431,44247r67,-17l556565,44214r67,-17l556698,44180r67,-17l556832,44146r67,-16l556966,44113r66,-17l557099,44079r67,-17l557233,44045r67,-16l557366,44012r67,-17l557500,43978r67,-17l557634,43944r66,-17l557767,43910r67,-17l557901,43876r67,-17l558034,43842r67,-17l558168,43808r67,-17l558301,43774r67,-17l558435,43740r67,-17l558569,43706r66,-17l558702,43672r67,-17l558836,43638r67,-17l558969,43604r67,-17l559103,43570r67,-17l559237,43535r66,-17l559370,43501r67,-17l559504,43467r66,-17l559637,43433r67,-18l559771,43398r67,-17l559904,43364r67,-18l560038,43329r67,-17l560172,43295r66,-18l560305,43260r67,-17l560439,43226r67,-18l560572,43191r67,-17l560706,43156r67,-17l560840,43122r66,-18l560973,43087r67,-17l561107,43052r66,-17l561240,43017r67,-17l561374,42983r67,-18l561507,42948r67,-18l561641,42913r67,-18l561775,42878r66,-18l561908,42843r67,-18l562042,42808r67,-18l562175,42773r67,-18l562309,42738r67,-18l562442,42703r67,-18l562576,42667r67,-17l562710,42632r66,-17l562843,42597r67,-18l562977,42562r67,-18l563110,42526r67,-17l563244,42491r67,-18l563378,42456r66,-18l563511,42420r67,-18l563645,42385r66,-18l563778,42349r67,-18l563912,42314r67,-18l564045,42278r67,-18l564179,42242r67,-17l564313,42207r66,-18l564446,42171r67,-18l564580,42135r67,-18l564713,42100r67,-18l564847,42064r67,-18l564981,42028r66,-18l565114,41992r67,-18l565248,41956r66,-18l565381,41920r67,-18l565515,41884r67,-18l565648,41848r67,-18l565782,41812r67,-18l565916,41776r66,-18l566049,41740r67,-18l566183,41704r67,-19l566316,41667r67,-18l566450,41631r67,-18l566583,41595r67,-18l566717,41558r67,-18l566851,41522r66,-18l566984,41486r67,-19l567118,41449r67,-18l567251,41413r67,-19l567385,41376r67,-18l567519,41340r66,-19l567652,41303r67,-18l567786,41266r67,-18l567919,41230r67,-19l568053,41193r67,-18l568186,41156r67,-18l568320,41119r67,-18l568454,41082r66,-18l568587,41046r67,-19l568721,41009r67,-19l568854,40972r67,-19l568988,40935r67,-19l569122,40898r66,-19l569255,40861r67,-19l569389,40823r66,-18l569522,40786r67,-18l569656,40749r67,-18l569789,40712r67,-19l569923,40675r67,-19l570057,40637r66,-18l570190,40600r67,-19l570324,40563r67,-19l570457,40525r67,-19l570591,40488r67,-19l570724,40450r67,-19l570858,40413r67,-19l570992,40375r66,-19l571125,40337r67,-18l571259,40300r67,-19l571392,40262r67,-19l571526,40224r67,-19l571660,40186r66,-18l571793,40149r67,-19l571927,40111r67,-19l572060,40073r67,-19l572194,40035r67,-19l572327,39997r67,-19l572461,39959r67,-19l572595,39921r66,-19l572728,39883r67,-19l572862,39845r67,-20l572995,39806r67,-19l573129,39768r67,-19l573263,39730r66,-19l573396,39692r67,-20l573530,39653r66,-19l573663,39615r67,-19l573797,39576r67,-19l573930,39538r67,-19l574064,39499r67,-19l574198,39461r66,-19l574331,39422r67,-19l574465,39384r67,-20l574598,39345r67,-19l574732,39306r67,-19l574866,39267r66,-19l574999,39229r67,-20l575133,39190r66,-20l575266,39151r67,-20l575400,39112r67,-19l575533,39073r67,-19l575667,39034r67,-19l575801,38995r66,-20l575934,38956r67,-20l576068,38917r67,-20l576201,38878r67,-20l576335,38838r67,-19l576468,38799r67,-19l576602,38760r67,-20l576736,38721r66,-20l576869,38681r67,-20l577003,38642r67,-20l577136,38602r67,-19l577270,38563r67,-20l577404,38523r66,-19l577537,38484r67,-20l577671,38444r67,-20l577804,38404r67,-19l577938,38365r67,-20l578071,38325r67,-20l578205,38285r67,-20l578339,38245r66,-20l578472,38206r67,-20l578606,38166r67,-20l578739,38126r67,-20l578873,38086r67,-20l579007,38046r66,-20l579140,38006r67,-21l579274,37965r66,-20l579407,37925r67,-20l579541,37885r67,-20l579674,37845r67,-20l579808,37805r67,-21l579942,37764r66,-20l580075,37724r67,-20l580209,37683r67,-20l580342,37643r67,-20l580476,37602r67,-20l580609,37562r67,-20l580743,37521r67,-20l580877,37481r66,-21l581010,37440r67,-20l581144,37399r67,-20l581277,37359r67,-21l581411,37318r67,-21l581545,37277r66,-21l581678,37236r67,-20l581812,37195r67,-20l581945,37154r67,-20l582079,37113r67,-20l582212,37072r67,-20l582346,37031r67,-21l582480,36990r66,-21l582613,36949r67,-21l582747,36907r67,-20l582880,36866r67,-20l583014,36825r67,-21l583148,36784r66,-21l583281,36742r67,-21l583415,36701r66,-21l583548,36659r67,-21l583682,36618r67,-21l583815,36576r67,-21l583949,36534r67,-20l584083,36493r66,-21l584216,36451r67,-21l584350,36409r67,-21l584483,36368r67,-21l584617,36326r67,-21l584751,36284r66,-21l584884,36242r67,-21l585018,36200r66,-21l585151,36158r67,-21l585285,36116r67,-21l585418,36074r67,-21l585552,36032r67,-21l585686,35990r66,-22l585819,35947r67,-21l585953,35905r67,-21l586086,35863r67,-21l586220,35820r67,-21l586353,35778r67,-21l586487,35736r67,-22l586621,35693r66,-21l586754,35651r67,-22l586888,35608r67,-21l587021,35565r67,-21l587155,35523r67,-22l587289,35480r66,-21l587422,35437r67,-21l587556,35394r67,-21l587689,35352r67,-22l587823,35309r67,-22l587956,35266r67,-22l588090,35223r67,-22l588224,35180r66,-22l588357,35137r67,-22l588491,35094r67,-22l588624,35050r67,-21l588758,35007r67,-21l588892,34964r66,-22l589025,34921r67,-22l589159,34877r66,-21l589292,34834r67,-22l589426,34791r67,-22l589559,34747r67,-22l589693,34704r67,-22l589827,34660r66,-22l589960,34616r67,-21l590094,34573r67,-22l590227,34529r67,-22l590361,34485r67,-22l590494,34442r67,-22l590628,34398r67,-22l590762,34354r66,-22l590895,34310r67,-22l591029,34266r67,-22l591162,34222r67,-22l591296,34178r67,-22l591430,34134r66,-22l591563,34090r67,-22l591697,34045r67,-22l591830,34001r67,-22l591964,33957r67,-22l592097,33913r67,-23l592231,33868r67,-22l592365,33824r66,-22l592498,33779r67,-22l592632,33735r67,-23l592765,33690r67,-22l592899,33646r67,-23l593033,33601r66,-22l593166,33556r67,-22l593300,33511r66,-22l593433,33467r67,-23l593567,33422r67,-23l593700,33377r67,-22l593834,33332r67,-22l593968,33287r66,-22l594101,33242r67,-23l594235,33197r67,-23l594368,33152r67,-23l594502,33107r67,-23l594636,33061r66,-22l594769,33016r67,-22l594903,32971r66,-23l595036,32926r67,-23l595170,32880r67,-23l595303,32835r67,-23l595437,32789r67,-23l595571,32744r66,-23l595704,32698r67,-23l595838,32652r67,-22l595971,32607r67,-23l596105,32561r67,-23l596238,32515r67,-23l596372,32469r67,-22l596506,32424r66,-23l596639,32378r67,-23l596773,32332r67,-23l596906,32286r67,-23l597040,32240r67,-23l597174,32194r66,-24l597307,32147r67,-23l597441,32101r66,-23l597574,32055r67,-23l597708,32009r67,-24l597841,31962r67,-23l597975,31916r67,-23l598109,31869r66,-23l598242,31823r67,-23l598376,31776r67,-23l598509,31730r67,-23l598643,31683r67,-23l598777,31637r66,-24l598910,31590r67,-24l599044,31543r66,-23l599177,31496r67,-23l599311,31449r67,-23l599444,31402r67,-23l599578,31355r67,-23l599712,31308r66,-23l599845,31261r67,-23l599979,31214r67,-23l600112,31167r67,-23l600246,31120r67,-24l600379,31073r67,-24l600513,31025r67,-23l600647,30978r66,-24l600780,30931r67,-24l600914,30883r67,-24l601047,30836r67,-24l601181,30788r67,-24l601315,30741r66,-24l601448,30693r67,-24l601582,30645r67,-24l601715,30597r67,-23l601849,30550r67,-24l601982,30502r67,-24l602116,30454r67,-24l602250,30406r66,-24l602383,30358r67,-24l602517,30310r67,-24l602650,30262r67,-24l602784,30214r67,-24l602918,30166r66,-25l603051,30117r67,-24l603185,30069r66,-24l603318,30021r67,-24l603452,29972r67,-24l603585,29924r67,-24l603719,29875r67,-24l603853,29827r66,-24l603986,29778r67,-24l604120,29730r67,-25l604253,29681r67,-24l604387,29632r67,-24l604521,29583r66,-24l604654,29535r67,-25l604788,29486r66,-25l604921,29437r67,-25l605055,29388r67,-25l605188,29339r67,-25l605322,29290r67,-25l605456,29241r66,-25l605589,29191r67,-24l605723,29142r67,-24l605856,29093r67,-25l605990,29044r67,-25l606123,28994r67,-25l606257,28945r67,-25l606391,28895r66,-24l606524,28846r67,-25l606658,28796r67,-25l606791,28747r67,-25l606925,28697r67,-25l607059,28647r66,-25l607192,28597r67,-25l607326,28547r66,-24l607459,28498r67,-25l607593,28448r67,-25l607726,28398r67,-25l607860,28348r67,-25l607994,28298r66,-26l608127,28247r67,-25l608261,28197r67,-25l608394,28147r67,-25l608528,28097r67,-25l608662,28046r66,-25l608795,27996r67,-25l608929,27945r66,-25l609062,27895r67,-25l609196,27844r67,-25l609329,27794r67,-25l609463,27743r67,-25l609597,27692r66,-25l609730,27642r67,-26l609864,27591r67,-26l609997,27540r67,-25l610131,27489r67,-25l610264,27438r67,-25l610398,27387r67,-25l610532,27336r66,-25l610665,27285r67,-26l610799,27234r67,-26l610932,27183r67,-26l611066,27131r67,-25l611200,27080r66,-26l611333,27029r67,-26l611467,26977r67,-26l611600,26926r67,-26l611734,26874r67,-26l611867,26823r67,-26l612001,26771r67,-26l612135,26719r66,-26l612268,26667r67,-25l612402,26616r67,-26l612535,26564r67,-26l612669,26512r67,-26l612803,26460r66,-26l612936,26408r67,-26l613070,26356r66,-26l613203,26304r67,-26l613337,26252r67,-27l613470,26199r67,-26l613604,26147r67,-26l613738,26095r66,-26l613871,26042r67,-26l614005,25990r67,-26l614138,25937r67,-26l614272,25885r67,-26l614406,25832r66,-26l614539,25780r67,-27l614673,25727r66,-26l614806,25674r67,-26l614940,25621r67,-26l615073,25569r67,-27l615207,25516r67,-27l615341,25463r66,-27l615474,25410r67,-27l615608,25357r67,-27l615741,25303r67,-26l615875,25250r67,-26l616008,25197r67,-27l616142,25144r67,-27l616276,25090r66,-26l616409,25037r67,-27l616543,24984r67,-27l616676,24930r67,-27l616810,24877r67,-27l616944,24823r66,-27l617077,24769r67,-27l617211,24716r66,-27l617344,24662r67,-27l617478,24608r67,-27l617611,24554r67,-27l617745,24500r67,-27l617879,24446r66,-27l618012,24392r67,-27l618146,24338r67,-27l618279,24284r67,-27l618413,24230r67,-27l618547,24175r66,-27l618680,24121r67,-27l618814,24067r66,-28l618947,24012r67,-27l619081,23958r67,-27l619214,23903r67,-27l619348,23849r67,-28l619482,23794r66,-27l619615,23739r67,-27l619749,23685r67,-28l619882,23630r67,-28l620016,23575r67,-28l620149,23520r67,-28l620283,23465r67,-28l620417,23410r66,-28l620550,23355r67,-28l620684,23300r67,-28l620817,23244r67,-27l620951,23189r67,-27l621085,23134r66,-28l621218,23079r67,-28l621352,23023r67,-28l621485,22968r67,-28l621619,22912r67,-28l621752,22857r67,-28l621886,22801r67,-28l622020,22745r66,-28l622153,22689r67,-27l622287,22634r67,-28l622420,22578r67,-28l622554,22522r67,-28l622688,22466r66,-28l622821,22410r67,-28l622955,22354r66,-28l623088,22298r67,-29l623222,22241r67,-28l623355,22185r67,-28l623489,22129r67,-28l623623,22072r66,-28l623756,22016r67,-28l623890,21959r67,-28l624023,21903r67,-28l624157,21846r67,-28l624290,21790r67,-29l624424,21733r67,-28l624558,21676r66,-28l624691,21619r67,-28l624825,21562r67,-28l624958,21506r67,-29l625092,21449r67,-29l625226,21391r66,-28l625359,21334r67,-28l625493,21277r67,-28l625626,21220r67,-29l625760,21163r67,-29l625893,21105r67,-28l626027,21048r67,-29l626161,20990r66,-28l626294,20933r67,-29l626428,20875r67,-28l626561,20818r67,-29l626695,20760r67,-29l626829,20702r66,-29l626962,20645r67,-29l627096,20587r66,-29l627229,20529r67,-29l627363,20471r67,-29l627496,20413r67,-29l627630,20355r67,-29l627764,20297r66,-30l627897,20238r67,-29l628031,20180r67,-29l628164,20122r67,-29l628298,20063r67,-29l628432,20005r66,-29l628565,19946r67,-29l628699,19888r66,-29l628832,19829r67,-29l628966,19771r67,-30l629099,19712r67,-30l629233,19653r67,-29l629367,19594r66,-29l629500,19535r67,-29l629634,19476r67,-29l629767,19417r67,-29l629901,19358r67,-29l630034,19299r67,-30l630168,19240r67,-30l630302,19181r66,-30l630435,19121r67,-29l630569,19062r67,-30l630702,19002r67,-29l630836,18943r67,-30l630970,18883r66,-29l631103,18824r67,-30l631237,18764r67,-30l631370,18704r67,-30l631504,18645r67,-30l631637,18585r67,-30l631771,18525r67,-30l631905,18465r66,-30l632038,18405r67,-30l632172,18345r67,-30l632305,18285r67,-31l632439,18224r67,-30l632573,18164r66,-30l632706,18104r67,-30l632840,18043r66,-30l632973,17983r67,-30l633107,17922r67,-30l633240,17862r67,-30l633374,17801r67,-30l633508,17741r66,-31l633641,17680r67,-31l633775,17619r67,-30l633908,17558r67,-30l634042,17497r67,-30l634175,17436r67,-30l634309,17375r67,-30l634443,17314r66,-31l634576,17253r67,-31l634710,17192r67,-31l634843,17130r67,-30l634977,17069r67,-31l635111,17008r66,-31l635244,16946r67,-31l635378,16885r67,-31l635511,16823r67,-31l635645,16761r67,-31l635778,16700r67,-31l635912,16638r67,-31l636046,16576r66,-31l636179,16514r67,-31l636313,16452r67,-31l636446,16390r67,-31l636580,16328r67,-31l636714,16266r66,-31l636847,16204r67,-32l636981,16141r66,-31l637114,16079r67,-31l637248,16017r67,-32l637381,15954r67,-31l637515,15892r67,-32l637649,15829r66,-31l637782,15766r67,-31l637916,15704r67,-32l638049,15641r67,-31l638183,15578r67,-31l638317,15515r66,-31l638450,15452r67,-31l638584,15389r66,-31l638717,15326r67,-31l638851,15263r67,-32l638984,15200r67,-32l639118,15137r67,-32l639252,15073r66,-31l639385,15010r67,-32l639519,14946r67,-31l639652,14883r67,-32l639786,14819r67,-31l639919,14756r67,-32l640053,14692r67,-32l640187,14628r66,-32l640320,14564r67,-31l640454,14501r67,-32l640587,14437r67,-32l640721,14373r67,-32l640855,14309r66,-33l640988,14244r67,-32l641122,14180r66,-32l641255,14116r67,-32l641389,14052r67,-33l641522,13987r67,-32l641656,13923r67,-33l641790,13858r66,-32l641923,13794r67,-33l642057,13729r67,-32l642190,13664r67,-32l642324,13600r67,-33l642458,13535r66,-33l642591,13470r67,-33l642725,13405r66,-33l642858,13340r67,-33l642992,13275r67,-33l643125,13210r67,-33l643259,13144r67,-32l643393,13079r66,-33l643526,13014r67,-33l643660,12948r67,-32l643793,12883r67,-33l643927,12817r67,-32l644060,12752r67,-33l644194,12686r67,-33l644328,12620r66,-33l644461,12554r67,-32l644595,12489r67,-33l644728,12423r67,-33l644862,12357r67,-33l644996,12291r66,-33l645129,12225r67,-34l645263,12158r67,-33l645396,12092r67,-33l645530,12026r67,-33l645663,11959r67,-33l645797,11893r67,-33l645931,11826r66,-33l646064,11760r67,-33l646198,11693r67,-33l646331,11627r67,-34l646465,11560r67,-34l646599,11493r66,-33l646732,11426r67,-33l646866,11359r66,-33l646999,11292r67,-33l647133,11225r67,-34l647266,11158r67,-34l647400,11091r67,-34l647534,11023r66,-33l647667,10956r67,-34l647801,10889r67,-34l647934,10821r67,-34l648068,10753r67,-33l648202,10686r66,-34l648335,10618r67,-34l648469,10550r66,-33l648602,10483r67,-34l648736,10415r67,-34l648869,10347r67,-34l649003,10279r67,-34l649137,10211r66,-34l649270,10143r67,-35l649404,10074r67,-34l649537,10006r67,-34l649671,9938r67,-35l649804,9869r67,-34l649938,9801r67,-34l650072,9732r66,-34l650205,9664r67,-35l650339,9595r67,-34l650472,9526r67,-34l650606,9457r67,-34l650740,9389r66,-35l650873,9320r67,-35l651007,9251r66,-35l651140,9181r67,-34l651274,9112r67,-34l651407,9043r67,-35l651541,8974r67,-35l651675,8904r66,-34l651808,8835r67,-35l651942,8766r67,-35l652075,8696r67,-35l652209,8626r67,-34l652343,8557r66,-35l652476,8487r67,-35l652610,8417r66,-35l652743,8347r67,-35l652877,8277r67,-35l653010,8207r67,-35l653144,8137r67,-35l653278,8067r66,-35l653411,7997r67,-35l653545,7926r67,-35l653678,7856r67,-35l653812,7786r67,-36l653945,7715r67,-35l654079,7645r67,-36l654213,7574r66,-35l654346,7503r67,-35l654480,7432r67,-35l654613,7362r67,-36l654747,7291r67,-36l654881,7220r66,-36l655014,7149r67,-36l655148,7078r67,-36l655281,7006r67,-35l655415,6935r67,-36l655548,6864r67,-36l655682,6792r67,-35l655816,6721r66,-36l655949,6649r67,-35l656083,6578r67,-36l656216,6506r67,-36l656350,6434r67,-36l656484,6363r66,-36l656617,6291r67,-36l656751,6219r66,-36l656884,6147r67,-36l657018,6075r67,-36l657151,6002r67,-36l657285,5930r67,-36l657419,5858r66,-36l657552,5786r67,-37l657686,5713r67,-36l657819,5641r67,-37l657953,5568r67,-36l658087,5495r66,-36l658220,5423r67,-37l658354,5350r66,-37l658487,5277r67,-36l658621,5204r67,-36l658754,5131r67,-36l658888,5058r67,-37l659022,4985r66,-37l659155,4912r67,-37l659289,4838r67,-36l659422,4765r67,-37l659556,4692r67,-37l659689,4618r67,-37l659823,4545r67,-37l659957,4471r66,-37l660090,4397r67,-37l660224,4323r67,-36l660357,4250r67,-37l660491,4176r67,-37l660625,4102r66,-37l660758,4028r67,-37l660892,3954r66,-38l661025,3879r67,-37l661159,3805r67,-37l661292,3731r67,-37l661426,3656r67,-37l661560,3582r66,-37l661693,3507r67,-37l661827,3433r67,-38l661960,3358r67,-37l662094,3283r67,-37l662228,3208r66,-37l662361,3133r67,-37l662495,3058r66,-37l662628,2983r67,-37l662762,2908r67,-37l662895,2833r67,-38l663029,2758r67,-38l663163,2682r66,-37l663296,2607r67,-38l663430,2532r67,-38l663563,2456r67,-38l663697,2380r67,-38l663830,2305r67,-38l663964,2229r67,-38l664098,2153r66,-38l664231,2077r67,-38l664365,2001r67,-38l664498,1925r67,-38l664632,1849r67,-38l664766,1773r66,-38l664899,1696r67,-38l665033,1620r67,-38l665166,1544r67,-39l665300,1467r67,-38l665433,1390r67,-38l665567,1314r67,-39l665701,1237r66,-38l665834,1160r67,-38l665968,1083r67,-38l666101,1006r67,-38l666235,929r67,-38l666369,852r66,-38l666502,775r67,-38l666636,698r66,-39l666769,621r67,-39l666903,543r67,-38l667036,466r67,-39l667170,388r67,-39l667304,311r66,-39l667437,233r67,-39l667571,155r67,-39l667704,77r67,-39l667838,r,73588l,73588e" filled="f" stroked="f">
                  <v:path arrowok="t" textboxrect="0,0,667838,73588"/>
                </v:shape>
                <v:shape id="pl371" o:spid="_x0000_s1390" style="position:absolute;left:25562;top:37855;width:11;height:10;visibility:visible;mso-wrap-style:square;v-text-anchor:top" coordsize="1032,10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" path="m,1032l1032,e" filled="f" strokecolor="red">
                  <v:stroke endcap="round"/>
                  <v:path arrowok="t" textboxrect="0,0,1032,1032"/>
                </v:shape>
                <v:shape id="pl372" o:spid="_x0000_s1391" style="position:absolute;left:25562;top:37899;width:31;height:31;visibility:visible;mso-wrap-style:square;v-text-anchor:top" coordsize="3055,30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" path="m,3055l3055,e" filled="f" strokecolor="red">
                  <v:stroke endcap="round"/>
                  <v:path arrowok="t" textboxrect="0,0,3055,3055"/>
                </v:shape>
                <v:shape id="pl373" o:spid="_x0000_s1392" style="position:absolute;left:25562;top:37943;width:51;height:51;visibility:visible;mso-wrap-style:square;v-text-anchor:top" coordsize="5089,50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" path="m,5089l5089,e" filled="f" strokecolor="red">
                  <v:stroke endcap="round"/>
                  <v:path arrowok="t" textboxrect="0,0,5089,5089"/>
                </v:shape>
                <v:shape id="pl374" o:spid="_x0000_s1393" style="position:absolute;left:25562;top:37988;width:72;height:71;visibility:visible;mso-wrap-style:square;v-text-anchor:top" coordsize="7134,71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" path="m,7134l7134,e" filled="f" strokecolor="red">
                  <v:stroke endcap="round"/>
                  <v:path arrowok="t" textboxrect="0,0,7134,7134"/>
                </v:shape>
                <v:shape id="pl375" o:spid="_x0000_s1394" style="position:absolute;left:25562;top:38032;width:92;height:92;visibility:visible;mso-wrap-style:square;v-text-anchor:top" coordsize="9190,9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" path="m,9190l9190,e" filled="f" strokecolor="red">
                  <v:stroke endcap="round"/>
                  <v:path arrowok="t" textboxrect="0,0,9190,9190"/>
                </v:shape>
                <v:shape id="pl376" o:spid="_x0000_s1395" style="position:absolute;left:25562;top:38076;width:113;height:112;visibility:visible;mso-wrap-style:square;v-text-anchor:top" coordsize="11258,112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" path="m,11258l11258,e" filled="f" strokecolor="red">
                  <v:stroke endcap="round"/>
                  <v:path arrowok="t" textboxrect="0,0,11258,11258"/>
                </v:shape>
                <v:shape id="pl377" o:spid="_x0000_s1396" style="position:absolute;left:25562;top:38120;width:134;height:133;visibility:visible;mso-wrap-style:square;v-text-anchor:top" coordsize="13337,1333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" path="m,13337l13337,e" filled="f" strokecolor="red">
                  <v:stroke endcap="round"/>
                  <v:path arrowok="t" textboxrect="0,0,13337,13337"/>
                </v:shape>
                <v:shape id="pl378" o:spid="_x0000_s1397" style="position:absolute;left:25562;top:38163;width:154;height:155;visibility:visible;mso-wrap-style:square;v-text-anchor:top" coordsize="15428,154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" path="m,15428l15428,e" filled="f" strokecolor="red">
                  <v:stroke endcap="round"/>
                  <v:path arrowok="t" textboxrect="0,0,15428,15428"/>
                </v:shape>
                <v:shape id="pl379" o:spid="_x0000_s1398" style="position:absolute;left:25562;top:38207;width:176;height:175;visibility:visible;mso-wrap-style:square;v-text-anchor:top" coordsize="17532,175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" path="m,17532l17532,e" filled="f" strokecolor="red">
                  <v:stroke endcap="round"/>
                  <v:path arrowok="t" textboxrect="0,0,17532,17532"/>
                </v:shape>
                <v:shape id="pl380" o:spid="_x0000_s1399" style="position:absolute;left:25562;top:38250;width:197;height:197;visibility:visible;mso-wrap-style:square;v-text-anchor:top" coordsize="19647,1964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" path="m,19647l19647,e" filled="f" strokecolor="red">
                  <v:stroke endcap="round"/>
                  <v:path arrowok="t" textboxrect="0,0,19647,19647"/>
                </v:shape>
                <v:shape id="pl381" o:spid="_x0000_s1400" style="position:absolute;left:25562;top:38294;width:218;height:218;visibility:visible;mso-wrap-style:square;v-text-anchor:top" coordsize="21775,217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" path="m,21775l21775,e" filled="f" strokecolor="red">
                  <v:stroke endcap="round"/>
                  <v:path arrowok="t" textboxrect="0,0,21775,21775"/>
                </v:shape>
                <v:shape id="pl382" o:spid="_x0000_s1401" style="position:absolute;left:25562;top:38337;width:239;height:239;visibility:visible;mso-wrap-style:square;v-text-anchor:top" coordsize="23915,239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" path="m,23915l23915,e" filled="f" strokecolor="red">
                  <v:stroke endcap="round"/>
                  <v:path arrowok="t" textboxrect="0,0,23915,23915"/>
                </v:shape>
                <v:shape id="pl383" o:spid="_x0000_s1402" style="position:absolute;left:25562;top:38380;width:261;height:261;visibility:visible;mso-wrap-style:square;v-text-anchor:top" coordsize="26068,260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" path="m,26068l26068,e" filled="f" strokecolor="red">
                  <v:stroke endcap="round"/>
                  <v:path arrowok="t" textboxrect="0,0,26068,26068"/>
                </v:shape>
                <v:shape id="pl384" o:spid="_x0000_s1403" style="position:absolute;left:25562;top:38423;width:283;height:282;visibility:visible;mso-wrap-style:square;v-text-anchor:top" coordsize="28234,282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" path="m,28234l28234,e" filled="f" strokecolor="red">
                  <v:stroke endcap="round"/>
                  <v:path arrowok="t" textboxrect="0,0,28234,28234"/>
                </v:shape>
                <v:shape id="pl385" o:spid="_x0000_s1404" style="position:absolute;left:25562;top:38466;width:304;height:304;visibility:visible;mso-wrap-style:square;v-text-anchor:top" coordsize="30414,3041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" path="m,30414l30414,e" filled="f" strokecolor="red">
                  <v:stroke endcap="round"/>
                  <v:path arrowok="t" textboxrect="0,0,30414,30414"/>
                </v:shape>
                <v:shape id="pl386" o:spid="_x0000_s1405" style="position:absolute;left:25562;top:38509;width:326;height:326;visibility:visible;mso-wrap-style:square;v-text-anchor:top" coordsize="32607,326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" path="m,32607l32607,e" filled="f" strokecolor="red">
                  <v:stroke endcap="round"/>
                  <v:path arrowok="t" textboxrect="0,0,32607,32607"/>
                </v:shape>
                <v:shape id="pl387" o:spid="_x0000_s1406" style="position:absolute;left:25562;top:38551;width:348;height:348;visibility:visible;mso-wrap-style:square;v-text-anchor:top" coordsize="34813,348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" path="m,34813l34813,e" filled="f" strokecolor="red">
                  <v:stroke endcap="round"/>
                  <v:path arrowok="t" textboxrect="0,0,34813,34813"/>
                </v:shape>
                <v:shape id="pl388" o:spid="_x0000_s1407" style="position:absolute;left:25562;top:38594;width:371;height:370;visibility:visible;mso-wrap-style:square;v-text-anchor:top" coordsize="37033,370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" path="m,37033l37033,e" filled="f" strokecolor="red">
                  <v:stroke endcap="round"/>
                  <v:path arrowok="t" textboxrect="0,0,37033,37033"/>
                </v:shape>
                <v:shape id="pl389" o:spid="_x0000_s1408" style="position:absolute;left:25562;top:38636;width:393;height:393;visibility:visible;mso-wrap-style:square;v-text-anchor:top" coordsize="39268,392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" path="m,39268l39268,e" filled="f" strokecolor="red">
                  <v:stroke endcap="round"/>
                  <v:path arrowok="t" textboxrect="0,0,39268,39268"/>
                </v:shape>
                <v:shape id="pl390" o:spid="_x0000_s1409" style="position:absolute;left:25562;top:38678;width:415;height:415;visibility:visible;mso-wrap-style:square;v-text-anchor:top" coordsize="41516,4151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" path="m,41516l41516,e" filled="f" strokecolor="red">
                  <v:stroke endcap="round"/>
                  <v:path arrowok="t" textboxrect="0,0,41516,41516"/>
                </v:shape>
                <v:shape id="pl391" o:spid="_x0000_s1410" style="position:absolute;left:25562;top:38720;width:438;height:438;visibility:visible;mso-wrap-style:square;v-text-anchor:top" coordsize="43780,437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" path="m,43780l43780,e" filled="f" strokecolor="red">
                  <v:stroke endcap="round"/>
                  <v:path arrowok="t" textboxrect="0,0,43780,43780"/>
                </v:shape>
                <v:shape id="pl392" o:spid="_x0000_s1411" style="position:absolute;left:25562;top:38762;width:461;height:461;visibility:visible;mso-wrap-style:square;v-text-anchor:top" coordsize="46058,460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" path="m,46058l46058,e" filled="f" strokecolor="red">
                  <v:stroke endcap="round"/>
                  <v:path arrowok="t" textboxrect="0,0,46058,46058"/>
                </v:shape>
                <v:shape id="pl393" o:spid="_x0000_s1412" style="position:absolute;left:25562;top:38804;width:484;height:483;visibility:visible;mso-wrap-style:square;v-text-anchor:top" coordsize="48351,483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" path="m,48351l48351,e" filled="f" strokecolor="red">
                  <v:stroke endcap="round"/>
                  <v:path arrowok="t" textboxrect="0,0,48351,48351"/>
                </v:shape>
                <v:shape id="pl394" o:spid="_x0000_s1413" style="position:absolute;left:25562;top:38845;width:507;height:507;visibility:visible;mso-wrap-style:square;v-text-anchor:top" coordsize="50659,506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" path="m,50659l50659,e" filled="f" strokecolor="red">
                  <v:stroke endcap="round"/>
                  <v:path arrowok="t" textboxrect="0,0,50659,50659"/>
                </v:shape>
                <v:shape id="pl395" o:spid="_x0000_s1414" style="position:absolute;left:25562;top:38887;width:530;height:530;visibility:visible;mso-wrap-style:square;v-text-anchor:top" coordsize="52983,529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" path="m,52983l52983,e" filled="f" strokecolor="red">
                  <v:stroke endcap="round"/>
                  <v:path arrowok="t" textboxrect="0,0,52983,52983"/>
                </v:shape>
                <v:shape id="pl396" o:spid="_x0000_s1415" style="position:absolute;left:25562;top:38928;width:553;height:553;visibility:visible;mso-wrap-style:square;v-text-anchor:top" coordsize="55322,553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" path="m,55322l55322,e" filled="f" strokecolor="red">
                  <v:stroke endcap="round"/>
                  <v:path arrowok="t" textboxrect="0,0,55322,55322"/>
                </v:shape>
                <v:shape id="pl397" o:spid="_x0000_s1416" style="position:absolute;left:25562;top:38969;width:577;height:577;visibility:visible;mso-wrap-style:square;v-text-anchor:top" coordsize="57678,576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" path="m,57678l57678,e" filled="f" strokecolor="red">
                  <v:stroke endcap="round"/>
                  <v:path arrowok="t" textboxrect="0,0,57678,57678"/>
                </v:shape>
                <v:shape id="pl398" o:spid="_x0000_s1417" style="position:absolute;left:25562;top:39010;width:601;height:601;visibility:visible;mso-wrap-style:square;v-text-anchor:top" coordsize="60050,600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" path="m,60050l60050,e" filled="f" strokecolor="red">
                  <v:stroke endcap="round"/>
                  <v:path arrowok="t" textboxrect="0,0,60050,60050"/>
                </v:shape>
                <v:shape id="pl399" o:spid="_x0000_s1418" style="position:absolute;left:25562;top:39051;width:625;height:624;visibility:visible;mso-wrap-style:square;v-text-anchor:top" coordsize="62438,624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" path="m,62438l62438,e" filled="f" strokecolor="red">
                  <v:stroke endcap="round"/>
                  <v:path arrowok="t" textboxrect="0,0,62438,62438"/>
                </v:shape>
                <v:shape id="pl400" o:spid="_x0000_s1419" style="position:absolute;left:25562;top:39092;width:649;height:648;visibility:visible;mso-wrap-style:square;v-text-anchor:top" coordsize="64844,6484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" path="m,64844l64844,e" filled="f" strokecolor="red">
                  <v:stroke endcap="round"/>
                  <v:path arrowok="t" textboxrect="0,0,64844,64844"/>
                </v:shape>
                <v:shape id="pl401" o:spid="_x0000_s1420" style="position:absolute;left:25562;top:39132;width:673;height:673;visibility:visible;mso-wrap-style:square;v-text-anchor:top" coordsize="67266,672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" path="m,67266l67266,e" filled="f" strokecolor="red">
                  <v:stroke endcap="round"/>
                  <v:path arrowok="t" textboxrect="0,0,67266,67266"/>
                </v:shape>
                <v:shape id="pl402" o:spid="_x0000_s1421" style="position:absolute;left:25562;top:39172;width:697;height:697;visibility:visible;mso-wrap-style:square;v-text-anchor:top" coordsize="69706,6970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" path="m,69706l69706,e" filled="f" strokecolor="red">
                  <v:stroke endcap="round"/>
                  <v:path arrowok="t" textboxrect="0,0,69706,69706"/>
                </v:shape>
                <v:shape id="pl403" o:spid="_x0000_s1422" style="position:absolute;left:25562;top:39212;width:722;height:722;visibility:visible;mso-wrap-style:square;v-text-anchor:top" coordsize="72163,721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" path="m,72163l72163,e" filled="f" strokecolor="red">
                  <v:stroke endcap="round"/>
                  <v:path arrowok="t" textboxrect="0,0,72163,72163"/>
                </v:shape>
                <v:shape id="pl404" o:spid="_x0000_s1423" style="position:absolute;left:25562;top:39252;width:747;height:747;visibility:visible;mso-wrap-style:square;v-text-anchor:top" coordsize="74638,746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" path="m,74638l74638,e" filled="f" strokecolor="red">
                  <v:stroke endcap="round"/>
                  <v:path arrowok="t" textboxrect="0,0,74638,74638"/>
                </v:shape>
                <v:shape id="pl405" o:spid="_x0000_s1424" style="position:absolute;left:25562;top:39292;width:772;height:771;visibility:visible;mso-wrap-style:square;v-text-anchor:top" coordsize="77132,771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" path="m,77132l77132,e" filled="f" strokecolor="red">
                  <v:stroke endcap="round"/>
                  <v:path arrowok="t" textboxrect="0,0,77132,77132"/>
                </v:shape>
                <v:shape id="pl406" o:spid="_x0000_s1425" style="position:absolute;left:25562;top:39332;width:797;height:796;visibility:visible;mso-wrap-style:square;v-text-anchor:top" coordsize="79644,7964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" path="m,79644l79644,e" filled="f" strokecolor="red">
                  <v:stroke endcap="round"/>
                  <v:path arrowok="t" textboxrect="0,0,79644,79644"/>
                </v:shape>
                <v:shape id="pl407" o:spid="_x0000_s1426" style="position:absolute;left:25562;top:39371;width:822;height:822;visibility:visible;mso-wrap-style:square;v-text-anchor:top" coordsize="82175,821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" path="m,82175l82175,e" filled="f" strokecolor="red">
                  <v:stroke endcap="round"/>
                  <v:path arrowok="t" textboxrect="0,0,82175,82175"/>
                </v:shape>
                <v:shape id="pl408" o:spid="_x0000_s1427" style="position:absolute;left:25562;top:39410;width:847;height:847;visibility:visible;mso-wrap-style:square;v-text-anchor:top" coordsize="84725,847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" path="m,84725l84725,e" filled="f" strokecolor="red">
                  <v:stroke endcap="round"/>
                  <v:path arrowok="t" textboxrect="0,0,84725,84725"/>
                </v:shape>
                <v:shape id="pl409" o:spid="_x0000_s1428" style="position:absolute;left:25562;top:39449;width:873;height:873;visibility:visible;mso-wrap-style:square;v-text-anchor:top" coordsize="87295,8729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" path="m,87295l87295,e" filled="f" strokecolor="red">
                  <v:stroke endcap="round"/>
                  <v:path arrowok="t" textboxrect="0,0,87295,87295"/>
                </v:shape>
                <v:shape id="pl410" o:spid="_x0000_s1429" style="position:absolute;left:25562;top:39488;width:899;height:899;visibility:visible;mso-wrap-style:square;v-text-anchor:top" coordsize="89884,898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" path="m,89884l89884,e" filled="f" strokecolor="red">
                  <v:stroke endcap="round"/>
                  <v:path arrowok="t" textboxrect="0,0,89884,89884"/>
                </v:shape>
                <v:shape id="pl411" o:spid="_x0000_s1430" style="position:absolute;left:25562;top:39526;width:925;height:925;visibility:visible;mso-wrap-style:square;v-text-anchor:top" coordsize="92494,924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" path="m,92494l92494,e" filled="f" strokecolor="red">
                  <v:stroke endcap="round"/>
                  <v:path arrowok="t" textboxrect="0,0,92494,92494"/>
                </v:shape>
                <v:shape id="pl412" o:spid="_x0000_s1431" style="position:absolute;left:25562;top:39565;width:951;height:951;visibility:visible;mso-wrap-style:square;v-text-anchor:top" coordsize="95123,951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" path="m,95123l95123,e" filled="f" strokecolor="red">
                  <v:stroke endcap="round"/>
                  <v:path arrowok="t" textboxrect="0,0,95123,95123"/>
                </v:shape>
                <v:shape id="pl413" o:spid="_x0000_s1432" style="position:absolute;left:25562;top:39603;width:978;height:978;visibility:visible;mso-wrap-style:square;v-text-anchor:top" coordsize="97774,977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" path="m,97774l97774,e" filled="f" strokecolor="red">
                  <v:stroke endcap="round"/>
                  <v:path arrowok="t" textboxrect="0,0,97774,97774"/>
                </v:shape>
                <v:shape id="pl414" o:spid="_x0000_s1433" style="position:absolute;left:25562;top:39641;width:1005;height:1004;visibility:visible;mso-wrap-style:square;v-text-anchor:top" coordsize="100446,1004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" path="m,100446l100446,e" filled="f" strokecolor="red">
                  <v:stroke endcap="round"/>
                  <v:path arrowok="t" textboxrect="0,0,100446,100446"/>
                </v:shape>
                <v:shape id="pl415" o:spid="_x0000_s1434" style="position:absolute;left:25562;top:39678;width:1032;height:1032;visibility:visible;mso-wrap-style:square;v-text-anchor:top" coordsize="103139,1031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" path="m,103139l103139,e" filled="f" strokecolor="red">
                  <v:stroke endcap="round"/>
                  <v:path arrowok="t" textboxrect="0,0,103139,103139"/>
                </v:shape>
                <v:shape id="pl416" o:spid="_x0000_s1435" style="position:absolute;left:25562;top:39716;width:1059;height:1059;visibility:visible;mso-wrap-style:square;v-text-anchor:top" coordsize="105854,1058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" path="m,105854l105854,e" filled="f" strokecolor="red">
                  <v:stroke endcap="round"/>
                  <v:path arrowok="t" textboxrect="0,0,105854,105854"/>
                </v:shape>
                <v:shape id="pl417" o:spid="_x0000_s1436" style="position:absolute;left:25562;top:39753;width:1086;height:1086;visibility:visible;mso-wrap-style:square;v-text-anchor:top" coordsize="108591,1085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" path="m,108591l108591,e" filled="f" strokecolor="red">
                  <v:stroke endcap="round"/>
                  <v:path arrowok="t" textboxrect="0,0,108591,108591"/>
                </v:shape>
                <v:shape id="pl418" o:spid="_x0000_s1437" style="position:absolute;left:25562;top:39790;width:1114;height:1114;visibility:visible;mso-wrap-style:square;v-text-anchor:top" coordsize="111350,1113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" path="m,111350l111350,e" filled="f" strokecolor="red">
                  <v:stroke endcap="round"/>
                  <v:path arrowok="t" textboxrect="0,0,111350,111350"/>
                </v:shape>
                <v:shape id="pl419" o:spid="_x0000_s1438" style="position:absolute;left:25562;top:39827;width:1142;height:1142;visibility:visible;mso-wrap-style:square;v-text-anchor:top" coordsize="114133,114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" path="m,114133l114133,e" filled="f" strokecolor="red">
                  <v:stroke endcap="round"/>
                  <v:path arrowok="t" textboxrect="0,0,114133,114133"/>
                </v:shape>
                <v:shape id="pl420" o:spid="_x0000_s1439" style="position:absolute;left:25562;top:39864;width:1170;height:1169;visibility:visible;mso-wrap-style:square;v-text-anchor:top" coordsize="116938,1169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" path="m,116938l116938,e" filled="f" strokecolor="red">
                  <v:stroke endcap="round"/>
                  <v:path arrowok="t" textboxrect="0,0,116938,116938"/>
                </v:shape>
                <v:shape id="pl421" o:spid="_x0000_s1440" style="position:absolute;left:25562;top:39900;width:1198;height:1198;visibility:visible;mso-wrap-style:square;v-text-anchor:top" coordsize="119768,1197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" path="m,119768l119768,e" filled="f" strokecolor="red">
                  <v:stroke endcap="round"/>
                  <v:path arrowok="t" textboxrect="0,0,119768,119768"/>
                </v:shape>
                <v:shape id="pl422" o:spid="_x0000_s1441" style="position:absolute;left:25562;top:39936;width:1226;height:1226;visibility:visible;mso-wrap-style:square;v-text-anchor:top" coordsize="122621,1226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" path="m,122621l122621,e" filled="f" strokecolor="red">
                  <v:stroke endcap="round"/>
                  <v:path arrowok="t" textboxrect="0,0,122621,122621"/>
                </v:shape>
                <v:shape id="pl423" o:spid="_x0000_s1442" style="position:absolute;left:25562;top:39972;width:1255;height:1255;visibility:visible;mso-wrap-style:square;v-text-anchor:top" coordsize="125498,1254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" path="m,125498l125498,e" filled="f" strokecolor="red">
                  <v:stroke endcap="round"/>
                  <v:path arrowok="t" textboxrect="0,0,125498,125498"/>
                </v:shape>
                <v:shape id="pl424" o:spid="_x0000_s1443" style="position:absolute;left:25562;top:40008;width:1284;height:1284;visibility:visible;mso-wrap-style:square;v-text-anchor:top" coordsize="128401,12840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" path="m,128401l128401,e" filled="f" strokecolor="red">
                  <v:stroke endcap="round"/>
                  <v:path arrowok="t" textboxrect="0,0,128401,128401"/>
                </v:shape>
                <v:shape id="pl425" o:spid="_x0000_s1444" style="position:absolute;left:25562;top:40043;width:1313;height:1313;visibility:visible;mso-wrap-style:square;v-text-anchor:top" coordsize="131328,1313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" path="m,131328l131328,e" filled="f" strokecolor="red">
                  <v:stroke endcap="round"/>
                  <v:path arrowok="t" textboxrect="0,0,131328,131328"/>
                </v:shape>
                <v:shape id="pl426" o:spid="_x0000_s1445" style="position:absolute;left:25562;top:40078;width:1343;height:1343;visibility:visible;mso-wrap-style:square;v-text-anchor:top" coordsize="134281,13428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" path="m,134281l134281,e" filled="f" strokecolor="red">
                  <v:stroke endcap="round"/>
                  <v:path arrowok="t" textboxrect="0,0,134281,134281"/>
                </v:shape>
                <v:shape id="pl427" o:spid="_x0000_s1446" style="position:absolute;left:25562;top:40113;width:1373;height:1373;visibility:visible;mso-wrap-style:square;v-text-anchor:top" coordsize="137260,1372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" path="m,137260l137260,e" filled="f" strokecolor="red">
                  <v:stroke endcap="round"/>
                  <v:path arrowok="t" textboxrect="0,0,137260,137260"/>
                </v:shape>
                <v:shape id="pl428" o:spid="_x0000_s1447" style="position:absolute;left:25562;top:40148;width:1403;height:1402;visibility:visible;mso-wrap-style:square;v-text-anchor:top" coordsize="140265,1402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" path="m,140265l140265,e" filled="f" strokecolor="red">
                  <v:stroke endcap="round"/>
                  <v:path arrowok="t" textboxrect="0,0,140265,140265"/>
                </v:shape>
                <v:shape id="pl429" o:spid="_x0000_s1448" style="position:absolute;left:25562;top:40182;width:1433;height:1433;visibility:visible;mso-wrap-style:square;v-text-anchor:top" coordsize="143297,1432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" path="m,143297l143297,e" filled="f" strokecolor="red">
                  <v:stroke endcap="round"/>
                  <v:path arrowok="t" textboxrect="0,0,143297,143297"/>
                </v:shape>
                <v:shape id="pl430" o:spid="_x0000_s1449" style="position:absolute;left:25562;top:40216;width:1464;height:1464;visibility:visible;mso-wrap-style:square;v-text-anchor:top" coordsize="146356,14635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" path="m,146356l146356,e" filled="f" strokecolor="red">
                  <v:stroke endcap="round"/>
                  <v:path arrowok="t" textboxrect="0,0,146356,146356"/>
                </v:shape>
                <v:shape id="pl431" o:spid="_x0000_s1450" style="position:absolute;left:25562;top:40250;width:1495;height:1494;visibility:visible;mso-wrap-style:square;v-text-anchor:top" coordsize="149443,1494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" path="m,149443l149443,e" filled="f" strokecolor="red">
                  <v:stroke endcap="round"/>
                  <v:path arrowok="t" textboxrect="0,0,149443,149443"/>
                </v:shape>
                <v:shape id="pl432" o:spid="_x0000_s1451" style="position:absolute;left:25562;top:40283;width:1526;height:1526;visibility:visible;mso-wrap-style:square;v-text-anchor:top" coordsize="152557,1525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" path="m,152557l152557,e" filled="f" strokecolor="red">
                  <v:stroke endcap="round"/>
                  <v:path arrowok="t" textboxrect="0,0,152557,152557"/>
                </v:shape>
                <v:shape id="pl433" o:spid="_x0000_s1452" style="position:absolute;left:25562;top:40317;width:1557;height:1557;visibility:visible;mso-wrap-style:square;v-text-anchor:top" coordsize="155700,1557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" path="m,155700l155700,e" filled="f" strokecolor="red">
                  <v:stroke endcap="round"/>
                  <v:path arrowok="t" textboxrect="0,0,155700,155700"/>
                </v:shape>
                <v:shape id="pl434" o:spid="_x0000_s1453" style="position:absolute;left:25623;top:40350;width:1528;height:1528;visibility:visible;mso-wrap-style:square;v-text-anchor:top" coordsize="152793,1527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" path="m,152793l152793,e" filled="f" strokecolor="red">
                  <v:stroke endcap="round"/>
                  <v:path arrowok="t" textboxrect="0,0,152793,152793"/>
                </v:shape>
                <v:shape id="pl435" o:spid="_x0000_s1454" style="position:absolute;left:25688;top:40382;width:1495;height:1496;visibility:visible;mso-wrap-style:square;v-text-anchor:top" coordsize="149528,1495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" path="m,149528l149528,e" filled="f" strokecolor="red">
                  <v:stroke endcap="round"/>
                  <v:path arrowok="t" textboxrect="0,0,149528,149528"/>
                </v:shape>
                <v:shape id="pl436" o:spid="_x0000_s1455" style="position:absolute;left:25752;top:40415;width:1463;height:1463;visibility:visible;mso-wrap-style:square;v-text-anchor:top" coordsize="146293,1462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" path="m,146293l146293,e" filled="f" strokecolor="red">
                  <v:stroke endcap="round"/>
                  <v:path arrowok="t" textboxrect="0,0,146293,146293"/>
                </v:shape>
                <v:shape id="pl437" o:spid="_x0000_s1456" style="position:absolute;left:25817;top:40447;width:1431;height:1431;visibility:visible;mso-wrap-style:square;v-text-anchor:top" coordsize="143088,1430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" path="m,143088l143088,e" filled="f" strokecolor="red">
                  <v:stroke endcap="round"/>
                  <v:path arrowok="t" textboxrect="0,0,143088,143088"/>
                </v:shape>
                <v:shape id="pl438" o:spid="_x0000_s1457" style="position:absolute;left:25882;top:40478;width:1399;height:1400;visibility:visible;mso-wrap-style:square;v-text-anchor:top" coordsize="139914,13991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" path="m,139914l139914,e" filled="f" strokecolor="red">
                  <v:stroke endcap="round"/>
                  <v:path arrowok="t" textboxrect="0,0,139914,139914"/>
                </v:shape>
                <v:shape id="pl439" o:spid="_x0000_s1458" style="position:absolute;left:25946;top:40510;width:1368;height:1368;visibility:visible;mso-wrap-style:square;v-text-anchor:top" coordsize="136771,1367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" path="m,136771l136771,e" filled="f" strokecolor="red">
                  <v:stroke endcap="round"/>
                  <v:path arrowok="t" textboxrect="0,0,136771,136771"/>
                </v:shape>
                <v:shape id="pl440" o:spid="_x0000_s1459" style="position:absolute;left:26011;top:40541;width:1337;height:1337;visibility:visible;mso-wrap-style:square;v-text-anchor:top" coordsize="133659,1336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" path="m,133659l133659,e" filled="f" strokecolor="red">
                  <v:stroke endcap="round"/>
                  <v:path arrowok="t" textboxrect="0,0,133659,133659"/>
                </v:shape>
                <v:shape id="pl441" o:spid="_x0000_s1460" style="position:absolute;left:26076;top:40572;width:1305;height:1306;visibility:visible;mso-wrap-style:square;v-text-anchor:top" coordsize="130578,1305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" path="m,130578l130578,e" filled="f" strokecolor="red">
                  <v:stroke endcap="round"/>
                  <v:path arrowok="t" textboxrect="0,0,130578,130578"/>
                </v:shape>
                <v:shape id="pl442" o:spid="_x0000_s1461" style="position:absolute;left:26140;top:40602;width:1276;height:1276;visibility:visible;mso-wrap-style:square;v-text-anchor:top" coordsize="127531,1275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" path="m,127531l127531,e" filled="f" strokecolor="red">
                  <v:stroke endcap="round"/>
                  <v:path arrowok="t" textboxrect="0,0,127531,127531"/>
                </v:shape>
                <v:shape id="pl443" o:spid="_x0000_s1462" style="position:absolute;left:26205;top:40632;width:1245;height:1246;visibility:visible;mso-wrap-style:square;v-text-anchor:top" coordsize="124515,1245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" path="m,124515l124515,e" filled="f" strokecolor="red">
                  <v:stroke endcap="round"/>
                  <v:path arrowok="t" textboxrect="0,0,124515,124515"/>
                </v:shape>
                <v:shape id="pl444" o:spid="_x0000_s1463" style="position:absolute;left:26270;top:40662;width:1215;height:1216;visibility:visible;mso-wrap-style:square;v-text-anchor:top" coordsize="121533,1215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" path="m,121533l121533,e" filled="f" strokecolor="red">
                  <v:stroke endcap="round"/>
                  <v:path arrowok="t" textboxrect="0,0,121533,121533"/>
                </v:shape>
                <v:shape id="pl445" o:spid="_x0000_s1464" style="position:absolute;left:26334;top:40692;width:1186;height:1186;visibility:visible;mso-wrap-style:square;v-text-anchor:top" coordsize="118585,1185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" path="m,118585l118585,e" filled="f" strokecolor="red">
                  <v:stroke endcap="round"/>
                  <v:path arrowok="t" textboxrect="0,0,118585,118585"/>
                </v:shape>
                <v:shape id="pl446" o:spid="_x0000_s1465" style="position:absolute;left:26399;top:40721;width:1157;height:1157;visibility:visible;mso-wrap-style:square;v-text-anchor:top" coordsize="115671,1156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" path="m,115671l115671,e" filled="f" strokecolor="red">
                  <v:stroke endcap="round"/>
                  <v:path arrowok="t" textboxrect="0,0,115671,115671"/>
                </v:shape>
                <v:shape id="pl447" o:spid="_x0000_s1466" style="position:absolute;left:26464;top:40750;width:1127;height:1128;visibility:visible;mso-wrap-style:square;v-text-anchor:top" coordsize="112791,1127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" path="m,112791l112791,e" filled="f" strokecolor="red">
                  <v:stroke endcap="round"/>
                  <v:path arrowok="t" textboxrect="0,0,112791,112791"/>
                </v:shape>
                <v:shape id="pl448" o:spid="_x0000_s1467" style="position:absolute;left:26528;top:40778;width:1100;height:1100;visibility:visible;mso-wrap-style:square;v-text-anchor:top" coordsize="109945,1099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" path="m,109945l109945,e" filled="f" strokecolor="red">
                  <v:stroke endcap="round"/>
                  <v:path arrowok="t" textboxrect="0,0,109945,109945"/>
                </v:shape>
                <v:shape id="pl449" o:spid="_x0000_s1468" style="position:absolute;left:26593;top:40806;width:1071;height:1072;visibility:visible;mso-wrap-style:square;v-text-anchor:top" coordsize="107135,1071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" path="m,107135l107135,e" filled="f" strokecolor="red">
                  <v:stroke endcap="round"/>
                  <v:path arrowok="t" textboxrect="0,0,107135,107135"/>
                </v:shape>
                <v:shape id="pl450" o:spid="_x0000_s1469" style="position:absolute;left:26657;top:40834;width:1044;height:1044;visibility:visible;mso-wrap-style:square;v-text-anchor:top" coordsize="104361,10436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" path="m,104361l104361,e" filled="f" strokecolor="red">
                  <v:stroke endcap="round"/>
                  <v:path arrowok="t" textboxrect="0,0,104361,104361"/>
                </v:shape>
                <v:shape id="pl451" o:spid="_x0000_s1470" style="position:absolute;left:26722;top:40861;width:1016;height:1017;visibility:visible;mso-wrap-style:square;v-text-anchor:top" coordsize="101623,1016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" path="m,101623l101623,e" filled="f" strokecolor="red">
                  <v:stroke endcap="round"/>
                  <v:path arrowok="t" textboxrect="0,0,101623,101623"/>
                </v:shape>
                <v:shape id="pl452" o:spid="_x0000_s1471" style="position:absolute;left:26787;top:40888;width:989;height:990;visibility:visible;mso-wrap-style:square;v-text-anchor:top" coordsize="98922,989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" path="m,98922l98922,e" filled="f" strokecolor="red">
                  <v:stroke endcap="round"/>
                  <v:path arrowok="t" textboxrect="0,0,98922,98922"/>
                </v:shape>
                <v:shape id="pl453" o:spid="_x0000_s1472" style="position:absolute;left:26851;top:40915;width:963;height:963;visibility:visible;mso-wrap-style:square;v-text-anchor:top" coordsize="96257,962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" path="m,96257l96257,e" filled="f" strokecolor="red">
                  <v:stroke endcap="round"/>
                  <v:path arrowok="t" textboxrect="0,0,96257,96257"/>
                </v:shape>
                <v:shape id="pl454" o:spid="_x0000_s1473" style="position:absolute;left:26916;top:40941;width:936;height:937;visibility:visible;mso-wrap-style:square;v-text-anchor:top" coordsize="93629,936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" path="m,93629l93629,e" filled="f" strokecolor="red">
                  <v:stroke endcap="round"/>
                  <v:path arrowok="t" textboxrect="0,0,93629,93629"/>
                </v:shape>
                <v:shape id="pl455" o:spid="_x0000_s1474" style="position:absolute;left:26981;top:40967;width:910;height:911;visibility:visible;mso-wrap-style:square;v-text-anchor:top" coordsize="91039,910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" path="m,91039l91039,e" filled="f" strokecolor="red">
                  <v:stroke endcap="round"/>
                  <v:path arrowok="t" textboxrect="0,0,91039,91039"/>
                </v:shape>
                <v:shape id="pl456" o:spid="_x0000_s1475" style="position:absolute;left:27045;top:40993;width:885;height:885;visibility:visible;mso-wrap-style:square;v-text-anchor:top" coordsize="88487,884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" path="m,88487l88487,e" filled="f" strokecolor="red">
                  <v:stroke endcap="round"/>
                  <v:path arrowok="t" textboxrect="0,0,88487,88487"/>
                </v:shape>
                <v:shape id="pl457" o:spid="_x0000_s1476" style="position:absolute;left:27110;top:41018;width:860;height:860;visibility:visible;mso-wrap-style:square;v-text-anchor:top" coordsize="85974,859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" path="m,85974l85974,e" filled="f" strokecolor="red">
                  <v:stroke endcap="round"/>
                  <v:path arrowok="t" textboxrect="0,0,85974,85974"/>
                </v:shape>
                <v:shape id="pl458" o:spid="_x0000_s1477" style="position:absolute;left:27175;top:41043;width:835;height:835;visibility:visible;mso-wrap-style:square;v-text-anchor:top" coordsize="83499,834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" path="m,83499l83499,e" filled="f" strokecolor="red">
                  <v:stroke endcap="round"/>
                  <v:path arrowok="t" textboxrect="0,0,83499,83499"/>
                </v:shape>
                <v:shape id="pl459" o:spid="_x0000_s1478" style="position:absolute;left:27239;top:41067;width:811;height:811;visibility:visible;mso-wrap-style:square;v-text-anchor:top" coordsize="81063,810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" path="m,81063l81063,e" filled="f" strokecolor="red">
                  <v:stroke endcap="round"/>
                  <v:path arrowok="t" textboxrect="0,0,81063,81063"/>
                </v:shape>
                <v:shape id="pl460" o:spid="_x0000_s1479" style="position:absolute;left:27304;top:41091;width:787;height:787;visibility:visible;mso-wrap-style:square;v-text-anchor:top" coordsize="78666,786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" path="m,78666l78666,e" filled="f" strokecolor="red">
                  <v:stroke endcap="round"/>
                  <v:path arrowok="t" textboxrect="0,0,78666,78666"/>
                </v:shape>
                <v:shape id="pl461" o:spid="_x0000_s1480" style="position:absolute;left:27369;top:41114;width:763;height:764;visibility:visible;mso-wrap-style:square;v-text-anchor:top" coordsize="76309,7630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" path="m,76309l76309,e" filled="f" strokecolor="red">
                  <v:stroke endcap="round"/>
                  <v:path arrowok="t" textboxrect="0,0,76309,76309"/>
                </v:shape>
                <v:shape id="pl462" o:spid="_x0000_s1481" style="position:absolute;left:27433;top:41138;width:740;height:740;visibility:visible;mso-wrap-style:square;v-text-anchor:top" coordsize="73992,7399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" path="m,73992l73992,e" filled="f" strokecolor="red">
                  <v:stroke endcap="round"/>
                  <v:path arrowok="t" textboxrect="0,0,73992,73992"/>
                </v:shape>
                <v:shape id="pl463" o:spid="_x0000_s1482" style="position:absolute;left:27498;top:41160;width:717;height:718;visibility:visible;mso-wrap-style:square;v-text-anchor:top" coordsize="71715,717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" path="m,71715l71715,e" filled="f" strokecolor="red">
                  <v:stroke endcap="round"/>
                  <v:path arrowok="t" textboxrect="0,0,71715,71715"/>
                </v:shape>
                <v:shape id="pl464" o:spid="_x0000_s1483" style="position:absolute;left:27563;top:41183;width:694;height:695;visibility:visible;mso-wrap-style:square;v-text-anchor:top" coordsize="69478,694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" path="m,69478l69478,e" filled="f" strokecolor="red">
                  <v:stroke endcap="round"/>
                  <v:path arrowok="t" textboxrect="0,0,69478,69478"/>
                </v:shape>
                <v:shape id="pl465" o:spid="_x0000_s1484" style="position:absolute;left:27627;top:41205;width:673;height:673;visibility:visible;mso-wrap-style:square;v-text-anchor:top" coordsize="67282,672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" path="m,67282l67282,e" filled="f" strokecolor="red">
                  <v:stroke endcap="round"/>
                  <v:path arrowok="t" textboxrect="0,0,67282,67282"/>
                </v:shape>
                <v:shape id="pl466" o:spid="_x0000_s1485" style="position:absolute;left:27692;top:41226;width:651;height:652;visibility:visible;mso-wrap-style:square;v-text-anchor:top" coordsize="65126,65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" path="m,65126l65126,e" filled="f" strokecolor="red">
                  <v:stroke endcap="round"/>
                  <v:path arrowok="t" textboxrect="0,0,65126,65126"/>
                </v:shape>
                <v:shape id="pl467" o:spid="_x0000_s1486" style="position:absolute;left:27757;top:41247;width:630;height:631;visibility:visible;mso-wrap-style:square;v-text-anchor:top" coordsize="63012,630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" path="m,63012l63012,e" filled="f" strokecolor="red">
                  <v:stroke endcap="round"/>
                  <v:path arrowok="t" textboxrect="0,0,63012,63012"/>
                </v:shape>
                <v:shape id="pl468" o:spid="_x0000_s1487" style="position:absolute;left:27821;top:41268;width:610;height:610;visibility:visible;mso-wrap-style:square;v-text-anchor:top" coordsize="60938,609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" path="m,60938l60938,e" filled="f" strokecolor="red">
                  <v:stroke endcap="round"/>
                  <v:path arrowok="t" textboxrect="0,0,60938,60938"/>
                </v:shape>
                <v:shape id="pl469" o:spid="_x0000_s1488" style="position:absolute;left:27886;top:41289;width:589;height:589;visibility:visible;mso-wrap-style:square;v-text-anchor:top" coordsize="58906,5890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" path="m,58906l58906,e" filled="f" strokecolor="red">
                  <v:stroke endcap="round"/>
                  <v:path arrowok="t" textboxrect="0,0,58906,58906"/>
                </v:shape>
                <v:shape id="pl470" o:spid="_x0000_s1489" style="position:absolute;left:27951;top:41308;width:569;height:570;visibility:visible;mso-wrap-style:square;v-text-anchor:top" coordsize="56915,569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" path="m,56915l56915,e" filled="f" strokecolor="red">
                  <v:stroke endcap="round"/>
                  <v:path arrowok="t" textboxrect="0,0,56915,56915"/>
                </v:shape>
                <v:shape id="pl471" o:spid="_x0000_s1490" style="position:absolute;left:28015;top:41328;width:550;height:550;visibility:visible;mso-wrap-style:square;v-text-anchor:top" coordsize="54966,549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" path="m,54966l54966,e" filled="f" strokecolor="red">
                  <v:stroke endcap="round"/>
                  <v:path arrowok="t" textboxrect="0,0,54966,54966"/>
                </v:shape>
                <v:shape id="pl472" o:spid="_x0000_s1491" style="position:absolute;left:28080;top:41347;width:531;height:531;visibility:visible;mso-wrap-style:square;v-text-anchor:top" coordsize="53058,530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" path="m,53058l53058,e" filled="f" strokecolor="red">
                  <v:stroke endcap="round"/>
                  <v:path arrowok="t" textboxrect="0,0,53058,53058"/>
                </v:shape>
                <v:shape id="pl473" o:spid="_x0000_s1492" style="position:absolute;left:28145;top:41366;width:512;height:512;visibility:visible;mso-wrap-style:square;v-text-anchor:top" coordsize="51191,511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" path="m,51191l51191,e" filled="f" strokecolor="red">
                  <v:stroke endcap="round"/>
                  <v:path arrowok="t" textboxrect="0,0,51191,51191"/>
                </v:shape>
                <v:shape id="pl474" o:spid="_x0000_s1493" style="position:absolute;left:28209;top:41384;width:494;height:494;visibility:visible;mso-wrap-style:square;v-text-anchor:top" coordsize="49366,493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" path="m,49366l49366,e" filled="f" strokecolor="red">
                  <v:stroke endcap="round"/>
                  <v:path arrowok="t" textboxrect="0,0,49366,49366"/>
                </v:shape>
                <v:shape id="pl475" o:spid="_x0000_s1494" style="position:absolute;left:28274;top:41402;width:476;height:476;visibility:visible;mso-wrap-style:square;v-text-anchor:top" coordsize="47582,475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" path="m,47582l47582,e" filled="f" strokecolor="red">
                  <v:stroke endcap="round"/>
                  <v:path arrowok="t" textboxrect="0,0,47582,47582"/>
                </v:shape>
                <v:shape id="pl476" o:spid="_x0000_s1495" style="position:absolute;left:28339;top:41419;width:458;height:459;visibility:visible;mso-wrap-style:square;v-text-anchor:top" coordsize="45840,458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" path="m,45840l45840,e" filled="f" strokecolor="red">
                  <v:stroke endcap="round"/>
                  <v:path arrowok="t" textboxrect="0,0,45840,45840"/>
                </v:shape>
                <v:shape id="pl477" o:spid="_x0000_s1496" style="position:absolute;left:28403;top:41436;width:442;height:442;visibility:visible;mso-wrap-style:square;v-text-anchor:top" coordsize="44139,441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" path="m,44139l44139,e" filled="f" strokecolor="red">
                  <v:stroke endcap="round"/>
                  <v:path arrowok="t" textboxrect="0,0,44139,44139"/>
                </v:shape>
                <v:shape id="pl478" o:spid="_x0000_s1497" style="position:absolute;left:28468;top:41453;width:425;height:425;visibility:visible;mso-wrap-style:square;v-text-anchor:top" coordsize="42479,4247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" path="m,42479l42479,e" filled="f" strokecolor="red">
                  <v:stroke endcap="round"/>
                  <v:path arrowok="t" textboxrect="0,0,42479,42479"/>
                </v:shape>
                <v:shape id="pl479" o:spid="_x0000_s1498" style="position:absolute;left:28533;top:41469;width:408;height:409;visibility:visible;mso-wrap-style:square;v-text-anchor:top" coordsize="40860,40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" path="m,40860l40860,e" filled="f" strokecolor="red">
                  <v:stroke endcap="round"/>
                  <v:path arrowok="t" textboxrect="0,0,40860,40860"/>
                </v:shape>
                <v:shape id="pl480" o:spid="_x0000_s1499" style="position:absolute;left:28597;top:41485;width:393;height:393;visibility:visible;mso-wrap-style:square;v-text-anchor:top" coordsize="39282,392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" path="m,39282l39282,e" filled="f" strokecolor="red">
                  <v:stroke endcap="round"/>
                  <v:path arrowok="t" textboxrect="0,0,39282,39282"/>
                </v:shape>
                <v:shape id="pl481" o:spid="_x0000_s1500" style="position:absolute;left:28662;top:41500;width:377;height:378;visibility:visible;mso-wrap-style:square;v-text-anchor:top" coordsize="37744,3774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" path="m,37744l37744,e" filled="f" strokecolor="red">
                  <v:stroke endcap="round"/>
                  <v:path arrowok="t" textboxrect="0,0,37744,37744"/>
                </v:shape>
                <v:shape id="pl482" o:spid="_x0000_s1501" style="position:absolute;left:28727;top:41515;width:362;height:363;visibility:visible;mso-wrap-style:square;v-text-anchor:top" coordsize="36246,362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" path="m,36246l36246,e" filled="f" strokecolor="red">
                  <v:stroke endcap="round"/>
                  <v:path arrowok="t" textboxrect="0,0,36246,36246"/>
                </v:shape>
                <v:shape id="pl483" o:spid="_x0000_s1502" style="position:absolute;left:28791;top:41530;width:348;height:348;visibility:visible;mso-wrap-style:square;v-text-anchor:top" coordsize="34789,347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" path="m,34789l34789,e" filled="f" strokecolor="red">
                  <v:stroke endcap="round"/>
                  <v:path arrowok="t" textboxrect="0,0,34789,34789"/>
                </v:shape>
                <v:shape id="pl484" o:spid="_x0000_s1503" style="position:absolute;left:28856;top:41544;width:334;height:334;visibility:visible;mso-wrap-style:square;v-text-anchor:top" coordsize="33371,333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" path="m,33371l33371,e" filled="f" strokecolor="red">
                  <v:stroke endcap="round"/>
                  <v:path arrowok="t" textboxrect="0,0,33371,33371"/>
                </v:shape>
                <v:shape id="pl485" o:spid="_x0000_s1504" style="position:absolute;left:28921;top:41558;width:319;height:320;visibility:visible;mso-wrap-style:square;v-text-anchor:top" coordsize="31993,319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" path="m,31993l31993,e" filled="f" strokecolor="red">
                  <v:stroke endcap="round"/>
                  <v:path arrowok="t" textboxrect="0,0,31993,31993"/>
                </v:shape>
                <v:shape id="pl486" o:spid="_x0000_s1505" style="position:absolute;left:28985;top:41571;width:307;height:307;visibility:visible;mso-wrap-style:square;v-text-anchor:top" coordsize="30654,306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" path="m,30654l30654,e" filled="f" strokecolor="red">
                  <v:stroke endcap="round"/>
                  <v:path arrowok="t" textboxrect="0,0,30654,30654"/>
                </v:shape>
                <v:shape id="pl487" o:spid="_x0000_s1506" style="position:absolute;left:29050;top:41584;width:293;height:294;visibility:visible;mso-wrap-style:square;v-text-anchor:top" coordsize="29353,29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" path="m,29353l29353,e" filled="f" strokecolor="red">
                  <v:stroke endcap="round"/>
                  <v:path arrowok="t" textboxrect="0,0,29353,29353"/>
                </v:shape>
                <v:shape id="pl488" o:spid="_x0000_s1507" style="position:absolute;left:29114;top:41597;width:281;height:281;visibility:visible;mso-wrap-style:square;v-text-anchor:top" coordsize="28090,280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" path="m,28090l28090,e" filled="f" strokecolor="red">
                  <v:stroke endcap="round"/>
                  <v:path arrowok="t" textboxrect="0,0,28090,28090"/>
                </v:shape>
                <v:shape id="pl489" o:spid="_x0000_s1508" style="position:absolute;left:29179;top:41609;width:269;height:269;visibility:visible;mso-wrap-style:square;v-text-anchor:top" coordsize="26866,268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" path="m,26866l26866,e" filled="f" strokecolor="red">
                  <v:stroke endcap="round"/>
                  <v:path arrowok="t" textboxrect="0,0,26866,26866"/>
                </v:shape>
                <v:shape id="pl490" o:spid="_x0000_s1509" style="position:absolute;left:29244;top:41621;width:257;height:257;visibility:visible;mso-wrap-style:square;v-text-anchor:top" coordsize="25678,256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" path="m,25678l25678,e" filled="f" strokecolor="red">
                  <v:stroke endcap="round"/>
                  <v:path arrowok="t" textboxrect="0,0,25678,25678"/>
                </v:shape>
                <v:shape id="pl491" o:spid="_x0000_s1510" style="position:absolute;left:29308;top:41632;width:246;height:246;visibility:visible;mso-wrap-style:square;v-text-anchor:top" coordsize="24527,2452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" path="m,24527l24527,e" filled="f" strokecolor="red">
                  <v:stroke endcap="round"/>
                  <v:path arrowok="t" textboxrect="0,0,24527,24527"/>
                </v:shape>
                <v:shape id="pl492" o:spid="_x0000_s1511" style="position:absolute;left:29373;top:41643;width:234;height:235;visibility:visible;mso-wrap-style:square;v-text-anchor:top" coordsize="23412,234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" path="m,23412l23412,e" filled="f" strokecolor="red">
                  <v:stroke endcap="round"/>
                  <v:path arrowok="t" textboxrect="0,0,23412,23412"/>
                </v:shape>
                <v:shape id="pl493" o:spid="_x0000_s1512" style="position:absolute;left:29438;top:41654;width:223;height:224;visibility:visible;mso-wrap-style:square;v-text-anchor:top" coordsize="22333,223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" path="m,22333l22333,e" filled="f" strokecolor="red">
                  <v:stroke endcap="round"/>
                  <v:path arrowok="t" textboxrect="0,0,22333,22333"/>
                </v:shape>
                <v:shape id="pl494" o:spid="_x0000_s1513" style="position:absolute;left:29502;top:41665;width:213;height:213;visibility:visible;mso-wrap-style:square;v-text-anchor:top" coordsize="21289,212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" path="m,21289l21289,e" filled="f" strokecolor="red">
                  <v:stroke endcap="round"/>
                  <v:path arrowok="t" textboxrect="0,0,21289,21289"/>
                </v:shape>
                <v:shape id="pl495" o:spid="_x0000_s1514" style="position:absolute;left:29567;top:41675;width:203;height:203;visibility:visible;mso-wrap-style:square;v-text-anchor:top" coordsize="20279,2027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" path="m,20279l20279,e" filled="f" strokecolor="red">
                  <v:stroke endcap="round"/>
                  <v:path arrowok="t" textboxrect="0,0,20279,20279"/>
                </v:shape>
                <v:shape id="pl496" o:spid="_x0000_s1515" style="position:absolute;left:29632;top:41685;width:193;height:193;visibility:visible;mso-wrap-style:square;v-text-anchor:top" coordsize="19303,1930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" path="m,19303l19303,e" filled="f" strokecolor="red">
                  <v:stroke endcap="round"/>
                  <v:path arrowok="t" textboxrect="0,0,19303,19303"/>
                </v:shape>
                <v:shape id="pl497" o:spid="_x0000_s1516" style="position:absolute;left:29696;top:41694;width:184;height:184;visibility:visible;mso-wrap-style:square;v-text-anchor:top" coordsize="18360,18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" path="m,18360l18360,e" filled="f" strokecolor="red">
                  <v:stroke endcap="round"/>
                  <v:path arrowok="t" textboxrect="0,0,18360,18360"/>
                </v:shape>
                <v:shape id="pl498" o:spid="_x0000_s1517" style="position:absolute;left:29761;top:41703;width:175;height:175;visibility:visible;mso-wrap-style:square;v-text-anchor:top" coordsize="17450,174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" path="m,17450l17450,e" filled="f" strokecolor="red">
                  <v:stroke endcap="round"/>
                  <v:path arrowok="t" textboxrect="0,0,17450,17450"/>
                </v:shape>
                <v:shape id="pl499" o:spid="_x0000_s1518" style="position:absolute;left:29826;top:41712;width:165;height:166;visibility:visible;mso-wrap-style:square;v-text-anchor:top" coordsize="16571,165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" path="m,16571l16571,e" filled="f" strokecolor="red">
                  <v:stroke endcap="round"/>
                  <v:path arrowok="t" textboxrect="0,0,16571,16571"/>
                </v:shape>
                <v:shape id="pl500" o:spid="_x0000_s1519" style="position:absolute;left:29890;top:41720;width:158;height:158;visibility:visible;mso-wrap-style:square;v-text-anchor:top" coordsize="15723,157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" path="m,15723l15723,e" filled="f" strokecolor="red">
                  <v:stroke endcap="round"/>
                  <v:path arrowok="t" textboxrect="0,0,15723,15723"/>
                </v:shape>
                <v:shape id="pl501" o:spid="_x0000_s1520" style="position:absolute;left:29955;top:41729;width:149;height:149;visibility:visible;mso-wrap-style:square;v-text-anchor:top" coordsize="14906,1490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" path="m,14906l14906,e" filled="f" strokecolor="red">
                  <v:stroke endcap="round"/>
                  <v:path arrowok="t" textboxrect="0,0,14906,14906"/>
                </v:shape>
                <v:shape id="pl502" o:spid="_x0000_s1521" style="position:absolute;left:30020;top:41736;width:141;height:142;visibility:visible;mso-wrap-style:square;v-text-anchor:top" coordsize="14119,1411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" path="m,14119l14119,e" filled="f" strokecolor="red">
                  <v:stroke endcap="round"/>
                  <v:path arrowok="t" textboxrect="0,0,14119,14119"/>
                </v:shape>
                <v:shape id="pl503" o:spid="_x0000_s1522" style="position:absolute;left:30084;top:41744;width:134;height:134;visibility:visible;mso-wrap-style:square;v-text-anchor:top" coordsize="13361,1336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" path="m,13361l13361,e" filled="f" strokecolor="red">
                  <v:stroke endcap="round"/>
                  <v:path arrowok="t" textboxrect="0,0,13361,13361"/>
                </v:shape>
                <v:shape id="pl504" o:spid="_x0000_s1523" style="position:absolute;left:30149;top:41751;width:126;height:127;visibility:visible;mso-wrap-style:square;v-text-anchor:top" coordsize="12631,126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" path="m,12631l12631,e" filled="f" strokecolor="red">
                  <v:stroke endcap="round"/>
                  <v:path arrowok="t" textboxrect="0,0,12631,12631"/>
                </v:shape>
                <v:shape id="pl505" o:spid="_x0000_s1524" style="position:absolute;left:30214;top:41758;width:119;height:120;visibility:visible;mso-wrap-style:square;v-text-anchor:top" coordsize="11928,119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" path="m,11928l11928,e" filled="f" strokecolor="red">
                  <v:stroke endcap="round"/>
                  <v:path arrowok="t" textboxrect="0,0,11928,11928"/>
                </v:shape>
                <v:shape id="pl506" o:spid="_x0000_s1525" style="position:absolute;left:30278;top:41765;width:113;height:113;visibility:visible;mso-wrap-style:square;v-text-anchor:top" coordsize="11253,112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" path="m,11253l11253,e" filled="f" strokecolor="red">
                  <v:stroke endcap="round"/>
                  <v:path arrowok="t" textboxrect="0,0,11253,11253"/>
                </v:shape>
                <v:shape id="pl507" o:spid="_x0000_s1526" style="position:absolute;left:30343;top:41772;width:106;height:106;visibility:visible;mso-wrap-style:square;v-text-anchor:top" coordsize="10603,1060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" path="m,10603l10603,e" filled="f" strokecolor="red">
                  <v:stroke endcap="round"/>
                  <v:path arrowok="t" textboxrect="0,0,10603,10603"/>
                </v:shape>
                <v:shape id="pl508" o:spid="_x0000_s1527" style="position:absolute;left:30408;top:41778;width:99;height:100;visibility:visible;mso-wrap-style:square;v-text-anchor:top" coordsize="9979,997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" path="m,9979l9979,e" filled="f" strokecolor="red">
                  <v:stroke endcap="round"/>
                  <v:path arrowok="t" textboxrect="0,0,9979,9979"/>
                </v:shape>
                <v:shape id="pl509" o:spid="_x0000_s1528" style="position:absolute;left:30472;top:41784;width:94;height:94;visibility:visible;mso-wrap-style:square;v-text-anchor:top" coordsize="9380,93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" path="m,9380l9380,e" filled="f" strokecolor="red">
                  <v:stroke endcap="round"/>
                  <v:path arrowok="t" textboxrect="0,0,9380,9380"/>
                </v:shape>
                <v:shape id="pl510" o:spid="_x0000_s1529" style="position:absolute;left:30537;top:41790;width:88;height:88;visibility:visible;mso-wrap-style:square;v-text-anchor:top" coordsize="8804,8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" path="m,8804l8804,e" filled="f" strokecolor="red">
                  <v:stroke endcap="round"/>
                  <v:path arrowok="t" textboxrect="0,0,8804,8804"/>
                </v:shape>
                <v:shape id="pl511" o:spid="_x0000_s1530" style="position:absolute;left:30602;top:41795;width:82;height:83;visibility:visible;mso-wrap-style:square;v-text-anchor:top" coordsize="8252,825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" path="m,8252l8252,e" filled="f" strokecolor="red">
                  <v:stroke endcap="round"/>
                  <v:path arrowok="t" textboxrect="0,0,8252,8252"/>
                </v:shape>
                <v:shape id="pl512" o:spid="_x0000_s1531" style="position:absolute;left:30666;top:41800;width:78;height:78;visibility:visible;mso-wrap-style:square;v-text-anchor:top" coordsize="7722,77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" path="m,7722l7722,e" filled="f" strokecolor="red">
                  <v:stroke endcap="round"/>
                  <v:path arrowok="t" textboxrect="0,0,7722,7722"/>
                </v:shape>
                <v:shape id="pl513" o:spid="_x0000_s1532" style="position:absolute;left:30731;top:41805;width:72;height:73;visibility:visible;mso-wrap-style:square;v-text-anchor:top" coordsize="7214,721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" path="m,7214l7214,e" filled="f" strokecolor="red">
                  <v:stroke endcap="round"/>
                  <v:path arrowok="t" textboxrect="0,0,7214,7214"/>
                </v:shape>
                <v:shape id="pl514" o:spid="_x0000_s1533" style="position:absolute;left:30796;top:41810;width:67;height:68;visibility:visible;mso-wrap-style:square;v-text-anchor:top" coordsize="6726,67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" path="m,6726l6726,e" filled="f" strokecolor="red">
                  <v:stroke endcap="round"/>
                  <v:path arrowok="t" textboxrect="0,0,6726,6726"/>
                </v:shape>
                <v:shape id="pl515" o:spid="_x0000_s1534" style="position:absolute;left:30860;top:41815;width:63;height:63;visibility:visible;mso-wrap-style:square;v-text-anchor:top" coordsize="6260,62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" path="m,6260l6260,e" filled="f" strokecolor="red">
                  <v:stroke endcap="round"/>
                  <v:path arrowok="t" textboxrect="0,0,6260,6260"/>
                </v:shape>
                <v:shape id="pl516" o:spid="_x0000_s1535" style="position:absolute;left:30925;top:41819;width:58;height:59;visibility:visible;mso-wrap-style:square;v-text-anchor:top" coordsize="5813,58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" path="m,5813l5813,e" filled="f" strokecolor="red">
                  <v:stroke endcap="round"/>
                  <v:path arrowok="t" textboxrect="0,0,5813,5813"/>
                </v:shape>
                <v:shape id="pl517" o:spid="_x0000_s1536" style="position:absolute;left:30990;top:41824;width:53;height:54;visibility:visible;mso-wrap-style:square;v-text-anchor:top" coordsize="5384,5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" path="m,5384l5384,e" filled="f" strokecolor="red">
                  <v:stroke endcap="round"/>
                  <v:path arrowok="t" textboxrect="0,0,5384,5384"/>
                </v:shape>
                <v:shape id="pl518" o:spid="_x0000_s1537" style="position:absolute;left:31054;top:41828;width:50;height:50;visibility:visible;mso-wrap-style:square;v-text-anchor:top" coordsize="4975,49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" path="m,4975l4975,e" filled="f" strokecolor="red">
                  <v:stroke endcap="round"/>
                  <v:path arrowok="t" textboxrect="0,0,4975,4975"/>
                </v:shape>
                <v:shape id="pl519" o:spid="_x0000_s1538" style="position:absolute;left:31119;top:41832;width:46;height:46;visibility:visible;mso-wrap-style:square;v-text-anchor:top" coordsize="4583,45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" path="m,4583l4583,e" filled="f" strokecolor="red">
                  <v:stroke endcap="round"/>
                  <v:path arrowok="t" textboxrect="0,0,4583,4583"/>
                </v:shape>
                <v:shape id="pl520" o:spid="_x0000_s1539" style="position:absolute;left:31184;top:41836;width:42;height:42;visibility:visible;mso-wrap-style:square;v-text-anchor:top" coordsize="4208,42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" path="m,4208l4208,e" filled="f" strokecolor="red">
                  <v:stroke endcap="round"/>
                  <v:path arrowok="t" textboxrect="0,0,4208,4208"/>
                </v:shape>
                <v:shape id="pl521" o:spid="_x0000_s1540" style="position:absolute;left:31248;top:41839;width:39;height:39;visibility:visible;mso-wrap-style:square;v-text-anchor:top" coordsize="3849,38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" path="m,3849l3849,e" filled="f" strokecolor="red">
                  <v:stroke endcap="round"/>
                  <v:path arrowok="t" textboxrect="0,0,3849,3849"/>
                </v:shape>
                <v:shape id="pl522" o:spid="_x0000_s1541" style="position:absolute;left:31313;top:41843;width:35;height:35;visibility:visible;mso-wrap-style:square;v-text-anchor:top" coordsize="3506,350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" path="m,3506l3506,e" filled="f" strokecolor="red">
                  <v:stroke endcap="round"/>
                  <v:path arrowok="t" textboxrect="0,0,3506,3506"/>
                </v:shape>
                <v:shape id="pl523" o:spid="_x0000_s1542" style="position:absolute;left:31378;top:41846;width:31;height:32;visibility:visible;mso-wrap-style:square;v-text-anchor:top" coordsize="3179,317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" path="m,3179l3179,e" filled="f" strokecolor="red">
                  <v:stroke endcap="round"/>
                  <v:path arrowok="t" textboxrect="0,0,3179,3179"/>
                </v:shape>
                <v:shape id="pl524" o:spid="_x0000_s1543" style="position:absolute;left:31442;top:41849;width:29;height:29;visibility:visible;mso-wrap-style:square;v-text-anchor:top" coordsize="2866,28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" path="m,2866l2866,e" filled="f" strokecolor="red">
                  <v:stroke endcap="round"/>
                  <v:path arrowok="t" textboxrect="0,0,2866,2866"/>
                </v:shape>
                <v:shape id="pl525" o:spid="_x0000_s1544" style="position:absolute;left:31507;top:41852;width:26;height:26;visibility:visible;mso-wrap-style:square;v-text-anchor:top" coordsize="2567,25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" path="m,2567l2567,e" filled="f" strokecolor="red">
                  <v:stroke endcap="round"/>
                  <v:path arrowok="t" textboxrect="0,0,2567,2567"/>
                </v:shape>
                <v:shape id="pl526" o:spid="_x0000_s1545" style="position:absolute;left:31571;top:41855;width:23;height:23;visibility:visible;mso-wrap-style:square;v-text-anchor:top" coordsize="2281,228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" path="m,2281l2281,e" filled="f" strokecolor="red">
                  <v:stroke endcap="round"/>
                  <v:path arrowok="t" textboxrect="0,0,2281,2281"/>
                </v:shape>
                <v:shape id="pl527" o:spid="_x0000_s1546" style="position:absolute;left:31636;top:41857;width:20;height:21;visibility:visible;mso-wrap-style:square;v-text-anchor:top" coordsize="2009,200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" path="m,2009l2009,e" filled="f" strokecolor="red">
                  <v:stroke endcap="round"/>
                  <v:path arrowok="t" textboxrect="0,0,2009,2009"/>
                </v:shape>
                <v:shape id="pl528" o:spid="_x0000_s1547" style="position:absolute;left:31701;top:41860;width:17;height:18;visibility:visible;mso-wrap-style:square;v-text-anchor:top" coordsize="1749,17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" path="m,1749l1749,e" filled="f" strokecolor="red">
                  <v:stroke endcap="round"/>
                  <v:path arrowok="t" textboxrect="0,0,1749,1749"/>
                </v:shape>
                <v:shape id="pl529" o:spid="_x0000_s1548" style="position:absolute;left:31765;top:41863;width:15;height:15;visibility:visible;mso-wrap-style:square;v-text-anchor:top" coordsize="1501,150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" path="m,1501l1501,e" filled="f" strokecolor="red">
                  <v:stroke endcap="round"/>
                  <v:path arrowok="t" textboxrect="0,0,1501,1501"/>
                </v:shape>
                <v:shape id="pl530" o:spid="_x0000_s1549" style="position:absolute;left:31830;top:41865;width:13;height:13;visibility:visible;mso-wrap-style:square;v-text-anchor:top" coordsize="1264,126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" path="m,1264l1264,e" filled="f" strokecolor="red">
                  <v:stroke endcap="round"/>
                  <v:path arrowok="t" textboxrect="0,0,1264,1264"/>
                </v:shape>
                <v:shape id="pl531" o:spid="_x0000_s1550" style="position:absolute;left:31895;top:41867;width:10;height:11;visibility:visible;mso-wrap-style:square;v-text-anchor:top" coordsize="1039,10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" path="m,1039l1039,e" filled="f" strokecolor="red">
                  <v:stroke endcap="round"/>
                  <v:path arrowok="t" textboxrect="0,0,1039,1039"/>
                </v:shape>
                <v:shape id="pl532" o:spid="_x0000_s1551" style="position:absolute;left:31959;top:41869;width:9;height:9;visibility:visible;mso-wrap-style:square;v-text-anchor:top" coordsize="823,8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" path="m,823l823,e" filled="f" strokecolor="red">
                  <v:stroke endcap="round"/>
                  <v:path arrowok="t" textboxrect="0,0,823,823"/>
                </v:shape>
                <v:shape id="pl533" o:spid="_x0000_s1552" style="position:absolute;left:32024;top:41871;width:6;height:7;visibility:visible;mso-wrap-style:square;v-text-anchor:top" coordsize="618,6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" path="m,618l618,e" filled="f" strokecolor="red">
                  <v:stroke endcap="round"/>
                  <v:path arrowok="t" textboxrect="0,0,618,618"/>
                </v:shape>
                <v:shape id="pl534" o:spid="_x0000_s1553" style="position:absolute;left:32089;top:41873;width:4;height:5;visibility:visible;mso-wrap-style:square;v-text-anchor:top" coordsize="423,4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" path="m,423l423,e" filled="f" strokecolor="red">
                  <v:stroke endcap="round"/>
                  <v:path arrowok="t" textboxrect="0,0,423,423"/>
                </v:shape>
                <v:shape id="pl535" o:spid="_x0000_s1554" style="position:absolute;left:32153;top:41875;width:3;height:3;visibility:visible;mso-wrap-style:square;v-text-anchor:top" coordsize="237,23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" path="m,237l237,e" filled="f" strokecolor="red">
                  <v:stroke endcap="round"/>
                  <v:path arrowok="t" textboxrect="0,0,237,237"/>
                </v:shape>
                <v:shape id="pl536" o:spid="_x0000_s1555" style="position:absolute;left:32218;top:41877;width:1;height:1;visibility:visible;mso-wrap-style:square;v-text-anchor:top" coordsize="59,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" path="m,59l59,e" filled="f" strokecolor="red">
                  <v:stroke endcap="round"/>
                  <v:path arrowok="t" textboxrect="0,0,59,59"/>
                </v:shape>
                <v:shape id="pl537" o:spid="_x0000_s1556" style="position:absolute;left:25562;top:37832;width:6679;height:4046;visibility:visible;mso-wrap-style:square;v-text-anchor:top" coordsize="667838,4045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" path="m667838,404578r,l667771,404576r-67,-2l667638,404573r-67,-2l667504,404569r-67,-2l667370,404565r-66,-1l667237,404562r-67,-2l667103,404558r-67,-2l666970,404555r-67,-2l666836,404551r-67,-2l666702,404547r-66,-2l666569,404544r-67,-2l666435,404540r-66,-2l666302,404536r-67,-2l666168,404533r-67,-2l666035,404529r-67,-2l665901,404525r-67,-2l665767,404522r-66,-2l665634,404518r-67,-2l665500,404514r-67,-2l665367,404511r-67,-2l665233,404507r-67,-2l665100,404503r-67,-2l664966,404500r-67,-2l664832,404496r-66,-2l664699,404492r-67,-2l664565,404488r-67,-1l664432,404485r-67,-2l664298,404481r-67,-2l664164,404477r-66,-2l664031,404474r-67,-2l663897,404470r-67,-2l663764,404466r-67,-2l663630,404462r-67,-1l663497,404459r-67,-2l663363,404455r-67,-2l663229,404451r-66,-2l663096,404447r-67,-1l662962,404444r-67,-2l662829,404440r-67,-2l662695,404436r-67,-2l662561,404432r-66,-2l662428,404429r-67,-2l662294,404425r-66,-2l662161,404421r-67,-2l662027,404417r-67,-2l661894,404413r-67,-1l661760,404410r-67,-2l661626,404406r-66,-2l661493,404402r-67,-2l661359,404398r-67,-2l661226,404395r-67,-2l661092,404391r-67,-2l660958,404387r-66,-2l660825,404383r-67,-2l660691,404379r-66,-2l660558,404375r-67,-1l660424,404372r-67,-2l660291,404368r-67,-2l660157,404364r-67,-2l660023,404360r-66,-2l659890,404356r-67,-2l659756,404352r-67,-2l659623,404349r-67,-2l659489,404345r-67,-2l659356,404341r-67,-2l659222,404337r-67,-2l659088,404333r-66,-2l658955,404329r-67,-2l658821,404325r-67,-2l658688,404321r-67,-2l658554,404318r-67,-2l658420,404314r-66,-2l658287,404310r-67,-2l658153,404306r-66,-2l658020,404302r-67,-2l657886,404298r-67,-2l657753,404294r-67,-2l657619,404290r-67,-2l657485,404286r-66,-2l657352,404282r-67,-2l657218,404278r-67,-2l657085,404275r-67,-2l656951,404271r-67,-2l656817,404267r-66,-2l656684,404263r-67,-2l656550,404259r-66,-2l656417,404255r-67,-2l656283,404251r-67,-2l656150,404247r-67,-2l656016,404243r-67,-2l655882,404239r-66,-2l655749,404235r-67,-2l655615,404231r-67,-2l655482,404227r-67,-2l655348,404223r-67,-2l655215,404219r-67,-2l655081,404215r-67,-2l654947,404211r-66,-2l654814,404207r-67,-2l654680,404203r-67,-2l654547,404199r-67,-2l654413,404195r-67,-2l654279,404191r-66,-2l654146,404187r-67,-2l654012,404183r-67,-2l653879,404179r-67,-2l653745,404175r-67,-2l653612,404171r-67,-2l653478,404167r-67,-2l653344,404163r-66,-2l653211,404159r-67,-2l653077,404155r-67,-2l652944,404151r-67,-3l652810,404146r-67,-2l652676,404142r-66,-2l652543,404138r-67,-2l652409,404134r-66,-2l652276,404130r-67,-2l652142,404126r-67,-2l652009,404122r-67,-2l651875,404118r-67,-2l651741,404114r-66,-2l651608,404110r-67,-2l651474,404106r-67,-3l651341,404101r-67,-2l651207,404097r-67,-2l651073,404093r-66,-2l650940,404089r-67,-2l650806,404085r-66,-2l650673,404081r-67,-2l650539,404077r-67,-2l650406,404072r-67,-2l650272,404068r-67,-2l650138,404064r-66,-2l650005,404060r-67,-2l649871,404056r-67,-2l649738,404052r-67,-2l649604,404048r-67,-3l649471,404043r-67,-2l649337,404039r-67,-2l649203,404035r-66,-2l649070,404031r-67,-2l648936,404027r-67,-3l648803,404022r-67,-2l648669,404018r-67,-2l648535,404014r-66,-2l648402,404010r-67,-2l648268,404006r-66,-3l648135,404001r-67,-2l648001,403997r-67,-2l647868,403993r-67,-2l647734,403989r-67,-2l647600,403984r-66,-2l647467,403980r-67,-2l647333,403976r-67,-2l647200,403972r-67,-2l647066,403967r-67,-2l646932,403963r-66,-2l646799,403959r-67,-2l646665,403955r-66,-3l646532,403950r-67,-2l646398,403946r-67,-2l646265,403942r-67,-2l646131,403937r-67,-2l645997,403933r-66,-2l645864,403929r-67,-2l645730,403925r-67,-3l645597,403920r-67,-2l645463,403916r-67,-2l645330,403912r-67,-3l645196,403907r-67,-2l645062,403903r-66,-2l644929,403899r-67,-3l644795,403894r-67,-2l644662,403890r-67,-2l644528,403886r-67,-3l644394,403881r-66,-2l644261,403877r-67,-2l644127,403873r-67,-3l643994,403868r-67,-2l643860,403864r-67,-2l643727,403859r-67,-2l643593,403855r-67,-2l643459,403851r-66,-2l643326,403846r-67,-2l643192,403842r-67,-2l643059,403838r-67,-3l642925,403833r-67,-2l642791,403829r-66,-2l642658,403824r-67,-2l642524,403820r-66,-2l642391,403815r-67,-2l642257,403811r-67,-2l642124,403807r-67,-3l641990,403802r-67,-2l641856,403798r-66,-2l641723,403793r-67,-2l641589,403789r-67,-2l641456,403784r-67,-2l641322,403780r-67,-2l641188,403776r-66,-3l641055,403771r-67,-2l640921,403767r-66,-3l640788,403762r-67,-2l640654,403758r-67,-3l640521,403753r-67,-2l640387,403749r-67,-3l640253,403744r-66,-2l640120,403740r-67,-3l639986,403735r-67,-2l639853,403731r-67,-3l639719,403726r-67,-2l639586,403722r-67,-3l639452,403717r-67,-2l639318,403713r-66,-3l639185,403708r-67,-2l639051,403704r-67,-3l638918,403699r-67,-2l638784,403694r-67,-2l638650,403690r-66,-2l638517,403685r-67,-2l638383,403681r-66,-3l638250,403676r-67,-2l638116,403672r-67,-3l637983,403667r-67,-2l637849,403662r-67,-2l637715,403658r-66,-2l637582,403653r-67,-2l637448,403649r-67,-3l637315,403644r-67,-2l637181,403640r-67,-3l637047,403635r-66,-2l636914,403630r-67,-2l636780,403626r-66,-3l636647,403621r-67,-2l636513,403616r-67,-2l636380,403612r-67,-3l636246,403607r-67,-2l636112,403602r-66,-2l635979,403598r-67,-2l635845,403593r-67,-2l635712,403589r-67,-3l635578,403584r-67,-2l635445,403579r-67,-2l635311,403575r-67,-3l635177,403570r-66,-2l635044,403565r-67,-2l634910,403560r-67,-2l634777,403556r-67,-3l634643,403551r-67,-2l634509,403546r-66,-2l634376,403542r-67,-3l634242,403537r-67,-2l634109,403532r-67,-2l633975,403528r-67,-3l633842,403523r-67,-3l633708,403518r-67,-2l633574,403513r-66,-2l633441,403509r-67,-3l633307,403504r-67,-3l633174,403499r-67,-2l633040,403494r-67,-2l632906,403490r-66,-3l632773,403485r-67,-3l632639,403480r-66,-2l632506,403475r-67,-2l632372,403470r-67,-2l632239,403466r-67,-3l632105,403461r-67,-2l631971,403456r-66,-2l631838,403451r-67,-2l631704,403446r-67,-2l631571,403442r-67,-3l631437,403437r-67,-3l631304,403432r-67,-2l631170,403427r-67,-2l631036,403422r-66,-2l630903,403418r-67,-3l630769,403413r-67,-3l630636,403408r-67,-3l630502,403403r-67,-2l630368,403398r-66,-2l630235,403393r-67,-2l630101,403388r-67,-2l629968,403384r-67,-3l629834,403379r-67,-3l629701,403374r-67,-3l629567,403369r-67,-3l629433,403364r-66,-2l629300,403359r-67,-2l629166,403354r-67,-2l629033,403349r-67,-2l628899,403344r-67,-2l628765,403339r-66,-2l628632,403335r-67,-3l628498,403330r-66,-3l628365,403325r-67,-3l628231,403320r-67,-3l628098,403315r-67,-3l627964,403310r-67,-3l627830,403305r-66,-3l627697,403300r-67,-3l627563,403295r-67,-3l627430,403290r-67,-3l627296,403285r-67,-3l627162,403280r-66,-3l627029,403275r-67,-3l626895,403270r-66,-2l626762,403265r-67,-3l626628,403260r-67,-3l626495,403255r-67,-3l626361,403250r-67,-3l626227,403245r-66,-3l626094,403240r-67,-3l625960,403235r-67,-3l625827,403230r-67,-3l625693,403225r-67,-3l625560,403220r-67,-3l625426,403215r-67,-3l625292,403210r-66,-3l625159,403205r-67,-3l625025,403200r-67,-3l624892,403194r-67,-2l624758,403189r-67,-2l624624,403184r-66,-2l624491,403179r-67,-2l624357,403174r-67,-2l624224,403169r-67,-3l624090,403164r-67,-3l623957,403159r-67,-3l623823,403154r-67,-3l623689,403149r-66,-3l623556,403143r-67,-2l623422,403138r-67,-2l623289,403133r-67,-2l623155,403128r-67,-3l623021,403123r-66,-3l622888,403118r-67,-3l622754,403113r-66,-3l622621,403107r-67,-2l622487,403102r-67,-2l622354,403097r-67,-3l622220,403092r-67,-3l622086,403087r-66,-3l621953,403081r-67,-2l621819,403076r-67,-2l621686,403071r-67,-3l621552,403066r-67,-3l621419,403061r-67,-3l621285,403055r-67,-2l621151,403050r-66,-2l621018,403045r-67,-3l620884,403040r-67,-3l620751,403035r-67,-3l620617,403029r-67,-2l620483,403024r-66,-3l620350,403019r-67,-3l620216,403013r-67,-2l620083,403008r-67,-2l619949,403003r-67,-3l619816,402998r-67,-3l619682,402992r-67,-2l619548,402987r-66,-3l619415,402982r-67,-3l619281,402976r-67,-2l619148,402971r-67,-2l619014,402966r-67,-3l618880,402961r-66,-3l618747,402955r-67,-2l618613,402950r-66,-3l618480,402945r-67,-3l618346,402939r-67,-2l618213,402934r-67,-3l618079,402929r-67,-3l617945,402923r-66,-3l617812,402918r-67,-3l617678,402912r-67,-2l617545,402907r-67,-3l617411,402902r-67,-3l617277,402896r-66,-2l617144,402891r-67,-3l617010,402885r-66,-2l616877,402880r-67,-3l616743,402875r-67,-3l616610,402869r-67,-2l616476,402864r-67,-3l616342,402858r-66,-2l616209,402853r-67,-3l616075,402848r-67,-3l615942,402842r-67,-3l615808,402837r-67,-3l615675,402831r-67,-3l615541,402826r-67,-3l615407,402820r-66,-2l615274,402815r-67,-3l615140,402809r-67,-2l615007,402804r-67,-3l614873,402798r-67,-2l614739,402793r-66,-3l614606,402787r-67,-2l614472,402782r-66,-3l614339,402776r-67,-2l614205,402771r-67,-3l614072,402765r-67,-2l613938,402760r-67,-3l613804,402754r-66,-3l613671,402749r-67,-3l613537,402743r-67,-3l613404,402738r-67,-3l613270,402732r-67,-3l613136,402726r-66,-2l613003,402721r-67,-3l612869,402715r-66,-3l612736,402710r-67,-3l612602,402704r-67,-3l612469,402699r-67,-3l612335,402693r-67,-3l612201,402687r-66,-2l612068,402682r-67,-3l611934,402676r-67,-3l611801,402670r-67,-2l611667,402665r-67,-3l611534,402659r-67,-3l611400,402654r-67,-3l611266,402648r-66,-3l611133,402642r-67,-3l610999,402637r-67,-3l610866,402631r-67,-3l610732,402625r-67,-3l610598,402620r-66,-3l610465,402614r-67,-3l610331,402608r-67,-3l610198,402603r-67,-3l610064,402597r-67,-3l609931,402591r-67,-3l609797,402585r-67,-2l609663,402580r-66,-3l609530,402574r-67,-3l609396,402568r-67,-3l609263,402562r-67,-2l609129,402557r-67,-3l608995,402551r-66,-3l608862,402545r-67,-3l608728,402539r-66,-2l608595,402534r-67,-3l608461,402528r-67,-3l608328,402522r-67,-3l608194,402516r-67,-3l608060,402511r-66,-3l607927,402505r-67,-3l607793,402499r-67,-3l607660,402493r-67,-3l607526,402487r-67,-3l607392,402482r-66,-3l607259,402476r-67,-3l607125,402470r-66,-3l606992,402464r-67,-3l606858,402458r-67,-3l606725,402452r-67,-3l606591,402446r-67,-2l606457,402441r-66,-3l606324,402435r-67,-3l606190,402429r-67,-3l606057,402423r-67,-3l605923,402417r-67,-3l605790,402411r-67,-3l605656,402405r-67,-3l605522,402399r-66,-3l605389,402393r-67,-3l605255,402388r-67,-3l605122,402382r-67,-3l604988,402376r-67,-3l604854,402370r-66,-3l604721,402364r-67,-3l604587,402358r-66,-3l604454,402352r-67,-3l604320,402346r-67,-3l604187,402340r-67,-3l604053,402334r-67,-3l603919,402328r-66,-3l603786,402322r-67,-3l603652,402316r-67,-3l603519,402310r-67,-3l603385,402304r-67,-3l603251,402298r-66,-3l603118,402292r-67,-3l602984,402286r-66,-3l602851,402280r-67,-3l602717,402274r-67,-3l602584,402268r-67,-3l602450,402262r-67,-3l602316,402256r-66,-3l602183,402250r-67,-3l602049,402244r-67,-4l601916,402237r-67,-3l601782,402231r-67,-3l601649,402225r-67,-3l601515,402219r-67,-3l601381,402213r-66,-3l601248,402207r-67,-3l601114,402201r-67,-3l600981,402195r-67,-3l600847,402189r-67,-3l600713,402182r-66,-3l600580,402176r-67,-3l600446,402170r-67,-3l600313,402164r-67,-3l600179,402158r-67,-3l600046,402152r-67,-3l599912,402145r-67,-3l599778,402139r-66,-3l599645,402133r-67,-3l599511,402127r-67,-3l599378,402121r-67,-3l599244,402115r-67,-4l599110,402108r-66,-3l598977,402102r-67,-3l598843,402096r-66,-3l598710,402090r-67,-3l598576,402083r-67,-3l598443,402077r-67,-3l598309,402071r-67,-3l598175,402065r-66,-4l598042,402058r-67,-3l597908,402052r-67,-3l597775,402046r-67,-3l597641,402040r-67,-4l597507,402033r-66,-3l597374,402027r-67,-3l597240,402021r-66,-4l597107,402014r-67,-3l596973,402008r-67,-3l596840,402002r-67,-4l596706,401995r-67,-3l596572,401989r-66,-3l596439,401983r-67,-4l596305,401976r-67,-3l596172,401970r-67,-3l596038,401964r-67,-4l595905,401957r-67,-3l595771,401951r-67,-3l595637,401944r-66,-3l595504,401938r-67,-3l595370,401932r-67,-4l595237,401925r-67,-3l595103,401919r-67,-3l594969,401912r-66,-3l594836,401906r-67,-3l594702,401900r-66,-4l594569,401893r-67,-3l594435,401887r-67,-4l594302,401880r-67,-3l594168,401874r-67,-3l594034,401867r-66,-3l593901,401861r-67,-3l593767,401854r-67,-3l593634,401848r-67,-3l593500,401841r-67,-3l593366,401835r-66,-3l593233,401828r-67,-3l593099,401822r-66,-3l592966,401815r-67,-3l592832,401809r-67,-3l592699,401802r-67,-3l592565,401796r-67,-4l592431,401789r-66,-3l592298,401783r-67,-4l592164,401776r-67,-3l592031,401769r-67,-3l591897,401763r-67,-3l591764,401756r-67,-3l591630,401750r-67,-4l591496,401743r-66,-3l591363,401737r-67,-4l591229,401730r-67,-3l591096,401723r-67,-3l590962,401717r-67,-4l590828,401710r-66,-3l590695,401703r-67,-3l590561,401697r-67,-4l590428,401690r-67,-3l590294,401683r-67,-3l590161,401677r-67,-4l590027,401670r-67,-3l589893,401663r-66,-3l589760,401657r-67,-4l589626,401650r-67,-3l589493,401643r-67,-3l589359,401637r-67,-4l589225,401630r-66,-3l589092,401623r-67,-3l588958,401616r-66,-3l588825,401610r-67,-4l588691,401603r-67,-3l588558,401596r-67,-3l588424,401589r-67,-3l588290,401583r-66,-4l588157,401576r-67,-3l588023,401569r-67,-3l587890,401562r-67,-3l587756,401556r-67,-4l587623,401549r-67,-4l587489,401542r-67,-3l587355,401535r-66,-3l587222,401528r-67,-3l587088,401522r-67,-4l586955,401515r-67,-4l586821,401508r-67,-4l586687,401501r-66,-3l586554,401494r-67,-3l586420,401487r-67,-3l586287,401480r-67,-3l586153,401474r-67,-4l586020,401467r-67,-4l585886,401460r-67,-4l585752,401453r-66,-4l585619,401446r-67,-3l585485,401439r-67,-3l585352,401432r-67,-3l585218,401425r-67,-3l585084,401418r-66,-3l584951,401411r-67,-3l584817,401404r-66,-3l584684,401397r-67,-3l584550,401390r-67,-3l584417,401383r-67,-3l584283,401377r-67,-4l584149,401370r-66,-4l584016,401363r-67,-4l583882,401356r-67,-4l583749,401349r-67,-4l583615,401341r-67,-3l583481,401334r-66,-3l583348,401327r-67,-3l583214,401320r-66,-3l583081,401313r-67,-3l582947,401306r-67,-3l582814,401299r-67,-3l582680,401292r-67,-3l582546,401285r-66,-3l582413,401278r-67,-4l582279,401271r-67,-4l582146,401264r-67,-4l582012,401257r-67,-4l581879,401250r-67,-4l581745,401243r-67,-4l581611,401235r-66,-3l581478,401228r-67,-3l581344,401221r-67,-3l581211,401214r-67,-4l581077,401207r-67,-4l580943,401200r-66,-4l580810,401192r-67,-3l580676,401185r-67,-3l580543,401178r-67,-3l580409,401171r-67,-4l580276,401164r-67,-4l580142,401156r-67,-3l580008,401149r-66,-3l579875,401142r-67,-4l579741,401135r-67,-4l579608,401128r-67,-4l579474,401120r-67,-3l579340,401113r-66,-4l579207,401106r-67,-4l579073,401099r-66,-4l578940,401091r-67,-3l578806,401084r-67,-4l578673,401077r-67,-4l578539,401069r-67,-3l578405,401062r-66,-4l578272,401055r-67,-4l578138,401047r-67,-3l578005,401040r-67,-4l577871,401033r-67,-4l577738,401025r-67,-3l577604,401018r-67,-4l577470,401011r-66,-4l577337,401003r-67,-3l577203,400996r-67,-4l577070,400989r-67,-4l576936,400981r-67,-3l576802,400974r-66,-4l576669,400966r-67,-3l576535,400959r-67,-4l576402,400952r-67,-4l576268,400944r-67,-4l576135,400937r-67,-4l576001,400929r-67,-3l575867,400922r-66,-4l575734,400914r-67,-3l575600,400907r-67,-4l575467,400899r-67,-3l575333,400892r-67,-4l575199,400884r-66,-3l575066,400877r-67,-4l574932,400869r-66,-3l574799,400862r-67,-4l574665,400854r-67,-3l574532,400847r-67,-4l574398,400839r-67,-3l574264,400832r-66,-4l574131,400824r-67,-4l573997,400817r-67,-4l573864,400809r-67,-4l573730,400801r-67,-3l573596,400794r-66,-4l573463,400786r-67,-3l573329,400779r-66,-4l573196,400771r-67,-4l573062,400763r-67,-3l572929,400756r-67,-4l572795,400748r-67,-4l572661,400741r-66,-4l572528,400733r-67,-4l572394,400725r-67,-4l572261,400718r-67,-4l572127,400710r-67,-4l571994,400702r-67,-4l571860,400695r-67,-4l571726,400687r-66,-4l571593,400679r-67,-4l571459,400671r-67,-3l571326,400664r-67,-4l571192,400656r-67,-4l571058,400648r-66,-4l570925,400641r-67,-4l570791,400633r-67,-4l570658,400625r-67,-4l570524,400617r-67,-4l570391,400609r-67,-3l570257,400602r-67,-4l570123,400594r-66,-4l569990,400586r-67,-4l569856,400578r-67,-4l569723,400570r-67,-3l569589,400563r-67,-4l569455,400555r-66,-4l569322,400547r-67,-4l569188,400539r-66,-4l569055,400531r-67,-4l568921,400523r-67,-4l568788,400515r-67,-3l568654,400508r-67,-4l568520,400500r-66,-4l568387,400492r-67,-4l568253,400484r-67,-4l568120,400476r-67,-4l567986,400468r-67,-4l567853,400460r-67,-4l567719,400452r-67,-4l567585,400444r-66,-4l567452,400436r-67,-4l567318,400428r-67,-4l567185,400420r-67,-4l567051,400412r-67,-4l566917,400404r-66,-4l566784,400396r-67,-4l566650,400388r-67,-4l566517,400380r-67,-4l566383,400372r-67,-4l566250,400364r-67,-4l566116,400356r-67,-4l565982,400348r-66,-4l565849,400340r-67,-4l565715,400332r-67,-4l565582,400324r-67,-4l565448,400316r-67,-4l565314,400308r-66,-4l565181,400300r-67,-4l565047,400292r-66,-4l564914,400283r-67,-4l564780,400275r-67,-4l564647,400267r-67,-4l564513,400259r-67,-4l564379,400251r-66,-4l564246,400243r-67,-4l564112,400235r-67,-5l563979,400226r-67,-4l563845,400218r-67,-4l563711,400210r-66,-4l563578,400202r-67,-4l563444,400194r-66,-4l563311,400185r-67,-4l563177,400177r-67,-4l563044,400169r-67,-4l562910,400161r-67,-4l562776,400152r-66,-4l562643,400144r-67,-4l562509,400136r-67,-4l562376,400128r-67,-5l562242,400119r-67,-4l562109,400111r-67,-4l561975,400103r-67,-4l561841,400094r-66,-4l561708,400086r-67,-4l561574,400078r-67,-4l561441,400069r-67,-4l561307,400061r-67,-4l561173,400053r-66,-4l561040,400044r-67,-4l560906,400036r-66,-4l560773,400028r-67,-5l560639,400019r-67,-4l560506,400011r-67,-4l560372,400002r-67,-4l560238,399994r-66,-4l560105,399986r-67,-5l559971,399977r-67,-4l559838,399969r-67,-5l559704,399960r-67,-4l559570,399952r-66,-4l559437,399943r-67,-4l559303,399935r-66,-4l559170,399926r-67,-4l559036,399918r-67,-4l558903,399909r-67,-4l558769,399901r-67,-4l558635,399892r-66,-4l558502,399884r-67,-5l558368,399875r-67,-4l558235,399867r-67,-5l558101,399858r-67,-4l557968,399850r-67,-5l557834,399841r-67,-4l557700,399832r-66,-4l557567,399824r-67,-5l557433,399815r-67,-4l557300,399807r-67,-5l557166,399798r-67,-4l557032,399789r-66,-4l556899,399781r-67,-5l556765,399772r-67,-4l556632,399763r-67,-4l556498,399755r-67,-5l556365,399746r-67,-4l556231,399737r-67,-4l556097,399729r-66,-5l555964,399720r-67,-4l555830,399711r-67,-4l555697,399703r-67,-5l555563,399694r-67,-5l555429,399685r-66,-4l555296,399676r-67,-4l555162,399668r-66,-5l555029,399659r-67,-5l554895,399650r-67,-4l554762,399641r-67,-4l554628,399632r-67,-4l554494,399624r-66,-5l554361,399615r-67,-5l554227,399606r-67,-4l554094,399597r-67,-4l553960,399588r-67,-4l553826,399580r-66,-5l553693,399571r-67,-5l553559,399562r-66,-5l553426,399553r-67,-5l553292,399544r-67,-4l553159,399535r-67,-4l553025,399526r-67,-4l552891,399517r-66,-4l552758,399508r-67,-4l552624,399499r-67,-4l552491,399491r-67,-5l552357,399482r-67,-5l552224,399473r-67,-5l552090,399464r-67,-5l551956,399455r-66,-5l551823,399446r-67,-5l551689,399437r-67,-5l551556,399428r-67,-5l551422,399419r-67,-5l551288,399410r-66,-5l551155,399401r-67,-5l551021,399392r-66,-5l550888,399383r-67,-5l550754,399373r-67,-4l550621,399364r-67,-4l550487,399355r-67,-4l550353,399346r-66,-4l550220,399337r-67,-4l550086,399328r-67,-5l549953,399319r-67,-5l549819,399310r-67,-5l549685,399301r-66,-5l549552,399292r-67,-5l549418,399282r-66,-4l549285,399273r-67,-4l549151,399264r-67,-5l549018,399255r-67,-5l548884,399246r-67,-5l548750,399236r-66,-4l548617,399227r-67,-4l548483,399218r-67,-5l548350,399209r-67,-5l548216,399200r-67,-5l548083,399190r-67,-4l547949,399181r-67,-5l547815,399172r-66,-5l547682,399162r-67,-4l547548,399153r-67,-4l547415,399144r-67,-5l547281,399135r-67,-5l547147,399125r-66,-4l547014,399116r-67,-5l546880,399107r-67,-5l546747,399097r-67,-4l546613,399088r-67,-5l546480,399079r-67,-5l546346,399069r-67,-5l546212,399060r-66,-5l546079,399050r-67,-4l545945,399041r-67,-5l545812,399032r-67,-5l545678,399022r-67,-5l545544,399013r-66,-5l545411,399003r-67,-4l545277,398994r-66,-5l545144,398984r-67,-4l545010,398975r-67,-5l544877,398965r-67,-4l544743,398956r-67,-5l544609,398946r-66,-4l544476,398937r-67,-5l544342,398927r-67,-4l544209,398918r-67,-5l544075,398908r-67,-4l543942,398899r-67,-5l543808,398889r-67,-5l543674,398880r-66,-5l543541,398870r-67,-5l543407,398860r-67,-4l543274,398851r-67,-5l543140,398841r-67,-5l543006,398832r-66,-5l542873,398822r-67,-5l542739,398812r-67,-4l542606,398803r-67,-5l542472,398793r-67,-5l542339,398783r-67,-4l542205,398774r-67,-5l542071,398764r-66,-5l541938,398754r-67,-5l541804,398745r-67,-5l541671,398735r-67,-5l541537,398725r-67,-5l541403,398715r-66,-4l541270,398706r-67,-5l541136,398696r-66,-5l541003,398686r-67,-5l540869,398676r-67,-5l540736,398667r-67,-5l540602,398657r-67,-5l540468,398647r-66,-5l540335,398637r-67,-5l540201,398627r-67,-5l540068,398617r-67,-4l539934,398608r-67,-5l539800,398598r-66,-5l539667,398588r-67,-5l539533,398578r-66,-5l539400,398568r-67,-5l539266,398558r-67,-5l539133,398548r-67,-5l538999,398538r-67,-5l538865,398528r-66,-5l538732,398518r-67,-4l538598,398509r-67,-5l538465,398499r-67,-5l538331,398489r-67,-5l538198,398479r-67,-5l538064,398469r-67,-5l537930,398459r-66,-5l537797,398449r-67,-5l537663,398439r-67,-5l537530,398429r-67,-5l537396,398418r-67,-5l537262,398408r-66,-5l537129,398398r-67,-5l536995,398388r-67,-5l536862,398378r-67,-5l536728,398368r-67,-5l536595,398358r-67,-5l536461,398348r-67,-5l536327,398338r-66,-5l536194,398328r-67,-5l536060,398317r-67,-5l535927,398307r-67,-5l535793,398297r-67,-5l535659,398287r-66,-5l535526,398277r-67,-5l535392,398267r-66,-6l535259,398256r-67,-5l535125,398246r-67,-5l534992,398236r-67,-5l534858,398226r-67,-6l534724,398215r-66,-5l534591,398205r-67,-5l534457,398195r-67,-5l534324,398185r-67,-6l534190,398174r-67,-5l534057,398164r-67,-5l533923,398154r-67,-6l533789,398143r-66,-5l533656,398133r-67,-5l533522,398123r-67,-6l533389,398112r-67,-5l533255,398102r-67,-5l533121,398091r-66,-5l532988,398081r-67,-5l532854,398071r-67,-6l532721,398060r-67,-5l532587,398050r-67,-5l532454,398039r-67,-5l532320,398029r-67,-5l532186,398019r-66,-6l532053,398008r-67,-5l531919,397998r-67,-6l531786,397987r-67,-5l531652,397977r-67,-6l531518,397966r-66,-5l531385,397956r-67,-6l531251,397945r-66,-5l531118,397934r-67,-5l530984,397924r-67,-5l530851,397913r-67,-5l530717,397903r-67,-6l530583,397892r-66,-5l530450,397882r-67,-6l530316,397871r-67,-5l530183,397860r-67,-5l530049,397850r-67,-6l529915,397839r-66,-5l529782,397828r-67,-5l529648,397818r-66,-6l529515,397807r-67,-5l529381,397796r-67,-5l529248,397786r-67,-6l529114,397775r-67,-5l528980,397764r-66,-5l528847,397754r-67,-6l528713,397743r-67,-6l528580,397732r-67,-5l528446,397721r-67,-5l528313,397711r-67,-6l528179,397700r-67,-6l528045,397689r-66,-5l527912,397678r-67,-5l527778,397667r-67,-5l527645,397656r-67,-5l527511,397646r-67,-6l527377,397635r-66,-6l527244,397624r-67,-6l527110,397613r-67,-5l526977,397602r-67,-5l526843,397591r-67,-5l526710,397580r-67,-5l526576,397569r-67,-5l526442,397558r-66,-5l526309,397548r-67,-6l526175,397537r-67,-6l526042,397526r-67,-6l525908,397515r-67,-6l525774,397504r-66,-6l525641,397493r-67,-6l525507,397482r-66,-6l525374,397471r-67,-6l525240,397460r-67,-6l525107,397449r-67,-6l524973,397438r-67,-6l524839,397426r-66,-5l524706,397415r-67,-5l524572,397404r-67,-5l524439,397393r-67,-5l524305,397382r-67,-5l524172,397371r-67,-6l524038,397360r-67,-6l523904,397349r-66,-6l523771,397338r-67,-6l523637,397326r-67,-5l523504,397315r-67,-5l523370,397304r-67,-6l523236,397293r-66,-6l523103,397282r-67,-6l522969,397270r-67,-5l522836,397259r-67,-6l522702,397248r-67,-6l522569,397237r-67,-6l522435,397225r-67,-5l522301,397214r-66,-6l522168,397203r-67,-6l522034,397191r-67,-5l521901,397180r-67,-6l521767,397169r-67,-6l521633,397157r-66,-5l521500,397146r-67,-6l521366,397135r-66,-6l521233,397123r-67,-5l521099,397112r-67,-6l520966,397101r-67,-6l520832,397089r-67,-6l520698,397078r-66,-6l520565,397066r-67,-5l520431,397055r-67,-6l520298,397043r-67,-5l520164,397032r-67,-6l520030,397020r-66,-5l519897,397009r-67,-6l519763,396997r-66,-5l519630,396986r-67,-6l519496,396974r-67,-5l519363,396963r-67,-6l519229,396951r-67,-5l519095,396940r-66,-6l518962,396928r-67,-6l518828,396917r-67,-6l518695,396905r-67,-6l518561,396893r-67,-5l518428,396882r-67,-6l518294,396870r-67,-6l518160,396858r-66,-5l518027,396847r-67,-6l517893,396835r-67,-6l517760,396823r-67,-5l517626,396812r-67,-6l517492,396800r-66,-6l517359,396788r-67,-6l517225,396777r-66,-6l517092,396765r-67,-6l516958,396753r-67,-6l516825,396741r-67,-6l516691,396730r-67,-6l516557,396718r-66,-6l516424,396706r-67,-6l516290,396694r-67,-6l516157,396682r-67,-6l516023,396670r-67,-5l515889,396659r-66,-6l515756,396647r-67,-6l515622,396635r-66,-6l515489,396623r-67,-6l515355,396611r-67,-6l515222,396599r-67,-6l515088,396587r-67,-6l514954,396575r-66,-6l514821,396563r-67,-6l514687,396551r-67,-6l514554,396539r-67,-6l514420,396527r-67,-6l514287,396515r-67,-6l514153,396503r-67,-6l514019,396491r-66,-6l513886,396479r-67,-6l513752,396467r-67,-6l513619,396455r-67,-6l513485,396443r-67,-6l513351,396431r-66,-6l513218,396419r-67,-6l513084,396407r-67,-6l512951,396395r-67,-6l512817,396383r-67,-6l512684,396370r-67,-6l512550,396358r-67,-6l512416,396346r-66,-6l512283,396334r-67,-6l512149,396322r-67,-6l512016,396310r-67,-7l511882,396297r-67,-6l511748,396285r-66,-6l511615,396273r-67,-6l511481,396261r-66,-7l511348,396248r-67,-6l511214,396236r-67,-6l511081,396224r-67,-6l510947,396211r-67,-6l510813,396199r-66,-6l510680,396187r-67,-6l510546,396174r-67,-6l510413,396162r-67,-6l510279,396150r-67,-7l510145,396137r-66,-6l510012,396125r-67,-6l509878,396112r-66,-6l509745,396100r-67,-6l509611,396088r-67,-7l509478,396075r-67,-6l509344,396063r-67,-7l509210,396050r-66,-6l509077,396038r-67,-6l508943,396025r-67,-6l508810,396013r-67,-7l508676,396000r-67,-6l508543,395988r-67,-7l508409,395975r-67,-6l508275,395963r-66,-7l508142,395950r-67,-6l508008,395937r-67,-6l507875,395925r-67,-6l507741,395912r-67,-6l507607,395900r-66,-7l507474,395887r-67,-6l507340,395874r-66,-6l507207,395862r-67,-7l507073,395849r-67,-6l506940,395836r-67,-6l506806,395824r-67,-7l506672,395811r-66,-7l506539,395798r-67,-6l506405,395785r-67,-6l506272,395773r-67,-7l506138,395760r-67,-7l506004,395747r-66,-6l505871,395734r-67,-6l505737,395721r-66,-6l505604,395709r-67,-7l505470,395696r-67,-7l505337,395683r-67,-7l505203,395670r-67,-6l505069,395657r-66,-6l504936,395644r-67,-6l504802,395631r-67,-6l504669,395618r-67,-6l504535,395606r-67,-7l504402,395593r-67,-7l504268,395580r-67,-7l504134,395567r-66,-7l504001,395554r-67,-7l503867,395541r-67,-7l503734,395528r-67,-7l503600,395515r-67,-7l503466,395502r-66,-7l503333,395489r-67,-7l503199,395476r-67,-7l503066,395462r-67,-6l502932,395449r-67,-6l502799,395436r-67,-6l502665,395423r-67,-6l502531,395410r-66,-7l502398,395397r-67,-7l502264,395384r-67,-7l502131,395371r-67,-7l501997,395357r-67,-6l501863,395344r-66,-6l501730,395331r-67,-7l501596,395318r-66,-7l501463,395305r-67,-7l501329,395291r-67,-6l501196,395278r-67,-7l501062,395265r-67,-7l500928,395251r-66,-6l500795,395238r-67,-6l500661,395225r-67,-7l500528,395212r-67,-7l500394,395198r-67,-6l500261,395185r-67,-7l500127,395171r-67,-6l499993,395158r-66,-7l499860,395145r-67,-7l499726,395131r-67,-6l499593,395118r-67,-7l499459,395104r-67,-6l499325,395091r-66,-7l499192,395078r-67,-7l499058,395064r-67,-7l498925,395051r-67,-7l498791,395037r-67,-7l498658,395024r-67,-7l498524,395010r-67,-7l498390,394996r-66,-6l498257,394983r-67,-7l498123,394969r-67,-6l497990,394956r-67,-7l497856,394942r-67,-7l497722,394929r-66,-7l497589,394915r-67,-7l497455,394901r-66,-7l497322,394888r-67,-7l497188,394874r-67,-7l497055,394860r-67,-7l496921,394847r-67,-7l496787,394833r-66,-7l496654,394819r-67,-7l496520,394805r-67,-7l496387,394792r-67,-7l496253,394778r-67,-7l496119,394764r-66,-7l495986,394750r-67,-7l495852,394736r-66,-6l495719,394723r-67,-7l495585,394709r-67,-7l495452,394695r-67,-7l495318,394681r-67,-7l495184,394667r-66,-7l495051,394653r-67,-7l494917,394639r-67,-7l494784,394625r-67,-7l494650,394611r-67,-6l494517,394598r-67,-7l494383,394584r-67,-7l494249,394570r-66,-7l494116,394556r-67,-7l493982,394542r-67,-7l493849,394528r-67,-7l493715,394514r-67,-7l493581,394499r-66,-7l493448,394485r-67,-7l493314,394471r-67,-7l493181,394457r-67,-7l493047,394443r-67,-7l492914,394429r-67,-7l492780,394415r-67,-7l492646,394401r-66,-7l492513,394387r-67,-8l492379,394372r-67,-7l492246,394358r-67,-7l492112,394344r-67,-7l491978,394330r-66,-7l491845,394316r-67,-8l491711,394301r-66,-7l491578,394287r-67,-7l491444,394273r-67,-7l491311,394258r-67,-7l491177,394244r-67,-7l491043,394230r-66,-7l490910,394215r-67,-7l490776,394201r-67,-7l490643,394187r-67,-7l490509,394172r-67,-7l490376,394158r-67,-7l490242,394144r-67,-8l490108,394129r-66,-7l489975,394115r-67,-8l489841,394100r-67,-7l489708,394086r-67,-8l489574,394071r-67,-7l489440,394057r-66,-8l489307,394042r-67,-7l489173,394028r-67,-8l489040,394013r-67,-7l488906,393999r-67,-8l488773,393984r-67,-7l488639,393969r-67,-7l488505,393955r-66,-7l488372,393940r-67,-7l488238,393926r-67,-8l488105,393911r-67,-7l487971,393896r-67,-7l487837,393882r-66,-8l487704,393867r-67,-7l487570,393852r-66,-7l487437,393837r-67,-7l487303,393823r-67,-8l487170,393808r-67,-7l487036,393793r-67,-7l486902,393778r-66,-7l486769,393764r-67,-8l486635,393749r-67,-8l486502,393734r-67,-7l486368,393719r-67,-7l486234,393704r-66,-7l486101,393689r-67,-7l485967,393675r-66,-8l485834,393660r-67,-8l485700,393645r-67,-8l485567,393630r-67,-8l485433,393615r-67,-8l485299,393600r-66,-8l485166,393585r-67,-8l485032,393570r-67,-8l484899,393555r-67,-8l484765,393540r-67,-8l484632,393525r-67,-8l484498,393510r-67,-8l484364,393495r-66,-8l484231,393480r-67,-8l484097,393465r-67,-8l483964,393449r-67,-7l483830,393434r-67,-7l483696,393419r-66,-7l483563,393404r-67,-8l483429,393389r-67,-8l483296,393374r-67,-8l483162,393358r-67,-7l483029,393343r-67,-7l482895,393328r-67,-8l482761,393313r-66,-8l482628,393297r-67,-7l482494,393282r-67,-8l482361,393267r-67,-8l482227,393252r-67,-8l482093,393236r-66,-7l481960,393221r-67,-8l481826,393205r-66,-7l481693,393190r-67,-8l481559,393175r-67,-8l481426,393159r-67,-7l481292,393144r-67,-8l481158,393128r-66,-7l481025,393113r-67,-8l480891,393098r-67,-8l480758,393082r-67,-8l480624,393067r-67,-8l480491,393051r-67,-8l480357,393035r-67,-7l480223,393020r-66,-8l480090,393004r-67,-7l479956,392989r-67,-8l479823,392973r-67,-8l479689,392958r-67,-8l479555,392942r-66,-8l479422,392926r-67,-8l479288,392911r-67,-8l479155,392895r-67,-8l479021,392879r-67,-8l478888,392864r-67,-8l478754,392848r-67,-8l478620,392832r-66,-8l478487,392816r-67,-8l478353,392801r-67,-8l478220,392785r-67,-8l478086,392769r-67,-8l477952,392753r-66,-8l477819,392737r-67,-8l477685,392722r-66,-8l477552,392706r-67,-8l477418,392690r-67,-8l477285,392674r-67,-8l477151,392658r-67,-8l477017,392642r-66,-8l476884,392626r-67,-8l476750,392610r-67,-8l476617,392594r-67,-8l476483,392578r-67,-8l476349,392562r-66,-8l476216,392546r-67,-8l476082,392530r-66,-8l475949,392514r-67,-8l475815,392498r-67,-8l475682,392482r-67,-8l475548,392466r-67,-8l475414,392450r-66,-8l475281,392433r-67,-8l475147,392417r-67,-8l475014,392401r-67,-8l474880,392385r-67,-8l474747,392369r-67,-8l474613,392353r-67,-9l474479,392336r-66,-8l474346,392320r-67,-8l474212,392304r-67,-8l474079,392288r-67,-9l473945,392271r-67,-8l473811,392255r-66,-8l473678,392239r-67,-9l473544,392222r-66,-8l473411,392206r-67,-8l473277,392189r-67,-8l473144,392173r-67,-8l473010,392157r-67,-9l472876,392140r-66,-8l472743,392124r-67,-8l472609,392107r-67,-8l472476,392091r-67,-8l472342,392074r-67,-8l472208,392058r-66,-8l472075,392041r-67,-8l471941,392025r-66,-9l471808,392008r-67,-8l471674,391992r-67,-9l471541,391975r-67,-8l471407,391958r-67,-8l471273,391942r-66,-9l471140,391925r-67,-8l471006,391908r-67,-8l470873,391892r-67,-9l470739,391875r-67,-8l470606,391858r-67,-8l470472,391842r-67,-9l470338,391825r-66,-9l470205,391808r-67,-8l470071,391791r-67,-8l469938,391774r-67,-8l469804,391758r-67,-9l469670,391741r-66,-9l469537,391724r-67,-9l469403,391707r-67,-8l469270,391690r-67,-8l469136,391673r-67,-8l469003,391656r-67,-8l468869,391639r-67,-8l468735,391622r-66,-8l468602,391605r-67,-8l468468,391588r-67,-8l468335,391571r-67,-8l468201,391554r-67,-8l468067,391537r-66,-8l467934,391520r-67,-8l467800,391503r-66,-8l467667,391486r-67,-8l467533,391469r-67,-8l467400,391452r-67,-9l467266,391435r-67,-9l467132,391418r-66,-9l466999,391400r-67,-8l466865,391383r-67,-8l466732,391366r-67,-9l466598,391349r-67,-9l466464,391332r-66,-9l466331,391314r-67,-8l466197,391297r-66,-9l466064,391280r-67,-9l465930,391262r-67,-8l465797,391245r-67,-9l465663,391228r-67,-9l465529,391210r-66,-8l465396,391193r-67,-9l465262,391176r-67,-9l465129,391158r-67,-9l464995,391141r-67,-9l464862,391123r-67,-8l464728,391106r-67,-9l464594,391088r-66,-8l464461,391071r-67,-9l464327,391053r-67,-8l464194,391036r-67,-9l464060,391018r-67,-9l463926,391001r-66,-9l463793,390983r-67,-9l463659,390965r-66,-8l463526,390948r-67,-9l463392,390930r-67,-9l463259,390912r-67,-8l463125,390895r-67,-9l462991,390877r-66,-9l462858,390859r-67,-9l462724,390842r-67,-9l462591,390824r-67,-9l462457,390806r-67,-9l462323,390788r-66,-9l462190,390770r-67,-8l462056,390753r-66,-9l461923,390735r-67,-9l461789,390717r-67,-9l461656,390699r-67,-9l461522,390681r-67,-9l461388,390663r-66,-9l461255,390645r-67,-9l461121,390627r-67,-9l460988,390609r-67,-9l460854,390591r-67,-9l460721,390573r-67,-9l460587,390555r-67,-9l460453,390537r-66,-9l460320,390519r-67,-9l460186,390501r-67,-9l460053,390483r-67,-9l459919,390465r-67,-9l459785,390447r-66,-9l459652,390429r-67,-9l459518,390411r-67,-10l459385,390392r-67,-9l459251,390374r-67,-9l459118,390356r-67,-9l458984,390338r-67,-9l458850,390319r-66,-9l458717,390301r-67,-9l458583,390283r-67,-9l458450,390265r-67,-10l458316,390246r-67,-9l458182,390228r-66,-9l458049,390209r-67,-9l457915,390191r-66,-9l457782,390173r-67,-10l457648,390154r-67,-9l457515,390136r-67,-9l457381,390117r-67,-9l457247,390099r-66,-9l457114,390080r-67,-9l456980,390062r-67,-9l456847,390043r-67,-9l456713,390025r-67,-10l456579,390006r-66,-9l456446,389988r-67,-10l456312,389969r-66,-9l456179,389950r-67,-9l456045,389932r-67,-10l455912,389913r-67,-9l455778,389894r-67,-9l455644,389876r-66,-10l455511,389857r-67,-9l455377,389838r-67,-9l455244,389819r-67,-9l455110,389801r-67,-10l454977,389782r-67,-10l454843,389763r-67,-9l454709,389744r-66,-9l454576,389725r-67,-9l454442,389706r-67,-9l454309,389688r-67,-10l454175,389669r-67,-10l454041,389650r-66,-10l453908,389631r-67,-10l453774,389612r-66,-10l453641,389593r-67,-10l453507,389574r-67,-10l453374,389555r-67,-10l453240,389536r-67,-10l453106,389517r-66,-10l452973,389498r-67,-10l452839,389479r-67,-10l452706,389459r-67,-9l452572,389440r-67,-9l452438,389421r-66,-9l452305,389402r-67,-10l452171,389383r-66,-10l452038,389364r-67,-10l451904,389344r-67,-9l451771,389325r-67,-10l451637,389306r-67,-10l451503,389286r-66,-9l451370,389267r-67,-9l451236,389248r-67,-10l451103,389228r-67,-9l450969,389209r-67,-10l450836,389190r-67,-10l450702,389170r-67,-9l450568,389151r-66,-10l450435,389131r-67,-9l450301,389112r-67,-10l450168,389093r-67,-10l450034,389073r-67,-10l449900,389053r-66,-9l449767,389034r-67,-10l449633,389014r-67,-9l449500,388995r-67,-10l449366,388975r-67,-10l449233,388956r-67,-10l449099,388936r-67,-10l448965,388916r-66,-10l448832,388897r-67,-10l448698,388877r-67,-10l448565,388857r-67,-10l448431,388837r-67,-9l448297,388818r-66,-10l448164,388798r-67,-10l448030,388778r-66,-10l447897,388758r-67,-10l447763,388738r-67,-9l447630,388719r-67,-10l447496,388699r-67,-10l447362,388679r-66,-10l447229,388659r-67,-10l447095,388639r-67,-10l446962,388619r-67,-10l446828,388599r-67,-10l446695,388579r-67,-10l446561,388559r-67,-10l446427,388539r-66,-10l446294,388519r-67,-10l446160,388499r-67,-10l446027,388479r-67,-10l445893,388459r-67,-10l445759,388439r-66,-11l445626,388418r-67,-10l445492,388398r-67,-10l445359,388378r-67,-10l445225,388358r-67,-10l445092,388338r-67,-11l444958,388317r-67,-10l444824,388297r-66,-10l444691,388277r-67,-10l444557,388256r-67,-10l444424,388236r-67,-10l444290,388216r-67,-10l444156,388195r-66,-10l444023,388175r-67,-10l443889,388155r-66,-11l443756,388134r-67,-10l443622,388114r-67,-11l443489,388093r-67,-10l443355,388073r-67,-11l443221,388052r-66,-10l443088,388032r-67,-11l442954,388011r-67,-10l442821,387990r-67,-10l442687,387970r-67,-10l442553,387949r-66,-10l442420,387929r-67,-11l442286,387908r-66,-10l442153,387887r-67,-10l442019,387867r-67,-11l441886,387846r-67,-11l441752,387825r-67,-10l441618,387804r-66,-10l441485,387784r-67,-11l441351,387763r-67,-11l441218,387742r-67,-10l441084,387721r-67,-10l440951,387700r-67,-10l440817,387679r-67,-10l440683,387658r-66,-10l440550,387638r-67,-11l440416,387617r-67,-11l440283,387596r-67,-11l440149,387575r-67,-11l440015,387554r-66,-11l439882,387533r-67,-11l439748,387511r-67,-10l439615,387490r-67,-10l439481,387469r-67,-10l439348,387448r-67,-10l439214,387427r-67,-11l439080,387406r-66,-11l438947,387385r-67,-11l438813,387364r-67,-11l438680,387342r-67,-10l438546,387321r-67,-11l438412,387300r-66,-11l438279,387279r-67,-11l438145,387257r-66,-10l438012,387236r-67,-11l437878,387215r-67,-11l437745,387193r-67,-11l437611,387172r-67,-11l437477,387150r-66,-10l437344,387129r-67,-11l437210,387107r-67,-10l437077,387086r-67,-11l436943,387065r-67,-11l436810,387043r-67,-11l436676,387021r-67,-10l436542,387000r-66,-11l436409,386978r-67,-10l436275,386957r-67,-11l436142,386935r-67,-11l436008,386913r-67,-10l435874,386892r-66,-11l435741,386870r-67,-11l435607,386848r-67,-10l435474,386827r-67,-11l435340,386805r-67,-11l435207,386783r-67,-11l435073,386761r-67,-11l434939,386740r-66,-11l434806,386718r-67,-11l434672,386696r-67,-11l434539,386674r-67,-11l434405,386652r-67,-11l434271,386630r-66,-11l434138,386608r-67,-11l434004,386586r-66,-11l433871,386564r-67,-11l433737,386542r-67,-11l433604,386520r-67,-11l433470,386498r-67,-11l433336,386476r-66,-11l433203,386454r-67,-11l433069,386432r-67,-11l432936,386410r-67,-11l432802,386387r-67,-11l432668,386365r-66,-11l432535,386343r-67,-11l432401,386321r-66,-11l432268,386299r-67,-12l432134,386276r-67,-11l432001,386254r-67,-11l431867,386232r-67,-11l431733,386209r-66,-11l431600,386187r-67,-11l431466,386165r-67,-12l431333,386142r-67,-11l431199,386120r-67,-11l431066,386097r-67,-11l430932,386075r-67,-11l430798,386052r-66,-11l430665,386030r-67,-11l430531,386007r-67,-11l430398,385985r-67,-12l430264,385962r-67,-11l430130,385940r-66,-12l429997,385917r-67,-11l429863,385894r-66,-11l429730,385872r-67,-12l429596,385849r-67,-11l429463,385826r-67,-11l429329,385803r-67,-11l429195,385781r-66,-12l429062,385758r-67,-12l428928,385735r-67,-11l428795,385712r-67,-11l428661,385689r-67,-11l428527,385667r-66,-12l428394,385644r-67,-12l428260,385621r-66,-12l428127,385598r-67,-12l427993,385575r-67,-12l427860,385552r-67,-12l427726,385529r-67,-12l427592,385506r-66,-12l427459,385483r-67,-12l427325,385460r-67,-12l427192,385437r-67,-12l427058,385413r-67,-11l426925,385390r-67,-11l426791,385367r-67,-12l426657,385344r-66,-12l426524,385321r-67,-12l426390,385297r-67,-11l426257,385274r-67,-11l426123,385251r-67,-12l425989,385228r-66,-12l425856,385204r-67,-11l425722,385181r-67,-12l425589,385158r-67,-12l425455,385134r-67,-12l425322,385111r-67,-12l425188,385087r-67,-11l425054,385064r-66,-12l424921,385040r-67,-11l424787,385017r-67,-12l424654,384993r-67,-12l424520,384970r-67,-12l424386,384946r-66,-12l424253,384922r-67,-11l424119,384899r-66,-12l423986,384875r-67,-12l423852,384852r-67,-12l423719,384828r-67,-12l423585,384804r-67,-12l423451,384780r-66,-12l423318,384757r-67,-12l423184,384733r-67,-12l423051,384709r-67,-12l422917,384685r-67,-12l422783,384661r-66,-12l422650,384637r-67,-12l422516,384613r-66,-12l422383,384590r-67,-12l422249,384566r-67,-12l422116,384542r-67,-12l421982,384518r-67,-12l421848,384494r-66,-12l421715,384469r-67,-12l421581,384445r-67,-12l421448,384421r-67,-12l421314,384397r-67,-12l421181,384373r-67,-12l421047,384349r-67,-12l420913,384325r-66,-12l420780,384300r-67,-12l420646,384276r-67,-12l420513,384252r-67,-12l420379,384228r-67,-13l420245,384203r-66,-12l420112,384179r-67,-12l419978,384155r-66,-13l419845,384130r-67,-12l419711,384106r-67,-12l419578,384081r-67,-12l419444,384057r-67,-12l419310,384032r-66,-12l419177,384008r-67,-12l419043,383983r-67,-12l418910,383959r-67,-12l418776,383934r-67,-12l418642,383910r-66,-13l418509,383885r-67,-12l418375,383860r-66,-12l418242,383836r-67,-13l418108,383811r-67,-12l417975,383786r-67,-12l417841,383762r-67,-13l417707,383737r-66,-13l417574,383712r-67,-12l417440,383687r-67,-12l417307,383662r-67,-12l417173,383637r-67,-12l417040,383613r-67,-13l416906,383588r-67,-13l416772,383563r-66,-13l416639,383538r-67,-13l416505,383513r-67,-13l416372,383488r-67,-13l416238,383463r-67,-13l416104,383438r-66,-13l415971,383413r-67,-13l415837,383387r-67,-12l415704,383362r-67,-12l415570,383337r-67,-12l415437,383312r-67,-13l415303,383287r-67,-13l415169,383262r-66,-13l415036,383236r-67,-12l414902,383211r-67,-13l414769,383186r-67,-13l414635,383160r-67,-12l414501,383135r-66,-13l414368,383110r-67,-13l414234,383084r-66,-13l414101,383059r-67,-13l413967,383033r-67,-12l413834,383008r-67,-13l413700,382982r-67,-12l413566,382957r-66,-13l413433,382931r-67,-13l413299,382906r-67,-13l413166,382880r-67,-13l413032,382854r-67,-12l412898,382829r-66,-13l412765,382803r-67,-13l412631,382777r-66,-13l412498,382752r-67,-13l412364,382726r-67,-13l412231,382700r-67,-13l412097,382674r-67,-13l411963,382648r-66,-13l411830,382623r-67,-13l411696,382597r-67,-13l411563,382571r-67,-13l411429,382545r-67,-13l411296,382519r-67,-13l411162,382493r-67,-13l411028,382467r-66,-13l410895,382441r-67,-13l410761,382415r-67,-13l410628,382389r-67,-13l410494,382363r-67,-14l410360,382336r-66,-13l410227,382310r-67,-13l410093,382284r-66,-13l409960,382258r-67,-13l409826,382232r-67,-14l409693,382205r-67,-13l409559,382179r-67,-13l409425,382153r-66,-13l409292,382126r-67,-13l409158,382100r-67,-13l409025,382074r-67,-14l408891,382047r-67,-13l408757,382021r-66,-14l408624,381994r-67,-13l408490,381968r-66,-13l408357,381941r-67,-13l408223,381915r-67,-14l408090,381888r-67,-13l407956,381862r-67,-14l407822,381835r-66,-13l407689,381808r-67,-13l407555,381782r-67,-14l407422,381755r-67,-14l407288,381728r-67,-13l407155,381701r-67,-13l407021,381675r-67,-14l406887,381648r-66,-14l406754,381621r-67,-14l406620,381594r-67,-13l406487,381567r-67,-13l406353,381540r-67,-13l406219,381513r-66,-13l406086,381486r-67,-13l405952,381459r-67,-13l405819,381432r-67,-13l405685,381405r-67,-13l405552,381378r-67,-13l405418,381351r-67,-13l405284,381324r-66,-14l405151,381297r-67,-14l405017,381270r-67,-14l404884,381242r-67,-13l404750,381215r-67,-13l404616,381188r-66,-14l404483,381161r-67,-14l404349,381133r-66,-13l404216,381106r-67,-14l404082,381079r-67,-14l403949,381051r-67,-13l403815,381024r-67,-14l403681,380996r-66,-13l403548,380969r-67,-14l403414,380941r-67,-13l403281,380914r-67,-14l403147,380886r-67,-13l403014,380859r-67,-14l402880,380831r-67,-14l402746,380804r-66,-14l402613,380776r-67,-14l402479,380748r-67,-14l402346,380721r-67,-14l402212,380693r-67,-14l402078,380665r-66,-14l401945,380637r-67,-14l401811,380609r-67,-14l401678,380582r-67,-14l401544,380554r-67,-14l401411,380526r-67,-14l401277,380498r-67,-14l401143,380470r-66,-14l401010,380442r-67,-14l400876,380414r-67,-14l400743,380386r-67,-14l400609,380358r-67,-14l400475,380330r-66,-14l400342,380302r-67,-14l400208,380273r-66,-14l400075,380245r-67,-14l399941,380217r-67,-14l399808,380189r-67,-14l399674,380161r-67,-15l399540,380132r-66,-14l399407,380104r-67,-14l399273,380076r-67,-15l399140,380047r-67,-14l399006,380019r-67,-14l398872,379990r-66,-14l398739,379962r-67,-14l398605,379934r-66,-15l398472,379905r-67,-14l398338,379877r-67,-15l398205,379848r-67,-14l398071,379819r-67,-14l397937,379791r-66,-15l397804,379762r-67,-14l397670,379733r-67,-14l397537,379705r-67,-15l397403,379676r-67,-14l397270,379647r-67,-14l397136,379619r-67,-15l397002,379590r-66,-15l396869,379561r-67,-15l396735,379532r-67,-14l396602,379503r-67,-14l396468,379474r-67,-14l396334,379445r-66,-14l396201,379416r-67,-14l396067,379387r-67,-14l395934,379358r-67,-14l395800,379329r-67,-14l395667,379300r-67,-14l395533,379271r-67,-15l395399,379242r-66,-15l395266,379213r-67,-15l395132,379183r-67,-14l394999,379154r-67,-14l394865,379125r-67,-15l394731,379096r-66,-15l394598,379066r-67,-14l394464,379037r-66,-15l394331,379008r-67,-15l394197,378978r-67,-14l394064,378949r-67,-15l393930,378919r-67,-14l393796,378890r-66,-15l393663,378860r-67,-14l393529,378831r-67,-15l393396,378801r-67,-15l393262,378772r-67,-15l393129,378742r-67,-15l392995,378712r-67,-14l392861,378683r-66,-15l392728,378653r-67,-15l392594,378623r-67,-15l392461,378593r-67,-14l392327,378564r-67,-15l392193,378534r-66,-15l392060,378504r-67,-15l391926,378474r-67,-15l391793,378444r-67,-15l391659,378414r-67,-15l391526,378384r-67,-15l391392,378354r-67,-15l391258,378324r-66,-15l391125,378294r-67,-15l390991,378264r-67,-15l390858,378234r-67,-15l390724,378204r-67,-15l390590,378174r-66,-15l390457,378143r-67,-15l390323,378113r-66,-15l390190,378083r-67,-15l390056,378053r-67,-15l389923,378022r-67,-15l389789,377992r-67,-15l389655,377962r-66,-16l389522,377931r-67,-15l389388,377901r-67,-15l389255,377870r-67,-15l389121,377840r-67,-15l388987,377809r-66,-15l388854,377779r-67,-16l388720,377748r-66,-15l388587,377718r-67,-16l388453,377687r-67,-15l388320,377656r-67,-15l388186,377626r-67,-16l388052,377595r-66,-16l387919,377564r-67,-15l387785,377533r-67,-15l387652,377502r-67,-15l387518,377472r-67,-16l387385,377441r-67,-16l387251,377410r-67,-16l387117,377379r-66,-16l386984,377348r-67,-16l386850,377317r-67,-16l386717,377286r-67,-16l386583,377255r-67,-16l386449,377224r-66,-16l386316,377193r-67,-16l386182,377161r-66,-15l386049,377130r-67,-15l385915,377099r-67,-16l385782,377068r-67,-16l385648,377037r-67,-16l385514,377005r-66,-15l385381,376974r-67,-16l385247,376943r-67,-16l385114,376911r-67,-16l384980,376880r-67,-16l384846,376848r-66,-15l384713,376817r-67,-16l384579,376785r-66,-16l384446,376754r-67,-16l384312,376722r-67,-16l384179,376691r-67,-16l384045,376659r-67,-16l383911,376627r-66,-16l383778,376596r-67,-16l383644,376564r-67,-16l383511,376532r-67,-16l383377,376500r-67,-16l383244,376468r-67,-15l383110,376437r-67,-16l382976,376405r-66,-16l382843,376373r-67,-16l382709,376341r-67,-16l382576,376309r-67,-16l382442,376277r-67,-16l382308,376245r-66,-16l382175,376213r-67,-16l382041,376181r-67,-16l381908,376149r-67,-16l381774,376116r-67,-16l381641,376084r-67,-16l381507,376052r-67,-16l381373,376020r-66,-16l381240,375988r-67,-17l381106,375955r-67,-16l380973,375923r-67,-16l380839,375891r-67,-17l380705,375858r-66,-16l380572,375826r-67,-16l380438,375793r-66,-16l380305,375761r-67,-16l380171,375728r-67,-16l380038,375696r-67,-17l379904,375663r-67,-16l379770,375630r-66,-16l379637,375598r-67,-16l379503,375565r-67,-16l379370,375532r-67,-16l379236,375500r-67,-17l379102,375467r-66,-16l378969,375434r-67,-16l378835,375401r-66,-16l378702,375368r-67,-16l378568,375336r-67,-17l378435,375303r-67,-17l378301,375270r-67,-17l378167,375237r-66,-17l378034,375204r-67,-17l377900,375171r-67,-17l377767,375137r-67,-16l377633,375104r-67,-16l377500,375071r-67,-16l377366,375038r-67,-17l377232,375005r-66,-17l377099,374972r-67,-17l376965,374938r-67,-16l376832,374905r-67,-17l376698,374872r-67,-17l376564,374838r-66,-16l376431,374805r-67,-17l376297,374771r-66,-16l376164,374738r-67,-17l376030,374704r-67,-16l375897,374671r-67,-17l375763,374637r-67,-17l375629,374604r-66,-17l375496,374570r-67,-17l375362,374536r-67,-16l375229,374503r-67,-17l375095,374469r-67,-17l374961,374435r-66,-17l374828,374401r-67,-16l374694,374368r-66,-17l374561,374334r-67,-17l374427,374300r-67,-17l374294,374266r-67,-17l374160,374232r-67,-17l374026,374198r-66,-17l373893,374164r-67,-17l373759,374130r-67,-17l373626,374096r-67,-17l373492,374062r-67,-17l373359,374028r-67,-18l373225,373993r-67,-17l373091,373959r-66,-17l372958,373925r-67,-17l372824,373891r-67,-18l372691,373856r-67,-17l372557,373822r-67,-17l372423,373788r-66,-18l372290,373753r-67,-17l372156,373719r-67,-17l372023,373684r-67,-17l371889,373650r-67,-18l371756,373615r-67,-17l371622,373581r-67,-18l371488,373546r-66,-17l371355,373511r-67,-17l371221,373477r-67,-18l371088,373442r-67,-17l370954,373407r-67,-17l370820,373372r-66,-17l370687,373338r-67,-18l370553,373303r-66,-18l370420,373268r-67,-17l370286,373233r-67,-17l370153,373198r-67,-17l370019,373163r-67,-17l369885,373128r-66,-17l369752,373093r-67,-17l369618,373058r-67,-18l369485,373023r-67,-18l369351,372988r-67,-18l369217,372953r-66,-18l369084,372917r-67,-17l368950,372882r-66,-17l368817,372847r-67,-18l368683,372812r-67,-18l368550,372776r-67,-17l368416,372741r-67,-18l368282,372705r-66,-17l368149,372670r-67,-18l368015,372635r-67,-18l367882,372599r-67,-18l367748,372563r-67,-17l367615,372528r-67,-18l367481,372492r-67,-18l367347,372457r-66,-18l367214,372421r-67,-18l367080,372385r-67,-18l366947,372350r-67,-18l366813,372314r-67,-18l366679,372278r-66,-18l366546,372242r-67,-18l366412,372206r-66,-18l366279,372170r-67,-18l366145,372134r-67,-18l366012,372098r-67,-18l365878,372062r-67,-18l365744,372026r-66,-18l365611,371990r-67,-18l365477,371954r-67,-18l365344,371918r-67,-18l365210,371882r-67,-18l365076,371846r-66,-19l364943,371809r-67,-18l364809,371773r-66,-18l364676,371737r-67,-19l364542,371700r-67,-18l364409,371664r-67,-18l364275,371627r-67,-18l364141,371591r-66,-18l364008,371554r-67,-18l363874,371518r-67,-18l363741,371481r-67,-18l363607,371445r-67,-19l363474,371408r-67,-18l363340,371371r-67,-18l363206,371335r-66,-19l363073,371298r-67,-18l362939,371261r-67,-18l362806,371224r-67,-18l362672,371188r-67,-19l362538,371151r-66,-19l362405,371114r-67,-19l362271,371077r-67,-19l362138,371040r-67,-19l362004,371003r-67,-19l361871,370966r-67,-19l361737,370929r-67,-19l361603,370892r-66,-19l361470,370854r-67,-18l361336,370817r-67,-18l361203,370780r-67,-19l361069,370743r-67,-19l360935,370705r-66,-18l360802,370668r-67,-19l360668,370631r-66,-19l360535,370593r-67,-18l360401,370556r-67,-19l360268,370518r-67,-18l360134,370481r-67,-19l360000,370443r-66,-19l359867,370406r-67,-19l359733,370368r-67,-19l359600,370330r-67,-18l359466,370293r-67,-19l359333,370255r-67,-19l359199,370217r-67,-19l359065,370179r-66,-19l358932,370142r-67,-19l358798,370104r-67,-19l358665,370066r-67,-19l358531,370028r-67,-19l358397,369990r-66,-19l358264,369952r-67,-19l358130,369914r-67,-19l357997,369876r-67,-19l357863,369838r-67,-19l357730,369799r-67,-19l357596,369761r-67,-19l357462,369723r-66,-19l357329,369685r-67,-19l357195,369646r-67,-19l357062,369608r-67,-19l356928,369570r-67,-19l356794,369531r-66,-19l356661,369493r-67,-19l356527,369454r-66,-19l356394,369416r-67,-19l356260,369377r-67,-19l356127,369339r-67,-20l355993,369300r-67,-19l355859,369261r-66,-19l355726,369223r-67,-20l355592,369184r-67,-19l355459,369145r-67,-19l355325,369106r-67,-19l355191,369068r-66,-20l355058,369029r-67,-20l354924,368990r-66,-20l354791,368951r-67,-20l354657,368912r-67,-20l354524,368873r-67,-20l354390,368834r-67,-20l354256,368795r-66,-20l354123,368755r-67,-19l353989,368716r-67,-19l353856,368677r-67,-20l353722,368638r-67,-20l353589,368598r-67,-19l353455,368559r-67,-20l353321,368520r-66,-20l353188,368480r-67,-19l353054,368441r-67,-20l352921,368401r-67,-19l352787,368362r-67,-20l352653,368322r-66,-19l352520,368283r-67,-20l352386,368243r-67,-20l352253,368204r-67,-20l352119,368164r-67,-20l351986,368124r-67,-20l351852,368084r-67,-20l351718,368045r-66,-20l351585,368005r-67,-20l351451,367965r-67,-20l351318,367925r-67,-20l351184,367885r-67,-20l351050,367845r-66,-20l350917,367805r-67,-20l350783,367765r-66,-20l350650,367725r-67,-20l350516,367685r-67,-21l350383,367644r-67,-20l350249,367604r-67,-20l350115,367564r-66,-20l349982,367524r-67,-21l349848,367483r-67,-20l349715,367443r-67,-20l349581,367402r-67,-20l349448,367362r-67,-20l349314,367321r-67,-20l349180,367281r-66,-20l349047,367240r-67,-20l348913,367200r-67,-21l348780,367159r-67,-20l348646,367118r-67,-20l348512,367078r-66,-21l348379,367037r-67,-20l348245,366996r-67,-20l348112,366955r-67,-20l347978,366914r-67,-20l347845,366874r-67,-21l347711,366833r-67,-21l347577,366792r-66,-21l347444,366751r-67,-21l347310,366710r-67,-21l347177,366668r-67,-20l347043,366627r-67,-20l346909,366586r-66,-20l346776,366545r-67,-21l346642,366504r-66,-21l346509,366462r-67,-20l346375,366421r-67,-21l346242,366380r-67,-21l346108,366338r-67,-20l345974,366297r-66,-21l345841,366255r-67,-20l345707,366214r-67,-21l345574,366172r-67,-21l345440,366131r-67,-21l345306,366089r-66,-21l345173,366047r-67,-21l345039,366006r-66,-21l344906,365964r-67,-21l344772,365922r-67,-21l344639,365880r-67,-21l344505,365838r-67,-21l344371,365796r-66,-21l344238,365754r-67,-21l344104,365712r-67,-21l343971,365670r-67,-21l343837,365628r-67,-21l343704,365586r-67,-21l343570,365544r-67,-21l343436,365502r-66,-21l343303,365460r-67,-21l343169,365417r-67,-21l343036,365375r-67,-21l342902,365333r-67,-21l342768,365290r-66,-21l342635,365248r-67,-21l342501,365205r-67,-21l342368,365163r-67,-21l342234,365120r-67,-21l342101,365078r-67,-22l341967,365035r-67,-21l341833,364992r-66,-21l341700,364950r-67,-22l341566,364907r-67,-21l341433,364864r-67,-21l341299,364821r-67,-21l341165,364779r-66,-22l341032,364736r-67,-22l340898,364693r-66,-22l340765,364650r-67,-22l340631,364607r-67,-22l340498,364564r-67,-22l340364,364521r-67,-22l340230,364477r-66,-21l340097,364434r-67,-21l339963,364391r-67,-22l339830,364348r-67,-22l339696,364304r-67,-21l339563,364261r-67,-22l339429,364218r-67,-22l339295,364174r-66,-22l339162,364131r-67,-22l339028,364087r-67,-22l338895,364044r-67,-22l338761,364000r-67,-22l338627,363956r-66,-21l338494,363913r-67,-22l338360,363869r-67,-22l338227,363825r-67,-22l338093,363782r-67,-22l337960,363738r-67,-22l337826,363694r-67,-22l337692,363650r-66,-22l337559,363606r-67,-22l337425,363562r-67,-22l337292,363518r-67,-22l337158,363474r-67,-22l337024,363430r-66,-22l336891,363386r-67,-23l336757,363341r-66,-22l336624,363297r-67,-22l336490,363253r-67,-22l336357,363208r-67,-22l336223,363164r-67,-22l336089,363120r-66,-23l335956,363075r-67,-22l335822,363031r-67,-23l335689,362986r-67,-22l335555,362942r-67,-23l335421,362897r-66,-22l335288,362852r-67,-22l335154,362808r-66,-23l335021,362763r-67,-22l334887,362718r-67,-22l334754,362673r-67,-22l334620,362628r-67,-22l334486,362584r-66,-23l334353,362539r-67,-23l334219,362494r-67,-23l334086,362449r-67,-23l333952,362404r-67,-23l333819,362358r-67,-22l333685,362313r-67,-22l333551,362268r-66,-23l333418,362223r-67,-23l333284,362178r-67,-23l333151,362132r-67,-22l333017,362087r-67,-23l332883,362041r-66,-22l332750,361996r-67,-23l332616,361950r-66,-22l332483,361905r-67,-23l332349,361859r-67,-22l332216,361814r-67,-23l332082,361768r-67,-23l331948,361722r-66,-23l331815,361677r-67,-23l331681,361631r-67,-23l331548,361585r-67,-23l331414,361539r-67,-23l331280,361493r-66,-23l331147,361447r-67,-23l331013,361401r-66,-23l330880,361355r-67,-23l330746,361309r-67,-23l330613,361263r-67,-23l330479,361217r-67,-23l330345,361171r-66,-24l330212,361124r-67,-23l330078,361078r-67,-23l329945,361032r-67,-23l329811,360985r-67,-23l329678,360939r-67,-23l329544,360892r-67,-23l329410,360846r-66,-23l329277,360799r-67,-23l329143,360753r-67,-24l329010,360706r-67,-23l328876,360659r-67,-23l328742,360613r-66,-24l328609,360566r-67,-24l328475,360519r-67,-23l328342,360472r-67,-23l328208,360425r-67,-23l328075,360378r-67,-23l327941,360331r-67,-23l327807,360284r-66,-23l327674,360237r-67,-23l327540,360190r-67,-23l327407,360143r-67,-24l327273,360096r-67,-24l327139,360049r-66,-24l327006,360001r-67,-23l326872,359954r-66,-24l326739,359907r-67,-24l326605,359859r-67,-24l326472,359812r-67,-24l326338,359764r-67,-24l326204,359717r-66,-24l326071,359669r-67,-24l325937,359621r-67,-24l325804,359574r-67,-24l325670,359526r-67,-24l325536,359478r-66,-24l325403,359430r-67,-24l325269,359382r-66,-24l325136,359335r-67,-24l325002,359287r-67,-24l324869,359239r-67,-24l324735,359191r-67,-25l324601,359142r-66,-24l324468,359094r-67,-24l324334,359046r-67,-24l324201,358998r-67,-24l324067,358950r-67,-24l323934,358901r-67,-24l323800,358853r-67,-24l323666,358805r-66,-25l323533,358756r-67,-24l323399,358708r-67,-25l323266,358659r-67,-24l323132,358611r-67,-25l322998,358562r-66,-24l322865,358513r-67,-24l322731,358465r-66,-25l322598,358416r-67,-25l322464,358367r-67,-24l322331,358318r-67,-24l322197,358269r-67,-24l322063,358220r-66,-24l321930,358171r-67,-24l321796,358122r-67,-24l321663,358073r-67,-24l321529,358024r-67,-24l321395,357975r-66,-25l321262,357926r-67,-25l321128,357877r-66,-25l320995,357827r-67,-24l320861,357778r-67,-25l320728,357729r-67,-25l320594,357679r-67,-25l320460,357630r-66,-25l320327,357580r-67,-25l320193,357531r-67,-25l320060,357481r-67,-25l319926,357431r-67,-25l319793,357382r-67,-25l319659,357332r-67,-25l319525,357282r-66,-25l319392,357232r-67,-25l319258,357182r-67,-25l319125,357132r-67,-25l318991,357082r-67,-25l318857,357032r-66,-25l318724,356982r-67,-25l318590,356932r-67,-25l318457,356882r-67,-25l318323,356832r-67,-25l318190,356782r-67,-26l318056,356731r-67,-25l317922,356681r-66,-25l317789,356631r-67,-26l317655,356580r-67,-25l317522,356530r-67,-26l317388,356479r-67,-25l317254,356429r-66,-26l317121,356378r-67,-25l316987,356327r-66,-25l316854,356277r-67,-26l316720,356226r-67,-26l316587,356175r-67,-25l316453,356124r-67,-25l316319,356073r-66,-25l316186,356022r-67,-25l316052,355971r-67,-25l315919,355920r-67,-25l315785,355869r-67,-25l315652,355818r-67,-26l315518,355767r-67,-26l315384,355716r-66,-26l315251,355664r-67,-25l315117,355613r-67,-26l314984,355562r-67,-26l314850,355510r-67,-25l314716,355459r-66,-26l314583,355407r-67,-25l314449,355356r-67,-26l314316,355304r-67,-26l314182,355253r-67,-26l314049,355201r-67,-26l313915,355149r-67,-26l313781,355097r-66,-26l313648,355045r-67,-25l313514,354994r-67,-26l313381,354942r-67,-26l313247,354890r-67,-26l313113,354838r-66,-26l312980,354786r-67,-27l312846,354733r-66,-26l312713,354681r-67,-26l312579,354629r-67,-26l312446,354577r-67,-26l312312,354524r-67,-26l312178,354472r-66,-26l312045,354420r-67,-27l311911,354367r-67,-26l311778,354315r-67,-27l311644,354262r-67,-26l311510,354210r-66,-27l311377,354157r-67,-26l311243,354104r-66,-26l311110,354052r-67,-27l310976,353999r-67,-27l310843,353946r-67,-27l310709,353893r-67,-26l310575,353840r-66,-26l310442,353787r-67,-26l310308,353734r-67,-26l310175,353681r-67,-27l310041,353628r-67,-27l309908,353575r-67,-27l309774,353521r-67,-26l309640,353468r-66,-26l309507,353415r-67,-27l309373,353361r-67,-26l309240,353308r-67,-27l309106,353255r-67,-27l308972,353201r-66,-27l308839,353148r-67,-27l308705,353094r-67,-27l308572,353040r-67,-27l308438,352987r-67,-27l308305,352933r-67,-27l308171,352879r-67,-27l308037,352825r-66,-27l307904,352771r-67,-27l307770,352717r-67,-27l307637,352663r-67,-27l307503,352609r-67,-27l307369,352555r-66,-27l307236,352501r-67,-27l307102,352447r-66,-27l306969,352392r-67,-27l306835,352338r-67,-27l306702,352284r-67,-27l306568,352229r-67,-27l306434,352175r-66,-27l306301,352121r-67,-28l306167,352066r-67,-27l306034,352011r-67,-27l305900,351957r-67,-28l305767,351902r-67,-27l305633,351847r-67,-27l305499,351792r-66,-27l305366,351738r-67,-28l305232,351683r-67,-28l305099,351628r-67,-28l304965,351573r-67,-28l304831,351518r-66,-28l304698,351463r-67,-28l304564,351408r-67,-28l304431,351352r-67,-27l304297,351297r-67,-28l304164,351242r-67,-28l304030,351186r-67,-27l303896,351131r-66,-28l303763,351076r-67,-28l303629,351020r-67,-28l303496,350965r-67,-28l303362,350909r-67,-28l303228,350853r-66,-27l303095,350798r-67,-28l302961,350742r-66,-28l302828,350686r-67,-28l302694,350630r-67,-28l302561,350574r-67,-28l302427,350518r-67,-28l302293,350462r-66,-28l302160,350406r-67,-28l302026,350350r-67,-28l301893,350294r-67,-28l301759,350238r-67,-28l301625,350182r-66,-28l301492,350125r-67,-28l301358,350069r-66,-28l301225,350013r-67,-29l301091,349956r-67,-28l300958,349900r-67,-29l300824,349843r-67,-28l300690,349787r-66,-29l300557,349730r-67,-28l300423,349673r-67,-28l300290,349616r-67,-28l300156,349560r-67,-29l300023,349503r-67,-29l299889,349446r-67,-29l299755,349389r-66,-29l299622,349332r-67,-29l299488,349275r-67,-29l299355,349218r-67,-29l299221,349161r-67,-29l299087,349103r-66,-28l298954,349046r-67,-29l298820,348989r-67,-29l298687,348931r-67,-28l298553,348874r-67,-29l298420,348816r-67,-28l298286,348759r-67,-29l298152,348701r-66,-28l298019,348644r-67,-29l297885,348586r-67,-29l297752,348528r-67,-29l297618,348470r-67,-28l297484,348413r-66,-29l297351,348355r-67,-29l297217,348297r-66,-29l297084,348239r-67,-29l296950,348181r-67,-29l296817,348123r-67,-29l296683,348065r-67,-30l296549,348006r-66,-29l296416,347948r-67,-29l296282,347890r-67,-29l296149,347831r-67,-29l296015,347773r-67,-29l295882,347714r-67,-29l295748,347656r-67,-29l295614,347597r-66,-29l295481,347539r-67,-30l295347,347480r-67,-29l295214,347421r-67,-29l295080,347363r-67,-30l294946,347304r-66,-30l294813,347245r-67,-30l294679,347186r-67,-30l294546,347127r-67,-30l294412,347068r-67,-30l294279,347009r-67,-30l294145,346950r-67,-30l294011,346890r-66,-29l293878,346831r-67,-30l293744,346772r-67,-30l293611,346712r-67,-29l293477,346653r-67,-30l293343,346594r-66,-30l293210,346534r-67,-30l293076,346474r-66,-29l292943,346415r-67,-30l292809,346355r-67,-30l292676,346295r-67,-30l292542,346236r-67,-30l292408,346176r-66,-30l292275,346116r-67,-30l292141,346056r-67,-30l292008,345996r-67,-30l291874,345936r-67,-30l291740,345876r-66,-30l291607,345816r-67,-31l291473,345755r-66,-30l291340,345695r-67,-30l291206,345635r-67,-30l291073,345574r-67,-30l290939,345514r-67,-30l290805,345453r-66,-30l290672,345393r-67,-30l290538,345332r-67,-30l290405,345272r-67,-31l290271,345211r-67,-31l290138,345150r-67,-30l290004,345089r-67,-30l289870,345028r-66,-30l289737,344967r-67,-30l289603,344906r-67,-30l289470,344845r-67,-30l289336,344784r-67,-30l289202,344723r-66,-30l289069,344662r-67,-31l288935,344601r-66,-31l288802,344539r-67,-30l288668,344478r-67,-31l288535,344417r-67,-31l288401,344355r-67,-31l288267,344294r-66,-31l288134,344232r-67,-31l288000,344170r-67,-30l287867,344109r-67,-31l287733,344047r-67,-31l287599,343985r-66,-31l287466,343923r-67,-31l287332,343861r-66,-31l287199,343799r-67,-31l287065,343737r-67,-31l286932,343675r-67,-31l286798,343613r-67,-31l286664,343551r-66,-31l286531,343489r-67,-31l286397,343426r-67,-31l286264,343364r-67,-31l286130,343302r-67,-32l285997,343239r-67,-31l285863,343177r-67,-32l285729,343114r-66,-31l285596,343052r-67,-32l285462,342989r-67,-32l285329,342926r-67,-31l285195,342863r-67,-31l285061,342800r-66,-31l284928,342738r-67,-32l284794,342675r-67,-32l284661,342612r-67,-32l284527,342548r-67,-31l284394,342485r-67,-31l284260,342422r-67,-32l284126,342359r-66,-32l283993,342296r-67,-32l283859,342232r-67,-32l283726,342169r-67,-32l283592,342105r-67,-31l283458,342042r-66,-32l283325,341978r-67,-32l283191,341915r-66,-32l283058,341851r-67,-32l282924,341787r-67,-32l282791,341723r-67,-32l282657,341659r-67,-32l282523,341595r-66,-32l282390,341531r-67,-32l282256,341467r-67,-32l282123,341403r-67,-32l281989,341339r-67,-32l281855,341275r-66,-32l281722,341211r-67,-32l281588,341146r-66,-32l281455,341082r-67,-32l281321,341018r-67,-33l281188,340953r-67,-32l281054,340888r-67,-32l280920,340824r-66,-32l280787,340759r-67,-32l280653,340694r-67,-32l280520,340630r-67,-33l280386,340565r-67,-33l280253,340500r-67,-32l280119,340435r-67,-32l279985,340370r-66,-33l279852,340305r-67,-33l279718,340240r-67,-33l279585,340175r-67,-33l279451,340109r-67,-32l279317,340044r-66,-33l279184,339979r-67,-33l279050,339913r-66,-32l278917,339848r-67,-33l278783,339782r-67,-32l278650,339717r-67,-33l278516,339651r-67,-33l278382,339585r-66,-33l278249,339520r-67,-33l278115,339454r-67,-33l277982,339388r-67,-33l277848,339322r-67,-33l277714,339256r-66,-33l277581,339190r-67,-33l277447,339124r-66,-33l277314,339058r-67,-33l277180,338991r-67,-33l277047,338925r-67,-33l276913,338859r-67,-33l276779,338792r-66,-33l276646,338726r-67,-33l276512,338659r-67,-33l276379,338593r-67,-34l276245,338526r-67,-33l276112,338459r-67,-33l275978,338393r-67,-34l275844,338326r-66,-34l275711,338259r-67,-33l275577,338192r-67,-33l275444,338125r-67,-33l275310,338058r-67,-34l275176,337991r-66,-34l275043,337924r-67,-34l274909,337857r-67,-34l274776,337789r-67,-33l274642,337722r-67,-34l274509,337654r-67,-33l274375,337587r-67,-34l274241,337519r-66,-33l274108,337452r-67,-34l273974,337384r-67,-34l273841,337317r-67,-34l273707,337249r-67,-34l273573,337181r-66,-34l273440,337113r-67,-34l273306,337045r-66,-34l273173,336977r-67,-34l273039,336909r-67,-34l272906,336841r-67,-34l272772,336773r-67,-34l272638,336705r-66,-35l272505,336636r-67,-34l272371,336568r-67,-34l272238,336499r-67,-34l272104,336431r-67,-34l271971,336362r-67,-34l271837,336294r-67,-35l271703,336225r-66,-34l271570,336156r-67,-34l271436,336088r-67,-35l271303,336019r-67,-35l271169,335950r-67,-35l271035,335881r-66,-35l270902,335812r-67,-35l270768,335743r-67,-35l270635,335674r-67,-35l270501,335604r-67,-34l270368,335535r-67,-34l270234,335466r-67,-35l270100,335396r-66,-34l269967,335327r-67,-35l269833,335258r-67,-35l269700,335188r-67,-35l269566,335118r-67,-35l269432,335049r-66,-35l269299,334979r-67,-35l269165,334909r-66,-35l269032,334839r-67,-35l268898,334769r-67,-35l268765,334699r-67,-35l268631,334629r-67,-35l268497,334559r-66,-35l268364,334489r-67,-35l268230,334419r-67,-36l268097,334348r-67,-35l267963,334278r-67,-35l267829,334208r-66,-36l267696,334137r-67,-35l267562,334066r-66,-35l267429,333996r-67,-35l267295,333925r-67,-35l267162,333854r-67,-35l267028,333784r-67,-36l266894,333713r-66,-36l266761,333642r-67,-36l266627,333571r-67,-36l266494,333500r-67,-36l266360,333429r-67,-36l266227,333358r-67,-36l266093,333286r-67,-35l265959,333215r-66,-36l265826,333144r-67,-36l265692,333072r-67,-35l265559,333001r-67,-36l265425,332929r-67,-36l265291,332858r-66,-36l265158,332786r-67,-36l265024,332714r-67,-36l264891,332642r-67,-35l264757,332571r-67,-36l264624,332499r-67,-36l264490,332427r-67,-36l264356,332355r-66,-36l264223,332283r-67,-37l264089,332210r-67,-36l263956,332138r-67,-36l263822,332066r-67,-36l263688,331993r-66,-36l263555,331921r-67,-36l263421,331849r-66,-37l263288,331776r-67,-36l263154,331703r-67,-36l263021,331631r-67,-37l262887,331558r-67,-36l262753,331485r-66,-36l262620,331412r-67,-36l262486,331339r-67,-36l262353,331266r-67,-36l262219,331193r-67,-36l262086,331120r-67,-36l261952,331047r-67,-37l261818,330974r-66,-37l261685,330900r-67,-36l261551,330827r-67,-37l261418,330754r-67,-37l261284,330680r-67,-37l261150,330607r-66,-37l261017,330533r-67,-37l260883,330459r-67,-37l260750,330386r-67,-37l260616,330312r-67,-37l260483,330238r-67,-37l260349,330164r-67,-37l260215,330090r-66,-37l260082,330016r-67,-37l259948,329942r-67,-37l259815,329867r-67,-37l259681,329793r-67,-37l259547,329719r-66,-37l259414,329644r-67,-37l259280,329570r-66,-37l259147,329495r-67,-37l259013,329421r-67,-37l258880,329346r-67,-37l258746,329272r-67,-38l258612,329197r-66,-38l258479,329122r-67,-38l258345,329047r-67,-38l258212,328972r-67,-38l258078,328897r-67,-38l257944,328822r-66,-38l257811,328747r-67,-38l257677,328671r-66,-37l257544,328596r-67,-38l257410,328521r-67,-38l257277,328445r-67,-37l257143,328370r-67,-38l257009,328294r-66,-38l256876,328219r-67,-38l256742,328143r-67,-38l256609,328067r-67,-38l256475,327991r-67,-38l256342,327915r-67,-38l256208,327839r-67,-38l256074,327763r-66,-38l255941,327687r-67,-38l255807,327611r-67,-38l255674,327535r-67,-38l255540,327459r-67,-38l255406,327382r-66,-38l255273,327306r-67,-38l255139,327229r-67,-38l255006,327153r-67,-38l254872,327076r-67,-38l254739,327000r-67,-39l254605,326923r-67,-39l254471,326846r-66,-38l254338,326769r-67,-38l254204,326692r-67,-38l254071,326615r-67,-38l253937,326538r-67,-38l253803,326461r-66,-39l253670,326384r-67,-39l253536,326306r-66,-38l253403,326229r-67,-39l253269,326152r-67,-39l253136,326074r-67,-39l253002,325997r-67,-39l252868,325919r-66,-39l252735,325841r-67,-39l252601,325764r-67,-39l252468,325686r-67,-39l252334,325608r-67,-39l252201,325530r-67,-39l252067,325452r-67,-39l251933,325374r-66,-39l251800,325296r-67,-39l251666,325218r-67,-40l251533,325139r-67,-39l251399,325061r-67,-39l251265,324982r-66,-39l251132,324904r-67,-39l250998,324825r-67,-39l250865,324747r-67,-40l250731,324668r-67,-39l250598,324589r-67,-39l250464,324511r-67,-40l250330,324432r-66,-40l250197,324353r-67,-40l250063,324274r-67,-40l249930,324195r-67,-40l249796,324115r-67,-39l249662,324036r-66,-39l249529,323957r-67,-40l249395,323878r-66,-40l249262,323798r-67,-40l249128,323719r-67,-40l248995,323639r-67,-40l248861,323559r-67,-39l248727,323480r-66,-40l248594,323400r-67,-40l248460,323320r-67,-40l248327,323240r-67,-40l248193,323160r-67,-40l248059,323080r-66,-40l247926,323000r-67,-40l247792,322920r-66,-40l247659,322840r-67,-41l247525,322759r-67,-40l247392,322679r-67,-40l247258,322598r-67,-40l247124,322518r-66,-40l246991,322437r-67,-40l246857,322357r-67,-41l246724,322276r-67,-41l246590,322195r-67,-40l246457,322114r-67,-40l246323,322033r-67,-40l246189,321952r-66,-40l246056,321871r-67,-40l245922,321790r-67,-41l245789,321709r-67,-41l245655,321627r-67,-40l245521,321546r-66,-41l245388,321465r-67,-41l245254,321383r-66,-41l245121,321302r-67,-41l244987,321220r-67,-41l244854,321138r-67,-41l244720,321056r-67,-40l244586,320975r-66,-41l244453,320893r-67,-41l244319,320811r-67,-41l244186,320729r-67,-41l244052,320647r-67,-42l243918,320564r-66,-41l243785,320482r-67,-41l243651,320400r-66,-41l243518,320317r-67,-41l243384,320235r-67,-41l243251,320152r-67,-41l243117,320070r-67,-42l242983,319987r-66,-41l242850,319904r-67,-41l242716,319821r-67,-41l242583,319739r-67,-42l242449,319656r-67,-42l242316,319573r-67,-42l242182,319489r-67,-41l242048,319406r-66,-41l241915,319323r-67,-42l241781,319240r-67,-42l241648,319156r-67,-41l241514,319073r-67,-42l241380,318989r-66,-42l241247,318906r-67,-42l241113,318822r-67,-42l240980,318738r-67,-42l240846,318654r-67,-42l240713,318571r-67,-42l240579,318487r-67,-42l240445,318403r-66,-43l240312,318318r-67,-42l240178,318234r-67,-42l240045,318150r-67,-42l239911,318066r-67,-42l239777,317981r-66,-42l239644,317897r-67,-42l239510,317812r-66,-42l239377,317728r-67,-43l239243,317643r-67,-42l239110,317558r-67,-42l238976,317473r-67,-42l238842,317389r-66,-43l238709,317304r-67,-43l238575,317219r-67,-43l238442,317133r-67,-42l238308,317048r-67,-42l238174,316963r-66,-43l238041,316878r-67,-43l237907,316792r-66,-42l237774,316707r-67,-43l237640,316621r-67,-43l237507,316536r-67,-43l237373,316450r-67,-43l237239,316364r-66,-43l237106,316278r-67,-43l236972,316192r-67,-42l236839,316107r-67,-43l236705,316020r-67,-43l236572,315934r-67,-43l236438,315848r-67,-43l236304,315762r-66,-43l236171,315676r-67,-44l236037,315589r-67,-43l235904,315503r-67,-44l235770,315416r-67,-43l235636,315329r-66,-43l235503,315243r-67,-44l235369,315156r-66,-43l235236,315069r-67,-43l235102,314982r-67,-43l234969,314895r-67,-43l234835,314808r-67,-43l234701,314721r-66,-44l234568,314634r-67,-44l234434,314546r-67,-43l234301,314459r-67,-44l234167,314372r-67,-44l234033,314284r-66,-44l233900,314197r-67,-44l233766,314109r-66,-44l233633,314021r-67,-44l233499,313933r-67,-44l233366,313845r-67,-43l233232,313758r-67,-44l233098,313669r-66,-44l232965,313581r-67,-44l232831,313493r-67,-44l232698,313405r-67,-44l232564,313317r-67,-45l232431,313228r-67,-44l232297,313140r-67,-45l232163,313051r-66,-44l232030,312963r-67,-45l231896,312874r-67,-45l231763,312785r-67,-44l231629,312696r-67,-44l231495,312607r-66,-44l231362,312518r-67,-44l231228,312429r-67,-44l231095,312340r-67,-44l230961,312251r-67,-45l230828,312162r-67,-45l230694,312072r-67,-44l230560,311983r-66,-45l230427,311893r-67,-45l230293,311804r-67,-45l230160,311714r-67,-45l230026,311624r-67,-45l229892,311534r-66,-45l229759,311445r-67,-45l229625,311355r-66,-45l229492,311264r-67,-45l229358,311174r-67,-45l229225,311084r-67,-45l229091,310994r-67,-45l228957,310904r-66,-46l228824,310813r-67,-45l228690,310723r-67,-46l228557,310632r-67,-45l228423,310541r-67,-45l228289,310451r-66,-46l228156,310360r-67,-46l228022,310269r-66,-46l227889,310178r-67,-46l227755,310087r-67,-46l227622,309996r-67,-46l227488,309905r-67,-46l227354,309813r-66,-45l227221,309722r-67,-46l227087,309631r-67,-46l226954,309539r-67,-46l226820,309448r-67,-46l226687,309356r-67,-46l226553,309264r-67,-46l226419,309172r-66,-45l226286,309081r-67,-46l226152,308989r-67,-46l226019,308897r-67,-46l225885,308804r-67,-46l225751,308712r-66,-46l225618,308620r-67,-46l225484,308528r-66,-46l225351,308435r-67,-46l225217,308343r-67,-46l225084,308250r-67,-46l224950,308158r-67,-47l224816,308065r-66,-47l224683,307972r-67,-46l224549,307879r-67,-46l224416,307786r-67,-46l224282,307693r-67,-46l224148,307600r-66,-46l224015,307507r-67,-47l223881,307414r-66,-47l223748,307320r-67,-46l223614,307227r-67,-47l223481,307133r-67,-46l223347,307040r-67,-47l223213,306946r-66,-47l223080,306852r-67,-46l222946,306759r-67,-47l222813,306665r-67,-47l222679,306571r-67,-47l222546,306477r-67,-47l222412,306383r-67,-47l222278,306288r-66,-47l222145,306194r-67,-47l222011,306100r-67,-47l221878,306005r-67,-47l221744,305911r-67,-47l221610,305816r-66,-47l221477,305722r-67,-48l221343,305627r-67,-48l221210,305532r-67,-47l221076,305437r-67,-47l220943,305342r-67,-47l220809,305247r-67,-47l220675,305152r-66,-48l220542,305057r-67,-48l220408,304961r-67,-47l220275,304866r-67,-48l220141,304771r-67,-48l220007,304675r-66,-48l219874,304579r-67,-47l219740,304484r-66,-48l219607,304388r-67,-48l219473,304292r-67,-48l219340,304196r-67,-48l219206,304100r-67,-48l219072,304004r-66,-48l218939,303908r-67,-48l218805,303812r-67,-48l218672,303715r-67,-48l218538,303619r-67,-48l218405,303522r-67,-48l218271,303426r-67,-48l218137,303329r-66,-48l218004,303233r-67,-49l217870,303136r-67,-49l217737,303039r-67,-49l217603,302942r-67,-49l217469,302845r-66,-49l217336,302748r-67,-49l217202,302650r-67,-48l217069,302553r-67,-48l216935,302456r-67,-49l216802,302358r-67,-48l216668,302261r-67,-49l216534,302163r-66,-49l216401,302066r-67,-49l216267,301968r-67,-49l216134,301870r-67,-49l216000,301772r-67,-49l215866,301674r-66,-49l215733,301576r-67,-49l215599,301478r-66,-49l215466,301379r-67,-49l215332,301281r-67,-49l215199,301183r-67,-50l215065,301084r-67,-49l214931,300986r-66,-50l214798,300887r-67,-49l214664,300788r-67,-49l214531,300689r-67,-49l214397,300590r-67,-49l214263,300492r-66,-50l214130,300392r-67,-49l213996,300293r-66,-49l213863,300194r-67,-50l213729,300095r-67,-50l213596,299995r-67,-49l213462,299896r-67,-50l213328,299796r-66,-49l213195,299697r-67,-50l213061,299597r-67,-50l212928,299497r-67,-50l212794,299397r-67,-50l212661,299297r-67,-50l212527,299197r-67,-50l212393,299097r-66,-50l212260,298997r-67,-50l212126,298897r-67,-51l211993,298796r-67,-50l211859,298696r-67,-50l211725,298595r-66,-50l211592,298495r-67,-51l211458,298394r-67,-50l211325,298293r-67,-50l211191,298192r-67,-50l211058,298091r-67,-50l210924,297990r-67,-50l210790,297889r-66,-50l210657,297788r-67,-51l210523,297687r-67,-51l210390,297585r-67,-50l210256,297484r-67,-51l210122,297382r-66,-50l209989,297281r-67,-51l209855,297179r-66,-51l209722,297077r-67,-51l209588,296975r-67,-51l209455,296873r-67,-51l209321,296771r-67,-51l209187,296669r-66,-51l209054,296567r-67,-51l208920,296465r-67,-51l208787,296362r-67,-51l208653,296260r-67,-51l208520,296157r-67,-51l208386,296055r-67,-52l208252,295952r-66,-51l208119,295849r-67,-51l207985,295746r-67,-51l207852,295644r-67,-52l207718,295540r-67,-51l207584,295437r-66,-51l207451,295334r-67,-51l207317,295231r-67,-52l207184,295127r-67,-51l207050,295024r-67,-52l206917,294920r-67,-51l206783,294817r-67,-52l206649,294713r-66,-52l206516,294609r-67,-52l206382,294505r-67,-51l206249,294402r-67,-52l206115,294297r-67,-52l205981,294193r-66,-52l205848,294089r-67,-52l205714,293985r-66,-52l205581,293880r-67,-52l205447,293776r-67,-52l205314,293671r-67,-52l205180,293567r-67,-53l205046,293462r-66,-52l204913,293357r-67,-52l204779,293252r-67,-52l204646,293147r-67,-52l204512,293042r-67,-52l204378,292937r-66,-52l204245,292832r-67,-53l204111,292727r-66,-53l203978,292621r-67,-53l203844,292516r-67,-53l203711,292410r-67,-53l203577,292304r-67,-52l203443,292199r-66,-53l203310,292093r-67,-53l203176,291987r-67,-53l203043,291881r-67,-53l202909,291775r-67,-53l202776,291669r-67,-54l202642,291562r-67,-53l202508,291456r-66,-53l202375,291350r-67,-54l202241,291243r-67,-53l202108,291136r-67,-53l201974,291030r-67,-54l201840,290923r-66,-53l201707,290816r-67,-53l201573,290709r-66,-53l201440,290602r-67,-53l201306,290495r-67,-54l201173,290388r-67,-54l201039,290280r-67,-53l200905,290173r-66,-54l200772,290066r-67,-54l200638,289958r-67,-54l200505,289850r-67,-54l200371,289743r-67,-54l200237,289635r-66,-54l200104,289527r-67,-54l199970,289419r-66,-54l199837,289311r-67,-54l199703,289203r-67,-55l199570,289094r-67,-54l199436,288986r-67,-54l199302,288878r-66,-55l199169,288769r-67,-54l199035,288660r-67,-54l198902,288552r-67,-55l198768,288443r-67,-54l198635,288334r-67,-54l198501,288225r-67,-54l198367,288116r-66,-55l198234,288007r-67,-55l198100,287898r-67,-55l197967,287788r-67,-54l197833,287679r-67,-55l197699,287569r-66,-54l197566,287460r-67,-55l197432,287350r-67,-55l197299,287240r-67,-54l197165,287131r-67,-55l197032,287021r-67,-55l196898,286911r-67,-55l196764,286801r-66,-55l196631,286690r-67,-55l196497,286580r-67,-55l196364,286470r-67,-55l196230,286359r-67,-55l196096,286249r-66,-56l195963,286138r-67,-55l195829,286027r-66,-55l195696,285917r-67,-56l195562,285806r-67,-56l195429,285695r-67,-56l195295,285584r-67,-56l195161,285472r-66,-55l195028,285361r-67,-56l194894,285250r-67,-56l194761,285138r-67,-55l194627,285027r-67,-56l194493,284915r-66,-56l194360,284804r-67,-56l194226,284692r-66,-56l194093,284580r-67,-56l193959,284468r-67,-56l193826,284356r-67,-56l193692,284244r-67,-56l193558,284131r-66,-56l193425,284019r-67,-56l193291,283907r-67,-57l193158,283794r-67,-56l193024,283682r-67,-57l192891,283569r-67,-57l192757,283456r-67,-56l192623,283343r-66,-56l192490,283230r-67,-56l192356,283117r-67,-56l192223,283004r-67,-57l192089,282891r-67,-57l191955,282777r-66,-56l191822,282664r-67,-57l191688,282551r-66,-57l191555,282437r-67,-57l191421,282323r-67,-57l191288,282209r-67,-56l191154,282096r-67,-57l191020,281982r-66,-57l190887,281868r-67,-57l190753,281753r-67,-57l190620,281639r-67,-57l190486,281525r-67,-57l190352,281410r-66,-57l190219,281296r-67,-57l190085,281181r-66,-57l189952,281067r-67,-58l189818,280952r-67,-58l189685,280837r-67,-57l189551,280722r-67,-57l189417,280607r-66,-58l189284,280492r-67,-58l189150,280377r-67,-58l189017,280261r-67,-57l188883,280146r-67,-58l188750,280030r-67,-57l188616,279915r-67,-58l188482,279799r-66,-58l188349,279683r-67,-58l188215,279567r-67,-58l188082,279451r-67,-58l187948,279335r-67,-58l187814,279219r-66,-58l187681,279103r-67,-58l187547,278987r-67,-59l187414,278870r-67,-58l187280,278754r-67,-59l187147,278637r-67,-58l187013,278520r-67,-58l186879,278404r-66,-59l186746,278287r-67,-59l186612,278170r-67,-59l186479,278053r-67,-59l186345,277935r-67,-58l186211,277818r-66,-58l186078,277701r-67,-59l185944,277583r-66,-58l185811,277466r-67,-59l185677,277348r-67,-59l185544,277230r-67,-58l185410,277113r-67,-59l185276,276995r-66,-59l185143,276877r-67,-59l185009,276759r-67,-59l184876,276640r-67,-59l184742,276522r-67,-59l184608,276404r-66,-59l184475,276285r-67,-59l184341,276167r-66,-60l184208,276048r-67,-59l184074,275929r-67,-59l183941,275810r-67,-59l183807,275692r-67,-60l183673,275572r-66,-59l183540,275453r-67,-59l183406,275334r-67,-60l183273,275215r-67,-60l183139,275095r-67,-59l183006,274976r-67,-60l182872,274856r-67,-60l182738,274737r-66,-60l182605,274617r-67,-60l182471,274497r-67,-60l182338,274377r-67,-60l182204,274257r-67,-60l182070,274137r-66,-60l181937,274016r-67,-60l181803,273896r-66,-60l181670,273776r-67,-61l181536,273655r-67,-60l181403,273534r-67,-60l181269,273414r-67,-61l181135,273293r-66,-61l181002,273172r-67,-61l180868,273051r-67,-61l180735,272930r-67,-61l180601,272809r-67,-61l180467,272687r-66,-60l180334,272566r-67,-61l180200,272444r-66,-60l180067,272323r-67,-61l179933,272201r-67,-61l179800,272079r-67,-61l179666,271957r-67,-61l179532,271835r-66,-61l179399,271713r-67,-61l179265,271591r-67,-61l179132,271469r-67,-61l178998,271347r-67,-62l178865,271224r-67,-61l178731,271102r-67,-62l178597,270979r-66,-61l178464,270856r-67,-61l178330,270733r-67,-61l178197,270610r-67,-61l178063,270487r-67,-61l177929,270364r-66,-61l177796,270241r-67,-62l177662,270118r-67,-62l177529,269994r-67,-61l177395,269871r-67,-62l177262,269747r-67,-62l177128,269624r-67,-62l176994,269500r-66,-62l176861,269376r-67,-62l176727,269252r-67,-62l176594,269128r-67,-62l176460,269004r-67,-63l176326,268879r-66,-62l176193,268755r-67,-62l176059,268630r-66,-62l175926,268506r-67,-62l175792,268381r-67,-62l175659,268256r-67,-62l175525,268132r-67,-63l175391,268007r-66,-63l175258,267882r-67,-63l175124,267756r-67,-62l174991,267631r-67,-63l174857,267506r-67,-63l174724,267380r-67,-62l174590,267255r-67,-63l174456,267129r-66,-63l174323,267003r-67,-63l174189,266878r-67,-63l174056,266752r-67,-63l173922,266626r-67,-64l173788,266499r-66,-63l173655,266373r-67,-63l173521,266247r-67,-63l173388,266120r-67,-63l173254,265994r-67,-63l173121,265867r-67,-63l172987,265741r-67,-64l172853,265614r-66,-64l172720,265487r-67,-64l172586,265360r-67,-64l172453,265233r-67,-64l172319,265105r-67,-63l172185,264978r-66,-64l172052,264851r-67,-64l171918,264723r-66,-64l171785,264596r-67,-64l171651,264468r-67,-64l171518,264340r-67,-64l171384,264212r-67,-64l171250,264084r-66,-64l171117,263956r-67,-64l170983,263828r-67,-64l170850,263700r-67,-65l170716,263571r-67,-64l170582,263443r-66,-65l170449,263314r-67,-64l170315,263185r-66,-64l170182,263057r-67,-65l170048,262928r-67,-65l169915,262799r-67,-65l169781,262670r-67,-65l169647,262540r-66,-64l169514,262411r-67,-65l169380,262282r-67,-65l169247,262152r-67,-65l169113,262023r-67,-65l168980,261893r-67,-65l168846,261763r-67,-65l168712,261633r-66,-65l168579,261503r-67,-65l168445,261373r-67,-65l168312,261243r-67,-65l168178,261113r-67,-66l168044,260982r-66,-65l167911,260852r-67,-66l167777,260721r-67,-65l167644,260590r-67,-65l167510,260459r-67,-65l167377,260329r-67,-66l167243,260198r-67,-66l167109,260066r-66,-65l166976,259935r-67,-65l166842,259804r-67,-66l166709,259673r-67,-66l166575,259541r-67,-66l166441,259409r-66,-65l166308,259278r-67,-66l166174,259146r-66,-66l166041,259014r-67,-66l165907,258882r-67,-66l165774,258750r-67,-66l165640,258618r-67,-66l165506,258485r-66,-66l165373,258353r-67,-66l165239,258220r-67,-66l165106,258088r-67,-67l164972,257955r-67,-66l164839,257822r-67,-66l164705,257689r-67,-66l164571,257556r-66,-66l164438,257423r-67,-66l164304,257290r-67,-67l164171,257157r-67,-67l164037,257023r-67,-67l163903,256890r-66,-67l163770,256756r-67,-67l163636,256622r-67,-67l163503,256488r-67,-67l163369,256354r-67,-67l163236,256220r-67,-67l163102,256086r-67,-67l162968,255952r-66,-67l162835,255818r-67,-68l162701,255683r-67,-67l162568,255549r-67,-68l162434,255414r-67,-68l162300,255279r-66,-67l162167,255144r-67,-67l162033,255009r-66,-67l161900,254874r-67,-67l161766,254739r-67,-68l161633,254604r-67,-68l161499,254468r-67,-67l161365,254333r-66,-68l161232,254197r-67,-68l161098,254061r-67,-67l160965,253926r-67,-68l160831,253790r-67,-68l160697,253654r-66,-68l160564,253518r-67,-68l160430,253381r-66,-68l160297,253245r-67,-68l160163,253109r-67,-69l160030,252972r-67,-68l159896,252836r-67,-69l159762,252699r-66,-69l159629,252562r-67,-68l159495,252425r-67,-68l159362,252288r-67,-69l159228,252151r-67,-69l159095,252014r-67,-69l158961,251876r-67,-69l158827,251739r-66,-69l158694,251601r-67,-69l158560,251464r-67,-69l158427,251326r-67,-69l158293,251188r-67,-69l158159,251050r-66,-69l158026,250912r-67,-69l157892,250774r-66,-70l157759,250635r-67,-69l157625,250497r-67,-69l157492,250358r-67,-69l157358,250220r-67,-70l157224,250081r-66,-69l157091,249942r-67,-69l156957,249803r-67,-69l156824,249664r-67,-69l156690,249525r-67,-70l156556,249386r-66,-70l156423,249246r-67,-69l156289,249107r-66,-70l156156,248967r-67,-69l156022,248828r-67,-70l155889,248688r-67,-70l155755,248548r-67,-70l155621,248408r-66,-70l155488,248268r-67,-70l155354,248128r-67,-70l155221,247988r-67,-71l155087,247847r-67,-70l154954,247707r-67,-71l154820,247566r-67,-70l154686,247425r-66,-70l154553,247284r-67,-70l154419,247144r-67,-71l154286,247003r-67,-71l154152,246861r-67,-70l154018,246720r-66,-71l153885,246579r-67,-71l153751,246437r-67,-70l153618,246296r-67,-71l153484,246154r-67,-71l153351,246012r-67,-71l153217,245870r-67,-71l153083,245728r-66,-71l152950,245586r-67,-71l152816,245444r-67,-71l152683,245302r-67,-72l152549,245159r-67,-71l152415,245017r-66,-72l152282,244874r-67,-71l152148,244731r-66,-71l152015,244588r-67,-71l151881,244446r-67,-72l151748,244302r-67,-71l151614,244159r-67,-71l151480,244016r-66,-72l151347,243873r-67,-72l151213,243729r-67,-72l151080,243585r-67,-71l150946,243442r-67,-72l150812,243298r-66,-72l150679,243154r-67,-72l150545,243010r-66,-72l150412,242866r-67,-72l150278,242722r-67,-73l150145,242577r-67,-72l150011,242433r-67,-73l149877,242288r-66,-72l149744,242143r-67,-72l149610,241999r-67,-73l149477,241854r-67,-73l149343,241709r-67,-73l149210,241564r-67,-73l149076,241418r-67,-72l148942,241273r-66,-73l148809,241128r-67,-73l148675,240982r-67,-73l148542,240836r-67,-72l148408,240691r-67,-73l148274,240545r-66,-73l148141,240399r-67,-73l148007,240253r-66,-73l147874,240106r-67,-73l147740,239960r-67,-73l147607,239814r-67,-74l147473,239667r-67,-73l147339,239521r-66,-74l147206,239374r-67,-74l147072,239227r-67,-74l146939,239080r-67,-74l146805,238933r-67,-74l146671,238786r-66,-74l146538,238638r-67,-73l146404,238491r-66,-74l146271,238343r-67,-73l146137,238196r-67,-74l146004,238048r-67,-74l145870,237900r-67,-74l145736,237752r-66,-74l145603,237604r-67,-74l145469,237456r-67,-74l145336,237308r-67,-74l145202,237159r-67,-74l145069,237011r-67,-74l144935,236862r-67,-74l144801,236713r-66,-74l144668,236565r-67,-75l144534,236416r-67,-75l144401,236267r-67,-75l144267,236117r-67,-74l144133,235968r-66,-74l144000,235819r-67,-75l143866,235669r-67,-74l143733,235520r-67,-75l143599,235370r-67,-75l143466,235220r-67,-75l143332,235070r-67,-75l143198,234920r-66,-75l143065,234770r-67,-75l142931,234620r-67,-75l142798,234469r-67,-75l142664,234319r-67,-75l142530,234168r-66,-75l142397,234017r-67,-75l142263,233867r-66,-76l142130,233716r-67,-76l141996,233565r-67,-76l141863,233413r-67,-75l141729,233262r-67,-75l141595,233111r-66,-76l141462,232959r-67,-75l141328,232808r-67,-76l141195,232656r-67,-76l141061,232504r-67,-76l140927,232352r-66,-76l140794,232200r-67,-76l140660,232048r-66,-76l140527,231896r-67,-76l140393,231743r-67,-76l140260,231591r-67,-77l140126,231438r-67,-76l139992,231285r-66,-76l139859,231133r-67,-77l139725,230980r-67,-77l139592,230827r-67,-77l139458,230673r-67,-76l139325,230520r-67,-77l139191,230367r-67,-77l139057,230213r-66,-77l138924,230060r-67,-77l138790,229906r-67,-77l138657,229752r-67,-77l138523,229598r-67,-77l138389,229444r-66,-77l138256,229290r-67,-77l138122,229135r-66,-77l137989,228981r-67,-77l137855,228826r-67,-77l137722,228672r-67,-78l137588,228517r-67,-77l137454,228362r-66,-77l137321,228207r-67,-77l137187,228052r-67,-78l137054,227897r-67,-78l136920,227742r-67,-78l136786,227586r-66,-78l136653,227431r-67,-78l136519,227275r-66,-78l136386,227119r-67,-78l136252,226963r-67,-78l136119,226807r-67,-78l135985,226651r-67,-78l135851,226495r-66,-78l135718,226338r-67,-78l135584,226182r-67,-78l135451,226025r-67,-78l135317,225869r-67,-79l135184,225712r-67,-79l135050,225555r-67,-79l134916,225398r-66,-79l134783,225241r-67,-79l134649,225084r-67,-79l134516,224926r-67,-79l134382,224769r-67,-79l134248,224611r-66,-79l134115,224453r-67,-79l133981,224295r-67,-78l133848,224138r-67,-80l133714,223979r-67,-79l133581,223821r-67,-79l133447,223663r-67,-79l133313,223505r-66,-80l133180,223346r-67,-79l133046,223187r-67,-79l132913,223029r-67,-80l132779,222870r-67,-80l132645,222711r-66,-80l132512,222552r-67,-80l132378,222392r-66,-79l132245,222233r-67,-80l132111,222074r-67,-80l131978,221914r-67,-80l131844,221754r-67,-79l131710,221595r-66,-80l131577,221435r-67,-80l131443,221275r-67,-80l131310,221115r-67,-81l131176,220954r-67,-80l131043,220794r-67,-80l130909,220633r-67,-80l130775,220473r-66,-81l130642,220312r-67,-80l130508,220151r-67,-80l130375,219990r-67,-80l130241,219829r-67,-80l130107,219668r-66,-81l129974,219507r-67,-81l129840,219345r-67,-80l129707,219184r-67,-81l129573,219022r-67,-81l129440,218860r-67,-81l129306,218698r-67,-81l129172,218536r-66,-81l129039,218374r-67,-81l128905,218212r-67,-81l128772,218050r-67,-82l128638,217887r-67,-81l128504,217725r-66,-82l128371,217562r-67,-81l128237,217399r-66,-81l128104,217236r-67,-81l127970,217073r-67,-81l127837,216910r-67,-82l127703,216747r-67,-82l127569,216583r-66,-82l127436,216420r-67,-82l127302,216256r-67,-82l127169,216092r-67,-82l127035,215928r-67,-82l126901,215764r-66,-82l126768,215600r-67,-82l126634,215436r-66,-82l126501,215272r-67,-83l126367,215107r-67,-82l126234,214943r-67,-83l126100,214778r-67,-82l125966,214613r-66,-82l125833,214448r-67,-82l125699,214283r-67,-82l125566,214118r-67,-83l125432,213953r-67,-83l125299,213787r-67,-83l125165,213622r-67,-83l125031,213456r-66,-83l124898,213290r-67,-83l124764,213124r-67,-83l124631,212958r-67,-83l124497,212792r-67,-83l124363,212626r-66,-83l124230,212460r-67,-84l124096,212293r-67,-83l123963,212127r-67,-84l123829,211960r-67,-84l123696,211793r-67,-83l123562,211626r-67,-83l123428,211459r-66,-84l123295,211292r-67,-84l123161,211124r-67,-83l123028,210957r-67,-84l122894,210790r-67,-84l122760,210622r-66,-84l122627,210454r-67,-84l122493,210286r-66,-84l122360,210118r-67,-84l122226,209950r-67,-84l122093,209782r-67,-84l121959,209613r-67,-84l121825,209445r-66,-84l121692,209276r-67,-84l121558,209107r-67,-84l121425,208939r-67,-85l121291,208770r-67,-85l121158,208600r-67,-84l121024,208431r-67,-84l120890,208262r-66,-85l120757,208092r-67,-84l120623,207923r-67,-85l120490,207753r-67,-85l120356,207583r-67,-85l120222,207413r-66,-85l120089,207243r-67,-85l119955,207073r-67,-85l119822,206903r-67,-85l119688,206732r-67,-85l119555,206562r-67,-86l119421,206391r-67,-85l119287,206220r-66,-85l119154,206049r-67,-85l119020,205878r-67,-85l118887,205707r-67,-85l118753,205536r-67,-86l118619,205365r-66,-86l118486,205193r-67,-86l118352,205021r-66,-85l118219,204850r-67,-86l118085,204678r-67,-86l117952,204506r-67,-86l117818,204334r-67,-86l117684,204161r-66,-86l117551,203989r-67,-86l117417,203817r-67,-87l117284,203644r-67,-86l117150,203471r-67,-86l117016,203298r-66,-86l116883,203125r-67,-86l116749,202952r-66,-86l116616,202779r-67,-87l116482,202606r-67,-87l116349,202432r-67,-87l116215,202259r-67,-87l116081,202085r-66,-87l115948,201911r-67,-87l115814,201737r-67,-87l115681,201563r-67,-87l115547,201389r-67,-87l115414,201215r-67,-88l115280,201040r-67,-87l115146,200866r-66,-88l115013,200691r-67,-87l114879,200516r-67,-87l114746,200341r-67,-87l114612,200166r-67,-87l114478,199991r-66,-88l114345,199816r-67,-88l114211,199640r-67,-88l114078,199465r-67,-88l113944,199289r-67,-88l113811,199113r-67,-88l113677,198937r-67,-88l113543,198761r-66,-88l113410,198585r-67,-88l113276,198409r-67,-88l113143,198232r-67,-88l113009,198056r-67,-88l112875,197879r-66,-88l112742,197702r-67,-88l112608,197526r-66,-89l112475,197349r-67,-89l112341,197171r-67,-88l112208,196994r-67,-89l112074,196817r-67,-89l111940,196639r-66,-89l111807,196462r-67,-89l111673,196284r-67,-89l111540,196106r-67,-89l111406,195928r-67,-89l111273,195750r-67,-89l111139,195572r-67,-90l111005,195393r-66,-89l110872,195215r-67,-90l110738,195036r-67,-89l110605,194857r-67,-89l110471,194678r-67,-89l110337,194499r-66,-89l110204,194320r-67,-89l110070,194141r-67,-90l109937,193962r-67,-90l109803,193782r-67,-90l109670,193603r-67,-90l109536,193423r-67,-90l109402,193243r-66,-90l109269,193063r-67,-90l109135,192883r-67,-90l109002,192703r-67,-91l108868,192522r-67,-90l108734,192342r-66,-91l108601,192161r-67,-90l108467,191980r-66,-90l108334,191799r-67,-90l108200,191618r-67,-90l108067,191437r-67,-90l107933,191256r-67,-91l107799,191075r-66,-91l107666,190893r-67,-91l107532,190712r-67,-91l107399,190530r-67,-91l107265,190348r-67,-91l107131,190166r-66,-91l106998,189984r-67,-91l106864,189802r-66,-92l106731,189619r-67,-91l106597,189437r-67,-92l106464,189254r-67,-91l106330,189071r-67,-91l106196,188888r-66,-91l106063,188705r-67,-91l105929,188522r-67,-91l105796,188339r-67,-92l105662,188156r-67,-92l105529,187972r-67,-92l105395,187788r-67,-91l105261,187605r-66,-92l105128,187421r-67,-92l104994,187237r-67,-92l104861,187053r-67,-92l104727,186868r-67,-92l104593,186684r-66,-92l104460,186499r-67,-92l104326,186315r-66,-93l104193,186130r-67,-92l104059,185945r-67,-92l103926,185760r-67,-92l103792,185575r-67,-93l103658,185390r-66,-93l103525,185204r-67,-92l103391,185019r-67,-93l103258,184833r-67,-93l103124,184647r-67,-93l102990,184461r-66,-93l102857,184275r-67,-93l102723,184089r-66,-93l102590,183903r-67,-93l102456,183716r-67,-93l102323,183530r-67,-93l102189,183343r-67,-93l102055,183156r-66,-93l101922,182969r-67,-93l101788,182782r-67,-93l101655,182595r-67,-93l101521,182408r-67,-94l101388,182220r-67,-93l101254,182033r-67,-94l101120,181845r-66,-94l100987,181657r-67,-94l100853,181469r-67,-94l100720,181281r-67,-94l100586,181093r-67,-94l100452,180905r-66,-95l100319,180716r-67,-94l100185,180528r-67,-95l100052,180339r-67,-95l99918,180150r-67,-94l99785,179961r-67,-94l99651,179772r-67,-95l99517,179583r-66,-95l99384,179393r-67,-94l99250,179204r-67,-95l99117,179014r-67,-95l98983,178824r-67,-94l98849,178635r-66,-95l98716,178445r-67,-96l98582,178254r-66,-95l98449,178064r-67,-95l98315,177874r-67,-96l98182,177683r-67,-95l98048,177493r-67,-96l97914,177302r-66,-96l97781,177111r-67,-96l97647,176920r-67,-96l97514,176729r-67,-96l97380,176537r-67,-95l97246,176346r-66,-96l97113,176154r-67,-95l96979,175963r-66,-96l96846,175771r-67,-96l96712,175579r-67,-96l96579,175387r-67,-96l96445,175195r-67,-97l96311,175002r-66,-96l96178,174810r-67,-97l96044,174617r-67,-96l95911,174424r-67,-96l95777,174232r-67,-97l95644,174039r-67,-97l95510,173845r-67,-96l95376,173652r-66,-96l95243,173459r-67,-97l95109,173265r-67,-96l94976,173072r-67,-97l94842,172878r-67,-97l94708,172684r-66,-97l94575,172490r-67,-97l94441,172296r-66,-97l94308,172102r-67,-98l94174,171907r-67,-97l94041,171713r-67,-98l93907,171518r-67,-97l93773,171323r-66,-97l93640,171128r-67,-97l93506,170933r-67,-97l93373,170738r-67,-98l93239,170543r-67,-98l93105,170347r-66,-98l92972,170152r-67,-98l92838,169956r-66,-98l92705,169760r-67,-98l92571,169564r-67,-98l92438,169368r-67,-98l92304,169172r-67,-99l92170,168975r-66,-98l92037,168779r-67,-99l91903,168582r-67,-98l91770,168385r-67,-98l91636,168188r-67,-98l91503,167991r-67,-98l91369,167794r-67,-99l91235,167597r-66,-99l91102,167399r-67,-98l90968,167202r-67,-99l90835,167004r-67,-99l90701,166806r-67,-99l90567,166608r-66,-99l90434,166410r-67,-99l90300,166212r-67,-99l90167,166014r-67,-100l90033,165815r-67,-99l89900,165617r-67,-100l89766,165418r-67,-100l89632,165219r-66,-100l89499,165020r-67,-100l89365,164821r-67,-100l89232,164622r-67,-100l89098,164422r-67,-100l88964,164223r-66,-100l88831,164023r-67,-100l88697,163823r-66,-100l88564,163623r-67,-100l88430,163423r-67,-100l88297,163223r-67,-100l88163,163022r-67,-100l88029,162822r-66,-100l87896,162621r-67,-100l87762,162421r-67,-101l87629,162220r-67,-101l87495,162019r-67,-101l87362,161818r-67,-101l87228,161616r-67,-100l87094,161415r-66,-101l86961,161213r-67,-100l86827,161012r-67,-101l86694,160810r-67,-101l86560,160608r-67,-101l86426,160406r-66,-101l86293,160204r-67,-101l86159,160001r-67,-101l86026,159799r-67,-101l85892,159596r-67,-101l85759,159394r-67,-102l85625,159191r-67,-102l85491,158988r-66,-102l85358,158785r-67,-102l85224,158581r-67,-101l85091,158378r-67,-102l84957,158174r-67,-101l84823,157971r-66,-102l84690,157767r-67,-102l84556,157563r-66,-102l84423,157359r-67,-102l84289,157155r-67,-102l84156,156950r-67,-102l84022,156746r-67,-102l83888,156541r-66,-102l83755,156337r-67,-103l83621,156132r-67,-103l83488,155927r-67,-103l83354,155722r-67,-103l83220,155516r-66,-102l83087,155311r-67,-103l82953,155105r-66,-102l82820,154900r-67,-103l82686,154694r-67,-103l82553,154488r-67,-103l82419,154282r-67,-103l82285,154076r-66,-104l82152,153869r-67,-103l82018,153663r-67,-104l81885,153456r-67,-103l81751,153249r-67,-103l81618,153043r-67,-104l81484,152835r-67,-103l81350,152628r-66,-103l81217,152421r-67,-104l81083,152214r-67,-104l80950,152006r-67,-104l80816,151798r-67,-104l80682,151590r-66,-103l80549,151382r-67,-104l80415,151174r-67,-104l80282,150966r-67,-104l80148,150758r-67,-104l80015,150549r-67,-104l79881,150341r-67,-105l79747,150132r-66,-105l79614,149923r-67,-105l79480,149714r-67,-105l79347,149505r-67,-105l79213,149295r-67,-104l79079,149086r-66,-105l78946,148876r-67,-105l78812,148667r-66,-105l78679,148457r-67,-105l78545,148247r-67,-105l78412,148036r-67,-105l78278,147826r-67,-105l78144,147616r-66,-105l78011,147405r-67,-105l77877,147195r-67,-106l77744,146984r-67,-106l77610,146773r-67,-106l77477,146562r-67,-106l77343,146350r-67,-105l77209,146139r-66,-106l77076,145928r-67,-106l76942,145716r-67,-106l76809,145504r-67,-106l76675,145292r-67,-106l76541,145080r-66,-106l76408,144868r-67,-106l76274,144656r-67,-107l76141,144443r-67,-106l76007,144231r-67,-107l75874,144018r-67,-107l75740,143805r-67,-106l75606,143592r-66,-107l75473,143379r-67,-107l75339,143166r-67,-107l75206,142952r-67,-107l75072,142739r-67,-107l74938,142525r-66,-107l74805,142311r-67,-107l74671,142097r-66,-107l74538,141883r-67,-107l74404,141669r-67,-107l74271,141454r-67,-107l74137,141240r-67,-107l74003,141025r-66,-107l73870,140810r-67,-107l73736,140596r-67,-108l73603,140380r-67,-107l73469,140165r-67,-107l73335,139950r-66,-108l73202,139734r-67,-107l73068,139519r-66,-108l72935,139303r-67,-108l72801,139087r-67,-108l72668,138871r-67,-108l72534,138655r-67,-108l72400,138439r-66,-109l72267,138222r-67,-108l72133,138006r-67,-109l72000,137789r-67,-108l71866,137572r-67,-108l71733,137355r-67,-108l71599,137138r-67,-109l71465,136921r-66,-109l71332,136703r-67,-109l71198,136486r-67,-109l71065,136268r-67,-109l70931,136050r-67,-109l70797,135832r-66,-109l70664,135614r-67,-109l70530,135396r-67,-109l70397,135177r-67,-109l70263,134959r-67,-109l70130,134740r-67,-109l69996,134522r-67,-110l69862,134303r-66,-110l69729,134084r-67,-110l69595,133864r-67,-109l69462,133645r-67,-110l69328,133425r-67,-109l69194,133206r-66,-110l69061,132986r-67,-110l68927,132766r-66,-110l68794,132546r-67,-110l68660,132326r-67,-110l68527,132106r-67,-111l68393,131885r-67,-110l68259,131665r-66,-111l68126,131444r-67,-111l67992,131223r-67,-111l67859,131002r-67,-111l67725,130781r-67,-111l67592,130559r-67,-110l67458,130338r-67,-111l67324,130116r-66,-110l67191,129895r-67,-111l67057,129673r-67,-111l66924,129451r-67,-111l66790,129229r-67,-111l66656,129006r-66,-111l66523,128784r-67,-111l66389,128562r-67,-112l66256,128339r-67,-112l66122,128116r-67,-111l65989,127893r-67,-112l65855,127670r-67,-112l65721,127447r-66,-112l65588,127223r-67,-111l65454,127000r-67,-112l65321,126776r-67,-112l65187,126552r-67,-112l65053,126328r-66,-112l64920,126104r-67,-112l64786,125880r-66,-112l64653,125656r-67,-113l64519,125431r-67,-112l64386,125206r-67,-112l64252,124982r-67,-113l64118,124757r-66,-113l63985,124532r-67,-113l63851,124306r-67,-112l63718,124081r-67,-113l63584,123856r-67,-113l63450,123630r-66,-113l63317,123404r-67,-113l63183,123178r-66,-113l63050,122952r-67,-113l62916,122726r-67,-113l62783,122500r-67,-114l62649,122273r-67,-113l62515,122047r-66,-114l62382,121820r-67,-114l62248,121593r-67,-114l62115,121366r-67,-114l61981,121139r-67,-114l61848,120911r-67,-113l61714,120684r-67,-114l61580,120456r-66,-114l61447,120228r-67,-113l61313,120001r-67,-114l61180,119773r-67,-115l61046,119544r-67,-114l60912,119316r-66,-114l60779,119088r-67,-115l60645,118859r-66,-114l60512,118630r-67,-114l60378,118401r-67,-114l60245,118172r-67,-114l60111,117943r-67,-114l59977,117714r-66,-115l59844,117484r-67,-114l59710,117255r-67,-115l59577,117025r-67,-115l59443,116795r-67,-115l59309,116565r-66,-115l59176,116335r-67,-115l59042,116105r-66,-115l58909,115874r-67,-115l58775,115644r-67,-116l58642,115413r-67,-115l58508,115182r-67,-115l58374,114951r-66,-115l58241,114720r-67,-116l58107,114489r-67,-116l57974,114257r-67,-116l57840,114026r-67,-116l57707,113794r-67,-116l57573,113562r-67,-116l57439,113330r-66,-116l57306,113098r-67,-116l57172,112866r-67,-117l57039,112633r-67,-116l56905,112401r-67,-117l56771,112168r-66,-116l56638,111935r-67,-116l56504,111702r-67,-116l56371,111469r-67,-117l56237,111236r-67,-117l56104,111002r-67,-117l55970,110769r-67,-117l55836,110535r-66,-117l55703,110301r-67,-117l55569,110067r-67,-117l55436,109833r-67,-117l55302,109599r-67,-118l55168,109364r-66,-117l55035,109130r-67,-118l54901,108895r-66,-117l54768,108660r-67,-117l54634,108425r-67,-117l54501,108190r-67,-118l54367,107955r-67,-118l54233,107719r-66,-118l54100,107484r-67,-118l53966,107248r-67,-118l53833,107012r-67,-118l53699,106776r-67,-118l53565,106540r-66,-118l53432,106304r-67,-119l53298,106067r-66,-118l53165,105831r-67,-119l53031,105594r-67,-119l52898,105357r-67,-118l52764,105120r-67,-119l52630,104883r-66,-119l52497,104646r-67,-119l52363,104408r-67,-119l52230,104171r-67,-119l52096,103933r-67,-119l51963,103695r-67,-119l51829,103457r-67,-119l51695,103219r-66,-119l51562,102981r-67,-120l51428,102742r-67,-119l51295,102503r-67,-119l51161,102265r-67,-120l51027,102026r-66,-120l50894,101787r-67,-120l50760,101548r-66,-120l50627,101308r-67,-119l50493,101069r-67,-120l50360,100829r-67,-120l50226,100590r-67,-120l50092,100350r-66,-120l49959,100110r-67,-120l49825,99870r-67,-121l49692,99629r-67,-120l49558,99389r-67,-121l49424,99148r-66,-120l49291,98907r-67,-120l49157,98666r-66,-120l49024,98425r-67,-120l48890,98184r-67,-120l48757,97943r-67,-121l48623,97701r-67,-120l48489,97460r-66,-121l48356,97218r-67,-121l48222,96976r-67,-121l48089,96734r-67,-121l47955,96492r-67,-121l47822,96250r-67,-122l47688,96007r-67,-121l47554,95764r-66,-121l47421,95522r-67,-122l47287,95279r-67,-122l47154,95036r-67,-122l47020,94793r-67,-122l46886,94549r-66,-122l46753,94306r-67,-122l46619,94062r-67,-122l46486,93818r-67,-122l46352,93574r-67,-122l46219,93330r-67,-122l46085,93086r-67,-122l45951,92842r-66,-123l45818,92597r-67,-122l45684,92352r-67,-122l45551,92108r-67,-123l45417,91863r-67,-123l45283,91618r-66,-123l45150,91372r-67,-122l45016,91127r-66,-123l44883,90881r-67,-122l44749,90636r-67,-123l44616,90390r-67,-123l44482,90144r-67,-123l44348,89898r-66,-123l44215,89652r-67,-124l44081,89405r-67,-123l43948,89159r-67,-124l43814,88912r-67,-123l43681,88665r-67,-123l43547,88418r-67,-123l43413,88171r-66,-124l43280,87924r-67,-124l43146,87676r-67,-123l43013,87429r-67,-124l42879,87181r-67,-124l42745,86933r-66,-124l42612,86685r-67,-124l42478,86437r-67,-124l42345,86189r-67,-125l42211,85940r-67,-124l42078,85692r-67,-125l41944,85443r-67,-125l41810,85194r-66,-124l41677,84945r-67,-125l41543,84696r-67,-125l41410,84446r-67,-124l41276,84197r-67,-125l41142,83947r-66,-124l41009,83698r-67,-125l40875,83448r-66,-125l40742,83198r-67,-125l40608,82947r-67,-125l40475,82697r-67,-125l40341,82447r-67,-126l40207,82196r-66,-125l40074,81945r-67,-125l39940,81694r-67,-125l39807,81443r-67,-125l39673,81192r-67,-126l39539,80941r-66,-126l39406,80689r-67,-126l39272,80437r-66,-125l39139,80186r-67,-126l39005,79934r-67,-126l38872,79682r-67,-127l38738,79429r-67,-126l38604,79177r-66,-126l38471,78924r-67,-126l38337,78672r-67,-127l38204,78419r-67,-127l38070,78166r-67,-127l37937,77913r-67,-127l37803,77659r-67,-126l37669,77406r-66,-127l37536,77152r-67,-126l37402,76899r-67,-127l37269,76645r-67,-127l37135,76391r-67,-127l37001,76137r-66,-128l36868,75882r-67,-127l36734,75628r-67,-127l36601,75373r-67,-127l36467,75119r-67,-128l36334,74864r-67,-128l36200,74609r-67,-128l36066,74353r-66,-127l35933,74098r-67,-128l35799,73843r-67,-128l35666,73587r-67,-128l35532,73331r-67,-128l35398,73075r-66,-128l35265,72819r-67,-128l35131,72563r-66,-128l34998,72307r-67,-129l34864,72050r-67,-128l34731,71793r-67,-128l34597,71537r-67,-129l34463,71280r-66,-129l34330,71022r-67,-128l34196,70765r-67,-128l34063,70508r-67,-129l33929,70250r-67,-129l33796,69993r-67,-129l33662,69735r-67,-129l33528,69477r-66,-129l33395,69219r-67,-130l33261,68960r-67,-129l33128,68702r-67,-129l32994,68443r-67,-129l32860,68185r-66,-130l32727,67926r-67,-130l32593,67667r-67,-130l32460,67407r-67,-129l32326,67148r-67,-130l32193,66889r-67,-130l32059,66629r-67,-130l31925,66369r-66,-130l31792,66109r-67,-130l31658,65849r-67,-130l31525,65589r-67,-130l31391,65329r-67,-131l31257,65068r-66,-130l31124,64808r-67,-131l30990,64547r-66,-131l30857,64286r-67,-131l30723,64025r-67,-131l30590,63763r-67,-130l30456,63502r-67,-131l30322,63240r-66,-130l30189,62979r-67,-131l30055,62717r-67,-131l29922,62455r-67,-131l29788,62193r-67,-131l29654,61931r-66,-132l29521,61668r-67,-131l29387,61405r-66,-131l29254,61143r-67,-132l29120,60880r-67,-132l28987,60617r-67,-132l28853,60354r-67,-132l28719,60090r-66,-131l28586,59827r-67,-132l28452,59563r-67,-132l28319,59299r-67,-131l28185,59036r-67,-132l28052,58771r-67,-132l27918,58507r-67,-132l27784,58243r-66,-132l27651,57978r-67,-132l27517,57714r-67,-133l27384,57449r-67,-133l27250,57184r-67,-133l27116,56919r-66,-133l26983,56654r-67,-133l26849,56388r-67,-133l26716,56123r-67,-133l26582,55857r-67,-133l26449,55591r-67,-133l26315,55325r-67,-133l26181,55059r-66,-133l26048,54793r-67,-134l25914,54526r-67,-133l25781,54260r-67,-134l25647,53993r-67,-134l25513,53726r-66,-134l25380,53459r-67,-134l25246,53192r-66,-134l25113,52924r-67,-133l24979,52657r-67,-134l24846,52389r-67,-134l24712,52121r-67,-134l24578,51853r-66,-134l24445,51585r-67,-134l24311,51317r-67,-134l24178,51049r-67,-135l24044,50780r-67,-134l23911,50511r-67,-134l23777,50243r-67,-135l23643,49974r-66,-135l23510,49705r-67,-135l23376,49435r-67,-134l23243,49166r-67,-135l23109,48896r-67,-135l22975,48626r-66,-134l22842,48357r-67,-135l22708,48087r-67,-136l22575,47816r-67,-135l22441,47546r-67,-135l22308,47276r-67,-136l22174,47005r-67,-135l22040,46734r-66,-135l21907,46463r-67,-135l21773,46192r-67,-135l21640,45921r-67,-136l21506,45650r-67,-136l21372,45378r-66,-136l21239,45106r-67,-136l21105,44835r-66,-136l20972,44563r-67,-136l20838,44290r-67,-136l20705,44018r-67,-136l20571,43746r-67,-137l20437,43473r-66,-136l20304,43200r-67,-136l20170,42928r-67,-137l20037,42655r-67,-137l19903,42381r-67,-136l19769,42108r-66,-137l19636,41835r-67,-137l19502,41561r-66,-137l19369,41287r-67,-137l19235,41013r-67,-137l19102,40739r-67,-137l18968,40465r-67,-137l18834,40191r-66,-138l18701,39916r-67,-137l18567,39641r-67,-137l18434,39367r-67,-138l18300,39092r-67,-138l18167,38817r-67,-138l18033,38541r-67,-137l17899,38266r-66,-138l17766,37990r-67,-138l17632,37715r-67,-138l17499,37439r-67,-138l17365,37163r-67,-138l17231,36887r-66,-139l17098,36610r-67,-138l16964,36334r-66,-139l16831,36057r-67,-138l16697,35780r-67,-138l16564,35503r-67,-138l16430,35226r-67,-138l16296,34949r-66,-139l16163,34672r-67,-139l16029,34394r-67,-139l15896,34117r-67,-139l15762,33839r-67,-139l15628,33561r-66,-139l15495,33283r-67,-139l15361,33004r-66,-139l15228,32726r-67,-139l15094,32447r-67,-139l14961,32169r-67,-140l14827,31890r-67,-140l14693,31611r-66,-140l14560,31332r-67,-140l14426,31052r-67,-139l14293,30773r-67,-140l14159,30493r-67,-140l14026,30213r-67,-139l13892,29934r-67,-140l13758,29653r-66,-140l13625,29373r-67,-140l13491,29093r-67,-140l13358,28812r-67,-140l13224,28532r-67,-141l13090,28251r-66,-141l12957,27970r-67,-141l12823,27689r-67,-141l12690,27407r-67,-140l12556,27126r-67,-141l12423,26844r-67,-140l12289,26563r-67,-141l12155,26281r-66,-141l12022,25999r-67,-141l11888,25717r-67,-141l11755,25434r-67,-141l11621,25152r-67,-141l11487,24869r-66,-141l11354,24586r-67,-141l11220,24304r-66,-142l11087,24020r-67,-141l10953,23737r-67,-141l10820,23454r-67,-142l10686,23170r-67,-142l10552,22887r-66,-142l10419,22603r-67,-142l10285,22319r-67,-142l10152,22035r-67,-142l10018,21750r-67,-142l9884,21466r-66,-142l9751,21181r-67,-142l9617,20897r-66,-143l9484,20612r-67,-143l9350,20327r-67,-143l9217,20042r-67,-143l9083,19756r-67,-143l8949,19471r-66,-143l8816,19185r-67,-143l8682,18899r-67,-143l8549,18613r-67,-143l8415,18327r-67,-143l8282,18041r-67,-143l8148,17755r-67,-144l8014,17468r-66,-143l7881,17181r-67,-143l7747,16895r-67,-144l7614,16608r-67,-144l7480,16320r-67,-143l7346,16033r-66,-144l7213,15746r-67,-144l7079,15458r-66,-144l6946,15170r-67,-144l6812,14882r-67,-144l6679,14594r-67,-144l6545,14306r-67,-144l6411,14018r-66,-144l6278,13729r-67,-144l6144,13441r-67,-145l6011,13152r-67,-145l5877,12863r-67,-145l5743,12574r-66,-145l5610,12284r-67,-144l5476,11995r-66,-145l5343,11706r-67,-145l5209,11416r-67,-145l5076,11126r-67,-145l4942,10836r-67,-145l4808,10546r-66,-145l4675,10255r-67,-145l4541,9965r-67,-145l4408,9674r-67,-145l4274,9384r-67,-146l4141,9093r-67,-146l4007,8802r-67,-146l3873,8510r-66,-145l3740,8219r-67,-146l3606,7928r-67,-146l3473,7636r-67,-146l3339,7344r-67,-146l3205,7052r-66,-146l3072,6760r-67,-146l2938,6468r-67,-147l2805,6175r-67,-146l2671,5883r-67,-147l2538,5590r-67,-146l2404,5297r-67,-146l2270,5004r-66,-147l2137,4711r-67,-147l2003,4418r-67,-147l1870,4124r-67,-147l1736,3830r-67,-146l1602,3537r-66,-147l1469,3243r-67,-147l1335,2949r-66,-147l1202,2654r-67,-147l1068,2360r-67,-147l935,2065,868,1918,801,1771,734,1623,667,1476,601,1328,534,1181,467,1033,400,886,333,738,267,591,200,443,133,295,66,147,,,,404578r667838,e" filled="f" stroked="f">
                  <v:path arrowok="t" textboxrect="0,0,667838,404578"/>
                </v:shape>
                <v:shape id="pl538" o:spid="_x0000_s1557" style="position:absolute;left:7687;top:26822;width:24554;height:15088;visibility:visible;mso-wrap-style:square;v-text-anchor:top" coordsize="2455333,15087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" path="m,1508760r245,-1l491,1508759r245,-1l982,1508758r245,-1l1473,1508757r245,-1l1964,1508756r246,l2455,1508755r246,l2946,1508754r246,l3437,1508753r246,l3928,1508752r246,l4420,1508752r245,-1l4911,1508751r245,-1l5402,1508750r245,-1l5893,1508749r245,-1l6384,1508748r246,l6875,1508747r246,l7366,1508746r246,l7857,1508745r246,l8348,1508744r246,l8840,1508743r245,l9331,1508742r245,l9822,1508741r245,l10313,1508741r245,-1l10804,1508740r246,-1l11295,1508739r246,-1l11786,1508738r246,-1l12277,1508737r246,-1l12769,1508736r245,-1l13260,1508735r245,-1l13751,1508734r245,-1l14242,1508733r245,-1l14733,1508732r246,-1l15224,1508731r246,-1l15715,1508730r246,-1l16206,1508729r246,-1l16697,1508728r246,-1l17189,1508727r245,-1l17680,1508726r245,-1l18171,1508725r245,-1l18662,1508724r245,-1l19153,1508723r246,-1l19644,1508722r246,-1l20135,1508721r246,-1l20626,1508720r246,-1l21117,1508719r246,-1l21609,1508718r245,-1l22100,1508716r245,l22591,1508715r245,l23082,1508714r245,l23573,1508713r246,l24064,1508712r246,l24555,1508711r246,l25046,1508710r246,l25538,1508709r245,-1l26029,1508708r245,-1l26520,1508707r245,-1l27011,1508706r245,-1l27502,1508705r246,-1l27993,1508703r246,l28484,1508702r246,l28975,1508701r246,l29466,1508700r246,l29958,1508699r245,-1l30449,1508698r245,-1l30940,1508697r245,-1l31431,1508696r245,-1l31922,1508694r246,l32413,1508693r246,l32904,1508692r246,-1l33395,1508691r246,-1l33886,1508690r246,-1l34378,1508689r245,-1l34869,1508687r245,l35360,1508686r245,l35851,1508685r246,-1l36342,1508684r246,-1l36833,1508683r246,-1l37324,1508681r246,l37815,1508680r246,l38307,1508679r245,-1l38798,1508678r245,-1l39289,1508676r245,l39780,1508675r245,l40271,1508674r246,-1l40762,1508673r246,-1l41253,1508671r246,l41744,1508670r246,l42235,1508669r246,-1l42727,1508668r245,-1l43218,1508666r245,l43709,1508665r245,-1l44200,1508664r245,-1l44691,1508662r246,l45182,1508661r246,l45673,1508660r246,-1l46164,1508659r246,-1l46655,1508657r246,l47147,1508656r245,-1l47638,1508655r245,-1l48129,1508653r245,l48620,1508652r246,-1l49111,1508651r246,-1l49602,1508649r246,-1l50093,1508648r246,-1l50584,1508646r246,l51076,1508645r245,-1l51567,1508644r245,-1l52058,1508642r245,l52549,1508641r245,-1l53040,1508639r246,l53531,1508638r246,-1l54022,1508637r246,-1l54513,1508635r246,l55004,1508634r246,-1l55496,1508632r245,l55987,1508631r245,-1l56478,1508629r245,l56969,1508628r245,-1l57460,1508627r246,-1l57951,1508625r246,-1l58442,1508624r246,-1l58933,1508622r246,-1l59425,1508621r245,-1l59916,1508619r245,-1l60407,1508618r245,-1l60898,1508616r245,-1l61389,1508615r246,-1l61880,1508613r246,-1l62371,1508612r246,-1l62862,1508610r246,-1l63353,1508608r246,l63845,1508607r245,-1l64336,1508605r245,l64827,1508604r245,-1l65318,1508602r245,-1l65809,1508601r246,-1l66300,1508599r246,-1l66791,1508598r246,-1l67282,1508596r246,-1l67773,1508594r246,-1l68265,1508593r245,-1l68756,1508591r245,-1l69247,1508589r245,l69738,1508588r245,-1l70229,1508586r246,-1l70720,1508585r246,-1l71211,1508583r246,-1l71702,1508581r246,-1l72194,1508580r245,-1l72685,1508578r245,-1l73176,1508576r245,-1l73667,1508574r245,l74158,1508573r246,-1l74649,1508571r246,-1l75140,1508569r246,-1l75631,1508568r246,-1l76122,1508566r246,-1l76614,1508564r245,-1l77105,1508562r245,-1l77596,1508561r245,-1l78087,1508559r245,-1l78578,1508557r246,-1l79069,1508555r246,-1l79560,1508553r246,l80051,1508552r246,-1l80542,1508550r246,-1l81034,1508548r245,-1l81525,1508546r245,-1l82016,1508544r245,-1l82507,1508543r246,-1l82998,1508541r246,-1l83489,1508539r246,-1l83980,1508537r246,-1l84471,1508535r246,-1l84963,1508533r245,-1l85454,1508531r245,-1l85945,1508529r245,-1l86436,1508528r245,-1l86927,1508526r246,-1l87418,1508524r246,-1l87909,1508522r246,-1l88400,1508520r246,-1l88891,1508518r246,-1l89383,1508516r245,-1l89874,1508514r245,-1l90365,1508512r245,-1l90856,1508510r245,-1l91347,1508508r246,-1l91838,1508506r246,-1l92329,1508504r246,-1l92820,1508502r246,-1l93311,1508500r246,-1l93803,1508498r245,-1l94294,1508496r245,-1l94785,1508494r245,-1l95276,1508492r246,-1l95767,1508490r246,-2l96258,1508487r246,-1l96749,1508485r246,-1l97240,1508483r246,-1l97732,1508481r245,-1l98223,1508479r245,-1l98714,1508477r245,-1l99205,1508475r245,-1l99696,1508473r246,-2l100187,1508470r246,-1l100678,1508468r246,-1l101169,1508466r246,-1l101660,1508464r246,-1l102152,1508462r245,-2l102643,1508459r245,-1l103134,1508457r245,-1l103625,1508455r245,-1l104116,1508453r246,-1l104607,1508450r246,-1l105098,1508448r246,-1l105589,1508446r246,-1l106081,1508444r245,-2l106572,1508441r245,-1l107063,1508439r245,-1l107554,1508437r245,-2l108045,1508434r246,-1l108536,1508432r246,-1l109027,1508430r246,-2l109518,1508427r246,-1l110009,1508425r246,-1l110501,1508422r245,-1l110992,1508420r245,-1l111483,1508418r245,-2l111974,1508415r245,-1l112465,1508413r246,-1l112956,1508410r246,-1l113447,1508408r246,-1l113938,1508406r246,-2l114429,1508403r246,-1l114921,1508401r245,-2l115412,1508398r245,-1l115903,1508396r245,-2l116394,1508393r245,-1l116885,1508390r246,-1l117376,1508388r246,-1l117867,1508385r246,-1l118358,1508383r246,-1l118850,1508380r245,-1l119341,1508378r245,-2l119832,1508375r245,-1l120323,1508372r245,-1l120814,1508370r246,-1l121305,1508367r246,-1l121796,1508365r246,-2l122287,1508362r246,-1l122778,1508359r246,-1l123270,1508357r245,-2l123761,1508354r245,-2l124252,1508351r245,-1l124743,1508348r245,-1l125234,1508346r246,-2l125725,1508343r246,-1l126216,1508340r246,-1l126707,1508337r246,-1l127198,1508335r246,-2l127690,1508332r245,-2l128181,1508329r245,-1l128672,1508326r245,-1l129163,1508323r246,-1l129654,1508321r246,-2l130145,1508318r246,-2l130636,1508315r246,-2l131127,1508312r246,-2l131619,1508309r245,-1l132110,1508306r245,-1l132601,1508303r245,-1l133092,1508300r245,-1l133583,1508297r246,-1l134074,1508294r246,-1l134565,1508291r246,-1l135056,1508288r246,-1l135547,1508285r246,-1l136039,1508282r245,-1l136530,1508279r245,-1l137021,1508276r245,-1l137512,1508273r245,-1l138003,1508270r246,-1l138494,1508267r246,-2l138985,1508264r246,-2l139476,1508261r246,-2l139967,1508258r246,-2l140459,1508255r245,-2l140950,1508251r245,-1l141441,1508248r245,-1l141932,1508245r246,-2l142423,1508242r246,-2l142914,1508239r246,-2l143405,1508235r246,-1l143896,1508232r246,-1l144388,1508229r245,-2l144879,1508226r245,-2l145370,1508222r245,-1l145861,1508219r245,-2l146352,1508216r246,-2l146843,1508212r246,-1l147334,1508209r246,-2l147825,1508206r246,-2l148316,1508202r246,-1l148808,1508199r245,-2l149299,1508195r245,-1l149790,1508192r245,-2l150281,1508189r245,-2l150772,1508185r246,-2l151263,1508182r246,-2l151754,1508178r246,-2l152245,1508175r246,-2l152737,1508171r245,-2l153228,1508168r245,-2l153719,1508164r245,-2l154210,1508160r245,-1l154701,1508157r246,-2l155192,1508153r246,-2l155683,1508150r246,-2l156174,1508146r246,-2l156665,1508142r246,-1l157157,1508139r245,-2l157648,1508135r245,-2l158139,1508131r245,-2l158630,1508128r245,-2l159121,1508124r246,-2l159612,1508120r246,-2l160103,1508116r246,-2l160594,1508113r246,-2l161085,1508109r246,-2l161577,1508105r245,-2l162068,1508101r245,-2l162559,1508097r245,-2l163050,1508093r245,-2l163541,1508089r246,-1l164032,1508086r246,-2l164523,1508082r246,-2l165014,1508078r246,-2l165506,1508074r245,-2l165997,1508070r245,-2l166488,1508066r245,-2l166979,1508062r245,-2l167470,1508058r246,-2l167961,1508054r246,-2l168452,1508050r246,-2l168943,1508045r246,-2l169434,1508041r246,-2l169926,1508037r245,-2l170417,1508033r245,-2l170908,1508029r245,-2l171399,1508025r245,-2l171890,1508021r246,-3l172381,1508016r246,-2l172872,1508012r246,-2l173363,1508008r246,-2l173854,1508004r246,-3l174346,1507999r245,-2l174837,1507995r245,-2l175328,1507991r245,-3l175819,1507986r246,-2l176310,1507982r246,-2l176801,1507977r246,-2l177292,1507973r246,-2l177783,1507969r246,-3l178275,1507964r245,-2l178766,1507960r245,-3l179257,1507955r245,-2l179748,1507951r245,-3l180239,1507946r246,-2l180730,1507942r246,-3l181221,1507937r246,-2l181712,1507932r246,-2l182203,1507928r246,-3l182695,1507923r245,-2l183186,1507919r245,-3l183677,1507914r245,-3l184168,1507909r245,-2l184659,1507904r246,-2l185150,1507900r246,-3l185641,1507895r246,-3l186132,1507890r246,-2l186623,1507885r246,-2l187115,1507880r245,-2l187606,1507876r245,-3l188097,1507871r245,-3l188588,1507866r246,-3l189079,1507861r246,-3l189570,1507856r246,-3l190061,1507851r246,-3l190552,1507846r246,-3l191044,1507841r245,-3l191535,1507836r245,-3l192026,1507831r245,-3l192517,1507826r245,-3l193008,1507821r246,-3l193499,1507816r246,-3l193990,1507810r246,-2l194481,1507805r246,-2l194972,1507800r246,-3l195464,1507795r245,-3l195955,1507790r245,-3l196446,1507784r245,-2l196937,1507779r245,-3l197428,1507774r246,-3l197919,1507768r246,-2l198410,1507763r246,-3l198901,1507758r246,-3l199393,1507752r245,-2l199884,1507747r245,-3l200375,1507741r245,-2l200866,1507736r245,-3l201357,1507730r246,-2l201848,1507725r246,-3l202339,1507719r246,-3l202830,1507714r246,-3l203321,1507708r246,-3l203813,1507702r245,-2l204304,1507697r245,-3l204795,1507691r245,-3l205286,1507685r245,-2l205777,1507680r246,-3l206268,1507674r246,-3l206759,1507668r246,-3l207250,1507662r246,-3l207741,1507656r246,-3l208233,1507651r245,-3l208724,1507645r245,-3l209215,1507639r245,-3l209706,1507633r245,-3l210197,1507627r246,-3l210688,1507621r246,-3l211179,1507615r246,-3l211670,1507609r246,-3l212162,1507603r245,-3l212653,1507597r245,-4l213144,1507590r245,-3l213635,1507584r245,-3l214126,1507578r246,-3l214617,1507572r246,-3l215108,1507566r246,-4l215599,1507559r246,-3l216090,1507553r246,-3l216582,1507547r245,-4l217073,1507540r245,-3l217564,1507534r245,-3l218055,1507527r245,-3l218546,1507521r246,-3l219037,1507515r246,-4l219528,1507508r246,-3l220019,1507501r246,-3l220510,1507495r246,-3l221002,1507488r245,-3l221493,1507482r245,-4l221984,1507475r245,-3l222475,1507468r246,-3l222966,1507462r246,-4l223457,1507455r246,-4l223948,1507448r246,-3l224439,1507441r246,-3l224931,1507434r245,-3l225422,1507428r245,-4l225913,1507421r245,-4l226404,1507414r245,-4l226895,1507407r246,-4l227386,1507400r246,-4l227877,1507393r246,-4l228368,1507386r246,-4l228859,1507379r246,-4l229351,1507371r245,-3l229842,1507364r245,-3l230333,1507357r245,-3l230824,1507350r245,-4l231315,1507343r246,-4l231806,1507335r246,-3l232297,1507328r246,-4l232788,1507321r246,-4l233279,1507313r246,-3l233771,1507306r245,-4l234262,1507298r245,-3l234753,1507291r245,-4l235244,1507283r246,-3l235735,1507276r246,-4l236226,1507268r246,-3l236717,1507261r246,-4l237208,1507253r246,-4l237700,1507245r245,-3l238191,1507238r245,-4l238682,1507230r245,-4l239173,1507222r245,-4l239664,1507214r246,-4l240155,1507206r246,-3l240646,1507199r246,-4l241137,1507191r246,-4l241628,1507183r246,-4l242120,1507175r245,-4l242611,1507167r245,-4l243102,1507159r245,-5l243593,1507150r245,-4l244084,1507142r246,-4l244575,1507134r246,-4l245066,1507126r246,-4l245557,1507118r246,-5l246049,1507109r245,-4l246540,1507101r245,-4l247031,1507093r245,-5l247522,1507084r245,-4l248013,1507076r246,-4l248504,1507067r246,-4l248995,1507059r246,-5l249486,1507050r246,-4l249977,1507042r246,-5l250469,1507033r245,-4l250960,1507024r245,-4l251451,1507016r245,-5l251942,1507007r245,-5l252433,1506998r246,-4l252924,1506989r246,-4l253415,1506980r246,-4l253906,1506971r246,-4l254397,1506962r246,-4l254889,1506953r245,-4l255380,1506944r245,-4l255871,1506935r245,-4l256362,1506926r245,-4l256853,1506917r246,-5l257344,1506908r246,-5l257835,1506899r246,-5l258326,1506889r246,-4l258818,1506880r245,-5l259309,1506871r245,-5l259800,1506861r245,-4l260291,1506852r245,-5l260782,1506842r246,-4l261273,1506833r246,-5l261764,1506823r246,-5l262255,1506814r246,-5l262746,1506804r246,-5l263238,1506794r245,-5l263729,1506785r245,-5l264220,1506775r245,-5l264711,1506765r245,-5l265202,1506755r246,-5l265693,1506745r246,-5l266184,1506735r246,-5l266675,1506725r246,-5l267166,1506715r246,-5l267658,1506705r245,-5l268149,1506695r245,-5l268640,1506685r245,-6l269131,1506674r246,-5l269622,1506664r246,-5l270113,1506654r246,-5l270604,1506643r246,-5l271095,1506633r246,-5l271587,1506622r245,-5l272078,1506612r245,-5l272569,1506601r245,-5l273060,1506591r245,-6l273551,1506580r246,-5l274042,1506569r246,-5l274533,1506559r246,-6l275024,1506548r246,-6l275515,1506537r246,-5l276007,1506526r245,-5l276498,1506515r245,-5l276989,1506504r245,-5l277480,1506493r245,-5l277971,1506482r246,-6l278462,1506471r246,-6l278953,1506460r246,-6l279444,1506448r246,-5l279935,1506437r246,-5l280427,1506426r245,-6l280918,1506414r245,-5l281409,1506403r245,-6l281900,1506391r246,-5l282391,1506380r246,-6l282882,1506368r246,-5l283373,1506357r246,-6l283864,1506345r246,-6l284356,1506333r245,-6l284847,1506321r245,-5l285338,1506310r245,-6l285829,1506298r245,-6l286320,1506286r246,-6l286811,1506274r246,-6l287302,1506262r246,-6l287793,1506249r246,-6l288284,1506237r246,-6l288776,1506225r245,-6l289267,1506213r245,-6l289758,1506200r245,-6l290249,1506188r245,-6l290740,1506176r246,-7l291231,1506163r246,-6l291722,1506150r246,-6l292213,1506138r246,-6l292705,1506125r245,-6l293196,1506112r245,-6l293687,1506100r245,-7l294178,1506087r245,-7l294669,1506074r246,-7l295160,1506061r246,-7l295651,1506048r246,-7l296142,1506035r246,-7l296633,1506022r246,-7l297125,1506008r245,-6l297616,1505995r245,-6l298107,1505982r245,-7l298598,1505969r245,-7l299089,1505955r246,-7l299580,1505942r246,-7l300071,1505928r246,-7l300562,1505914r246,-6l301053,1505901r246,-7l301545,1505887r245,-7l302036,1505873r245,-7l302527,1505859r245,-7l303018,1505845r245,-6l303509,1505832r246,-7l304000,1505817r246,-7l304491,1505803r246,-7l304982,1505789r246,-7l305474,1505775r245,-7l305965,1505761r245,-7l306456,1505746r245,-7l306947,1505732r245,-7l307438,1505717r246,-7l307929,1505703r246,-7l308420,1505688r246,-7l308911,1505674r246,-8l309402,1505659r246,-8l309894,1505644r245,-7l310385,1505629r245,-7l310876,1505614r245,-7l311367,1505599r245,-7l311858,1505584r246,-7l312349,1505569r246,-8l312840,1505554r246,-8l313331,1505539r246,-8l313822,1505523r246,-8l314314,1505508r245,-8l314805,1505492r245,-7l315296,1505477r245,-8l315787,1505461r246,-8l316278,1505445r246,-7l316769,1505430r246,-8l317260,1505414r246,-8l317751,1505398r246,-8l318243,1505382r245,-8l318734,1505366r245,-8l319225,1505350r245,-8l319716,1505334r245,-8l320207,1505317r246,-8l320698,1505301r246,-8l321189,1505285r246,-8l321680,1505268r246,-8l322171,1505252r246,-9l322663,1505235r245,-8l323154,1505218r245,-8l323645,1505202r245,-9l324136,1505185r245,-9l324627,1505168r246,-9l325118,1505151r246,-9l325609,1505134r246,-9l326100,1505117r246,-9l326591,1505100r246,-9l327083,1505082r245,-8l327574,1505065r245,-9l328065,1505047r245,-8l328556,1505030r246,-9l329047,1505012r246,-8l329538,1504995r246,-9l330029,1504977r246,-9l330520,1504959r246,-9l331012,1504941r245,-9l331503,1504923r245,-9l331994,1504905r245,-9l332485,1504887r245,-9l332976,1504869r246,-9l333467,1504851r246,-10l333958,1504832r246,-9l334449,1504814r246,-10l334940,1504795r246,-9l335432,1504777r245,-10l335923,1504758r245,-10l336414,1504739r245,-9l336905,1504720r245,-9l337396,1504701r246,-9l337887,1504682r246,-9l338378,1504663r246,-10l338869,1504644r246,-10l339361,1504625r245,-10l339852,1504605r245,-10l340343,1504586r245,-10l340834,1504566r245,-10l341325,1504547r246,-10l341816,1504527r246,-10l342307,1504507r246,-10l342798,1504487r246,-10l343289,1504467r246,-10l343781,1504447r245,-10l344272,1504427r245,-10l344763,1504407r245,-11l345254,1504386r245,-10l345745,1504366r246,-10l346236,1504345r246,-10l346727,1504325r246,-11l347218,1504304r246,-10l347709,1504283r246,-10l348201,1504262r245,-10l348692,1504241r245,-10l349183,1504220r245,-10l349674,1504199r245,-10l350165,1504178r246,-11l350656,1504157r246,-11l351147,1504135r246,-11l351638,1504114r246,-11l352130,1504092r245,-11l352621,1504070r245,-11l353112,1504049r245,-11l353603,1504027r245,-11l354094,1504005r246,-11l354585,1503983r246,-12l355076,1503960r246,-11l355567,1503938r246,-11l356058,1503916r246,-12l356550,1503893r245,-11l357041,1503871r245,-12l357532,1503848r245,-11l358023,1503825r245,-11l358514,1503802r246,-11l359005,1503779r246,-11l359496,1503756r246,-11l359987,1503733r246,-12l360478,1503710r246,-12l360970,1503686r245,-11l361461,1503663r245,-12l361952,1503639r245,-12l362443,1503616r246,-12l362934,1503592r246,-12l363425,1503568r246,-12l363916,1503544r246,-12l364407,1503520r246,-12l364899,1503495r245,-12l365390,1503471r245,-12l365881,1503447r245,-13l366372,1503422r245,-12l366863,1503398r246,-13l367354,1503373r246,-13l367845,1503348r246,-13l368336,1503323r246,-13l368827,1503298r246,-13l369319,1503273r245,-13l369810,1503247r245,-12l370301,1503222r245,-13l370792,1503196r245,-12l371283,1503171r246,-13l371774,1503145r246,-13l372265,1503119r246,-13l372756,1503093r246,-13l373247,1503067r246,-13l373739,1503041r245,-13l374230,1503015r245,-13l374721,1502988r245,-13l375212,1502962r246,-14l375703,1502935r246,-13l376194,1502908r246,-13l376685,1502881r246,-13l377176,1502854r246,-13l377668,1502827r245,-13l378159,1502800r245,-14l378650,1502773r245,-14l379141,1502745r245,-13l379632,1502718r246,-14l380123,1502690r246,-14l380614,1502662r246,-14l381105,1502634r246,-14l381596,1502606r246,-14l382088,1502578r245,-14l382579,1502550r245,-15l383070,1502521r245,-14l383561,1502493r245,-15l384052,1502464r246,-14l384543,1502435r246,-14l385034,1502406r246,-14l385525,1502377r246,-14l386017,1502348r245,-15l386508,1502319r245,-15l386999,1502289r245,-15l387490,1502260r245,-15l387981,1502230r246,-15l388472,1502200r246,-15l388963,1502170r246,-15l389454,1502140r246,-15l389945,1502110r246,-15l390437,1502080r245,-16l390928,1502049r245,-15l391419,1502018r245,-15l391910,1501988r245,-16l392401,1501957r246,-16l392892,1501926r246,-16l393383,1501895r246,-16l393874,1501863r246,-15l394365,1501832r246,-16l394857,1501800r245,-15l395348,1501769r245,-16l395839,1501737r245,-16l396330,1501705r245,-16l396821,1501673r246,-16l397312,1501641r246,-16l397803,1501608r246,-16l398294,1501576r246,-17l398786,1501543r245,-16l399277,1501510r245,-16l399768,1501477r245,-16l400259,1501444r245,-16l400750,1501411r246,-17l401241,1501378r246,-17l401732,1501344r246,-17l402223,1501311r246,-17l402714,1501277r246,-17l403206,1501243r245,-17l403697,1501209r245,-17l404188,1501175r245,-18l404679,1501140r245,-17l405170,1501106r246,-18l405661,1501071r246,-17l406152,1501036r246,-17l406643,1501001r246,-17l407134,1500966r246,-18l407626,1500931r245,-18l408117,1500895r245,-17l408608,1500860r245,-18l409099,1500824r246,-18l409590,1500788r246,-18l410081,1500752r246,-18l410572,1500716r246,-18l411063,1500680r246,-19l411555,1500643r245,-18l412046,1500606r245,-18l412537,1500570r245,-19l413028,1500533r245,-19l413519,1500496r246,-19l414010,1500458r246,-18l414501,1500421r246,-19l414992,1500383r246,-19l415483,1500345r246,-19l415975,1500307r245,-19l416466,1500269r245,-19l416957,1500231r245,-19l417448,1500193r245,-20l417939,1500154r246,-19l418430,1500115r246,-19l418921,1500076r246,-19l419412,1500037r246,-19l419903,1499998r246,-20l420395,1499959r245,-20l420886,1499919r245,-20l421377,1499879r245,-20l421868,1499839r246,-20l422359,1499799r246,-20l422850,1499759r246,-20l423341,1499719r246,-21l423832,1499678r246,-20l424324,1499637r245,-20l424815,1499596r245,-20l425306,1499555r245,-21l425797,1499514r245,-21l426288,1499472r246,-20l426779,1499431r246,-21l427270,1499389r246,-21l427761,1499347r246,-21l428252,1499305r246,-22l428744,1499262r245,-21l429235,1499220r245,-22l429726,1499177r245,-21l430217,1499134r245,-22l430708,1499091r246,-22l431199,1499048r246,-22l431690,1499004r246,-22l432181,1498961r246,-22l432673,1498917r245,-22l433164,1498873r245,-22l433655,1498828r245,-22l434146,1498784r245,-22l434637,1498739r246,-22l435128,1498695r246,-23l435619,1498650r246,-23l436110,1498605r246,-23l436601,1498559r246,-23l437093,1498514r245,-23l437584,1498468r245,-23l438075,1498422r245,-23l438566,1498376r245,-23l439057,1498330r246,-24l439548,1498283r246,-23l440039,1498236r246,-23l440530,1498189r246,-23l441021,1498142r246,-23l441513,1498095r245,-24l442004,1498047r245,-23l442495,1498000r245,-24l442986,1497952r245,-24l443477,1497904r246,-24l443968,1497855r246,-24l444459,1497807r246,-24l444950,1497758r246,-24l445442,1497709r245,-24l445933,1497660r245,-25l446424,1497611r245,-25l446915,1497561r245,-25l447406,1497511r246,-24l447897,1497462r246,-26l448388,1497411r246,-25l448879,1497361r246,-25l449370,1497310r246,-25l449862,1497260r245,-26l450353,1497208r245,-25l450844,1497157r245,-25l451335,1497106r245,-26l451826,1497054r246,-26l452317,1497002r246,-26l452808,1496950r246,-26l453299,1496898r246,-26l453790,1496845r246,-26l454282,1496792r245,-26l454773,1496739r245,-26l455264,1496686r245,-26l455755,1496633r246,-27l456246,1496579r246,-27l456737,1496525r246,-27l457228,1496471r246,-27l457719,1496417r246,-28l458211,1496362r245,-27l458702,1496307r245,-27l459193,1496252r245,-27l459684,1496197r245,-28l460175,1496142r246,-28l460666,1496086r246,-28l461157,1496030r246,-28l461648,1495974r246,-28l462139,1495917r246,-28l462631,1495861r245,-29l463122,1495804r245,-29l463613,1495747r245,-29l464104,1495689r245,-29l464595,1495632r246,-29l465086,1495574r246,-29l465577,1495516r246,-30l466068,1495457r246,-29l466559,1495399r246,-30l467051,1495340r245,-30l467542,1495281r245,-30l468033,1495221r245,-29l468524,1495162r246,-30l469015,1495102r246,-30l469506,1495042r246,-30l469997,1494982r246,-31l470488,1494921r246,-30l470980,1494860r245,-30l471471,1494799r245,-30l471962,1494738r245,-31l472453,1494676r245,-31l472944,1494614r246,-31l473435,1494552r246,-31l473926,1494490r246,-31l474417,1494427r246,-31l474908,1494364r246,-31l475400,1494301r245,-31l475891,1494238r245,-32l476382,1494174r245,-32l476873,1494110r245,-32l477364,1494046r246,-32l477855,1493982r246,-33l478346,1493917r246,-33l478837,1493852r246,-33l479328,1493787r246,-33l479820,1493721r245,-33l480311,1493655r245,-33l480802,1493589r245,-33l481293,1493523r246,-33l481784,1493456r246,-33l482275,1493389r246,-33l482766,1493322r246,-34l483257,1493255r246,-34l483749,1493187r245,-34l484240,1493119r245,-34l484731,1493051r245,-35l485222,1492982r245,-34l485713,1492913r246,-34l486204,1492844r246,-35l486695,1492775r246,-35l487186,1492705r246,-35l487677,1492635r246,-35l488169,1492565r245,-36l488660,1492494r245,-35l489151,1492423r245,-35l489642,1492352r245,-36l490133,1492281r246,-36l490624,1492209r246,-36l491115,1492137r246,-36l491606,1492064r246,-36l492098,1491992r245,-37l492589,1491919r245,-37l493080,1491846r245,-37l493571,1491772r245,-37l494062,1491698r246,-37l494553,1491624r246,-37l495044,1491550r246,-38l495535,1491475r246,-38l496026,1491400r246,-38l496518,1491324r245,-37l497009,1491249r245,-38l497500,1491173r245,-38l497991,1491096r245,-38l498482,1491020r246,-39l498973,1490943r246,-39l499464,1490866r246,-39l499955,1490788r246,-39l500446,1490710r246,-39l500938,1490632r245,-39l501429,1490553r245,-39l501920,1490475r245,-40l502411,1490395r245,-39l502902,1490316r246,-40l503393,1490236r246,-40l503884,1490156r246,-40l504375,1490075r246,-40l504867,1489995r245,-41l505358,1489914r245,-41l505849,1489832r245,-41l506340,1489750r245,-41l506831,1489668r246,-41l507322,1489586r246,-42l507813,1489503r246,-42l508304,1489420r246,-42l508795,1489336r246,-41l509287,1489253r245,-42l509778,1489168r245,-42l510269,1489084r245,-42l510760,1488999r245,-42l511251,1488914r246,-43l511742,1488828r246,-42l512233,1488743r246,-43l512724,1488656r246,-43l513215,1488570r246,-44l513707,1488483r245,-44l514198,1488396r245,-44l514689,1488308r245,-44l515180,1488220r246,-44l515671,1488132r246,-45l516162,1488043r246,-45l516653,1487954r246,-45l517144,1487865r246,-45l517636,1487775r245,-45l518127,1487685r245,-46l518618,1487594r245,-45l519109,1487503r245,-45l519600,1487412r246,-46l520091,1487320r246,-46l520582,1487228r246,-46l521073,1487136r246,-46l521564,1487043r246,-46l522056,1486950r245,-46l522547,1486857r245,-47l523038,1486763r245,-47l523529,1486669r245,-48l524020,1486574r246,-47l524511,1486479r246,-47l525002,1486384r246,-48l525493,1486288r246,-48l525984,1486192r246,-48l526476,1486095r245,-48l526967,1485998r245,-48l527458,1485901r245,-49l527949,1485803r246,-48l528440,1485705r246,-49l528931,1485607r246,-49l529422,1485508r246,-50l529913,1485409r246,-50l530405,1485309r245,-50l530896,1485209r245,-50l531387,1485109r245,-51l531878,1485008r245,-51l532369,1484906r246,-50l532860,1484805r246,-51l533351,1484703r246,-51l533842,1484600r246,-51l534333,1484497r246,-51l534825,1484394r245,-52l535316,1484290r245,-52l535807,1484186r245,-52l536298,1484082r245,-53l536789,1483977r246,-53l537280,1483871r246,-53l537771,1483765r246,-53l538262,1483659r246,-53l538754,1483553r245,-54l539245,1483445r245,-53l539736,1483338r245,-54l540227,1483230r245,-54l540718,1483122r246,-55l541209,1483013r246,-55l541700,1482904r246,-55l542191,1482794r246,-55l542682,1482684r246,-55l543174,1482573r245,-55l543665,1482462r245,-55l544156,1482351r245,-56l544647,1482239r245,-56l545138,1482127r246,-56l545629,1482014r246,-56l546120,1481901r246,-57l546611,1481787r246,-57l547102,1481673r246,-57l547594,1481559r245,-58l548085,1481444r245,-58l548576,1481328r245,-58l549067,1481212r245,-58l549558,1481096r246,-58l550049,1480979r246,-58l550540,1480862r246,-59l551031,1480744r246,-59l551523,1480626r245,-59l552014,1480507r245,-59l552505,1480388r245,-60l552996,1480268r245,-60l553487,1480148r246,-60l553978,1480028r246,-61l554469,1479907r246,-61l554960,1479785r246,-61l555451,1479663r246,-61l555943,1479541r245,-62l556434,1479418r245,-62l556925,1479294r245,-62l557416,1479170r245,-62l557907,1479046r246,-62l558398,1478921r246,-62l558889,1478796r246,-63l559380,1478670r246,-63l559871,1478544r246,-64l560363,1478417r245,-64l560854,1478289r245,-64l561345,1478161r245,-64l561836,1478033r246,-64l562327,1477904r246,-64l562818,1477775r246,-65l563309,1477645r246,-65l563800,1477515r246,-66l564292,1477384r245,-66l564783,1477252r245,-66l565274,1477120r245,-66l565765,1476988r245,-66l566256,1476855r246,-67l566747,1476722r246,-67l567238,1476588r246,-68l567729,1476453r246,-67l568220,1476318r246,-68l568712,1476183r245,-68l569203,1476046r245,-68l569694,1475910r245,-69l570185,1475773r245,-69l570676,1475635r246,-69l571167,1475497r246,-69l571658,1475358r246,-69l572149,1475219r246,-70l572640,1475079r246,-70l573132,1474939r245,-71l573623,1474798r245,-71l574114,1474656r245,-71l574605,1474514r246,-71l575096,1474372r246,-72l575587,1474229r246,-72l576078,1474085r246,-72l576569,1473941r246,-72l577061,1473796r245,-73l577552,1473651r245,-73l578043,1473505r245,-73l578534,1473358r245,-73l579025,1473211r246,-73l579516,1473064r246,-74l580007,1472916r246,-75l580498,1472767r246,-75l580989,1472618r246,-75l581481,1472468r245,-75l581972,1472317r245,-75l582463,1472166r245,-75l582954,1472015r245,-76l583445,1471863r246,-77l583936,1471710r246,-77l584427,1471556r246,-76l584918,1471403r246,-78l585410,1471248r245,-77l585901,1471093r245,-78l586392,1470937r245,-78l586883,1470781r245,-79l587374,1470624r246,-79l587865,1470466r246,-79l588356,1470308r246,-79l588847,1470150r246,-80l589338,1469990r246,-80l589830,1469830r245,-80l590321,1469670r245,-81l590812,1469509r245,-81l591303,1469347r245,-81l591794,1469185r246,-82l592285,1469022r246,-82l592776,1468858r246,-82l593267,1468694r246,-83l593758,1468529r246,-83l594250,1468363r245,-83l594741,1468197r245,-83l595232,1468030r245,-83l595723,1467863r245,-84l596214,1467695r246,-84l596705,1467526r246,-84l597196,1467357r246,-85l597687,1467187r246,-85l598179,1467016r245,-85l598670,1466845r245,-86l599161,1466673r245,-86l599652,1466501r245,-87l600143,1466328r246,-87l600634,1466154r246,-87l601125,1465979r246,-87l601616,1465804r246,-88l602107,1465628r246,-88l602599,1465452r245,-89l603090,1465275r245,-89l603581,1465097r245,-89l604072,1464918r245,-89l604563,1464739r246,-90l605054,1464559r246,-90l605545,1464379r246,-91l606036,1464198r246,-91l606527,1464016r246,-91l607019,1463833r245,-91l607510,1463650r245,-92l608001,1463466r245,-92l608492,1463282r246,-93l608983,1463096r246,-93l609474,1462910r246,-93l609965,1462724r246,-94l610456,1462536r246,-94l610948,1462348r245,-94l611439,1462159r245,-94l611930,1461970r245,-95l612421,1461780r245,-96l612912,1461589r246,-96l613403,1461397r246,-96l613894,1461205r246,-97l614385,1461012r246,-97l614876,1460818r246,-97l615368,1460623r245,-97l615859,1460428r245,-98l616350,1460232r245,-98l616841,1460035r245,-98l617332,1459838r246,-99l617823,1459640r246,-99l618314,1459441r246,-100l618805,1459241r246,-100l619296,1459041r246,-100l619788,1458840r245,-101l620279,1458638r245,-101l620770,1458435r245,-101l621261,1458232r246,-102l621752,1458028r246,-102l622243,1457823r246,-103l622734,1457618r246,-104l623225,1457411r246,-103l623717,1457204r245,-104l624208,1456996r245,-104l624699,1456788r245,-105l625190,1456578r245,-105l625681,1456368r246,-106l626172,1456157r246,-106l626663,1455945r246,-106l627154,1455733r246,-107l627645,1455519r246,-107l628137,1455305r245,-107l628628,1455090r245,-107l629119,1454875r245,-109l629610,1454658r245,-108l630101,1454441r246,-109l630592,1454223r246,-109l631083,1454004r246,-110l631574,1453784r246,-110l632066,1453564r245,-111l632557,1453343r245,-111l633048,1453121r245,-112l633539,1452898r245,-112l634030,1452674r246,-112l634521,1452449r246,-112l635012,1452224r246,-113l635503,1451998r246,-113l635994,1451771r246,-114l636486,1451543r245,-114l636977,1451315r245,-115l637468,1451085r245,-115l637959,1450855r245,-116l638450,1450624r246,-116l638941,1450392r246,-117l639432,1450159r246,-117l639923,1449925r246,-117l640414,1449691r246,-118l640906,1449455r245,-118l641397,1449219r245,-118l641888,1448982r245,-119l642379,1448744r245,-119l642870,1448505r246,-119l643361,1448266r246,-120l643852,1448025r246,-120l644343,1447784r246,-121l644835,1447542r245,-122l645326,1447299r245,-122l645817,1447055r245,-123l646308,1446810r245,-123l646799,1446564r246,-123l647290,1446317r246,-123l647781,1446070r246,-124l648272,1445821r246,-124l648763,1445572r246,-125l649255,1445322r245,-126l649746,1445071r245,-126l650237,1444819r245,-127l650728,1444566r245,-127l651219,1444312r246,-127l651710,1444057r246,-127l652201,1443802r246,-128l652692,1443545r246,-128l653183,1443288r246,-129l653675,1443029r245,-129l654166,1442770r245,-130l654657,1442510r245,-131l655148,1442249r246,-131l655639,1441987r246,-132l656130,1441724r246,-132l656621,1441460r246,-133l657112,1441195r246,-133l657604,1440929r245,-133l658095,1440662r245,-133l658586,1440395r245,-135l659077,1440126r245,-135l659568,1439856r246,-135l660059,1439586r246,-136l660550,1439314r246,-136l661041,1439042r246,-137l661532,1438768r246,-137l662024,1438494r245,-138l662515,1438219r245,-138l663006,1437942r245,-138l663497,1437665r245,-139l663988,1437387r246,-140l664479,1437107r246,-140l664970,1436827r246,-140l665461,1436546r246,-141l665952,1436264r246,-142l666444,1435980r245,-142l666935,1435696r245,-142l667426,1435411r245,-143l667917,1435125r246,-144l668408,1434837r246,-143l668899,1434549r246,-144l669390,1434260r246,-145l669881,1433970r246,-146l670373,1433679r245,-146l670864,1433386r245,-146l671355,1433093r245,-147l671846,1432799r245,-148l672337,1432503r246,-148l672828,1432207r246,-149l673319,1431910r246,-150l673810,1431611r246,-150l674301,1431312r246,-151l674793,1431011r245,-151l675284,1430710r245,-152l675775,1430407r245,-152l676266,1430103r245,-152l676757,1429799r246,-153l677248,1429493r246,-153l677739,1429186r246,-154l678230,1428878r246,-154l678722,1428569r245,-155l679213,1428259r245,-155l679704,1427948r245,-156l680195,1427636r245,-157l680686,1427323r246,-157l681177,1427008r246,-157l681668,1426693r246,-158l682159,1426376r246,-158l682650,1426059r246,-159l683142,1425740r245,-160l683633,1425420r245,-160l684124,1425100r245,-161l684615,1424778r245,-162l685106,1424455r246,-162l685597,1424130r246,-162l686088,1423805r246,-163l686579,1423479r246,-164l687070,1423151r246,-164l687562,1422823r245,-165l688053,1422493r245,-165l688544,1422162r245,-166l689035,1421830r245,-166l689526,1421497r246,-167l690017,1421163r246,-168l690508,1420827r246,-168l690999,1420491r246,-169l691491,1420153r245,-169l691982,1419814r245,-170l692473,1419474r245,-170l692964,1419133r245,-171l693455,1418791r246,-172l693946,1418448r246,-173l694437,1418103r246,-173l694928,1417757r246,-173l695419,1417410r246,-174l695911,1417062r245,-174l696402,1416713r245,-175l696893,1416362r245,-175l697384,1416011r245,-176l697875,1415658r246,-177l698366,1415304r246,-177l698857,1414949r246,-178l699348,1414592r246,-178l699839,1414235r246,-179l700331,1413876r245,-180l700822,1413516r245,-180l701313,1413155r245,-181l701804,1412793r246,-182l702295,1412429r246,-182l702786,1412064r246,-183l703277,1411698r246,-183l703768,1411331r246,-184l704260,1410962r245,-184l704751,1410593r245,-186l705242,1410222r245,-186l705733,1409849r245,-186l706224,1409476r246,-187l706715,1409101r246,-187l707206,1408726r246,-189l707697,1408348r246,-189l708188,1407970r246,-190l708680,1407590r245,-190l709171,1407209r245,-190l709662,1406827r245,-191l710153,1406444r245,-192l710644,1406059r246,-193l711135,1405673r246,-193l711626,1405286r246,-194l712117,1404897r246,-194l712608,1404508r246,-196l713100,1404117r245,-196l713591,1403724r245,-196l714082,1403331r245,-198l714573,1402936r246,-198l715064,1402539r246,-198l715555,1402142r246,-199l716046,1401743r246,-200l716537,1401343r246,-201l717029,1400942r245,-202l717520,1400539r245,-202l718011,1400135r245,-203l718502,1399729r245,-203l718993,1399323r246,-204l719484,1398915r246,-205l719975,1398505r246,-205l720466,1398095r246,-206l720957,1397683r246,-207l721449,1397269r245,-207l721940,1396854r245,-207l722431,1396438r245,-208l722922,1396021r245,-209l723413,1395602r246,-210l723904,1395182r246,-210l724395,1394761r246,-212l724886,1394338r246,-212l725378,1393914r245,-213l725869,1393488r245,-213l726360,1393061r245,-214l726851,1392633r245,-215l727342,1392203r246,-215l727833,1391772r246,-216l728324,1391340r246,-217l728815,1390906r246,-217l729306,1390471r246,-218l729798,1390034r245,-219l730289,1389596r245,-219l730780,1389157r245,-220l731271,1388716r245,-221l731762,1388274r246,-222l732253,1387830r246,-222l732744,1387385r246,-223l733235,1386939r246,-224l733726,1386491r246,-225l734218,1386041r245,-225l734709,1385591r245,-226l735200,1385139r245,-227l735691,1384685r245,-227l736182,1384230r246,-228l736673,1383774r246,-229l737164,1383316r246,-230l737655,1382856r246,-230l738147,1382395r245,-230l738638,1381933r245,-231l739129,1381469r245,-232l739620,1381004r245,-233l740111,1380538r246,-234l740602,1380070r246,-235l741093,1379600r246,-235l741584,1379129r246,-236l742075,1378656r246,-236l742567,1378182r245,-237l743058,1377707r245,-238l743549,1377230r245,-239l744040,1376751r245,-239l744531,1376272r246,-241l745022,1375790r246,-241l745513,1375307r246,-242l746004,1374823r246,-243l746495,1374337r246,-244l746987,1373849r245,-244l747478,1373360r245,-245l747969,1372870r245,-246l748460,1372378r246,-247l748951,1371884r246,-247l749442,1371389r246,-248l749933,1370892r246,-249l750424,1370394r246,-249l750916,1369895r245,-251l751407,1369393r245,-251l751898,1368891r245,-252l752389,1368386r245,-253l752880,1367880r246,-253l753371,1367373r246,-254l753862,1366864r246,-255l754353,1366353r246,-255l754844,1365841r246,-256l755336,1365328r245,-258l755827,1364812r245,-258l756318,1364296r245,-259l756809,1363777r245,-260l757300,1363257r246,-260l757791,1362736r246,-262l758282,1362212r246,-262l758773,1361688r246,-263l759264,1361161r246,-263l759756,1360633r245,-264l760247,1360104r245,-265l760738,1359573r245,-266l761229,1359040r246,-267l761720,1358506r246,-268l762211,1357970r246,-269l762702,1357432r246,-269l763193,1356893r246,-270l763685,1356352r245,-271l764176,1355810r245,-272l764667,1355265r245,-272l765158,1354720r245,-274l765649,1354172r246,-274l766140,1353623r246,-275l766631,1353073r246,-276l767122,1352520r246,-276l767613,1351966r246,-277l768105,1351411r245,-279l768596,1350854r245,-280l769087,1350295r245,-280l769578,1349734r245,-281l770069,1349172r246,-282l770560,1348608r246,-283l771051,1348042r246,-283l771542,1347475r246,-284l772034,1346906r245,-285l772525,1346335r245,-286l773016,1345763r245,-287l773507,1345189r245,-288l773998,1344613r246,-288l774489,1344036r246,-290l774980,1343457r246,-291l775471,1342876r246,-291l775962,1342293r246,-292l776454,1341709r245,-293l776945,1341123r245,-294l777436,1340535r245,-294l777927,1339946r245,-295l778418,1339355r246,-296l778909,1338762r246,-297l779400,1338167r246,-298l779891,1337571r246,-299l780382,1336973r246,-300l780874,1336373r245,-300l781365,1335772r245,-302l781856,1335168r245,-302l782347,1334563r245,-303l782838,1333957r246,-304l783329,1333348r246,-305l783820,1332738r246,-306l784311,1332126r246,-307l784803,1331512r245,-308l785294,1330896r245,-308l785785,1330279r245,-310l786276,1329660r245,-311l786767,1329039r246,-311l787258,1328416r246,-312l787749,1327792r246,-313l788240,1327165r246,-314l788731,1326537r246,-315l789223,1325907r245,-315l789714,1325276r245,-317l790205,1324642r245,-317l790696,1324007r245,-319l791187,1323370r246,-320l791678,1322731r246,-320l792169,1322090r246,-321l792660,1321448r246,-322l793151,1320803r246,-323l793643,1320157r245,-324l794134,1319509r245,-325l794625,1318859r245,-325l795116,1318207r246,-326l795607,1317554r246,-328l796098,1316899r246,-329l796589,1316241r246,-329l797080,1315582r246,-330l797572,1314921r245,-331l798063,1314259r245,-332l798554,1313594r245,-333l799045,1312928r245,-334l799536,1312259r246,-335l800027,1311589r246,-336l800518,1310917r246,-337l801009,1310243r246,-338l801500,1309567r246,-338l801992,1308890r245,-340l802483,1308210r245,-340l802974,1307529r245,-342l803465,1306845r245,-342l803956,1306160r246,-343l804447,1305473r246,-344l804938,1304784r246,-345l805429,1304093r246,-346l805920,1303400r246,-347l806412,1302706r245,-349l806903,1302009r245,-349l807394,1301310r245,-350l807885,1300610r246,-351l808376,1299908r246,-352l808867,1299203r246,-353l809358,1298497r246,-354l809849,1297789r246,-355l810341,1297079r245,-356l810832,1296367r245,-357l811323,1295653r245,-358l811814,1294937r245,-359l812305,1294219r246,-359l812796,1293500r246,-361l813287,1292778r246,-362l813778,1292054r246,-362l814269,1291329r246,-364l814761,1290601r245,-364l815252,1289872r245,-366l815743,1289140r245,-366l816234,1288407r245,-368l816725,1287671r246,-368l817216,1286934r246,-369l817707,1286195r246,-371l818198,1285453r246,-371l818690,1284710r245,-372l819181,1283965r245,-374l819672,1283217r245,-374l820163,1282468r245,-375l820654,1281717r246,-376l821145,1280964r246,-378l821636,1280209r246,-379l822127,1279451r246,-379l822618,1278692r246,-380l823110,1277931r245,-381l823601,1277168r245,-383l824092,1276402r245,-383l824583,1275635r245,-384l825074,1274866r246,-385l825565,1274095r246,-387l826056,1273321r246,-387l826547,1272546r246,-388l827038,1271769r246,-390l827530,1270989r245,-390l828021,1270208r245,-391l828512,1269425r245,-393l829003,1268639r245,-393l829494,1267852r246,-395l829985,1267062r246,-395l830476,1266270r246,-396l830967,1265477r246,-398l831459,1264681r245,-398l831950,1263883r245,-399l832441,1263084r245,-401l832932,1262282r245,-402l833423,1261478r246,-403l833914,1260672r246,-404l834405,1259864r246,-405l834896,1259054r246,-406l835387,1258242r246,-407l835879,1257428r245,-408l836370,1256611r245,-409l836861,1255793r245,-410l837352,1254972r245,-411l837843,1254150r246,-412l838334,1253325r246,-413l838825,1252499r246,-415l839316,1251670r246,-415l839807,1250839r246,-416l840299,1250006r245,-417l840790,1249171r245,-418l841281,1248334r245,-420l841772,1247494r246,-420l842263,1246653r246,-421l842754,1245810r246,-423l843245,1244964r246,-424l843736,1244116r246,-424l844228,1243267r245,-426l844719,1242415r245,-427l845210,1241561r245,-428l845701,1240704r245,-428l846192,1239846r246,-430l846683,1238986r246,-431l847174,1238123r246,-432l847665,1237259r246,-433l848156,1236392r246,-434l848648,1235523r245,-435l849139,1234652r245,-436l849630,1233779r245,-438l850121,1232904r245,-439l850612,1232026r246,-439l851103,1231147r246,-441l851594,1230265r246,-442l852085,1229381r246,-443l852576,1228495r246,-444l853068,1227607r245,-445l853559,1226716r245,-446l854050,1225824r245,-447l854541,1224929r246,-448l855032,1224033r246,-450l855523,1223134r246,-451l856014,1222232r246,-451l856505,1221329r246,-452l856997,1220424r245,-454l857488,1219516r245,-454l857979,1218606r245,-455l858470,1217694r245,-456l858961,1216780r246,-458l859452,1215864r246,-459l859943,1214946r246,-461l860434,1214025r246,-461l860925,1213102r246,-462l861417,1212177r245,-463l861908,1211250r245,-465l862399,1210320r245,-465l862890,1209389r245,-467l863381,1208455r246,-468l863872,1207519r246,-469l864363,1206581r246,-470l864854,1205641r246,-471l865346,1204698r245,-472l865837,1203753r245,-473l866328,1202807r245,-475l866819,1201857r245,-475l867310,1200906r246,-476l867801,1199953r246,-478l868292,1198997r246,-479l868783,1198039r246,-480l869274,1197079r246,-481l869766,1196116r245,-482l870257,1195152r245,-483l870748,1194185r245,-484l871239,1193216r245,-485l871730,1192245r246,-487l872221,1191271r246,-487l872712,1190296r246,-489l873203,1189318r246,-490l873694,1188338r246,-491l874186,1187355r245,-492l874677,1186371r245,-493l875168,1185384r245,-494l875659,1184395r245,-495l876150,1183404r246,-496l876641,1182411r246,-498l877132,1181415r246,-499l877623,1180417r246,-500l878115,1179417r245,-501l878606,1178414r245,-502l879097,1177410r245,-503l879588,1176403r245,-504l880079,1175394r246,-505l880570,1174383r246,-507l881061,1173369r246,-507l881552,1172353r246,-508l882043,1171335r246,-510l882535,1170315r245,-511l883026,1169293r245,-513l883517,1168268r245,-513l884008,1167241r245,-515l884499,1166212r246,-516l884990,1165180r246,-517l885481,1164146r246,-517l885972,1163110r246,-519l886463,1162072r246,-520l886955,1161032r245,-521l887446,1159989r245,-522l887937,1158944r245,-523l888428,1157897r246,-525l888919,1156847r246,-525l889410,1155795r246,-526l889901,1154741r246,-527l890392,1153685r246,-529l890884,1152627r245,-530l891375,1151566r245,-531l891866,1150503r245,-532l892357,1149438r245,-534l892848,1148370r246,-535l893339,1147300r246,-535l893830,1146228r246,-537l894321,1145154r246,-538l894812,1144077r246,-539l895304,1142999r245,-541l895795,1141917r245,-541l896286,1140834r245,-542l896777,1139748r245,-543l897268,1138661r246,-545l897759,1137570r246,-545l898250,1136478r246,-547l898741,1135383r246,-548l899232,1134286r246,-549l899724,1133187r245,-550l900215,1132086r245,-552l900706,1130982r245,-553l901197,1129876r246,-554l901688,1128768r246,-555l902179,1127657r246,-556l902670,1126545r246,-558l903161,1125430r246,-559l903653,1124312r245,-559l904144,1123193r245,-561l904635,1122071r245,-562l905126,1120947r245,-563l905617,1119820r246,-564l906108,1118692r246,-565l906599,1117561r246,-566l907090,1116428r246,-568l907581,1115292r246,-568l908073,1114155r245,-570l908564,1113015r245,-571l909055,1111873r245,-572l909546,1110728r245,-573l910037,1109581r246,-574l910528,1108432r246,-575l911019,1107281r246,-576l911510,1106128r246,-578l912002,1104972r245,-579l912493,1103814r245,-580l912984,1102654r245,-581l913475,1101491r245,-582l913966,1100326r246,-583l914457,1099159r246,-584l914948,1097990r246,-586l915439,1096818r246,-586l915930,1095644r246,-587l916422,1094468r245,-589l916913,1093290r245,-590l917404,1092109r245,-591l917895,1090927r245,-593l918386,1089741r246,-593l918877,1088554r246,-594l919368,1087364r246,-595l919859,1086173r246,-597l920350,1084978r246,-597l920842,1083782r245,-599l921333,1082583r245,-600l921824,1081383r245,-602l922315,1080179r245,-602l922806,1078974r246,-603l923297,1077767r246,-605l923788,1076557r246,-606l924279,1075345r246,-607l924771,1074130r245,-608l925262,1072914r245,-609l925753,1071695r245,-610l926244,1070474r245,-612l926735,1069251r246,-613l927226,1068025r246,-614l927717,1066797r246,-614l928208,1065567r246,-616l928699,1064335r246,-617l929191,1063101r245,-618l929682,1061864r245,-619l930173,1060625r245,-620l930664,1059384r245,-622l931155,1058140r246,-622l931646,1056895r246,-624l932137,1055647r246,-625l932628,1054397r246,-626l933119,1053145r246,-627l933611,1051890r245,-628l934102,1050634r245,-630l934593,1049375r245,-631l935084,1048114r245,-632l935575,1046850r246,-632l936066,1045585r246,-634l936557,1044317r246,-635l937048,1043047r246,-636l937540,1041775r245,-637l938031,1040501r245,-638l938522,1039224r245,-639l939013,1037945r245,-640l939504,1036664r246,-641l939995,1035381r246,-642l940486,1034096r246,-644l940977,1032808r246,-644l941468,1031519r246,-646l941960,1030227r245,-647l942451,1028933r245,-648l942942,1027637r245,-649l943433,1026338r245,-650l943924,1025038r246,-652l944415,1023735r246,-652l944906,1022430r246,-654l945397,1021123r246,-655l945888,1019813r246,-655l946380,1018502r245,-657l946871,1017188r245,-657l947362,1015873r245,-659l947853,1014555r246,-660l948344,1013234r246,-660l948835,1011912r246,-662l949326,1010588r246,-663l949817,1009261r246,-664l950309,1007933r245,-666l950800,1006602r245,-666l951291,1005269r245,-667l951782,1003934r245,-669l952273,1002596r246,-669l952764,1001257r246,-670l953255,999916r246,-672l953746,998572r246,-673l954237,997226r246,-673l954729,995878r245,-674l955220,994528r245,-675l955711,993176r245,-677l956202,991822r245,-678l956693,990466r246,-679l957184,989107r246,-680l957675,987747r246,-681l958166,986384r246,-682l958657,985020r246,-684l959149,983653r245,-684l959640,982284r245,-685l960131,980913r245,-686l960622,979540r246,-688l961113,978165r246,-689l961604,976787r246,-689l962095,975408r246,-690l962586,974027r246,-692l963078,972643r245,-692l963569,971258r245,-694l964060,969870r245,-694l964551,968481r245,-696l965042,967089r246,-696l965533,965696r246,-698l966024,964300r246,-699l966515,962902r246,-700l967006,961502r246,-700l967498,960100r245,-701l967989,958697r245,-703l968480,957291r245,-704l968971,955883r245,-705l969462,954473r246,-706l969953,953061r246,-707l970444,951647r246,-708l970935,950231r246,-709l971427,948813r245,-710l971918,947393r245,-711l972409,945971r245,-711l972900,944547r245,-712l973391,943121r246,-713l973882,941694r246,-715l974373,940264r246,-716l974864,938832r246,-717l975355,937398r246,-717l975847,935962r245,-718l976338,934525r245,-720l976829,933085r245,-720l977320,931644r245,-722l977811,930200r246,-723l978302,928755r246,-724l978793,927307r246,-724l979284,925858r246,-726l979775,924406r246,-726l980267,922953r245,-727l980758,921498r245,-728l981249,920041r245,-729l981740,918582r245,-730l982231,917121r246,-731l982722,915659r246,-732l983213,914194r246,-733l983704,912728r246,-734l984196,911259r245,-735l984687,909789r245,-736l985178,908317r245,-737l985669,906843r245,-738l986160,905367r246,-738l986651,903890r246,-740l987142,902410r246,-740l987633,900929r246,-742l988124,899445r246,-742l988616,897960r245,-743l989107,896473r245,-744l989598,894985r245,-745l990089,893494r245,-746l990580,892002r246,-747l991071,890508r246,-748l991562,889012r246,-749l992053,887514r246,-749l992544,886015r246,-751l993036,884513r245,-751l993527,883010r245,-752l994018,881505r245,-753l994509,879999r246,-754l995000,878490r246,-755l995491,876980r246,-756l995982,875468r246,-756l996473,873955r246,-758l996965,872439r245,-758l997456,870922r245,-759l997947,869403r245,-760l998438,867883r245,-761l998929,866361r246,-762l999420,864837r246,-763l999911,863311r246,-764l1000402,861784r246,-765l1000893,860255r246,-766l1001385,858724r245,-766l1001876,857191r245,-766l1002367,855657r245,-767l1002858,854122r245,-769l1003349,852584r246,-769l1003840,851045r246,-770l1004331,849505r246,-771l1004822,847962r246,-772l1005313,846418r246,-772l1005805,844873r245,-774l1006296,843326r245,-775l1006787,841777r245,-775l1007278,840226r246,-775l1007769,838674r246,-776l1008260,837121r246,-778l1008751,835566r246,-779l1009242,834009r246,-779l1009734,832451r245,-780l1010225,830891r245,-781l1010716,829329r245,-781l1011207,827766r245,-782l1011698,826202r246,-783l1012189,824636r246,-784l1012680,823068r246,-784l1013171,821499r246,-785l1013662,819929r246,-786l1014154,818356r245,-786l1014645,816783r245,-788l1015136,815208r245,-788l1015627,813631r245,-789l1016118,812053r246,-789l1016609,810474r246,-791l1017100,808893r246,-791l1017591,807310r246,-792l1018083,805726r245,-792l1018574,804141r245,-793l1019065,802554r245,-794l1019556,800966r245,-795l1020047,799377r246,-796l1020538,797786r246,-796l1021029,796193r246,-797l1021520,794599r246,-797l1022011,793004r246,-798l1022503,791408r245,-799l1022994,789810r245,-800l1023485,788211r245,-801l1023976,786610r245,-801l1024467,785008r246,-801l1024958,783405r246,-802l1025449,781800r246,-803l1025940,780194r246,-803l1026431,778587r246,-804l1026923,776978r245,-804l1027414,775369r245,-806l1027905,773757r245,-806l1028396,772145r245,-807l1028887,770531r246,-807l1029378,768916r246,-807l1029869,767300r246,-808l1030360,765683r246,-809l1030852,764064r245,-810l1031343,762444r245,-810l1031834,760823r245,-811l1032325,759201r245,-812l1032816,757577r246,-812l1033307,755953r246,-813l1033798,754327r246,-814l1034289,752700r246,-814l1034780,751071r246,-814l1035272,749442r245,-815l1035763,747812r245,-816l1036254,746180r245,-816l1036745,744547r245,-817l1037236,742913r246,-817l1037727,741278r246,-818l1038218,739642r246,-818l1038709,738005r246,-819l1039200,736366r246,-819l1039692,734727r245,-820l1040183,733087r245,-821l1040674,731445r245,-821l1041165,729803r246,-822l1041656,728159r246,-822l1042147,726514r246,-822l1042638,724869r246,-823l1043129,723222r246,-824l1043621,721574r245,-824l1044112,719926r245,-825l1044603,718276r245,-825l1045094,716626r245,-826l1045585,714974r246,-826l1046076,713321r246,-826l1046567,711668r246,-827l1047058,710014r246,-828l1047549,708358r246,-828l1048041,706702r245,-828l1048532,705045r245,-829l1049023,703387r245,-829l1049514,701728r245,-830l1050005,700068r246,-830l1050496,698408r246,-831l1050987,696746r246,-831l1051478,695084r246,-832l1051969,693421r246,-832l1052461,691757r245,-833l1052952,690092r245,-833l1053443,688426r245,-833l1053934,686760r246,-834l1054425,685093r246,-834l1054916,683425r246,-835l1055407,681756r246,-835l1055898,680086r246,-835l1056390,678416r245,-835l1056881,676745r245,-835l1057372,675074r245,-837l1057863,673401r245,-836l1058354,671728r246,-837l1058845,670054r246,-837l1059336,668380r246,-838l1059827,666705r246,-838l1060318,665029r246,-838l1060810,663353r245,-839l1061301,661676r245,-839l1061792,659998r245,-839l1062283,658320r245,-840l1062774,656641r246,-840l1063265,654961r246,-840l1063756,653281r246,-840l1064247,651600r246,-840l1064739,649919r245,-841l1065230,648237r245,-841l1065721,646555r245,-841l1066212,644872r245,-841l1066703,643189r246,-842l1067194,641505r246,-842l1067685,639821r246,-843l1068176,638136r246,-843l1068667,636451r246,-843l1069159,634765r245,-843l1069650,633079r245,-844l1070141,631392r245,-843l1070632,629705r245,-844l1071123,628017r246,-843l1071614,626330r246,-844l1072105,624641r246,-844l1072596,622953r246,-845l1073087,621264r246,-845l1073579,619574r245,-845l1074070,617885r245,-845l1074561,616194r245,-845l1075052,614504r245,-845l1075543,612813r246,-845l1076034,611122r246,-845l1076525,609431r246,-846l1077016,607739r246,-845l1077508,606048r245,-846l1077999,604356r245,-847l1078490,602663r245,-846l1078981,600971r245,-847l1079472,599278r246,-847l1079963,597585r246,-847l1080454,595892r246,-847l1080945,594198r246,-846l1081436,592505r246,-847l1081928,590811r245,-847l1082419,589117r245,-847l1082910,587423r245,-847l1083401,585729r245,-847l1083892,584035r246,-847l1084383,582341r246,-847l1084874,580646r246,-847l1085365,578952r246,-847l1085856,577257r246,-847l1086348,575563r245,-847l1086839,573868r245,-847l1087330,572174r245,-848l1087821,570479r246,-847l1088312,568784r246,-847l1088803,567090r246,-847l1089294,565395r246,-847l1089785,563701r246,-848l1090277,562006r245,-847l1090768,560312r245,-847l1091259,558617r245,-847l1091750,556923r245,-847l1092241,555229r246,-847l1092732,553535r246,-847l1093223,551841r246,-847l1093714,550147r246,-847l1094205,548453r246,-846l1094697,546760r245,-847l1095188,545067r245,-847l1095679,543374r245,-847l1096170,541681r245,-847l1096661,539988r246,-846l1097152,538295r246,-846l1097643,536603r246,-846l1098134,534911r246,-846l1098625,533220r246,-846l1099117,531528r245,-845l1099608,529837r245,-845l1100099,528146r245,-845l1100590,526456r246,-845l1101081,524765r246,-844l1101572,523076r246,-845l1102063,521386r246,-844l1102554,519697r246,-844l1103046,518008r245,-844l1103537,516320r245,-844l1104028,514632r245,-844l1104519,512945r245,-844l1105010,511258r246,-844l1105501,509571r246,-843l1105992,507885r246,-843l1106483,506199r246,-843l1106974,504514r246,-842l1107466,502829r245,-842l1107957,501145r245,-842l1108448,499461r245,-841l1108939,497778r245,-841l1109430,496096r246,-841l1109921,494414r246,-841l1110412,492732r246,-840l1110903,491052r246,-840l1111395,489371r245,-839l1111886,487692r245,-840l1112377,486013r245,-839l1112868,484335r245,-839l1113359,482657r246,-838l1113850,480980r246,-838l1114341,479304r246,-838l1114832,477628r246,-837l1115323,475954r246,-837l1115815,474280r245,-837l1116306,472606r245,-836l1116797,470934r245,-836l1117288,469262r245,-836l1117779,467591r246,-835l1118270,465921r246,-835l1118761,464251r246,-834l1119252,462583r246,-834l1119743,460915r246,-834l1120235,459248r245,-833l1120726,457582r245,-833l1121217,455917r245,-832l1121708,454253r245,-832l1122199,452589r246,-831l1122690,450927r246,-831l1123181,449266r246,-831l1123672,447605r246,-830l1124164,445946r245,-830l1124655,444287r245,-829l1125146,442629r245,-828l1125637,440973r245,-828l1126128,439317r246,-827l1126619,437663r246,-827l1127110,436009r246,-826l1127601,434357r246,-826l1128092,432706r246,-826l1128584,431056r245,-825l1129075,429406r245,-824l1129566,427758r245,-823l1130057,426112r245,-823l1130548,424466r246,-823l1131039,422821r246,-822l1131530,421178r246,-821l1132021,419536r246,-821l1132512,417895r246,-820l1133004,416255r245,-819l1133495,414617r245,-819l1133986,412979r245,-818l1134477,411343r246,-817l1134968,409709r246,-817l1135459,408075r246,-816l1135950,406443r246,-816l1136441,404812r246,-815l1136933,403183r245,-815l1137424,401555r245,-814l1137915,399928r245,-813l1138406,398302r245,-812l1138897,396678r246,-811l1139388,395056r246,-811l1139879,393435r246,-811l1140370,391815r246,-810l1140861,390196r246,-808l1141353,388580r245,-808l1141844,386964r245,-807l1142335,385350r245,-806l1142826,383738r245,-806l1143317,382127r246,-805l1143808,380518r246,-804l1144299,378910r246,-803l1144790,377304r246,-803l1145281,375699r246,-802l1145773,374096r245,-801l1146264,372495r245,-801l1146755,370895r245,-800l1147246,369296r246,-798l1147737,367700r246,-798l1148228,366105r246,-797l1148719,364512r246,-796l1149210,362920r246,-795l1149702,361330r245,-794l1150193,359742r245,-793l1150684,358156r245,-793l1151175,356571r245,-791l1151666,354988r246,-790l1152157,353407r246,-790l1152648,351828r246,-789l1153139,350251r246,-788l1153630,348675r246,-787l1154122,347101r245,-786l1154613,345529r245,-785l1155104,343959r245,-784l1155595,342391r245,-784l1156086,340824r246,-782l1156577,339260r246,-782l1157068,337697r246,-780l1157559,336137r246,-780l1158051,334578r245,-778l1158542,333021r245,-777l1159033,331467r245,-777l1159524,329914r245,-776l1160015,328363r246,-774l1160506,326815r246,-774l1160997,325268r246,-773l1161488,323723r246,-771l1161979,322181r246,-771l1162471,320640r245,-769l1162962,319102r245,-768l1163453,317566r245,-767l1163944,316032r245,-767l1164435,314500r246,-765l1164926,312970r246,-764l1165417,311442r246,-763l1165908,309917r246,-762l1166399,308393r246,-760l1166891,306872r245,-759l1167382,305353r245,-758l1167873,303837r245,-758l1168364,302322r245,-756l1168855,300810r246,-755l1169346,299301r246,-754l1169837,297793r246,-753l1170328,296288r246,-752l1170820,294785r245,-751l1171311,293284r245,-749l1171802,291786r245,-748l1172293,290290r245,-747l1172784,288797r246,-746l1173275,287306r246,-745l1173766,285817r246,-743l1174257,284331r246,-742l1174748,282847r246,-741l1175240,281366r245,-740l1175731,279887r245,-739l1176222,278411r245,-738l1176713,276937r245,-736l1177204,275465r246,-735l1177695,273996r246,-733l1178186,272530r246,-732l1178677,271066r246,-731l1179168,269605r246,-730l1179660,268146r245,-728l1180151,266690r245,-727l1180642,265237r245,-726l1181133,263786r246,-724l1181624,262338r246,-723l1182115,260892r246,-721l1182606,259450r246,-721l1183097,258009r246,-719l1183589,256572r245,-718l1184080,255137r245,-716l1184571,253705r245,-715l1185062,252276r245,-714l1185553,250849r246,-712l1186044,249425r246,-710l1186535,248004r246,-709l1187026,246586r246,-708l1187517,245171r246,-707l1188009,243758r245,-705l1188500,242348r245,-703l1188991,240941r245,-702l1189482,239537r245,-701l1189973,238136r246,-699l1190464,236738r246,-698l1190955,235343r246,-697l1191446,233950r246,-695l1191937,232560r246,-693l1192429,231174r245,-692l1192920,229790r245,-690l1193411,228410r245,-690l1193902,227032r246,-688l1194393,225657r246,-686l1194884,224285r246,-684l1195375,222917r246,-683l1195866,221551r246,-681l1196358,220189r245,-680l1196849,218829r245,-678l1197340,217473r245,-677l1197831,216119r245,-675l1198322,214769r246,-674l1198813,213422r246,-672l1199304,212078r246,-671l1199795,210737r246,-669l1200286,209400r246,-668l1200778,208065r245,-666l1201269,206734r245,-664l1201760,205406r245,-663l1202251,204081r245,-661l1202742,202759r246,-659l1203233,201441r246,-658l1203724,200126r246,-656l1204215,198814r246,-655l1204707,197506r245,-654l1205198,196200r245,-651l1205689,194898r245,-649l1206180,193600r245,-648l1206671,192304r246,-646l1207162,191012r246,-644l1207653,189724r246,-643l1208144,188439r246,-642l1208635,187157r246,-640l1209127,185878r245,-638l1209618,184603r245,-636l1210109,183332r245,-635l1210600,182064r245,-633l1211091,180799r246,-631l1211582,179538r246,-630l1212073,178280r246,-628l1212564,177026r246,-626l1213055,175775r246,-624l1213547,174528r245,-623l1214038,173284r245,-621l1214529,172044r245,-619l1215020,170807r245,-617l1215511,169574r246,-615l1216002,168345r246,-614l1216493,167119r246,-612l1216984,165897r246,-610l1217476,164678r245,-608l1217967,163463r245,-606l1218458,162252r245,-605l1218949,161044r245,-603l1219440,159840r246,-601l1219931,158639r246,-598l1220422,157443r246,-597l1220913,156250r246,-595l1221404,155061r246,-594l1221896,153875r245,-591l1222387,152693r245,-589l1222878,151515r245,-587l1223369,150341r245,-586l1223860,149171r246,-584l1224351,148004r246,-582l1224842,146841r246,-580l1225333,145682r246,-578l1225824,144527r246,-576l1226316,143376r245,-575l1226807,142228r245,-572l1227298,141084r245,-570l1227789,139945r246,-569l1228280,138809r246,-567l1228771,137677r246,-565l1229262,136549r246,-563l1229753,135425r246,-561l1230245,134304r245,-558l1230736,133188r245,-556l1231227,132076r245,-555l1231718,130968r245,-553l1232209,129863r246,-550l1232700,128763r246,-549l1233191,127667r246,-547l1233682,126574r246,-544l1234173,125486r246,-543l1234665,124402r245,-541l1235156,123321r245,-538l1235647,122245r245,-536l1236138,121173r245,-534l1236629,120105r246,-532l1237120,119041r246,-530l1237611,117982r246,-529l1238102,116926r246,-526l1238593,115874r246,-524l1239085,114827r245,-522l1239576,113784r245,-520l1240067,112745r245,-518l1240558,111710r246,-516l1241049,110679r246,-514l1241540,109653r246,-512l1242031,108630r246,-509l1242522,107612r246,-507l1243014,106598r245,-505l1243505,105589r245,-504l1243996,104583r245,-501l1244487,103582r245,-499l1244978,102585r246,-496l1245469,101593r246,-495l1245960,100605r246,-493l1246451,99621r246,-491l1246942,98641r246,-488l1247434,97666r245,-486l1247925,96695r245,-484l1248416,95728r245,-482l1248907,94766r245,-480l1249398,93808r246,-478l1249889,92854r246,-475l1250380,91905r246,-473l1250871,90960r246,-471l1251363,90020r245,-469l1251854,89084r245,-467l1252345,88152r245,-464l1252836,87225r245,-462l1253327,86302r246,-459l1253818,85384r246,-457l1254309,84471r246,-456l1254800,83561r246,-453l1255291,82656r246,-450l1255783,81756r245,-448l1256274,80860r245,-446l1256765,79969r245,-444l1257256,79082r245,-441l1257747,78200r246,-439l1258238,77322r246,-437l1258729,76449r246,-435l1259220,75581r246,-433l1259711,74717r246,-431l1260203,73857r245,-428l1260694,73002r245,-425l1261185,72152r245,-423l1261676,71306r245,-421l1262167,70465r246,-418l1262658,69629r246,-416l1263149,68797r246,-414l1263640,67970r246,-412l1264132,67148r245,-410l1264623,66330r245,-407l1265114,65517r245,-405l1265605,64708r245,-402l1266096,63904r246,-400l1266587,63105r246,-398l1267078,62311r246,-396l1267569,61521r246,-393l1268060,60736r246,-391l1268552,59956r245,-389l1269043,59180r245,-386l1269534,58409r245,-383l1270025,57643r245,-381l1270516,56882r246,-379l1271007,56126r246,-377l1271498,55374r246,-374l1271989,54627r246,-372l1272480,53885r246,-370l1272972,53147r245,-367l1273463,52415r245,-365l1273954,51687r245,-362l1274445,50964r246,-360l1274936,50246r246,-357l1275427,49533r246,-355l1275918,48824r246,-352l1276409,48121r246,-350l1276901,47422r245,-348l1277392,46728r245,-345l1277883,46039r245,-343l1278374,45355r245,-340l1278865,44676r246,-338l1279356,44001r246,-335l1279847,43332r246,-333l1280338,42667r246,-330l1280829,42008r246,-328l1281321,41353r245,-325l1281812,40704r245,-323l1282303,40059r245,-321l1282794,39419r245,-318l1283285,38784r246,-316l1283776,38154r246,-313l1284267,37529r246,-311l1284758,36909r246,-308l1285249,36294r246,-306l1285741,35684r245,-303l1286232,35079r245,-301l1286723,34479r245,-298l1287214,33884r246,-296l1287705,33294r246,-293l1288196,32709r246,-291l1288687,32129r246,-288l1289178,31554r246,-286l1289670,30984r245,-283l1290161,30419r245,-281l1290652,29859r245,-278l1291143,29304r245,-275l1291634,28754r246,-272l1292125,28210r246,-271l1292616,27670r246,-268l1293107,27136r246,-266l1293598,26606r246,-263l1294090,26082r245,-260l1294581,25562r245,-257l1295072,25048r245,-255l1295563,24539r245,-252l1296054,24035r246,-250l1296545,23536r246,-247l1297036,23043r246,-245l1297527,22554r246,-242l1298019,22070r245,-239l1298510,21592r245,-237l1299001,21119r245,-235l1299492,20651r245,-232l1299983,20188r246,-230l1300474,19730r246,-227l1300965,19277r246,-224l1301456,18830r246,-222l1301947,18387r246,-219l1302439,17950r245,-216l1302930,17518r245,-214l1303421,17092r245,-212l1303912,16670r245,-209l1304403,16253r246,-206l1304894,15842r246,-203l1305385,15436r246,-201l1305876,15035r246,-198l1306367,14640r246,-196l1306859,14249r245,-193l1307350,13864r245,-191l1307841,13484r245,-188l1308332,13109r245,-185l1308823,12740r246,-183l1309314,12375r246,-180l1309805,12016r246,-177l1310296,11662r246,-175l1310788,11314r245,-173l1311279,10970r245,-170l1311770,10632r245,-167l1312261,10299r245,-164l1312752,9971r246,-161l1313243,9649r246,-159l1313734,9332r246,-157l1314225,9020r246,-154l1314716,8713r246,-151l1315208,8412r245,-149l1315699,8116r245,-146l1316190,7825r245,-143l1316681,7539r245,-140l1317172,7259r246,-138l1317663,6984r246,-135l1318154,6714r246,-132l1318645,6450r246,-130l1319136,6191r246,-128l1319628,5937r245,-125l1320119,5688r245,-122l1320610,5445r245,-120l1321101,5207r246,-117l1321592,4974r246,-114l1322083,4747r246,-112l1322574,4525r246,-109l1323065,4308r246,-106l1323557,4097r245,-104l1324048,3890r245,-101l1324539,3690r245,-99l1325030,3494r245,-96l1325521,3304r246,-93l1326012,3119r246,-91l1326503,2939r246,-88l1326994,2765r246,-85l1327485,2596r246,-83l1327977,2432r245,-80l1328468,2274r245,-77l1328959,2121r245,-75l1329450,1973r245,-72l1329941,1831r246,-69l1330432,1694r246,-67l1330923,1562r246,-64l1331414,1436r246,-62l1331905,1314r246,-58l1332397,1199r245,-56l1332888,1088r245,-53l1333379,983r245,-50l1333870,883r246,-47l1334361,789r246,-45l1334852,700r246,-43l1335343,616r246,-40l1335834,538r246,-37l1336326,465r245,-35l1336817,397r245,-32l1337308,334r245,-29l1337799,277r245,-26l1338290,226r246,-24l1338781,179r246,-21l1339272,138r246,-19l1339763,102r246,-16l1340254,72r246,-13l1340746,47r245,-11l1341237,27r245,-8l1341728,12r245,-5l1342219,3r245,-2l1342710,r246,l1343201,1r246,3l1343692,8r246,5l1344183,20r246,8l1344675,38r245,10l1345166,60r245,14l1345657,89r245,16l1346148,122r245,19l1346639,161r246,21l1347130,205r246,24l1347621,255r246,26l1348112,309r246,30l1348603,369r246,32l1349095,435r245,34l1349586,506r245,37l1350077,582r245,40l1350568,663r245,43l1351059,750r246,45l1351550,842r246,47l1352041,939r246,50l1352532,1041r246,54l1353023,1149r246,56l1353515,1262r245,59l1354006,1381r245,61l1354497,1505r245,64l1354988,1634r245,66l1355479,1768r246,69l1355970,1908r246,72l1356461,2053r246,74l1356952,2203r246,77l1357444,2359r245,79l1357935,2519r245,83l1358426,2685r245,85l1358917,2857r245,87l1359408,3033r246,91l1359899,3215r246,93l1360390,3403r246,95l1360881,3595r246,98l1361372,3793r246,100l1361864,3996r245,103l1362355,4204r245,106l1362846,4417r245,109l1363337,4636r245,111l1363828,4860r246,114l1364319,5089r246,117l1364810,5324r246,119l1365301,5563r246,122l1365792,5808r246,125l1366284,6058r245,128l1366775,6314r245,130l1367266,6574r245,133l1367757,6840r246,135l1368248,7111r246,138l1368739,7388r246,140l1369230,7669r246,143l1369721,7956r246,145l1370213,8248r245,147l1370704,8545r245,150l1371195,8847r245,153l1371686,9154r245,156l1372177,9467r246,158l1372668,9785r246,161l1373159,10108r246,163l1373650,10436r246,166l1374141,10769r246,169l1374633,11108r245,171l1375124,11451r245,174l1375615,11800r245,177l1376106,12154r245,179l1376597,12513r246,182l1377088,12878r246,184l1377579,13247r246,186l1378070,13621r246,190l1378561,14001r246,192l1379053,14386r245,194l1379544,14776r245,196l1380035,15171r245,199l1380526,15571r246,202l1381017,15976r246,204l1381508,16386r246,207l1381999,16801r246,210l1382490,17222r246,212l1382982,17647r245,215l1383473,18078r245,217l1383964,18514r245,219l1384455,18954r245,223l1384946,19400r246,225l1385437,19851r246,227l1385928,20307r246,230l1386419,20768r246,232l1386910,21234r246,234l1387402,21705r245,237l1387893,22181r245,239l1388384,22661r245,243l1388875,23147r245,245l1389366,23638r246,248l1389857,24134r246,250l1390348,24635r246,253l1390839,25141r246,255l1391330,25652r246,258l1391822,26168r245,260l1392313,26689r245,262l1392804,27215r245,265l1393295,27746r246,267l1393786,28282r246,269l1394277,28822r246,272l1394768,29368r246,274l1395259,29918r246,277l1395751,30474r245,279l1396242,31034r245,282l1396733,31599r245,285l1397224,32170r245,286l1397715,32745r246,289l1398206,33324r246,292l1398697,33909r246,294l1399188,34499r246,297l1399679,35093r246,300l1400171,35693r245,301l1400662,36297r245,304l1401153,36906r245,306l1401644,37520r245,309l1402135,38139r246,311l1402626,38762r246,314l1403117,39391r246,316l1403608,40024r246,318l1404100,40662r245,320l1404591,41304r245,324l1405082,41952r245,325l1405573,42604r245,328l1406064,43261r246,330l1406555,43923r246,333l1407046,44589r246,335l1407537,45261r246,337l1408028,45937r246,339l1408520,46617r245,343l1409011,47303r245,344l1409502,47993r245,347l1409993,48688r245,349l1410484,49387r246,352l1410975,50091r246,354l1411466,50800r246,356l1411957,51514r246,358l1412448,52232r246,361l1412940,52955r245,363l1413431,53682r245,366l1413922,54414r245,368l1414413,55151r245,370l1414904,55892r246,373l1415395,56638r246,375l1415886,57389r246,377l1416377,58144r246,379l1416869,58904r245,381l1417360,59668r245,384l1417851,60437r245,386l1418342,61210r245,388l1418833,61988r246,391l1419324,62770r246,393l1419815,63557r246,395l1420306,64349r246,397l1420797,65145r246,399l1421289,65945r245,402l1421780,66750r245,404l1422271,67559r245,407l1422762,68373r245,409l1423253,69192r246,410l1423744,70014r246,413l1424235,70842r246,415l1424726,71673r246,418l1425217,72509r246,420l1425709,73350r245,422l1426200,74194r245,425l1426691,75044r245,426l1427182,75897r246,429l1427673,76755r246,431l1428164,77618r246,432l1428655,78484r246,435l1429146,79355r246,437l1429638,80231r245,439l1430129,81110r245,442l1430620,81994r245,444l1431111,82883r245,445l1431602,83775r246,448l1432093,84672r246,450l1432584,85573r246,452l1433075,86478r246,455l1433566,87388r246,456l1434058,88302r245,458l1434549,89220r245,461l1435040,90142r245,463l1435531,91069r245,464l1436022,91999r246,467l1436513,92934r246,469l1437004,93873r246,471l1437495,94816r246,474l1437986,95764r246,475l1438478,96715r245,477l1438969,97671r245,479l1439460,98631r245,481l1439951,99594r246,484l1440442,100562r246,486l1440933,101534r246,488l1441424,102510r246,490l1441915,103491r246,491l1442407,104475r245,493l1442898,105463r245,496l1443389,106455r245,498l1443880,107452r245,499l1444371,108452r246,502l1444862,109456r246,504l1445353,110465r246,505l1445844,111477r246,507l1446335,112493r246,510l1446827,113513r245,512l1447318,114537r245,514l1447809,115565r245,516l1448300,116597r245,518l1448791,117633r246,520l1449282,118673r246,521l1449773,119717r246,523l1450264,120764r246,525l1450756,121816r245,527l1451247,122871r245,529l1451738,123930r245,531l1452229,124993r245,533l1452720,126059r246,535l1453211,127130r246,537l1453702,128204r246,539l1454193,129282r246,541l1454684,130364r246,543l1455176,131450r245,544l1455667,132539r245,546l1456158,133632r245,548l1456649,134729r245,550l1457140,135830r246,551l1457631,136934r246,553l1458122,138042r246,555l1458613,139153r246,557l1459104,140268r246,559l1459596,141387r245,561l1460087,142510r245,562l1460578,143636r245,564l1461069,144766r245,566l1461560,145899r246,568l1462051,147036r246,570l1462542,148176r246,572l1463033,149321r246,573l1463525,150468r245,575l1464016,151619r245,577l1464507,152774r245,579l1464998,153932r245,581l1465489,155094r246,582l1465980,156259r246,584l1466471,157428r246,585l1466962,158600r246,587l1467453,159775r246,589l1467945,160954r245,591l1468436,162137r245,592l1468927,163323r245,594l1469418,164512r245,596l1469909,165704r246,598l1470400,166900r246,600l1470891,168100r246,601l1471382,169303r246,602l1471873,170509r246,604l1472365,171718r245,606l1472856,172931r245,607l1473347,174147r245,609l1473838,175366r246,611l1474329,176588r246,613l1474820,177814r246,614l1475311,179043r246,616l1475802,180276r246,617l1476294,181511r245,619l1476785,182750r245,620l1477276,183992r245,622l1477767,185237r245,624l1478258,186485r246,626l1478749,187737r246,627l1479240,188991r246,629l1479731,190249r246,630l1480222,191510r246,631l1480714,192774r245,633l1481205,194041r245,634l1481696,195311r245,636l1482187,196584r245,638l1482678,197860r246,639l1483169,199139r246,641l1483660,200422r246,642l1484151,201707r246,644l1484642,202995r246,646l1485134,204287r245,646l1485625,205581r245,648l1486116,206878r245,650l1486607,208178r246,652l1487098,209482r246,652l1487589,210788r246,654l1488080,212097r246,655l1488571,213408r246,657l1489063,214723r245,659l1489554,216041r245,660l1490045,217361r245,661l1490536,218684r245,663l1491027,220011r246,664l1491518,221340r246,665l1492009,222671r246,667l1492500,224006r246,668l1492991,225343r246,670l1493483,226683r245,671l1493974,228026r245,672l1494465,229372r245,673l1494956,230720r245,675l1495447,232071r246,676l1495938,233425r246,677l1496429,234781r246,679l1496920,236140r246,680l1497412,237502r245,681l1497903,238866r245,683l1498394,240233r245,684l1498885,241603r245,685l1499376,242975r246,687l1499867,244349r246,689l1500358,245727r246,689l1500849,247107r246,691l1501340,248489r246,692l1501832,249874r245,694l1502323,251262r245,694l1502814,252652r245,696l1503305,254044r245,697l1503796,255439r246,699l1504287,256837r246,699l1504778,258236r246,701l1505269,259639r246,702l1505760,261044r246,703l1506252,262451r245,704l1506743,263860r245,706l1507234,265272r245,707l1507725,266687r245,708l1508216,268103r246,710l1508707,269522r246,711l1509198,270944r246,711l1509689,272367r246,713l1510181,273793r245,714l1510672,275222r245,715l1511163,276652r245,716l1511654,278085r245,717l1512145,279520r246,718l1512636,280957r246,720l1513127,282397r246,720l1513618,283839r246,721l1514109,285283r246,722l1514601,286729r245,724l1515092,288177r245,725l1515583,289627r245,726l1516074,291080r245,727l1516565,292535r246,728l1517056,293991r246,730l1517547,295450r246,731l1518038,296911r246,732l1518529,298374r246,733l1519021,299839r245,734l1519512,301307r245,734l1520003,302776r245,735l1520494,304247r246,736l1520985,305720r246,738l1521476,307195r246,739l1521967,308673r246,739l1522458,310152r246,740l1522950,311633r245,741l1523441,313116r245,742l1523932,314601r245,743l1524423,316088r245,744l1524914,317576r246,746l1525405,319067r246,746l1525896,320560r246,747l1526387,322054r246,748l1526878,323550r246,749l1527370,325048r245,750l1527861,326548r245,751l1528352,328050r245,751l1528843,329553r245,752l1529334,331058r246,754l1529825,332565r246,754l1530316,334074r246,755l1530807,335584r246,756l1531298,337096r246,757l1531790,338610r245,758l1532281,340126r245,758l1532772,341643r245,759l1533263,343162r246,760l1533754,344683r246,760l1534245,346205r246,761l1534736,347729r246,762l1535227,349254r246,763l1535719,350781r245,764l1536210,352310r245,764l1536701,353840r245,765l1537192,355371r245,767l1537683,356905r246,767l1538174,358440r246,767l1538665,359976r246,769l1539156,361514r246,769l1539647,363053r246,770l1540139,364594r245,771l1540630,366136r245,772l1541121,367680r245,772l1541612,369225r245,773l1542103,370771r246,774l1542594,372319r246,775l1543085,373869r246,775l1543576,375419r246,776l1544068,376972r245,776l1544559,378525r245,777l1545050,380080r245,778l1545541,381636r245,778l1546032,383193r246,780l1546523,384752r246,780l1547014,386312r246,781l1547505,387873r246,782l1547996,389436r246,782l1548488,391000r245,782l1548979,392565r245,783l1549470,394131r245,784l1549961,395699r245,784l1550452,397267r246,785l1550943,398837r246,786l1551434,400408r246,786l1551925,401981r246,786l1552416,403554r246,787l1552908,405128r245,788l1553399,406704r245,788l1553890,408281r245,789l1554381,409859r245,789l1554872,411438r246,789l1555363,413017r246,791l1555854,414598r246,791l1556345,416181r246,791l1556837,417764r245,792l1557328,419348r245,792l1557819,420933r245,793l1558310,422519r245,793l1558801,424106r246,794l1559292,425694r246,794l1559783,427283r246,795l1560274,428873r246,795l1560765,430464r246,795l1561257,432055r245,797l1561748,433648r245,797l1562239,435242r245,797l1562730,436836r245,797l1563221,438431r246,798l1563712,440027r246,799l1564203,441624r246,799l1564694,443222r246,799l1565185,444821r246,799l1565677,446420r245,800l1566168,448020r245,800l1566659,449621r245,801l1567150,451223r246,801l1567641,452825r246,802l1568132,454428r246,802l1568623,456032r246,802l1569114,457637r246,802l1569606,459242r245,803l1570097,460848r245,803l1570588,462455r245,803l1571079,464062r245,804l1571570,465670r246,804l1572061,467278r246,805l1572552,468888r246,805l1573043,470498r246,805l1573534,472108r246,805l1574026,473719r245,806l1574517,475330r245,806l1575008,476943r245,806l1575499,478555r245,807l1575990,480168r246,807l1576481,481782r246,807l1576972,483396r246,808l1577463,485011r246,808l1577954,486626r246,808l1578446,488242r245,808l1578937,489858r245,808l1579428,491475r245,808l1579919,493092r246,809l1580410,494709r246,809l1580901,496327r246,809l1581392,497945r246,810l1581883,499564r246,810l1582375,501183r245,810l1582866,502803r245,809l1583357,504422r245,810l1583848,506043r245,810l1584339,507663r246,810l1584830,509284r246,810l1585321,510905r246,810l1585812,512526r246,811l1586303,514148r246,811l1586795,515770r245,811l1587286,517392r245,811l1587777,519014r245,812l1588268,520637r245,811l1588759,522260r246,811l1589250,523883r246,812l1589741,525506r246,812l1590232,527130r246,811l1590724,528753r245,812l1591215,530377r245,812l1591706,532001r245,812l1592197,533625r245,812l1592688,535249r246,813l1593179,536874r246,812l1593670,538498r246,813l1594161,540123r246,812l1594652,541748r246,812l1595144,543372r245,813l1595635,544997r245,813l1596126,546622r245,812l1596617,548247r245,812l1597108,549872r246,812l1597599,551497r246,812l1598090,553122r246,812l1598581,554747r246,812l1599072,556372r246,812l1599564,557996r245,813l1600055,559621r245,813l1600546,561246r245,812l1601037,562871r245,812l1601528,564496r246,812l1602019,566120r246,812l1602510,567745r246,812l1603001,569369r246,812l1603493,570993r245,812l1603984,572618r245,812l1604475,574242r245,812l1604966,575865r245,812l1605457,577489r246,812l1605948,579113r246,811l1606439,580736r246,812l1606930,582359r246,812l1607421,583982r246,812l1607913,585605r245,811l1608404,587228r245,811l1608895,588850r245,811l1609386,590472r245,811l1609877,592094r246,811l1610368,593715r246,811l1610859,595337r246,810l1611350,596958r246,810l1611841,598578r246,811l1612333,600199r245,810l1612824,601819r245,810l1613315,603439r245,809l1613806,605058r246,810l1614297,606677r246,810l1614788,608296r246,809l1615279,609914r246,809l1615770,611532r246,809l1616262,613150r245,808l1616753,614767r245,808l1617244,616384r245,808l1617735,618000r245,808l1618226,619616r246,808l1618717,621232r246,807l1619208,622847r246,807l1619699,624461r246,807l1620190,626075r246,807l1620682,627689r245,807l1621173,629302r245,806l1621664,630915r245,806l1622155,632527r245,806l1622646,634139r246,805l1623137,635750r246,805l1623628,637360r246,805l1624119,638970r246,805l1624610,640580r246,804l1625102,642189r245,804l1625593,643797r245,804l1626084,645405r245,803l1626575,647012r246,803l1627066,648618r246,804l1627557,650224r246,803l1628048,651830r246,802l1628539,653434r246,803l1629031,655038r245,802l1629522,656642r245,801l1630013,658245r245,801l1630504,659847r245,800l1630995,661448r246,800l1631486,663049r246,800l1631977,664649r246,799l1632468,666248r246,799l1632959,667847r246,799l1633451,669444r245,799l1633942,671042r245,798l1634433,672638r245,798l1634924,674234r245,797l1635415,675829r246,797l1635906,677423r246,796l1636397,679016r246,796l1636888,680609r246,795l1637380,682200r245,796l1637871,683791r245,795l1638362,685381r245,795l1638853,686971r245,794l1639344,688559r246,794l1639835,690147r246,793l1640326,691734r246,793l1640817,693320r246,792l1641308,694905r246,792l1641800,696489r245,792l1642291,698072r245,791l1642782,699655r245,790l1643273,701236r245,790l1643764,702817r246,790l1644255,704396r246,790l1644746,705975r246,789l1645237,707553r246,789l1645728,709130r246,788l1646220,710706r245,788l1646711,712281r245,787l1647202,713855r245,787l1647693,715428r245,786l1648184,717000r246,786l1648675,718571r246,785l1649166,720141r246,785l1649657,721710r246,785l1650149,723279r245,783l1650640,724846r245,783l1651131,726412r245,782l1651622,727977r245,782l1652113,729541r246,781l1652604,731103r246,782l1653095,732665r246,781l1653586,734226r246,780l1654077,735786r246,779l1654569,737344r245,779l1655060,738902r245,778l1655551,740458r245,778l1656042,742014r245,777l1656533,743568r246,777l1657024,745121r246,776l1657515,746673r246,775l1658006,748224r246,775l1658497,749773r246,775l1658989,751322r245,774l1659480,752869r245,773l1659971,754415r245,773l1660462,755960r246,773l1660953,757504r246,772l1661444,759047r246,771l1661935,760588r246,771l1662426,762129r246,769l1662918,763668r245,769l1663409,765206r245,768l1663900,766742r245,768l1664391,768278r245,767l1664882,769812r246,766l1665373,771345r246,766l1665864,772876r246,766l1666355,774407r246,764l1666846,775936r246,764l1667338,777464r245,763l1667829,778990r245,763l1668320,780515r245,763l1668811,782039r245,762l1669302,783562r246,761l1669793,785083r246,761l1670284,786604r246,759l1670775,788122r246,759l1671266,789640r246,758l1671758,791156r245,757l1672249,792671r245,756l1672740,794184r245,756l1673231,795696r246,756l1673722,797207r246,755l1674213,798716r246,754l1674704,800224r246,754l1675195,801731r246,752l1675687,803236r245,752l1676178,804740r245,751l1676669,806242r245,751l1677160,807743r245,750l1677651,809243r246,749l1678142,810741r246,749l1678633,812238r246,748l1679124,813733r246,747l1679615,815227r246,746l1680107,816719r245,746l1680598,818211r245,744l1681089,819700r245,744l1681580,821188r245,744l1682071,822675r246,743l1682562,824160r246,742l1683053,825644r246,741l1683544,827126r246,741l1684036,828607r245,740l1684527,830086r245,739l1685018,831564r245,738l1685509,833040r245,738l1686000,834515r246,737l1686491,835988r246,736l1686982,837460r246,735l1687473,838930r246,735l1687964,840399r246,734l1688456,841866r245,733l1688947,843332r245,732l1689438,844796r245,731l1689929,846258r245,731l1690420,847719r246,730l1690911,849179r246,729l1691402,850636r246,729l1691893,852093r246,727l1692384,853547r246,727l1692876,855000r245,726l1693367,856452r245,725l1693858,857902r245,724l1694349,859350r245,724l1694840,860797r246,723l1695331,862242r246,722l1695822,863685r246,722l1696313,865127r246,721l1696805,866568r245,719l1697296,868006r245,719l1697787,869443r245,718l1698278,870879r245,717l1698769,872312r246,717l1699260,873744r246,716l1699751,875175r246,714l1700242,876604r246,713l1700733,878031r246,713l1701225,879456r245,712l1701716,880880r245,711l1702207,882302r245,710l1702698,883722r245,710l1703189,885141r246,709l1703680,886558r246,708l1704171,887974r246,707l1704662,889387r246,706l1705153,890799r246,705l1705645,892209r245,705l1706136,893618r245,704l1706627,895025r245,703l1707118,896430r246,702l1707609,897833r246,701l1708100,899235r246,700l1708591,900635r246,699l1709082,902033r246,698l1709574,903430r245,697l1710065,904824r245,697l1710556,906217r245,696l1711047,907608r245,695l1711538,908998r246,694l1712029,910386r246,693l1712520,911772r246,692l1713011,913156r246,691l1713502,914538r246,691l1713994,915919r245,689l1714485,917298r245,688l1714976,918675r245,688l1715467,920050r245,687l1715958,921423r246,687l1716449,922795r246,685l1716940,924165r246,684l1717431,925533r246,684l1717922,926899r246,683l1718414,928264r245,682l1718905,929627r245,680l1719396,930988r245,679l1719887,932347r246,678l1720378,933704r246,678l1720869,935059r246,677l1721360,936413r246,676l1721851,937765r246,675l1722343,939114r245,675l1722834,940463r245,673l1723325,941809r245,672l1723816,943153r245,672l1724307,944496r246,670l1724798,945836r246,670l1725289,947175r246,669l1725780,948512r246,668l1726271,949847r246,667l1726763,951181r245,666l1727254,952512r245,665l1727745,953842r245,664l1728236,955169r245,663l1728727,956495r246,662l1729218,957819r246,661l1729709,959141r246,660l1730200,960461r246,660l1730692,961779r245,659l1731183,963096r245,657l1731674,964410r245,657l1732165,965723r245,655l1732656,967034r246,654l1733147,968342r246,654l1733638,969649r246,653l1734129,970954r246,652l1734620,972257r246,651l1735112,973558r245,650l1735603,974858r245,649l1736094,976155r245,648l1736585,977450r245,647l1737076,978744r246,646l1737567,980035r246,646l1738058,981325r246,644l1738549,982613r246,643l1739040,983899r246,642l1739532,985183r245,641l1740023,986464r245,641l1740514,987744r245,640l1741005,989022r245,639l1741496,990299r246,637l1741987,991573r246,636l1742478,992845r246,635l1742969,994115r246,635l1743461,995384r245,633l1743952,996650r245,632l1744443,997914r245,632l1744934,999177r245,630l1745425,1000437r246,630l1745916,1001696r246,628l1746407,1002952r246,628l1746898,1004207r246,627l1747389,1005460r246,625l1747881,1006710r245,625l1748372,1007959r245,624l1748863,1009206r245,623l1749354,1010451r245,621l1749845,1011693r246,621l1750336,1012934r246,620l1750827,1014173r246,619l1751318,1015410r246,618l1751809,1016645r246,617l1752301,1017878r245,615l1752792,1019109r245,614l1753283,1020338r245,613l1753774,1021565r246,612l1754265,1022790r246,611l1754756,1024012r246,611l1755247,1025233r246,610l1755738,1026452r246,609l1756230,1027669r245,608l1756721,1028884r245,607l1757212,1030097r245,606l1757703,1031308r245,605l1758194,1032517r246,604l1758685,1033724r246,603l1759176,1034929r246,602l1759667,1036132r246,601l1760158,1037333r246,600l1760650,1038532r245,599l1761141,1039729r245,598l1761632,1040924r245,597l1762123,1042117r245,596l1762614,1043308r246,595l1763105,1044497r246,594l1763596,1045684r246,592l1764087,1046869r246,591l1764578,1048052r246,590l1765070,1049232r245,590l1765561,1050411r245,589l1766052,1051588r245,588l1766543,1052763r246,586l1767034,1053936r246,585l1767525,1055106r246,585l1768016,1056275r246,584l1768507,1057442r246,582l1768999,1058606r245,582l1769490,1059769r245,581l1769981,1060930r245,579l1770472,1062088r245,579l1770963,1063245r246,577l1771454,1064399r246,577l1771945,1065552r246,575l1772436,1066702r246,575l1772927,1067851r246,573l1773419,1068997r245,573l1773910,1070142r245,571l1774401,1071284r245,570l1774892,1072424r245,570l1775383,1073563r246,568l1775874,1074699r246,567l1776365,1075833r246,567l1776856,1076965r246,566l1777348,1078096r245,564l1777839,1079224r245,563l1778330,1080350r245,562l1778821,1081474r245,561l1779312,1082596r246,560l1779803,1083716r246,559l1780294,1084834r246,558l1780785,1085950r246,557l1781276,1087063r246,557l1781768,1088175r245,555l1782259,1089285r245,554l1782750,1090393r245,553l1783241,1091499r245,552l1783732,1092602r246,551l1784223,1093704r246,550l1784714,1094803r246,550l1785205,1095901r246,548l1785696,1096997r246,547l1786188,1098090r245,546l1786679,1099181r245,545l1787170,1100271r245,544l1787661,1101358r245,543l1788152,1102444r246,541l1788643,1103527r246,541l1789134,1104608r246,540l1789625,1105687r246,539l1790117,1106764r245,538l1790608,1107840r245,536l1791099,1108913r245,535l1791590,1109984r245,534l1792081,1111053r246,533l1792572,1112120r246,532l1793063,1113185r246,531l1793554,1114248r246,530l1794045,1115308r246,530l1794537,1116367r245,529l1795028,1117424r245,528l1795519,1118479r245,526l1796010,1119531r245,526l1796501,1120582r246,525l1796992,1121631r246,523l1797483,1122677r246,523l1797974,1123722r246,521l1798465,1124764r246,521l1798957,1125805r245,519l1799448,1126843r245,519l1799939,1127880r245,517l1800430,1128914r246,517l1800921,1129947r246,515l1801412,1130977r246,514l1801903,1132005r246,514l1802394,1133031r246,513l1802886,1134056r245,511l1803377,1135078r245,510l1803868,1136098r245,509l1804359,1137116r245,509l1804850,1138132r246,508l1805341,1139146r246,507l1805832,1140159r246,505l1806323,1141169r246,504l1806814,1142177r246,503l1807306,1143183r245,502l1807797,1144187r245,501l1808288,1145189r245,500l1808779,1146188r245,500l1809270,1147186r246,499l1809761,1148182r246,497l1810252,1149176r246,496l1810743,1150168r246,495l1811234,1151158r246,494l1811726,1152146r245,493l1812217,1153131r245,492l1812708,1154115r245,491l1813199,1155097r246,490l1813690,1156077r246,489l1814181,1157054r246,488l1814672,1158030r246,487l1815163,1159004r246,486l1815655,1159975r245,486l1816146,1160945r245,484l1816637,1161913r245,483l1817128,1162879r245,482l1817619,1163842r246,481l1818110,1164804r246,480l1818601,1165764r246,479l1819092,1166721r246,478l1819583,1167677r246,477l1820075,1168630r245,477l1820566,1169582r245,475l1821057,1170532r245,474l1821548,1171479r245,474l1822039,1172425r246,472l1822530,1173369r246,471l1823021,1174311r246,470l1823512,1175250r246,469l1824004,1176188r245,468l1824495,1177124r245,467l1824986,1178057r245,466l1825477,1178989r245,465l1825968,1179919r246,464l1826459,1180847r246,463l1826950,1181772r246,462l1827441,1182696r246,461l1827932,1183618r246,460l1828424,1184538r245,459l1828915,1185456r245,458l1829406,1186372r245,457l1829897,1187285r245,457l1830388,1188197r246,456l1830879,1189107r246,455l1831370,1190015r246,454l1831861,1190921r246,453l1832352,1191825r246,452l1832844,1192728r245,450l1833335,1193628r245,449l1833826,1194526r245,448l1834317,1195422r245,447l1834808,1196316r246,447l1835299,1197209r246,445l1835790,1198099r246,444l1836281,1198987r246,444l1836773,1199874r245,442l1837264,1200758r245,442l1837755,1201641r245,440l1838246,1202521r245,440l1838737,1203400r246,438l1839228,1204277r246,437l1839719,1205151r246,437l1840210,1206024r246,436l1840701,1206895r246,435l1841193,1207764r245,434l1841684,1208631r245,433l1842175,1209496r245,432l1842666,1210359r245,431l1843157,1211220r246,430l1843648,1212079r246,429l1844139,1212937r246,428l1844630,1213792r246,427l1845121,1214646r246,426l1845613,1215497r245,425l1846104,1216347r245,424l1846595,1217194r245,423l1847086,1218040r245,422l1847577,1218884r246,421l1848068,1219726r246,420l1848559,1220566r246,419l1849050,1221404r246,418l1849542,1222240r245,418l1850033,1223075r245,416l1850524,1223907r245,416l1851015,1224738r245,414l1851506,1225566r246,414l1851997,1226393r246,413l1852488,1227218r246,411l1852979,1228041r246,410l1853470,1228862r246,409l1853962,1229681r245,409l1854453,1230498r245,408l1854944,1231313r245,407l1855435,1232127r245,406l1855926,1232938r246,405l1856417,1233748r246,404l1856908,1234556r246,403l1857399,1235362r246,402l1857890,1236166r246,401l1858382,1236968r245,401l1858873,1237768r245,400l1859364,1238567r245,398l1859855,1239364r246,397l1860346,1240158r246,397l1860837,1240951r246,396l1861328,1241742r246,395l1861819,1242531r246,394l1862311,1243319r245,393l1862802,1244104r245,392l1863293,1244888r245,391l1863784,1245669r245,391l1864275,1246449r246,389l1864766,1247227r246,389l1865257,1248003r246,388l1865748,1248778r246,386l1866239,1249550r246,386l1866731,1250321r245,385l1867222,1251090r245,384l1867713,1251857r245,383l1868204,1252622r245,382l1868695,1253385r246,381l1869186,1254147r246,380l1869677,1254907r246,379l1870168,1255665r246,378l1870659,1256421r246,377l1871151,1257175r245,376l1871642,1257927r245,376l1872133,1258678r245,375l1872624,1259427r246,374l1873115,1260174r246,373l1873606,1260919r246,372l1874097,1261662r246,371l1874588,1262404r246,370l1875080,1263144r245,369l1875571,1263882r245,368l1876062,1264618r245,368l1876553,1265353r245,366l1877044,1266085r246,366l1877535,1266816r246,365l1878026,1267545r246,364l1878517,1268272r246,363l1879008,1268998r246,362l1879500,1269722r245,361l1879991,1270444r245,360l1880482,1271164r245,359l1880973,1271882r245,359l1881464,1272599r246,358l1881955,1273314r246,357l1882446,1274027r246,356l1882937,1274738r246,355l1883429,1275448r245,354l1883920,1276156r245,353l1884411,1276862r245,352l1884902,1277566r245,352l1885393,1278269r246,350l1885884,1278970r246,349l1886375,1279669r246,349l1886866,1280366r246,348l1887357,1281062r246,347l1887849,1281756r245,346l1888340,1282448r245,345l1888831,1283138r245,345l1889322,1283827r245,344l1889813,1284514r246,343l1890304,1285199r246,342l1890795,1285883r246,341l1891286,1286565r246,340l1891777,1287245r246,339l1892269,1287923r245,339l1892760,1288600r245,337l1893251,1289275r245,337l1893742,1289948r245,336l1894233,1290620r246,335l1894724,1291289r246,335l1895215,1291958r246,333l1895706,1292624r246,333l1896198,1293289r245,332l1896689,1293952r245,331l1897180,1294613r245,331l1897671,1295273r245,329l1898162,1295931r246,329l1898653,1296588r246,327l1899144,1297242r246,327l1899635,1297895r246,326l1900126,1298547r246,325l1900618,1299196r245,325l1901109,1299844r245,324l1901600,1300491r245,322l1902091,1301135r245,322l1902582,1301778r246,321l1903073,1302420r246,320l1903564,1303060r246,319l1904055,1303698r246,318l1904546,1304334r246,318l1905038,1304969r245,317l1905529,1305602r245,316l1906020,1306233r245,316l1906511,1306863r246,315l1907002,1307492r246,313l1907493,1308118r246,313l1907984,1308743r246,312l1908475,1309366r246,312l1908967,1309988r245,310l1909458,1310608r245,310l1909949,1311227r245,308l1910440,1311844r245,308l1910931,1312459r246,307l1911422,1313073r246,306l1911913,1313685r246,305l1912404,1314295r246,305l1912895,1314904r246,304l1913387,1315511r245,303l1913878,1316117r245,302l1914369,1316721r245,301l1914860,1317323r245,301l1915351,1317924r246,300l1915842,1318523r246,299l1916333,1319121r246,298l1916824,1319717r246,298l1917315,1320312r246,296l1917807,1320905r245,296l1918298,1321496r245,295l1918789,1322086r245,294l1919280,1322674r246,294l1919771,1323261r246,293l1920262,1323846r246,292l1920753,1324430r246,291l1921244,1325012r246,290l1921736,1325592r245,290l1922227,1326171r245,289l1922718,1326748r245,288l1923209,1327324r245,288l1923700,1327899r246,286l1924191,1328471r246,286l1924682,1329042r246,285l1925173,1329612r246,284l1925664,1330180r246,284l1926156,1330747r245,283l1926647,1331312r245,282l1927138,1331876r245,281l1927629,1332438r245,280l1928120,1332998r246,280l1928611,1333557r246,279l1929102,1334115r246,278l1929593,1334671r246,277l1930085,1335225r245,277l1930576,1335778r245,276l1931067,1336330r245,275l1931558,1336880r245,274l1932049,1337428r246,274l1932540,1337975r246,273l1933031,1338521r246,272l1933522,1339065r246,271l1934013,1339607r246,271l1934505,1340148r245,270l1934996,1340688r245,269l1935487,1341226r245,269l1935978,1341763r245,267l1936469,1342298r246,267l1936960,1342832r246,266l1937451,1343364r246,265l1937942,1343895r246,264l1938433,1344424r246,264l1938925,1344952r245,263l1939416,1345478r245,263l1939907,1346003r245,262l1940398,1346527r245,261l1940889,1347049r246,260l1941380,1347569r246,260l1941871,1348089r246,259l1942362,1348606r246,259l1942854,1349123r245,257l1943345,1349638r245,257l1943836,1350151r245,256l1944327,1350663r245,256l1944818,1351174r246,255l1945309,1351683r246,254l1945800,1352191r246,253l1946291,1352697r246,253l1946782,1353202r246,252l1947274,1353706r245,251l1947765,1354208r245,250l1948256,1354709r245,249l1948747,1355208r245,249l1949238,1355706r246,248l1949729,1356203r246,247l1950220,1356698r246,247l1950711,1357191r246,247l1951202,1357684r246,246l1951694,1358175r245,245l1952185,1358665r245,244l1952676,1359153r245,243l1953167,1359640r246,243l1953658,1360125r246,242l1954149,1360609r246,242l1954640,1361092r246,241l1955131,1361574r246,240l1955623,1362054r245,239l1956114,1362532r245,239l1956605,1363010r245,238l1957096,1363486r245,237l1957587,1363960r246,237l1958078,1364434r246,236l1958569,1364906r246,235l1959060,1365376r246,235l1959551,1365845r246,235l1960043,1366313r245,234l1960534,1366780r245,233l1961025,1367245r245,232l1961516,1367709r245,232l1962007,1368172r246,231l1962498,1368633r246,230l1962989,1369093r246,230l1963480,1369552r246,229l1963971,1370009r246,228l1964463,1370465r245,228l1964954,1370920r245,227l1965445,1371373r245,227l1965936,1371826r246,225l1966427,1372276r246,225l1966918,1372726r246,224l1967409,1373174r246,224l1967900,1373621r246,223l1968392,1374067r245,222l1968883,1374511r245,222l1969374,1374954r245,222l1969865,1375396r245,221l1970356,1375837r246,220l1970847,1376276r246,219l1971338,1376714r246,219l1971829,1377151r246,218l1972320,1377586r246,218l1972812,1378021r245,216l1973303,1378454r245,216l1973794,1378885r245,216l1974285,1379316r245,214l1974776,1379745r246,214l1975267,1380173r246,213l1975758,1380600r246,212l1976249,1381025r246,212l1976741,1381449r245,212l1977232,1381872r245,211l1977723,1382294r245,210l1978214,1382714r245,210l1978705,1383134r246,209l1979196,1383552r246,208l1979687,1383969r246,208l1980178,1384384r246,208l1980669,1384799r246,206l1981161,1385212r245,206l1981652,1385624r245,205l1982143,1386035r245,204l1982634,1386444r245,204l1983125,1386852r246,204l1983616,1387260r246,203l1984107,1387665r246,203l1984598,1388070r246,202l1985089,1388474r246,201l1985581,1388876r245,201l1986072,1389277r245,200l1986563,1389677r245,200l1987054,1390076r245,199l1987545,1390474r246,198l1988036,1390870r246,198l1988527,1391265r246,198l1989018,1391660r246,196l1989510,1392052r245,196l1990001,1392444r245,196l1990492,1392835r245,195l1990983,1393224r245,194l1991474,1393612r246,194l1991965,1394000r246,193l1992456,1394386r246,192l1992947,1394770r246,192l1993438,1395154r246,191l1993930,1395537r245,190l1994421,1395918r245,190l1994912,1396298r245,190l1995403,1396677r245,189l1995894,1397055r246,189l1996385,1397432r246,188l1996876,1397808r246,187l1997367,1398182r246,187l1997858,1398556r246,186l1998350,1398928r245,186l1998841,1399299r245,186l1999332,1399669r245,185l1999823,1400038r246,185l2000314,1400406r246,184l2000805,1400773r246,183l2001296,1401139r246,182l2001787,1401503r246,182l2002279,1401867r245,181l2002770,1402229r245,181l2003261,1402590r245,181l2003752,1402951r245,179l2004243,1403310r246,179l2004734,1403668r246,178l2005225,1404025r246,178l2005716,1404380r246,178l2006207,1404735r246,177l2006699,1405089r245,176l2007190,1405441r245,176l2007681,1405793r245,175l2008172,1406143r245,175l2008663,1406493r246,174l2009154,1406841r246,174l2009645,1407188r246,174l2010136,1407535r246,172l2010627,1407880r246,172l2011119,1408224r245,172l2011610,1408567r245,171l2012101,1408909r245,171l2012592,1409250r246,170l2013083,1409590r246,169l2013574,1409929r246,169l2014065,1410267r246,168l2014556,1410603r246,168l2015048,1410939r245,168l2015539,1411274r245,167l2016030,1411608r245,166l2016521,1411940r245,166l2017012,1412272r246,165l2017503,1412603r246,164l2017994,1412932r246,165l2018485,1413261r246,164l2018976,1413588r246,164l2019468,1413915r245,163l2019959,1414241r245,162l2020450,1414565r245,162l2020941,1414889r245,161l2021432,1415211r246,161l2021923,1415533r246,160l2022414,1415853r246,160l2022905,1416173r246,159l2023397,1416492r245,159l2023888,1416809r245,159l2024379,1417126r245,158l2024870,1417442r245,157l2025361,1417756r246,157l2025852,1418070r246,156l2026343,1418383r246,156l2026834,1418694r246,156l2027325,1419005r246,155l2027817,1419315r245,154l2028308,1419624r245,154l2028799,1419932r245,153l2029290,1420239r245,153l2029781,1420545r246,152l2030272,1420850r246,152l2030763,1421154r246,151l2031254,1421457r246,151l2031745,1421759r246,151l2032237,1422060r245,150l2032728,1422360r245,150l2033219,1422660r245,149l2033710,1422958r245,149l2034201,1423256r246,148l2034692,1423552r246,148l2035183,1423848r246,147l2035674,1424142r246,147l2036166,1424436r245,147l2036657,1424729r245,146l2037148,1425021r245,145l2037639,1425312r245,145l2038130,1425602r246,144l2038621,1425891r246,144l2039112,1426179r246,144l2039603,1426466r246,144l2040094,1426753r246,143l2040586,1427038r245,143l2041077,1427323r245,142l2041568,1427607r245,141l2042059,1427890r245,141l2042550,1428171r246,141l2043041,1428453r246,140l2043532,1428733r246,139l2044023,1429012r246,139l2044514,1429290r246,139l2045006,1429568r245,138l2045497,1429844r245,138l2045988,1430120r245,138l2046479,1430395r246,137l2046970,1430669r246,137l2047461,1430942r246,136l2047952,1431214r246,136l2048443,1431486r246,135l2048935,1431756r245,135l2049426,1432026r245,134l2049917,1432295r245,134l2050408,1432562r245,134l2050899,1432830r246,133l2051390,1433096r246,133l2051881,1433361r246,132l2052372,1433626r246,132l2052863,1433889r246,132l2053355,1434152r245,131l2053846,1434414r245,131l2054337,1434675r245,130l2054828,1434936r245,129l2055319,1435195r246,129l2055810,1435454r246,129l2056301,1435711r246,129l2056792,1435968r246,129l2057283,1436225r246,127l2057775,1436480r245,127l2058266,1436734r245,127l2058757,1436988r245,127l2059248,1437241r246,126l2059739,1437493r246,126l2060230,1437744r246,126l2060721,1437995r246,125l2061212,1438244r246,125l2061704,1438493r245,124l2062195,1438741r245,124l2062686,1438988r245,124l2063177,1439235r245,123l2063668,1439481r246,122l2064159,1439725r246,122l2064650,1439969r246,122l2065141,1440213r246,121l2065632,1440455r246,121l2066124,1440697r245,120l2066615,1440938r245,120l2067106,1441178r245,120l2067597,1441417r245,119l2068088,1441656r246,119l2068579,1441893r246,119l2069070,1442130r246,119l2069561,1442367r246,117l2070053,1442602r245,118l2070544,1442837r245,117l2071035,1443071r245,116l2071526,1443304r245,116l2072017,1443536r246,116l2072508,1443768r246,116l2072999,1443999r246,115l2073490,1444229r246,115l2073981,1444458r246,115l2074473,1444687r245,114l2074964,1444915r245,114l2075455,1445142r245,113l2075946,1445369r245,112l2076437,1445594r246,113l2076928,1445819r246,112l2077419,1446043r246,112l2077910,1446267r246,111l2078401,1446489r246,112l2078893,1446711r245,111l2079384,1446933r245,110l2079875,1447153r245,110l2080366,1447373r245,110l2080857,1447592r246,109l2081348,1447811r246,108l2081839,1448028r246,109l2082330,1448245r246,108l2082822,1448461r245,108l2083313,1448677r245,107l2083804,1448892r245,107l2084295,1449106r245,107l2084786,1449319r246,107l2085277,1449532r246,106l2085768,1449744r246,105l2086259,1449955r246,105l2086750,1450166r246,105l2087242,1450376r245,104l2087733,1450585r245,104l2088224,1450793r245,104l2088715,1451001r245,104l2089206,1451208r246,103l2089697,1451415r246,102l2090188,1451620r246,103l2090679,1451825r246,103l2091170,1452030r246,102l2091662,1452233r245,102l2092153,1452436r245,102l2092644,1452639r245,101l2093135,1452841r246,100l2093626,1453042r246,100l2094117,1453242r246,100l2094608,1453442r246,99l2095099,1453641r246,99l2095591,1453839r245,99l2096082,1454037r245,98l2096573,1454234r245,98l2097064,1454430r245,98l2097555,1454626r246,97l2098046,1454821r246,97l2098537,1455015r246,97l2099028,1455209r246,97l2099519,1455402r246,96l2100011,1455595r245,96l2100502,1455786r245,96l2100993,1455978r245,95l2101484,1456168r245,95l2101975,1456358r246,95l2102466,1456547r246,95l2102957,1456736r246,94l2103448,1456924r246,94l2103939,1457111r246,94l2104431,1457298r245,93l2104922,1457484r245,93l2105413,1457670r245,92l2105904,1457854r246,93l2106395,1458039r246,92l2106886,1458222r246,92l2107377,1458405r246,92l2107868,1458588r246,91l2108360,1458770r245,90l2108851,1458951r245,90l2109342,1459131r245,90l2109833,1459311r245,90l2110324,1459491r246,89l2110815,1459669r246,89l2111306,1459847r246,89l2111797,1460025r246,89l2112288,1460202r246,88l2112780,1460378r245,88l2113271,1460554r245,88l2113762,1460729r245,87l2114253,1460904r245,87l2114744,1461078r246,86l2115235,1461251r246,86l2115726,1461424r246,86l2116217,1461596r246,86l2116709,1461768r245,85l2117200,1461939r245,85l2117691,1462109r245,85l2118182,1462279r245,85l2118673,1462448r246,85l2119164,1462617r246,84l2119655,1462785r246,84l2120146,1462953r246,83l2120637,1463120r246,83l2121129,1463286r245,83l2121620,1463452r245,83l2122111,1463617r245,83l2122602,1463782r245,82l2123093,1463946r246,82l2123584,1464110r246,82l2124075,1464273r246,81l2124566,1464436r246,81l2125057,1464597r246,81l2125549,1464759r245,80l2126040,1464920r245,80l2126531,1465080r245,80l2127022,1465240r245,79l2127513,1465399r246,79l2128004,1465558r246,79l2128495,1465716r246,79l2128986,1465873r246,79l2129478,1466030r245,79l2129969,1466187r245,78l2130460,1466343r245,78l2130951,1466498r245,78l2131442,1466653r246,78l2131933,1466808r246,77l2132424,1466961r246,77l2132915,1467115r246,76l2133406,1467268r246,76l2133898,1467420r245,76l2134389,1467572r245,75l2134880,1467723r245,75l2135371,1467874r245,75l2135862,1468024r246,75l2136353,1468173r246,75l2136844,1468323r246,74l2137335,1468471r246,74l2137826,1468619r246,74l2138318,1468767r245,74l2138809,1468914r245,73l2139300,1469061r245,73l2139791,1469207r246,73l2140282,1469352r246,73l2140773,1469497r246,73l2141264,1469642r246,72l2141755,1469786r246,72l2142247,1469930r245,71l2142738,1470073r245,71l2143229,1470215r245,71l2143720,1470357r245,71l2144211,1470499r246,71l2144702,1470640r246,71l2145193,1470781r246,70l2145684,1470921r246,70l2146175,1471061r246,69l2146667,1471200r245,69l2147158,1471338r245,70l2147649,1471477r245,69l2148140,1471614r245,69l2148631,1471752r246,68l2149122,1471888r246,69l2149613,1472025r246,68l2150104,1472161r246,67l2150595,1472296r246,67l2151087,1472431r245,67l2151578,1472565r245,67l2152069,1472699r245,67l2152560,1472833r246,66l2153051,1472966r246,66l2153542,1473098r246,66l2154033,1473230r246,66l2154524,1473362r246,66l2155016,1473493r245,66l2155507,1473624r245,65l2155998,1473754r245,65l2156489,1473884r245,65l2156980,1474013r246,65l2157471,1474142r246,65l2157962,1474271r246,64l2158453,1474399r246,64l2158944,1474526r246,64l2159436,1474653r245,64l2159927,1474780r245,63l2160418,1474906r245,63l2160909,1475032r245,63l2161400,1475157r246,63l2161891,1475282r246,63l2162382,1475407r246,62l2162873,1475531r246,62l2163365,1475654r245,62l2163856,1475778r245,61l2164347,1475900r245,61l2164838,1476023r245,61l2165329,1476144r246,61l2165820,1476266r246,60l2166311,1476387r246,60l2166802,1476507r246,61l2167293,1476628r246,60l2167785,1476747r245,60l2168276,1476867r245,59l2168767,1476986r245,59l2169258,1477104r245,59l2169749,1477222r246,59l2170240,1477340r246,59l2170731,1477457r246,59l2171222,1477574r246,58l2171713,1477690r246,58l2172205,1477806r245,58l2172696,1477922r245,58l2173187,1478037r245,58l2173678,1478152r245,57l2174169,1478266r246,57l2174660,1478380r246,57l2175151,1478494r246,56l2175642,1478607r246,56l2176134,1478720r245,56l2176625,1478832r245,56l2177116,1478944r245,56l2177607,1479056r245,55l2178098,1479167r246,55l2178589,1479278r246,55l2179080,1479388r246,55l2179571,1479498r246,55l2180062,1479608r246,54l2180554,1479717r245,54l2181045,1479826r245,54l2181536,1479934r245,54l2182027,1480042r245,54l2182518,1480150r246,54l2183009,1480257r246,54l2183500,1480364r246,53l2183991,1480471r246,53l2184482,1480577r246,53l2184974,1480683r245,52l2185465,1480788r245,53l2185956,1480893r245,52l2186447,1480998r246,52l2186938,1481102r246,52l2187429,1481206r246,52l2187920,1481309r246,52l2188411,1481413r246,51l2188903,1481515r245,52l2189394,1481618r245,51l2189885,1481720r245,51l2190376,1481822r245,50l2190867,1481923r246,51l2191358,1482024r246,50l2191849,1482125r246,50l2192340,1482225r246,50l2192831,1482325r246,50l2193323,1482424r245,50l2193814,1482524r245,49l2194305,1482622r245,50l2194796,1482721r245,49l2195287,1482819r246,49l2195778,1482917r246,49l2196269,1483014r246,49l2196760,1483111r246,49l2197251,1483208r246,48l2197743,1483305r245,48l2198234,1483401r245,48l2198725,1483496r245,48l2199216,1483592r246,47l2199707,1483687r246,47l2200198,1483781r246,48l2200689,1483876r246,47l2201180,1483970r246,47l2201672,1484064r245,46l2202163,1484157r245,46l2202654,1484250r245,46l2203145,1484343r245,46l2203636,1484435r246,46l2204127,1484527r246,46l2204618,1484619r246,45l2205109,1484710r246,45l2205600,1484801r246,45l2206092,1484892r245,45l2206583,1484982r245,45l2207074,1485072r245,45l2207565,1485162r245,44l2208056,1485251r246,45l2208547,1485340r246,45l2209038,1485429r246,44l2209529,1485517r246,44l2210021,1485605r245,44l2210512,1485693r245,44l2211003,1485781r245,43l2211494,1485868r245,43l2211985,1485955r246,43l2212476,1486041r246,43l2212967,1486127r246,43l2213458,1486213r246,43l2213949,1486299r246,43l2214441,1486384r245,43l2214932,1486469r245,43l2215423,1486554r245,42l2215914,1486638r245,42l2216405,1486722r246,42l2216896,1486806r246,42l2217387,1486889r246,42l2217878,1486973r246,41l2218369,1487056r246,41l2218861,1487138r245,41l2219352,1487220r245,41l2219843,1487302r245,41l2220334,1487384r245,41l2220825,1487465r246,41l2221316,1487546r246,41l2221807,1487627r246,40l2222298,1487708r246,40l2222790,1487788r245,40l2223281,1487868r245,40l2223772,1487947r245,40l2224263,1488027r245,39l2224754,1488106r246,39l2225245,1488184r246,40l2225736,1488263r246,39l2226227,1488341r246,39l2226718,1488419r246,39l2227210,1488496r245,39l2227701,1488574r245,38l2228192,1488651r245,38l2228683,1488728r245,38l2229174,1488804r246,38l2229665,1488880r246,38l2230156,1488956r246,38l2230647,1489032r246,38l2231138,1489107r246,38l2231630,1489182r245,38l2232121,1489257r245,37l2232612,1489332r245,37l2233103,1489406r246,37l2233594,1489480r246,37l2234085,1489554r246,37l2234576,1489627r246,37l2235067,1489700r246,37l2235559,1489773r245,37l2236050,1489846r245,36l2236541,1489918r245,37l2237032,1489991r245,36l2237523,1490062r246,36l2238014,1490134r246,36l2238505,1490205r246,36l2238996,1490276r246,36l2239487,1490347r246,36l2239979,1490418r245,35l2240470,1490488r245,35l2240961,1490558r245,35l2241452,1490628r245,35l2241943,1490698r246,34l2242434,1490767r246,34l2242925,1490836r246,34l2243416,1490905r246,34l2243907,1490973r246,34l2244399,1491042r245,34l2244890,1491110r245,33l2245381,1491177r245,34l2245872,1491245r246,34l2246363,1491312r246,34l2246854,1491379r246,34l2247345,1491446r246,33l2247836,1491513r246,33l2248328,1491579r245,33l2248819,1491645r245,33l2249310,1491711r245,32l2249801,1491776r245,33l2250292,1491842r246,32l2250783,1491907r246,32l2251274,1491972r246,32l2251765,1492036r246,32l2252256,1492100r246,33l2252748,1492165r245,32l2253239,1492229r245,31l2253730,1492292r245,32l2254221,1492356r245,31l2254712,1492419r246,31l2255203,1492482r246,31l2255694,1492545r246,31l2256185,1492607r246,31l2256677,1492669r245,31l2257168,1492731r245,31l2257659,1492793r245,31l2258150,1492855r245,30l2258641,1492916r246,31l2259132,1492977r246,31l2259623,1493038r246,31l2260114,1493099r246,30l2260605,1493159r246,30l2261097,1493220r245,30l2261588,1493280r245,29l2262079,1493339r245,30l2262570,1493399r245,30l2263061,1493458r246,30l2263552,1493517r246,30l2264043,1493576r246,30l2264534,1493635r246,29l2265025,1493693r246,30l2265517,1493752r245,29l2266008,1493810r245,29l2266499,1493868r245,28l2266990,1493925r245,29l2267481,1493983r246,28l2267972,1494040r246,28l2268463,1494097r246,28l2268954,1494154r246,28l2269446,1494210r245,28l2269937,1494266r245,29l2270428,1494323r245,28l2270919,1494378r245,28l2271410,1494434r246,28l2271901,1494490r246,27l2272392,1494545r246,28l2272883,1494600r246,28l2273374,1494655r246,27l2273866,1494710r245,27l2274357,1494764r245,27l2274848,1494819r245,27l2275339,1494873r245,27l2275830,1494926r246,27l2276321,1494980r246,27l2276812,1495034r246,26l2277303,1495087r246,27l2277794,1495140r246,27l2278286,1495193r245,26l2278777,1495246r245,26l2279268,1495298r245,26l2279759,1495350r246,27l2280250,1495403r246,26l2280741,1495454r246,26l2281232,1495506r246,26l2281723,1495558r246,25l2282215,1495609r245,26l2282706,1495660r245,26l2283197,1495711r245,26l2283688,1495762r245,25l2284179,1495812r246,26l2284670,1495863r246,25l2285161,1495913r246,25l2285652,1495963r246,25l2286143,1496013r246,25l2286635,1496063r245,24l2287126,1496112r245,25l2287617,1496161r245,25l2288108,1496210r245,25l2288599,1496259r246,25l2289090,1496308r246,24l2289581,1496357r246,24l2290072,1496405r246,24l2290563,1496453r246,24l2291055,1496501r245,24l2291546,1496549r245,24l2292037,1496597r245,23l2292528,1496644r246,24l2293019,1496691r246,24l2293510,1496738r246,24l2294001,1496785r246,24l2294492,1496832r246,23l2294984,1496879r245,23l2295475,1496925r245,23l2295966,1496971r245,23l2296457,1497017r245,23l2296948,1497063r246,23l2297439,1497109r246,23l2297930,1497154r246,23l2298421,1497200r246,22l2298912,1497245r246,23l2299404,1497290r245,23l2299895,1497335r245,22l2300386,1497380r245,22l2300877,1497424r245,22l2301368,1497469r246,22l2301859,1497513r246,22l2302350,1497557r246,22l2302841,1497601r246,21l2303332,1497644r246,22l2303824,1497688r245,22l2304315,1497731r245,22l2304806,1497774r245,22l2305297,1497817r246,22l2305788,1497860r246,22l2306279,1497903r246,21l2306770,1497946r246,21l2307261,1497988r246,21l2307753,1498030r245,21l2308244,1498072r245,21l2308735,1498114r245,21l2309226,1498156r245,21l2309717,1498198r246,20l2310208,1498239r246,21l2310699,1498280r246,21l2311190,1498322r246,20l2311681,1498363r246,20l2312173,1498403r245,21l2312664,1498444r245,20l2313155,1498485r245,20l2313646,1498525r245,20l2314137,1498565r246,20l2314628,1498605r246,20l2315119,1498645r246,20l2315610,1498685r246,20l2316102,1498725r245,19l2316593,1498764r245,20l2317084,1498803r245,20l2317575,1498842r245,20l2318066,1498881r246,20l2318557,1498920r246,20l2319048,1498959r246,19l2319539,1498998r246,19l2320030,1499036r246,19l2320522,1499074r245,20l2321013,1499113r245,19l2321504,1499151r245,19l2321995,1499188r245,19l2322486,1499226r246,19l2322977,1499264r246,18l2323468,1499301r246,19l2323959,1499338r246,19l2324450,1499376r246,18l2324942,1499413r245,18l2325433,1499449r245,19l2325924,1499486r245,19l2326415,1499523r245,18l2326906,1499559r246,18l2327397,1499596r246,18l2327888,1499632r246,18l2328379,1499668r246,18l2328871,1499704r245,18l2329362,1499739r245,18l2329853,1499775r245,18l2330344,1499811r245,17l2330835,1499846r246,18l2331326,1499881r246,18l2331817,1499916r246,18l2332308,1499951r246,18l2332799,1499986r246,17l2333291,1500021r245,17l2333782,1500055r245,18l2334273,1500090r245,17l2334764,1500124r245,17l2335255,1500158r246,17l2335746,1500192r246,17l2336237,1500226r246,17l2336728,1500260r246,17l2337219,1500294r246,16l2337711,1500327r245,17l2338202,1500361r245,16l2338693,1500394r245,16l2339184,1500427r246,17l2339675,1500460r246,16l2340166,1500493r246,16l2340657,1500526r246,16l2341148,1500558r246,17l2341640,1500591r245,16l2342131,1500623r245,16l2342622,1500656r245,16l2343113,1500688r245,16l2343604,1500720r246,16l2344095,1500752r246,16l2344586,1500783r246,16l2345077,1500815r246,16l2345568,1500847r246,15l2346060,1500878r245,16l2346551,1500909r245,16l2347042,1500941r245,15l2347533,1500972r245,15l2348024,1501003r246,15l2348515,1501033r246,16l2349006,1501064r246,15l2349497,1501095r246,15l2349988,1501125r246,15l2350480,1501156r245,15l2350971,1501186r245,15l2351462,1501216r245,15l2351953,1501246r246,15l2352444,1501276r246,15l2352935,1501306r246,15l2353426,1501335r246,15l2353917,1501365r246,15l2354409,1501394r245,15l2354900,1501424r245,14l2355391,1501453r245,15l2355882,1501482r245,15l2356373,1501511r246,15l2356864,1501540r246,14l2357355,1501569r246,14l2357846,1501597r246,15l2358337,1501626r246,14l2358829,1501654r245,15l2359320,1501683r245,14l2359811,1501711r245,14l2360302,1501739r245,14l2360793,1501767r246,14l2361284,1501795r246,14l2361775,1501823r246,14l2362266,1501851r246,13l2362758,1501878r245,14l2363249,1501906r245,13l2363740,1501933r245,14l2364231,1501960r245,14l2364722,1501988r246,13l2365213,1502015r246,13l2365704,1502042r246,13l2366195,1502069r246,13l2366686,1502095r246,14l2367178,1502122r245,13l2367669,1502149r245,13l2368160,1502175r245,13l2368651,1502201r245,13l2369142,1502228r246,13l2369633,1502254r246,13l2370124,1502280r246,13l2370615,1502306r246,13l2371106,1502332r246,13l2371598,1502357r245,13l2372089,1502383r245,13l2372580,1502409r245,12l2373071,1502434r245,13l2373562,1502459r246,13l2374053,1502485r246,12l2374544,1502510r246,12l2375035,1502535r246,12l2375527,1502560r245,12l2376018,1502585r245,12l2376509,1502610r245,12l2377000,1502634r245,13l2377491,1502659r246,12l2377982,1502683r246,13l2378473,1502708r246,12l2378964,1502732r246,12l2379455,1502756r246,12l2379947,1502780r245,12l2380438,1502804r245,12l2380929,1502828r245,12l2381420,1502852r245,12l2381911,1502876r246,12l2382402,1502900r246,12l2382893,1502923r246,12l2383384,1502947r246,11l2383875,1502970r246,12l2384367,1502993r245,12l2384858,1503017r245,11l2385349,1503040r245,11l2385840,1503063r246,11l2386331,1503086r246,11l2386822,1503109r246,11l2387313,1503131r246,12l2387804,1503154r246,11l2388296,1503177r245,11l2388787,1503199r245,11l2389278,1503222r245,11l2389769,1503244r245,11l2390260,1503266r246,11l2390751,1503288r246,12l2391242,1503311r246,11l2391733,1503333r246,11l2392224,1503354r246,11l2392716,1503376r245,11l2393207,1503398r245,11l2393698,1503420r245,10l2394189,1503441r245,11l2394680,1503463r246,10l2395171,1503484r246,11l2395662,1503505r246,11l2396153,1503527r246,10l2396644,1503548r246,10l2397136,1503569r245,11l2397627,1503590r245,10l2398118,1503611r245,10l2398609,1503632r246,10l2399100,1503653r246,10l2399591,1503673r246,11l2400082,1503694r246,10l2400573,1503714r246,11l2401065,1503735r245,10l2401556,1503755r245,10l2402047,1503775r245,11l2402538,1503796r245,10l2403029,1503816r246,10l2403520,1503836r246,10l2404011,1503856r246,10l2404502,1503876r246,10l2404993,1503895r246,10l2405485,1503915r245,10l2405976,1503935r245,10l2406467,1503954r245,10l2406958,1503974r245,10l2407449,1503993r246,10l2407940,1504013r246,9l2408431,1504032r246,10l2408922,1504051r246,10l2409414,1504070r245,10l2409905,1504090r245,9l2410396,1504109r245,9l2410887,1504127r245,10l2411378,1504146r246,10l2411869,1504165r246,9l2412360,1504184r246,9l2412851,1504202r246,10l2413342,1504221r246,9l2413834,1504239r245,10l2414325,1504258r245,9l2414816,1504276r245,9l2415307,1504294r245,10l2415798,1504313r246,9l2416289,1504331r246,9l2416780,1504349r246,9l2417271,1504367r246,9l2417762,1504385r246,9l2418254,1504403r245,9l2418745,1504420r245,9l2419236,1504438r245,9l2419727,1504456r245,9l2420218,1504473r246,9l2420709,1504491r246,9l2421200,1504508r246,9l2421691,1504526r246,8l2422183,1504543r245,9l2422674,1504560r245,9l2423165,1504577r245,9l2423656,1504594r245,9l2424147,1504612r246,8l2424638,1504628r246,9l2425129,1504645r246,9l2425620,1504662r246,9l2426111,1504679r246,8l2426603,1504696r245,8l2427094,1504712r245,9l2427585,1504729r245,8l2428076,1504745r245,9l2428567,1504762r246,8l2429058,1504778r246,9l2429549,1504795r246,8l2430040,1504811r246,8l2430531,1504827r246,8l2431023,1504843r245,8l2431514,1504859r245,8l2432005,1504875r245,8l2432496,1504891r246,8l2432987,1504907r246,8l2433478,1504923r246,8l2433969,1504939r246,8l2434460,1504954r246,8l2434952,1504970r245,8l2435443,1504986r245,7l2435934,1505001r245,8l2436425,1505017r245,7l2436916,1505032r246,8l2437407,1505047r246,8l2437898,1505063r246,7l2438389,1505078r246,8l2438880,1505093r246,8l2439372,1505108r245,8l2439863,1505123r245,8l2440354,1505138r245,8l2440845,1505153r245,8l2441336,1505168r246,7l2441827,1505183r246,7l2442318,1505198r246,7l2442809,1505212r246,8l2443300,1505227r246,7l2443792,1505242r245,7l2444283,1505256r245,7l2444774,1505271r245,7l2445265,1505285r246,7l2445756,1505299r246,7l2446247,1505314r246,7l2446738,1505328r246,7l2447229,1505342r246,7l2447721,1505356r245,7l2448212,1505370r245,7l2448703,1505384r245,7l2449194,1505398r245,7l2449685,1505412r246,7l2450176,1505426r246,7l2450667,1505440r246,7l2451158,1505454r246,6l2451649,1505467r246,7l2452141,1505481r245,7l2452632,1505495r245,6l2453123,1505508r245,7l2453614,1505522r245,6l2454105,1505535r246,7l2454596,1505548r246,7l2455087,1505562r246,6e" filled="f" strokeweight="1.5pt">
                  <v:stroke endcap="round"/>
                  <v:path arrowok="t" textboxrect="0,0,2455333,1508760"/>
                </v:shape>
                <v:shape id="pl539" o:spid="_x0000_s1558" style="position:absolute;left:21160;top:41910;width:0;height:0;visibility:visible;mso-wrap-style:square;v-text-anchor:top" coordsize="0,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" path="m,l,e" filled="f" strokecolor="blue">
                  <v:stroke endcap="round"/>
                  <v:path arrowok="t" textboxrect="0,0,0,0"/>
                </v:shape>
                <v:shape id="pl540" o:spid="_x0000_s1559" style="position:absolute;left:21160;top:41910;width:0;height:838;visibility:visible;mso-wrap-style:square;v-text-anchor:top" coordsize="0,838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" path="m,l,83820e" filled="f" strokecolor="blue">
                  <v:stroke endcap="round"/>
                  <v:path arrowok="t" textboxrect="0,0,0,83820"/>
                </v:shape>
                <v:rect id="_x0000_s1560" style="position:absolute;left:14575;top:34654;width:11520;height:1205;rotation:-90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" filled="f" stroked="f">
                  <v:textbox inset="0,0,0,0">
                    <w:txbxContent>
                      <w:p w:rsidR="00962D8C" w:rsidRPr="00566262" w:rsidRDefault="00962D8C" w:rsidP="00962D8C">
                        <w:pPr>
                          <w:spacing w:after="0"/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rFonts w:ascii="Calibri" w:hAnsi="Calibri" w:cs="Calibri"/>
                            <w:b/>
                            <w:color w:val="0000FF"/>
                            <w:sz w:val="18"/>
                            <w:szCs w:val="18"/>
                          </w:rPr>
                          <w:t xml:space="preserve">True </w:t>
                        </w:r>
                        <w:r w:rsidRPr="008727D1">
                          <w:rPr>
                            <w:rFonts w:ascii="Calibri" w:hAnsi="Calibri" w:cs="Calibri"/>
                            <w:b/>
                            <w:color w:val="0000FF"/>
                            <w:sz w:val="18"/>
                            <w:szCs w:val="18"/>
                          </w:rPr>
                          <w:t>effect = .1</w:t>
                        </w:r>
                      </w:p>
                    </w:txbxContent>
                  </v:textbox>
                </v:rect>
                <v:shape id="pl543" o:spid="_x0000_s1561" style="position:absolute;left:21160;top:26822;width:0;height:15087;visibility:visible;mso-wrap-style:square;v-text-anchor:top" coordsize="0,15087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" path="m,1508760l,,,e" filled="f" strokecolor="blue">
                  <v:stroke endcap="round"/>
                  <v:path arrowok="t" textboxrect="0,0,0,1508760"/>
                </v:shape>
                <v:shape id="pl544" o:spid="_x0000_s1562" style="position:absolute;left:14395;top:12422;width:0;height:29492;visibility:visible;mso-wrap-style:square;v-text-anchor:top" coordsize="0,31785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" path="m,3178582l,e" filled="f" strokecolor="red">
                  <v:stroke dashstyle="dash" endcap="round"/>
                  <v:path arrowok="t" textboxrect="0,0,0,3178582"/>
                </v:shape>
                <v:shape id="pl545" o:spid="_x0000_s1563" style="position:absolute;left:25512;top:12475;width:0;height:29492;visibility:visible;mso-wrap-style:square;v-text-anchor:top" coordsize="0,31785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" path="m,3178582l,e" filled="f" strokecolor="red">
                  <v:stroke dashstyle="dash" endcap="round"/>
                  <v:path arrowok="t" textboxrect="0,0,0,3178582"/>
                </v:shape>
                <v:rect id="tx13" o:spid="_x0000_s1564" style="position:absolute;left:25044;top:19704;width:1967;height:2970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  <w:jc w:val="center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0.5</w:t>
                        </w:r>
                      </w:p>
                    </w:txbxContent>
                  </v:textbox>
                </v:rect>
                <v:rect id="tx11" o:spid="_x0000_s1565" style="position:absolute;left:12872;top:19704;width:2442;height:2970;visibility:visible;mso-wrap-style:non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" filled="f" stroked="f">
                  <v:textbox style="mso-fit-shape-to-text:t" inset="0,0,0,0">
                    <w:txbxContent>
                      <w:p w:rsidR="00962D8C" w:rsidRDefault="00962D8C" w:rsidP="00962D8C">
                        <w:pPr>
                          <w:spacing w:after="0"/>
                          <w:jc w:val="center"/>
                        </w:pPr>
                        <w:r>
                          <w:rPr>
                            <w:rFonts w:ascii="Calibri" w:hAnsi="Calibri" w:cs="Calibri"/>
                            <w:b/>
                            <w:color w:val="000000"/>
                            <w:sz w:val="22"/>
                            <w:szCs w:val="22"/>
                          </w:rPr>
                          <w:t>-0.5</w:t>
                        </w:r>
                      </w:p>
                    </w:txbxContent>
                  </v:textbox>
                </v:rect>
                <v:shape id="pl4" o:spid="_x0000_s1566" style="position:absolute;left:8002;top:18440;width:23924;height:0;visibility:visible;mso-wrap-style:square;v-text-anchor:top" coordsize="2392354,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" path="m,l2392354,e" filled="f">
                  <v:stroke endcap="round"/>
                  <v:path arrowok="t" textboxrect="0,0,2392354,0"/>
                </v:shape>
                <v:shape id="pl255" o:spid="_x0000_s1567" style="position:absolute;left:8002;top:41910;width:23924;height:0;visibility:visible;mso-wrap-style:square;v-text-anchor:top" coordsize="2392354,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" path="m,l2392354,e" filled="f">
                  <v:stroke endcap="round"/>
                  <v:path arrowok="t" textboxrect="0,0,2392354,0"/>
                </v:shape>
                <v:shape id="pg251" o:spid="_x0000_s1568" style="position:absolute;left:26594;top:17904;width:904;height:1327;visibility:visible;mso-wrap-style:square;v-text-anchor:top" coordsize="110305,11030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" path="m55152,110305l110305,55152,55152,,,55152r55152,55153xe" fillcolor="lime">
                  <v:stroke endcap="round"/>
                  <v:path arrowok="t" textboxrect="0,0,110305,110305"/>
                </v:shape>
                <v:shape id="pg542" o:spid="_x0000_s1569" style="position:absolute;left:26657;top:41360;width:905;height:1327;visibility:visible;mso-wrap-style:square;v-text-anchor:top" coordsize="110305,11030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" path="m55152,110305l110305,55152,55152,,,55152r55152,55153xe" fillcolor="lime">
                  <v:stroke endcap="round"/>
                  <v:path arrowok="t" textboxrect="0,0,110305,110305"/>
                </v:shape>
                <w10:anchorlock/>
              </v:group>
            </w:pict>
          </mc:Fallback>
        </mc:AlternateContent>
      </w:r>
    </w:p>
    <w:p w:rsidR="00510721" w:rsidRDefault="00962D8C" w:rsidP="00962D8C">
      <w:pPr>
        <w:tabs>
          <w:tab w:val="left" w:pos="3420"/>
        </w:tabs>
        <w:spacing w:before="120" w:after="0" w:line="240" w:lineRule="auto"/>
        <w:jc w:val="center"/>
        <w:rPr>
          <w:rFonts w:asciiTheme="majorBidi" w:hAnsiTheme="majorBidi" w:cstheme="majorBidi"/>
          <w:bCs/>
          <w:color w:val="000000"/>
        </w:rPr>
      </w:pPr>
      <w:r w:rsidRPr="00962D8C">
        <w:rPr>
          <w:rFonts w:asciiTheme="majorBidi" w:hAnsiTheme="majorBidi" w:cstheme="majorBidi"/>
          <w:b/>
          <w:color w:val="000000"/>
        </w:rPr>
        <w:t xml:space="preserve">Figure 1. </w:t>
      </w:r>
      <w:r w:rsidRPr="00962D8C">
        <w:rPr>
          <w:rFonts w:asciiTheme="majorBidi" w:hAnsiTheme="majorBidi" w:cstheme="majorBidi"/>
          <w:bCs/>
          <w:color w:val="000000"/>
        </w:rPr>
        <w:t xml:space="preserve">Type </w:t>
      </w:r>
      <w:r w:rsidRPr="004E76D3">
        <w:rPr>
          <w:rFonts w:asciiTheme="majorBidi" w:hAnsiTheme="majorBidi" w:cstheme="majorBidi"/>
          <w:bCs/>
          <w:i/>
          <w:iCs/>
          <w:color w:val="000000"/>
        </w:rPr>
        <w:t>“M”</w:t>
      </w:r>
      <w:r w:rsidRPr="00962D8C">
        <w:rPr>
          <w:rFonts w:asciiTheme="majorBidi" w:hAnsiTheme="majorBidi" w:cstheme="majorBidi"/>
          <w:bCs/>
          <w:color w:val="000000"/>
        </w:rPr>
        <w:t xml:space="preserve"> and Type </w:t>
      </w:r>
      <w:r w:rsidRPr="004E76D3">
        <w:rPr>
          <w:rFonts w:asciiTheme="majorBidi" w:hAnsiTheme="majorBidi" w:cstheme="majorBidi"/>
          <w:bCs/>
          <w:i/>
          <w:iCs/>
          <w:color w:val="000000"/>
        </w:rPr>
        <w:t>“S”</w:t>
      </w:r>
      <w:r w:rsidRPr="00962D8C">
        <w:rPr>
          <w:rFonts w:asciiTheme="majorBidi" w:hAnsiTheme="majorBidi" w:cstheme="majorBidi"/>
          <w:bCs/>
          <w:color w:val="000000"/>
        </w:rPr>
        <w:t xml:space="preserve"> error</w:t>
      </w:r>
    </w:p>
    <w:p w:rsidR="00B359F5" w:rsidRDefault="00B359F5" w:rsidP="006B5B6B">
      <w:pPr>
        <w:tabs>
          <w:tab w:val="left" w:pos="3420"/>
        </w:tabs>
        <w:spacing w:before="120" w:after="0" w:line="240" w:lineRule="auto"/>
        <w:rPr>
          <w:rFonts w:asciiTheme="majorBidi" w:hAnsiTheme="majorBidi" w:cstheme="majorBidi"/>
          <w:bCs/>
          <w:color w:val="000000"/>
        </w:rPr>
      </w:pPr>
    </w:p>
    <w:p w:rsidR="00687D22" w:rsidRDefault="006B5B6B" w:rsidP="00687D22">
      <w:pPr>
        <w:tabs>
          <w:tab w:val="left" w:pos="3420"/>
        </w:tabs>
        <w:spacing w:before="120" w:after="0" w:line="480" w:lineRule="auto"/>
        <w:rPr>
          <w:rFonts w:asciiTheme="majorBidi" w:hAnsiTheme="majorBidi" w:cstheme="majorBidi"/>
          <w:bCs/>
          <w:color w:val="000000"/>
        </w:rPr>
      </w:pPr>
      <w:r w:rsidRPr="006B5B6B">
        <w:rPr>
          <w:rFonts w:asciiTheme="majorBidi" w:hAnsiTheme="majorBidi" w:cstheme="majorBidi"/>
          <w:bCs/>
          <w:color w:val="000000"/>
        </w:rPr>
        <w:t>Note</w:t>
      </w:r>
      <w:r w:rsidR="00B359F5">
        <w:rPr>
          <w:rFonts w:asciiTheme="majorBidi" w:hAnsiTheme="majorBidi" w:cstheme="majorBidi"/>
          <w:bCs/>
          <w:color w:val="000000"/>
        </w:rPr>
        <w:t xml:space="preserve"> that the proposal by </w:t>
      </w:r>
      <w:r w:rsidR="00B359F5">
        <w:rPr>
          <w:rFonts w:asciiTheme="majorBidi" w:hAnsiTheme="majorBidi" w:cstheme="majorBidi"/>
          <w:bCs/>
          <w:color w:val="000000"/>
        </w:rPr>
        <w:fldChar w:fldCharType="begin"/>
      </w:r>
      <w:r w:rsidR="00B359F5">
        <w:rPr>
          <w:rFonts w:asciiTheme="majorBidi" w:hAnsiTheme="majorBidi" w:cstheme="majorBidi"/>
          <w:bCs/>
          <w:color w:val="000000"/>
        </w:rPr>
        <w:instrText xml:space="preserve"> ADDIN EN.CITE &lt;EndNote&gt;&lt;Cite AuthorYear="1"&gt;&lt;Author&gt;Gelman&lt;/Author&gt;&lt;Year&gt;2014&lt;/Year&gt;&lt;RecNum&gt;103&lt;/RecNum&gt;&lt;DisplayText&gt;Gelman and Carlin (2014)&lt;/DisplayText&gt;&lt;record&gt;&lt;rec-number&gt;103&lt;/rec-number&gt;&lt;foreign-keys&gt;&lt;key app="EN" db-id="5dfpzefp82xxdzev9v0veaxmadvtez95x92z" timestamp="1501288910"&gt;103&lt;/key&gt;&lt;/foreign-keys&gt;&lt;ref-type name="Journal Article"&gt;17&lt;/ref-type&gt;&lt;contributors&gt;&lt;authors&gt;&lt;author&gt;Gelman, Andrew&lt;/author&gt;&lt;author&gt;Carlin, John&lt;/author&gt;&lt;/authors&gt;&lt;/contributors&gt;&lt;titles&gt;&lt;title&gt;Beyond power calculations: Assessing Type S (sign) and Type M (magnitude) errors&lt;/title&gt;&lt;secondary-title&gt;Perspectives on Psychological Science&lt;/secondary-title&gt;&lt;/titles&gt;&lt;periodical&gt;&lt;full-title&gt;Perspectives on Psychological Science&lt;/full-title&gt;&lt;/periodical&gt;&lt;pages&gt;641-651&lt;/pages&gt;&lt;volume&gt;9&lt;/volume&gt;&lt;number&gt;6&lt;/number&gt;&lt;dates&gt;&lt;year&gt;2014&lt;/year&gt;&lt;/dates&gt;&lt;isbn&gt;1745-6916&lt;/isbn&gt;&lt;urls&gt;&lt;/urls&gt;&lt;/record&gt;&lt;/Cite&gt;&lt;/EndNote&gt;</w:instrText>
      </w:r>
      <w:r w:rsidR="00B359F5">
        <w:rPr>
          <w:rFonts w:asciiTheme="majorBidi" w:hAnsiTheme="majorBidi" w:cstheme="majorBidi"/>
          <w:bCs/>
          <w:color w:val="000000"/>
        </w:rPr>
        <w:fldChar w:fldCharType="separate"/>
      </w:r>
      <w:r w:rsidR="00B359F5">
        <w:rPr>
          <w:rFonts w:asciiTheme="majorBidi" w:hAnsiTheme="majorBidi" w:cstheme="majorBidi"/>
          <w:bCs/>
          <w:noProof/>
          <w:color w:val="000000"/>
        </w:rPr>
        <w:t>Gelman and Carlin (2014)</w:t>
      </w:r>
      <w:r w:rsidR="00B359F5">
        <w:rPr>
          <w:rFonts w:asciiTheme="majorBidi" w:hAnsiTheme="majorBidi" w:cstheme="majorBidi"/>
          <w:bCs/>
          <w:color w:val="000000"/>
        </w:rPr>
        <w:fldChar w:fldCharType="end"/>
      </w:r>
      <w:r w:rsidR="00B359F5">
        <w:rPr>
          <w:rFonts w:asciiTheme="majorBidi" w:hAnsiTheme="majorBidi" w:cstheme="majorBidi"/>
          <w:bCs/>
          <w:color w:val="000000"/>
        </w:rPr>
        <w:t xml:space="preserve"> could als</w:t>
      </w:r>
      <w:bookmarkStart w:id="1" w:name="_GoBack"/>
      <w:bookmarkEnd w:id="1"/>
      <w:r w:rsidR="00B359F5">
        <w:rPr>
          <w:rFonts w:asciiTheme="majorBidi" w:hAnsiTheme="majorBidi" w:cstheme="majorBidi"/>
          <w:bCs/>
          <w:color w:val="000000"/>
        </w:rPr>
        <w:t xml:space="preserve">o serve to remind us that if we detect </w:t>
      </w:r>
      <w:r w:rsidR="00B80DA3">
        <w:rPr>
          <w:rFonts w:asciiTheme="majorBidi" w:hAnsiTheme="majorBidi" w:cstheme="majorBidi"/>
          <w:bCs/>
          <w:color w:val="000000"/>
        </w:rPr>
        <w:t xml:space="preserve">a statistically significant finding using say, .005, as our significance level, then the idea that the underlying effect is small could not quite hold. In other words, for </w:t>
      </w:r>
      <w:r w:rsidR="00144756">
        <w:rPr>
          <w:rFonts w:asciiTheme="majorBidi" w:hAnsiTheme="majorBidi" w:cstheme="majorBidi"/>
          <w:bCs/>
          <w:color w:val="000000"/>
        </w:rPr>
        <w:t xml:space="preserve">a finding that is significant at such </w:t>
      </w:r>
      <w:r w:rsidR="00687D22">
        <w:rPr>
          <w:rFonts w:asciiTheme="majorBidi" w:hAnsiTheme="majorBidi" w:cstheme="majorBidi"/>
          <w:bCs/>
          <w:color w:val="000000"/>
        </w:rPr>
        <w:t xml:space="preserve">a </w:t>
      </w:r>
      <w:r w:rsidR="00144756">
        <w:rPr>
          <w:rFonts w:asciiTheme="majorBidi" w:hAnsiTheme="majorBidi" w:cstheme="majorBidi"/>
          <w:bCs/>
          <w:color w:val="000000"/>
        </w:rPr>
        <w:t xml:space="preserve">stringent significance level (i.e., .005), one is more likely to think that there is an underlying effect that is not </w:t>
      </w:r>
      <w:r w:rsidR="007D54F3">
        <w:rPr>
          <w:rFonts w:asciiTheme="majorBidi" w:hAnsiTheme="majorBidi" w:cstheme="majorBidi"/>
          <w:bCs/>
          <w:color w:val="000000"/>
        </w:rPr>
        <w:t>as</w:t>
      </w:r>
      <w:r w:rsidR="00144756">
        <w:rPr>
          <w:rFonts w:asciiTheme="majorBidi" w:hAnsiTheme="majorBidi" w:cstheme="majorBidi"/>
          <w:bCs/>
          <w:color w:val="000000"/>
        </w:rPr>
        <w:t xml:space="preserve"> </w:t>
      </w:r>
      <w:r w:rsidR="00AC2FF7">
        <w:rPr>
          <w:rFonts w:asciiTheme="majorBidi" w:hAnsiTheme="majorBidi" w:cstheme="majorBidi"/>
          <w:bCs/>
          <w:color w:val="000000"/>
        </w:rPr>
        <w:t xml:space="preserve">quite </w:t>
      </w:r>
      <w:r w:rsidR="00144756">
        <w:rPr>
          <w:rFonts w:asciiTheme="majorBidi" w:hAnsiTheme="majorBidi" w:cstheme="majorBidi"/>
          <w:bCs/>
          <w:color w:val="000000"/>
        </w:rPr>
        <w:t>small</w:t>
      </w:r>
      <w:r w:rsidR="007D54F3">
        <w:rPr>
          <w:rFonts w:asciiTheme="majorBidi" w:hAnsiTheme="majorBidi" w:cstheme="majorBidi"/>
          <w:bCs/>
          <w:color w:val="000000"/>
        </w:rPr>
        <w:t xml:space="preserve"> as initially assumed</w:t>
      </w:r>
      <w:r w:rsidR="00144756">
        <w:rPr>
          <w:rFonts w:asciiTheme="majorBidi" w:hAnsiTheme="majorBidi" w:cstheme="majorBidi"/>
          <w:bCs/>
          <w:color w:val="000000"/>
        </w:rPr>
        <w:t>.</w:t>
      </w:r>
      <w:r w:rsidR="00201381">
        <w:rPr>
          <w:rFonts w:asciiTheme="majorBidi" w:hAnsiTheme="majorBidi" w:cstheme="majorBidi"/>
          <w:bCs/>
          <w:color w:val="000000"/>
        </w:rPr>
        <w:t xml:space="preserve"> This in and by itself is </w:t>
      </w:r>
      <w:r w:rsidR="00201381">
        <w:rPr>
          <w:rFonts w:asciiTheme="majorBidi" w:hAnsiTheme="majorBidi" w:cstheme="majorBidi"/>
          <w:bCs/>
          <w:color w:val="000000"/>
        </w:rPr>
        <w:lastRenderedPageBreak/>
        <w:t xml:space="preserve">another advantage for lowering the threshold for detecting statistically significant results as proposed by several recent </w:t>
      </w:r>
      <w:r w:rsidR="00687D22">
        <w:rPr>
          <w:rFonts w:asciiTheme="majorBidi" w:hAnsiTheme="majorBidi" w:cstheme="majorBidi"/>
          <w:bCs/>
          <w:color w:val="000000"/>
        </w:rPr>
        <w:t xml:space="preserve">studies </w:t>
      </w:r>
      <w:r w:rsidR="00201381">
        <w:rPr>
          <w:rFonts w:asciiTheme="majorBidi" w:hAnsiTheme="majorBidi" w:cstheme="majorBidi"/>
          <w:bCs/>
          <w:color w:val="000000"/>
        </w:rPr>
        <w:fldChar w:fldCharType="begin">
          <w:fldData xml:space="preserve">PEVuZE5vdGU+PENpdGU+PEF1dGhvcj5CZW5qYW1pbjwvQXV0aG9yPjxZZWFyPmluIHByZXNzPC9Z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</w:fldData>
        </w:fldChar>
      </w:r>
      <w:r w:rsidR="00687D22">
        <w:rPr>
          <w:rFonts w:asciiTheme="majorBidi" w:hAnsiTheme="majorBidi" w:cstheme="majorBidi"/>
          <w:bCs/>
          <w:color w:val="000000"/>
        </w:rPr>
        <w:instrText xml:space="preserve"> ADDIN EN.CITE </w:instrText>
      </w:r>
      <w:r w:rsidR="00687D22">
        <w:rPr>
          <w:rFonts w:asciiTheme="majorBidi" w:hAnsiTheme="majorBidi" w:cstheme="majorBidi"/>
          <w:bCs/>
          <w:color w:val="000000"/>
        </w:rPr>
        <w:fldChar w:fldCharType="begin">
          <w:fldData xml:space="preserve">PEVuZE5vdGU+PENpdGU+PEF1dGhvcj5CZW5qYW1pbjwvQXV0aG9yPjxZZWFyPmluIHByZXNzPC9Z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</w:fldData>
        </w:fldChar>
      </w:r>
      <w:r w:rsidR="00687D22">
        <w:rPr>
          <w:rFonts w:asciiTheme="majorBidi" w:hAnsiTheme="majorBidi" w:cstheme="majorBidi"/>
          <w:bCs/>
          <w:color w:val="000000"/>
        </w:rPr>
        <w:instrText xml:space="preserve"> ADDIN EN.CITE.DATA </w:instrText>
      </w:r>
      <w:r w:rsidR="00687D22">
        <w:rPr>
          <w:rFonts w:asciiTheme="majorBidi" w:hAnsiTheme="majorBidi" w:cstheme="majorBidi"/>
          <w:bCs/>
          <w:color w:val="000000"/>
        </w:rPr>
      </w:r>
      <w:r w:rsidR="00687D22">
        <w:rPr>
          <w:rFonts w:asciiTheme="majorBidi" w:hAnsiTheme="majorBidi" w:cstheme="majorBidi"/>
          <w:bCs/>
          <w:color w:val="000000"/>
        </w:rPr>
        <w:fldChar w:fldCharType="end"/>
      </w:r>
      <w:r w:rsidR="00201381">
        <w:rPr>
          <w:rFonts w:asciiTheme="majorBidi" w:hAnsiTheme="majorBidi" w:cstheme="majorBidi"/>
          <w:bCs/>
          <w:color w:val="000000"/>
        </w:rPr>
      </w:r>
      <w:r w:rsidR="00201381">
        <w:rPr>
          <w:rFonts w:asciiTheme="majorBidi" w:hAnsiTheme="majorBidi" w:cstheme="majorBidi"/>
          <w:bCs/>
          <w:color w:val="000000"/>
        </w:rPr>
        <w:fldChar w:fldCharType="separate"/>
      </w:r>
      <w:r w:rsidR="00687D22">
        <w:rPr>
          <w:rFonts w:asciiTheme="majorBidi" w:hAnsiTheme="majorBidi" w:cstheme="majorBidi"/>
          <w:bCs/>
          <w:noProof/>
          <w:color w:val="000000"/>
        </w:rPr>
        <w:t>(Benjamin et al., in press; Johnson, 2013)</w:t>
      </w:r>
      <w:r w:rsidR="00201381">
        <w:rPr>
          <w:rFonts w:asciiTheme="majorBidi" w:hAnsiTheme="majorBidi" w:cstheme="majorBidi"/>
          <w:bCs/>
          <w:color w:val="000000"/>
        </w:rPr>
        <w:fldChar w:fldCharType="end"/>
      </w:r>
      <w:r w:rsidR="00201381">
        <w:rPr>
          <w:rFonts w:asciiTheme="majorBidi" w:hAnsiTheme="majorBidi" w:cstheme="majorBidi"/>
          <w:bCs/>
          <w:color w:val="000000"/>
        </w:rPr>
        <w:t>.</w:t>
      </w:r>
    </w:p>
    <w:p w:rsidR="00687D22" w:rsidRPr="006B5B6B" w:rsidRDefault="00687D22" w:rsidP="00687D22">
      <w:pPr>
        <w:tabs>
          <w:tab w:val="left" w:pos="3420"/>
        </w:tabs>
        <w:spacing w:before="120" w:after="0" w:line="480" w:lineRule="auto"/>
        <w:rPr>
          <w:rFonts w:asciiTheme="majorBidi" w:hAnsiTheme="majorBidi" w:cstheme="majorBidi"/>
          <w:bCs/>
          <w:color w:val="000000"/>
        </w:rPr>
      </w:pPr>
    </w:p>
    <w:p w:rsidR="00962D8C" w:rsidRPr="00687D22" w:rsidRDefault="00687D22" w:rsidP="00687D22">
      <w:pPr>
        <w:tabs>
          <w:tab w:val="left" w:pos="3420"/>
        </w:tabs>
        <w:spacing w:after="0" w:line="240" w:lineRule="auto"/>
        <w:rPr>
          <w:rFonts w:asciiTheme="majorBidi" w:hAnsiTheme="majorBidi" w:cstheme="majorBidi"/>
          <w:b/>
          <w:color w:val="000000"/>
        </w:rPr>
      </w:pPr>
      <w:r w:rsidRPr="00687D22">
        <w:rPr>
          <w:rFonts w:asciiTheme="majorBidi" w:hAnsiTheme="majorBidi" w:cstheme="majorBidi"/>
          <w:b/>
          <w:color w:val="000000"/>
        </w:rPr>
        <w:t>References</w:t>
      </w:r>
    </w:p>
    <w:p w:rsidR="00962D8C" w:rsidRPr="00962D8C" w:rsidRDefault="00962D8C" w:rsidP="00962D8C">
      <w:pPr>
        <w:tabs>
          <w:tab w:val="left" w:pos="3420"/>
        </w:tabs>
        <w:spacing w:after="0" w:line="240" w:lineRule="auto"/>
        <w:jc w:val="center"/>
        <w:rPr>
          <w:rFonts w:asciiTheme="majorBidi" w:hAnsiTheme="majorBidi" w:cstheme="majorBidi"/>
          <w:bCs/>
          <w:color w:val="000000"/>
          <w:sz w:val="22"/>
          <w:szCs w:val="22"/>
        </w:rPr>
      </w:pPr>
    </w:p>
    <w:p w:rsidR="00687D22" w:rsidRPr="00687D22" w:rsidRDefault="00196D93" w:rsidP="00687D2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87D22" w:rsidRPr="00687D22">
        <w:t xml:space="preserve">Benjamin, D. J., Berger, J. O., Johannesson, M., Nosek, B. A., Wagenmakers, E. J., Berk, R., . . . Johnson, V. E. (in press). Redefine Statistical Significance. </w:t>
      </w:r>
      <w:r w:rsidR="00687D22" w:rsidRPr="00687D22">
        <w:rPr>
          <w:i/>
        </w:rPr>
        <w:t>Nature Human Behavior</w:t>
      </w:r>
      <w:r w:rsidR="00687D22" w:rsidRPr="00687D22">
        <w:t xml:space="preserve">. </w:t>
      </w:r>
    </w:p>
    <w:p w:rsidR="00687D22" w:rsidRPr="00687D22" w:rsidRDefault="00687D22" w:rsidP="00687D22">
      <w:pPr>
        <w:pStyle w:val="EndNoteBibliography"/>
        <w:spacing w:after="0"/>
        <w:ind w:left="720" w:hanging="720"/>
      </w:pPr>
      <w:r w:rsidRPr="00687D22">
        <w:t xml:space="preserve">Gelman, A., &amp; Carlin, J. (2014). Beyond power calculations: Assessing Type S (sign) and Type M (magnitude) errors. </w:t>
      </w:r>
      <w:r w:rsidRPr="00687D22">
        <w:rPr>
          <w:i/>
        </w:rPr>
        <w:t>Perspectives on Psychological Science, 9</w:t>
      </w:r>
      <w:r w:rsidRPr="00687D22">
        <w:t xml:space="preserve">(6), 641-651. </w:t>
      </w:r>
    </w:p>
    <w:p w:rsidR="00687D22" w:rsidRPr="00687D22" w:rsidRDefault="00687D22" w:rsidP="00687D22">
      <w:pPr>
        <w:pStyle w:val="EndNoteBibliography"/>
        <w:spacing w:after="0"/>
        <w:ind w:left="720" w:hanging="720"/>
      </w:pPr>
      <w:r w:rsidRPr="00687D22">
        <w:t xml:space="preserve">Johnson, V. E. (2013). Revised standards for statistical evidence. </w:t>
      </w:r>
      <w:r w:rsidRPr="00687D22">
        <w:rPr>
          <w:i/>
        </w:rPr>
        <w:t>Proceedings of the National Academy of Sciences, 110</w:t>
      </w:r>
      <w:r w:rsidRPr="00687D22">
        <w:t>(48), 19313-19317. doi:10.1073/pnas.1313476110</w:t>
      </w:r>
    </w:p>
    <w:p w:rsidR="00687D22" w:rsidRPr="00687D22" w:rsidRDefault="00687D22" w:rsidP="00687D22">
      <w:pPr>
        <w:pStyle w:val="EndNoteBibliography"/>
        <w:ind w:left="720" w:hanging="720"/>
      </w:pPr>
      <w:r w:rsidRPr="00687D22">
        <w:t xml:space="preserve">Shintani, N., Ellis, R., &amp; Suzuki, W. (2014). Effects of written feedback and revision on learners’ accuracy in using two English grammatical structures. </w:t>
      </w:r>
      <w:r w:rsidRPr="00687D22">
        <w:rPr>
          <w:i/>
        </w:rPr>
        <w:t>Language Learning, 64</w:t>
      </w:r>
      <w:r w:rsidRPr="00687D22">
        <w:t xml:space="preserve">(1), 103-131. </w:t>
      </w:r>
    </w:p>
    <w:p w:rsidR="006B5D5C" w:rsidRDefault="00196D93" w:rsidP="00687D22">
      <w:r>
        <w:fldChar w:fldCharType="end"/>
      </w:r>
    </w:p>
    <w:sectPr w:rsidR="006B5D5C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E4584" w:rsidRDefault="00AE4584" w:rsidP="00517C14">
      <w:pPr>
        <w:spacing w:after="0" w:line="240" w:lineRule="auto"/>
      </w:pPr>
      <w:r>
        <w:separator/>
      </w:r>
    </w:p>
  </w:endnote>
  <w:endnote w:type="continuationSeparator" w:id="0">
    <w:p w:rsidR="00AE4584" w:rsidRDefault="00AE4584" w:rsidP="00517C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E4584" w:rsidRDefault="00AE4584" w:rsidP="00517C14">
      <w:pPr>
        <w:spacing w:after="0" w:line="240" w:lineRule="auto"/>
      </w:pPr>
      <w:r>
        <w:separator/>
      </w:r>
    </w:p>
  </w:footnote>
  <w:footnote w:type="continuationSeparator" w:id="0">
    <w:p w:rsidR="00AE4584" w:rsidRDefault="00AE4584" w:rsidP="00517C1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E76D3" w:rsidRPr="004E76D3" w:rsidRDefault="004E76D3" w:rsidP="004E76D3">
    <w:pPr>
      <w:pStyle w:val="Header"/>
      <w:jc w:val="center"/>
      <w:rPr>
        <w:b/>
        <w:bCs/>
      </w:rPr>
    </w:pPr>
    <w:r w:rsidRPr="004E76D3">
      <w:rPr>
        <w:b/>
        <w:bCs/>
      </w:rPr>
      <w:t>Supplementary Document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53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(et al Edited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fpzefp82xxdzev9v0veaxmadvtez95x92z&quot;&gt;Proposal Ref&lt;record-ids&gt;&lt;item&gt;98&lt;/item&gt;&lt;item&gt;99&lt;/item&gt;&lt;item&gt;103&lt;/item&gt;&lt;item&gt;106&lt;/item&gt;&lt;/record-ids&gt;&lt;/item&gt;&lt;/Libraries&gt;"/>
  </w:docVars>
  <w:rsids>
    <w:rsidRoot w:val="004A1569"/>
    <w:rsid w:val="0003534D"/>
    <w:rsid w:val="00037ED1"/>
    <w:rsid w:val="00060338"/>
    <w:rsid w:val="000761D8"/>
    <w:rsid w:val="000A31D8"/>
    <w:rsid w:val="000B5A50"/>
    <w:rsid w:val="000E1408"/>
    <w:rsid w:val="000E7D90"/>
    <w:rsid w:val="000F3B2E"/>
    <w:rsid w:val="00112443"/>
    <w:rsid w:val="00114705"/>
    <w:rsid w:val="0012627F"/>
    <w:rsid w:val="00142BBA"/>
    <w:rsid w:val="00144756"/>
    <w:rsid w:val="00151AA9"/>
    <w:rsid w:val="00160933"/>
    <w:rsid w:val="0016210D"/>
    <w:rsid w:val="00176341"/>
    <w:rsid w:val="00183B34"/>
    <w:rsid w:val="00196D93"/>
    <w:rsid w:val="001A4616"/>
    <w:rsid w:val="001B5C72"/>
    <w:rsid w:val="001D258A"/>
    <w:rsid w:val="00201381"/>
    <w:rsid w:val="00210042"/>
    <w:rsid w:val="0021779F"/>
    <w:rsid w:val="0022566E"/>
    <w:rsid w:val="002371DC"/>
    <w:rsid w:val="00253205"/>
    <w:rsid w:val="002953B5"/>
    <w:rsid w:val="002B16CB"/>
    <w:rsid w:val="002B2471"/>
    <w:rsid w:val="002C5B36"/>
    <w:rsid w:val="00306079"/>
    <w:rsid w:val="00307C09"/>
    <w:rsid w:val="003109D9"/>
    <w:rsid w:val="00327E04"/>
    <w:rsid w:val="0033398A"/>
    <w:rsid w:val="003553D7"/>
    <w:rsid w:val="00360767"/>
    <w:rsid w:val="003944CC"/>
    <w:rsid w:val="003D1CE5"/>
    <w:rsid w:val="004114A1"/>
    <w:rsid w:val="00412E98"/>
    <w:rsid w:val="0043020C"/>
    <w:rsid w:val="00446E9E"/>
    <w:rsid w:val="004A1569"/>
    <w:rsid w:val="004A5CBD"/>
    <w:rsid w:val="004C5210"/>
    <w:rsid w:val="004E0075"/>
    <w:rsid w:val="004E0D69"/>
    <w:rsid w:val="004E76D3"/>
    <w:rsid w:val="004F0B3D"/>
    <w:rsid w:val="004F794B"/>
    <w:rsid w:val="00507D6F"/>
    <w:rsid w:val="00510721"/>
    <w:rsid w:val="00517C14"/>
    <w:rsid w:val="005320A8"/>
    <w:rsid w:val="005537FC"/>
    <w:rsid w:val="0057791F"/>
    <w:rsid w:val="00586839"/>
    <w:rsid w:val="00597EFD"/>
    <w:rsid w:val="005A3EE0"/>
    <w:rsid w:val="005B1D70"/>
    <w:rsid w:val="005B6D51"/>
    <w:rsid w:val="005F638F"/>
    <w:rsid w:val="00631D69"/>
    <w:rsid w:val="00637E08"/>
    <w:rsid w:val="0064231A"/>
    <w:rsid w:val="006812EE"/>
    <w:rsid w:val="00687D22"/>
    <w:rsid w:val="006A722B"/>
    <w:rsid w:val="006B5B6B"/>
    <w:rsid w:val="006B5D5C"/>
    <w:rsid w:val="006D1BB8"/>
    <w:rsid w:val="006E1B56"/>
    <w:rsid w:val="006E2510"/>
    <w:rsid w:val="006F4824"/>
    <w:rsid w:val="0070373F"/>
    <w:rsid w:val="007258F3"/>
    <w:rsid w:val="0074687D"/>
    <w:rsid w:val="00783B61"/>
    <w:rsid w:val="007A161B"/>
    <w:rsid w:val="007A69C9"/>
    <w:rsid w:val="007C1CBF"/>
    <w:rsid w:val="007C6568"/>
    <w:rsid w:val="007D54F3"/>
    <w:rsid w:val="007F51A0"/>
    <w:rsid w:val="00803239"/>
    <w:rsid w:val="00842367"/>
    <w:rsid w:val="00857235"/>
    <w:rsid w:val="00870024"/>
    <w:rsid w:val="008806D8"/>
    <w:rsid w:val="00897B7E"/>
    <w:rsid w:val="008D6C26"/>
    <w:rsid w:val="008E697C"/>
    <w:rsid w:val="008F57C8"/>
    <w:rsid w:val="009131C0"/>
    <w:rsid w:val="009412D8"/>
    <w:rsid w:val="00962D8C"/>
    <w:rsid w:val="00985DA1"/>
    <w:rsid w:val="009A4425"/>
    <w:rsid w:val="009B7A97"/>
    <w:rsid w:val="009C57AC"/>
    <w:rsid w:val="009D78F2"/>
    <w:rsid w:val="00A15520"/>
    <w:rsid w:val="00A2011F"/>
    <w:rsid w:val="00A31A4F"/>
    <w:rsid w:val="00A46AAF"/>
    <w:rsid w:val="00A54610"/>
    <w:rsid w:val="00A77C8E"/>
    <w:rsid w:val="00A80FAD"/>
    <w:rsid w:val="00A93D35"/>
    <w:rsid w:val="00A9449D"/>
    <w:rsid w:val="00AA0680"/>
    <w:rsid w:val="00AA11A7"/>
    <w:rsid w:val="00AA23CD"/>
    <w:rsid w:val="00AA6059"/>
    <w:rsid w:val="00AC2FF7"/>
    <w:rsid w:val="00AD21ED"/>
    <w:rsid w:val="00AD7431"/>
    <w:rsid w:val="00AE4584"/>
    <w:rsid w:val="00B13FB2"/>
    <w:rsid w:val="00B1699D"/>
    <w:rsid w:val="00B27A75"/>
    <w:rsid w:val="00B359F5"/>
    <w:rsid w:val="00B80DA3"/>
    <w:rsid w:val="00B840E8"/>
    <w:rsid w:val="00BA4187"/>
    <w:rsid w:val="00BA71AF"/>
    <w:rsid w:val="00BB2A58"/>
    <w:rsid w:val="00BB3307"/>
    <w:rsid w:val="00BB716E"/>
    <w:rsid w:val="00BC4B0F"/>
    <w:rsid w:val="00BD009C"/>
    <w:rsid w:val="00BE3775"/>
    <w:rsid w:val="00C01F89"/>
    <w:rsid w:val="00C0241B"/>
    <w:rsid w:val="00C0640E"/>
    <w:rsid w:val="00C42BC2"/>
    <w:rsid w:val="00C43724"/>
    <w:rsid w:val="00C76E0A"/>
    <w:rsid w:val="00C94710"/>
    <w:rsid w:val="00CB0501"/>
    <w:rsid w:val="00CE61B3"/>
    <w:rsid w:val="00D22B5B"/>
    <w:rsid w:val="00D336D3"/>
    <w:rsid w:val="00D33E99"/>
    <w:rsid w:val="00D91FCB"/>
    <w:rsid w:val="00D97DB9"/>
    <w:rsid w:val="00DB2817"/>
    <w:rsid w:val="00DC542A"/>
    <w:rsid w:val="00DD5673"/>
    <w:rsid w:val="00E0572A"/>
    <w:rsid w:val="00E07F84"/>
    <w:rsid w:val="00E506AE"/>
    <w:rsid w:val="00E70D20"/>
    <w:rsid w:val="00E7118E"/>
    <w:rsid w:val="00E81C10"/>
    <w:rsid w:val="00EA19F3"/>
    <w:rsid w:val="00EB3649"/>
    <w:rsid w:val="00EB620E"/>
    <w:rsid w:val="00EC56BF"/>
    <w:rsid w:val="00EE62E7"/>
    <w:rsid w:val="00EF563D"/>
    <w:rsid w:val="00F05344"/>
    <w:rsid w:val="00F07944"/>
    <w:rsid w:val="00F15BC6"/>
    <w:rsid w:val="00F401DE"/>
    <w:rsid w:val="00F45CB5"/>
    <w:rsid w:val="00F625FD"/>
    <w:rsid w:val="00F807D9"/>
    <w:rsid w:val="00F8183E"/>
    <w:rsid w:val="00FA0050"/>
    <w:rsid w:val="00FA2C01"/>
    <w:rsid w:val="00FF26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64CD888-BFF4-4D0B-83AB-E35F0BBF9D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color w:val="000000" w:themeColor="text1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A156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6D93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6D93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196D93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96D93"/>
    <w:rPr>
      <w:noProof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A71AF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A71AF"/>
    <w:rPr>
      <w:rFonts w:ascii="Consolas" w:hAnsi="Consolas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17C1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17C14"/>
    <w:rPr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unhideWhenUsed/>
    <w:rsid w:val="00517C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17C14"/>
  </w:style>
  <w:style w:type="paragraph" w:styleId="Footer">
    <w:name w:val="footer"/>
    <w:basedOn w:val="Normal"/>
    <w:link w:val="FooterChar"/>
    <w:uiPriority w:val="99"/>
    <w:unhideWhenUsed/>
    <w:rsid w:val="00517C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17C14"/>
  </w:style>
  <w:style w:type="character" w:styleId="FollowedHyperlink">
    <w:name w:val="FollowedHyperlink"/>
    <w:basedOn w:val="DefaultParagraphFont"/>
    <w:uiPriority w:val="99"/>
    <w:semiHidden/>
    <w:unhideWhenUsed/>
    <w:rsid w:val="00E7118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844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43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1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3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hyperlink" Target="https://raw.githubusercontent.com/rnorouzian/Bayes-Factor/master/Type.S.M.r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raw.githubusercontent.com/rnorouzian/Bayes-Factor/master/Type.S.M.fun.r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0</TotalTime>
  <Pages>4</Pages>
  <Words>1520</Words>
  <Characters>8668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za Norouzian</dc:creator>
  <cp:keywords/>
  <dc:description/>
  <cp:lastModifiedBy>Reza Norouzian</cp:lastModifiedBy>
  <cp:revision>60</cp:revision>
  <cp:lastPrinted>2017-08-04T02:47:00Z</cp:lastPrinted>
  <dcterms:created xsi:type="dcterms:W3CDTF">2017-07-30T14:59:00Z</dcterms:created>
  <dcterms:modified xsi:type="dcterms:W3CDTF">2017-09-10T17:52:00Z</dcterms:modified>
</cp:coreProperties>
</file>